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0E6E8A" w:rsidRDefault="0021195E" w:rsidP="002F237A">
      <w:pPr>
        <w:spacing w:beforeLines="50" w:before="180" w:line="480" w:lineRule="auto"/>
        <w:ind w:leftChars="0" w:left="0" w:firstLineChars="0" w:firstLine="0"/>
        <w:jc w:val="center"/>
        <w:rPr>
          <w:sz w:val="36"/>
          <w:szCs w:val="36"/>
          <w:rPrChange w:id="0" w:author="張寶騌 CHANG,PAO-TSUNG" w:date="2022-05-22T21:23:00Z">
            <w:rPr>
              <w:b/>
              <w:bCs/>
              <w:sz w:val="36"/>
              <w:szCs w:val="36"/>
            </w:rPr>
          </w:rPrChange>
        </w:rPr>
      </w:pPr>
      <w:r w:rsidRPr="000E6E8A">
        <w:rPr>
          <w:sz w:val="36"/>
          <w:szCs w:val="36"/>
          <w:rPrChange w:id="1" w:author="張寶騌 CHANG,PAO-TSUNG" w:date="2022-05-22T21:23:00Z">
            <w:rPr>
              <w:b/>
              <w:bCs/>
              <w:sz w:val="36"/>
              <w:szCs w:val="36"/>
            </w:rPr>
          </w:rPrChange>
        </w:rPr>
        <w:fldChar w:fldCharType="begin"/>
      </w:r>
      <w:bookmarkStart w:id="2" w:name="_Hlk106745457"/>
      <w:bookmarkStart w:id="3" w:name="_Hlk104575802"/>
      <w:bookmarkStart w:id="4" w:name="_Hlk103438038"/>
      <w:bookmarkStart w:id="5" w:name="_Hlk102840325"/>
      <w:bookmarkStart w:id="6" w:name="_Hlk102664599"/>
      <w:bookmarkStart w:id="7" w:name="_Hlk101700388"/>
      <w:bookmarkStart w:id="8" w:name="_Hlk102684113"/>
      <w:bookmarkStart w:id="9" w:name="_Hlk102995715"/>
      <w:bookmarkStart w:id="10" w:name="_Hlk103333971"/>
      <w:bookmarkStart w:id="11" w:name="_Hlk105594924"/>
      <w:bookmarkStart w:id="12" w:name="_Hlk106959743"/>
      <w:bookmarkEnd w:id="2"/>
      <w:bookmarkEnd w:id="3"/>
      <w:bookmarkEnd w:id="4"/>
      <w:bookmarkEnd w:id="5"/>
      <w:bookmarkEnd w:id="6"/>
      <w:bookmarkEnd w:id="7"/>
      <w:bookmarkEnd w:id="8"/>
      <w:bookmarkEnd w:id="9"/>
      <w:bookmarkEnd w:id="10"/>
      <w:bookmarkEnd w:id="11"/>
      <w:bookmarkEnd w:id="12"/>
      <w:r w:rsidRPr="000E6E8A">
        <w:rPr>
          <w:sz w:val="36"/>
          <w:szCs w:val="36"/>
          <w:rPrChange w:id="13" w:author="張寶騌 CHANG,PAO-TSUNG" w:date="2022-05-22T21:23:00Z">
            <w:rPr>
              <w:b/>
              <w:bCs/>
              <w:sz w:val="36"/>
              <w:szCs w:val="36"/>
            </w:rPr>
          </w:rPrChange>
        </w:rPr>
        <w:fldChar w:fldCharType="separate"/>
      </w:r>
      <w:bookmarkStart w:id="14" w:name="_Hlk107169543"/>
      <w:bookmarkEnd w:id="14"/>
      <w:r w:rsidRPr="000E6E8A">
        <w:rPr>
          <w:sz w:val="36"/>
          <w:szCs w:val="36"/>
          <w:rPrChange w:id="15" w:author="張寶騌 CHANG,PAO-TSUNG" w:date="2022-05-22T21:23:00Z">
            <w:rPr>
              <w:b/>
              <w:bCs/>
              <w:sz w:val="36"/>
              <w:szCs w:val="36"/>
            </w:rPr>
          </w:rPrChange>
        </w:rPr>
        <w:t>[Kaewunruen, 2019 #3]</w:t>
      </w:r>
      <w:r w:rsidRPr="000E6E8A">
        <w:rPr>
          <w:sz w:val="36"/>
          <w:szCs w:val="36"/>
          <w:rPrChange w:id="16" w:author="張寶騌 CHANG,PAO-TSUNG" w:date="2022-05-22T21:23:00Z">
            <w:rPr>
              <w:b/>
              <w:bCs/>
              <w:sz w:val="36"/>
              <w:szCs w:val="36"/>
            </w:rPr>
          </w:rPrChange>
        </w:rPr>
        <w:fldChar w:fldCharType="end"/>
      </w:r>
      <w:r w:rsidR="009A5D9A" w:rsidRPr="000E6E8A">
        <w:rPr>
          <w:rFonts w:hint="eastAsia"/>
          <w:sz w:val="36"/>
          <w:szCs w:val="36"/>
          <w:rPrChange w:id="17" w:author="張寶騌 CHANG,PAO-TSUNG" w:date="2022-05-22T21:23:00Z">
            <w:rPr>
              <w:rFonts w:hint="eastAsia"/>
              <w:b/>
              <w:bCs/>
              <w:sz w:val="36"/>
              <w:szCs w:val="36"/>
            </w:rPr>
          </w:rPrChange>
        </w:rPr>
        <w:t>國</w:t>
      </w:r>
      <w:r w:rsidR="009A5D9A" w:rsidRPr="000E6E8A">
        <w:rPr>
          <w:sz w:val="36"/>
          <w:szCs w:val="36"/>
          <w:rPrChange w:id="18" w:author="張寶騌 CHANG,PAO-TSUNG" w:date="2022-05-22T21:23:00Z">
            <w:rPr>
              <w:b/>
              <w:bCs/>
              <w:sz w:val="36"/>
              <w:szCs w:val="36"/>
            </w:rPr>
          </w:rPrChange>
        </w:rPr>
        <w:t xml:space="preserve"> </w:t>
      </w:r>
      <w:r w:rsidR="009A5D9A" w:rsidRPr="000E6E8A">
        <w:rPr>
          <w:rFonts w:hint="eastAsia"/>
          <w:sz w:val="36"/>
          <w:szCs w:val="36"/>
          <w:rPrChange w:id="19" w:author="張寶騌 CHANG,PAO-TSUNG" w:date="2022-05-22T21:23:00Z">
            <w:rPr>
              <w:rFonts w:hint="eastAsia"/>
              <w:b/>
              <w:bCs/>
              <w:sz w:val="36"/>
              <w:szCs w:val="36"/>
            </w:rPr>
          </w:rPrChange>
        </w:rPr>
        <w:t>立</w:t>
      </w:r>
      <w:r w:rsidR="009A5D9A" w:rsidRPr="000E6E8A">
        <w:rPr>
          <w:sz w:val="36"/>
          <w:szCs w:val="36"/>
          <w:rPrChange w:id="20" w:author="張寶騌 CHANG,PAO-TSUNG" w:date="2022-05-22T21:23:00Z">
            <w:rPr>
              <w:b/>
              <w:bCs/>
              <w:sz w:val="36"/>
              <w:szCs w:val="36"/>
            </w:rPr>
          </w:rPrChange>
        </w:rPr>
        <w:t xml:space="preserve"> </w:t>
      </w:r>
      <w:r w:rsidR="009A5D9A" w:rsidRPr="000E6E8A">
        <w:rPr>
          <w:rFonts w:hint="eastAsia"/>
          <w:sz w:val="36"/>
          <w:szCs w:val="36"/>
          <w:rPrChange w:id="21" w:author="張寶騌 CHANG,PAO-TSUNG" w:date="2022-05-22T21:23:00Z">
            <w:rPr>
              <w:rFonts w:hint="eastAsia"/>
              <w:b/>
              <w:bCs/>
              <w:sz w:val="36"/>
              <w:szCs w:val="36"/>
            </w:rPr>
          </w:rPrChange>
        </w:rPr>
        <w:t>成</w:t>
      </w:r>
      <w:r w:rsidR="009A5D9A" w:rsidRPr="000E6E8A">
        <w:rPr>
          <w:sz w:val="36"/>
          <w:szCs w:val="36"/>
          <w:rPrChange w:id="22" w:author="張寶騌 CHANG,PAO-TSUNG" w:date="2022-05-22T21:23:00Z">
            <w:rPr>
              <w:b/>
              <w:bCs/>
              <w:sz w:val="36"/>
              <w:szCs w:val="36"/>
            </w:rPr>
          </w:rPrChange>
        </w:rPr>
        <w:t xml:space="preserve"> </w:t>
      </w:r>
      <w:r w:rsidR="009A5D9A" w:rsidRPr="000E6E8A">
        <w:rPr>
          <w:rFonts w:hint="eastAsia"/>
          <w:sz w:val="36"/>
          <w:szCs w:val="36"/>
          <w:rPrChange w:id="23" w:author="張寶騌 CHANG,PAO-TSUNG" w:date="2022-05-22T21:23:00Z">
            <w:rPr>
              <w:rFonts w:hint="eastAsia"/>
              <w:b/>
              <w:bCs/>
              <w:sz w:val="36"/>
              <w:szCs w:val="36"/>
            </w:rPr>
          </w:rPrChange>
        </w:rPr>
        <w:t>功</w:t>
      </w:r>
      <w:r w:rsidR="009A5D9A" w:rsidRPr="000E6E8A">
        <w:rPr>
          <w:sz w:val="36"/>
          <w:szCs w:val="36"/>
          <w:rPrChange w:id="24" w:author="張寶騌 CHANG,PAO-TSUNG" w:date="2022-05-22T21:23:00Z">
            <w:rPr>
              <w:b/>
              <w:bCs/>
              <w:sz w:val="36"/>
              <w:szCs w:val="36"/>
            </w:rPr>
          </w:rPrChange>
        </w:rPr>
        <w:t xml:space="preserve"> </w:t>
      </w:r>
      <w:r w:rsidR="009A5D9A" w:rsidRPr="000E6E8A">
        <w:rPr>
          <w:rFonts w:hint="eastAsia"/>
          <w:sz w:val="36"/>
          <w:szCs w:val="36"/>
          <w:rPrChange w:id="25" w:author="張寶騌 CHANG,PAO-TSUNG" w:date="2022-05-22T21:23:00Z">
            <w:rPr>
              <w:rFonts w:hint="eastAsia"/>
              <w:b/>
              <w:bCs/>
              <w:sz w:val="36"/>
              <w:szCs w:val="36"/>
            </w:rPr>
          </w:rPrChange>
        </w:rPr>
        <w:t>大</w:t>
      </w:r>
      <w:r w:rsidR="009A5D9A" w:rsidRPr="000E6E8A">
        <w:rPr>
          <w:sz w:val="36"/>
          <w:szCs w:val="36"/>
          <w:rPrChange w:id="26" w:author="張寶騌 CHANG,PAO-TSUNG" w:date="2022-05-22T21:23:00Z">
            <w:rPr>
              <w:b/>
              <w:bCs/>
              <w:sz w:val="36"/>
              <w:szCs w:val="36"/>
            </w:rPr>
          </w:rPrChange>
        </w:rPr>
        <w:t xml:space="preserve"> </w:t>
      </w:r>
      <w:r w:rsidR="009A5D9A" w:rsidRPr="000E6E8A">
        <w:rPr>
          <w:rFonts w:hint="eastAsia"/>
          <w:sz w:val="36"/>
          <w:szCs w:val="36"/>
          <w:rPrChange w:id="27" w:author="張寶騌 CHANG,PAO-TSUNG" w:date="2022-05-22T21:23:00Z">
            <w:rPr>
              <w:rFonts w:hint="eastAsia"/>
              <w:b/>
              <w:bCs/>
              <w:sz w:val="36"/>
              <w:szCs w:val="36"/>
            </w:rPr>
          </w:rPrChange>
        </w:rPr>
        <w:t>學</w:t>
      </w:r>
    </w:p>
    <w:p w14:paraId="3B27F880" w14:textId="77777777" w:rsidR="009A5D9A" w:rsidRPr="000E6E8A" w:rsidRDefault="009A5D9A" w:rsidP="007153DE">
      <w:pPr>
        <w:spacing w:line="480" w:lineRule="auto"/>
        <w:ind w:leftChars="0" w:left="0" w:firstLineChars="0" w:firstLine="0"/>
        <w:jc w:val="center"/>
        <w:rPr>
          <w:sz w:val="36"/>
          <w:szCs w:val="36"/>
          <w:rPrChange w:id="28" w:author="張寶騌 CHANG,PAO-TSUNG" w:date="2022-05-22T21:23:00Z">
            <w:rPr>
              <w:b/>
              <w:bCs/>
              <w:sz w:val="36"/>
              <w:szCs w:val="36"/>
            </w:rPr>
          </w:rPrChange>
        </w:rPr>
      </w:pPr>
      <w:r w:rsidRPr="000E6E8A">
        <w:rPr>
          <w:rFonts w:hint="eastAsia"/>
          <w:sz w:val="36"/>
          <w:szCs w:val="36"/>
          <w:rPrChange w:id="29" w:author="張寶騌 CHANG,PAO-TSUNG" w:date="2022-05-22T21:23:00Z">
            <w:rPr>
              <w:rFonts w:hint="eastAsia"/>
              <w:b/>
              <w:bCs/>
              <w:sz w:val="36"/>
              <w:szCs w:val="36"/>
            </w:rPr>
          </w:rPrChange>
        </w:rPr>
        <w:t>土</w:t>
      </w:r>
      <w:r w:rsidRPr="000E6E8A">
        <w:rPr>
          <w:sz w:val="36"/>
          <w:szCs w:val="36"/>
          <w:rPrChange w:id="30" w:author="張寶騌 CHANG,PAO-TSUNG" w:date="2022-05-22T21:23:00Z">
            <w:rPr>
              <w:b/>
              <w:bCs/>
              <w:sz w:val="36"/>
              <w:szCs w:val="36"/>
            </w:rPr>
          </w:rPrChange>
        </w:rPr>
        <w:t xml:space="preserve"> </w:t>
      </w:r>
      <w:r w:rsidRPr="000E6E8A">
        <w:rPr>
          <w:rFonts w:hint="eastAsia"/>
          <w:sz w:val="36"/>
          <w:szCs w:val="36"/>
          <w:rPrChange w:id="31" w:author="張寶騌 CHANG,PAO-TSUNG" w:date="2022-05-22T21:23:00Z">
            <w:rPr>
              <w:rFonts w:hint="eastAsia"/>
              <w:b/>
              <w:bCs/>
              <w:sz w:val="36"/>
              <w:szCs w:val="36"/>
            </w:rPr>
          </w:rPrChange>
        </w:rPr>
        <w:t>木</w:t>
      </w:r>
      <w:r w:rsidRPr="000E6E8A">
        <w:rPr>
          <w:sz w:val="36"/>
          <w:szCs w:val="36"/>
          <w:rPrChange w:id="32" w:author="張寶騌 CHANG,PAO-TSUNG" w:date="2022-05-22T21:23:00Z">
            <w:rPr>
              <w:b/>
              <w:bCs/>
              <w:sz w:val="36"/>
              <w:szCs w:val="36"/>
            </w:rPr>
          </w:rPrChange>
        </w:rPr>
        <w:t xml:space="preserve"> </w:t>
      </w:r>
      <w:r w:rsidRPr="000E6E8A">
        <w:rPr>
          <w:rFonts w:hint="eastAsia"/>
          <w:sz w:val="36"/>
          <w:szCs w:val="36"/>
          <w:rPrChange w:id="33" w:author="張寶騌 CHANG,PAO-TSUNG" w:date="2022-05-22T21:23:00Z">
            <w:rPr>
              <w:rFonts w:hint="eastAsia"/>
              <w:b/>
              <w:bCs/>
              <w:sz w:val="36"/>
              <w:szCs w:val="36"/>
            </w:rPr>
          </w:rPrChange>
        </w:rPr>
        <w:t>工</w:t>
      </w:r>
      <w:r w:rsidRPr="000E6E8A">
        <w:rPr>
          <w:sz w:val="36"/>
          <w:szCs w:val="36"/>
          <w:rPrChange w:id="34" w:author="張寶騌 CHANG,PAO-TSUNG" w:date="2022-05-22T21:23:00Z">
            <w:rPr>
              <w:b/>
              <w:bCs/>
              <w:sz w:val="36"/>
              <w:szCs w:val="36"/>
            </w:rPr>
          </w:rPrChange>
        </w:rPr>
        <w:t xml:space="preserve"> </w:t>
      </w:r>
      <w:r w:rsidRPr="000E6E8A">
        <w:rPr>
          <w:rFonts w:hint="eastAsia"/>
          <w:sz w:val="36"/>
          <w:szCs w:val="36"/>
          <w:rPrChange w:id="35" w:author="張寶騌 CHANG,PAO-TSUNG" w:date="2022-05-22T21:23:00Z">
            <w:rPr>
              <w:rFonts w:hint="eastAsia"/>
              <w:b/>
              <w:bCs/>
              <w:sz w:val="36"/>
              <w:szCs w:val="36"/>
            </w:rPr>
          </w:rPrChange>
        </w:rPr>
        <w:t>程</w:t>
      </w:r>
      <w:r w:rsidRPr="000E6E8A">
        <w:rPr>
          <w:sz w:val="36"/>
          <w:szCs w:val="36"/>
          <w:rPrChange w:id="36" w:author="張寶騌 CHANG,PAO-TSUNG" w:date="2022-05-22T21:23:00Z">
            <w:rPr>
              <w:b/>
              <w:bCs/>
              <w:sz w:val="36"/>
              <w:szCs w:val="36"/>
            </w:rPr>
          </w:rPrChange>
        </w:rPr>
        <w:t xml:space="preserve"> </w:t>
      </w:r>
      <w:proofErr w:type="gramStart"/>
      <w:r w:rsidRPr="000E6E8A">
        <w:rPr>
          <w:rFonts w:hint="eastAsia"/>
          <w:sz w:val="36"/>
          <w:szCs w:val="36"/>
          <w:rPrChange w:id="37" w:author="張寶騌 CHANG,PAO-TSUNG" w:date="2022-05-22T21:23:00Z">
            <w:rPr>
              <w:rFonts w:hint="eastAsia"/>
              <w:b/>
              <w:bCs/>
              <w:sz w:val="36"/>
              <w:szCs w:val="36"/>
            </w:rPr>
          </w:rPrChange>
        </w:rPr>
        <w:t>研</w:t>
      </w:r>
      <w:proofErr w:type="gramEnd"/>
      <w:r w:rsidRPr="000E6E8A">
        <w:rPr>
          <w:sz w:val="36"/>
          <w:szCs w:val="36"/>
          <w:rPrChange w:id="38" w:author="張寶騌 CHANG,PAO-TSUNG" w:date="2022-05-22T21:23:00Z">
            <w:rPr>
              <w:b/>
              <w:bCs/>
              <w:sz w:val="36"/>
              <w:szCs w:val="36"/>
            </w:rPr>
          </w:rPrChange>
        </w:rPr>
        <w:t xml:space="preserve"> </w:t>
      </w:r>
      <w:r w:rsidRPr="000E6E8A">
        <w:rPr>
          <w:rFonts w:hint="eastAsia"/>
          <w:sz w:val="36"/>
          <w:szCs w:val="36"/>
          <w:rPrChange w:id="39" w:author="張寶騌 CHANG,PAO-TSUNG" w:date="2022-05-22T21:23:00Z">
            <w:rPr>
              <w:rFonts w:hint="eastAsia"/>
              <w:b/>
              <w:bCs/>
              <w:sz w:val="36"/>
              <w:szCs w:val="36"/>
            </w:rPr>
          </w:rPrChange>
        </w:rPr>
        <w:t>究</w:t>
      </w:r>
      <w:r w:rsidRPr="000E6E8A">
        <w:rPr>
          <w:sz w:val="36"/>
          <w:szCs w:val="36"/>
          <w:rPrChange w:id="40" w:author="張寶騌 CHANG,PAO-TSUNG" w:date="2022-05-22T21:23:00Z">
            <w:rPr>
              <w:b/>
              <w:bCs/>
              <w:sz w:val="36"/>
              <w:szCs w:val="36"/>
            </w:rPr>
          </w:rPrChange>
        </w:rPr>
        <w:t xml:space="preserve"> </w:t>
      </w:r>
      <w:r w:rsidRPr="000E6E8A">
        <w:rPr>
          <w:rFonts w:hint="eastAsia"/>
          <w:sz w:val="36"/>
          <w:szCs w:val="36"/>
          <w:rPrChange w:id="41" w:author="張寶騌 CHANG,PAO-TSUNG" w:date="2022-05-22T21:23:00Z">
            <w:rPr>
              <w:rFonts w:hint="eastAsia"/>
              <w:b/>
              <w:bCs/>
              <w:sz w:val="36"/>
              <w:szCs w:val="36"/>
            </w:rPr>
          </w:rPrChange>
        </w:rPr>
        <w:t>所</w:t>
      </w:r>
    </w:p>
    <w:p w14:paraId="07752B82" w14:textId="77777777" w:rsidR="009F41BB" w:rsidRPr="000E6E8A" w:rsidRDefault="009F41BB" w:rsidP="007153DE">
      <w:pPr>
        <w:spacing w:afterLines="50" w:after="180"/>
        <w:ind w:leftChars="0" w:left="0" w:firstLineChars="0" w:firstLine="0"/>
        <w:jc w:val="center"/>
        <w:rPr>
          <w:rFonts w:ascii="標楷體" w:hAnsi="標楷體"/>
          <w:sz w:val="40"/>
          <w:szCs w:val="40"/>
          <w:rPrChange w:id="42" w:author="張寶騌 CHANG,PAO-TSUNG" w:date="2022-05-22T21:23:00Z">
            <w:rPr>
              <w:rFonts w:ascii="標楷體" w:hAnsi="標楷體"/>
              <w:b/>
              <w:bCs/>
              <w:sz w:val="40"/>
              <w:szCs w:val="40"/>
            </w:rPr>
          </w:rPrChange>
        </w:rPr>
      </w:pPr>
      <w:r w:rsidRPr="000E6E8A">
        <w:rPr>
          <w:rFonts w:ascii="標楷體" w:hAnsi="標楷體" w:hint="eastAsia"/>
          <w:sz w:val="40"/>
          <w:szCs w:val="40"/>
          <w:rPrChange w:id="43" w:author="張寶騌 CHANG,PAO-TSUNG" w:date="2022-05-22T21:23:00Z">
            <w:rPr>
              <w:rFonts w:ascii="標楷體" w:hAnsi="標楷體" w:hint="eastAsia"/>
              <w:b/>
              <w:bCs/>
              <w:sz w:val="40"/>
              <w:szCs w:val="40"/>
            </w:rPr>
          </w:rPrChange>
        </w:rPr>
        <w:t>碩</w:t>
      </w:r>
      <w:r w:rsidRPr="000E6E8A">
        <w:rPr>
          <w:rFonts w:ascii="標楷體" w:hAnsi="標楷體"/>
          <w:sz w:val="40"/>
          <w:szCs w:val="40"/>
          <w:rPrChange w:id="44"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5" w:author="張寶騌 CHANG,PAO-TSUNG" w:date="2022-05-22T21:23:00Z">
            <w:rPr>
              <w:rFonts w:ascii="標楷體" w:hAnsi="標楷體" w:hint="eastAsia"/>
              <w:b/>
              <w:bCs/>
              <w:sz w:val="40"/>
              <w:szCs w:val="40"/>
            </w:rPr>
          </w:rPrChange>
        </w:rPr>
        <w:t>士</w:t>
      </w:r>
      <w:r w:rsidRPr="000E6E8A">
        <w:rPr>
          <w:rFonts w:ascii="標楷體" w:hAnsi="標楷體"/>
          <w:sz w:val="40"/>
          <w:szCs w:val="40"/>
          <w:rPrChange w:id="46"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7" w:author="張寶騌 CHANG,PAO-TSUNG" w:date="2022-05-22T21:23:00Z">
            <w:rPr>
              <w:rFonts w:ascii="標楷體" w:hAnsi="標楷體" w:hint="eastAsia"/>
              <w:b/>
              <w:bCs/>
              <w:sz w:val="40"/>
              <w:szCs w:val="40"/>
            </w:rPr>
          </w:rPrChange>
        </w:rPr>
        <w:t>論</w:t>
      </w:r>
      <w:r w:rsidRPr="000E6E8A">
        <w:rPr>
          <w:rFonts w:ascii="標楷體" w:hAnsi="標楷體"/>
          <w:sz w:val="40"/>
          <w:szCs w:val="40"/>
          <w:rPrChange w:id="48" w:author="張寶騌 CHANG,PAO-TSUNG" w:date="2022-05-22T21:23:00Z">
            <w:rPr>
              <w:rFonts w:ascii="標楷體" w:hAnsi="標楷體"/>
              <w:b/>
              <w:bCs/>
              <w:sz w:val="40"/>
              <w:szCs w:val="40"/>
            </w:rPr>
          </w:rPrChange>
        </w:rPr>
        <w:t xml:space="preserve">  </w:t>
      </w:r>
      <w:r w:rsidRPr="000E6E8A">
        <w:rPr>
          <w:rFonts w:ascii="標楷體" w:hAnsi="標楷體" w:hint="eastAsia"/>
          <w:sz w:val="40"/>
          <w:szCs w:val="40"/>
          <w:rPrChange w:id="49" w:author="張寶騌 CHANG,PAO-TSUNG" w:date="2022-05-22T21:23:00Z">
            <w:rPr>
              <w:rFonts w:ascii="標楷體" w:hAnsi="標楷體" w:hint="eastAsia"/>
              <w:b/>
              <w:bCs/>
              <w:sz w:val="40"/>
              <w:szCs w:val="40"/>
            </w:rPr>
          </w:rPrChange>
        </w:rPr>
        <w:t>文</w:t>
      </w:r>
    </w:p>
    <w:p w14:paraId="63024AE2" w14:textId="77777777" w:rsidR="00FD4A33" w:rsidRPr="000E6E8A" w:rsidRDefault="00FD4A33" w:rsidP="007153DE">
      <w:pPr>
        <w:spacing w:afterLines="50" w:after="180" w:line="480" w:lineRule="auto"/>
        <w:ind w:leftChars="0" w:left="0" w:firstLineChars="0" w:firstLine="0"/>
        <w:jc w:val="center"/>
        <w:rPr>
          <w:sz w:val="40"/>
          <w:szCs w:val="40"/>
          <w:rPrChange w:id="50" w:author="張寶騌 CHANG,PAO-TSUNG" w:date="2022-05-22T21:23:00Z">
            <w:rPr>
              <w:b/>
              <w:bCs/>
              <w:sz w:val="40"/>
              <w:szCs w:val="40"/>
            </w:rPr>
          </w:rPrChange>
        </w:rPr>
      </w:pPr>
    </w:p>
    <w:p w14:paraId="23DA8383" w14:textId="77777777" w:rsidR="000173B3" w:rsidRPr="00A2267D" w:rsidRDefault="000173B3" w:rsidP="007153DE">
      <w:pPr>
        <w:spacing w:afterLines="50" w:after="180" w:line="480" w:lineRule="auto"/>
        <w:ind w:leftChars="0" w:left="0" w:firstLineChars="0" w:firstLine="0"/>
        <w:jc w:val="center"/>
        <w:rPr>
          <w:sz w:val="40"/>
          <w:szCs w:val="40"/>
          <w:rPrChange w:id="51" w:author="張寶騌 CHANG,PAO-TSUNG" w:date="2022-05-28T23:04:00Z">
            <w:rPr>
              <w:b/>
              <w:bCs/>
              <w:sz w:val="40"/>
              <w:szCs w:val="40"/>
            </w:rPr>
          </w:rPrChange>
        </w:rPr>
      </w:pPr>
    </w:p>
    <w:p w14:paraId="062303C6" w14:textId="6027F55E" w:rsidR="00470845" w:rsidRPr="000E6E8A" w:rsidRDefault="007E6C4B" w:rsidP="00470845">
      <w:pPr>
        <w:spacing w:afterLines="50" w:after="180"/>
        <w:ind w:leftChars="0" w:left="0" w:firstLineChars="0" w:firstLine="0"/>
        <w:jc w:val="center"/>
        <w:rPr>
          <w:ins w:id="52" w:author="張寶騌 CHANG,PAO-TSUNG" w:date="2022-05-21T17:16:00Z"/>
          <w:rFonts w:ascii="標楷體" w:hAnsi="標楷體"/>
          <w:sz w:val="40"/>
          <w:szCs w:val="40"/>
          <w:rPrChange w:id="53" w:author="張寶騌 CHANG,PAO-TSUNG" w:date="2022-05-22T21:23:00Z">
            <w:rPr>
              <w:ins w:id="54" w:author="張寶騌 CHANG,PAO-TSUNG" w:date="2022-05-21T17:16:00Z"/>
              <w:rFonts w:ascii="標楷體" w:hAnsi="標楷體"/>
              <w:b/>
              <w:bCs/>
              <w:sz w:val="40"/>
              <w:szCs w:val="40"/>
            </w:rPr>
          </w:rPrChange>
        </w:rPr>
      </w:pPr>
      <w:bookmarkStart w:id="55" w:name="_Hlk103953568"/>
      <w:bookmarkStart w:id="56" w:name="_Hlk74905095"/>
      <w:del w:id="57" w:author="張寶騌 CHANG,PAO-TSUNG" w:date="2022-05-13T18:15:00Z">
        <w:r w:rsidRPr="000E6E8A" w:rsidDel="001E3C09">
          <w:rPr>
            <w:rFonts w:ascii="標楷體" w:hAnsi="標楷體" w:hint="eastAsia"/>
            <w:sz w:val="40"/>
            <w:szCs w:val="40"/>
            <w:rPrChange w:id="58" w:author="張寶騌 CHANG,PAO-TSUNG" w:date="2022-05-22T21:23:00Z">
              <w:rPr>
                <w:rFonts w:ascii="標楷體" w:hAnsi="標楷體" w:hint="eastAsia"/>
                <w:b/>
                <w:bCs/>
                <w:sz w:val="40"/>
                <w:szCs w:val="40"/>
              </w:rPr>
            </w:rPrChange>
          </w:rPr>
          <w:delText>軌道</w:delText>
        </w:r>
        <w:r w:rsidR="00FD2470" w:rsidRPr="000E6E8A" w:rsidDel="001E3C09">
          <w:rPr>
            <w:rFonts w:ascii="標楷體" w:hAnsi="標楷體" w:hint="eastAsia"/>
            <w:sz w:val="40"/>
            <w:szCs w:val="40"/>
            <w:rPrChange w:id="59" w:author="張寶騌 CHANG,PAO-TSUNG" w:date="2022-05-22T21:23:00Z">
              <w:rPr>
                <w:rFonts w:ascii="標楷體" w:hAnsi="標楷體" w:hint="eastAsia"/>
                <w:b/>
                <w:bCs/>
                <w:sz w:val="40"/>
                <w:szCs w:val="40"/>
              </w:rPr>
            </w:rPrChange>
          </w:rPr>
          <w:delText>養護資訊模型</w:delText>
        </w:r>
        <w:r w:rsidRPr="000E6E8A" w:rsidDel="001E3C09">
          <w:rPr>
            <w:rFonts w:ascii="標楷體" w:hAnsi="標楷體" w:hint="eastAsia"/>
            <w:sz w:val="40"/>
            <w:szCs w:val="40"/>
            <w:rPrChange w:id="60" w:author="張寶騌 CHANG,PAO-TSUNG" w:date="2022-05-22T21:23:00Z">
              <w:rPr>
                <w:rFonts w:ascii="標楷體" w:hAnsi="標楷體" w:hint="eastAsia"/>
                <w:b/>
                <w:bCs/>
                <w:sz w:val="40"/>
                <w:szCs w:val="40"/>
              </w:rPr>
            </w:rPrChange>
          </w:rPr>
          <w:delText>之</w:delText>
        </w:r>
        <w:r w:rsidR="00D117A9" w:rsidRPr="000E6E8A" w:rsidDel="001E3C09">
          <w:rPr>
            <w:rFonts w:ascii="標楷體" w:hAnsi="標楷體" w:hint="eastAsia"/>
            <w:sz w:val="40"/>
            <w:szCs w:val="40"/>
            <w:rPrChange w:id="61" w:author="張寶騌 CHANG,PAO-TSUNG" w:date="2022-05-22T21:23:00Z">
              <w:rPr>
                <w:rFonts w:ascii="標楷體" w:hAnsi="標楷體" w:hint="eastAsia"/>
                <w:b/>
                <w:bCs/>
                <w:sz w:val="40"/>
                <w:szCs w:val="40"/>
              </w:rPr>
            </w:rPrChange>
          </w:rPr>
          <w:delText>初</w:delText>
        </w:r>
        <w:r w:rsidRPr="000E6E8A" w:rsidDel="001E3C09">
          <w:rPr>
            <w:rFonts w:ascii="標楷體" w:hAnsi="標楷體" w:hint="eastAsia"/>
            <w:sz w:val="40"/>
            <w:szCs w:val="40"/>
            <w:rPrChange w:id="62" w:author="張寶騌 CHANG,PAO-TSUNG" w:date="2022-05-22T21:23:00Z">
              <w:rPr>
                <w:rFonts w:ascii="標楷體" w:hAnsi="標楷體" w:hint="eastAsia"/>
                <w:b/>
                <w:bCs/>
                <w:sz w:val="40"/>
                <w:szCs w:val="40"/>
              </w:rPr>
            </w:rPrChange>
          </w:rPr>
          <w:delText>探</w:delText>
        </w:r>
      </w:del>
      <w:ins w:id="63" w:author="張寶騌 CHANG,PAO-TSUNG" w:date="2022-05-21T17:16:00Z">
        <w:r w:rsidR="00470845" w:rsidRPr="000E6E8A">
          <w:rPr>
            <w:rFonts w:ascii="標楷體" w:hAnsi="標楷體" w:hint="eastAsia"/>
            <w:sz w:val="40"/>
            <w:szCs w:val="40"/>
            <w:rPrChange w:id="64" w:author="張寶騌 CHANG,PAO-TSUNG" w:date="2022-05-22T21:23:00Z">
              <w:rPr>
                <w:rFonts w:ascii="標楷體" w:hAnsi="標楷體" w:hint="eastAsia"/>
                <w:b/>
                <w:bCs/>
                <w:sz w:val="40"/>
                <w:szCs w:val="40"/>
              </w:rPr>
            </w:rPrChange>
          </w:rPr>
          <w:t>結合</w:t>
        </w:r>
        <w:r w:rsidR="00470845" w:rsidRPr="000E6E8A">
          <w:rPr>
            <w:sz w:val="40"/>
            <w:szCs w:val="40"/>
            <w:rPrChange w:id="65" w:author="張寶騌 CHANG,PAO-TSUNG" w:date="2022-05-22T21:23:00Z">
              <w:rPr>
                <w:b/>
                <w:bCs/>
                <w:sz w:val="40"/>
                <w:szCs w:val="40"/>
              </w:rPr>
            </w:rPrChange>
          </w:rPr>
          <w:t>Arduino</w:t>
        </w:r>
        <w:r w:rsidR="00470845" w:rsidRPr="000E6E8A">
          <w:rPr>
            <w:rFonts w:hint="eastAsia"/>
            <w:sz w:val="40"/>
            <w:szCs w:val="40"/>
            <w:rPrChange w:id="66" w:author="張寶騌 CHANG,PAO-TSUNG" w:date="2022-05-22T21:23:00Z">
              <w:rPr>
                <w:rFonts w:hint="eastAsia"/>
                <w:b/>
                <w:bCs/>
                <w:sz w:val="40"/>
                <w:szCs w:val="40"/>
              </w:rPr>
            </w:rPrChange>
          </w:rPr>
          <w:t>與</w:t>
        </w:r>
        <w:r w:rsidR="00470845" w:rsidRPr="000E6E8A">
          <w:rPr>
            <w:sz w:val="40"/>
            <w:szCs w:val="40"/>
            <w:rPrChange w:id="67" w:author="張寶騌 CHANG,PAO-TSUNG" w:date="2022-05-22T21:23:00Z">
              <w:rPr>
                <w:b/>
                <w:bCs/>
                <w:sz w:val="40"/>
                <w:szCs w:val="40"/>
              </w:rPr>
            </w:rPrChange>
          </w:rPr>
          <w:t>Unity</w:t>
        </w:r>
        <w:r w:rsidR="00BD57A9" w:rsidRPr="000E6E8A">
          <w:rPr>
            <w:rFonts w:ascii="標楷體" w:hAnsi="標楷體" w:hint="eastAsia"/>
            <w:sz w:val="40"/>
            <w:szCs w:val="40"/>
            <w:rPrChange w:id="68" w:author="張寶騌 CHANG,PAO-TSUNG" w:date="2022-05-22T21:23:00Z">
              <w:rPr>
                <w:rFonts w:ascii="標楷體" w:hAnsi="標楷體" w:hint="eastAsia"/>
                <w:b/>
                <w:bCs/>
                <w:sz w:val="40"/>
                <w:szCs w:val="40"/>
              </w:rPr>
            </w:rPrChange>
          </w:rPr>
          <w:t>應用</w:t>
        </w:r>
        <w:r w:rsidR="00470845" w:rsidRPr="000E6E8A">
          <w:rPr>
            <w:rFonts w:ascii="標楷體" w:hAnsi="標楷體" w:hint="eastAsia"/>
            <w:sz w:val="40"/>
            <w:szCs w:val="40"/>
            <w:rPrChange w:id="69" w:author="張寶騌 CHANG,PAO-TSUNG" w:date="2022-05-22T21:23:00Z">
              <w:rPr>
                <w:rFonts w:ascii="標楷體" w:hAnsi="標楷體" w:hint="eastAsia"/>
                <w:b/>
                <w:bCs/>
                <w:sz w:val="40"/>
                <w:szCs w:val="40"/>
              </w:rPr>
            </w:rPrChange>
          </w:rPr>
          <w:t>於軌道監測之</w:t>
        </w:r>
      </w:ins>
      <w:r w:rsidR="00BD57A9">
        <w:rPr>
          <w:rFonts w:hint="eastAsia"/>
          <w:sz w:val="40"/>
          <w:szCs w:val="40"/>
        </w:rPr>
        <w:t>可行性評估</w:t>
      </w:r>
    </w:p>
    <w:p w14:paraId="7556D549" w14:textId="589960D6" w:rsidR="00470845" w:rsidRPr="00626EBF" w:rsidDel="00470845" w:rsidRDefault="002716BF" w:rsidP="002716BF">
      <w:pPr>
        <w:spacing w:afterLines="50" w:after="180" w:line="480" w:lineRule="auto"/>
        <w:ind w:leftChars="0" w:left="0" w:firstLineChars="0" w:firstLine="0"/>
        <w:jc w:val="center"/>
        <w:rPr>
          <w:del w:id="70" w:author="張寶騌 CHANG,PAO-TSUNG" w:date="2022-05-21T17:16:00Z"/>
          <w:sz w:val="40"/>
          <w:szCs w:val="40"/>
          <w:rPrChange w:id="71" w:author="張寶騌 CHANG,PAO-TSUNG" w:date="2022-05-22T21:23:00Z">
            <w:rPr>
              <w:del w:id="72" w:author="張寶騌 CHANG,PAO-TSUNG" w:date="2022-05-21T17:16:00Z"/>
              <w:rFonts w:ascii="標楷體" w:hAnsi="標楷體"/>
              <w:b/>
              <w:bCs/>
              <w:sz w:val="40"/>
              <w:szCs w:val="40"/>
            </w:rPr>
          </w:rPrChange>
        </w:rPr>
      </w:pPr>
      <w:bookmarkStart w:id="73" w:name="_Hlk103953580"/>
      <w:bookmarkEnd w:id="55"/>
      <w:r w:rsidRPr="00626EBF">
        <w:rPr>
          <w:sz w:val="40"/>
          <w:szCs w:val="40"/>
        </w:rPr>
        <w:t xml:space="preserve">The Feasibility of </w:t>
      </w:r>
      <w:ins w:id="74" w:author="張寶騌 CHANG,PAO-TSUNG" w:date="2022-05-21T17:21:00Z">
        <w:r w:rsidR="00912A6C" w:rsidRPr="00626EBF">
          <w:rPr>
            <w:sz w:val="40"/>
            <w:szCs w:val="40"/>
            <w:rPrChange w:id="75" w:author="張寶騌 CHANG,PAO-TSUNG" w:date="2022-05-22T21:23:00Z">
              <w:rPr>
                <w:b/>
                <w:bCs/>
                <w:sz w:val="40"/>
                <w:szCs w:val="40"/>
              </w:rPr>
            </w:rPrChange>
          </w:rPr>
          <w:t>Integrating</w:t>
        </w:r>
        <w:r w:rsidR="00A97D9C" w:rsidRPr="00626EBF">
          <w:rPr>
            <w:sz w:val="40"/>
            <w:szCs w:val="40"/>
            <w:rPrChange w:id="76" w:author="張寶騌 CHANG,PAO-TSUNG" w:date="2022-05-22T21:23:00Z">
              <w:rPr>
                <w:b/>
                <w:bCs/>
                <w:sz w:val="40"/>
                <w:szCs w:val="40"/>
              </w:rPr>
            </w:rPrChange>
          </w:rPr>
          <w:t xml:space="preserve"> Arduino </w:t>
        </w:r>
      </w:ins>
      <w:ins w:id="77" w:author="張寶騌 CHANG,PAO-TSUNG" w:date="2022-05-21T17:24:00Z">
        <w:r w:rsidR="00A97D9C" w:rsidRPr="00626EBF">
          <w:rPr>
            <w:sz w:val="40"/>
            <w:szCs w:val="40"/>
            <w:rPrChange w:id="78" w:author="張寶騌 CHANG,PAO-TSUNG" w:date="2022-05-22T21:23:00Z">
              <w:rPr>
                <w:b/>
                <w:bCs/>
                <w:sz w:val="40"/>
                <w:szCs w:val="40"/>
              </w:rPr>
            </w:rPrChange>
          </w:rPr>
          <w:t xml:space="preserve">and Unity </w:t>
        </w:r>
      </w:ins>
      <w:ins w:id="79" w:author="張寶騌 CHANG,PAO-TSUNG" w:date="2022-05-29T16:25:00Z">
        <w:r w:rsidR="00092CF9" w:rsidRPr="00626EBF">
          <w:rPr>
            <w:rFonts w:hint="eastAsia"/>
            <w:sz w:val="40"/>
            <w:szCs w:val="40"/>
          </w:rPr>
          <w:t>A</w:t>
        </w:r>
        <w:r w:rsidR="00092CF9" w:rsidRPr="00626EBF">
          <w:rPr>
            <w:sz w:val="40"/>
            <w:szCs w:val="40"/>
          </w:rPr>
          <w:t>ppl</w:t>
        </w:r>
      </w:ins>
      <w:ins w:id="80" w:author="張寶騌 CHANG,PAO-TSUNG" w:date="2022-06-02T18:27:00Z">
        <w:r w:rsidR="00757C9C" w:rsidRPr="00626EBF">
          <w:rPr>
            <w:rFonts w:hint="eastAsia"/>
            <w:sz w:val="40"/>
            <w:szCs w:val="40"/>
          </w:rPr>
          <w:t>i</w:t>
        </w:r>
        <w:r w:rsidR="00757C9C" w:rsidRPr="00626EBF">
          <w:rPr>
            <w:sz w:val="40"/>
            <w:szCs w:val="40"/>
          </w:rPr>
          <w:t>ed</w:t>
        </w:r>
      </w:ins>
      <w:ins w:id="81" w:author="張寶騌 CHANG,PAO-TSUNG" w:date="2022-05-29T16:25:00Z">
        <w:r w:rsidR="00092CF9" w:rsidRPr="00626EBF">
          <w:rPr>
            <w:sz w:val="40"/>
            <w:szCs w:val="40"/>
          </w:rPr>
          <w:t xml:space="preserve"> </w:t>
        </w:r>
      </w:ins>
      <w:ins w:id="82" w:author="張寶騌 CHANG,PAO-TSUNG" w:date="2022-05-21T17:25:00Z">
        <w:r w:rsidR="00A97D9C" w:rsidRPr="00626EBF">
          <w:rPr>
            <w:sz w:val="40"/>
            <w:szCs w:val="40"/>
            <w:rPrChange w:id="83" w:author="張寶騌 CHANG,PAO-TSUNG" w:date="2022-05-22T21:23:00Z">
              <w:rPr>
                <w:b/>
                <w:bCs/>
                <w:sz w:val="40"/>
                <w:szCs w:val="40"/>
              </w:rPr>
            </w:rPrChange>
          </w:rPr>
          <w:t xml:space="preserve">on </w:t>
        </w:r>
      </w:ins>
      <w:ins w:id="84" w:author="張寶騌 CHANG,PAO-TSUNG" w:date="2022-05-28T23:05:00Z">
        <w:r w:rsidR="00A2267D" w:rsidRPr="00626EBF">
          <w:rPr>
            <w:rFonts w:hint="eastAsia"/>
            <w:sz w:val="40"/>
            <w:szCs w:val="40"/>
          </w:rPr>
          <w:t>t</w:t>
        </w:r>
        <w:r w:rsidR="00A2267D" w:rsidRPr="00626EBF">
          <w:rPr>
            <w:sz w:val="40"/>
            <w:szCs w:val="40"/>
          </w:rPr>
          <w:t xml:space="preserve">he </w:t>
        </w:r>
      </w:ins>
      <w:ins w:id="85" w:author="張寶騌 CHANG,PAO-TSUNG" w:date="2022-05-21T17:28:00Z">
        <w:r w:rsidR="009D4699" w:rsidRPr="00626EBF">
          <w:rPr>
            <w:sz w:val="40"/>
            <w:szCs w:val="40"/>
            <w:rPrChange w:id="86" w:author="張寶騌 CHANG,PAO-TSUNG" w:date="2022-05-22T21:23:00Z">
              <w:rPr>
                <w:b/>
                <w:bCs/>
                <w:sz w:val="40"/>
                <w:szCs w:val="40"/>
              </w:rPr>
            </w:rPrChange>
          </w:rPr>
          <w:t>Railway Monitoring</w:t>
        </w:r>
      </w:ins>
    </w:p>
    <w:p w14:paraId="5809C400" w14:textId="77777777" w:rsidR="00470845" w:rsidRPr="00626EBF" w:rsidRDefault="00470845" w:rsidP="002716BF">
      <w:pPr>
        <w:spacing w:afterLines="50" w:after="180"/>
        <w:ind w:leftChars="0" w:left="0" w:firstLineChars="0" w:firstLine="0"/>
        <w:jc w:val="center"/>
        <w:rPr>
          <w:ins w:id="87" w:author="張寶騌 CHANG,PAO-TSUNG" w:date="2022-05-21T17:16:00Z"/>
          <w:rFonts w:ascii="標楷體" w:hAnsi="標楷體"/>
          <w:sz w:val="40"/>
          <w:szCs w:val="40"/>
          <w:rPrChange w:id="88" w:author="張寶騌 CHANG,PAO-TSUNG" w:date="2022-05-22T21:23:00Z">
            <w:rPr>
              <w:ins w:id="89" w:author="張寶騌 CHANG,PAO-TSUNG" w:date="2022-05-21T17:16:00Z"/>
              <w:rFonts w:ascii="標楷體" w:hAnsi="標楷體"/>
              <w:b/>
              <w:bCs/>
              <w:sz w:val="40"/>
              <w:szCs w:val="40"/>
            </w:rPr>
          </w:rPrChange>
        </w:rPr>
      </w:pPr>
    </w:p>
    <w:bookmarkEnd w:id="56"/>
    <w:bookmarkEnd w:id="73"/>
    <w:p w14:paraId="54D0B7C1" w14:textId="41482E76" w:rsidR="00931EE1" w:rsidRPr="000E6E8A" w:rsidDel="00AD6F6B" w:rsidRDefault="0083319A" w:rsidP="007153DE">
      <w:pPr>
        <w:spacing w:afterLines="50" w:after="180" w:line="480" w:lineRule="auto"/>
        <w:ind w:leftChars="0" w:left="0" w:firstLineChars="0" w:firstLine="0"/>
        <w:jc w:val="center"/>
        <w:rPr>
          <w:del w:id="90" w:author="張寶騌 CHANG,PAO-TSUNG" w:date="2022-05-20T12:51:00Z"/>
          <w:sz w:val="40"/>
          <w:szCs w:val="40"/>
          <w:rPrChange w:id="91" w:author="張寶騌 CHANG,PAO-TSUNG" w:date="2022-05-22T21:23:00Z">
            <w:rPr>
              <w:del w:id="92" w:author="張寶騌 CHANG,PAO-TSUNG" w:date="2022-05-20T12:51:00Z"/>
              <w:b/>
              <w:bCs/>
              <w:sz w:val="40"/>
              <w:szCs w:val="40"/>
            </w:rPr>
          </w:rPrChange>
        </w:rPr>
      </w:pPr>
      <w:del w:id="93" w:author="張寶騌 CHANG,PAO-TSUNG" w:date="2022-05-20T12:51:00Z">
        <w:r w:rsidRPr="000E6E8A" w:rsidDel="00AD6F6B">
          <w:rPr>
            <w:sz w:val="40"/>
            <w:szCs w:val="40"/>
            <w:rPrChange w:id="94" w:author="張寶騌 CHANG,PAO-TSUNG" w:date="2022-05-22T21:23:00Z">
              <w:rPr>
                <w:b/>
                <w:bCs/>
                <w:sz w:val="40"/>
                <w:szCs w:val="40"/>
              </w:rPr>
            </w:rPrChange>
          </w:rPr>
          <w:delText xml:space="preserve">A Preliminary </w:delText>
        </w:r>
        <w:r w:rsidR="00F476D6" w:rsidRPr="000E6E8A" w:rsidDel="00AD6F6B">
          <w:rPr>
            <w:sz w:val="40"/>
            <w:szCs w:val="40"/>
            <w:rPrChange w:id="95" w:author="張寶騌 CHANG,PAO-TSUNG" w:date="2022-05-22T21:23:00Z">
              <w:rPr>
                <w:b/>
                <w:bCs/>
                <w:sz w:val="40"/>
                <w:szCs w:val="40"/>
              </w:rPr>
            </w:rPrChange>
          </w:rPr>
          <w:delText>S</w:delText>
        </w:r>
        <w:r w:rsidRPr="000E6E8A" w:rsidDel="00AD6F6B">
          <w:rPr>
            <w:sz w:val="40"/>
            <w:szCs w:val="40"/>
            <w:rPrChange w:id="96" w:author="張寶騌 CHANG,PAO-TSUNG" w:date="2022-05-22T21:23:00Z">
              <w:rPr>
                <w:b/>
                <w:bCs/>
                <w:sz w:val="40"/>
                <w:szCs w:val="40"/>
              </w:rPr>
            </w:rPrChange>
          </w:rPr>
          <w:delText>tudy of Railway Information Modeling for Maintenance</w:delText>
        </w:r>
      </w:del>
    </w:p>
    <w:p w14:paraId="6626533C" w14:textId="611B438C" w:rsidR="000173B3" w:rsidRPr="000E6E8A" w:rsidDel="00470845" w:rsidRDefault="000173B3" w:rsidP="007153DE">
      <w:pPr>
        <w:spacing w:afterLines="50" w:after="180" w:line="480" w:lineRule="auto"/>
        <w:ind w:leftChars="0" w:left="0" w:firstLineChars="0" w:firstLine="0"/>
        <w:rPr>
          <w:del w:id="97" w:author="張寶騌 CHANG,PAO-TSUNG" w:date="2022-05-21T17:16:00Z"/>
          <w:sz w:val="40"/>
          <w:szCs w:val="40"/>
          <w:rPrChange w:id="98" w:author="張寶騌 CHANG,PAO-TSUNG" w:date="2022-05-22T21:23:00Z">
            <w:rPr>
              <w:del w:id="99" w:author="張寶騌 CHANG,PAO-TSUNG" w:date="2022-05-21T17:16:00Z"/>
              <w:b/>
              <w:bCs/>
              <w:sz w:val="40"/>
              <w:szCs w:val="40"/>
            </w:rPr>
          </w:rPrChange>
        </w:rPr>
      </w:pPr>
    </w:p>
    <w:p w14:paraId="2F28BADF" w14:textId="66AE102B" w:rsidR="00470845" w:rsidRPr="000E6E8A" w:rsidRDefault="00470845" w:rsidP="007153DE">
      <w:pPr>
        <w:spacing w:afterLines="50" w:after="180" w:line="480" w:lineRule="auto"/>
        <w:ind w:leftChars="0" w:left="0" w:firstLineChars="0" w:firstLine="0"/>
        <w:rPr>
          <w:ins w:id="100" w:author="張寶騌 CHANG,PAO-TSUNG" w:date="2022-05-21T17:16:00Z"/>
          <w:sz w:val="40"/>
          <w:szCs w:val="40"/>
          <w:rPrChange w:id="101" w:author="張寶騌 CHANG,PAO-TSUNG" w:date="2022-05-22T21:23:00Z">
            <w:rPr>
              <w:ins w:id="102" w:author="張寶騌 CHANG,PAO-TSUNG" w:date="2022-05-21T17:16:00Z"/>
              <w:b/>
              <w:bCs/>
              <w:sz w:val="40"/>
              <w:szCs w:val="40"/>
            </w:rPr>
          </w:rPrChange>
        </w:rPr>
      </w:pPr>
    </w:p>
    <w:p w14:paraId="3EAF38D5" w14:textId="77777777" w:rsidR="00470845" w:rsidRPr="000E6E8A" w:rsidRDefault="00470845" w:rsidP="007153DE">
      <w:pPr>
        <w:spacing w:afterLines="50" w:after="180" w:line="480" w:lineRule="auto"/>
        <w:ind w:leftChars="0" w:left="0" w:firstLineChars="0" w:firstLine="0"/>
        <w:rPr>
          <w:sz w:val="40"/>
          <w:szCs w:val="40"/>
          <w:rPrChange w:id="103" w:author="張寶騌 CHANG,PAO-TSUNG" w:date="2022-05-22T21:23:00Z">
            <w:rPr>
              <w:b/>
              <w:bCs/>
              <w:sz w:val="40"/>
              <w:szCs w:val="40"/>
            </w:rPr>
          </w:rPrChange>
        </w:rPr>
      </w:pPr>
    </w:p>
    <w:p w14:paraId="675402C1" w14:textId="6AF339E5" w:rsidR="009A5D9A" w:rsidRPr="000E6E8A" w:rsidRDefault="009A5D9A" w:rsidP="007153DE">
      <w:pPr>
        <w:spacing w:line="480" w:lineRule="auto"/>
        <w:ind w:leftChars="0" w:left="0" w:firstLineChars="0" w:firstLine="0"/>
        <w:jc w:val="center"/>
        <w:rPr>
          <w:sz w:val="40"/>
          <w:szCs w:val="40"/>
          <w:rPrChange w:id="104" w:author="張寶騌 CHANG,PAO-TSUNG" w:date="2022-05-22T21:23:00Z">
            <w:rPr>
              <w:b/>
              <w:bCs/>
              <w:sz w:val="40"/>
              <w:szCs w:val="40"/>
            </w:rPr>
          </w:rPrChange>
        </w:rPr>
      </w:pPr>
      <w:proofErr w:type="gramStart"/>
      <w:r w:rsidRPr="000E6E8A">
        <w:rPr>
          <w:rFonts w:hint="eastAsia"/>
          <w:sz w:val="40"/>
          <w:szCs w:val="40"/>
          <w:rPrChange w:id="105" w:author="張寶騌 CHANG,PAO-TSUNG" w:date="2022-05-22T21:23:00Z">
            <w:rPr>
              <w:rFonts w:hint="eastAsia"/>
              <w:b/>
              <w:bCs/>
              <w:sz w:val="40"/>
              <w:szCs w:val="40"/>
            </w:rPr>
          </w:rPrChange>
        </w:rPr>
        <w:t>研</w:t>
      </w:r>
      <w:proofErr w:type="gramEnd"/>
      <w:r w:rsidRPr="000E6E8A">
        <w:rPr>
          <w:sz w:val="40"/>
          <w:szCs w:val="40"/>
          <w:rPrChange w:id="106" w:author="張寶騌 CHANG,PAO-TSUNG" w:date="2022-05-22T21:23:00Z">
            <w:rPr>
              <w:b/>
              <w:bCs/>
              <w:sz w:val="40"/>
              <w:szCs w:val="40"/>
            </w:rPr>
          </w:rPrChange>
        </w:rPr>
        <w:t xml:space="preserve"> </w:t>
      </w:r>
      <w:r w:rsidRPr="000E6E8A">
        <w:rPr>
          <w:rFonts w:hint="eastAsia"/>
          <w:sz w:val="40"/>
          <w:szCs w:val="40"/>
          <w:rPrChange w:id="107" w:author="張寶騌 CHANG,PAO-TSUNG" w:date="2022-05-22T21:23:00Z">
            <w:rPr>
              <w:rFonts w:hint="eastAsia"/>
              <w:b/>
              <w:bCs/>
              <w:sz w:val="40"/>
              <w:szCs w:val="40"/>
            </w:rPr>
          </w:rPrChange>
        </w:rPr>
        <w:t>究</w:t>
      </w:r>
      <w:r w:rsidRPr="000E6E8A">
        <w:rPr>
          <w:sz w:val="40"/>
          <w:szCs w:val="40"/>
          <w:rPrChange w:id="108" w:author="張寶騌 CHANG,PAO-TSUNG" w:date="2022-05-22T21:23:00Z">
            <w:rPr>
              <w:b/>
              <w:bCs/>
              <w:sz w:val="40"/>
              <w:szCs w:val="40"/>
            </w:rPr>
          </w:rPrChange>
        </w:rPr>
        <w:t xml:space="preserve"> </w:t>
      </w:r>
      <w:r w:rsidRPr="000E6E8A">
        <w:rPr>
          <w:rFonts w:hint="eastAsia"/>
          <w:sz w:val="40"/>
          <w:szCs w:val="40"/>
          <w:rPrChange w:id="109" w:author="張寶騌 CHANG,PAO-TSUNG" w:date="2022-05-22T21:23:00Z">
            <w:rPr>
              <w:rFonts w:hint="eastAsia"/>
              <w:b/>
              <w:bCs/>
              <w:sz w:val="40"/>
              <w:szCs w:val="40"/>
            </w:rPr>
          </w:rPrChange>
        </w:rPr>
        <w:t>生：</w:t>
      </w:r>
      <w:r w:rsidR="00B74E03" w:rsidRPr="000E6E8A">
        <w:rPr>
          <w:rFonts w:hint="eastAsia"/>
          <w:sz w:val="40"/>
          <w:szCs w:val="40"/>
          <w:rPrChange w:id="110" w:author="張寶騌 CHANG,PAO-TSUNG" w:date="2022-05-22T21:23:00Z">
            <w:rPr>
              <w:rFonts w:hint="eastAsia"/>
              <w:b/>
              <w:bCs/>
              <w:sz w:val="40"/>
              <w:szCs w:val="40"/>
            </w:rPr>
          </w:rPrChange>
        </w:rPr>
        <w:t>張寶騌</w:t>
      </w:r>
    </w:p>
    <w:p w14:paraId="1CFA9DC7" w14:textId="77777777" w:rsidR="009A5D9A" w:rsidRPr="000E6E8A" w:rsidRDefault="009A5D9A" w:rsidP="007153DE">
      <w:pPr>
        <w:spacing w:line="480" w:lineRule="auto"/>
        <w:ind w:leftChars="0" w:left="0" w:firstLineChars="0" w:firstLine="0"/>
        <w:jc w:val="center"/>
        <w:rPr>
          <w:sz w:val="40"/>
          <w:szCs w:val="40"/>
          <w:rPrChange w:id="111" w:author="張寶騌 CHANG,PAO-TSUNG" w:date="2022-05-22T21:23:00Z">
            <w:rPr>
              <w:b/>
              <w:bCs/>
              <w:sz w:val="40"/>
              <w:szCs w:val="40"/>
            </w:rPr>
          </w:rPrChange>
        </w:rPr>
      </w:pPr>
      <w:r w:rsidRPr="000E6E8A">
        <w:rPr>
          <w:rFonts w:hint="eastAsia"/>
          <w:sz w:val="40"/>
          <w:szCs w:val="40"/>
          <w:rPrChange w:id="112" w:author="張寶騌 CHANG,PAO-TSUNG" w:date="2022-05-22T21:23:00Z">
            <w:rPr>
              <w:rFonts w:hint="eastAsia"/>
              <w:b/>
              <w:bCs/>
              <w:sz w:val="40"/>
              <w:szCs w:val="40"/>
            </w:rPr>
          </w:rPrChange>
        </w:rPr>
        <w:t>指導教授：</w:t>
      </w:r>
      <w:r w:rsidR="009F41BB" w:rsidRPr="000E6E8A">
        <w:rPr>
          <w:rFonts w:ascii="標楷體" w:hAnsi="標楷體" w:hint="eastAsia"/>
          <w:sz w:val="40"/>
          <w:szCs w:val="40"/>
          <w:rPrChange w:id="113" w:author="張寶騌 CHANG,PAO-TSUNG" w:date="2022-05-22T21:23:00Z">
            <w:rPr>
              <w:rFonts w:ascii="標楷體" w:hAnsi="標楷體" w:hint="eastAsia"/>
              <w:b/>
              <w:bCs/>
              <w:sz w:val="40"/>
              <w:szCs w:val="40"/>
            </w:rPr>
          </w:rPrChange>
        </w:rPr>
        <w:t>郭振銘</w:t>
      </w:r>
    </w:p>
    <w:p w14:paraId="558391D7" w14:textId="77777777" w:rsidR="009F41BB" w:rsidRPr="000E0082" w:rsidRDefault="009F41BB" w:rsidP="002F237A">
      <w:pPr>
        <w:spacing w:afterLines="150" w:after="540" w:line="480" w:lineRule="auto"/>
        <w:ind w:leftChars="0" w:left="0" w:firstLineChars="0" w:firstLine="0"/>
        <w:rPr>
          <w:sz w:val="40"/>
          <w:szCs w:val="40"/>
          <w:rPrChange w:id="114" w:author="張寶騌 CHANG,PAO-TSUNG" w:date="2022-05-22T21:23:00Z">
            <w:rPr>
              <w:b/>
              <w:bCs/>
              <w:sz w:val="40"/>
              <w:szCs w:val="40"/>
            </w:rPr>
          </w:rPrChange>
        </w:rPr>
      </w:pPr>
    </w:p>
    <w:p w14:paraId="337EC7F0" w14:textId="61EBD96B" w:rsidR="009A5D9A" w:rsidRPr="000E6E8A" w:rsidRDefault="009A5D9A" w:rsidP="007153DE">
      <w:pPr>
        <w:spacing w:afterLines="50" w:after="180" w:line="480" w:lineRule="auto"/>
        <w:ind w:leftChars="0" w:left="0" w:firstLineChars="0" w:firstLine="0"/>
        <w:jc w:val="center"/>
        <w:rPr>
          <w:sz w:val="40"/>
          <w:szCs w:val="40"/>
          <w:rPrChange w:id="115" w:author="張寶騌 CHANG,PAO-TSUNG" w:date="2022-05-22T21:23:00Z">
            <w:rPr>
              <w:b/>
              <w:bCs/>
              <w:sz w:val="40"/>
              <w:szCs w:val="40"/>
            </w:rPr>
          </w:rPrChange>
        </w:rPr>
      </w:pPr>
      <w:r w:rsidRPr="000E6E8A">
        <w:rPr>
          <w:rFonts w:hint="eastAsia"/>
          <w:sz w:val="40"/>
          <w:szCs w:val="40"/>
          <w:rPrChange w:id="116" w:author="張寶騌 CHANG,PAO-TSUNG" w:date="2022-05-22T21:23:00Z">
            <w:rPr>
              <w:rFonts w:hint="eastAsia"/>
              <w:b/>
              <w:bCs/>
              <w:sz w:val="40"/>
              <w:szCs w:val="40"/>
            </w:rPr>
          </w:rPrChange>
        </w:rPr>
        <w:t>中華民國一一</w:t>
      </w:r>
      <w:r w:rsidR="00B74E03" w:rsidRPr="000E6E8A">
        <w:rPr>
          <w:rFonts w:hint="eastAsia"/>
          <w:sz w:val="40"/>
          <w:szCs w:val="40"/>
          <w:rPrChange w:id="117" w:author="張寶騌 CHANG,PAO-TSUNG" w:date="2022-05-22T21:23:00Z">
            <w:rPr>
              <w:rFonts w:hint="eastAsia"/>
              <w:b/>
              <w:bCs/>
              <w:sz w:val="40"/>
              <w:szCs w:val="40"/>
            </w:rPr>
          </w:rPrChange>
        </w:rPr>
        <w:t>一</w:t>
      </w:r>
      <w:r w:rsidRPr="000E6E8A">
        <w:rPr>
          <w:rFonts w:hint="eastAsia"/>
          <w:sz w:val="40"/>
          <w:szCs w:val="40"/>
          <w:rPrChange w:id="118" w:author="張寶騌 CHANG,PAO-TSUNG" w:date="2022-05-22T21:23:00Z">
            <w:rPr>
              <w:rFonts w:hint="eastAsia"/>
              <w:b/>
              <w:bCs/>
              <w:sz w:val="40"/>
              <w:szCs w:val="40"/>
            </w:rPr>
          </w:rPrChange>
        </w:rPr>
        <w:t>年</w:t>
      </w:r>
      <w:r w:rsidR="00E6676C" w:rsidRPr="000E6E8A">
        <w:rPr>
          <w:rFonts w:hint="eastAsia"/>
          <w:sz w:val="40"/>
          <w:szCs w:val="40"/>
          <w:rPrChange w:id="119" w:author="張寶騌 CHANG,PAO-TSUNG" w:date="2022-05-22T21:23:00Z">
            <w:rPr>
              <w:rFonts w:hint="eastAsia"/>
              <w:b/>
              <w:bCs/>
              <w:sz w:val="40"/>
              <w:szCs w:val="40"/>
            </w:rPr>
          </w:rPrChange>
        </w:rPr>
        <w:t>七</w:t>
      </w:r>
      <w:r w:rsidRPr="000E6E8A">
        <w:rPr>
          <w:rFonts w:hint="eastAsia"/>
          <w:sz w:val="40"/>
          <w:szCs w:val="40"/>
          <w:rPrChange w:id="120" w:author="張寶騌 CHANG,PAO-TSUNG" w:date="2022-05-22T21:23:00Z">
            <w:rPr>
              <w:rFonts w:hint="eastAsia"/>
              <w:b/>
              <w:bCs/>
              <w:sz w:val="40"/>
              <w:szCs w:val="40"/>
            </w:rPr>
          </w:rPrChange>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21" w:name="_Toc107005789"/>
      <w:r w:rsidRPr="009F2D68">
        <w:rPr>
          <w:bCs w:val="0"/>
        </w:rPr>
        <w:lastRenderedPageBreak/>
        <w:t>摘要</w:t>
      </w:r>
      <w:bookmarkEnd w:id="121"/>
    </w:p>
    <w:p w14:paraId="698334B7" w14:textId="73A7E4E0" w:rsidR="009757A3" w:rsidRDefault="0006716F" w:rsidP="00E84748">
      <w:pPr>
        <w:ind w:leftChars="0" w:left="0" w:firstLine="480"/>
        <w:jc w:val="both"/>
        <w:rPr>
          <w:ins w:id="122" w:author="張寶騌 CHANG,PAO-TSUNG" w:date="2022-06-18T14:17:00Z"/>
        </w:rPr>
      </w:pPr>
      <w:ins w:id="123" w:author="張寶騌 CHANG,PAO-TSUNG" w:date="2022-06-18T13:08:00Z">
        <w:r>
          <w:rPr>
            <w:rFonts w:hint="eastAsia"/>
          </w:rPr>
          <w:t>近年來科技日新月異</w:t>
        </w:r>
      </w:ins>
      <w:ins w:id="124" w:author="張寶騌 CHANG,PAO-TSUNG" w:date="2022-06-18T13:09:00Z">
        <w:r>
          <w:rPr>
            <w:rFonts w:hint="eastAsia"/>
          </w:rPr>
          <w:t>，</w:t>
        </w:r>
      </w:ins>
      <w:ins w:id="125" w:author="張寶騌 CHANG,PAO-TSUNG" w:date="2022-06-18T13:13:00Z">
        <w:r w:rsidR="00AC1681">
          <w:rPr>
            <w:rFonts w:hint="eastAsia"/>
          </w:rPr>
          <w:t>可以看到</w:t>
        </w:r>
        <w:proofErr w:type="gramStart"/>
        <w:r w:rsidR="00AC1681">
          <w:rPr>
            <w:rFonts w:hint="eastAsia"/>
          </w:rPr>
          <w:t>許多</w:t>
        </w:r>
      </w:ins>
      <w:ins w:id="126" w:author="張寶騌 CHANG,PAO-TSUNG" w:date="2022-06-18T13:16:00Z">
        <w:r w:rsidR="00AC1681">
          <w:rPr>
            <w:rFonts w:hint="eastAsia"/>
          </w:rPr>
          <w:t>物</w:t>
        </w:r>
      </w:ins>
      <w:ins w:id="127" w:author="張寶騌 CHANG,PAO-TSUNG" w:date="2022-06-18T13:13:00Z">
        <w:r w:rsidR="00AC1681">
          <w:rPr>
            <w:rFonts w:hint="eastAsia"/>
          </w:rPr>
          <w:t>聯網</w:t>
        </w:r>
      </w:ins>
      <w:proofErr w:type="gramEnd"/>
      <w:ins w:id="128" w:author="張寶騌 CHANG,PAO-TSUNG" w:date="2022-06-18T13:14:00Z">
        <w:r w:rsidR="00AC1681">
          <w:rPr>
            <w:rFonts w:hint="eastAsia"/>
          </w:rPr>
          <w:t>技術應用於工程中，而</w:t>
        </w:r>
      </w:ins>
      <w:ins w:id="129" w:author="張寶騌 CHANG,PAO-TSUNG" w:date="2022-06-18T13:15:00Z">
        <w:r w:rsidR="00AC1681">
          <w:rPr>
            <w:rFonts w:hint="eastAsia"/>
          </w:rPr>
          <w:t>較少</w:t>
        </w:r>
      </w:ins>
      <w:ins w:id="130" w:author="張寶騌 CHANG,PAO-TSUNG" w:date="2022-06-18T13:14:00Z">
        <w:r w:rsidR="00AC1681">
          <w:rPr>
            <w:rFonts w:hint="eastAsia"/>
          </w:rPr>
          <w:t>運用於軌道場域</w:t>
        </w:r>
      </w:ins>
      <w:ins w:id="131" w:author="張寶騌 CHANG,PAO-TSUNG" w:date="2022-06-18T13:15:00Z">
        <w:r w:rsidR="00AC1681">
          <w:rPr>
            <w:rFonts w:hint="eastAsia"/>
          </w:rPr>
          <w:t>。因此本研究嘗試建立</w:t>
        </w:r>
        <w:proofErr w:type="gramStart"/>
        <w:r w:rsidR="00AC1681">
          <w:rPr>
            <w:rFonts w:hint="eastAsia"/>
          </w:rPr>
          <w:t>一</w:t>
        </w:r>
      </w:ins>
      <w:proofErr w:type="gramEnd"/>
      <w:ins w:id="132" w:author="張寶騌 CHANG,PAO-TSUNG" w:date="2022-06-18T13:16:00Z">
        <w:r w:rsidR="006C617A">
          <w:rPr>
            <w:rFonts w:hint="eastAsia"/>
          </w:rPr>
          <w:t>軌道</w:t>
        </w:r>
      </w:ins>
      <w:ins w:id="133" w:author="張寶騌 CHANG,PAO-TSUNG" w:date="2022-06-18T14:32:00Z">
        <w:r w:rsidR="00A70506">
          <w:rPr>
            <w:rFonts w:hint="eastAsia"/>
          </w:rPr>
          <w:t>狀態</w:t>
        </w:r>
      </w:ins>
      <w:ins w:id="134" w:author="張寶騌 CHANG,PAO-TSUNG" w:date="2022-06-18T13:16:00Z">
        <w:r w:rsidR="006C617A">
          <w:rPr>
            <w:rFonts w:hint="eastAsia"/>
          </w:rPr>
          <w:t>監測系統，</w:t>
        </w:r>
      </w:ins>
      <w:r w:rsidR="005F73E0">
        <w:rPr>
          <w:rFonts w:hint="eastAsia"/>
        </w:rPr>
        <w:t>並</w:t>
      </w:r>
      <w:r w:rsidR="00793881">
        <w:rPr>
          <w:rFonts w:hint="eastAsia"/>
        </w:rPr>
        <w:t>建置管理互動平台</w:t>
      </w:r>
      <w:ins w:id="135" w:author="張寶騌 CHANG,PAO-TSUNG" w:date="2022-06-18T13:17:00Z">
        <w:r w:rsidR="006C617A">
          <w:rPr>
            <w:rFonts w:hint="eastAsia"/>
          </w:rPr>
          <w:t>，</w:t>
        </w:r>
      </w:ins>
      <w:ins w:id="136" w:author="張寶騌 CHANG,PAO-TSUNG" w:date="2022-06-18T14:12:00Z">
        <w:r w:rsidR="00E02E6D">
          <w:rPr>
            <w:rFonts w:hint="eastAsia"/>
          </w:rPr>
          <w:t>提出軌道設施聯網監測與</w:t>
        </w:r>
      </w:ins>
      <w:ins w:id="137" w:author="張寶騌 CHANG,PAO-TSUNG" w:date="2022-06-18T14:13:00Z">
        <w:r w:rsidR="00E02E6D">
          <w:rPr>
            <w:rFonts w:hint="eastAsia"/>
          </w:rPr>
          <w:t>後端</w:t>
        </w:r>
      </w:ins>
      <w:ins w:id="138" w:author="張寶騌 CHANG,PAO-TSUNG" w:date="2022-06-19T14:30:00Z">
        <w:r w:rsidR="000D3BA4">
          <w:rPr>
            <w:rFonts w:hint="eastAsia"/>
          </w:rPr>
          <w:t>平台應用</w:t>
        </w:r>
      </w:ins>
      <w:ins w:id="139" w:author="張寶騌 CHANG,PAO-TSUNG" w:date="2022-06-18T14:12:00Z">
        <w:r w:rsidR="00E02E6D">
          <w:rPr>
            <w:rFonts w:hint="eastAsia"/>
          </w:rPr>
          <w:t>的初步架構</w:t>
        </w:r>
      </w:ins>
      <w:ins w:id="140" w:author="張寶騌 CHANG,PAO-TSUNG" w:date="2022-06-18T14:17:00Z">
        <w:r w:rsidR="009757A3">
          <w:rPr>
            <w:rFonts w:hint="eastAsia"/>
          </w:rPr>
          <w:t>，</w:t>
        </w:r>
      </w:ins>
      <w:ins w:id="141" w:author="張寶騌 CHANG,PAO-TSUNG" w:date="2022-06-18T14:18:00Z">
        <w:r w:rsidR="009757A3">
          <w:rPr>
            <w:rFonts w:hint="eastAsia"/>
          </w:rPr>
          <w:t>如此希望能提高軌道養護範圍與</w:t>
        </w:r>
      </w:ins>
      <w:ins w:id="142" w:author="張寶騌 CHANG,PAO-TSUNG" w:date="2022-06-18T14:19:00Z">
        <w:r w:rsidR="009757A3">
          <w:rPr>
            <w:rFonts w:hint="eastAsia"/>
          </w:rPr>
          <w:t>管理效率</w:t>
        </w:r>
      </w:ins>
      <w:ins w:id="143" w:author="張寶騌 CHANG,PAO-TSUNG" w:date="2022-06-18T14:14:00Z">
        <w:r w:rsidR="00E02E6D">
          <w:rPr>
            <w:rFonts w:hint="eastAsia"/>
          </w:rPr>
          <w:t>。</w:t>
        </w:r>
      </w:ins>
    </w:p>
    <w:p w14:paraId="220F9EA9" w14:textId="3288606F" w:rsidR="0055429E" w:rsidDel="00AC1681" w:rsidRDefault="006D6553" w:rsidP="0047394B">
      <w:pPr>
        <w:ind w:leftChars="0" w:left="0" w:firstLine="480"/>
        <w:jc w:val="both"/>
        <w:rPr>
          <w:del w:id="144" w:author="張寶騌 CHANG,PAO-TSUNG" w:date="2022-05-06T22:56:00Z"/>
        </w:rPr>
      </w:pPr>
      <w:r>
        <w:rPr>
          <w:rFonts w:hint="eastAsia"/>
        </w:rPr>
        <w:t xml:space="preserve">        </w:t>
      </w:r>
      <w:del w:id="145" w:author="張寶騌 CHANG,PAO-TSUNG" w:date="2022-06-18T13:06:00Z">
        <w:r w:rsidR="00414E95" w:rsidDel="0006716F">
          <w:rPr>
            <w:rFonts w:hint="eastAsia"/>
          </w:rPr>
          <w:delText>軌道</w:delText>
        </w:r>
      </w:del>
      <w:del w:id="146" w:author="張寶騌 CHANG,PAO-TSUNG" w:date="2022-05-06T22:56:00Z">
        <w:r w:rsidR="00414E95" w:rsidDel="0047394B">
          <w:rPr>
            <w:rFonts w:hint="eastAsia"/>
          </w:rPr>
          <w:delText>養護對於軌道的安全性</w:delText>
        </w:r>
        <w:r w:rsidR="006052BA" w:rsidDel="0047394B">
          <w:rPr>
            <w:rFonts w:hint="eastAsia"/>
          </w:rPr>
          <w:delText>與</w:delText>
        </w:r>
        <w:r w:rsidR="00737DB6" w:rsidDel="0047394B">
          <w:rPr>
            <w:rFonts w:hint="eastAsia"/>
          </w:rPr>
          <w:delText>使用年限</w:delText>
        </w:r>
        <w:r w:rsidR="00B855CB" w:rsidDel="0047394B">
          <w:rPr>
            <w:rFonts w:hint="eastAsia"/>
          </w:rPr>
          <w:delText>有</w:delText>
        </w:r>
        <w:r w:rsidR="00414E95" w:rsidDel="0047394B">
          <w:rPr>
            <w:rFonts w:hint="eastAsia"/>
          </w:rPr>
          <w:delText>著舉足輕重的角色，然而臺鐵目前</w:delText>
        </w:r>
        <w:r w:rsidR="008120D4" w:rsidDel="0047394B">
          <w:rPr>
            <w:rFonts w:hint="eastAsia"/>
          </w:rPr>
          <w:delText>的</w:delText>
        </w:r>
        <w:r w:rsidR="00414E95" w:rsidDel="0047394B">
          <w:rPr>
            <w:rFonts w:hint="eastAsia"/>
          </w:rPr>
          <w:delText>養護作業仍</w:delText>
        </w:r>
        <w:r w:rsidR="00111A6E" w:rsidDel="0047394B">
          <w:rPr>
            <w:rFonts w:hint="eastAsia"/>
          </w:rPr>
          <w:delText>有部分</w:delText>
        </w:r>
        <w:r w:rsidR="00414E95" w:rsidDel="0047394B">
          <w:rPr>
            <w:rFonts w:hint="eastAsia"/>
          </w:rPr>
          <w:delText>採</w:delText>
        </w:r>
        <w:r w:rsidR="00A71BCF" w:rsidDel="0047394B">
          <w:rPr>
            <w:rFonts w:hint="eastAsia"/>
          </w:rPr>
          <w:delText>取</w:delText>
        </w:r>
        <w:r w:rsidR="00414E95" w:rsidDel="0047394B">
          <w:rPr>
            <w:rFonts w:hint="eastAsia"/>
          </w:rPr>
          <w:delText>人工紀錄</w:delText>
        </w:r>
        <w:r w:rsidR="00A71BCF" w:rsidDel="0047394B">
          <w:rPr>
            <w:rFonts w:hint="eastAsia"/>
          </w:rPr>
          <w:delText>與管理</w:delText>
        </w:r>
        <w:r w:rsidR="00414E95" w:rsidDel="0047394B">
          <w:rPr>
            <w:rFonts w:hint="eastAsia"/>
          </w:rPr>
          <w:delText>，</w:delText>
        </w:r>
        <w:r w:rsidR="00843CB2" w:rsidDel="0047394B">
          <w:rPr>
            <w:rFonts w:hint="eastAsia"/>
          </w:rPr>
          <w:delText>如此</w:delText>
        </w:r>
        <w:r w:rsidR="00414E95" w:rsidDel="0047394B">
          <w:rPr>
            <w:rFonts w:hint="eastAsia"/>
          </w:rPr>
          <w:delText>不僅</w:delText>
        </w:r>
        <w:r w:rsidR="004C505D" w:rsidDel="0047394B">
          <w:rPr>
            <w:rFonts w:hint="eastAsia"/>
          </w:rPr>
          <w:delText>養護</w:delText>
        </w:r>
        <w:r w:rsidR="00414E95" w:rsidDel="0047394B">
          <w:rPr>
            <w:rFonts w:hint="eastAsia"/>
          </w:rPr>
          <w:delText>效率</w:delText>
        </w:r>
        <w:r w:rsidR="00843CB2" w:rsidDel="0047394B">
          <w:rPr>
            <w:rFonts w:hint="eastAsia"/>
          </w:rPr>
          <w:delText>不佳</w:delText>
        </w:r>
        <w:r w:rsidR="00414E95" w:rsidDel="0047394B">
          <w:rPr>
            <w:rFonts w:hint="eastAsia"/>
          </w:rPr>
          <w:delText>，</w:delText>
        </w:r>
        <w:r w:rsidR="00737DB6" w:rsidDel="0047394B">
          <w:rPr>
            <w:rFonts w:hint="eastAsia"/>
          </w:rPr>
          <w:delText>也不便</w:delText>
        </w:r>
        <w:r w:rsidR="00414E95" w:rsidDel="0047394B">
          <w:rPr>
            <w:rFonts w:hint="eastAsia"/>
          </w:rPr>
          <w:delText>進行</w:delText>
        </w:r>
        <w:r w:rsidR="005970BF" w:rsidDel="0047394B">
          <w:rPr>
            <w:rFonts w:hint="eastAsia"/>
          </w:rPr>
          <w:delText>後續的追蹤</w:delText>
        </w:r>
        <w:r w:rsidR="006F3434" w:rsidDel="0047394B">
          <w:rPr>
            <w:rFonts w:hint="eastAsia"/>
          </w:rPr>
          <w:delText>，</w:delText>
        </w:r>
        <w:r w:rsidR="00E42AB9" w:rsidDel="0047394B">
          <w:rPr>
            <w:rFonts w:hint="eastAsia"/>
          </w:rPr>
          <w:delText>而以</w:delText>
        </w:r>
        <w:r w:rsidR="006F3434" w:rsidDel="0047394B">
          <w:rPr>
            <w:rFonts w:hint="eastAsia"/>
          </w:rPr>
          <w:delText>紙本呈現養護紀錄</w:delText>
        </w:r>
        <w:r w:rsidR="0029697A" w:rsidDel="0047394B">
          <w:rPr>
            <w:rFonts w:hint="eastAsia"/>
          </w:rPr>
          <w:delText>亦</w:delText>
        </w:r>
        <w:r w:rsidR="006F3434" w:rsidDel="0047394B">
          <w:rPr>
            <w:rFonts w:hint="eastAsia"/>
          </w:rPr>
          <w:delText>無法</w:delText>
        </w:r>
        <w:r w:rsidR="000D6E5F" w:rsidDel="0047394B">
          <w:rPr>
            <w:rFonts w:hint="eastAsia"/>
          </w:rPr>
          <w:delText>直觀</w:delText>
        </w:r>
        <w:r w:rsidR="00F714D3" w:rsidDel="0047394B">
          <w:rPr>
            <w:rFonts w:hint="eastAsia"/>
          </w:rPr>
          <w:delText>對應現場</w:delText>
        </w:r>
        <w:r w:rsidR="00CB2529" w:rsidDel="0047394B">
          <w:rPr>
            <w:rFonts w:hint="eastAsia"/>
          </w:rPr>
          <w:delText>待養護</w:delText>
        </w:r>
        <w:r w:rsidR="00737DB6" w:rsidDel="0047394B">
          <w:rPr>
            <w:rFonts w:hint="eastAsia"/>
          </w:rPr>
          <w:delText>之</w:delText>
        </w:r>
        <w:r w:rsidR="006F3434" w:rsidDel="0047394B">
          <w:rPr>
            <w:rFonts w:hint="eastAsia"/>
          </w:rPr>
          <w:delText>位置</w:delText>
        </w:r>
        <w:r w:rsidR="00414E95" w:rsidDel="0047394B">
          <w:rPr>
            <w:rFonts w:hint="eastAsia"/>
          </w:rPr>
          <w:delText>。</w:delText>
        </w:r>
      </w:del>
    </w:p>
    <w:p w14:paraId="10473406" w14:textId="6C96BF98" w:rsidR="007C3BB7" w:rsidRDefault="00AC1681">
      <w:pPr>
        <w:ind w:leftChars="0" w:left="0" w:firstLineChars="0" w:firstLine="0"/>
        <w:jc w:val="both"/>
      </w:pPr>
      <w:ins w:id="147" w:author="張寶騌 CHANG,PAO-TSUNG" w:date="2022-06-18T13:12:00Z">
        <w:r>
          <w:rPr>
            <w:rFonts w:hint="eastAsia"/>
          </w:rPr>
          <w:t>本研究</w:t>
        </w:r>
      </w:ins>
      <w:ins w:id="148" w:author="張寶騌 CHANG,PAO-TSUNG" w:date="2022-06-18T13:54:00Z">
        <w:r w:rsidR="00DC7C8E">
          <w:rPr>
            <w:rFonts w:hint="eastAsia"/>
          </w:rPr>
          <w:t>主要</w:t>
        </w:r>
      </w:ins>
      <w:ins w:id="149" w:author="張寶騌 CHANG,PAO-TSUNG" w:date="2022-06-18T14:30:00Z">
        <w:r w:rsidR="00A70506">
          <w:rPr>
            <w:rFonts w:hint="eastAsia"/>
          </w:rPr>
          <w:t>使用</w:t>
        </w:r>
        <w:r w:rsidR="00A70506">
          <w:rPr>
            <w:rFonts w:hint="eastAsia"/>
          </w:rPr>
          <w:t>A</w:t>
        </w:r>
        <w:r w:rsidR="00A70506">
          <w:t>rduino</w:t>
        </w:r>
      </w:ins>
      <w:ins w:id="150" w:author="張寶騌 CHANG,PAO-TSUNG" w:date="2022-06-18T14:31:00Z">
        <w:r w:rsidR="00A70506">
          <w:rPr>
            <w:rFonts w:hint="eastAsia"/>
          </w:rPr>
          <w:t>微控器連接重量感測器、加速計及應變計等感測元件</w:t>
        </w:r>
      </w:ins>
      <w:ins w:id="151" w:author="張寶騌 CHANG,PAO-TSUNG" w:date="2022-06-18T14:32:00Z">
        <w:r w:rsidR="00A70506">
          <w:rPr>
            <w:rFonts w:hint="eastAsia"/>
          </w:rPr>
          <w:t>，</w:t>
        </w:r>
      </w:ins>
      <w:ins w:id="152" w:author="張寶騌 CHANG,PAO-TSUNG" w:date="2022-06-20T22:55:00Z">
        <w:r w:rsidR="00CF4BE9">
          <w:rPr>
            <w:rFonts w:hint="eastAsia"/>
          </w:rPr>
          <w:t>製作出</w:t>
        </w:r>
        <w:proofErr w:type="gramStart"/>
        <w:r w:rsidR="00CF4BE9">
          <w:rPr>
            <w:rFonts w:hint="eastAsia"/>
          </w:rPr>
          <w:t>一</w:t>
        </w:r>
        <w:proofErr w:type="gramEnd"/>
        <w:r w:rsidR="00CF4BE9">
          <w:rPr>
            <w:rFonts w:hint="eastAsia"/>
          </w:rPr>
          <w:t>輕量化的軌道監測設備，用於</w:t>
        </w:r>
      </w:ins>
      <w:ins w:id="153" w:author="張寶騌 CHANG,PAO-TSUNG" w:date="2022-06-18T14:32:00Z">
        <w:r w:rsidR="00A70506">
          <w:rPr>
            <w:rFonts w:hint="eastAsia"/>
          </w:rPr>
          <w:t>監測道碴</w:t>
        </w:r>
      </w:ins>
      <w:ins w:id="154" w:author="張寶騌 CHANG,PAO-TSUNG" w:date="2022-06-18T14:33:00Z">
        <w:r w:rsidR="00A70506">
          <w:rPr>
            <w:rFonts w:hint="eastAsia"/>
          </w:rPr>
          <w:t>軌道中列車通過時產生的動態橫向阻力、振動加速度以及鋼軌應變</w:t>
        </w:r>
      </w:ins>
      <w:ins w:id="155" w:author="張寶騌 CHANG,PAO-TSUNG" w:date="2022-06-18T14:34:00Z">
        <w:r w:rsidR="00A70506">
          <w:rPr>
            <w:rFonts w:hint="eastAsia"/>
          </w:rPr>
          <w:t>等狀態。</w:t>
        </w:r>
      </w:ins>
      <w:ins w:id="156" w:author="張寶騌 CHANG,PAO-TSUNG" w:date="2022-06-18T14:57:00Z">
        <w:r w:rsidR="00411625">
          <w:rPr>
            <w:rFonts w:hint="eastAsia"/>
          </w:rPr>
          <w:t>在</w:t>
        </w:r>
      </w:ins>
      <w:ins w:id="157" w:author="張寶騌 CHANG,PAO-TSUNG" w:date="2022-06-18T14:59:00Z">
        <w:r w:rsidR="00411625">
          <w:rPr>
            <w:rFonts w:hint="eastAsia"/>
          </w:rPr>
          <w:t>無線</w:t>
        </w:r>
      </w:ins>
      <w:ins w:id="158" w:author="張寶騌 CHANG,PAO-TSUNG" w:date="2022-06-18T14:57:00Z">
        <w:r w:rsidR="00411625">
          <w:rPr>
            <w:rFonts w:hint="eastAsia"/>
          </w:rPr>
          <w:t>傳輸方面，</w:t>
        </w:r>
      </w:ins>
      <w:ins w:id="159" w:author="張寶騌 CHANG,PAO-TSUNG" w:date="2022-06-18T14:37:00Z">
        <w:r w:rsidR="00082AB5">
          <w:rPr>
            <w:rFonts w:hint="eastAsia"/>
          </w:rPr>
          <w:t>比較</w:t>
        </w:r>
        <w:proofErr w:type="spellStart"/>
        <w:r w:rsidR="00082AB5">
          <w:t>XBee</w:t>
        </w:r>
        <w:proofErr w:type="spellEnd"/>
        <w:r w:rsidR="00082AB5">
          <w:rPr>
            <w:rFonts w:hint="eastAsia"/>
          </w:rPr>
          <w:t>與</w:t>
        </w:r>
      </w:ins>
      <w:ins w:id="160" w:author="張寶騌 CHANG,PAO-TSUNG" w:date="2022-06-18T16:00:00Z">
        <w:r w:rsidR="00383E93">
          <w:t>Cat M1</w:t>
        </w:r>
      </w:ins>
      <w:proofErr w:type="gramStart"/>
      <w:ins w:id="161" w:author="張寶騌 CHANG,PAO-TSUNG" w:date="2022-06-18T14:37:00Z">
        <w:r w:rsidR="00082AB5">
          <w:rPr>
            <w:rFonts w:hint="eastAsia"/>
          </w:rPr>
          <w:t>兩</w:t>
        </w:r>
        <w:proofErr w:type="gramEnd"/>
        <w:r w:rsidR="00082AB5">
          <w:rPr>
            <w:rFonts w:hint="eastAsia"/>
          </w:rPr>
          <w:t>種模組</w:t>
        </w:r>
      </w:ins>
      <w:ins w:id="162" w:author="張寶騌 CHANG,PAO-TSUNG" w:date="2022-06-18T14:38:00Z">
        <w:r w:rsidR="00082AB5">
          <w:rPr>
            <w:rFonts w:hint="eastAsia"/>
          </w:rPr>
          <w:t>遠端傳輸的效果</w:t>
        </w:r>
      </w:ins>
      <w:ins w:id="163" w:author="張寶騌 CHANG,PAO-TSUNG" w:date="2022-06-19T15:42:00Z">
        <w:r w:rsidR="00255760">
          <w:rPr>
            <w:rFonts w:hint="eastAsia"/>
          </w:rPr>
          <w:t>，發現</w:t>
        </w:r>
        <w:r w:rsidR="00255760">
          <w:t>Cat M1</w:t>
        </w:r>
        <w:r w:rsidR="00255760">
          <w:rPr>
            <w:rFonts w:hint="eastAsia"/>
          </w:rPr>
          <w:t>有較穩定的</w:t>
        </w:r>
      </w:ins>
      <w:ins w:id="164" w:author="張寶騌 CHANG,PAO-TSUNG" w:date="2022-06-19T15:43:00Z">
        <w:r w:rsidR="00255760">
          <w:rPr>
            <w:rFonts w:hint="eastAsia"/>
          </w:rPr>
          <w:t>表現</w:t>
        </w:r>
      </w:ins>
      <w:ins w:id="165" w:author="張寶騌 CHANG,PAO-TSUNG" w:date="2022-06-18T14:40:00Z">
        <w:r w:rsidR="00810744">
          <w:rPr>
            <w:rFonts w:hint="eastAsia"/>
          </w:rPr>
          <w:t>。</w:t>
        </w:r>
      </w:ins>
      <w:ins w:id="166" w:author="張寶騌 CHANG,PAO-TSUNG" w:date="2022-06-18T14:39:00Z">
        <w:r w:rsidR="00082AB5">
          <w:rPr>
            <w:rFonts w:hint="eastAsia"/>
          </w:rPr>
          <w:t>回傳之數據</w:t>
        </w:r>
      </w:ins>
      <w:ins w:id="167" w:author="張寶騌 CHANG,PAO-TSUNG" w:date="2022-06-18T15:00:00Z">
        <w:r w:rsidR="00411625">
          <w:rPr>
            <w:rFonts w:hint="eastAsia"/>
          </w:rPr>
          <w:t>則</w:t>
        </w:r>
      </w:ins>
      <w:ins w:id="168" w:author="張寶騌 CHANG,PAO-TSUNG" w:date="2022-06-18T14:39:00Z">
        <w:r w:rsidR="00082AB5">
          <w:rPr>
            <w:rFonts w:hint="eastAsia"/>
          </w:rPr>
          <w:t>進一步分析其趨勢</w:t>
        </w:r>
      </w:ins>
      <w:ins w:id="169" w:author="張寶騌 CHANG,PAO-TSUNG" w:date="2022-06-18T14:41:00Z">
        <w:r w:rsidR="00810744">
          <w:rPr>
            <w:rFonts w:hint="eastAsia"/>
          </w:rPr>
          <w:t>並探討其原因</w:t>
        </w:r>
      </w:ins>
      <w:r w:rsidR="007C3BB7">
        <w:rPr>
          <w:rFonts w:hint="eastAsia"/>
        </w:rPr>
        <w:t>，</w:t>
      </w:r>
      <w:r w:rsidR="00621D7E">
        <w:rPr>
          <w:rFonts w:hint="eastAsia"/>
        </w:rPr>
        <w:t>針對所觀察的三班車，</w:t>
      </w:r>
      <w:r w:rsidR="007C3BB7">
        <w:rPr>
          <w:rFonts w:hint="eastAsia"/>
        </w:rPr>
        <w:t>由近一個月的數據中發現，</w:t>
      </w:r>
      <w:r w:rsidR="003D3B7C">
        <w:rPr>
          <w:rFonts w:hint="eastAsia"/>
        </w:rPr>
        <w:t>動態橫向阻力</w:t>
      </w:r>
      <w:r w:rsidR="00621D7E">
        <w:rPr>
          <w:rFonts w:hint="eastAsia"/>
        </w:rPr>
        <w:t>皆呈微幅上升趨勢；振動加速度自強與區間呈微幅上升而普悠</w:t>
      </w:r>
      <w:proofErr w:type="gramStart"/>
      <w:r w:rsidR="00621D7E">
        <w:rPr>
          <w:rFonts w:hint="eastAsia"/>
        </w:rPr>
        <w:t>瑪</w:t>
      </w:r>
      <w:proofErr w:type="gramEnd"/>
      <w:r w:rsidR="00621D7E">
        <w:rPr>
          <w:rFonts w:hint="eastAsia"/>
        </w:rPr>
        <w:t>則下降趨勢，推測與通過車速有關。</w:t>
      </w:r>
    </w:p>
    <w:p w14:paraId="4C46848C" w14:textId="31BBE4D9" w:rsidR="00414E95" w:rsidDel="00A70506" w:rsidRDefault="00810744" w:rsidP="007C3BB7">
      <w:pPr>
        <w:ind w:leftChars="0" w:left="0" w:firstLine="480"/>
        <w:jc w:val="both"/>
        <w:rPr>
          <w:del w:id="170" w:author="張寶騌 CHANG,PAO-TSUNG" w:date="2022-05-06T22:56:00Z"/>
        </w:rPr>
      </w:pPr>
      <w:ins w:id="171" w:author="張寶騌 CHANG,PAO-TSUNG" w:date="2022-06-18T14:41:00Z">
        <w:r>
          <w:rPr>
            <w:rFonts w:hint="eastAsia"/>
          </w:rPr>
          <w:t>最後，</w:t>
        </w:r>
      </w:ins>
      <w:ins w:id="172" w:author="張寶騌 CHANG,PAO-TSUNG" w:date="2022-06-18T14:42:00Z">
        <w:r>
          <w:rPr>
            <w:rFonts w:hint="eastAsia"/>
          </w:rPr>
          <w:t>使用</w:t>
        </w:r>
      </w:ins>
      <w:ins w:id="173" w:author="張寶騌 CHANG,PAO-TSUNG" w:date="2022-06-18T14:41:00Z">
        <w:r>
          <w:rPr>
            <w:rFonts w:hint="eastAsia"/>
          </w:rPr>
          <w:t>U</w:t>
        </w:r>
        <w:r>
          <w:t>nity</w:t>
        </w:r>
      </w:ins>
      <w:ins w:id="174" w:author="張寶騌 CHANG,PAO-TSUNG" w:date="2022-06-18T14:42:00Z">
        <w:r>
          <w:rPr>
            <w:rFonts w:hint="eastAsia"/>
          </w:rPr>
          <w:t>建立人機互動平台，將</w:t>
        </w:r>
      </w:ins>
      <w:ins w:id="175" w:author="張寶騌 CHANG,PAO-TSUNG" w:date="2022-06-18T14:47:00Z">
        <w:r w:rsidR="00507F4F">
          <w:rPr>
            <w:rFonts w:hint="eastAsia"/>
          </w:rPr>
          <w:t>量測</w:t>
        </w:r>
      </w:ins>
      <w:ins w:id="176" w:author="張寶騌 CHANG,PAO-TSUNG" w:date="2022-06-18T14:42:00Z">
        <w:r>
          <w:rPr>
            <w:rFonts w:hint="eastAsia"/>
          </w:rPr>
          <w:t>的數據</w:t>
        </w:r>
      </w:ins>
      <w:ins w:id="177" w:author="張寶騌 CHANG,PAO-TSUNG" w:date="2022-06-18T14:47:00Z">
        <w:r w:rsidR="00507F4F">
          <w:rPr>
            <w:rFonts w:hint="eastAsia"/>
          </w:rPr>
          <w:t>趨勢</w:t>
        </w:r>
      </w:ins>
      <w:ins w:id="178" w:author="張寶騌 CHANG,PAO-TSUNG" w:date="2022-06-18T14:43:00Z">
        <w:r>
          <w:rPr>
            <w:rFonts w:hint="eastAsia"/>
          </w:rPr>
          <w:t>呈現於使用者介面中，</w:t>
        </w:r>
      </w:ins>
      <w:ins w:id="179" w:author="張寶騌 CHANG,PAO-TSUNG" w:date="2022-06-18T14:49:00Z">
        <w:r w:rsidR="00507F4F">
          <w:rPr>
            <w:rFonts w:hint="eastAsia"/>
          </w:rPr>
          <w:t>並且建立軌道模型，使</w:t>
        </w:r>
      </w:ins>
      <w:ins w:id="180" w:author="張寶騌 CHANG,PAO-TSUNG" w:date="2022-06-18T15:00:00Z">
        <w:r w:rsidR="00411625">
          <w:rPr>
            <w:rFonts w:hint="eastAsia"/>
          </w:rPr>
          <w:t>現場</w:t>
        </w:r>
      </w:ins>
      <w:ins w:id="181" w:author="張寶騌 CHANG,PAO-TSUNG" w:date="2022-06-18T14:49:00Z">
        <w:r w:rsidR="00507F4F">
          <w:rPr>
            <w:rFonts w:hint="eastAsia"/>
          </w:rPr>
          <w:t>監測資訊對應於</w:t>
        </w:r>
      </w:ins>
      <w:ins w:id="182" w:author="張寶騌 CHANG,PAO-TSUNG" w:date="2022-06-18T15:00:00Z">
        <w:r w:rsidR="00411625">
          <w:rPr>
            <w:rFonts w:hint="eastAsia"/>
          </w:rPr>
          <w:t>模型</w:t>
        </w:r>
      </w:ins>
      <w:ins w:id="183" w:author="張寶騌 CHANG,PAO-TSUNG" w:date="2022-06-18T14:49:00Z">
        <w:r w:rsidR="00507F4F">
          <w:rPr>
            <w:rFonts w:hint="eastAsia"/>
          </w:rPr>
          <w:t>位置，</w:t>
        </w:r>
      </w:ins>
      <w:ins w:id="184" w:author="張寶騌 CHANG,PAO-TSUNG" w:date="2022-06-18T14:45:00Z">
        <w:r>
          <w:rPr>
            <w:rFonts w:hint="eastAsia"/>
          </w:rPr>
          <w:t>以</w:t>
        </w:r>
        <w:proofErr w:type="gramStart"/>
        <w:r>
          <w:rPr>
            <w:rFonts w:hint="eastAsia"/>
          </w:rPr>
          <w:t>達到實虛整合</w:t>
        </w:r>
        <w:proofErr w:type="gramEnd"/>
        <w:r>
          <w:rPr>
            <w:rFonts w:hint="eastAsia"/>
          </w:rPr>
          <w:t>的</w:t>
        </w:r>
        <w:r w:rsidR="00507F4F">
          <w:rPr>
            <w:rFonts w:hint="eastAsia"/>
          </w:rPr>
          <w:t>初步架構。平台中亦</w:t>
        </w:r>
      </w:ins>
      <w:ins w:id="185" w:author="張寶騌 CHANG,PAO-TSUNG" w:date="2022-06-18T14:43:00Z">
        <w:r>
          <w:rPr>
            <w:rFonts w:hint="eastAsia"/>
          </w:rPr>
          <w:t>設計能讓管理</w:t>
        </w:r>
      </w:ins>
      <w:ins w:id="186" w:author="張寶騌 CHANG,PAO-TSUNG" w:date="2022-06-18T14:44:00Z">
        <w:r>
          <w:rPr>
            <w:rFonts w:hint="eastAsia"/>
          </w:rPr>
          <w:t>人員填寫狀態</w:t>
        </w:r>
      </w:ins>
      <w:ins w:id="187" w:author="張寶騌 CHANG,PAO-TSUNG" w:date="2022-06-18T14:50:00Z">
        <w:r w:rsidR="00507F4F">
          <w:rPr>
            <w:rFonts w:hint="eastAsia"/>
          </w:rPr>
          <w:t>說明</w:t>
        </w:r>
      </w:ins>
      <w:ins w:id="188" w:author="張寶騌 CHANG,PAO-TSUNG" w:date="2022-06-18T14:44:00Z">
        <w:r>
          <w:rPr>
            <w:rFonts w:hint="eastAsia"/>
          </w:rPr>
          <w:t>的表單，作為</w:t>
        </w:r>
      </w:ins>
      <w:ins w:id="189" w:author="張寶騌 CHANG,PAO-TSUNG" w:date="2022-06-18T14:50:00Z">
        <w:r w:rsidR="00507F4F">
          <w:rPr>
            <w:rFonts w:hint="eastAsia"/>
          </w:rPr>
          <w:t>後續註記管理之用</w:t>
        </w:r>
      </w:ins>
      <w:ins w:id="190" w:author="張寶騌 CHANG,PAO-TSUNG" w:date="2022-06-18T14:52:00Z">
        <w:r w:rsidR="00985537">
          <w:rPr>
            <w:rFonts w:hint="eastAsia"/>
          </w:rPr>
          <w:t>。</w:t>
        </w:r>
      </w:ins>
      <w:del w:id="191" w:author="張寶騌 CHANG,PAO-TSUNG" w:date="2022-05-06T22:56:00Z">
        <w:r w:rsidR="00414E95" w:rsidDel="0047394B">
          <w:rPr>
            <w:rFonts w:hint="eastAsia"/>
          </w:rPr>
          <w:delText>本研究</w:delText>
        </w:r>
        <w:r w:rsidR="00796B23" w:rsidDel="0047394B">
          <w:rPr>
            <w:rFonts w:hint="eastAsia"/>
          </w:rPr>
          <w:delText>嘗試</w:delText>
        </w:r>
        <w:r w:rsidR="0039040C" w:rsidDel="0047394B">
          <w:rPr>
            <w:rFonts w:hint="eastAsia"/>
          </w:rPr>
          <w:delText>建</w:delText>
        </w:r>
        <w:r w:rsidR="00414E95" w:rsidDel="0047394B">
          <w:rPr>
            <w:rFonts w:hint="eastAsia"/>
          </w:rPr>
          <w:delText>立</w:delText>
        </w:r>
        <w:r w:rsidR="00C665E5" w:rsidDel="0047394B">
          <w:rPr>
            <w:rFonts w:hint="eastAsia"/>
          </w:rPr>
          <w:delText>軌道資訊模型並應用於</w:delText>
        </w:r>
        <w:r w:rsidR="00ED64E4" w:rsidDel="0047394B">
          <w:rPr>
            <w:rFonts w:hint="eastAsia"/>
          </w:rPr>
          <w:delText>臺鐵工務</w:delText>
        </w:r>
        <w:r w:rsidR="00C665E5" w:rsidDel="0047394B">
          <w:rPr>
            <w:rFonts w:hint="eastAsia"/>
          </w:rPr>
          <w:delText>養護</w:delText>
        </w:r>
        <w:r w:rsidR="00737DB6" w:rsidDel="0047394B">
          <w:rPr>
            <w:rFonts w:hint="eastAsia"/>
          </w:rPr>
          <w:delText>之中</w:delText>
        </w:r>
        <w:r w:rsidR="00414E95" w:rsidDel="0047394B">
          <w:rPr>
            <w:rFonts w:hint="eastAsia"/>
          </w:rPr>
          <w:delText>，</w:delText>
        </w:r>
        <w:r w:rsidR="00B16E59" w:rsidDel="0047394B">
          <w:rPr>
            <w:rFonts w:hint="eastAsia"/>
          </w:rPr>
          <w:delText>首先</w:delText>
        </w:r>
        <w:r w:rsidR="00C649EE" w:rsidDel="0047394B">
          <w:rPr>
            <w:rFonts w:hint="eastAsia"/>
          </w:rPr>
          <w:delText>取得臺鐵新左營</w:delText>
        </w:r>
        <w:r w:rsidR="006A7EFE" w:rsidDel="0047394B">
          <w:rPr>
            <w:rFonts w:hint="eastAsia"/>
          </w:rPr>
          <w:delText>車</w:delText>
        </w:r>
        <w:r w:rsidR="00C649EE" w:rsidDel="0047394B">
          <w:rPr>
            <w:rFonts w:hint="eastAsia"/>
          </w:rPr>
          <w:delText>站區之軌道圖檔作為建模參考</w:delText>
        </w:r>
        <w:r w:rsidR="00F14834" w:rsidDel="0047394B">
          <w:rPr>
            <w:rFonts w:hint="eastAsia"/>
          </w:rPr>
          <w:delText>，</w:delText>
        </w:r>
        <w:r w:rsidR="001D3E0B" w:rsidDel="0047394B">
          <w:rPr>
            <w:rFonts w:hint="eastAsia"/>
          </w:rPr>
          <w:delText>而</w:delText>
        </w:r>
        <w:r w:rsidR="00EB1705" w:rsidDel="0047394B">
          <w:rPr>
            <w:rFonts w:hint="eastAsia"/>
          </w:rPr>
          <w:delText>由於軌道物件同質性高，採用</w:delText>
        </w:r>
        <w:r w:rsidR="00C649EE" w:rsidDel="0047394B">
          <w:rPr>
            <w:rFonts w:hint="eastAsia"/>
          </w:rPr>
          <w:delText>Autodesk Revit</w:delText>
        </w:r>
        <w:r w:rsidR="00C649EE" w:rsidDel="0047394B">
          <w:rPr>
            <w:rFonts w:hint="eastAsia"/>
          </w:rPr>
          <w:delText>軟體</w:delText>
        </w:r>
        <w:r w:rsidR="000B6583" w:rsidDel="0047394B">
          <w:rPr>
            <w:rFonts w:hint="eastAsia"/>
          </w:rPr>
          <w:delText>搭配</w:delText>
        </w:r>
        <w:r w:rsidR="00151461" w:rsidRPr="00151461" w:rsidDel="0047394B">
          <w:delText>Dynamo</w:delText>
        </w:r>
        <w:r w:rsidR="003B661F" w:rsidDel="0047394B">
          <w:rPr>
            <w:rFonts w:hint="eastAsia"/>
          </w:rPr>
          <w:delText>以</w:delText>
        </w:r>
        <w:r w:rsidR="00414E95" w:rsidDel="0047394B">
          <w:rPr>
            <w:rFonts w:hint="eastAsia"/>
          </w:rPr>
          <w:delText>自動化的</w:delText>
        </w:r>
        <w:r w:rsidR="000B6583" w:rsidDel="0047394B">
          <w:rPr>
            <w:rFonts w:hint="eastAsia"/>
          </w:rPr>
          <w:delText>方式建置軌道模型</w:delText>
        </w:r>
        <w:r w:rsidR="00B945F5" w:rsidDel="0047394B">
          <w:rPr>
            <w:rFonts w:hint="eastAsia"/>
          </w:rPr>
          <w:delText>。接著</w:delText>
        </w:r>
        <w:r w:rsidR="000435DC" w:rsidDel="0047394B">
          <w:rPr>
            <w:rFonts w:hint="eastAsia"/>
          </w:rPr>
          <w:delText>探討</w:delText>
        </w:r>
        <w:r w:rsidR="00414E95" w:rsidDel="0047394B">
          <w:rPr>
            <w:rFonts w:hint="eastAsia"/>
          </w:rPr>
          <w:delText>模型中各項</w:delText>
        </w:r>
        <w:r w:rsidR="000435DC" w:rsidDel="0047394B">
          <w:rPr>
            <w:rFonts w:hint="eastAsia"/>
          </w:rPr>
          <w:delText>軌道</w:delText>
        </w:r>
        <w:r w:rsidR="00414E95" w:rsidDel="0047394B">
          <w:rPr>
            <w:rFonts w:hint="eastAsia"/>
          </w:rPr>
          <w:delText>物件</w:delText>
        </w:r>
        <w:r w:rsidR="004C3367" w:rsidDel="0047394B">
          <w:rPr>
            <w:rFonts w:hint="eastAsia"/>
          </w:rPr>
          <w:delText>之</w:delText>
        </w:r>
        <w:r w:rsidR="00414E95" w:rsidDel="0047394B">
          <w:rPr>
            <w:rFonts w:hint="eastAsia"/>
          </w:rPr>
          <w:delText>分段與編碼</w:delText>
        </w:r>
        <w:r w:rsidR="002C7D4B" w:rsidDel="0047394B">
          <w:rPr>
            <w:rFonts w:hint="eastAsia"/>
          </w:rPr>
          <w:delText>方式</w:delText>
        </w:r>
        <w:r w:rsidR="00414E95" w:rsidDel="0047394B">
          <w:rPr>
            <w:rFonts w:hint="eastAsia"/>
          </w:rPr>
          <w:delText>，</w:delText>
        </w:r>
        <w:r w:rsidR="00027109" w:rsidDel="0047394B">
          <w:rPr>
            <w:rFonts w:hint="eastAsia"/>
          </w:rPr>
          <w:delText>並</w:delText>
        </w:r>
        <w:r w:rsidR="002C7D4B" w:rsidDel="0047394B">
          <w:rPr>
            <w:rFonts w:hint="eastAsia"/>
          </w:rPr>
          <w:delText>新增物件參數</w:delText>
        </w:r>
        <w:r w:rsidR="0076171E" w:rsidDel="0047394B">
          <w:rPr>
            <w:rFonts w:hint="eastAsia"/>
          </w:rPr>
          <w:delText>與</w:delText>
        </w:r>
        <w:r w:rsidR="00665BFB" w:rsidDel="0047394B">
          <w:rPr>
            <w:rFonts w:hint="eastAsia"/>
          </w:rPr>
          <w:delText>給予</w:delText>
        </w:r>
        <w:r w:rsidR="00085A0D" w:rsidDel="0047394B">
          <w:rPr>
            <w:rFonts w:hint="eastAsia"/>
          </w:rPr>
          <w:delText>物件</w:delText>
        </w:r>
        <w:r w:rsidR="00665BFB" w:rsidDel="0047394B">
          <w:rPr>
            <w:rFonts w:hint="eastAsia"/>
          </w:rPr>
          <w:delText>資訊</w:delText>
        </w:r>
        <w:r w:rsidR="008A740E" w:rsidDel="0047394B">
          <w:rPr>
            <w:rFonts w:hint="eastAsia"/>
          </w:rPr>
          <w:delText>。最後初步</w:delText>
        </w:r>
        <w:r w:rsidR="00414E95" w:rsidDel="0047394B">
          <w:rPr>
            <w:rFonts w:hint="eastAsia"/>
          </w:rPr>
          <w:delText>建立一套運用軌道</w:delText>
        </w:r>
        <w:r w:rsidR="00414E95" w:rsidDel="0047394B">
          <w:rPr>
            <w:rFonts w:hint="eastAsia"/>
          </w:rPr>
          <w:delText>BIM</w:delText>
        </w:r>
        <w:r w:rsidR="00414E95" w:rsidDel="0047394B">
          <w:rPr>
            <w:rFonts w:hint="eastAsia"/>
          </w:rPr>
          <w:delText>之軌道養護流程，</w:delText>
        </w:r>
        <w:r w:rsidR="002C7D4B" w:rsidDel="0047394B">
          <w:rPr>
            <w:rFonts w:hint="eastAsia"/>
          </w:rPr>
          <w:delText>利用建置完成的</w:delText>
        </w:r>
        <w:r w:rsidR="00414E95" w:rsidDel="0047394B">
          <w:rPr>
            <w:rFonts w:hint="eastAsia"/>
          </w:rPr>
          <w:delText>軌道</w:delText>
        </w:r>
        <w:r w:rsidR="002C7D4B" w:rsidDel="0047394B">
          <w:rPr>
            <w:rFonts w:hint="eastAsia"/>
          </w:rPr>
          <w:delText>資訊</w:delText>
        </w:r>
        <w:r w:rsidR="00414E95" w:rsidDel="0047394B">
          <w:rPr>
            <w:rFonts w:hint="eastAsia"/>
          </w:rPr>
          <w:delText>模型串接養護管理資訊系統</w:delText>
        </w:r>
        <w:r w:rsidR="00085A0D" w:rsidDel="0047394B">
          <w:rPr>
            <w:rFonts w:hint="eastAsia"/>
          </w:rPr>
          <w:delText>以</w:delText>
        </w:r>
        <w:r w:rsidR="003561F6" w:rsidDel="0047394B">
          <w:rPr>
            <w:rFonts w:hint="eastAsia"/>
          </w:rPr>
          <w:delText>取得</w:delText>
        </w:r>
        <w:r w:rsidR="00414E95" w:rsidDel="0047394B">
          <w:rPr>
            <w:rFonts w:hint="eastAsia"/>
          </w:rPr>
          <w:delText>待養護資訊，</w:delText>
        </w:r>
        <w:r w:rsidR="0089182B" w:rsidDel="0047394B">
          <w:rPr>
            <w:rFonts w:hint="eastAsia"/>
          </w:rPr>
          <w:delText>並於</w:delText>
        </w:r>
        <w:r w:rsidR="00414E95" w:rsidDel="0047394B">
          <w:rPr>
            <w:rFonts w:hint="eastAsia"/>
          </w:rPr>
          <w:delText>養護作業完成</w:delText>
        </w:r>
        <w:r w:rsidR="008A740E" w:rsidDel="0047394B">
          <w:rPr>
            <w:rFonts w:hint="eastAsia"/>
          </w:rPr>
          <w:delText>後</w:delText>
        </w:r>
        <w:r w:rsidR="002C7D4B" w:rsidDel="0047394B">
          <w:rPr>
            <w:rFonts w:hint="eastAsia"/>
          </w:rPr>
          <w:delText>更新改善</w:delText>
        </w:r>
        <w:r w:rsidR="00414E95" w:rsidDel="0047394B">
          <w:rPr>
            <w:rFonts w:hint="eastAsia"/>
          </w:rPr>
          <w:delText>資訊</w:delText>
        </w:r>
        <w:r w:rsidR="002C7D4B" w:rsidDel="0047394B">
          <w:rPr>
            <w:rFonts w:hint="eastAsia"/>
          </w:rPr>
          <w:delText>，</w:delText>
        </w:r>
        <w:r w:rsidR="00414E95" w:rsidDel="0047394B">
          <w:rPr>
            <w:rFonts w:hint="eastAsia"/>
          </w:rPr>
          <w:delText>完成</w:delText>
        </w:r>
        <w:r w:rsidR="00BC611E" w:rsidDel="0047394B">
          <w:rPr>
            <w:rFonts w:hint="eastAsia"/>
          </w:rPr>
          <w:delText>一系列</w:delText>
        </w:r>
        <w:r w:rsidR="00414E95" w:rsidDel="0047394B">
          <w:rPr>
            <w:rFonts w:hint="eastAsia"/>
          </w:rPr>
          <w:delText>軌道養護流程。</w:delText>
        </w:r>
      </w:del>
    </w:p>
    <w:p w14:paraId="42445B97" w14:textId="77777777" w:rsidR="00A70506" w:rsidRDefault="00A70506">
      <w:pPr>
        <w:ind w:leftChars="0" w:left="0" w:firstLineChars="0" w:firstLine="480"/>
        <w:jc w:val="both"/>
        <w:rPr>
          <w:ins w:id="192" w:author="張寶騌 CHANG,PAO-TSUNG" w:date="2022-06-18T14:34:00Z"/>
        </w:rPr>
        <w:pPrChange w:id="193" w:author="張寶騌 CHANG,PAO-TSUNG" w:date="2022-06-18T14:34:00Z">
          <w:pPr>
            <w:ind w:leftChars="0" w:left="0" w:firstLine="480"/>
            <w:jc w:val="both"/>
          </w:pPr>
        </w:pPrChange>
      </w:pPr>
    </w:p>
    <w:p w14:paraId="43EAE567" w14:textId="07B3DFB1" w:rsidR="00D50E6A" w:rsidRPr="00F037DC" w:rsidRDefault="00985537" w:rsidP="0047394B">
      <w:pPr>
        <w:ind w:leftChars="0" w:left="0" w:firstLine="480"/>
        <w:jc w:val="both"/>
      </w:pPr>
      <w:ins w:id="194" w:author="張寶騌 CHANG,PAO-TSUNG" w:date="2022-06-18T14:53:00Z">
        <w:r>
          <w:rPr>
            <w:rFonts w:hint="eastAsia"/>
          </w:rPr>
          <w:t>由於軌道相關檢測設備價格高昂，</w:t>
        </w:r>
      </w:ins>
      <w:bookmarkStart w:id="195" w:name="_Hlk106457868"/>
      <w:ins w:id="196" w:author="張寶騌 CHANG,PAO-TSUNG" w:date="2022-06-18T15:07:00Z">
        <w:r w:rsidR="00C664C4">
          <w:rPr>
            <w:rFonts w:hint="eastAsia"/>
          </w:rPr>
          <w:t>而</w:t>
        </w:r>
      </w:ins>
      <w:ins w:id="197" w:author="張寶騌 CHANG,PAO-TSUNG" w:date="2022-06-18T14:53:00Z">
        <w:r>
          <w:rPr>
            <w:rFonts w:hint="eastAsia"/>
          </w:rPr>
          <w:t>本研究</w:t>
        </w:r>
      </w:ins>
      <w:ins w:id="198" w:author="張寶騌 CHANG,PAO-TSUNG" w:date="2022-06-18T14:54:00Z">
        <w:r>
          <w:rPr>
            <w:rFonts w:hint="eastAsia"/>
          </w:rPr>
          <w:t>採</w:t>
        </w:r>
      </w:ins>
      <w:ins w:id="199" w:author="張寶騌 CHANG,PAO-TSUNG" w:date="2022-06-18T14:53:00Z">
        <w:r>
          <w:rPr>
            <w:rFonts w:hint="eastAsia"/>
          </w:rPr>
          <w:t>用</w:t>
        </w:r>
      </w:ins>
      <w:ins w:id="200" w:author="張寶騌 CHANG,PAO-TSUNG" w:date="2022-06-18T14:54:00Z">
        <w:r>
          <w:rPr>
            <w:rFonts w:hint="eastAsia"/>
          </w:rPr>
          <w:t>價格相對</w:t>
        </w:r>
      </w:ins>
      <w:ins w:id="201" w:author="張寶騌 CHANG,PAO-TSUNG" w:date="2022-06-18T14:53:00Z">
        <w:r>
          <w:rPr>
            <w:rFonts w:hint="eastAsia"/>
          </w:rPr>
          <w:t>低廉</w:t>
        </w:r>
        <w:proofErr w:type="gramStart"/>
        <w:r>
          <w:rPr>
            <w:rFonts w:hint="eastAsia"/>
          </w:rPr>
          <w:t>的物聯網</w:t>
        </w:r>
        <w:proofErr w:type="gramEnd"/>
        <w:r>
          <w:rPr>
            <w:rFonts w:hint="eastAsia"/>
          </w:rPr>
          <w:t>設備，</w:t>
        </w:r>
      </w:ins>
      <w:ins w:id="202" w:author="張寶騌 CHANG,PAO-TSUNG" w:date="2022-06-18T15:02:00Z">
        <w:r w:rsidR="00825826">
          <w:rPr>
            <w:rFonts w:hint="eastAsia"/>
          </w:rPr>
          <w:t>因此</w:t>
        </w:r>
      </w:ins>
      <w:ins w:id="203" w:author="張寶騌 CHANG,PAO-TSUNG" w:date="2022-06-18T15:07:00Z">
        <w:r w:rsidR="00C664C4">
          <w:rPr>
            <w:rFonts w:hint="eastAsia"/>
          </w:rPr>
          <w:t>為軌道監測</w:t>
        </w:r>
      </w:ins>
      <w:ins w:id="204" w:author="張寶騌 CHANG,PAO-TSUNG" w:date="2022-06-18T15:03:00Z">
        <w:r w:rsidR="00825826">
          <w:rPr>
            <w:rFonts w:hint="eastAsia"/>
          </w:rPr>
          <w:t>提供了</w:t>
        </w:r>
        <w:proofErr w:type="gramStart"/>
        <w:r w:rsidR="00825826">
          <w:rPr>
            <w:rFonts w:hint="eastAsia"/>
          </w:rPr>
          <w:t>一</w:t>
        </w:r>
        <w:proofErr w:type="gramEnd"/>
        <w:r w:rsidR="00825826">
          <w:rPr>
            <w:rFonts w:hint="eastAsia"/>
          </w:rPr>
          <w:t>成本較低的方案，適合</w:t>
        </w:r>
      </w:ins>
      <w:ins w:id="205" w:author="張寶騌 CHANG,PAO-TSUNG" w:date="2022-06-18T14:53:00Z">
        <w:r w:rsidRPr="009757A3">
          <w:rPr>
            <w:rFonts w:hint="eastAsia"/>
          </w:rPr>
          <w:t>廣泛</w:t>
        </w:r>
        <w:proofErr w:type="gramStart"/>
        <w:r>
          <w:rPr>
            <w:rFonts w:hint="eastAsia"/>
          </w:rPr>
          <w:t>佈</w:t>
        </w:r>
        <w:r w:rsidRPr="009757A3">
          <w:rPr>
            <w:rFonts w:hint="eastAsia"/>
          </w:rPr>
          <w:t>設</w:t>
        </w:r>
      </w:ins>
      <w:ins w:id="206" w:author="張寶騌 CHANG,PAO-TSUNG" w:date="2022-06-18T15:13:00Z">
        <w:r w:rsidR="00103BE3">
          <w:rPr>
            <w:rFonts w:hint="eastAsia"/>
          </w:rPr>
          <w:t>並</w:t>
        </w:r>
      </w:ins>
      <w:proofErr w:type="gramEnd"/>
      <w:ins w:id="207" w:author="張寶騌 CHANG,PAO-TSUNG" w:date="2022-06-18T15:10:00Z">
        <w:r w:rsidR="00C664C4">
          <w:rPr>
            <w:rFonts w:hint="eastAsia"/>
          </w:rPr>
          <w:t>做為</w:t>
        </w:r>
      </w:ins>
      <w:ins w:id="208" w:author="張寶騌 CHANG,PAO-TSUNG" w:date="2022-06-18T15:11:00Z">
        <w:r w:rsidR="00103BE3">
          <w:rPr>
            <w:rFonts w:hint="eastAsia"/>
          </w:rPr>
          <w:t>輔助狀態</w:t>
        </w:r>
      </w:ins>
      <w:ins w:id="209" w:author="張寶騌 CHANG,PAO-TSUNG" w:date="2022-06-18T15:12:00Z">
        <w:r w:rsidR="00103BE3">
          <w:rPr>
            <w:rFonts w:hint="eastAsia"/>
          </w:rPr>
          <w:t>判斷</w:t>
        </w:r>
      </w:ins>
      <w:ins w:id="210" w:author="張寶騌 CHANG,PAO-TSUNG" w:date="2022-06-18T15:11:00Z">
        <w:r w:rsidR="00103BE3">
          <w:rPr>
            <w:rFonts w:hint="eastAsia"/>
          </w:rPr>
          <w:t>依據</w:t>
        </w:r>
      </w:ins>
      <w:ins w:id="211" w:author="張寶騌 CHANG,PAO-TSUNG" w:date="2022-06-18T15:12:00Z">
        <w:r w:rsidR="00103BE3">
          <w:rPr>
            <w:rFonts w:hint="eastAsia"/>
          </w:rPr>
          <w:t>，如此可以</w:t>
        </w:r>
      </w:ins>
      <w:ins w:id="212" w:author="張寶騌 CHANG,PAO-TSUNG" w:date="2022-06-18T14:53:00Z">
        <w:r w:rsidRPr="009757A3">
          <w:rPr>
            <w:rFonts w:hint="eastAsia"/>
          </w:rPr>
          <w:t>使</w:t>
        </w:r>
      </w:ins>
      <w:ins w:id="213" w:author="張寶騌 CHANG,PAO-TSUNG" w:date="2022-06-18T15:12:00Z">
        <w:r w:rsidR="00103BE3">
          <w:rPr>
            <w:rFonts w:hint="eastAsia"/>
          </w:rPr>
          <w:t>得</w:t>
        </w:r>
      </w:ins>
      <w:ins w:id="214" w:author="張寶騌 CHANG,PAO-TSUNG" w:date="2022-06-18T14:53:00Z">
        <w:r w:rsidRPr="009757A3">
          <w:rPr>
            <w:rFonts w:hint="eastAsia"/>
          </w:rPr>
          <w:t>軌道養護範圍更加的全面</w:t>
        </w:r>
        <w:r>
          <w:rPr>
            <w:rFonts w:hint="eastAsia"/>
          </w:rPr>
          <w:t>。</w:t>
        </w:r>
      </w:ins>
      <w:bookmarkEnd w:id="195"/>
      <w:del w:id="215" w:author="張寶騌 CHANG,PAO-TSUNG" w:date="2022-05-06T22:56:00Z">
        <w:r w:rsidR="00135CE0" w:rsidDel="0047394B">
          <w:rPr>
            <w:rFonts w:hint="eastAsia"/>
          </w:rPr>
          <w:delText>研究</w:delText>
        </w:r>
        <w:r w:rsidR="00D50E6A" w:rsidDel="0047394B">
          <w:rPr>
            <w:rFonts w:hint="eastAsia"/>
          </w:rPr>
          <w:delText>結果顯示可</w:delText>
        </w:r>
        <w:r w:rsidR="005716E5" w:rsidDel="0047394B">
          <w:rPr>
            <w:rFonts w:hint="eastAsia"/>
          </w:rPr>
          <w:delText>順利</w:delText>
        </w:r>
        <w:r w:rsidR="00EE54C0" w:rsidDel="0047394B">
          <w:rPr>
            <w:rFonts w:hint="eastAsia"/>
          </w:rPr>
          <w:delText>將</w:delText>
        </w:r>
        <w:r w:rsidR="0003065E" w:rsidDel="0047394B">
          <w:rPr>
            <w:rFonts w:hint="eastAsia"/>
          </w:rPr>
          <w:delText>養護管理資訊系統</w:delText>
        </w:r>
        <w:r w:rsidR="00D50E6A" w:rsidDel="0047394B">
          <w:rPr>
            <w:rFonts w:hint="eastAsia"/>
          </w:rPr>
          <w:delText>取得之養護資料匯入軌道模型中建立養護標註</w:delText>
        </w:r>
        <w:r w:rsidR="00175271" w:rsidDel="0047394B">
          <w:rPr>
            <w:rFonts w:hint="eastAsia"/>
          </w:rPr>
          <w:delText>並呈現待養護資訊</w:delText>
        </w:r>
        <w:r w:rsidR="00D50E6A" w:rsidDel="0047394B">
          <w:rPr>
            <w:rFonts w:hint="eastAsia"/>
          </w:rPr>
          <w:delText>，</w:delText>
        </w:r>
        <w:r w:rsidR="00587375" w:rsidDel="0047394B">
          <w:rPr>
            <w:rFonts w:hint="eastAsia"/>
          </w:rPr>
          <w:delText>於</w:delText>
        </w:r>
        <w:r w:rsidR="00D50E6A" w:rsidDel="0047394B">
          <w:rPr>
            <w:rFonts w:hint="eastAsia"/>
          </w:rPr>
          <w:delText>養護作業完成後將</w:delText>
        </w:r>
        <w:r w:rsidR="00121261" w:rsidDel="0047394B">
          <w:rPr>
            <w:rFonts w:hint="eastAsia"/>
          </w:rPr>
          <w:delText>養護</w:delText>
        </w:r>
        <w:r w:rsidR="004F4AE4" w:rsidDel="0047394B">
          <w:rPr>
            <w:rFonts w:hint="eastAsia"/>
          </w:rPr>
          <w:delText>改善</w:delText>
        </w:r>
        <w:r w:rsidR="00121261" w:rsidDel="0047394B">
          <w:rPr>
            <w:rFonts w:hint="eastAsia"/>
          </w:rPr>
          <w:delText>資訊</w:delText>
        </w:r>
        <w:r w:rsidR="00D50E6A" w:rsidDel="0047394B">
          <w:rPr>
            <w:rFonts w:hint="eastAsia"/>
          </w:rPr>
          <w:delText>存</w:delText>
        </w:r>
        <w:r w:rsidR="00702E01" w:rsidDel="0047394B">
          <w:rPr>
            <w:rFonts w:hint="eastAsia"/>
          </w:rPr>
          <w:delText>入</w:delText>
        </w:r>
        <w:r w:rsidR="003F144A" w:rsidDel="0047394B">
          <w:rPr>
            <w:rFonts w:hint="eastAsia"/>
          </w:rPr>
          <w:delText>軌道</w:delText>
        </w:r>
        <w:r w:rsidR="00D50E6A" w:rsidDel="0047394B">
          <w:rPr>
            <w:rFonts w:hint="eastAsia"/>
          </w:rPr>
          <w:delText>物件</w:delText>
        </w:r>
        <w:r w:rsidR="003F144A" w:rsidDel="0047394B">
          <w:rPr>
            <w:rFonts w:hint="eastAsia"/>
          </w:rPr>
          <w:delText>之</w:delText>
        </w:r>
        <w:r w:rsidR="0043612A" w:rsidDel="0047394B">
          <w:rPr>
            <w:rFonts w:hint="eastAsia"/>
          </w:rPr>
          <w:delText>養護履歷</w:delText>
        </w:r>
        <w:r w:rsidR="00D50E6A" w:rsidDel="0047394B">
          <w:rPr>
            <w:rFonts w:hint="eastAsia"/>
          </w:rPr>
          <w:delText>中，</w:delText>
        </w:r>
        <w:r w:rsidR="00E6507D" w:rsidDel="0047394B">
          <w:rPr>
            <w:rFonts w:hint="eastAsia"/>
          </w:rPr>
          <w:delText>並</w:delText>
        </w:r>
        <w:r w:rsidR="006C04DF" w:rsidDel="0047394B">
          <w:rPr>
            <w:rFonts w:hint="eastAsia"/>
          </w:rPr>
          <w:delText>同步</w:delText>
        </w:r>
        <w:r w:rsidR="00E6507D" w:rsidDel="0047394B">
          <w:rPr>
            <w:rFonts w:hint="eastAsia"/>
          </w:rPr>
          <w:delText>匯出供養護管理資訊系統更新，</w:delText>
        </w:r>
        <w:r w:rsidR="00D50E6A" w:rsidDel="0047394B">
          <w:rPr>
            <w:rFonts w:hint="eastAsia"/>
          </w:rPr>
          <w:delText>初步驗證</w:delText>
        </w:r>
        <w:r w:rsidR="00BC4E8F" w:rsidDel="0047394B">
          <w:rPr>
            <w:rFonts w:hint="eastAsia"/>
          </w:rPr>
          <w:delText>運用</w:delText>
        </w:r>
        <w:r w:rsidR="00BC4E8F" w:rsidDel="0047394B">
          <w:rPr>
            <w:rFonts w:hint="eastAsia"/>
          </w:rPr>
          <w:delText>BIM</w:delText>
        </w:r>
        <w:r w:rsidR="00BC4E8F" w:rsidDel="0047394B">
          <w:rPr>
            <w:rFonts w:hint="eastAsia"/>
          </w:rPr>
          <w:delText>技術於軌道</w:delText>
        </w:r>
        <w:r w:rsidR="00D50E6A" w:rsidDel="0047394B">
          <w:rPr>
            <w:rFonts w:hint="eastAsia"/>
          </w:rPr>
          <w:delText>養護流程</w:delText>
        </w:r>
        <w:r w:rsidR="001E4F9A" w:rsidDel="0047394B">
          <w:rPr>
            <w:rFonts w:hint="eastAsia"/>
          </w:rPr>
          <w:delText>之</w:delText>
        </w:r>
        <w:r w:rsidR="00D50E6A" w:rsidDel="0047394B">
          <w:rPr>
            <w:rFonts w:hint="eastAsia"/>
          </w:rPr>
          <w:delText>可行性。</w:delText>
        </w:r>
      </w:del>
    </w:p>
    <w:p w14:paraId="4857CFD1" w14:textId="77777777" w:rsidR="00916711" w:rsidRPr="00103BE3" w:rsidRDefault="00916711" w:rsidP="00B21329">
      <w:pPr>
        <w:ind w:leftChars="0" w:firstLine="480"/>
      </w:pPr>
    </w:p>
    <w:p w14:paraId="6BCC6069" w14:textId="781DE52F" w:rsidR="009A5D9A" w:rsidRDefault="00916711" w:rsidP="006F41A4">
      <w:pPr>
        <w:ind w:leftChars="0" w:left="0" w:firstLineChars="0" w:firstLine="0"/>
        <w:rPr>
          <w:b/>
          <w:bCs/>
        </w:rPr>
      </w:pPr>
      <w:r w:rsidRPr="00F037DC">
        <w:rPr>
          <w:b/>
          <w:bCs/>
        </w:rPr>
        <w:t>關鍵字</w:t>
      </w:r>
      <w:r w:rsidR="004C0FE7">
        <w:rPr>
          <w:rFonts w:hint="eastAsia"/>
          <w:b/>
          <w:bCs/>
        </w:rPr>
        <w:t>：</w:t>
      </w:r>
      <w:del w:id="216" w:author="張寶騌 CHANG,PAO-TSUNG" w:date="2022-06-17T22:06:00Z">
        <w:r w:rsidR="00BF6B2A" w:rsidRPr="00A81AA8" w:rsidDel="003C2A0C">
          <w:rPr>
            <w:rFonts w:hint="eastAsia"/>
            <w:rPrChange w:id="217" w:author="張寶騌 CHANG,PAO-TSUNG" w:date="2022-06-17T22:14:00Z">
              <w:rPr>
                <w:rFonts w:hint="eastAsia"/>
                <w:b/>
                <w:bCs/>
              </w:rPr>
            </w:rPrChange>
          </w:rPr>
          <w:delText>軌道</w:delText>
        </w:r>
        <w:r w:rsidR="00A85781" w:rsidRPr="00A81AA8" w:rsidDel="003C2A0C">
          <w:rPr>
            <w:rFonts w:hint="eastAsia"/>
            <w:rPrChange w:id="218" w:author="張寶騌 CHANG,PAO-TSUNG" w:date="2022-06-17T22:14:00Z">
              <w:rPr>
                <w:rFonts w:hint="eastAsia"/>
                <w:b/>
                <w:bCs/>
              </w:rPr>
            </w:rPrChange>
          </w:rPr>
          <w:delText>養護</w:delText>
        </w:r>
        <w:r w:rsidR="00BF6B2A" w:rsidRPr="00A81AA8" w:rsidDel="003C2A0C">
          <w:rPr>
            <w:rFonts w:hint="eastAsia"/>
            <w:rPrChange w:id="219" w:author="張寶騌 CHANG,PAO-TSUNG" w:date="2022-06-17T22:14:00Z">
              <w:rPr>
                <w:rFonts w:hint="eastAsia"/>
                <w:b/>
                <w:bCs/>
              </w:rPr>
            </w:rPrChange>
          </w:rPr>
          <w:delText>、</w:delText>
        </w:r>
        <w:r w:rsidR="00A91D10" w:rsidRPr="00A81AA8" w:rsidDel="003C2A0C">
          <w:rPr>
            <w:rFonts w:hint="eastAsia"/>
            <w:rPrChange w:id="220" w:author="張寶騌 CHANG,PAO-TSUNG" w:date="2022-06-17T22:14:00Z">
              <w:rPr>
                <w:rFonts w:hint="eastAsia"/>
                <w:b/>
                <w:bCs/>
              </w:rPr>
            </w:rPrChange>
          </w:rPr>
          <w:delText>軌道</w:delText>
        </w:r>
        <w:r w:rsidR="00D37F46" w:rsidRPr="00A81AA8" w:rsidDel="003C2A0C">
          <w:rPr>
            <w:rFonts w:hint="eastAsia"/>
            <w:rPrChange w:id="221" w:author="張寶騌 CHANG,PAO-TSUNG" w:date="2022-06-17T22:14:00Z">
              <w:rPr>
                <w:rFonts w:hint="eastAsia"/>
                <w:b/>
                <w:bCs/>
              </w:rPr>
            </w:rPrChange>
          </w:rPr>
          <w:delText>資訊模型</w:delText>
        </w:r>
        <w:r w:rsidR="007610B7" w:rsidRPr="00A81AA8" w:rsidDel="003C2A0C">
          <w:rPr>
            <w:rFonts w:hint="eastAsia"/>
            <w:rPrChange w:id="222" w:author="張寶騌 CHANG,PAO-TSUNG" w:date="2022-06-17T22:14:00Z">
              <w:rPr>
                <w:rFonts w:hint="eastAsia"/>
                <w:b/>
                <w:bCs/>
              </w:rPr>
            </w:rPrChange>
          </w:rPr>
          <w:delText>、</w:delText>
        </w:r>
        <w:r w:rsidR="007610B7" w:rsidRPr="00A81AA8" w:rsidDel="003C2A0C">
          <w:rPr>
            <w:rPrChange w:id="223" w:author="張寶騌 CHANG,PAO-TSUNG" w:date="2022-06-17T22:14:00Z">
              <w:rPr>
                <w:b/>
                <w:bCs/>
              </w:rPr>
            </w:rPrChange>
          </w:rPr>
          <w:delText>BIM</w:delText>
        </w:r>
        <w:r w:rsidR="007610B7" w:rsidRPr="00A81AA8" w:rsidDel="003C2A0C">
          <w:rPr>
            <w:rFonts w:hint="eastAsia"/>
            <w:rPrChange w:id="224" w:author="張寶騌 CHANG,PAO-TSUNG" w:date="2022-06-17T22:14:00Z">
              <w:rPr>
                <w:rFonts w:hint="eastAsia"/>
                <w:b/>
                <w:bCs/>
              </w:rPr>
            </w:rPrChange>
          </w:rPr>
          <w:delText>、</w:delText>
        </w:r>
        <w:r w:rsidR="007610B7" w:rsidRPr="00A81AA8" w:rsidDel="003C2A0C">
          <w:rPr>
            <w:rPrChange w:id="225" w:author="張寶騌 CHANG,PAO-TSUNG" w:date="2022-06-17T22:14:00Z">
              <w:rPr>
                <w:b/>
                <w:bCs/>
              </w:rPr>
            </w:rPrChange>
          </w:rPr>
          <w:delText>Dynamo</w:delText>
        </w:r>
      </w:del>
      <w:ins w:id="226" w:author="張寶騌 CHANG,PAO-TSUNG" w:date="2022-06-17T22:06:00Z">
        <w:r w:rsidR="003C2A0C" w:rsidRPr="00A81AA8">
          <w:rPr>
            <w:rFonts w:hint="eastAsia"/>
            <w:rPrChange w:id="227" w:author="張寶騌 CHANG,PAO-TSUNG" w:date="2022-06-17T22:14:00Z">
              <w:rPr>
                <w:rFonts w:hint="eastAsia"/>
                <w:b/>
                <w:bCs/>
              </w:rPr>
            </w:rPrChange>
          </w:rPr>
          <w:t>軌道監測、</w:t>
        </w:r>
        <w:proofErr w:type="gramStart"/>
        <w:r w:rsidR="003C2A0C" w:rsidRPr="00A81AA8">
          <w:rPr>
            <w:rFonts w:hint="eastAsia"/>
            <w:rPrChange w:id="228" w:author="張寶騌 CHANG,PAO-TSUNG" w:date="2022-06-17T22:14:00Z">
              <w:rPr>
                <w:rFonts w:hint="eastAsia"/>
                <w:b/>
                <w:bCs/>
              </w:rPr>
            </w:rPrChange>
          </w:rPr>
          <w:t>物聯網</w:t>
        </w:r>
        <w:proofErr w:type="gramEnd"/>
        <w:r w:rsidR="003C2A0C" w:rsidRPr="00A81AA8">
          <w:rPr>
            <w:rFonts w:hint="eastAsia"/>
            <w:rPrChange w:id="229" w:author="張寶騌 CHANG,PAO-TSUNG" w:date="2022-06-17T22:14:00Z">
              <w:rPr>
                <w:rFonts w:hint="eastAsia"/>
                <w:b/>
                <w:bCs/>
              </w:rPr>
            </w:rPrChange>
          </w:rPr>
          <w:t>、</w:t>
        </w:r>
      </w:ins>
      <w:ins w:id="230" w:author="張寶騌 CHANG,PAO-TSUNG" w:date="2022-06-17T22:07:00Z">
        <w:r w:rsidR="003C2A0C" w:rsidRPr="00A81AA8">
          <w:rPr>
            <w:rPrChange w:id="231" w:author="張寶騌 CHANG,PAO-TSUNG" w:date="2022-06-17T22:14:00Z">
              <w:rPr>
                <w:b/>
                <w:bCs/>
              </w:rPr>
            </w:rPrChange>
          </w:rPr>
          <w:t>Arduino</w:t>
        </w:r>
        <w:r w:rsidR="003C2A0C" w:rsidRPr="00A81AA8">
          <w:rPr>
            <w:rFonts w:hint="eastAsia"/>
            <w:rPrChange w:id="232" w:author="張寶騌 CHANG,PAO-TSUNG" w:date="2022-06-17T22:14:00Z">
              <w:rPr>
                <w:rFonts w:hint="eastAsia"/>
                <w:b/>
                <w:bCs/>
              </w:rPr>
            </w:rPrChange>
          </w:rPr>
          <w:t>、</w:t>
        </w:r>
        <w:r w:rsidR="003C2A0C" w:rsidRPr="00A81AA8">
          <w:rPr>
            <w:rPrChange w:id="233" w:author="張寶騌 CHANG,PAO-TSUNG" w:date="2022-06-17T22:14:00Z">
              <w:rPr>
                <w:b/>
                <w:bCs/>
              </w:rPr>
            </w:rPrChange>
          </w:rPr>
          <w:t>Unity</w:t>
        </w:r>
      </w:ins>
      <w:r w:rsidR="0065586C">
        <w:rPr>
          <w:rFonts w:hint="eastAsia"/>
        </w:rPr>
        <w:t>、</w:t>
      </w:r>
      <w:r w:rsidR="007B7CDA" w:rsidRPr="007B7CDA">
        <w:t>Cat M1</w:t>
      </w:r>
      <w:r w:rsidR="007B7CDA">
        <w:rPr>
          <w:rFonts w:hint="eastAsia"/>
        </w:rPr>
        <w:t>、</w:t>
      </w:r>
      <w:r w:rsidR="0065586C">
        <w:rPr>
          <w:rFonts w:hint="eastAsia"/>
        </w:rPr>
        <w:t>Civil 3D</w:t>
      </w:r>
    </w:p>
    <w:p w14:paraId="546255C9" w14:textId="3E4AD938" w:rsidR="008E088B" w:rsidRDefault="008E088B" w:rsidP="008E088B">
      <w:pPr>
        <w:tabs>
          <w:tab w:val="left" w:pos="4080"/>
        </w:tabs>
        <w:ind w:leftChars="0" w:firstLine="480"/>
        <w:rPr>
          <w:b/>
          <w:bCs/>
        </w:rPr>
      </w:pPr>
      <w:r>
        <w:rPr>
          <w:b/>
          <w:bCs/>
        </w:rPr>
        <w:tab/>
      </w:r>
    </w:p>
    <w:p w14:paraId="1A9B9408" w14:textId="47BE888D" w:rsidR="00DE45FB" w:rsidRDefault="00DE45FB" w:rsidP="0010600C">
      <w:pPr>
        <w:tabs>
          <w:tab w:val="left" w:pos="4080"/>
        </w:tabs>
        <w:ind w:leftChars="0" w:firstLineChars="83" w:firstLine="199"/>
        <w:rPr>
          <w:b/>
          <w:bCs/>
        </w:rPr>
      </w:pPr>
      <w:r w:rsidRPr="008E088B">
        <w:br w:type="page"/>
      </w:r>
    </w:p>
    <w:p w14:paraId="228129A9" w14:textId="5BF95AF1" w:rsidR="001E6B94" w:rsidRPr="00BB1C2C" w:rsidRDefault="00DE45FB" w:rsidP="0010600C">
      <w:pPr>
        <w:pStyle w:val="1"/>
        <w:numPr>
          <w:ilvl w:val="0"/>
          <w:numId w:val="0"/>
        </w:numPr>
        <w:spacing w:after="360" w:line="240" w:lineRule="auto"/>
        <w:rPr>
          <w:sz w:val="32"/>
          <w:szCs w:val="48"/>
        </w:rPr>
      </w:pPr>
      <w:bookmarkStart w:id="234" w:name="_Toc107005790"/>
      <w:r w:rsidRPr="00BB1C2C">
        <w:rPr>
          <w:rFonts w:hint="eastAsia"/>
          <w:sz w:val="32"/>
          <w:szCs w:val="48"/>
        </w:rPr>
        <w:lastRenderedPageBreak/>
        <w:t>E</w:t>
      </w:r>
      <w:r w:rsidRPr="00BB1C2C">
        <w:rPr>
          <w:sz w:val="32"/>
          <w:szCs w:val="48"/>
        </w:rPr>
        <w:t>XTENDED ABSTRACT</w:t>
      </w:r>
      <w:bookmarkEnd w:id="234"/>
    </w:p>
    <w:p w14:paraId="0822B84E" w14:textId="5C173EB1" w:rsidR="00DE45FB" w:rsidRPr="00112205" w:rsidRDefault="00FA7C5C" w:rsidP="00112205">
      <w:pPr>
        <w:spacing w:line="240" w:lineRule="auto"/>
        <w:ind w:leftChars="0" w:left="0" w:firstLineChars="0" w:firstLine="0"/>
        <w:jc w:val="center"/>
        <w:rPr>
          <w:b/>
          <w:bCs/>
          <w:sz w:val="28"/>
          <w:szCs w:val="24"/>
          <w:rPrChange w:id="235" w:author="張寶騌 CHANG,PAO-TSUNG" w:date="2022-06-19T14:15:00Z">
            <w:rPr>
              <w:b/>
              <w:bCs/>
            </w:rPr>
          </w:rPrChange>
        </w:rPr>
      </w:pPr>
      <w:r w:rsidRPr="00FA7C5C">
        <w:rPr>
          <w:b/>
          <w:bCs/>
          <w:sz w:val="28"/>
          <w:szCs w:val="24"/>
        </w:rPr>
        <w:t xml:space="preserve">The Feasibility of </w:t>
      </w:r>
      <w:del w:id="236" w:author="張寶騌 CHANG,PAO-TSUNG" w:date="2022-06-19T14:15:00Z">
        <w:r w:rsidR="00DE45FB" w:rsidRPr="00DE45FB" w:rsidDel="00112205">
          <w:rPr>
            <w:b/>
            <w:bCs/>
            <w:sz w:val="28"/>
            <w:szCs w:val="24"/>
          </w:rPr>
          <w:delText>A Preliminary Study of Railway Information Modeling for Maintenance</w:delText>
        </w:r>
      </w:del>
      <w:ins w:id="237" w:author="張寶騌 CHANG,PAO-TSUNG" w:date="2022-06-19T14:15:00Z">
        <w:r w:rsidR="00112205" w:rsidRPr="00112205">
          <w:rPr>
            <w:b/>
            <w:bCs/>
            <w:sz w:val="28"/>
            <w:szCs w:val="24"/>
          </w:rPr>
          <w:t>Integrating Arduino and Unity Applied on the Railway Monitoring</w:t>
        </w:r>
      </w:ins>
    </w:p>
    <w:p w14:paraId="0B1BF50C" w14:textId="5F89D844" w:rsidR="00DE45FB" w:rsidRDefault="00DE45FB" w:rsidP="0010600C">
      <w:pPr>
        <w:spacing w:beforeLines="50" w:before="180" w:line="240" w:lineRule="auto"/>
        <w:ind w:leftChars="0" w:left="0" w:firstLineChars="0" w:firstLine="0"/>
        <w:jc w:val="center"/>
      </w:pPr>
      <w:del w:id="238" w:author="張寶騌 CHANG,PAO-TSUNG" w:date="2022-06-17T22:15:00Z">
        <w:r w:rsidDel="008C243E">
          <w:rPr>
            <w:rFonts w:hint="eastAsia"/>
          </w:rPr>
          <w:delText>H</w:delText>
        </w:r>
        <w:r w:rsidDel="008C243E">
          <w:delText>eng-Hsien Lin</w:delText>
        </w:r>
      </w:del>
      <w:ins w:id="239" w:author="張寶騌 CHANG,PAO-TSUNG" w:date="2022-06-17T22:15:00Z">
        <w:r w:rsidR="008C243E">
          <w:t>Pao-Tsung Chang</w:t>
        </w:r>
      </w:ins>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161E9F" w:rsidP="0010600C">
      <w:pPr>
        <w:spacing w:line="240" w:lineRule="auto"/>
        <w:ind w:leftChars="0" w:left="0" w:firstLineChars="0" w:firstLine="0"/>
        <w:jc w:val="center"/>
      </w:pPr>
      <w:r>
        <w:rPr>
          <w:noProof/>
        </w:rPr>
        <w:pict w14:anchorId="53817869">
          <v:rect id="矩形 2722" o:spid="_x0000_s2052" style="position:absolute;left:0;text-align:left;margin-left:-18.1pt;margin-top:14.1pt;width:475.45pt;height:45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18F20451" w14:textId="25FDC4E1" w:rsidR="004B4821" w:rsidDel="0047394B" w:rsidRDefault="00EC1C50">
      <w:pPr>
        <w:spacing w:line="240" w:lineRule="auto"/>
        <w:ind w:leftChars="0" w:left="0" w:firstLineChars="0" w:firstLine="0"/>
        <w:jc w:val="both"/>
        <w:rPr>
          <w:del w:id="240" w:author="張寶騌 CHANG,PAO-TSUNG" w:date="2022-05-06T22:56:00Z"/>
        </w:rPr>
      </w:pPr>
      <w:del w:id="241" w:author="張寶騌 CHANG,PAO-TSUNG" w:date="2022-06-19T14:22:00Z">
        <w:r w:rsidDel="00814E3F">
          <w:delText>Maintenance plays</w:delText>
        </w:r>
      </w:del>
      <w:ins w:id="242" w:author="張寶騌 CHANG,PAO-TSUNG" w:date="2022-06-19T14:21:00Z">
        <w:r w:rsidR="00814E3F" w:rsidRPr="00814E3F">
          <w:t xml:space="preserve">In recent years, many technologies such as </w:t>
        </w:r>
      </w:ins>
      <w:ins w:id="243" w:author="張寶騌 CHANG,PAO-TSUNG" w:date="2022-06-19T14:22:00Z">
        <w:r w:rsidR="00814E3F" w:rsidRPr="00B33594">
          <w:t>IoT</w:t>
        </w:r>
      </w:ins>
      <w:ins w:id="244" w:author="張寶騌 CHANG,PAO-TSUNG" w:date="2022-06-19T14:21:00Z">
        <w:r w:rsidR="00814E3F" w:rsidRPr="00814E3F">
          <w:t xml:space="preserve"> and </w:t>
        </w:r>
      </w:ins>
      <w:ins w:id="245" w:author="張寶騌 CHANG,PAO-TSUNG" w:date="2022-06-19T14:22:00Z">
        <w:r w:rsidR="00814E3F" w:rsidRPr="00B33594">
          <w:t>Reality</w:t>
        </w:r>
      </w:ins>
      <w:r w:rsidR="00D552C7">
        <w:t>-</w:t>
      </w:r>
      <w:ins w:id="246" w:author="張寶騌 CHANG,PAO-TSUNG" w:date="2022-06-19T14:22:00Z">
        <w:r w:rsidR="00814E3F" w:rsidRPr="00B33594">
          <w:t>Virtuality Cooperation</w:t>
        </w:r>
      </w:ins>
      <w:ins w:id="247" w:author="張寶騌 CHANG,PAO-TSUNG" w:date="2022-06-19T14:21:00Z">
        <w:r w:rsidR="00814E3F" w:rsidRPr="00814E3F">
          <w:t xml:space="preserve"> can be seen in engineering, but less in </w:t>
        </w:r>
      </w:ins>
      <w:ins w:id="248" w:author="張寶騌 CHANG,PAO-TSUNG" w:date="2022-06-19T14:23:00Z">
        <w:r w:rsidR="00814E3F">
          <w:t>railway</w:t>
        </w:r>
      </w:ins>
      <w:ins w:id="249" w:author="張寶騌 CHANG,PAO-TSUNG" w:date="2022-06-19T14:21:00Z">
        <w:r w:rsidR="00814E3F" w:rsidRPr="00814E3F">
          <w:t xml:space="preserve"> fields. Therefore, this study attempts to establish a </w:t>
        </w:r>
      </w:ins>
      <w:ins w:id="250" w:author="張寶騌 CHANG,PAO-TSUNG" w:date="2022-06-19T14:24:00Z">
        <w:r w:rsidR="009B52FB">
          <w:t>railway</w:t>
        </w:r>
      </w:ins>
      <w:ins w:id="251" w:author="張寶騌 CHANG,PAO-TSUNG" w:date="2022-06-19T14:21:00Z">
        <w:r w:rsidR="00814E3F" w:rsidRPr="00814E3F">
          <w:t xml:space="preserve"> condition monitoring system, combining </w:t>
        </w:r>
      </w:ins>
      <w:ins w:id="252" w:author="張寶騌 CHANG,PAO-TSUNG" w:date="2022-06-19T14:24:00Z">
        <w:r w:rsidR="009B52FB">
          <w:t xml:space="preserve">these two </w:t>
        </w:r>
      </w:ins>
      <w:ins w:id="253" w:author="張寶騌 CHANG,PAO-TSUNG" w:date="2022-06-19T14:21:00Z">
        <w:r w:rsidR="00814E3F" w:rsidRPr="00814E3F">
          <w:t xml:space="preserve">technologies, and proposes a preliminary framework </w:t>
        </w:r>
      </w:ins>
      <w:ins w:id="254" w:author="張寶騌 CHANG,PAO-TSUNG" w:date="2022-06-19T14:31:00Z">
        <w:r w:rsidR="000D3BA4">
          <w:t>with</w:t>
        </w:r>
      </w:ins>
      <w:ins w:id="255" w:author="張寶騌 CHANG,PAO-TSUNG" w:date="2022-06-19T14:21:00Z">
        <w:r w:rsidR="00814E3F" w:rsidRPr="00814E3F">
          <w:t xml:space="preserve"> network monitoring and backend </w:t>
        </w:r>
      </w:ins>
      <w:ins w:id="256" w:author="張寶騌 CHANG,PAO-TSUNG" w:date="2022-06-19T14:31:00Z">
        <w:r w:rsidR="000D3BA4">
          <w:rPr>
            <w:rFonts w:hint="eastAsia"/>
          </w:rPr>
          <w:t>p</w:t>
        </w:r>
        <w:r w:rsidR="000D3BA4">
          <w:t>latform</w:t>
        </w:r>
      </w:ins>
      <w:ins w:id="257" w:author="張寶騌 CHANG,PAO-TSUNG" w:date="2022-06-19T14:21:00Z">
        <w:r w:rsidR="00814E3F" w:rsidRPr="00814E3F">
          <w:t xml:space="preserve"> of </w:t>
        </w:r>
      </w:ins>
      <w:ins w:id="258" w:author="張寶騌 CHANG,PAO-TSUNG" w:date="2022-06-19T14:27:00Z">
        <w:r w:rsidR="009B52FB">
          <w:t>railway</w:t>
        </w:r>
      </w:ins>
      <w:ins w:id="259" w:author="張寶騌 CHANG,PAO-TSUNG" w:date="2022-06-19T14:21:00Z">
        <w:r w:rsidR="00814E3F" w:rsidRPr="00814E3F">
          <w:t xml:space="preserve"> facilities</w:t>
        </w:r>
      </w:ins>
      <w:ins w:id="260" w:author="張寶騌 CHANG,PAO-TSUNG" w:date="2022-06-19T14:28:00Z">
        <w:r w:rsidR="009B52FB">
          <w:t>.</w:t>
        </w:r>
      </w:ins>
      <w:ins w:id="261" w:author="張寶騌 CHANG,PAO-TSUNG" w:date="2022-06-19T14:21:00Z">
        <w:r w:rsidR="00814E3F" w:rsidRPr="00814E3F">
          <w:t xml:space="preserve"> </w:t>
        </w:r>
      </w:ins>
      <w:ins w:id="262" w:author="張寶騌 CHANG,PAO-TSUNG" w:date="2022-06-19T14:28:00Z">
        <w:r w:rsidR="009B52FB">
          <w:t>S</w:t>
        </w:r>
      </w:ins>
      <w:ins w:id="263" w:author="張寶騌 CHANG,PAO-TSUNG" w:date="2022-06-19T14:21:00Z">
        <w:r w:rsidR="00814E3F" w:rsidRPr="00814E3F">
          <w:t xml:space="preserve">o as to </w:t>
        </w:r>
      </w:ins>
      <w:ins w:id="264" w:author="張寶騌 CHANG,PAO-TSUNG" w:date="2022-06-19T14:29:00Z">
        <w:r w:rsidR="009B52FB">
          <w:t>expan</w:t>
        </w:r>
        <w:r w:rsidR="000D3BA4">
          <w:t>d</w:t>
        </w:r>
      </w:ins>
      <w:ins w:id="265" w:author="張寶騌 CHANG,PAO-TSUNG" w:date="2022-06-19T14:21:00Z">
        <w:r w:rsidR="00814E3F" w:rsidRPr="00814E3F">
          <w:t xml:space="preserve"> the scope of track maintenance.</w:t>
        </w:r>
      </w:ins>
      <w:del w:id="266" w:author="張寶騌 CHANG,PAO-TSUNG" w:date="2022-05-06T22:56:00Z">
        <w:r w:rsidDel="0047394B">
          <w:delText xml:space="preserve"> a significant role in the safety and service life of the railway. However, some of the current maintenance operations of Taiwan Railway still adopt manual records and management. It is not only inefficient but also inconvenient for further tracking. Presenting the maintenance records on paper also cannot directly correspond to the on-site location.</w:delText>
        </w:r>
      </w:del>
    </w:p>
    <w:p w14:paraId="311FF793" w14:textId="2A589855" w:rsidR="004B4821" w:rsidDel="0047394B" w:rsidRDefault="00EC1C50">
      <w:pPr>
        <w:spacing w:line="240" w:lineRule="auto"/>
        <w:ind w:leftChars="0" w:left="0" w:firstLineChars="0" w:firstLine="0"/>
        <w:jc w:val="both"/>
        <w:rPr>
          <w:del w:id="267" w:author="張寶騌 CHANG,PAO-TSUNG" w:date="2022-05-06T22:56:00Z"/>
        </w:rPr>
      </w:pPr>
      <w:del w:id="268" w:author="張寶騌 CHANG,PAO-TSUNG" w:date="2022-05-06T22:56:00Z">
        <w:r w:rsidDel="0047394B">
          <w:delText xml:space="preserve">In this research, we attempt to establish a railway information model and apply it to the maintenance of Taiwan Railway. </w:delText>
        </w:r>
        <w:r w:rsidR="00BA6185" w:rsidDel="0047394B">
          <w:delText>First</w:delText>
        </w:r>
        <w:r w:rsidDel="0047394B">
          <w:delText xml:space="preserve">, the railway drawing file of the Taiwan Railway Xinzuoying station acquires as a reference. Due to the high homogeneity of railway components, we use Autodesk Revit with Dynamo to build the railway model automatically. Then discuss the segmentation and numbering methods of various railway components, adding component parameters and give information. Finally, we preliminarily established a </w:delText>
        </w:r>
        <w:r w:rsidR="00C53A39" w:rsidDel="0047394B">
          <w:delText>railway maintenance procedure</w:delText>
        </w:r>
        <w:r w:rsidDel="0047394B">
          <w:delText xml:space="preserve"> using BIM. A completed railway information model is used to connect the maintenance management information system to obtain maintenance information. After the maintenance work is over, the improved data would be updated to complete a series of track maintenance procedures.</w:delText>
        </w:r>
      </w:del>
    </w:p>
    <w:p w14:paraId="270C74B0" w14:textId="56010A85" w:rsidR="008E088B" w:rsidDel="0047394B" w:rsidRDefault="00EC1C50">
      <w:pPr>
        <w:spacing w:line="240" w:lineRule="auto"/>
        <w:ind w:leftChars="0" w:left="0" w:firstLineChars="0" w:firstLine="0"/>
        <w:jc w:val="both"/>
        <w:rPr>
          <w:del w:id="269" w:author="張寶騌 CHANG,PAO-TSUNG" w:date="2022-05-06T22:57:00Z"/>
        </w:rPr>
      </w:pPr>
      <w:del w:id="270" w:author="張寶騌 CHANG,PAO-TSUNG" w:date="2022-05-06T22:56:00Z">
        <w:r w:rsidRPr="00EC1C50" w:rsidDel="0047394B">
          <w:delText>The result shows that the data obtained from the maintenance management information system can import to the railway model to create maintenance labels and display the information. After the maintenan</w:delText>
        </w:r>
      </w:del>
      <w:del w:id="271" w:author="張寶騌 CHANG,PAO-TSUNG" w:date="2022-05-06T22:57:00Z">
        <w:r w:rsidRPr="00EC1C50" w:rsidDel="0047394B">
          <w:delText>ce work is over, the improvement data is stored in the maintenance history of the railway components and exported simultaneously to maintenance management information system. Preliminary verify the feasibility of using BIM technology in the railway maintenance process.</w:delText>
        </w:r>
      </w:del>
    </w:p>
    <w:p w14:paraId="332BA6F1" w14:textId="29DC4FCF" w:rsidR="00052D2E" w:rsidRDefault="00052D2E" w:rsidP="0047394B">
      <w:pPr>
        <w:spacing w:line="240" w:lineRule="auto"/>
        <w:ind w:leftChars="0" w:left="0" w:firstLineChars="0" w:firstLine="0"/>
        <w:jc w:val="both"/>
        <w:rPr>
          <w:ins w:id="272" w:author="張寶騌 CHANG,PAO-TSUNG" w:date="2022-05-06T22:57:00Z"/>
        </w:rPr>
      </w:pPr>
    </w:p>
    <w:p w14:paraId="03EE7DBD" w14:textId="241D3286" w:rsidR="0047394B" w:rsidRPr="009B52FB" w:rsidRDefault="000D3BA4" w:rsidP="0047394B">
      <w:pPr>
        <w:spacing w:line="240" w:lineRule="auto"/>
        <w:ind w:leftChars="0" w:left="0" w:firstLineChars="0" w:firstLine="0"/>
        <w:jc w:val="both"/>
        <w:rPr>
          <w:ins w:id="273" w:author="張寶騌 CHANG,PAO-TSUNG" w:date="2022-05-06T22:57:00Z"/>
        </w:rPr>
      </w:pPr>
      <w:ins w:id="274" w:author="張寶騌 CHANG,PAO-TSUNG" w:date="2022-06-19T14:33:00Z">
        <w:r w:rsidRPr="000D3BA4">
          <w:t xml:space="preserve">This </w:t>
        </w:r>
        <w:r>
          <w:t>study</w:t>
        </w:r>
        <w:r w:rsidRPr="000D3BA4">
          <w:t xml:space="preserve"> us</w:t>
        </w:r>
        <w:r>
          <w:t>ing</w:t>
        </w:r>
        <w:r w:rsidRPr="000D3BA4">
          <w:t xml:space="preserve"> Arduino </w:t>
        </w:r>
      </w:ins>
      <w:ins w:id="275" w:author="張寶騌 CHANG,PAO-TSUNG" w:date="2022-06-19T14:34:00Z">
        <w:r>
          <w:t>which</w:t>
        </w:r>
      </w:ins>
      <w:ins w:id="276" w:author="張寶騌 CHANG,PAO-TSUNG" w:date="2022-06-19T14:33:00Z">
        <w:r w:rsidRPr="000D3BA4">
          <w:t xml:space="preserve"> connect</w:t>
        </w:r>
      </w:ins>
      <w:ins w:id="277" w:author="張寶騌 CHANG,PAO-TSUNG" w:date="2022-06-19T14:34:00Z">
        <w:r>
          <w:t>ing</w:t>
        </w:r>
        <w:r w:rsidR="00F50745">
          <w:t xml:space="preserve"> </w:t>
        </w:r>
      </w:ins>
      <w:ins w:id="278" w:author="張寶騌 CHANG,PAO-TSUNG" w:date="2022-06-19T14:35:00Z">
        <w:r w:rsidR="00F50745">
          <w:t>some module</w:t>
        </w:r>
      </w:ins>
      <w:ins w:id="279" w:author="張寶騌 CHANG,PAO-TSUNG" w:date="2022-06-19T14:33:00Z">
        <w:r w:rsidRPr="000D3BA4">
          <w:t xml:space="preserve">s such as weight sensor, accelerometer and strain gauge to monitor the dynamic lateral resistance, vibration acceleration and rail strain generated when the train passes through the ballast track. In terms of wireless transmission, compare the transmission </w:t>
        </w:r>
      </w:ins>
      <w:ins w:id="280" w:author="張寶騌 CHANG,PAO-TSUNG" w:date="2022-06-19T14:37:00Z">
        <w:r w:rsidR="00F50745" w:rsidRPr="00F50745">
          <w:t>efficiency</w:t>
        </w:r>
      </w:ins>
      <w:ins w:id="281" w:author="張寶騌 CHANG,PAO-TSUNG" w:date="2022-06-19T14:33:00Z">
        <w:r w:rsidRPr="000D3BA4">
          <w:t xml:space="preserve"> of </w:t>
        </w:r>
        <w:proofErr w:type="spellStart"/>
        <w:r w:rsidRPr="000D3BA4">
          <w:t>XBee</w:t>
        </w:r>
        <w:proofErr w:type="spellEnd"/>
        <w:r w:rsidRPr="000D3BA4">
          <w:t xml:space="preserve"> and Cat</w:t>
        </w:r>
      </w:ins>
      <w:ins w:id="282" w:author="張寶騌 CHANG,PAO-TSUNG" w:date="2022-06-19T15:44:00Z">
        <w:r w:rsidR="00255760">
          <w:t xml:space="preserve"> </w:t>
        </w:r>
      </w:ins>
      <w:ins w:id="283" w:author="張寶騌 CHANG,PAO-TSUNG" w:date="2022-06-19T14:33:00Z">
        <w:r w:rsidRPr="000D3BA4">
          <w:t>M1 module</w:t>
        </w:r>
      </w:ins>
      <w:ins w:id="284" w:author="張寶騌 CHANG,PAO-TSUNG" w:date="2022-06-19T15:43:00Z">
        <w:r w:rsidR="00255760">
          <w:rPr>
            <w:rFonts w:hint="eastAsia"/>
          </w:rPr>
          <w:t>,</w:t>
        </w:r>
      </w:ins>
      <w:ins w:id="285" w:author="張寶騌 CHANG,PAO-TSUNG" w:date="2022-06-19T15:44:00Z">
        <w:r w:rsidR="00255760">
          <w:t xml:space="preserve"> </w:t>
        </w:r>
      </w:ins>
      <w:ins w:id="286" w:author="張寶騌 CHANG,PAO-TSUNG" w:date="2022-06-19T15:43:00Z">
        <w:r w:rsidR="00255760">
          <w:t>and result show</w:t>
        </w:r>
      </w:ins>
      <w:ins w:id="287" w:author="張寶騌 CHANG,PAO-TSUNG" w:date="2022-06-19T15:44:00Z">
        <w:r w:rsidR="00255760" w:rsidRPr="00255760">
          <w:t xml:space="preserve"> </w:t>
        </w:r>
        <w:r w:rsidR="00255760" w:rsidRPr="000D3BA4">
          <w:t>Cat</w:t>
        </w:r>
        <w:r w:rsidR="00255760">
          <w:t xml:space="preserve"> </w:t>
        </w:r>
        <w:r w:rsidR="00255760" w:rsidRPr="000D3BA4">
          <w:t>M1</w:t>
        </w:r>
        <w:r w:rsidR="00255760">
          <w:t xml:space="preserve"> has better </w:t>
        </w:r>
        <w:proofErr w:type="gramStart"/>
        <w:r w:rsidR="00255760">
          <w:t>performance</w:t>
        </w:r>
      </w:ins>
      <w:ins w:id="288" w:author="張寶騌 CHANG,PAO-TSUNG" w:date="2022-06-19T15:43:00Z">
        <w:r w:rsidR="00255760">
          <w:t xml:space="preserve"> </w:t>
        </w:r>
      </w:ins>
      <w:ins w:id="289" w:author="張寶騌 CHANG,PAO-TSUNG" w:date="2022-06-19T14:33:00Z">
        <w:r w:rsidRPr="000D3BA4">
          <w:t>.</w:t>
        </w:r>
      </w:ins>
      <w:proofErr w:type="gramEnd"/>
      <w:ins w:id="290" w:author="張寶騌 CHANG,PAO-TSUNG" w:date="2022-06-19T14:40:00Z">
        <w:r w:rsidR="000070A4">
          <w:t xml:space="preserve"> </w:t>
        </w:r>
      </w:ins>
      <w:ins w:id="291" w:author="張寶騌 CHANG,PAO-TSUNG" w:date="2022-06-19T14:45:00Z">
        <w:r w:rsidR="00F82667">
          <w:t>A</w:t>
        </w:r>
      </w:ins>
      <w:ins w:id="292" w:author="張寶騌 CHANG,PAO-TSUNG" w:date="2022-06-19T14:40:00Z">
        <w:r w:rsidR="000070A4">
          <w:t>nalysis</w:t>
        </w:r>
      </w:ins>
      <w:ins w:id="293" w:author="張寶騌 CHANG,PAO-TSUNG" w:date="2022-06-19T14:45:00Z">
        <w:r w:rsidR="00F82667">
          <w:t xml:space="preserve"> </w:t>
        </w:r>
      </w:ins>
      <w:ins w:id="294" w:author="張寶騌 CHANG,PAO-TSUNG" w:date="2022-06-19T14:46:00Z">
        <w:r w:rsidR="00F82667">
          <w:t xml:space="preserve">the </w:t>
        </w:r>
      </w:ins>
      <w:ins w:id="295" w:author="張寶騌 CHANG,PAO-TSUNG" w:date="2022-06-19T14:47:00Z">
        <w:r w:rsidR="00F82667">
          <w:t xml:space="preserve">data </w:t>
        </w:r>
      </w:ins>
      <w:ins w:id="296" w:author="張寶騌 CHANG,PAO-TSUNG" w:date="2022-06-19T14:46:00Z">
        <w:r w:rsidR="00F82667">
          <w:t>trend</w:t>
        </w:r>
      </w:ins>
      <w:ins w:id="297" w:author="張寶騌 CHANG,PAO-TSUNG" w:date="2022-06-19T14:47:00Z">
        <w:r w:rsidR="00F82667">
          <w:t>s</w:t>
        </w:r>
      </w:ins>
      <w:ins w:id="298" w:author="張寶騌 CHANG,PAO-TSUNG" w:date="2022-06-19T14:41:00Z">
        <w:r w:rsidR="000070A4">
          <w:t xml:space="preserve"> and discuss the </w:t>
        </w:r>
      </w:ins>
      <w:ins w:id="299" w:author="張寶騌 CHANG,PAO-TSUNG" w:date="2022-06-19T14:42:00Z">
        <w:r w:rsidR="000070A4">
          <w:t>reason</w:t>
        </w:r>
      </w:ins>
      <w:ins w:id="300" w:author="張寶騌 CHANG,PAO-TSUNG" w:date="2022-06-19T14:33:00Z">
        <w:r w:rsidRPr="000D3BA4">
          <w:t xml:space="preserve">. Finally, use Unity to build </w:t>
        </w:r>
        <w:proofErr w:type="spellStart"/>
        <w:proofErr w:type="gramStart"/>
        <w:r w:rsidRPr="000D3BA4">
          <w:t>a</w:t>
        </w:r>
        <w:proofErr w:type="spellEnd"/>
        <w:proofErr w:type="gramEnd"/>
        <w:r w:rsidRPr="000D3BA4">
          <w:t xml:space="preserve"> </w:t>
        </w:r>
      </w:ins>
      <w:ins w:id="301" w:author="張寶騌 CHANG,PAO-TSUNG" w:date="2022-06-19T16:13:00Z">
        <w:r w:rsidR="00DC0DFF">
          <w:t>interactive</w:t>
        </w:r>
      </w:ins>
      <w:ins w:id="302" w:author="張寶騌 CHANG,PAO-TSUNG" w:date="2022-06-19T14:33:00Z">
        <w:r w:rsidRPr="000D3BA4">
          <w:t xml:space="preserve"> platform, present the data trends in the user interface</w:t>
        </w:r>
      </w:ins>
      <w:ins w:id="303" w:author="張寶騌 CHANG,PAO-TSUNG" w:date="2022-06-19T14:47:00Z">
        <w:r w:rsidR="00F82667">
          <w:t>.</w:t>
        </w:r>
      </w:ins>
      <w:ins w:id="304" w:author="張寶騌 CHANG,PAO-TSUNG" w:date="2022-06-19T14:48:00Z">
        <w:r w:rsidR="00F82667">
          <w:t xml:space="preserve"> </w:t>
        </w:r>
      </w:ins>
      <w:ins w:id="305" w:author="張寶騌 CHANG,PAO-TSUNG" w:date="2022-06-19T14:33:00Z">
        <w:r w:rsidR="00F82667" w:rsidRPr="000D3BA4">
          <w:t>Establish</w:t>
        </w:r>
        <w:r w:rsidRPr="000D3BA4">
          <w:t xml:space="preserve"> a track model, so that the on-site monitoring information corresponds to the model position, so as to achieve a preliminary structure of</w:t>
        </w:r>
      </w:ins>
      <w:ins w:id="306" w:author="張寶騌 CHANG,PAO-TSUNG" w:date="2022-06-19T14:49:00Z">
        <w:r w:rsidR="00F82667">
          <w:t xml:space="preserve"> </w:t>
        </w:r>
        <w:r w:rsidR="00F82667" w:rsidRPr="00B33594">
          <w:t>Reality and Virtuality Cooperation</w:t>
        </w:r>
      </w:ins>
      <w:ins w:id="307" w:author="張寶騌 CHANG,PAO-TSUNG" w:date="2022-06-19T14:33:00Z">
        <w:r w:rsidRPr="000D3BA4">
          <w:t>. The platform also designs a form that allows administrators to fill in the status description for follow</w:t>
        </w:r>
      </w:ins>
      <w:ins w:id="308" w:author="張寶騌 CHANG,PAO-TSUNG" w:date="2022-06-19T14:49:00Z">
        <w:r w:rsidR="002A3DD4">
          <w:t xml:space="preserve"> </w:t>
        </w:r>
      </w:ins>
      <w:ins w:id="309" w:author="張寶騌 CHANG,PAO-TSUNG" w:date="2022-06-19T14:33:00Z">
        <w:r w:rsidRPr="000D3BA4">
          <w:t>up management.</w:t>
        </w:r>
      </w:ins>
    </w:p>
    <w:p w14:paraId="121CDC10" w14:textId="3307170C" w:rsidR="0047394B" w:rsidRPr="002A3DD4" w:rsidRDefault="002A3DD4" w:rsidP="0047394B">
      <w:pPr>
        <w:spacing w:line="240" w:lineRule="auto"/>
        <w:ind w:leftChars="0" w:left="0" w:firstLineChars="0" w:firstLine="0"/>
        <w:jc w:val="both"/>
        <w:rPr>
          <w:ins w:id="310" w:author="張寶騌 CHANG,PAO-TSUNG" w:date="2022-05-06T22:57:00Z"/>
        </w:rPr>
      </w:pPr>
      <w:ins w:id="311" w:author="張寶騌 CHANG,PAO-TSUNG" w:date="2022-06-19T14:51:00Z">
        <w:r w:rsidRPr="002A3DD4">
          <w:t xml:space="preserve">Due to </w:t>
        </w:r>
      </w:ins>
      <w:ins w:id="312" w:author="張寶騌 CHANG,PAO-TSUNG" w:date="2022-06-19T14:53:00Z">
        <w:r>
          <w:t xml:space="preserve">using the </w:t>
        </w:r>
      </w:ins>
      <w:ins w:id="313" w:author="張寶騌 CHANG,PAO-TSUNG" w:date="2022-06-19T14:51:00Z">
        <w:r w:rsidRPr="002A3DD4">
          <w:t>low</w:t>
        </w:r>
      </w:ins>
      <w:ins w:id="314" w:author="張寶騌 CHANG,PAO-TSUNG" w:date="2022-06-19T14:54:00Z">
        <w:r>
          <w:t>-</w:t>
        </w:r>
      </w:ins>
      <w:ins w:id="315" w:author="張寶騌 CHANG,PAO-TSUNG" w:date="2022-06-19T14:51:00Z">
        <w:r w:rsidRPr="002A3DD4">
          <w:t xml:space="preserve">cost IoT devices, it provides a low-cost solution for </w:t>
        </w:r>
      </w:ins>
      <w:ins w:id="316" w:author="張寶騌 CHANG,PAO-TSUNG" w:date="2022-06-19T14:53:00Z">
        <w:r w:rsidRPr="002A3DD4">
          <w:t>railway monitoring</w:t>
        </w:r>
      </w:ins>
      <w:ins w:id="317" w:author="張寶騌 CHANG,PAO-TSUNG" w:date="2022-06-19T14:51:00Z">
        <w:r w:rsidRPr="002A3DD4">
          <w:t>, which is suitable for extensive deployment and serves as an auxiliary state judgment.</w:t>
        </w:r>
      </w:ins>
    </w:p>
    <w:p w14:paraId="3D253409" w14:textId="77777777" w:rsidR="0047394B" w:rsidRDefault="0047394B" w:rsidP="0047394B">
      <w:pPr>
        <w:spacing w:line="240" w:lineRule="auto"/>
        <w:ind w:leftChars="0" w:left="0" w:firstLineChars="0" w:firstLine="0"/>
        <w:jc w:val="both"/>
      </w:pPr>
    </w:p>
    <w:p w14:paraId="30515838" w14:textId="2DEE317D"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del w:id="318" w:author="張寶騌 CHANG,PAO-TSUNG" w:date="2022-06-17T22:14:00Z">
        <w:r w:rsidR="00747281" w:rsidDel="00A81AA8">
          <w:rPr>
            <w:rFonts w:hint="eastAsia"/>
            <w:b/>
            <w:bCs/>
          </w:rPr>
          <w:delText>R</w:delText>
        </w:r>
        <w:r w:rsidR="00747281" w:rsidDel="00A81AA8">
          <w:rPr>
            <w:b/>
            <w:bCs/>
          </w:rPr>
          <w:delText>ailway</w:delText>
        </w:r>
        <w:r w:rsidR="00A85781" w:rsidRPr="00A85781" w:rsidDel="00A81AA8">
          <w:rPr>
            <w:rFonts w:hint="eastAsia"/>
            <w:b/>
            <w:bCs/>
          </w:rPr>
          <w:delText xml:space="preserve"> </w:delText>
        </w:r>
        <w:r w:rsidR="00A85781" w:rsidDel="00A81AA8">
          <w:rPr>
            <w:rFonts w:hint="eastAsia"/>
            <w:b/>
            <w:bCs/>
          </w:rPr>
          <w:delText>m</w:delText>
        </w:r>
        <w:r w:rsidR="00A85781" w:rsidDel="00A81AA8">
          <w:rPr>
            <w:b/>
            <w:bCs/>
          </w:rPr>
          <w:delText>aintenance</w:delText>
        </w:r>
        <w:r w:rsidR="00BB1C2C" w:rsidDel="00A81AA8">
          <w:rPr>
            <w:rFonts w:hint="eastAsia"/>
            <w:b/>
            <w:bCs/>
          </w:rPr>
          <w:delText>,</w:delText>
        </w:r>
        <w:r w:rsidR="00BB1C2C" w:rsidDel="00A81AA8">
          <w:rPr>
            <w:b/>
            <w:bCs/>
          </w:rPr>
          <w:delText xml:space="preserve"> </w:delText>
        </w:r>
        <w:r w:rsidR="00A91D10" w:rsidDel="00A81AA8">
          <w:rPr>
            <w:rFonts w:hint="eastAsia"/>
            <w:b/>
            <w:bCs/>
          </w:rPr>
          <w:delText>R</w:delText>
        </w:r>
        <w:r w:rsidR="00A91D10" w:rsidDel="00A81AA8">
          <w:rPr>
            <w:b/>
            <w:bCs/>
          </w:rPr>
          <w:delText>ailway</w:delText>
        </w:r>
        <w:r w:rsidR="00074C18" w:rsidDel="00A81AA8">
          <w:rPr>
            <w:b/>
            <w:bCs/>
          </w:rPr>
          <w:delText xml:space="preserve"> </w:delText>
        </w:r>
        <w:r w:rsidR="001B1EB2" w:rsidDel="00A81AA8">
          <w:rPr>
            <w:b/>
            <w:bCs/>
          </w:rPr>
          <w:delText>i</w:delText>
        </w:r>
        <w:r w:rsidR="00074C18" w:rsidDel="00A81AA8">
          <w:rPr>
            <w:b/>
            <w:bCs/>
          </w:rPr>
          <w:delText xml:space="preserve">nformation </w:delText>
        </w:r>
        <w:r w:rsidR="001B1EB2" w:rsidDel="00A81AA8">
          <w:rPr>
            <w:b/>
            <w:bCs/>
          </w:rPr>
          <w:delText>m</w:delText>
        </w:r>
        <w:r w:rsidR="00074C18" w:rsidDel="00A81AA8">
          <w:rPr>
            <w:b/>
            <w:bCs/>
          </w:rPr>
          <w:delText>odeling</w:delText>
        </w:r>
        <w:r w:rsidR="007610B7" w:rsidDel="00A81AA8">
          <w:rPr>
            <w:rFonts w:hint="eastAsia"/>
            <w:b/>
            <w:bCs/>
          </w:rPr>
          <w:delText>,</w:delText>
        </w:r>
        <w:r w:rsidR="007610B7" w:rsidDel="00A81AA8">
          <w:rPr>
            <w:b/>
            <w:bCs/>
          </w:rPr>
          <w:delText xml:space="preserve"> </w:delText>
        </w:r>
        <w:r w:rsidR="00167A85" w:rsidDel="00A81AA8">
          <w:rPr>
            <w:b/>
            <w:bCs/>
          </w:rPr>
          <w:delText>BIM</w:delText>
        </w:r>
        <w:r w:rsidR="007610B7" w:rsidDel="00A81AA8">
          <w:rPr>
            <w:b/>
            <w:bCs/>
          </w:rPr>
          <w:delText>, Dynamo</w:delText>
        </w:r>
      </w:del>
      <w:ins w:id="319" w:author="張寶騌 CHANG,PAO-TSUNG" w:date="2022-06-17T22:08:00Z">
        <w:r w:rsidR="00E009C0" w:rsidRPr="00E009C0">
          <w:t xml:space="preserve"> </w:t>
        </w:r>
        <w:r w:rsidR="00E009C0" w:rsidRPr="00A81AA8">
          <w:rPr>
            <w:rPrChange w:id="320" w:author="張寶騌 CHANG,PAO-TSUNG" w:date="2022-06-17T22:14:00Z">
              <w:rPr>
                <w:b/>
                <w:bCs/>
              </w:rPr>
            </w:rPrChange>
          </w:rPr>
          <w:t>Railway Monitoring,</w:t>
        </w:r>
      </w:ins>
      <w:ins w:id="321" w:author="張寶騌 CHANG,PAO-TSUNG" w:date="2022-06-17T22:09:00Z">
        <w:r w:rsidR="00E009C0" w:rsidRPr="00A81AA8">
          <w:t xml:space="preserve"> </w:t>
        </w:r>
        <w:r w:rsidR="00E009C0" w:rsidRPr="00A81AA8">
          <w:rPr>
            <w:rPrChange w:id="322" w:author="張寶騌 CHANG,PAO-TSUNG" w:date="2022-06-17T22:14:00Z">
              <w:rPr>
                <w:b/>
                <w:bCs/>
              </w:rPr>
            </w:rPrChange>
          </w:rPr>
          <w:t>IoT,</w:t>
        </w:r>
      </w:ins>
      <w:ins w:id="323" w:author="張寶騌 CHANG,PAO-TSUNG" w:date="2022-06-17T22:13:00Z">
        <w:r w:rsidR="00E009C0" w:rsidRPr="00A81AA8">
          <w:rPr>
            <w:rPrChange w:id="324" w:author="張寶騌 CHANG,PAO-TSUNG" w:date="2022-06-17T22:14:00Z">
              <w:rPr>
                <w:b/>
                <w:bCs/>
              </w:rPr>
            </w:rPrChange>
          </w:rPr>
          <w:t xml:space="preserve"> </w:t>
        </w:r>
      </w:ins>
      <w:ins w:id="325" w:author="張寶騌 CHANG,PAO-TSUNG" w:date="2022-06-17T22:14:00Z">
        <w:r w:rsidR="00A81AA8" w:rsidRPr="00A81AA8">
          <w:rPr>
            <w:rPrChange w:id="326" w:author="張寶騌 CHANG,PAO-TSUNG" w:date="2022-06-17T22:14:00Z">
              <w:rPr>
                <w:b/>
                <w:bCs/>
              </w:rPr>
            </w:rPrChange>
          </w:rPr>
          <w:t>Arduino, Unity</w:t>
        </w:r>
      </w:ins>
      <w:r w:rsidR="0065586C">
        <w:rPr>
          <w:rFonts w:hint="eastAsia"/>
        </w:rPr>
        <w:t>,</w:t>
      </w:r>
      <w:r w:rsidR="0065586C" w:rsidRPr="0065586C">
        <w:rPr>
          <w:rFonts w:hint="eastAsia"/>
        </w:rPr>
        <w:t xml:space="preserve"> </w:t>
      </w:r>
      <w:r w:rsidR="007B7CDA" w:rsidRPr="007B7CDA">
        <w:t>Cat M</w:t>
      </w:r>
      <w:proofErr w:type="gramStart"/>
      <w:r w:rsidR="007B7CDA" w:rsidRPr="007B7CDA">
        <w:t>1</w:t>
      </w:r>
      <w:r w:rsidR="007B7CDA">
        <w:rPr>
          <w:rFonts w:hint="eastAsia"/>
        </w:rPr>
        <w:t>,</w:t>
      </w:r>
      <w:r w:rsidR="0065586C">
        <w:rPr>
          <w:rFonts w:hint="eastAsia"/>
        </w:rPr>
        <w:t>Civil</w:t>
      </w:r>
      <w:proofErr w:type="gramEnd"/>
      <w:r w:rsidR="0065586C">
        <w:rPr>
          <w:rFonts w:hint="eastAsia"/>
        </w:rPr>
        <w:t xml:space="preserve"> 3D</w:t>
      </w:r>
    </w:p>
    <w:p w14:paraId="53FAA9D2" w14:textId="724050D9" w:rsidR="00DE45FB" w:rsidRDefault="00DE45FB" w:rsidP="00DE45FB">
      <w:pPr>
        <w:ind w:leftChars="0" w:left="0" w:firstLineChars="0" w:firstLine="0"/>
      </w:pPr>
      <w:r>
        <w:br w:type="page"/>
      </w:r>
    </w:p>
    <w:p w14:paraId="7F737C4B" w14:textId="556E513F" w:rsidR="00DE45FB" w:rsidRDefault="0010600C" w:rsidP="002E39BD">
      <w:pPr>
        <w:spacing w:line="240" w:lineRule="auto"/>
        <w:ind w:leftChars="0" w:left="0" w:firstLineChars="0" w:firstLine="0"/>
        <w:jc w:val="center"/>
      </w:pPr>
      <w:r w:rsidRPr="0010600C">
        <w:rPr>
          <w:b/>
          <w:bCs/>
        </w:rPr>
        <w:lastRenderedPageBreak/>
        <w:t>INTRODUCTION</w:t>
      </w:r>
    </w:p>
    <w:p w14:paraId="3CD924FD" w14:textId="716CCD08" w:rsidR="00DE45FB" w:rsidRDefault="00DE45FB" w:rsidP="002E39BD">
      <w:pPr>
        <w:spacing w:line="240" w:lineRule="auto"/>
        <w:ind w:leftChars="0" w:left="0" w:firstLineChars="0" w:firstLine="0"/>
      </w:pPr>
    </w:p>
    <w:p w14:paraId="27FC7CBE" w14:textId="25A1D9EF" w:rsidR="002F4A95" w:rsidRDefault="00365F01" w:rsidP="00112205">
      <w:pPr>
        <w:spacing w:line="240" w:lineRule="auto"/>
        <w:ind w:leftChars="0" w:left="0" w:firstLineChars="0" w:firstLine="0"/>
        <w:jc w:val="both"/>
        <w:rPr>
          <w:ins w:id="327" w:author="張寶騌 CHANG,PAO-TSUNG" w:date="2022-06-19T15:16:00Z"/>
        </w:rPr>
      </w:pPr>
      <w:del w:id="328" w:author="張寶騌 CHANG,PAO-TSUNG" w:date="2022-06-19T15:07:00Z">
        <w:r w:rsidDel="005368D7">
          <w:delText>Because</w:delText>
        </w:r>
      </w:del>
      <w:ins w:id="329" w:author="張寶騌 CHANG,PAO-TSUNG" w:date="2022-06-19T15:07:00Z">
        <w:r w:rsidR="005368D7" w:rsidRPr="005368D7">
          <w:t>Due to the popularization of information technology,</w:t>
        </w:r>
      </w:ins>
      <w:ins w:id="330" w:author="張寶騌 CHANG,PAO-TSUNG" w:date="2022-06-19T15:08:00Z">
        <w:r w:rsidR="005368D7">
          <w:t xml:space="preserve"> </w:t>
        </w:r>
      </w:ins>
      <w:ins w:id="331" w:author="張寶騌 CHANG,PAO-TSUNG" w:date="2022-06-19T15:07:00Z">
        <w:r w:rsidR="005368D7" w:rsidRPr="005368D7">
          <w:t>automatic measure</w:t>
        </w:r>
      </w:ins>
      <w:ins w:id="332" w:author="張寶騌 CHANG,PAO-TSUNG" w:date="2022-06-19T15:10:00Z">
        <w:r w:rsidR="005F054B">
          <w:t>ment</w:t>
        </w:r>
      </w:ins>
      <w:ins w:id="333" w:author="張寶騌 CHANG,PAO-TSUNG" w:date="2022-06-19T15:09:00Z">
        <w:r w:rsidR="005368D7">
          <w:t xml:space="preserve"> </w:t>
        </w:r>
      </w:ins>
      <w:ins w:id="334" w:author="張寶騌 CHANG,PAO-TSUNG" w:date="2022-06-19T15:07:00Z">
        <w:r w:rsidR="005368D7" w:rsidRPr="005368D7">
          <w:t xml:space="preserve">of </w:t>
        </w:r>
      </w:ins>
      <w:ins w:id="335" w:author="張寶騌 CHANG,PAO-TSUNG" w:date="2022-06-19T15:12:00Z">
        <w:r w:rsidR="005F054B" w:rsidRPr="005F054B">
          <w:t>infrastructure</w:t>
        </w:r>
      </w:ins>
      <w:ins w:id="336" w:author="張寶騌 CHANG,PAO-TSUNG" w:date="2022-06-19T15:07:00Z">
        <w:r w:rsidR="005368D7" w:rsidRPr="005368D7">
          <w:t xml:space="preserve"> can be seen, which can not only save labor costs, but also improve the efficiency of inspection. In recent years, the </w:t>
        </w:r>
      </w:ins>
      <w:ins w:id="337" w:author="張寶騌 CHANG,PAO-TSUNG" w:date="2022-06-19T15:12:00Z">
        <w:r w:rsidR="005F054B" w:rsidRPr="00B33594">
          <w:t>IoT</w:t>
        </w:r>
      </w:ins>
      <w:ins w:id="338" w:author="張寶騌 CHANG,PAO-TSUNG" w:date="2022-06-19T15:07:00Z">
        <w:r w:rsidR="005368D7" w:rsidRPr="005368D7">
          <w:t xml:space="preserve"> technology has become popular, and various electronic </w:t>
        </w:r>
      </w:ins>
      <w:ins w:id="339" w:author="張寶騌 CHANG,PAO-TSUNG" w:date="2022-06-19T15:13:00Z">
        <w:r w:rsidR="005F054B">
          <w:t>modules</w:t>
        </w:r>
      </w:ins>
      <w:ins w:id="340" w:author="張寶騌 CHANG,PAO-TSUNG" w:date="2022-06-19T15:07:00Z">
        <w:r w:rsidR="005368D7" w:rsidRPr="005368D7">
          <w:t xml:space="preserve"> can be seen, such as microcontrollers, accelerometers, strain gauges, weight sensors, and wireless communication modules. It is hoped that with these low-cost sens</w:t>
        </w:r>
      </w:ins>
      <w:ins w:id="341" w:author="張寶騌 CHANG,PAO-TSUNG" w:date="2022-06-19T15:14:00Z">
        <w:r w:rsidR="005F054B">
          <w:t>ors</w:t>
        </w:r>
      </w:ins>
      <w:ins w:id="342" w:author="張寶騌 CHANG,PAO-TSUNG" w:date="2022-06-19T15:07:00Z">
        <w:r w:rsidR="005368D7" w:rsidRPr="005368D7">
          <w:t>,</w:t>
        </w:r>
      </w:ins>
      <w:ins w:id="343" w:author="張寶騌 CHANG,PAO-TSUNG" w:date="2022-06-19T15:14:00Z">
        <w:r w:rsidR="002F4A95">
          <w:t xml:space="preserve"> </w:t>
        </w:r>
      </w:ins>
      <w:ins w:id="344" w:author="張寶騌 CHANG,PAO-TSUNG" w:date="2022-06-19T15:07:00Z">
        <w:r w:rsidR="005368D7" w:rsidRPr="005368D7">
          <w:t xml:space="preserve">through long-term data collection, </w:t>
        </w:r>
      </w:ins>
      <w:ins w:id="345" w:author="張寶騌 CHANG,PAO-TSUNG" w:date="2022-06-19T15:16:00Z">
        <w:r w:rsidR="002F4A95">
          <w:t xml:space="preserve">can achieve the effect of </w:t>
        </w:r>
        <w:r w:rsidR="002F4A95" w:rsidRPr="005368D7">
          <w:t>long-term trends</w:t>
        </w:r>
        <w:r w:rsidR="002F4A95">
          <w:t>.</w:t>
        </w:r>
      </w:ins>
    </w:p>
    <w:p w14:paraId="24E707CB" w14:textId="7C4735DF" w:rsidR="00365F01" w:rsidDel="001E7763" w:rsidRDefault="002F4A95" w:rsidP="00112205">
      <w:pPr>
        <w:spacing w:line="240" w:lineRule="auto"/>
        <w:ind w:leftChars="0" w:left="0" w:firstLineChars="0" w:firstLine="0"/>
        <w:jc w:val="both"/>
        <w:rPr>
          <w:del w:id="346" w:author="張寶騌 CHANG,PAO-TSUNG" w:date="2022-06-19T14:14:00Z"/>
        </w:rPr>
      </w:pPr>
      <w:ins w:id="347" w:author="張寶騌 CHANG,PAO-TSUNG" w:date="2022-06-19T15:17:00Z">
        <w:r w:rsidRPr="002F4A95">
          <w:t xml:space="preserve">In addition, </w:t>
        </w:r>
      </w:ins>
      <w:ins w:id="348" w:author="張寶騌 CHANG,PAO-TSUNG" w:date="2022-06-19T15:19:00Z">
        <w:r>
          <w:t xml:space="preserve">the </w:t>
        </w:r>
        <w:r w:rsidRPr="00B33594">
          <w:t>Reality and Virtuality Cooperation</w:t>
        </w:r>
        <w:r w:rsidRPr="002F4A95">
          <w:t xml:space="preserve"> </w:t>
        </w:r>
        <w:r w:rsidR="001E7763">
          <w:t>is the other popula</w:t>
        </w:r>
      </w:ins>
      <w:ins w:id="349" w:author="張寶騌 CHANG,PAO-TSUNG" w:date="2022-06-19T15:20:00Z">
        <w:r w:rsidR="001E7763">
          <w:t xml:space="preserve">r technique. </w:t>
        </w:r>
      </w:ins>
      <w:ins w:id="350" w:author="張寶騌 CHANG,PAO-TSUNG" w:date="2022-06-19T15:17:00Z">
        <w:r w:rsidRPr="002F4A95">
          <w:t xml:space="preserve">which </w:t>
        </w:r>
      </w:ins>
      <w:ins w:id="351" w:author="張寶騌 CHANG,PAO-TSUNG" w:date="2022-06-19T15:21:00Z">
        <w:r w:rsidR="001E7763">
          <w:t>is</w:t>
        </w:r>
      </w:ins>
      <w:ins w:id="352" w:author="張寶騌 CHANG,PAO-TSUNG" w:date="2022-06-19T15:17:00Z">
        <w:r w:rsidRPr="002F4A95">
          <w:t xml:space="preserve"> characterized by the state perceived in the real world, and the information is presented on the interactive platform through transmission, it allows </w:t>
        </w:r>
      </w:ins>
      <w:ins w:id="353" w:author="張寶騌 CHANG,PAO-TSUNG" w:date="2022-06-19T15:23:00Z">
        <w:r w:rsidR="001E7763">
          <w:t xml:space="preserve">manager </w:t>
        </w:r>
      </w:ins>
      <w:ins w:id="354" w:author="張寶騌 CHANG,PAO-TSUNG" w:date="2022-06-19T15:17:00Z">
        <w:r w:rsidRPr="002F4A95">
          <w:t>to easily monitor the performance of</w:t>
        </w:r>
      </w:ins>
      <w:ins w:id="355" w:author="張寶騌 CHANG,PAO-TSUNG" w:date="2022-06-19T15:24:00Z">
        <w:r w:rsidR="001E7763">
          <w:t xml:space="preserve"> </w:t>
        </w:r>
      </w:ins>
      <w:ins w:id="356" w:author="張寶騌 CHANG,PAO-TSUNG" w:date="2022-06-19T15:17:00Z">
        <w:r w:rsidRPr="002F4A95">
          <w:t>facilities, which is very suitable for the management of engineering and other facilities.</w:t>
        </w:r>
      </w:ins>
      <w:del w:id="357" w:author="張寶騌 CHANG,PAO-TSUNG" w:date="2022-06-19T14:14:00Z">
        <w:r w:rsidR="00365F01" w:rsidDel="00112205">
          <w:delText xml:space="preserve"> of high reliability, large capacity, energy-saving, and carbon reduction in the railway, the construction of the railway system is getting more attention and promotion in Taiwan. The earliest developed railway system was Taiwan Railway Administration, which has already been a hundred years. However, with the development of various technologies, Taiwan Railway still partially relies on handwork and handwriting for recording and management in rail maintenance. It is not only inefficient and unable to effectively use data for analysis and decision-making but also can intuitively know the location.</w:delText>
        </w:r>
      </w:del>
    </w:p>
    <w:p w14:paraId="52EA9C1B" w14:textId="77777777" w:rsidR="001E7763" w:rsidRPr="001E7763" w:rsidRDefault="001E7763" w:rsidP="001E7763">
      <w:pPr>
        <w:spacing w:line="240" w:lineRule="auto"/>
        <w:ind w:leftChars="0" w:left="0" w:firstLineChars="0" w:firstLine="0"/>
        <w:jc w:val="both"/>
        <w:rPr>
          <w:ins w:id="358" w:author="張寶騌 CHANG,PAO-TSUNG" w:date="2022-06-19T15:24:00Z"/>
        </w:rPr>
      </w:pPr>
    </w:p>
    <w:p w14:paraId="7602A4EA" w14:textId="0CC66015" w:rsidR="00DE45FB" w:rsidDel="002B2A67" w:rsidRDefault="002B2A67" w:rsidP="00112205">
      <w:pPr>
        <w:spacing w:line="240" w:lineRule="auto"/>
        <w:ind w:leftChars="0" w:left="0" w:firstLineChars="0" w:firstLine="0"/>
        <w:jc w:val="both"/>
        <w:rPr>
          <w:del w:id="359" w:author="張寶騌 CHANG,PAO-TSUNG" w:date="2022-06-19T14:14:00Z"/>
        </w:rPr>
      </w:pPr>
      <w:ins w:id="360" w:author="張寶騌 CHANG,PAO-TSUNG" w:date="2022-06-19T15:35:00Z">
        <w:r w:rsidRPr="002B2A67">
          <w:t xml:space="preserve">Therefore, this </w:t>
        </w:r>
      </w:ins>
      <w:ins w:id="361" w:author="張寶騌 CHANG,PAO-TSUNG" w:date="2022-06-19T15:36:00Z">
        <w:r>
          <w:t>study</w:t>
        </w:r>
      </w:ins>
      <w:ins w:id="362" w:author="張寶騌 CHANG,PAO-TSUNG" w:date="2022-06-19T15:35:00Z">
        <w:r w:rsidRPr="002B2A67">
          <w:t xml:space="preserve"> attempts to apply these technologies to the monitoring of </w:t>
        </w:r>
      </w:ins>
      <w:ins w:id="363" w:author="張寶騌 CHANG,PAO-TSUNG" w:date="2022-06-19T15:36:00Z">
        <w:r>
          <w:t>r</w:t>
        </w:r>
      </w:ins>
      <w:ins w:id="364" w:author="張寶騌 CHANG,PAO-TSUNG" w:date="2022-06-19T15:37:00Z">
        <w:r>
          <w:t>ailway</w:t>
        </w:r>
      </w:ins>
      <w:ins w:id="365" w:author="張寶騌 CHANG,PAO-TSUNG" w:date="2022-06-19T15:35:00Z">
        <w:r w:rsidRPr="002B2A67">
          <w:t xml:space="preserve"> conditions, using the tools of the IoT framework to sense and transmit data back, then analyze the monitoring trends, and finally present the monitoring data on th</w:t>
        </w:r>
      </w:ins>
      <w:ins w:id="366" w:author="張寶騌 CHANG,PAO-TSUNG" w:date="2022-06-19T15:38:00Z">
        <w:r>
          <w:t>e</w:t>
        </w:r>
      </w:ins>
      <w:ins w:id="367" w:author="張寶騌 CHANG,PAO-TSUNG" w:date="2022-06-19T15:35:00Z">
        <w:r w:rsidRPr="002B2A67">
          <w:t xml:space="preserve"> </w:t>
        </w:r>
      </w:ins>
      <w:ins w:id="368" w:author="張寶騌 CHANG,PAO-TSUNG" w:date="2022-06-19T16:13:00Z">
        <w:r w:rsidR="00DC0DFF">
          <w:t>interactive</w:t>
        </w:r>
      </w:ins>
      <w:ins w:id="369" w:author="張寶騌 CHANG,PAO-TSUNG" w:date="2022-06-19T15:38:00Z">
        <w:r w:rsidRPr="002B2A67">
          <w:t xml:space="preserve"> </w:t>
        </w:r>
      </w:ins>
      <w:ins w:id="370" w:author="張寶騌 CHANG,PAO-TSUNG" w:date="2022-06-19T15:35:00Z">
        <w:r w:rsidRPr="002B2A67">
          <w:t xml:space="preserve">platform. It is expected that the </w:t>
        </w:r>
      </w:ins>
      <w:ins w:id="371" w:author="張寶騌 CHANG,PAO-TSUNG" w:date="2022-06-19T15:39:00Z">
        <w:r>
          <w:t>railway manager can have</w:t>
        </w:r>
      </w:ins>
      <w:ins w:id="372" w:author="張寶騌 CHANG,PAO-TSUNG" w:date="2022-06-19T15:35:00Z">
        <w:r w:rsidRPr="002B2A67">
          <w:t xml:space="preserve"> more convenient tools in their operations to improve efficiency and quality.</w:t>
        </w:r>
        <w:r w:rsidRPr="002B2A67" w:rsidDel="00112205">
          <w:t xml:space="preserve"> </w:t>
        </w:r>
      </w:ins>
      <w:del w:id="373" w:author="張寶騌 CHANG,PAO-TSUNG" w:date="2022-06-19T14:14:00Z">
        <w:r w:rsidR="00365F01" w:rsidDel="00112205">
          <w:delText>If BIM technology can apply to complex railway systems, it can make railway maintenance more efficient. Therefore, this research attempts to apply BIM technology to the maintenance of Taiwan Railway. Through the visualization and the integration of the relevant information of the railway components, the maintenance worker can have a more convenient tool to improve maintenance performance in efficiency and quality.</w:delText>
        </w:r>
      </w:del>
    </w:p>
    <w:p w14:paraId="671CB066" w14:textId="77777777" w:rsidR="002B2A67" w:rsidRDefault="002B2A67" w:rsidP="002B2A67">
      <w:pPr>
        <w:spacing w:line="240" w:lineRule="auto"/>
        <w:ind w:leftChars="0" w:left="0" w:firstLineChars="0" w:firstLine="0"/>
        <w:jc w:val="both"/>
        <w:rPr>
          <w:ins w:id="374" w:author="張寶騌 CHANG,PAO-TSUNG" w:date="2022-06-19T15:39:00Z"/>
        </w:rPr>
      </w:pPr>
    </w:p>
    <w:p w14:paraId="56CD57A6" w14:textId="77777777" w:rsidR="00F8565E" w:rsidRPr="00112205" w:rsidRDefault="00F8565E">
      <w:pPr>
        <w:spacing w:line="240" w:lineRule="auto"/>
        <w:ind w:leftChars="0" w:left="0" w:firstLineChars="0" w:firstLine="0"/>
        <w:jc w:val="both"/>
        <w:pPrChange w:id="375" w:author="張寶騌 CHANG,PAO-TSUNG" w:date="2022-06-19T14:14:00Z">
          <w:pPr>
            <w:spacing w:line="240" w:lineRule="auto"/>
            <w:ind w:leftChars="0" w:left="0" w:firstLineChars="0" w:firstLine="0"/>
          </w:pPr>
        </w:pPrChange>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3A3BB410" w14:textId="2897B294" w:rsidR="00746074" w:rsidDel="00E31437" w:rsidRDefault="00D35D6E" w:rsidP="00112205">
      <w:pPr>
        <w:spacing w:line="240" w:lineRule="auto"/>
        <w:ind w:leftChars="0" w:left="0" w:firstLineChars="0" w:firstLine="0"/>
        <w:jc w:val="both"/>
        <w:rPr>
          <w:del w:id="376" w:author="張寶騌 CHANG,PAO-TSUNG" w:date="2022-06-19T14:14:00Z"/>
        </w:rPr>
      </w:pPr>
      <w:ins w:id="377" w:author="張寶騌 CHANG,PAO-TSUNG" w:date="2022-06-19T15:48:00Z">
        <w:r w:rsidRPr="00D35D6E">
          <w:t xml:space="preserve">This study firstly reviewed the literature to understand the characteristics of </w:t>
        </w:r>
      </w:ins>
      <w:ins w:id="378" w:author="張寶騌 CHANG,PAO-TSUNG" w:date="2022-06-19T15:49:00Z">
        <w:r w:rsidRPr="000D3BA4">
          <w:t>dynamic lateral resistance, vibration acceleration and rail strain</w:t>
        </w:r>
        <w:r>
          <w:t>,</w:t>
        </w:r>
      </w:ins>
      <w:ins w:id="379" w:author="張寶騌 CHANG,PAO-TSUNG" w:date="2022-06-19T15:48:00Z">
        <w:r w:rsidRPr="00D35D6E">
          <w:t xml:space="preserve"> and referred to the maintenance and monitoring methods of relevant railway units.</w:t>
        </w:r>
        <w:r w:rsidRPr="00D35D6E" w:rsidDel="00D35D6E">
          <w:t xml:space="preserve"> </w:t>
        </w:r>
      </w:ins>
      <w:del w:id="380" w:author="張寶騌 CHANG,PAO-TSUNG" w:date="2022-06-19T15:48:00Z">
        <w:r w:rsidR="00746074" w:rsidRPr="00746074" w:rsidDel="00D35D6E">
          <w:delText xml:space="preserve">First, we </w:delText>
        </w:r>
      </w:del>
      <w:del w:id="381" w:author="張寶騌 CHANG,PAO-TSUNG" w:date="2022-06-19T14:14:00Z">
        <w:r w:rsidR="00746074" w:rsidRPr="00746074" w:rsidDel="00112205">
          <w:delText xml:space="preserve">model the existing railway system of Taiwan Railway and attempt to establish a modeling process for the existing railway. Obtain the track data of the Taiwan Railway station as a reference. Then choose Autodesk Revit as modeling software for the railway model and use Dynamo visual programming software to accelerate the modeling efficiency in an automated and stylized way. Next, define the parameter settings of the railway components in the model, and discuss the numbering method and information input. </w:delText>
        </w:r>
      </w:del>
    </w:p>
    <w:p w14:paraId="5EAA9056" w14:textId="27EFDC69" w:rsidR="00E31437" w:rsidRDefault="00E31437" w:rsidP="00E31437">
      <w:pPr>
        <w:spacing w:line="240" w:lineRule="auto"/>
        <w:ind w:leftChars="0" w:left="0" w:firstLineChars="0" w:firstLine="0"/>
        <w:jc w:val="both"/>
        <w:rPr>
          <w:ins w:id="382" w:author="張寶騌 CHANG,PAO-TSUNG" w:date="2022-06-19T15:50:00Z"/>
        </w:rPr>
      </w:pPr>
    </w:p>
    <w:p w14:paraId="37E77D0A" w14:textId="00306313" w:rsidR="00E31437" w:rsidRDefault="00E31437" w:rsidP="00E31437">
      <w:pPr>
        <w:spacing w:line="240" w:lineRule="auto"/>
        <w:ind w:leftChars="0" w:left="0" w:firstLineChars="0" w:firstLine="0"/>
        <w:jc w:val="both"/>
      </w:pPr>
      <w:ins w:id="383" w:author="張寶騌 CHANG,PAO-TSUNG" w:date="2022-06-19T15:50:00Z">
        <w:r>
          <w:t>Then,</w:t>
        </w:r>
      </w:ins>
      <w:ins w:id="384" w:author="張寶騌 CHANG,PAO-TSUNG" w:date="2022-06-19T15:51:00Z">
        <w:r>
          <w:t xml:space="preserve"> we establish a </w:t>
        </w:r>
      </w:ins>
      <w:ins w:id="385" w:author="張寶騌 CHANG,PAO-TSUNG" w:date="2022-06-19T15:52:00Z">
        <w:r w:rsidRPr="00E31437">
          <w:t>lightweight monitoring equipment</w:t>
        </w:r>
        <w:r>
          <w:t>,</w:t>
        </w:r>
      </w:ins>
      <w:ins w:id="386" w:author="張寶騌 CHANG,PAO-TSUNG" w:date="2022-06-20T22:57:00Z">
        <w:r w:rsidR="00CF4BE9">
          <w:rPr>
            <w:rFonts w:hint="eastAsia"/>
          </w:rPr>
          <w:t xml:space="preserve"> </w:t>
        </w:r>
      </w:ins>
      <w:ins w:id="387" w:author="張寶騌 CHANG,PAO-TSUNG" w:date="2022-06-19T15:52:00Z">
        <w:r>
          <w:t xml:space="preserve">which </w:t>
        </w:r>
        <w:r w:rsidRPr="00E31437">
          <w:t>is assembled with relevant</w:t>
        </w:r>
        <w:r>
          <w:t xml:space="preserve"> </w:t>
        </w:r>
        <w:proofErr w:type="gramStart"/>
        <w:r>
          <w:t>sensor</w:t>
        </w:r>
      </w:ins>
      <w:ins w:id="388" w:author="張寶騌 CHANG,PAO-TSUNG" w:date="2022-06-19T15:53:00Z">
        <w:r>
          <w:t>s</w:t>
        </w:r>
      </w:ins>
      <w:ins w:id="389" w:author="張寶騌 CHANG,PAO-TSUNG" w:date="2022-06-19T15:54:00Z">
        <w:r>
          <w:t>(</w:t>
        </w:r>
        <w:proofErr w:type="gramEnd"/>
        <w:r>
          <w:t xml:space="preserve">such as </w:t>
        </w:r>
      </w:ins>
      <w:bookmarkStart w:id="390" w:name="_Hlk107142716"/>
      <w:ins w:id="391" w:author="張寶騌 CHANG,PAO-TSUNG" w:date="2022-06-19T15:55:00Z">
        <w:r>
          <w:t xml:space="preserve">MPU6050, KSM 133/HX 711, </w:t>
        </w:r>
        <w:r w:rsidR="00DF033E">
          <w:t>BF350-3AA</w:t>
        </w:r>
      </w:ins>
      <w:ins w:id="392" w:author="張寶騌 CHANG,PAO-TSUNG" w:date="2022-06-19T15:56:00Z">
        <w:r w:rsidR="00DF033E">
          <w:t xml:space="preserve"> </w:t>
        </w:r>
        <w:bookmarkEnd w:id="390"/>
        <w:r w:rsidR="00DF033E">
          <w:t>module</w:t>
        </w:r>
      </w:ins>
      <w:ins w:id="393" w:author="張寶騌 CHANG,PAO-TSUNG" w:date="2022-06-19T15:54:00Z">
        <w:r>
          <w:t>)</w:t>
        </w:r>
      </w:ins>
      <w:ins w:id="394" w:author="張寶騌 CHANG,PAO-TSUNG" w:date="2022-06-19T15:53:00Z">
        <w:r>
          <w:t xml:space="preserve"> and connect with </w:t>
        </w:r>
        <w:r w:rsidRPr="00E31437">
          <w:t>Arduino</w:t>
        </w:r>
        <w:r>
          <w:t xml:space="preserve"> </w:t>
        </w:r>
        <w:r w:rsidRPr="00E31437">
          <w:t>microcontroller</w:t>
        </w:r>
      </w:ins>
      <w:ins w:id="395" w:author="張寶騌 CHANG,PAO-TSUNG" w:date="2022-06-19T15:56:00Z">
        <w:r w:rsidR="00DF033E">
          <w:t xml:space="preserve">. And </w:t>
        </w:r>
      </w:ins>
      <w:ins w:id="396" w:author="張寶騌 CHANG,PAO-TSUNG" w:date="2022-06-19T15:58:00Z">
        <w:r w:rsidR="00DF033E">
          <w:t xml:space="preserve">install </w:t>
        </w:r>
      </w:ins>
      <w:ins w:id="397" w:author="張寶騌 CHANG,PAO-TSUNG" w:date="2022-06-19T16:20:00Z">
        <w:r w:rsidR="00450EF6">
          <w:t>o</w:t>
        </w:r>
      </w:ins>
      <w:ins w:id="398" w:author="張寶騌 CHANG,PAO-TSUNG" w:date="2022-06-19T15:58:00Z">
        <w:r w:rsidR="00DF033E">
          <w:t>n the</w:t>
        </w:r>
      </w:ins>
      <w:ins w:id="399" w:author="張寶騌 CHANG,PAO-TSUNG" w:date="2022-06-19T16:20:00Z">
        <w:r w:rsidR="00450EF6">
          <w:t xml:space="preserve"> site</w:t>
        </w:r>
      </w:ins>
      <w:ins w:id="400" w:author="張寶騌 CHANG,PAO-TSUNG" w:date="2022-06-19T15:58:00Z">
        <w:r w:rsidR="00DF033E">
          <w:t xml:space="preserve">, </w:t>
        </w:r>
      </w:ins>
      <w:ins w:id="401" w:author="張寶騌 CHANG,PAO-TSUNG" w:date="2022-06-19T15:59:00Z">
        <w:r w:rsidR="00DF033E">
          <w:t>the location is</w:t>
        </w:r>
      </w:ins>
      <w:ins w:id="402" w:author="張寶騌 CHANG,PAO-TSUNG" w:date="2022-06-19T15:58:00Z">
        <w:r w:rsidR="00DF033E">
          <w:t xml:space="preserve"> </w:t>
        </w:r>
      </w:ins>
      <w:ins w:id="403" w:author="張寶騌 CHANG,PAO-TSUNG" w:date="2022-06-19T15:59:00Z">
        <w:r w:rsidR="00DF033E" w:rsidRPr="00DF033E">
          <w:t xml:space="preserve">southern of the </w:t>
        </w:r>
        <w:proofErr w:type="spellStart"/>
        <w:r w:rsidR="00DF033E" w:rsidRPr="00DF033E">
          <w:t>Xinzuoying</w:t>
        </w:r>
        <w:proofErr w:type="spellEnd"/>
        <w:r w:rsidR="00DF033E" w:rsidRPr="00DF033E">
          <w:t xml:space="preserve"> Station, the unearthed section of the underground</w:t>
        </w:r>
      </w:ins>
      <w:ins w:id="404" w:author="張寶騌 CHANG,PAO-TSUNG" w:date="2022-06-19T16:00:00Z">
        <w:r w:rsidR="002E4F73">
          <w:t xml:space="preserve"> tunnel</w:t>
        </w:r>
      </w:ins>
      <w:ins w:id="405" w:author="張寶騌 CHANG,PAO-TSUNG" w:date="2022-06-19T15:59:00Z">
        <w:r w:rsidR="00DF033E" w:rsidRPr="00DF033E">
          <w:t>.</w:t>
        </w:r>
      </w:ins>
      <w:ins w:id="406" w:author="張寶騌 CHANG,PAO-TSUNG" w:date="2022-06-19T16:07:00Z">
        <w:r w:rsidR="00F02908" w:rsidRPr="00F02908">
          <w:t xml:space="preserve"> The data is transmitted to the</w:t>
        </w:r>
      </w:ins>
      <w:ins w:id="407" w:author="張寶騌 CHANG,PAO-TSUNG" w:date="2022-06-19T16:08:00Z">
        <w:r w:rsidR="00F02908">
          <w:t xml:space="preserve"> laptop in NCKU </w:t>
        </w:r>
      </w:ins>
      <w:ins w:id="408" w:author="張寶騌 CHANG,PAO-TSUNG" w:date="2022-06-19T16:07:00Z">
        <w:r w:rsidR="00F02908" w:rsidRPr="00F02908">
          <w:t>real time through the wireless transmission module</w:t>
        </w:r>
      </w:ins>
      <w:ins w:id="409" w:author="張寶騌 CHANG,PAO-TSUNG" w:date="2022-06-19T16:09:00Z">
        <w:r w:rsidR="00F02908">
          <w:t xml:space="preserve">, we </w:t>
        </w:r>
      </w:ins>
      <w:proofErr w:type="gramStart"/>
      <w:ins w:id="410" w:author="張寶騌 CHANG,PAO-TSUNG" w:date="2022-06-19T16:07:00Z">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Finally, data processing and trend analysis are followed</w:t>
        </w:r>
      </w:ins>
      <w:r w:rsidR="007F1C64">
        <w:t xml:space="preserve">, and we collected thre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7F1C64">
        <w:t>to an</w:t>
      </w:r>
      <w:ins w:id="411" w:author="張寶騌 CHANG,PAO-TSUNG" w:date="2022-06-19T16:07:00Z">
        <w:r w:rsidR="007F1C64" w:rsidRPr="00F02908">
          <w:t>alysis</w:t>
        </w:r>
      </w:ins>
      <w:r w:rsidR="007F1C64">
        <w:t xml:space="preserve"> these trend.</w:t>
      </w:r>
    </w:p>
    <w:p w14:paraId="6B44E751" w14:textId="16E32225" w:rsidR="00E12715" w:rsidRDefault="00E12715" w:rsidP="00E12715">
      <w:pPr>
        <w:spacing w:line="240" w:lineRule="auto"/>
        <w:ind w:leftChars="0" w:left="0" w:firstLineChars="0" w:firstLine="0"/>
        <w:jc w:val="center"/>
      </w:pPr>
      <w:r>
        <w:rPr>
          <w:noProof/>
        </w:rPr>
        <w:lastRenderedPageBreak/>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261C1642" w:rsidR="00E12715" w:rsidRDefault="00E12715" w:rsidP="00E12715">
      <w:pPr>
        <w:pStyle w:val="ac"/>
        <w:spacing w:after="180"/>
      </w:pPr>
      <w:r>
        <w:t xml:space="preserve">Figure </w:t>
      </w:r>
      <w:fldSimple w:instr=" SEQ Figure \* ARABIC ">
        <w:r w:rsidR="00643F6D">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6959D4BF" w:rsidR="00224292" w:rsidRPr="00224292" w:rsidRDefault="00224292" w:rsidP="00224292">
      <w:pPr>
        <w:pStyle w:val="ac"/>
        <w:spacing w:after="180"/>
        <w:rPr>
          <w:ins w:id="412" w:author="張寶騌 CHANG,PAO-TSUNG" w:date="2022-06-19T16:10:00Z"/>
        </w:rPr>
      </w:pPr>
      <w:r>
        <w:t xml:space="preserve">Figure </w:t>
      </w:r>
      <w:fldSimple w:instr=" SEQ Figure \* ARABIC ">
        <w:r w:rsidR="00643F6D">
          <w:rPr>
            <w:noProof/>
          </w:rPr>
          <w:t>2</w:t>
        </w:r>
      </w:fldSimple>
      <w:r>
        <w:t xml:space="preserve"> Completely install </w:t>
      </w:r>
      <w:ins w:id="413" w:author="張寶騌 CHANG,PAO-TSUNG" w:date="2022-06-19T15:52:00Z">
        <w:r w:rsidRPr="00E31437">
          <w:t>monitoring equipment</w:t>
        </w:r>
      </w:ins>
    </w:p>
    <w:p w14:paraId="1BC1C890" w14:textId="35883538" w:rsidR="00F02908" w:rsidRDefault="00450EF6" w:rsidP="00E31437">
      <w:pPr>
        <w:spacing w:line="240" w:lineRule="auto"/>
        <w:ind w:leftChars="0" w:left="0" w:firstLineChars="0" w:firstLine="0"/>
        <w:jc w:val="both"/>
      </w:pPr>
      <w:ins w:id="414" w:author="張寶騌 CHANG,PAO-TSUNG" w:date="2022-06-19T16:18:00Z">
        <w:r>
          <w:t>Also</w:t>
        </w:r>
      </w:ins>
      <w:ins w:id="415" w:author="張寶騌 CHANG,PAO-TSUNG" w:date="2022-06-19T16:10:00Z">
        <w:r w:rsidR="00F02908">
          <w:t>,</w:t>
        </w:r>
      </w:ins>
      <w:ins w:id="416" w:author="張寶騌 CHANG,PAO-TSUNG" w:date="2022-06-19T16:11:00Z">
        <w:r w:rsidR="00DC0DFF">
          <w:t xml:space="preserve"> </w:t>
        </w:r>
      </w:ins>
      <w:ins w:id="417" w:author="張寶騌 CHANG,PAO-TSUNG" w:date="2022-06-19T16:13:00Z">
        <w:r w:rsidR="00DC0DFF">
          <w:t>need</w:t>
        </w:r>
      </w:ins>
      <w:ins w:id="418" w:author="張寶騌 CHANG,PAO-TSUNG" w:date="2022-06-19T16:11:00Z">
        <w:r w:rsidR="00DC0DFF">
          <w:t xml:space="preserve"> </w:t>
        </w:r>
        <w:r w:rsidR="00DC0DFF" w:rsidRPr="00DC0DFF">
          <w:t xml:space="preserve">to build </w:t>
        </w:r>
        <w:proofErr w:type="spellStart"/>
        <w:r w:rsidR="00DC0DFF" w:rsidRPr="00DC0DFF">
          <w:t>a</w:t>
        </w:r>
      </w:ins>
      <w:proofErr w:type="spellEnd"/>
      <w:ins w:id="419" w:author="張寶騌 CHANG,PAO-TSUNG" w:date="2022-06-19T16:12:00Z">
        <w:r w:rsidR="00DC0DFF" w:rsidRPr="00DC0DFF">
          <w:t xml:space="preserve"> interactive</w:t>
        </w:r>
      </w:ins>
      <w:ins w:id="420" w:author="張寶騌 CHANG,PAO-TSUNG" w:date="2022-06-19T16:11:00Z">
        <w:r w:rsidR="00DC0DFF" w:rsidRPr="00DC0DFF">
          <w:t xml:space="preserve"> platform</w:t>
        </w:r>
      </w:ins>
      <w:ins w:id="421" w:author="張寶騌 CHANG,PAO-TSUNG" w:date="2022-06-19T16:13:00Z">
        <w:r w:rsidR="00DC0DFF">
          <w:t>,</w:t>
        </w:r>
      </w:ins>
      <w:ins w:id="422" w:author="張寶騌 CHANG,PAO-TSUNG" w:date="2022-06-19T16:14:00Z">
        <w:r w:rsidR="00DC0DFF">
          <w:t xml:space="preserve"> </w:t>
        </w:r>
      </w:ins>
      <w:r w:rsidR="008E192F">
        <w:t xml:space="preserve">first of </w:t>
      </w:r>
      <w:proofErr w:type="spellStart"/>
      <w:proofErr w:type="gramStart"/>
      <w:r w:rsidR="008E192F">
        <w:t>all,</w:t>
      </w:r>
      <w:ins w:id="423" w:author="張寶騌 CHANG,PAO-TSUNG" w:date="2022-06-19T16:13:00Z">
        <w:r w:rsidR="00DC0DFF">
          <w:t>we</w:t>
        </w:r>
        <w:proofErr w:type="spellEnd"/>
        <w:proofErr w:type="gramEnd"/>
        <w:r w:rsidR="00DC0DFF">
          <w:t xml:space="preserve"> use</w:t>
        </w:r>
      </w:ins>
      <w:ins w:id="424" w:author="張寶騌 CHANG,PAO-TSUNG" w:date="2022-06-19T16:14:00Z">
        <w:r w:rsidR="00DC0DFF">
          <w:t xml:space="preserve"> Civil 3D</w:t>
        </w:r>
        <w:r w:rsidR="00DC0DFF">
          <w:rPr>
            <w:rFonts w:hint="eastAsia"/>
          </w:rPr>
          <w:t xml:space="preserve"> </w:t>
        </w:r>
        <w:r w:rsidR="00DC0DFF">
          <w:t>to shape the railway model</w:t>
        </w:r>
      </w:ins>
      <w:r w:rsidR="008E192F">
        <w:t xml:space="preserve"> and import to</w:t>
      </w:r>
      <w:r w:rsidR="008E192F" w:rsidRPr="008E192F">
        <w:t xml:space="preserve"> </w:t>
      </w:r>
      <w:ins w:id="425" w:author="張寶騌 CHANG,PAO-TSUNG" w:date="2022-06-19T16:14:00Z">
        <w:r w:rsidR="008E192F">
          <w:t>Unity</w:t>
        </w:r>
      </w:ins>
      <w:r w:rsidR="008E192F">
        <w:t>. Then,</w:t>
      </w:r>
      <w:ins w:id="426" w:author="張寶騌 CHANG,PAO-TSUNG" w:date="2022-06-19T16:14:00Z">
        <w:r w:rsidR="00DC0DFF">
          <w:t xml:space="preserve"> use Unity </w:t>
        </w:r>
      </w:ins>
      <w:ins w:id="427" w:author="張寶騌 CHANG,PAO-TSUNG" w:date="2022-06-19T16:15:00Z">
        <w:r w:rsidR="00DC0DFF">
          <w:t>to establish main platform</w:t>
        </w:r>
      </w:ins>
      <w:ins w:id="428" w:author="張寶騌 CHANG,PAO-TSUNG" w:date="2022-06-19T16:16:00Z">
        <w:r>
          <w:t>,</w:t>
        </w:r>
      </w:ins>
      <w:r w:rsidR="008E192F">
        <w:t xml:space="preserve"> include </w:t>
      </w:r>
      <w:ins w:id="429" w:author="張寶騌 CHANG,PAO-TSUNG" w:date="2022-06-19T16:15:00Z">
        <w:r w:rsidR="00DC0DFF">
          <w:t xml:space="preserve">user </w:t>
        </w:r>
        <w:proofErr w:type="gramStart"/>
        <w:r>
          <w:t>interface</w:t>
        </w:r>
      </w:ins>
      <w:r w:rsidR="008E192F">
        <w:t>(</w:t>
      </w:r>
      <w:proofErr w:type="gramEnd"/>
      <w:r w:rsidR="008E192F">
        <w:t>UI),button logic</w:t>
      </w:r>
      <w:ins w:id="430" w:author="張寶騌 CHANG,PAO-TSUNG" w:date="2022-06-19T16:17:00Z">
        <w:r>
          <w:t xml:space="preserve"> and</w:t>
        </w:r>
      </w:ins>
      <w:r w:rsidR="001D042C">
        <w:t xml:space="preserve"> page design.</w:t>
      </w:r>
      <w:r w:rsidR="008E192F">
        <w:t xml:space="preserve"> </w:t>
      </w:r>
      <w:r w:rsidR="001D042C">
        <w:t xml:space="preserve">Also </w:t>
      </w:r>
      <w:bookmarkStart w:id="431" w:name="_Hlk106891535"/>
      <w:ins w:id="432" w:author="張寶騌 CHANG,PAO-TSUNG" w:date="2022-06-19T16:17:00Z">
        <w:r>
          <w:t xml:space="preserve">write the </w:t>
        </w:r>
      </w:ins>
      <w:r w:rsidR="002C5C2A">
        <w:t xml:space="preserve">C# </w:t>
      </w:r>
      <w:ins w:id="433" w:author="張寶騌 CHANG,PAO-TSUNG" w:date="2022-06-19T16:17:00Z">
        <w:r>
          <w:t>script to control the program</w:t>
        </w:r>
        <w:bookmarkEnd w:id="431"/>
        <w:r>
          <w:t>, so that the us</w:t>
        </w:r>
      </w:ins>
      <w:ins w:id="434" w:author="張寶騌 CHANG,PAO-TSUNG" w:date="2022-06-19T16:18:00Z">
        <w:r>
          <w:t xml:space="preserve">er can </w:t>
        </w:r>
        <w:r w:rsidRPr="00450EF6">
          <w:t>operate freely</w:t>
        </w:r>
        <w:r>
          <w:t>.</w:t>
        </w:r>
      </w:ins>
    </w:p>
    <w:p w14:paraId="07A519A4" w14:textId="74E41C71" w:rsidR="00B11DF7" w:rsidRDefault="001D042C" w:rsidP="00B11DF7">
      <w:pPr>
        <w:spacing w:line="240" w:lineRule="auto"/>
        <w:ind w:leftChars="0" w:left="0" w:firstLineChars="0" w:firstLine="0"/>
        <w:jc w:val="center"/>
      </w:pPr>
      <w:ins w:id="435" w:author="張寶騌 CHANG,PAO-TSUNG" w:date="2022-04-15T11:20:00Z">
        <w:r>
          <w:rPr>
            <w:noProof/>
          </w:rPr>
          <w:lastRenderedPageBreak/>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ins>
    </w:p>
    <w:p w14:paraId="37A045F6" w14:textId="6B1AFB51" w:rsidR="00B11DF7" w:rsidRDefault="00B11DF7" w:rsidP="00B11DF7">
      <w:pPr>
        <w:pStyle w:val="ac"/>
        <w:spacing w:after="180"/>
      </w:pPr>
      <w:r>
        <w:t xml:space="preserve">Figure </w:t>
      </w:r>
      <w:fldSimple w:instr=" SEQ Figure \* ARABIC ">
        <w:r w:rsidR="00643F6D">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ins w:id="436" w:author="張寶騌 CHANG,PAO-TSUNG" w:date="2022-06-08T19:00:00Z">
        <w:r>
          <w:rPr>
            <w:noProof/>
          </w:rPr>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779681" w14:textId="09C56EF2" w:rsidR="00B11DF7" w:rsidRDefault="00F93099" w:rsidP="00F93099">
      <w:pPr>
        <w:pStyle w:val="ac"/>
        <w:spacing w:after="180"/>
      </w:pPr>
      <w:r>
        <w:t xml:space="preserve">Figure </w:t>
      </w:r>
      <w:fldSimple w:instr=" SEQ Figure \* ARABIC ">
        <w:r w:rsidR="00643F6D">
          <w:rPr>
            <w:noProof/>
          </w:rPr>
          <w:t>4</w:t>
        </w:r>
      </w:fldSimple>
      <w:r>
        <w:t xml:space="preserve"> W</w:t>
      </w:r>
      <w:r w:rsidRPr="00F93099">
        <w:t>rite the C# script to control the program</w:t>
      </w:r>
    </w:p>
    <w:p w14:paraId="73B590A2" w14:textId="77777777" w:rsidR="001D042C" w:rsidRPr="001D042C" w:rsidRDefault="001D042C" w:rsidP="001D042C">
      <w:pPr>
        <w:ind w:left="480" w:firstLine="480"/>
        <w:rPr>
          <w:ins w:id="437" w:author="張寶騌 CHANG,PAO-TSUNG" w:date="2022-06-19T16:12:00Z"/>
        </w:rPr>
      </w:pPr>
    </w:p>
    <w:p w14:paraId="75D315DE" w14:textId="5CEDE1CB" w:rsidR="00DC0DFF" w:rsidRDefault="00450EF6" w:rsidP="00E31437">
      <w:pPr>
        <w:spacing w:line="240" w:lineRule="auto"/>
        <w:ind w:leftChars="0" w:left="0" w:firstLineChars="0" w:firstLine="0"/>
        <w:jc w:val="both"/>
      </w:pPr>
      <w:ins w:id="438" w:author="張寶騌 CHANG,PAO-TSUNG" w:date="2022-06-19T16:18:00Z">
        <w:r w:rsidRPr="00450EF6">
          <w:t xml:space="preserve">Finally, the information measured on the </w:t>
        </w:r>
      </w:ins>
      <w:ins w:id="439" w:author="張寶騌 CHANG,PAO-TSUNG" w:date="2022-06-19T16:20:00Z">
        <w:r>
          <w:t>site</w:t>
        </w:r>
      </w:ins>
      <w:ins w:id="440" w:author="張寶騌 CHANG,PAO-TSUNG" w:date="2022-06-19T16:18:00Z">
        <w:r w:rsidRPr="00450EF6">
          <w:t xml:space="preserve"> is visualized on the relative position of the </w:t>
        </w:r>
      </w:ins>
      <w:ins w:id="441" w:author="張寶騌 CHANG,PAO-TSUNG" w:date="2022-06-19T16:20:00Z">
        <w:r>
          <w:t xml:space="preserve">railway </w:t>
        </w:r>
      </w:ins>
      <w:proofErr w:type="gramStart"/>
      <w:ins w:id="442" w:author="張寶騌 CHANG,PAO-TSUNG" w:date="2022-06-19T16:18:00Z">
        <w:r w:rsidRPr="00450EF6">
          <w:t>model, and</w:t>
        </w:r>
        <w:proofErr w:type="gramEnd"/>
        <w:r w:rsidRPr="00450EF6">
          <w:t xml:space="preserve"> </w:t>
        </w:r>
      </w:ins>
      <w:ins w:id="443" w:author="張寶騌 CHANG,PAO-TSUNG" w:date="2022-06-19T16:20:00Z">
        <w:r>
          <w:t xml:space="preserve">has </w:t>
        </w:r>
      </w:ins>
      <w:ins w:id="444" w:author="張寶騌 CHANG,PAO-TSUNG" w:date="2022-06-19T16:21:00Z">
        <w:r>
          <w:t xml:space="preserve">a </w:t>
        </w:r>
        <w:r w:rsidR="008036B8">
          <w:t>list for manager</w:t>
        </w:r>
      </w:ins>
      <w:ins w:id="445" w:author="張寶騌 CHANG,PAO-TSUNG" w:date="2022-06-19T16:18:00Z">
        <w:r w:rsidRPr="00450EF6">
          <w:t xml:space="preserve"> to fill in the state description </w:t>
        </w:r>
      </w:ins>
      <w:ins w:id="446" w:author="張寶騌 CHANG,PAO-TSUNG" w:date="2022-06-19T16:21:00Z">
        <w:r w:rsidR="008036B8">
          <w:t xml:space="preserve">and </w:t>
        </w:r>
      </w:ins>
      <w:ins w:id="447" w:author="張寶騌 CHANG,PAO-TSUNG" w:date="2022-06-19T16:18:00Z">
        <w:r w:rsidRPr="00450EF6">
          <w:t>record</w:t>
        </w:r>
      </w:ins>
      <w:ins w:id="448" w:author="張寶騌 CHANG,PAO-TSUNG" w:date="2022-06-19T16:22:00Z">
        <w:r w:rsidR="008036B8">
          <w:t xml:space="preserve"> it</w:t>
        </w:r>
      </w:ins>
      <w:ins w:id="449" w:author="張寶騌 CHANG,PAO-TSUNG" w:date="2022-06-19T16:18:00Z">
        <w:r w:rsidRPr="00450EF6">
          <w:t>. In this way, a series of rail</w:t>
        </w:r>
      </w:ins>
      <w:ins w:id="450" w:author="張寶騌 CHANG,PAO-TSUNG" w:date="2022-06-19T16:22:00Z">
        <w:r w:rsidR="008036B8">
          <w:t>way</w:t>
        </w:r>
      </w:ins>
      <w:ins w:id="451" w:author="張寶騌 CHANG,PAO-TSUNG" w:date="2022-06-19T16:18:00Z">
        <w:r w:rsidRPr="00450EF6">
          <w:t xml:space="preserve"> monitoring and the </w:t>
        </w:r>
      </w:ins>
      <w:ins w:id="452" w:author="張寶騌 CHANG,PAO-TSUNG" w:date="2022-06-19T16:23:00Z">
        <w:r w:rsidR="008036B8" w:rsidRPr="000D3BA4">
          <w:t>preliminary</w:t>
        </w:r>
      </w:ins>
      <w:ins w:id="453" w:author="張寶騌 CHANG,PAO-TSUNG" w:date="2022-06-19T16:18:00Z">
        <w:r w:rsidRPr="00450EF6">
          <w:t xml:space="preserve"> framework of </w:t>
        </w:r>
      </w:ins>
      <w:ins w:id="454" w:author="張寶騌 CHANG,PAO-TSUNG" w:date="2022-06-19T16:23:00Z">
        <w:r w:rsidR="008036B8" w:rsidRPr="00B33594">
          <w:t>Reality</w:t>
        </w:r>
        <w:r w:rsidR="008036B8">
          <w:t>-</w:t>
        </w:r>
        <w:r w:rsidR="008036B8" w:rsidRPr="00B33594">
          <w:t>Virtuality Cooperation</w:t>
        </w:r>
      </w:ins>
      <w:ins w:id="455" w:author="張寶騌 CHANG,PAO-TSUNG" w:date="2022-06-19T16:18:00Z">
        <w:r w:rsidRPr="00450EF6">
          <w:t xml:space="preserve"> applications are completed.</w:t>
        </w:r>
      </w:ins>
    </w:p>
    <w:p w14:paraId="5A5DED47" w14:textId="0D039D74" w:rsidR="00F93099" w:rsidRDefault="00F93099" w:rsidP="00F93099">
      <w:pPr>
        <w:ind w:leftChars="83" w:left="199" w:firstLineChars="83" w:firstLine="199"/>
      </w:pPr>
    </w:p>
    <w:p w14:paraId="2CFBFE77" w14:textId="546D5657" w:rsidR="00F93099" w:rsidRPr="00450EF6" w:rsidRDefault="00F93099" w:rsidP="00F93099">
      <w:pPr>
        <w:pStyle w:val="ac"/>
        <w:spacing w:after="180"/>
        <w:rPr>
          <w:ins w:id="456" w:author="張寶騌 CHANG,PAO-TSUNG" w:date="2022-06-19T15:50:00Z"/>
        </w:rPr>
      </w:pPr>
    </w:p>
    <w:p w14:paraId="05AD1BA2" w14:textId="469B1E51" w:rsidR="00DE45FB" w:rsidDel="00A85F45" w:rsidRDefault="00746074" w:rsidP="00112205">
      <w:pPr>
        <w:spacing w:line="240" w:lineRule="auto"/>
        <w:ind w:leftChars="0" w:left="0" w:firstLineChars="0" w:firstLine="0"/>
        <w:jc w:val="both"/>
        <w:rPr>
          <w:del w:id="457" w:author="張寶騌 CHANG,PAO-TSUNG" w:date="2022-06-19T16:45:00Z"/>
        </w:rPr>
      </w:pPr>
      <w:del w:id="458" w:author="張寶騌 CHANG,PAO-TSUNG" w:date="2022-06-19T14:14:00Z">
        <w:r w:rsidRPr="00746074" w:rsidDel="00112205">
          <w:delText>Finally, we initially established a set of railway maintenance procedures using BIM technology. In conjunction with the railway model built above, maintenance management information system is connected in series to obtain the maintenance data of Taiwan Railway and present it in the model. After the maintenance work is over, the improvement data would update both in the railway model and maintenance management information system to complete a series of maintenance procedures.</w:delText>
        </w:r>
      </w:del>
    </w:p>
    <w:p w14:paraId="1C0D6F29" w14:textId="43E3A604" w:rsidR="00E915AA" w:rsidDel="00A85F45" w:rsidRDefault="00E915AA">
      <w:pPr>
        <w:spacing w:line="240" w:lineRule="auto"/>
        <w:ind w:leftChars="0" w:left="0" w:firstLineChars="0" w:firstLine="0"/>
        <w:jc w:val="both"/>
        <w:rPr>
          <w:del w:id="459" w:author="張寶騌 CHANG,PAO-TSUNG" w:date="2022-06-19T16:45:00Z"/>
        </w:rPr>
        <w:pPrChange w:id="460" w:author="張寶騌 CHANG,PAO-TSUNG" w:date="2022-06-19T16:45:00Z">
          <w:pPr>
            <w:spacing w:line="240" w:lineRule="auto"/>
            <w:ind w:leftChars="0" w:left="0" w:firstLineChars="0" w:firstLine="0"/>
          </w:pPr>
        </w:pPrChange>
      </w:pPr>
    </w:p>
    <w:p w14:paraId="21933128" w14:textId="177A97A8" w:rsidR="00DE45FB" w:rsidRDefault="00E915AA" w:rsidP="00F8565E">
      <w:pPr>
        <w:spacing w:line="240" w:lineRule="auto"/>
        <w:ind w:leftChars="0" w:left="0" w:firstLineChars="0" w:firstLine="0"/>
        <w:jc w:val="center"/>
      </w:pPr>
      <w:del w:id="461" w:author="張寶騌 CHANG,PAO-TSUNG" w:date="2022-06-19T16:45:00Z">
        <w:r w:rsidDel="00A85F45">
          <w:rPr>
            <w:b/>
            <w:bCs/>
          </w:rPr>
          <w:br w:type="page"/>
        </w:r>
      </w:del>
      <w:r w:rsidR="00F8565E"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2044260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ins w:id="462" w:author="張寶騌 CHANG,PAO-TSUNG" w:date="2022-06-19T17:36:00Z">
        <w:r w:rsidR="00C63847" w:rsidRPr="00204080">
          <w:t>dynamic lateral resistance</w:t>
        </w:r>
      </w:ins>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on th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77777777" w:rsidR="00BD56E0" w:rsidRDefault="009B5AB3" w:rsidP="002E5071">
      <w:pPr>
        <w:spacing w:line="240" w:lineRule="auto"/>
        <w:ind w:leftChars="0" w:left="0" w:firstLineChars="0" w:firstLine="0"/>
        <w:jc w:val="both"/>
      </w:pPr>
      <w:r>
        <w:t xml:space="preserve">In term of </w:t>
      </w:r>
      <w:r w:rsidRPr="009B5AB3">
        <w:t>vibration acceleration</w:t>
      </w:r>
      <w:r>
        <w:t>, the 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Chiang Express</w:t>
      </w:r>
      <w:r w:rsidR="000841ED">
        <w:t xml:space="preserve"> </w:t>
      </w:r>
      <w:r w:rsidR="00FB69C8">
        <w:t xml:space="preserve">the largest one, </w:t>
      </w:r>
      <w:r w:rsidR="00BD56E0">
        <w:t xml:space="preserve">it may relate to carry more </w:t>
      </w:r>
      <w:proofErr w:type="spellStart"/>
      <w:r w:rsidR="00BD56E0">
        <w:t>passengar</w:t>
      </w:r>
      <w:proofErr w:type="spellEnd"/>
      <w:r w:rsidR="000841ED">
        <w:t>.</w:t>
      </w:r>
    </w:p>
    <w:p w14:paraId="66F03FB2" w14:textId="78204F2F" w:rsidR="009B5AB3" w:rsidRDefault="000841ED" w:rsidP="002E5071">
      <w:pPr>
        <w:spacing w:line="240" w:lineRule="auto"/>
        <w:ind w:leftChars="0" w:left="0" w:firstLineChars="0" w:firstLine="0"/>
        <w:jc w:val="both"/>
      </w:pPr>
      <w:r>
        <w:t xml:space="preserve"> And in the strain value is about 0.05~0.14</w:t>
      </w:r>
      <w:proofErr w:type="gramStart"/>
      <w:r>
        <w:t>%,but</w:t>
      </w:r>
      <w:proofErr w:type="gramEnd"/>
      <w:r>
        <w:t xml:space="preserve"> it just appear one </w:t>
      </w:r>
      <w:r w:rsidR="00461CE0">
        <w:t>peak and be on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5B3777FB"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Chiang Express</w:t>
      </w:r>
      <w:r w:rsidR="004B0527">
        <w:t xml:space="preserve"> is the most obvious one. </w:t>
      </w:r>
    </w:p>
    <w:p w14:paraId="0B732B0E" w14:textId="7108858A" w:rsidR="00BE426C" w:rsidRDefault="00932DCA" w:rsidP="005C6768">
      <w:pPr>
        <w:spacing w:line="240" w:lineRule="auto"/>
        <w:ind w:leftChars="0" w:left="0" w:firstLineChars="0" w:firstLine="0"/>
      </w:pPr>
      <w:r>
        <w:t>In term of</w:t>
      </w:r>
      <w:r w:rsidR="00C56D0B">
        <w:t xml:space="preserve"> </w:t>
      </w:r>
      <w:ins w:id="463" w:author="張寶騌 CHANG,PAO-TSUNG" w:date="2022-06-19T17:36:00Z">
        <w:r w:rsidR="00C56D0B" w:rsidRPr="00204080">
          <w:t>vibration acceleration</w:t>
        </w:r>
      </w:ins>
      <w:r w:rsidR="00C56D0B">
        <w:t xml:space="preserve"> condition, the </w:t>
      </w:r>
      <w:proofErr w:type="spellStart"/>
      <w:r w:rsidR="00C56D0B" w:rsidRPr="000841ED">
        <w:t>Tze</w:t>
      </w:r>
      <w:proofErr w:type="spellEnd"/>
      <w:r w:rsidR="00C56D0B" w:rsidRPr="000841ED">
        <w:t>-Chiang Express</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Chiang Express</w:t>
      </w:r>
      <w:r w:rsidR="004B0527">
        <w:t xml:space="preserve"> present increasing trend.</w:t>
      </w:r>
    </w:p>
    <w:p w14:paraId="49881D87" w14:textId="77777777" w:rsidR="00BA0F87" w:rsidRPr="00BA0F87" w:rsidRDefault="00BA0F87" w:rsidP="005C6768">
      <w:pPr>
        <w:spacing w:line="240" w:lineRule="auto"/>
        <w:ind w:leftChars="0" w:left="0" w:firstLineChars="0" w:firstLine="0"/>
      </w:pPr>
    </w:p>
    <w:p w14:paraId="3A376B12" w14:textId="6A5F5D66" w:rsidR="00C56D0B" w:rsidRDefault="00C56D0B" w:rsidP="005C6768">
      <w:pPr>
        <w:spacing w:line="240" w:lineRule="auto"/>
        <w:ind w:leftChars="0" w:left="0" w:firstLineChars="0" w:firstLine="0"/>
      </w:pPr>
      <w:r>
        <w:rPr>
          <w:noProof/>
        </w:rPr>
        <w:lastRenderedPageBreak/>
        <w:drawing>
          <wp:inline distT="0" distB="0" distL="0" distR="0" wp14:anchorId="5F7C86F8" wp14:editId="5E468114">
            <wp:extent cx="2635742" cy="4054432"/>
            <wp:effectExtent l="0" t="0" r="0" b="3810"/>
            <wp:docPr id="2724" name="圖片 2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6793" cy="4102196"/>
                    </a:xfrm>
                    <a:prstGeom prst="rect">
                      <a:avLst/>
                    </a:prstGeom>
                    <a:noFill/>
                  </pic:spPr>
                </pic:pic>
              </a:graphicData>
            </a:graphic>
          </wp:inline>
        </w:drawing>
      </w:r>
      <w:r w:rsidR="00C9541F">
        <w:rPr>
          <w:noProof/>
        </w:rPr>
        <w:drawing>
          <wp:inline distT="0" distB="0" distL="0" distR="0" wp14:anchorId="7CAA8E48" wp14:editId="30AD8563">
            <wp:extent cx="2902226" cy="4055359"/>
            <wp:effectExtent l="0" t="0" r="0" b="2540"/>
            <wp:docPr id="2730" name="圖片 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17115" cy="4076164"/>
                    </a:xfrm>
                    <a:prstGeom prst="rect">
                      <a:avLst/>
                    </a:prstGeom>
                    <a:noFill/>
                  </pic:spPr>
                </pic:pic>
              </a:graphicData>
            </a:graphic>
          </wp:inline>
        </w:drawing>
      </w:r>
    </w:p>
    <w:p w14:paraId="29DFDA2B" w14:textId="2172B1E9" w:rsidR="00BD06C1" w:rsidRDefault="00BD06C1" w:rsidP="00BD06C1">
      <w:pPr>
        <w:pStyle w:val="ac"/>
        <w:spacing w:after="180"/>
      </w:pPr>
      <w:r>
        <w:lastRenderedPageBreak/>
        <w:t xml:space="preserve">Figure </w:t>
      </w:r>
      <w:fldSimple w:instr=" SEQ Figure \* ARABIC ">
        <w:r w:rsidR="00643F6D">
          <w:rPr>
            <w:noProof/>
          </w:rPr>
          <w:t>5</w:t>
        </w:r>
      </w:fldSimple>
      <w:r>
        <w:t xml:space="preserve">. </w:t>
      </w:r>
      <w:r w:rsidR="00C9541F" w:rsidRPr="00461CE0">
        <w:t>lateral resistance</w:t>
      </w:r>
      <w:r w:rsidR="00C9541F">
        <w:t xml:space="preserve"> /</w:t>
      </w:r>
      <w:r w:rsidR="00C9541F" w:rsidRPr="00C9541F">
        <w:t xml:space="preserve"> </w:t>
      </w:r>
      <w:ins w:id="464" w:author="張寶騌 CHANG,PAO-TSUNG" w:date="2022-06-19T17:36:00Z">
        <w:r w:rsidR="00C9541F" w:rsidRPr="00204080">
          <w:t>acceleration</w:t>
        </w:r>
      </w:ins>
      <w:r w:rsidR="00C9541F">
        <w:t xml:space="preserve"> </w:t>
      </w:r>
      <w:r w:rsidR="00C9541F" w:rsidRPr="00C9541F">
        <w:t>scatter trend and average chart</w:t>
      </w:r>
      <w:r w:rsidR="00C9541F">
        <w:t xml:space="preserve"> of 3 train</w:t>
      </w:r>
    </w:p>
    <w:p w14:paraId="3B7FA637" w14:textId="637DB7F4" w:rsidR="00BD06C1" w:rsidRDefault="00BD06C1" w:rsidP="005C6768">
      <w:pPr>
        <w:spacing w:line="240" w:lineRule="auto"/>
        <w:ind w:leftChars="0" w:left="0" w:firstLineChars="0" w:firstLine="0"/>
      </w:pPr>
    </w:p>
    <w:p w14:paraId="6906FC41" w14:textId="23B49608"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ins w:id="465" w:author="張寶騌 CHANG,PAO-TSUNG" w:date="2022-06-19T17:36:00Z">
        <w:r w:rsidRPr="00204080">
          <w:t>vibration acceleration</w:t>
        </w:r>
      </w:ins>
      <w:r>
        <w:t xml:space="preserve">. </w:t>
      </w:r>
      <w:r w:rsidR="007F1137">
        <w:fldChar w:fldCharType="begin"/>
      </w:r>
      <w:r w:rsidR="007F1137">
        <w:instrText xml:space="preserve"> REF _Ref106890517 \h </w:instrText>
      </w:r>
      <w:r w:rsidR="007F1137">
        <w:fldChar w:fldCharType="separate"/>
      </w:r>
      <w:r w:rsidR="00643F6D">
        <w:t xml:space="preserve">Table </w:t>
      </w:r>
      <w:r w:rsidR="00643F6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555AED37" w14:textId="77777777" w:rsidR="005B0B31" w:rsidRDefault="005B0B31" w:rsidP="005C6768">
      <w:pPr>
        <w:spacing w:line="240" w:lineRule="auto"/>
        <w:ind w:leftChars="0" w:left="0" w:firstLineChars="0" w:firstLine="0"/>
      </w:pPr>
    </w:p>
    <w:p w14:paraId="61CB8758" w14:textId="7763FB0E" w:rsidR="000C5323" w:rsidRPr="000028E2" w:rsidRDefault="007F1137">
      <w:pPr>
        <w:pStyle w:val="ac"/>
        <w:spacing w:after="180"/>
        <w:rPr>
          <w:ins w:id="466" w:author="張寶騌 CHANG,PAO-TSUNG" w:date="2022-05-31T19:16:00Z"/>
        </w:rPr>
        <w:pPrChange w:id="467" w:author="張寶騌 CHANG,PAO-TSUNG" w:date="2022-05-31T21:14:00Z">
          <w:pPr>
            <w:ind w:leftChars="0" w:left="0" w:firstLine="480"/>
          </w:pPr>
        </w:pPrChange>
      </w:pPr>
      <w:bookmarkStart w:id="468" w:name="_Ref106890517"/>
      <w:r>
        <w:t xml:space="preserve">Table </w:t>
      </w:r>
      <w:fldSimple w:instr=" SEQ Table \* ARABIC ">
        <w:r w:rsidR="00643F6D">
          <w:rPr>
            <w:noProof/>
          </w:rPr>
          <w:t>1</w:t>
        </w:r>
      </w:fldSimple>
      <w:bookmarkEnd w:id="468"/>
      <w:r>
        <w:t xml:space="preserve"> </w:t>
      </w:r>
      <w:bookmarkStart w:id="469" w:name="_Hlk106890938"/>
      <w:r w:rsidRPr="007F1137">
        <w:t>Correlation coefficient</w:t>
      </w:r>
      <w:bookmarkEnd w:id="469"/>
      <w:r w:rsidRPr="007F1137">
        <w:t xml:space="preserve"> table between monitoring items and passing speed</w:t>
      </w:r>
    </w:p>
    <w:tbl>
      <w:tblPr>
        <w:tblStyle w:val="afa"/>
        <w:tblW w:w="7192" w:type="dxa"/>
        <w:jc w:val="center"/>
        <w:tblLook w:val="04A0" w:firstRow="1" w:lastRow="0" w:firstColumn="1" w:lastColumn="0" w:noHBand="0" w:noVBand="1"/>
        <w:tblPrChange w:id="470" w:author="張寶騌 CHANG,PAO-TSUNG" w:date="2022-06-13T15:35:00Z">
          <w:tblPr>
            <w:tblStyle w:val="afa"/>
            <w:tblW w:w="9027" w:type="dxa"/>
            <w:jc w:val="center"/>
            <w:tblLook w:val="04A0" w:firstRow="1" w:lastRow="0" w:firstColumn="1" w:lastColumn="0" w:noHBand="0" w:noVBand="1"/>
          </w:tblPr>
        </w:tblPrChange>
      </w:tblPr>
      <w:tblGrid>
        <w:gridCol w:w="1951"/>
        <w:gridCol w:w="2493"/>
        <w:gridCol w:w="2748"/>
        <w:tblGridChange w:id="471">
          <w:tblGrid>
            <w:gridCol w:w="1095"/>
            <w:gridCol w:w="2493"/>
            <w:gridCol w:w="2748"/>
          </w:tblGrid>
        </w:tblGridChange>
      </w:tblGrid>
      <w:tr w:rsidR="007F1137" w14:paraId="3447DC83" w14:textId="77777777" w:rsidTr="007F1137">
        <w:trPr>
          <w:trHeight w:val="423"/>
          <w:jc w:val="center"/>
          <w:ins w:id="472" w:author="張寶騌 CHANG,PAO-TSUNG" w:date="2022-05-31T21:04:00Z"/>
          <w:trPrChange w:id="473" w:author="張寶騌 CHANG,PAO-TSUNG" w:date="2022-06-13T15:35:00Z">
            <w:trPr>
              <w:trHeight w:val="423"/>
              <w:jc w:val="center"/>
            </w:trPr>
          </w:trPrChange>
        </w:trPr>
        <w:tc>
          <w:tcPr>
            <w:tcW w:w="1951" w:type="dxa"/>
            <w:vAlign w:val="center"/>
            <w:tcPrChange w:id="474" w:author="張寶騌 CHANG,PAO-TSUNG" w:date="2022-06-13T15:35:00Z">
              <w:tcPr>
                <w:tcW w:w="1095" w:type="dxa"/>
                <w:vAlign w:val="bottom"/>
              </w:tcPr>
            </w:tcPrChange>
          </w:tcPr>
          <w:p w14:paraId="581426DD" w14:textId="445B1322" w:rsidR="007F1137" w:rsidRPr="007F1137" w:rsidRDefault="007F1137">
            <w:pPr>
              <w:ind w:leftChars="0" w:left="0" w:firstLineChars="0" w:firstLine="0"/>
              <w:jc w:val="center"/>
              <w:rPr>
                <w:ins w:id="475" w:author="張寶騌 CHANG,PAO-TSUNG" w:date="2022-05-31T21:04:00Z"/>
                <w:sz w:val="20"/>
                <w:szCs w:val="20"/>
                <w:rPrChange w:id="476" w:author="張寶騌 CHANG,PAO-TSUNG" w:date="2022-06-10T15:50:00Z">
                  <w:rPr>
                    <w:ins w:id="477" w:author="張寶騌 CHANG,PAO-TSUNG" w:date="2022-05-31T21:04:00Z"/>
                  </w:rPr>
                </w:rPrChange>
              </w:rPr>
              <w:pPrChange w:id="478" w:author="張寶騌 CHANG,PAO-TSUNG" w:date="2022-06-10T15:51:00Z">
                <w:pPr>
                  <w:ind w:leftChars="0" w:left="0" w:firstLineChars="0" w:firstLine="0"/>
                </w:pPr>
              </w:pPrChange>
            </w:pPr>
            <w:r w:rsidRPr="007F1137">
              <w:rPr>
                <w:sz w:val="20"/>
                <w:szCs w:val="20"/>
              </w:rPr>
              <w:t>Type</w:t>
            </w:r>
          </w:p>
        </w:tc>
        <w:tc>
          <w:tcPr>
            <w:tcW w:w="2493" w:type="dxa"/>
            <w:vAlign w:val="bottom"/>
            <w:tcPrChange w:id="479" w:author="張寶騌 CHANG,PAO-TSUNG" w:date="2022-06-13T15:35:00Z">
              <w:tcPr>
                <w:tcW w:w="2493" w:type="dxa"/>
                <w:vAlign w:val="bottom"/>
              </w:tcPr>
            </w:tcPrChange>
          </w:tcPr>
          <w:p w14:paraId="1823DBB5" w14:textId="2110C7BA" w:rsidR="007F1137" w:rsidRPr="007F1137" w:rsidRDefault="007F1137">
            <w:pPr>
              <w:ind w:leftChars="0" w:left="0" w:firstLineChars="0" w:firstLine="0"/>
              <w:jc w:val="center"/>
              <w:rPr>
                <w:ins w:id="480" w:author="張寶騌 CHANG,PAO-TSUNG" w:date="2022-05-31T21:04:00Z"/>
                <w:sz w:val="20"/>
                <w:szCs w:val="20"/>
                <w:rPrChange w:id="481" w:author="張寶騌 CHANG,PAO-TSUNG" w:date="2022-06-10T15:50:00Z">
                  <w:rPr>
                    <w:ins w:id="482" w:author="張寶騌 CHANG,PAO-TSUNG" w:date="2022-05-31T21:04:00Z"/>
                  </w:rPr>
                </w:rPrChange>
              </w:rPr>
              <w:pPrChange w:id="483" w:author="張寶騌 CHANG,PAO-TSUNG" w:date="2022-06-10T15:51:00Z">
                <w:pPr>
                  <w:ind w:leftChars="0" w:left="0" w:firstLineChars="0" w:firstLine="0"/>
                </w:pPr>
              </w:pPrChange>
            </w:pPr>
            <w:r w:rsidRPr="007F1137">
              <w:rPr>
                <w:sz w:val="20"/>
                <w:szCs w:val="20"/>
              </w:rPr>
              <w:t>Compare lateral resistance with passing speed</w:t>
            </w:r>
          </w:p>
        </w:tc>
        <w:tc>
          <w:tcPr>
            <w:tcW w:w="2748" w:type="dxa"/>
            <w:vAlign w:val="bottom"/>
            <w:tcPrChange w:id="484" w:author="張寶騌 CHANG,PAO-TSUNG" w:date="2022-06-13T15:35:00Z">
              <w:tcPr>
                <w:tcW w:w="2748" w:type="dxa"/>
                <w:vAlign w:val="bottom"/>
              </w:tcPr>
            </w:tcPrChange>
          </w:tcPr>
          <w:p w14:paraId="32B0660D" w14:textId="4201440B" w:rsidR="007F1137" w:rsidRPr="007F1137" w:rsidRDefault="007F1137" w:rsidP="007F1137">
            <w:pPr>
              <w:ind w:leftChars="0" w:left="0" w:firstLineChars="0" w:firstLine="0"/>
              <w:jc w:val="center"/>
              <w:rPr>
                <w:ins w:id="485" w:author="張寶騌 CHANG,PAO-TSUNG" w:date="2022-06-07T15:36:00Z"/>
                <w:sz w:val="20"/>
                <w:szCs w:val="20"/>
                <w:rPrChange w:id="486" w:author="張寶騌 CHANG,PAO-TSUNG" w:date="2022-06-10T15:50:00Z">
                  <w:rPr>
                    <w:ins w:id="487" w:author="張寶騌 CHANG,PAO-TSUNG" w:date="2022-06-07T15:36:00Z"/>
                  </w:rPr>
                </w:rPrChange>
              </w:rPr>
            </w:pPr>
            <w:r w:rsidRPr="007F1137">
              <w:rPr>
                <w:sz w:val="20"/>
                <w:szCs w:val="20"/>
              </w:rPr>
              <w:t xml:space="preserve">Compare </w:t>
            </w:r>
            <w:ins w:id="488" w:author="張寶騌 CHANG,PAO-TSUNG" w:date="2022-06-19T17:36:00Z">
              <w:r w:rsidRPr="007F1137">
                <w:rPr>
                  <w:sz w:val="20"/>
                  <w:szCs w:val="20"/>
                </w:rPr>
                <w:t>acceleration</w:t>
              </w:r>
            </w:ins>
            <w:r w:rsidRPr="007F1137">
              <w:rPr>
                <w:sz w:val="20"/>
                <w:szCs w:val="20"/>
              </w:rPr>
              <w:t xml:space="preserve"> with passing speed</w:t>
            </w:r>
          </w:p>
        </w:tc>
      </w:tr>
      <w:tr w:rsidR="007F1137" w14:paraId="7E438DDA" w14:textId="77777777" w:rsidTr="007F1137">
        <w:trPr>
          <w:trHeight w:val="423"/>
          <w:jc w:val="center"/>
          <w:ins w:id="489" w:author="張寶騌 CHANG,PAO-TSUNG" w:date="2022-05-31T21:04:00Z"/>
          <w:trPrChange w:id="490" w:author="張寶騌 CHANG,PAO-TSUNG" w:date="2022-06-13T15:35:00Z">
            <w:trPr>
              <w:trHeight w:val="423"/>
              <w:jc w:val="center"/>
            </w:trPr>
          </w:trPrChange>
        </w:trPr>
        <w:tc>
          <w:tcPr>
            <w:tcW w:w="1951" w:type="dxa"/>
            <w:vAlign w:val="bottom"/>
            <w:tcPrChange w:id="491" w:author="張寶騌 CHANG,PAO-TSUNG" w:date="2022-06-13T15:35:00Z">
              <w:tcPr>
                <w:tcW w:w="1095" w:type="dxa"/>
                <w:vAlign w:val="bottom"/>
              </w:tcPr>
            </w:tcPrChange>
          </w:tcPr>
          <w:p w14:paraId="43E3549F" w14:textId="7AC4BA8B" w:rsidR="007F1137" w:rsidRPr="007F1137" w:rsidRDefault="007F1137">
            <w:pPr>
              <w:ind w:leftChars="0" w:left="0" w:firstLineChars="0" w:firstLine="0"/>
              <w:jc w:val="center"/>
              <w:rPr>
                <w:ins w:id="492" w:author="張寶騌 CHANG,PAO-TSUNG" w:date="2022-05-31T21:04:00Z"/>
                <w:sz w:val="20"/>
                <w:szCs w:val="20"/>
                <w:rPrChange w:id="493" w:author="張寶騌 CHANG,PAO-TSUNG" w:date="2022-06-10T15:50:00Z">
                  <w:rPr>
                    <w:ins w:id="494" w:author="張寶騌 CHANG,PAO-TSUNG" w:date="2022-05-31T21:04:00Z"/>
                  </w:rPr>
                </w:rPrChange>
              </w:rPr>
              <w:pPrChange w:id="495" w:author="張寶騌 CHANG,PAO-TSUNG" w:date="2022-06-10T15:51:00Z">
                <w:pPr>
                  <w:ind w:leftChars="0" w:left="0" w:firstLineChars="0" w:firstLine="0"/>
                </w:pPr>
              </w:pPrChange>
            </w:pPr>
            <w:proofErr w:type="spellStart"/>
            <w:r w:rsidRPr="007F1137">
              <w:rPr>
                <w:sz w:val="20"/>
                <w:szCs w:val="20"/>
              </w:rPr>
              <w:t>Tze</w:t>
            </w:r>
            <w:proofErr w:type="spellEnd"/>
            <w:r w:rsidRPr="007F1137">
              <w:rPr>
                <w:sz w:val="20"/>
                <w:szCs w:val="20"/>
              </w:rPr>
              <w:t>-Chiang Express</w:t>
            </w:r>
          </w:p>
        </w:tc>
        <w:tc>
          <w:tcPr>
            <w:tcW w:w="2493" w:type="dxa"/>
            <w:vAlign w:val="bottom"/>
            <w:tcPrChange w:id="496" w:author="張寶騌 CHANG,PAO-TSUNG" w:date="2022-06-13T15:35:00Z">
              <w:tcPr>
                <w:tcW w:w="2493" w:type="dxa"/>
                <w:vAlign w:val="bottom"/>
              </w:tcPr>
            </w:tcPrChange>
          </w:tcPr>
          <w:p w14:paraId="03323919" w14:textId="77777777" w:rsidR="007F1137" w:rsidRPr="007F1137" w:rsidRDefault="007F1137">
            <w:pPr>
              <w:ind w:leftChars="0" w:left="0" w:firstLineChars="0" w:firstLine="0"/>
              <w:jc w:val="center"/>
              <w:rPr>
                <w:ins w:id="497" w:author="張寶騌 CHANG,PAO-TSUNG" w:date="2022-05-31T21:04:00Z"/>
                <w:sz w:val="20"/>
                <w:szCs w:val="20"/>
                <w:rPrChange w:id="498" w:author="張寶騌 CHANG,PAO-TSUNG" w:date="2022-06-10T15:50:00Z">
                  <w:rPr>
                    <w:ins w:id="499" w:author="張寶騌 CHANG,PAO-TSUNG" w:date="2022-05-31T21:04:00Z"/>
                  </w:rPr>
                </w:rPrChange>
              </w:rPr>
              <w:pPrChange w:id="500" w:author="張寶騌 CHANG,PAO-TSUNG" w:date="2022-06-10T15:51:00Z">
                <w:pPr>
                  <w:ind w:leftChars="0" w:left="0" w:firstLineChars="0" w:firstLine="0"/>
                </w:pPr>
              </w:pPrChange>
            </w:pPr>
            <w:ins w:id="501" w:author="張寶騌 CHANG,PAO-TSUNG" w:date="2022-05-31T21:11:00Z">
              <w:r w:rsidRPr="007F1137">
                <w:rPr>
                  <w:sz w:val="20"/>
                  <w:szCs w:val="20"/>
                  <w:rPrChange w:id="502" w:author="張寶騌 CHANG,PAO-TSUNG" w:date="2022-06-10T15:50:00Z">
                    <w:rPr/>
                  </w:rPrChange>
                </w:rPr>
                <w:t>0.</w:t>
              </w:r>
            </w:ins>
            <w:ins w:id="503" w:author="張寶騌 CHANG,PAO-TSUNG" w:date="2022-06-07T15:56:00Z">
              <w:r w:rsidRPr="007F1137">
                <w:rPr>
                  <w:sz w:val="20"/>
                  <w:szCs w:val="20"/>
                  <w:rPrChange w:id="504" w:author="張寶騌 CHANG,PAO-TSUNG" w:date="2022-06-10T15:50:00Z">
                    <w:rPr/>
                  </w:rPrChange>
                </w:rPr>
                <w:t>277</w:t>
              </w:r>
            </w:ins>
          </w:p>
        </w:tc>
        <w:tc>
          <w:tcPr>
            <w:tcW w:w="2748" w:type="dxa"/>
            <w:vAlign w:val="bottom"/>
            <w:tcPrChange w:id="505" w:author="張寶騌 CHANG,PAO-TSUNG" w:date="2022-06-13T15:35:00Z">
              <w:tcPr>
                <w:tcW w:w="2748" w:type="dxa"/>
                <w:vAlign w:val="bottom"/>
              </w:tcPr>
            </w:tcPrChange>
          </w:tcPr>
          <w:p w14:paraId="38C525AF" w14:textId="77777777" w:rsidR="007F1137" w:rsidRPr="007F1137" w:rsidRDefault="007F1137" w:rsidP="007F1137">
            <w:pPr>
              <w:ind w:leftChars="0" w:left="0" w:firstLineChars="0" w:firstLine="0"/>
              <w:jc w:val="center"/>
              <w:rPr>
                <w:ins w:id="506" w:author="張寶騌 CHANG,PAO-TSUNG" w:date="2022-06-07T15:36:00Z"/>
                <w:sz w:val="20"/>
                <w:szCs w:val="20"/>
                <w:rPrChange w:id="507" w:author="張寶騌 CHANG,PAO-TSUNG" w:date="2022-06-10T15:50:00Z">
                  <w:rPr>
                    <w:ins w:id="508" w:author="張寶騌 CHANG,PAO-TSUNG" w:date="2022-06-07T15:36:00Z"/>
                  </w:rPr>
                </w:rPrChange>
              </w:rPr>
            </w:pPr>
            <w:ins w:id="509" w:author="張寶騌 CHANG,PAO-TSUNG" w:date="2022-06-07T15:37:00Z">
              <w:r w:rsidRPr="007F1137">
                <w:rPr>
                  <w:sz w:val="20"/>
                  <w:szCs w:val="20"/>
                  <w:rPrChange w:id="510" w:author="張寶騌 CHANG,PAO-TSUNG" w:date="2022-06-10T15:50:00Z">
                    <w:rPr/>
                  </w:rPrChange>
                </w:rPr>
                <w:t>0.</w:t>
              </w:r>
            </w:ins>
            <w:ins w:id="511" w:author="張寶騌 CHANG,PAO-TSUNG" w:date="2022-06-07T15:57:00Z">
              <w:r w:rsidRPr="007F1137">
                <w:rPr>
                  <w:sz w:val="20"/>
                  <w:szCs w:val="20"/>
                  <w:rPrChange w:id="512" w:author="張寶騌 CHANG,PAO-TSUNG" w:date="2022-06-10T15:50:00Z">
                    <w:rPr/>
                  </w:rPrChange>
                </w:rPr>
                <w:t>193</w:t>
              </w:r>
            </w:ins>
          </w:p>
        </w:tc>
      </w:tr>
      <w:tr w:rsidR="007F1137" w14:paraId="37EEB369" w14:textId="77777777" w:rsidTr="007F1137">
        <w:trPr>
          <w:trHeight w:val="423"/>
          <w:jc w:val="center"/>
          <w:ins w:id="513" w:author="張寶騌 CHANG,PAO-TSUNG" w:date="2022-05-31T21:04:00Z"/>
          <w:trPrChange w:id="514" w:author="張寶騌 CHANG,PAO-TSUNG" w:date="2022-06-13T15:35:00Z">
            <w:trPr>
              <w:trHeight w:val="423"/>
              <w:jc w:val="center"/>
            </w:trPr>
          </w:trPrChange>
        </w:trPr>
        <w:tc>
          <w:tcPr>
            <w:tcW w:w="1951" w:type="dxa"/>
            <w:vAlign w:val="bottom"/>
            <w:tcPrChange w:id="515" w:author="張寶騌 CHANG,PAO-TSUNG" w:date="2022-06-13T15:35:00Z">
              <w:tcPr>
                <w:tcW w:w="1095" w:type="dxa"/>
                <w:vAlign w:val="bottom"/>
              </w:tcPr>
            </w:tcPrChange>
          </w:tcPr>
          <w:p w14:paraId="00A5EEE4" w14:textId="08656318" w:rsidR="007F1137" w:rsidRPr="007F1137" w:rsidRDefault="007F1137">
            <w:pPr>
              <w:ind w:leftChars="0" w:left="0" w:firstLineChars="0" w:firstLine="0"/>
              <w:jc w:val="center"/>
              <w:rPr>
                <w:ins w:id="516" w:author="張寶騌 CHANG,PAO-TSUNG" w:date="2022-05-31T21:04:00Z"/>
                <w:sz w:val="20"/>
                <w:szCs w:val="20"/>
                <w:rPrChange w:id="517" w:author="張寶騌 CHANG,PAO-TSUNG" w:date="2022-06-10T15:50:00Z">
                  <w:rPr>
                    <w:ins w:id="518" w:author="張寶騌 CHANG,PAO-TSUNG" w:date="2022-05-31T21:04:00Z"/>
                  </w:rPr>
                </w:rPrChange>
              </w:rPr>
              <w:pPrChange w:id="519" w:author="張寶騌 CHANG,PAO-TSUNG" w:date="2022-06-10T15:51:00Z">
                <w:pPr>
                  <w:ind w:leftChars="0" w:left="0" w:firstLineChars="0" w:firstLine="0"/>
                </w:pPr>
              </w:pPrChange>
            </w:pPr>
            <w:proofErr w:type="spellStart"/>
            <w:r w:rsidRPr="007F1137">
              <w:rPr>
                <w:sz w:val="20"/>
                <w:szCs w:val="20"/>
              </w:rPr>
              <w:t>Puyuma</w:t>
            </w:r>
            <w:proofErr w:type="spellEnd"/>
            <w:r w:rsidRPr="007F1137">
              <w:rPr>
                <w:sz w:val="20"/>
                <w:szCs w:val="20"/>
              </w:rPr>
              <w:t xml:space="preserve"> Express</w:t>
            </w:r>
          </w:p>
        </w:tc>
        <w:tc>
          <w:tcPr>
            <w:tcW w:w="2493" w:type="dxa"/>
            <w:vAlign w:val="bottom"/>
            <w:tcPrChange w:id="520" w:author="張寶騌 CHANG,PAO-TSUNG" w:date="2022-06-13T15:35:00Z">
              <w:tcPr>
                <w:tcW w:w="2493" w:type="dxa"/>
                <w:vAlign w:val="bottom"/>
              </w:tcPr>
            </w:tcPrChange>
          </w:tcPr>
          <w:p w14:paraId="78CA5CB1" w14:textId="77777777" w:rsidR="007F1137" w:rsidRPr="007F1137" w:rsidRDefault="007F1137">
            <w:pPr>
              <w:ind w:leftChars="0" w:left="0" w:firstLineChars="0" w:firstLine="0"/>
              <w:jc w:val="center"/>
              <w:rPr>
                <w:ins w:id="521" w:author="張寶騌 CHANG,PAO-TSUNG" w:date="2022-05-31T21:04:00Z"/>
                <w:sz w:val="20"/>
                <w:szCs w:val="20"/>
                <w:rPrChange w:id="522" w:author="張寶騌 CHANG,PAO-TSUNG" w:date="2022-06-10T15:50:00Z">
                  <w:rPr>
                    <w:ins w:id="523" w:author="張寶騌 CHANG,PAO-TSUNG" w:date="2022-05-31T21:04:00Z"/>
                  </w:rPr>
                </w:rPrChange>
              </w:rPr>
              <w:pPrChange w:id="524" w:author="張寶騌 CHANG,PAO-TSUNG" w:date="2022-06-10T15:51:00Z">
                <w:pPr>
                  <w:ind w:leftChars="0" w:left="0" w:firstLineChars="0" w:firstLine="0"/>
                </w:pPr>
              </w:pPrChange>
            </w:pPr>
            <w:ins w:id="525" w:author="張寶騌 CHANG,PAO-TSUNG" w:date="2022-05-31T21:12:00Z">
              <w:r w:rsidRPr="007F1137">
                <w:rPr>
                  <w:sz w:val="20"/>
                  <w:szCs w:val="20"/>
                  <w:rPrChange w:id="526" w:author="張寶騌 CHANG,PAO-TSUNG" w:date="2022-06-10T15:50:00Z">
                    <w:rPr/>
                  </w:rPrChange>
                </w:rPr>
                <w:t>0.</w:t>
              </w:r>
            </w:ins>
            <w:ins w:id="527" w:author="張寶騌 CHANG,PAO-TSUNG" w:date="2022-05-31T21:13:00Z">
              <w:r w:rsidRPr="007F1137">
                <w:rPr>
                  <w:sz w:val="20"/>
                  <w:szCs w:val="20"/>
                  <w:rPrChange w:id="528" w:author="張寶騌 CHANG,PAO-TSUNG" w:date="2022-06-10T15:50:00Z">
                    <w:rPr/>
                  </w:rPrChange>
                </w:rPr>
                <w:t>2</w:t>
              </w:r>
            </w:ins>
            <w:ins w:id="529" w:author="張寶騌 CHANG,PAO-TSUNG" w:date="2022-06-02T17:39:00Z">
              <w:r w:rsidRPr="007F1137">
                <w:rPr>
                  <w:sz w:val="20"/>
                  <w:szCs w:val="20"/>
                  <w:rPrChange w:id="530" w:author="張寶騌 CHANG,PAO-TSUNG" w:date="2022-06-10T15:50:00Z">
                    <w:rPr/>
                  </w:rPrChange>
                </w:rPr>
                <w:t>41</w:t>
              </w:r>
            </w:ins>
          </w:p>
        </w:tc>
        <w:tc>
          <w:tcPr>
            <w:tcW w:w="2748" w:type="dxa"/>
            <w:vAlign w:val="bottom"/>
            <w:tcPrChange w:id="531" w:author="張寶騌 CHANG,PAO-TSUNG" w:date="2022-06-13T15:35:00Z">
              <w:tcPr>
                <w:tcW w:w="2748" w:type="dxa"/>
                <w:vAlign w:val="bottom"/>
              </w:tcPr>
            </w:tcPrChange>
          </w:tcPr>
          <w:p w14:paraId="0652F787" w14:textId="77777777" w:rsidR="007F1137" w:rsidRPr="007F1137" w:rsidRDefault="007F1137" w:rsidP="007F1137">
            <w:pPr>
              <w:ind w:leftChars="0" w:left="0" w:firstLineChars="0" w:firstLine="0"/>
              <w:jc w:val="center"/>
              <w:rPr>
                <w:ins w:id="532" w:author="張寶騌 CHANG,PAO-TSUNG" w:date="2022-06-07T15:36:00Z"/>
                <w:sz w:val="20"/>
                <w:szCs w:val="20"/>
                <w:rPrChange w:id="533" w:author="張寶騌 CHANG,PAO-TSUNG" w:date="2022-06-10T15:50:00Z">
                  <w:rPr>
                    <w:ins w:id="534" w:author="張寶騌 CHANG,PAO-TSUNG" w:date="2022-06-07T15:36:00Z"/>
                  </w:rPr>
                </w:rPrChange>
              </w:rPr>
            </w:pPr>
            <w:ins w:id="535" w:author="張寶騌 CHANG,PAO-TSUNG" w:date="2022-06-07T15:37:00Z">
              <w:r w:rsidRPr="007F1137">
                <w:rPr>
                  <w:sz w:val="20"/>
                  <w:szCs w:val="20"/>
                  <w:rPrChange w:id="536" w:author="張寶騌 CHANG,PAO-TSUNG" w:date="2022-06-10T15:50:00Z">
                    <w:rPr/>
                  </w:rPrChange>
                </w:rPr>
                <w:t>0.352</w:t>
              </w:r>
            </w:ins>
          </w:p>
        </w:tc>
      </w:tr>
      <w:tr w:rsidR="007F1137" w14:paraId="267043FD" w14:textId="77777777" w:rsidTr="007F1137">
        <w:trPr>
          <w:trHeight w:val="413"/>
          <w:jc w:val="center"/>
          <w:ins w:id="537" w:author="張寶騌 CHANG,PAO-TSUNG" w:date="2022-05-31T21:04:00Z"/>
          <w:trPrChange w:id="538" w:author="張寶騌 CHANG,PAO-TSUNG" w:date="2022-06-13T15:35:00Z">
            <w:trPr>
              <w:trHeight w:val="413"/>
              <w:jc w:val="center"/>
            </w:trPr>
          </w:trPrChange>
        </w:trPr>
        <w:tc>
          <w:tcPr>
            <w:tcW w:w="1951" w:type="dxa"/>
            <w:vAlign w:val="bottom"/>
            <w:tcPrChange w:id="539" w:author="張寶騌 CHANG,PAO-TSUNG" w:date="2022-06-13T15:35:00Z">
              <w:tcPr>
                <w:tcW w:w="1095" w:type="dxa"/>
                <w:vAlign w:val="bottom"/>
              </w:tcPr>
            </w:tcPrChange>
          </w:tcPr>
          <w:p w14:paraId="5B6593EA" w14:textId="49833757" w:rsidR="007F1137" w:rsidRPr="007F1137" w:rsidRDefault="007F1137">
            <w:pPr>
              <w:ind w:leftChars="0" w:left="0" w:firstLineChars="0" w:firstLine="0"/>
              <w:jc w:val="center"/>
              <w:rPr>
                <w:ins w:id="540" w:author="張寶騌 CHANG,PAO-TSUNG" w:date="2022-05-31T21:04:00Z"/>
                <w:sz w:val="20"/>
                <w:szCs w:val="20"/>
                <w:rPrChange w:id="541" w:author="張寶騌 CHANG,PAO-TSUNG" w:date="2022-06-10T15:50:00Z">
                  <w:rPr>
                    <w:ins w:id="542" w:author="張寶騌 CHANG,PAO-TSUNG" w:date="2022-05-31T21:04:00Z"/>
                  </w:rPr>
                </w:rPrChange>
              </w:rPr>
              <w:pPrChange w:id="543" w:author="張寶騌 CHANG,PAO-TSUNG" w:date="2022-06-10T15:51:00Z">
                <w:pPr>
                  <w:ind w:leftChars="0" w:left="0" w:firstLineChars="0" w:firstLine="0"/>
                </w:pPr>
              </w:pPrChange>
            </w:pPr>
            <w:r w:rsidRPr="007F1137">
              <w:rPr>
                <w:sz w:val="20"/>
                <w:szCs w:val="20"/>
              </w:rPr>
              <w:t>Local train</w:t>
            </w:r>
          </w:p>
        </w:tc>
        <w:tc>
          <w:tcPr>
            <w:tcW w:w="2493" w:type="dxa"/>
            <w:vAlign w:val="bottom"/>
            <w:tcPrChange w:id="544" w:author="張寶騌 CHANG,PAO-TSUNG" w:date="2022-06-13T15:35:00Z">
              <w:tcPr>
                <w:tcW w:w="2493" w:type="dxa"/>
                <w:vAlign w:val="bottom"/>
              </w:tcPr>
            </w:tcPrChange>
          </w:tcPr>
          <w:p w14:paraId="62E870DE" w14:textId="77777777" w:rsidR="007F1137" w:rsidRPr="007F1137" w:rsidRDefault="007F1137">
            <w:pPr>
              <w:ind w:leftChars="0" w:left="0" w:firstLineChars="0" w:firstLine="0"/>
              <w:jc w:val="center"/>
              <w:rPr>
                <w:ins w:id="545" w:author="張寶騌 CHANG,PAO-TSUNG" w:date="2022-05-31T21:04:00Z"/>
                <w:sz w:val="20"/>
                <w:szCs w:val="20"/>
                <w:rPrChange w:id="546" w:author="張寶騌 CHANG,PAO-TSUNG" w:date="2022-06-10T15:50:00Z">
                  <w:rPr>
                    <w:ins w:id="547" w:author="張寶騌 CHANG,PAO-TSUNG" w:date="2022-05-31T21:04:00Z"/>
                  </w:rPr>
                </w:rPrChange>
              </w:rPr>
              <w:pPrChange w:id="548" w:author="張寶騌 CHANG,PAO-TSUNG" w:date="2022-06-10T15:51:00Z">
                <w:pPr>
                  <w:ind w:leftChars="0" w:left="0" w:firstLineChars="0" w:firstLine="0"/>
                </w:pPr>
              </w:pPrChange>
            </w:pPr>
            <w:ins w:id="549" w:author="張寶騌 CHANG,PAO-TSUNG" w:date="2022-05-31T21:13:00Z">
              <w:r w:rsidRPr="007F1137">
                <w:rPr>
                  <w:sz w:val="20"/>
                  <w:szCs w:val="20"/>
                  <w:rPrChange w:id="550" w:author="張寶騌 CHANG,PAO-TSUNG" w:date="2022-06-10T15:50:00Z">
                    <w:rPr/>
                  </w:rPrChange>
                </w:rPr>
                <w:t>0.</w:t>
              </w:r>
            </w:ins>
            <w:ins w:id="551" w:author="張寶騌 CHANG,PAO-TSUNG" w:date="2022-06-02T18:09:00Z">
              <w:r w:rsidRPr="007F1137">
                <w:rPr>
                  <w:sz w:val="20"/>
                  <w:szCs w:val="20"/>
                  <w:rPrChange w:id="552" w:author="張寶騌 CHANG,PAO-TSUNG" w:date="2022-06-10T15:50:00Z">
                    <w:rPr/>
                  </w:rPrChange>
                </w:rPr>
                <w:t>2</w:t>
              </w:r>
            </w:ins>
            <w:ins w:id="553" w:author="張寶騌 CHANG,PAO-TSUNG" w:date="2022-06-07T16:00:00Z">
              <w:r w:rsidRPr="007F1137">
                <w:rPr>
                  <w:sz w:val="20"/>
                  <w:szCs w:val="20"/>
                  <w:rPrChange w:id="554" w:author="張寶騌 CHANG,PAO-TSUNG" w:date="2022-06-10T15:50:00Z">
                    <w:rPr/>
                  </w:rPrChange>
                </w:rPr>
                <w:t>54</w:t>
              </w:r>
            </w:ins>
          </w:p>
        </w:tc>
        <w:tc>
          <w:tcPr>
            <w:tcW w:w="2748" w:type="dxa"/>
            <w:vAlign w:val="bottom"/>
            <w:tcPrChange w:id="555" w:author="張寶騌 CHANG,PAO-TSUNG" w:date="2022-06-13T15:35:00Z">
              <w:tcPr>
                <w:tcW w:w="2748" w:type="dxa"/>
                <w:vAlign w:val="bottom"/>
              </w:tcPr>
            </w:tcPrChange>
          </w:tcPr>
          <w:p w14:paraId="0A3ECDF7" w14:textId="77777777" w:rsidR="007F1137" w:rsidRPr="007F1137" w:rsidRDefault="007F1137" w:rsidP="007F1137">
            <w:pPr>
              <w:ind w:leftChars="0" w:left="0" w:firstLineChars="0" w:firstLine="0"/>
              <w:jc w:val="center"/>
              <w:rPr>
                <w:ins w:id="556" w:author="張寶騌 CHANG,PAO-TSUNG" w:date="2022-06-07T15:36:00Z"/>
                <w:sz w:val="20"/>
                <w:szCs w:val="20"/>
                <w:rPrChange w:id="557" w:author="張寶騌 CHANG,PAO-TSUNG" w:date="2022-06-10T15:50:00Z">
                  <w:rPr>
                    <w:ins w:id="558" w:author="張寶騌 CHANG,PAO-TSUNG" w:date="2022-06-07T15:36:00Z"/>
                  </w:rPr>
                </w:rPrChange>
              </w:rPr>
            </w:pPr>
            <w:ins w:id="559" w:author="張寶騌 CHANG,PAO-TSUNG" w:date="2022-06-07T15:37:00Z">
              <w:r w:rsidRPr="007F1137">
                <w:rPr>
                  <w:sz w:val="20"/>
                  <w:szCs w:val="20"/>
                  <w:rPrChange w:id="560" w:author="張寶騌 CHANG,PAO-TSUNG" w:date="2022-06-10T15:50:00Z">
                    <w:rPr/>
                  </w:rPrChange>
                </w:rPr>
                <w:t>0.</w:t>
              </w:r>
            </w:ins>
            <w:ins w:id="561" w:author="張寶騌 CHANG,PAO-TSUNG" w:date="2022-06-07T16:00:00Z">
              <w:r w:rsidRPr="007F1137">
                <w:rPr>
                  <w:sz w:val="20"/>
                  <w:szCs w:val="20"/>
                  <w:rPrChange w:id="562" w:author="張寶騌 CHANG,PAO-TSUNG" w:date="2022-06-10T15:50:00Z">
                    <w:rPr/>
                  </w:rPrChange>
                </w:rPr>
                <w:t>231</w:t>
              </w:r>
            </w:ins>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4397ED02" w14:textId="4C5133AB" w:rsidR="00D7754F" w:rsidDel="00112205" w:rsidRDefault="00D7754F">
      <w:pPr>
        <w:spacing w:line="240" w:lineRule="auto"/>
        <w:ind w:leftChars="0" w:left="0" w:firstLineChars="0" w:firstLine="0"/>
        <w:jc w:val="both"/>
        <w:rPr>
          <w:del w:id="563" w:author="張寶騌 CHANG,PAO-TSUNG" w:date="2022-06-19T14:14:00Z"/>
        </w:rPr>
      </w:pPr>
      <w:r w:rsidRPr="00D7754F">
        <w:t xml:space="preserve">Next, </w:t>
      </w:r>
      <w:r w:rsidR="005A18FF">
        <w:t xml:space="preserve">in Unity </w:t>
      </w:r>
      <w:ins w:id="564" w:author="張寶騌 CHANG,PAO-TSUNG" w:date="2022-06-19T17:41:00Z">
        <w:r w:rsidR="005A18FF" w:rsidRPr="00FB3DF2">
          <w:t>interactive platform</w:t>
        </w:r>
      </w:ins>
      <w:r w:rsidR="005A18FF">
        <w:t xml:space="preserve">, we can present the </w:t>
      </w:r>
      <w:ins w:id="565" w:author="張寶騌 CHANG,PAO-TSUNG" w:date="2022-06-19T17:41:00Z">
        <w:r w:rsidR="005A18FF" w:rsidRPr="00FB3DF2">
          <w:t>monitoring data</w:t>
        </w:r>
      </w:ins>
      <w:r w:rsidR="005A18FF">
        <w:t xml:space="preserve">, it </w:t>
      </w:r>
      <w:proofErr w:type="gramStart"/>
      <w:r w:rsidR="005A18FF">
        <w:t>present</w:t>
      </w:r>
      <w:proofErr w:type="gramEnd"/>
      <w:r w:rsidR="005A18FF">
        <w:t xml:space="preserve"> the biggest and average of </w:t>
      </w:r>
      <w:r w:rsidR="005A18FF" w:rsidRPr="00461CE0">
        <w:t>lateral resistance</w:t>
      </w:r>
      <w:r w:rsidR="005A18FF">
        <w:t xml:space="preserve"> and </w:t>
      </w:r>
      <w:ins w:id="566" w:author="張寶騌 CHANG,PAO-TSUNG" w:date="2022-06-19T17:36:00Z">
        <w:r w:rsidR="005A18FF" w:rsidRPr="00204080">
          <w:t>acceleration</w:t>
        </w:r>
      </w:ins>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567" w:name="_Hlk106813447"/>
      <w:r w:rsidR="005A18FF" w:rsidRPr="005A18FF">
        <w:t>status or maintenance information</w:t>
      </w:r>
      <w:bookmarkEnd w:id="567"/>
      <w:r w:rsidR="005A18FF" w:rsidRPr="005A18FF">
        <w:t xml:space="preserve"> can be noted on the status description list and presented in the model, which is convenient for manager to check directly on the model display page.</w:t>
      </w:r>
      <w:del w:id="568" w:author="張寶騌 CHANG,PAO-TSUNG" w:date="2022-06-19T14:14:00Z">
        <w:r w:rsidRPr="00D7754F" w:rsidDel="00112205">
          <w:delText>design the parameter of the components in the model, adding 15 parameters such as installation date, component type, component number, maintenance description, etc. The new parameters are applied to two kinds of components in the model: rail components such as sleepers and turnouts, and maintenance labels.</w:delText>
        </w:r>
      </w:del>
    </w:p>
    <w:p w14:paraId="3759A44F" w14:textId="332EC682" w:rsidR="00314CD8" w:rsidRDefault="00314CD8" w:rsidP="00112205">
      <w:pPr>
        <w:spacing w:line="240" w:lineRule="auto"/>
        <w:ind w:leftChars="0" w:left="0" w:firstLineChars="0" w:firstLine="0"/>
        <w:jc w:val="both"/>
      </w:pPr>
      <w:del w:id="569" w:author="張寶騌 CHANG,PAO-TSUNG" w:date="2022-06-19T14:14:00Z">
        <w:r w:rsidRPr="00314CD8" w:rsidDel="00112205">
          <w:delText>After the information of the model is established, we can obtain a complete railway information model. Since the status of the track system will continue to change over time, regular maintenance inspections are required to ensure the safety and availability of the track system. Therefore, we initially established a procedure for the use of BIM technology in railway maintenance. The overall process shows in Figure 2. First, use the completed railway model to connect with the maintenance management information system to get maintenance information and import it into the model. The maintenance staff can consult the railway component information and the contents of the maintenance labels in the model and implement maintenance actions. After the maintenance work is over, then update the data in the model and maintenance management information system.</w:delText>
        </w:r>
      </w:del>
    </w:p>
    <w:p w14:paraId="3BEE3351" w14:textId="14CE684F" w:rsidR="009D74F7" w:rsidRDefault="00C156B3" w:rsidP="00C156B3">
      <w:pPr>
        <w:spacing w:line="240" w:lineRule="auto"/>
        <w:ind w:leftChars="0" w:left="0" w:firstLineChars="0" w:firstLine="0"/>
        <w:jc w:val="center"/>
      </w:pPr>
      <w:ins w:id="570" w:author="張寶騌 CHANG,PAO-TSUNG" w:date="2022-06-15T13:35:00Z">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20"/>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ins>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del w:id="571" w:author="張寶騌 CHANG,PAO-TSUNG" w:date="2022-06-19T14:14:00Z">
        <w:r w:rsidR="009D74F7" w:rsidDel="00112205">
          <w:rPr>
            <w:noProof/>
          </w:rPr>
          <w:drawing>
            <wp:inline distT="0" distB="0" distL="0" distR="0" wp14:anchorId="15D16F26" wp14:editId="3A3961FA">
              <wp:extent cx="4212000" cy="2053683"/>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12000" cy="2053683"/>
                      </a:xfrm>
                      <a:prstGeom prst="rect">
                        <a:avLst/>
                      </a:prstGeom>
                      <a:noFill/>
                      <a:ln>
                        <a:noFill/>
                      </a:ln>
                    </pic:spPr>
                  </pic:pic>
                </a:graphicData>
              </a:graphic>
            </wp:inline>
          </w:drawing>
        </w:r>
      </w:del>
    </w:p>
    <w:p w14:paraId="18EC9DE1" w14:textId="2A298855" w:rsidR="00F8565E" w:rsidRDefault="009D74F7" w:rsidP="00314CD8">
      <w:pPr>
        <w:pStyle w:val="ac"/>
        <w:spacing w:after="180"/>
      </w:pPr>
      <w:r>
        <w:t xml:space="preserve">Figure </w:t>
      </w:r>
      <w:fldSimple w:instr=" SEQ Figure \* ARABIC ">
        <w:r w:rsidR="00643F6D">
          <w:rPr>
            <w:noProof/>
          </w:rPr>
          <w:t>6</w:t>
        </w:r>
      </w:fldSimple>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lastRenderedPageBreak/>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ins w:id="572" w:author="張寶騌 CHANG,PAO-TSUNG" w:date="2022-06-09T11:47:00Z">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12009" cy="1493229"/>
                      </a:xfrm>
                      <a:prstGeom prst="rect">
                        <a:avLst/>
                      </a:prstGeom>
                    </pic:spPr>
                  </pic:pic>
                </a:graphicData>
              </a:graphic>
            </wp:inline>
          </w:drawing>
        </w:r>
      </w:ins>
    </w:p>
    <w:p w14:paraId="5DF0602D" w14:textId="6E969742" w:rsidR="00C156B3" w:rsidRDefault="00C762BD" w:rsidP="00C762BD">
      <w:pPr>
        <w:pStyle w:val="ac"/>
        <w:spacing w:after="180"/>
      </w:pPr>
      <w:r>
        <w:t xml:space="preserve">Figure </w:t>
      </w:r>
      <w:fldSimple w:instr=" SEQ Figure \* ARABIC ">
        <w:r w:rsidR="00643F6D">
          <w:rPr>
            <w:noProof/>
          </w:rPr>
          <w:t>7</w:t>
        </w:r>
      </w:fldSimple>
      <w:r>
        <w:t xml:space="preserve"> Data trend display page</w:t>
      </w:r>
    </w:p>
    <w:p w14:paraId="2A2C07BA" w14:textId="0D0140A9" w:rsidR="00C156B3" w:rsidRDefault="009F3862" w:rsidP="0065586C">
      <w:pPr>
        <w:ind w:left="480" w:firstLineChars="500" w:firstLine="1200"/>
      </w:pPr>
      <w:r>
        <w:rPr>
          <w:noProof/>
        </w:rPr>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44FBB966" w:rsidR="009F3862" w:rsidRDefault="009F3862" w:rsidP="009F3862">
      <w:pPr>
        <w:pStyle w:val="ac"/>
        <w:spacing w:after="180"/>
      </w:pPr>
      <w:r>
        <w:t xml:space="preserve">Figure </w:t>
      </w:r>
      <w:fldSimple w:instr=" SEQ Figure \* ARABIC ">
        <w:r w:rsidR="00643F6D">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8BD22D5" w14:textId="000E580B" w:rsidR="00CB16FF" w:rsidDel="00112205" w:rsidRDefault="003D0B53">
      <w:pPr>
        <w:pStyle w:val="aa"/>
        <w:numPr>
          <w:ilvl w:val="3"/>
          <w:numId w:val="36"/>
        </w:numPr>
        <w:spacing w:line="240" w:lineRule="auto"/>
        <w:ind w:leftChars="0" w:left="480" w:firstLineChars="0"/>
        <w:jc w:val="both"/>
        <w:rPr>
          <w:del w:id="573" w:author="張寶騌 CHANG,PAO-TSUNG" w:date="2022-06-19T14:15:00Z"/>
        </w:rPr>
        <w:pPrChange w:id="574" w:author="張寶騌 CHANG,PAO-TSUNG" w:date="2022-06-19T14:15:00Z">
          <w:pPr>
            <w:pStyle w:val="aa"/>
            <w:numPr>
              <w:ilvl w:val="3"/>
              <w:numId w:val="36"/>
            </w:numPr>
            <w:spacing w:line="240" w:lineRule="auto"/>
            <w:ind w:leftChars="0" w:left="1920" w:firstLineChars="0" w:hanging="480"/>
            <w:jc w:val="both"/>
          </w:pPr>
        </w:pPrChange>
      </w:pPr>
      <w:del w:id="575" w:author="張寶騌 CHANG,PAO-TSUNG" w:date="2022-06-19T17:19:00Z">
        <w:r w:rsidRPr="003D0B53" w:rsidDel="00752656">
          <w:delText>Due to the</w:delText>
        </w:r>
      </w:del>
      <w:ins w:id="576" w:author="張寶騌 CHANG,PAO-TSUNG" w:date="2022-06-19T17:19:00Z">
        <w:r w:rsidR="00752656" w:rsidRPr="00752656">
          <w:t>This study proposes a framework for IoT appli</w:t>
        </w:r>
      </w:ins>
      <w:ins w:id="577" w:author="張寶騌 CHANG,PAO-TSUNG" w:date="2022-06-19T17:20:00Z">
        <w:r w:rsidR="00752656">
          <w:rPr>
            <w:rFonts w:hint="eastAsia"/>
          </w:rPr>
          <w:t>e</w:t>
        </w:r>
        <w:r w:rsidR="00752656">
          <w:t>d on</w:t>
        </w:r>
      </w:ins>
      <w:ins w:id="578" w:author="張寶騌 CHANG,PAO-TSUNG" w:date="2022-06-19T17:19:00Z">
        <w:r w:rsidR="00752656" w:rsidRPr="00752656">
          <w:t xml:space="preserve"> </w:t>
        </w:r>
      </w:ins>
      <w:ins w:id="579" w:author="張寶騌 CHANG,PAO-TSUNG" w:date="2022-06-19T17:20:00Z">
        <w:r w:rsidR="00752656">
          <w:t xml:space="preserve">railway </w:t>
        </w:r>
      </w:ins>
      <w:ins w:id="580" w:author="張寶騌 CHANG,PAO-TSUNG" w:date="2022-06-19T17:19:00Z">
        <w:r w:rsidR="00752656" w:rsidRPr="00752656">
          <w:t>monitoring</w:t>
        </w:r>
      </w:ins>
      <w:ins w:id="581" w:author="張寶騌 CHANG,PAO-TSUNG" w:date="2022-06-19T17:20:00Z">
        <w:r w:rsidR="00752656">
          <w:t xml:space="preserve">, </w:t>
        </w:r>
      </w:ins>
      <w:ins w:id="582" w:author="張寶騌 CHANG,PAO-TSUNG" w:date="2022-06-19T17:19:00Z">
        <w:r w:rsidR="00752656" w:rsidRPr="00752656">
          <w:t xml:space="preserve">and the </w:t>
        </w:r>
      </w:ins>
      <w:ins w:id="583" w:author="張寶騌 CHANG,PAO-TSUNG" w:date="2022-06-19T17:20:00Z">
        <w:r w:rsidR="00752656">
          <w:t>railway</w:t>
        </w:r>
        <w:r w:rsidR="00752656" w:rsidRPr="00752656">
          <w:t xml:space="preserve"> </w:t>
        </w:r>
      </w:ins>
      <w:ins w:id="584" w:author="張寶騌 CHANG,PAO-TSUNG" w:date="2022-06-19T17:19:00Z">
        <w:r w:rsidR="00752656" w:rsidRPr="00752656">
          <w:t>status can be successfully transmitted back through wireless devices, and</w:t>
        </w:r>
      </w:ins>
      <w:ins w:id="585" w:author="張寶騌 CHANG,PAO-TSUNG" w:date="2022-06-19T17:21:00Z">
        <w:r w:rsidR="00752656">
          <w:t xml:space="preserve"> </w:t>
        </w:r>
        <w:r w:rsidR="00752656" w:rsidRPr="00752656">
          <w:t>after processing</w:t>
        </w:r>
        <w:r w:rsidR="00752656">
          <w:t>,</w:t>
        </w:r>
      </w:ins>
      <w:ins w:id="586" w:author="張寶騌 CHANG,PAO-TSUNG" w:date="2022-06-19T17:19:00Z">
        <w:r w:rsidR="00752656" w:rsidRPr="00752656">
          <w:t xml:space="preserve"> </w:t>
        </w:r>
      </w:ins>
      <w:ins w:id="587" w:author="張寶騌 CHANG,PAO-TSUNG" w:date="2022-06-19T17:21:00Z">
        <w:r w:rsidR="00752656">
          <w:t>it can</w:t>
        </w:r>
      </w:ins>
      <w:ins w:id="588" w:author="張寶騌 CHANG,PAO-TSUNG" w:date="2022-06-19T17:19:00Z">
        <w:r w:rsidR="00752656" w:rsidRPr="00752656">
          <w:t xml:space="preserve"> </w:t>
        </w:r>
        <w:proofErr w:type="gramStart"/>
        <w:r w:rsidR="00752656" w:rsidRPr="00752656">
          <w:t>presented</w:t>
        </w:r>
        <w:proofErr w:type="gramEnd"/>
        <w:r w:rsidR="00752656" w:rsidRPr="00752656">
          <w:t xml:space="preserve"> on the interactive platform. It is expected to provide </w:t>
        </w:r>
      </w:ins>
      <w:ins w:id="589" w:author="張寶騌 CHANG,PAO-TSUNG" w:date="2022-06-19T17:22:00Z">
        <w:r w:rsidR="00752656">
          <w:t>manager</w:t>
        </w:r>
      </w:ins>
      <w:ins w:id="590" w:author="張寶騌 CHANG,PAO-TSUNG" w:date="2022-06-19T17:19:00Z">
        <w:r w:rsidR="00752656" w:rsidRPr="00752656">
          <w:t xml:space="preserve"> with a more intuitive management method. </w:t>
        </w:r>
      </w:ins>
      <w:del w:id="591" w:author="張寶騌 CHANG,PAO-TSUNG" w:date="2022-06-19T14:15:00Z">
        <w:r w:rsidRPr="003D0B53" w:rsidDel="00112205">
          <w:delText xml:space="preserve"> high homogeneity of the components and a continuous structure of tens of kilometers in the railway, applying automated modeling such as Dynamo can have higher efficiency.</w:delText>
        </w:r>
      </w:del>
    </w:p>
    <w:p w14:paraId="7E4DB326" w14:textId="60DE6E7A" w:rsidR="00045B21" w:rsidDel="00112205" w:rsidRDefault="00045B21">
      <w:pPr>
        <w:pStyle w:val="aa"/>
        <w:numPr>
          <w:ilvl w:val="3"/>
          <w:numId w:val="36"/>
        </w:numPr>
        <w:spacing w:line="240" w:lineRule="auto"/>
        <w:ind w:leftChars="0" w:left="480" w:firstLineChars="0"/>
        <w:jc w:val="both"/>
        <w:rPr>
          <w:del w:id="592" w:author="張寶騌 CHANG,PAO-TSUNG" w:date="2022-06-19T14:15:00Z"/>
        </w:rPr>
        <w:pPrChange w:id="593" w:author="張寶騌 CHANG,PAO-TSUNG" w:date="2022-06-19T14:15:00Z">
          <w:pPr>
            <w:pStyle w:val="aa"/>
            <w:spacing w:line="240" w:lineRule="auto"/>
            <w:ind w:leftChars="0" w:firstLineChars="0" w:firstLine="0"/>
            <w:jc w:val="both"/>
          </w:pPr>
        </w:pPrChange>
      </w:pPr>
    </w:p>
    <w:p w14:paraId="21E5E822" w14:textId="302654AF" w:rsidR="00045B21" w:rsidDel="00112205" w:rsidRDefault="003D0B53">
      <w:pPr>
        <w:pStyle w:val="aa"/>
        <w:numPr>
          <w:ilvl w:val="3"/>
          <w:numId w:val="36"/>
        </w:numPr>
        <w:spacing w:line="240" w:lineRule="auto"/>
        <w:ind w:leftChars="0" w:left="480" w:firstLineChars="0"/>
        <w:jc w:val="both"/>
        <w:rPr>
          <w:del w:id="594" w:author="張寶騌 CHANG,PAO-TSUNG" w:date="2022-06-19T14:15:00Z"/>
        </w:rPr>
        <w:pPrChange w:id="595" w:author="張寶騌 CHANG,PAO-TSUNG" w:date="2022-06-19T14:15:00Z">
          <w:pPr>
            <w:pStyle w:val="aa"/>
            <w:numPr>
              <w:ilvl w:val="3"/>
              <w:numId w:val="36"/>
            </w:numPr>
            <w:spacing w:line="240" w:lineRule="auto"/>
            <w:ind w:leftChars="0" w:left="1920" w:firstLineChars="0" w:hanging="480"/>
            <w:jc w:val="both"/>
          </w:pPr>
        </w:pPrChange>
      </w:pPr>
      <w:del w:id="596" w:author="張寶騌 CHANG,PAO-TSUNG" w:date="2022-06-19T14:15:00Z">
        <w:r w:rsidRPr="003D0B53" w:rsidDel="00112205">
          <w:delText>To create a BIM model of an existing railway, one can refer to the existing railway CAD file. We can get the centerline of the track</w:delText>
        </w:r>
        <w:r w:rsidR="006D6916" w:rsidRPr="003D0B53" w:rsidDel="00112205">
          <w:delText xml:space="preserve">, which railway </w:delText>
        </w:r>
        <w:r w:rsidR="006D6916" w:rsidRPr="006D6916" w:rsidDel="00112205">
          <w:delText>components</w:delText>
        </w:r>
        <w:r w:rsidR="006D6916" w:rsidRPr="003D0B53" w:rsidDel="00112205">
          <w:delText xml:space="preserve"> create along</w:delText>
        </w:r>
        <w:r w:rsidR="006D6916" w:rsidDel="00112205">
          <w:rPr>
            <w:rFonts w:hint="eastAsia"/>
          </w:rPr>
          <w:delText>,</w:delText>
        </w:r>
        <w:r w:rsidRPr="003D0B53" w:rsidDel="00112205">
          <w:delText xml:space="preserve"> from the CAD file. The accuracy and efficiency of the model are relatively high.</w:delText>
        </w:r>
      </w:del>
    </w:p>
    <w:p w14:paraId="4D5DC89C" w14:textId="77777777" w:rsidR="00045B21" w:rsidRDefault="00045B21">
      <w:pPr>
        <w:pStyle w:val="aa"/>
        <w:numPr>
          <w:ilvl w:val="3"/>
          <w:numId w:val="36"/>
        </w:numPr>
        <w:spacing w:line="240" w:lineRule="auto"/>
        <w:ind w:leftChars="0" w:left="480" w:firstLineChars="0"/>
        <w:jc w:val="both"/>
        <w:pPrChange w:id="597" w:author="張寶騌 CHANG,PAO-TSUNG" w:date="2022-06-19T14:15:00Z">
          <w:pPr>
            <w:pStyle w:val="aa"/>
            <w:spacing w:line="240" w:lineRule="auto"/>
            <w:ind w:leftChars="0" w:firstLineChars="0" w:firstLine="0"/>
            <w:jc w:val="both"/>
          </w:pPr>
        </w:pPrChange>
      </w:pPr>
    </w:p>
    <w:p w14:paraId="74F2FF8F" w14:textId="4F12DADC" w:rsidR="006D6916" w:rsidDel="00014E98" w:rsidRDefault="00752656" w:rsidP="00314CD8">
      <w:pPr>
        <w:pStyle w:val="aa"/>
        <w:numPr>
          <w:ilvl w:val="3"/>
          <w:numId w:val="36"/>
        </w:numPr>
        <w:spacing w:line="240" w:lineRule="auto"/>
        <w:ind w:leftChars="0" w:left="480" w:firstLineChars="0"/>
        <w:jc w:val="both"/>
        <w:rPr>
          <w:del w:id="598" w:author="張寶騌 CHANG,PAO-TSUNG" w:date="2022-06-19T14:15:00Z"/>
        </w:rPr>
      </w:pPr>
      <w:ins w:id="599" w:author="張寶騌 CHANG,PAO-TSUNG" w:date="2022-06-19T17:22:00Z">
        <w:r w:rsidRPr="00752656">
          <w:t xml:space="preserve">Since </w:t>
        </w:r>
      </w:ins>
      <w:ins w:id="600" w:author="張寶騌 CHANG,PAO-TSUNG" w:date="2022-06-19T17:23:00Z">
        <w:r>
          <w:t>railway</w:t>
        </w:r>
      </w:ins>
      <w:ins w:id="601" w:author="張寶騌 CHANG,PAO-TSUNG" w:date="2022-06-19T17:22:00Z">
        <w:r w:rsidRPr="00752656">
          <w:t xml:space="preserve"> system is a large</w:t>
        </w:r>
      </w:ins>
      <w:ins w:id="602" w:author="張寶騌 CHANG,PAO-TSUNG" w:date="2022-06-19T17:23:00Z">
        <w:r>
          <w:t xml:space="preserve"> </w:t>
        </w:r>
      </w:ins>
      <w:ins w:id="603" w:author="張寶騌 CHANG,PAO-TSUNG" w:date="2022-06-19T17:22:00Z">
        <w:r w:rsidRPr="00752656">
          <w:t xml:space="preserve">scale and continuous project, if you want to understand the force trend of the track, need to </w:t>
        </w:r>
      </w:ins>
      <w:ins w:id="604" w:author="張寶騌 CHANG,PAO-TSUNG" w:date="2022-06-19T17:23:00Z">
        <w:r>
          <w:t>install</w:t>
        </w:r>
      </w:ins>
      <w:ins w:id="605" w:author="張寶騌 CHANG,PAO-TSUNG" w:date="2022-06-19T17:22:00Z">
        <w:r w:rsidRPr="00752656">
          <w:t xml:space="preserve"> monitoring </w:t>
        </w:r>
      </w:ins>
      <w:ins w:id="606" w:author="張寶騌 CHANG,PAO-TSUNG" w:date="2022-06-19T17:24:00Z">
        <w:r w:rsidRPr="00752656">
          <w:t>equipment</w:t>
        </w:r>
      </w:ins>
      <w:ins w:id="607" w:author="張寶騌 CHANG,PAO-TSUNG" w:date="2022-06-19T17:22:00Z">
        <w:r w:rsidRPr="00752656">
          <w:t xml:space="preserve"> widely. </w:t>
        </w:r>
      </w:ins>
      <w:ins w:id="608" w:author="張寶騌 CHANG,PAO-TSUNG" w:date="2022-06-19T17:24:00Z">
        <w:r w:rsidR="00014E98">
          <w:lastRenderedPageBreak/>
          <w:t xml:space="preserve">Using </w:t>
        </w:r>
      </w:ins>
      <w:ins w:id="609" w:author="張寶騌 CHANG,PAO-TSUNG" w:date="2022-06-19T17:22:00Z">
        <w:r w:rsidRPr="00752656">
          <w:t>Arduino</w:t>
        </w:r>
      </w:ins>
      <w:ins w:id="610" w:author="張寶騌 CHANG,PAO-TSUNG" w:date="2022-06-19T17:24:00Z">
        <w:r w:rsidR="00014E98">
          <w:t xml:space="preserve"> as </w:t>
        </w:r>
      </w:ins>
      <w:ins w:id="611" w:author="張寶騌 CHANG,PAO-TSUNG" w:date="2022-06-19T17:25:00Z">
        <w:r w:rsidR="00014E98" w:rsidRPr="00014E98">
          <w:t>monitoring equipment</w:t>
        </w:r>
        <w:r w:rsidR="00014E98">
          <w:t xml:space="preserve"> is a good way, it </w:t>
        </w:r>
      </w:ins>
      <w:ins w:id="612" w:author="張寶騌 CHANG,PAO-TSUNG" w:date="2022-06-19T17:22:00Z">
        <w:r w:rsidRPr="00752656">
          <w:t>has economy and high development efficiency</w:t>
        </w:r>
      </w:ins>
      <w:ins w:id="613" w:author="張寶騌 CHANG,PAO-TSUNG" w:date="2022-06-19T17:25:00Z">
        <w:r w:rsidR="00014E98">
          <w:t>.</w:t>
        </w:r>
      </w:ins>
      <w:ins w:id="614" w:author="張寶騌 CHANG,PAO-TSUNG" w:date="2022-06-19T17:22:00Z">
        <w:r w:rsidRPr="00752656">
          <w:t xml:space="preserve"> </w:t>
        </w:r>
        <w:proofErr w:type="gramStart"/>
        <w:r w:rsidRPr="00752656">
          <w:t>So</w:t>
        </w:r>
        <w:proofErr w:type="gramEnd"/>
        <w:r w:rsidRPr="00752656">
          <w:t xml:space="preserve"> it is a suitable adoption scheme.</w:t>
        </w:r>
        <w:r w:rsidRPr="00752656" w:rsidDel="00112205">
          <w:t xml:space="preserve"> </w:t>
        </w:r>
      </w:ins>
      <w:del w:id="615" w:author="張寶騌 CHANG,PAO-TSUNG" w:date="2022-06-19T14:15:00Z">
        <w:r w:rsidR="006D6916" w:rsidRPr="006D6916" w:rsidDel="00112205">
          <w:delText>Most of the components have fewer built-in parameter could be edited in the model. The information presented in the railway model depends on the parameter design. Railway is different from the general buildings in components information, so special considerations are required, such as mileage of the location.</w:delText>
        </w:r>
      </w:del>
    </w:p>
    <w:p w14:paraId="216303FD" w14:textId="77777777" w:rsidR="00014E98" w:rsidRDefault="00014E98" w:rsidP="00314CD8">
      <w:pPr>
        <w:pStyle w:val="aa"/>
        <w:numPr>
          <w:ilvl w:val="3"/>
          <w:numId w:val="36"/>
        </w:numPr>
        <w:spacing w:line="240" w:lineRule="auto"/>
        <w:ind w:leftChars="0" w:left="480" w:firstLineChars="0"/>
        <w:jc w:val="both"/>
        <w:rPr>
          <w:ins w:id="616" w:author="張寶騌 CHANG,PAO-TSUNG" w:date="2022-06-19T17:29:00Z"/>
        </w:rPr>
      </w:pPr>
    </w:p>
    <w:p w14:paraId="72434923" w14:textId="77777777" w:rsidR="00014E98" w:rsidRDefault="00014E98" w:rsidP="00014E98">
      <w:pPr>
        <w:pStyle w:val="aa"/>
        <w:numPr>
          <w:ilvl w:val="3"/>
          <w:numId w:val="36"/>
        </w:numPr>
        <w:spacing w:line="240" w:lineRule="auto"/>
        <w:ind w:leftChars="0" w:left="480" w:firstLineChars="0"/>
        <w:jc w:val="both"/>
        <w:rPr>
          <w:ins w:id="617" w:author="張寶騌 CHANG,PAO-TSUNG" w:date="2022-06-19T17:29:00Z"/>
        </w:rPr>
      </w:pPr>
      <w:ins w:id="618" w:author="張寶騌 CHANG,PAO-TSUNG" w:date="2022-06-19T17:29:00Z">
        <w:r w:rsidRPr="00014E98">
          <w:t>In terms of wireless communication, long-distance transmission technologies such as LPWA have become more mature in recent years, and the Cat M1 module used in this study is the LTE-M transmission scheme under the LPWA architecture, due to its high transmission rate and low latency</w:t>
        </w:r>
        <w:r>
          <w:t xml:space="preserve">, </w:t>
        </w:r>
        <w:r w:rsidRPr="00014E98">
          <w:t xml:space="preserve">it is more suitable for the </w:t>
        </w:r>
        <w:r>
          <w:t>situation</w:t>
        </w:r>
        <w:r w:rsidRPr="00014E98">
          <w:t xml:space="preserve"> in which the train generates a large amount of data in a short time.</w:t>
        </w:r>
      </w:ins>
    </w:p>
    <w:p w14:paraId="1C5C59C2" w14:textId="0BCC2159" w:rsidR="00014E98" w:rsidRDefault="00F27433" w:rsidP="00314CD8">
      <w:pPr>
        <w:pStyle w:val="aa"/>
        <w:numPr>
          <w:ilvl w:val="3"/>
          <w:numId w:val="36"/>
        </w:numPr>
        <w:spacing w:line="240" w:lineRule="auto"/>
        <w:ind w:leftChars="0" w:left="480" w:firstLineChars="0"/>
        <w:jc w:val="both"/>
        <w:rPr>
          <w:ins w:id="619" w:author="張寶騌 CHANG,PAO-TSUNG" w:date="2022-06-19T17:32:00Z"/>
        </w:rPr>
      </w:pPr>
      <w:ins w:id="620" w:author="張寶騌 CHANG,PAO-TSUNG" w:date="2022-06-19T17:29:00Z">
        <w:r w:rsidRPr="00F27433">
          <w:t xml:space="preserve">Since </w:t>
        </w:r>
        <w:proofErr w:type="spellStart"/>
        <w:r w:rsidRPr="00F27433">
          <w:t>XBee</w:t>
        </w:r>
        <w:proofErr w:type="spellEnd"/>
        <w:r w:rsidRPr="00F27433">
          <w:t xml:space="preserve"> is a short-distance transmission tool</w:t>
        </w:r>
      </w:ins>
      <w:ins w:id="621" w:author="張寶騌 CHANG,PAO-TSUNG" w:date="2022-06-19T17:30:00Z">
        <w:r>
          <w:t xml:space="preserve"> and </w:t>
        </w:r>
      </w:ins>
      <w:ins w:id="622" w:author="張寶騌 CHANG,PAO-TSUNG" w:date="2022-06-19T17:29:00Z">
        <w:r w:rsidRPr="00F27433">
          <w:t xml:space="preserve">is necessary to set up a relay station </w:t>
        </w:r>
      </w:ins>
      <w:ins w:id="623" w:author="張寶騌 CHANG,PAO-TSUNG" w:date="2022-06-19T17:30:00Z">
        <w:r>
          <w:t>for</w:t>
        </w:r>
      </w:ins>
      <w:ins w:id="624" w:author="張寶騌 CHANG,PAO-TSUNG" w:date="2022-06-19T17:29:00Z">
        <w:r w:rsidRPr="00F27433">
          <w:t xml:space="preserve"> long-distance transmission</w:t>
        </w:r>
      </w:ins>
      <w:ins w:id="625" w:author="張寶騌 CHANG,PAO-TSUNG" w:date="2022-06-19T17:31:00Z">
        <w:r>
          <w:t>.</w:t>
        </w:r>
      </w:ins>
      <w:ins w:id="626" w:author="張寶騌 CHANG,PAO-TSUNG" w:date="2022-06-19T17:29:00Z">
        <w:r w:rsidRPr="00F27433">
          <w:t xml:space="preserve"> </w:t>
        </w:r>
      </w:ins>
      <w:proofErr w:type="gramStart"/>
      <w:ins w:id="627" w:author="張寶騌 CHANG,PAO-TSUNG" w:date="2022-06-19T17:31:00Z">
        <w:r>
          <w:t>S</w:t>
        </w:r>
      </w:ins>
      <w:ins w:id="628" w:author="張寶騌 CHANG,PAO-TSUNG" w:date="2022-06-19T17:29:00Z">
        <w:r w:rsidRPr="00F27433">
          <w:t>o</w:t>
        </w:r>
        <w:proofErr w:type="gramEnd"/>
        <w:r w:rsidRPr="00F27433">
          <w:t xml:space="preserve"> the effect of application in </w:t>
        </w:r>
      </w:ins>
      <w:ins w:id="629" w:author="張寶騌 CHANG,PAO-TSUNG" w:date="2022-06-19T17:31:00Z">
        <w:r>
          <w:t>railway</w:t>
        </w:r>
      </w:ins>
      <w:ins w:id="630" w:author="張寶騌 CHANG,PAO-TSUNG" w:date="2022-06-19T17:29:00Z">
        <w:r w:rsidRPr="00F27433">
          <w:t xml:space="preserve"> monitoring is limited.</w:t>
        </w:r>
      </w:ins>
    </w:p>
    <w:p w14:paraId="019E5219" w14:textId="3A57D473" w:rsidR="00F27433" w:rsidRDefault="00F27433" w:rsidP="00F27433">
      <w:pPr>
        <w:pStyle w:val="aa"/>
        <w:numPr>
          <w:ilvl w:val="3"/>
          <w:numId w:val="36"/>
        </w:numPr>
        <w:spacing w:line="240" w:lineRule="auto"/>
        <w:ind w:leftChars="0" w:left="480" w:firstLineChars="0"/>
        <w:jc w:val="both"/>
        <w:rPr>
          <w:ins w:id="631" w:author="張寶騌 CHANG,PAO-TSUNG" w:date="2022-06-19T17:34:00Z"/>
        </w:rPr>
      </w:pPr>
      <w:ins w:id="632" w:author="張寶騌 CHANG,PAO-TSUNG" w:date="2022-06-19T17:32:00Z">
        <w:r w:rsidRPr="00F27433">
          <w:t>Civil 3D</w:t>
        </w:r>
        <w:r>
          <w:t xml:space="preserve"> is </w:t>
        </w:r>
        <w:proofErr w:type="gramStart"/>
        <w:r>
          <w:t>suit</w:t>
        </w:r>
      </w:ins>
      <w:proofErr w:type="gramEnd"/>
      <w:ins w:id="633" w:author="張寶騌 CHANG,PAO-TSUNG" w:date="2022-06-19T17:33:00Z">
        <w:r>
          <w:t xml:space="preserve"> to shape the railway model.</w:t>
        </w:r>
      </w:ins>
      <w:ins w:id="634" w:author="張寶騌 CHANG,PAO-TSUNG" w:date="2022-06-19T17:34:00Z">
        <w:r w:rsidRPr="00F27433">
          <w:t xml:space="preserve"> However, it should be noted that cannot be directly exported to Unity. It needs to be assisted by third-party software. In this study, it is more efficient to use SketchUp software to assist in the file transfer.</w:t>
        </w:r>
      </w:ins>
    </w:p>
    <w:p w14:paraId="3E71936D" w14:textId="5BDC0623" w:rsidR="00F27433" w:rsidRDefault="00204080" w:rsidP="00314CD8">
      <w:pPr>
        <w:pStyle w:val="aa"/>
        <w:numPr>
          <w:ilvl w:val="3"/>
          <w:numId w:val="36"/>
        </w:numPr>
        <w:spacing w:line="240" w:lineRule="auto"/>
        <w:ind w:leftChars="0" w:left="480" w:firstLineChars="0"/>
        <w:jc w:val="both"/>
        <w:rPr>
          <w:ins w:id="635" w:author="張寶騌 CHANG,PAO-TSUNG" w:date="2022-06-19T17:36:00Z"/>
        </w:rPr>
      </w:pPr>
      <w:ins w:id="636" w:author="張寶騌 CHANG,PAO-TSUNG" w:date="2022-06-19T17:36:00Z">
        <w:r w:rsidRPr="00204080">
          <w:t xml:space="preserve">From the monitoring data of the past month, it is </w:t>
        </w:r>
      </w:ins>
      <w:r w:rsidR="00637846">
        <w:t>show</w:t>
      </w:r>
      <w:ins w:id="637" w:author="張寶騌 CHANG,PAO-TSUNG" w:date="2022-06-19T17:36:00Z">
        <w:r w:rsidRPr="00204080">
          <w:t xml:space="preserve"> that, on average, in terms of dynamic lateral resistance, the </w:t>
        </w:r>
      </w:ins>
      <w:ins w:id="638" w:author="張寶騌 CHANG,PAO-TSUNG" w:date="2022-06-19T17:37:00Z">
        <w:r w:rsidR="00FB3DF2">
          <w:t>Local</w:t>
        </w:r>
        <w:r>
          <w:t xml:space="preserve"> train</w:t>
        </w:r>
      </w:ins>
      <w:ins w:id="639" w:author="張寶騌 CHANG,PAO-TSUNG" w:date="2022-06-19T17:36:00Z">
        <w:r w:rsidRPr="00204080">
          <w:t xml:space="preserve"> has a larger resistance value, which may be related to the higher passing speed; in terms of vibration acceleration, </w:t>
        </w:r>
      </w:ins>
      <w:proofErr w:type="spellStart"/>
      <w:ins w:id="640" w:author="張寶騌 CHANG,PAO-TSUNG" w:date="2022-06-19T17:37:00Z">
        <w:r w:rsidRPr="00204080">
          <w:t>Tze</w:t>
        </w:r>
        <w:proofErr w:type="spellEnd"/>
        <w:r w:rsidRPr="00204080">
          <w:t xml:space="preserve">-Chiang Express </w:t>
        </w:r>
      </w:ins>
      <w:ins w:id="641" w:author="張寶騌 CHANG,PAO-TSUNG" w:date="2022-06-19T17:36:00Z">
        <w:r w:rsidRPr="00204080">
          <w:t>has a large acceleration.</w:t>
        </w:r>
      </w:ins>
    </w:p>
    <w:p w14:paraId="2C9941AF" w14:textId="5B9F45B7" w:rsidR="00204080" w:rsidRDefault="00204080" w:rsidP="00314CD8">
      <w:pPr>
        <w:pStyle w:val="aa"/>
        <w:numPr>
          <w:ilvl w:val="3"/>
          <w:numId w:val="36"/>
        </w:numPr>
        <w:spacing w:line="240" w:lineRule="auto"/>
        <w:ind w:leftChars="0" w:left="480" w:firstLineChars="0"/>
        <w:jc w:val="both"/>
        <w:rPr>
          <w:ins w:id="642" w:author="張寶騌 CHANG,PAO-TSUNG" w:date="2022-06-19T17:41:00Z"/>
        </w:rPr>
      </w:pPr>
      <w:ins w:id="643" w:author="張寶騌 CHANG,PAO-TSUNG" w:date="2022-06-19T17:38:00Z">
        <w:r w:rsidRPr="00204080">
          <w:t>From the data trend, the dynamic lateral resistance of the three trains shows a slight increasing trend, and the variation of resistance is also increasing.</w:t>
        </w:r>
      </w:ins>
      <w:ins w:id="644" w:author="張寶騌 CHANG,PAO-TSUNG" w:date="2022-06-19T17:40:00Z">
        <w:r w:rsidR="00FB3DF2" w:rsidRPr="00FB3DF2">
          <w:t xml:space="preserve"> In terms of vibration acceleration, </w:t>
        </w:r>
        <w:proofErr w:type="spellStart"/>
        <w:r w:rsidR="00FB3DF2" w:rsidRPr="00204080">
          <w:t>Tze</w:t>
        </w:r>
        <w:proofErr w:type="spellEnd"/>
        <w:r w:rsidR="00FB3DF2" w:rsidRPr="00204080">
          <w:t>-Chiang Express</w:t>
        </w:r>
        <w:r w:rsidR="00FB3DF2" w:rsidRPr="00FB3DF2">
          <w:t xml:space="preserve"> and </w:t>
        </w:r>
      </w:ins>
      <w:ins w:id="645" w:author="張寶騌 CHANG,PAO-TSUNG" w:date="2022-06-19T17:41:00Z">
        <w:r w:rsidR="00FB3DF2">
          <w:t>Local train</w:t>
        </w:r>
      </w:ins>
      <w:ins w:id="646" w:author="張寶騌 CHANG,PAO-TSUNG" w:date="2022-06-19T17:40:00Z">
        <w:r w:rsidR="00FB3DF2" w:rsidRPr="00FB3DF2">
          <w:t xml:space="preserve"> show a slight increase, while the variation trend of </w:t>
        </w:r>
      </w:ins>
      <w:proofErr w:type="spellStart"/>
      <w:ins w:id="647" w:author="張寶騌 CHANG,PAO-TSUNG" w:date="2022-06-19T17:41:00Z">
        <w:r w:rsidR="00FB3DF2" w:rsidRPr="00204080">
          <w:t>Tze</w:t>
        </w:r>
        <w:proofErr w:type="spellEnd"/>
        <w:r w:rsidR="00FB3DF2" w:rsidRPr="00204080">
          <w:t>-Chiang Express</w:t>
        </w:r>
      </w:ins>
      <w:ins w:id="648" w:author="張寶騌 CHANG,PAO-TSUNG" w:date="2022-06-19T17:40:00Z">
        <w:r w:rsidR="00FB3DF2" w:rsidRPr="00FB3DF2">
          <w:t xml:space="preserve"> is </w:t>
        </w:r>
      </w:ins>
      <w:ins w:id="649" w:author="張寶騌 CHANG,PAO-TSUNG" w:date="2022-06-19T17:41:00Z">
        <w:r w:rsidR="00FB3DF2">
          <w:t>the most</w:t>
        </w:r>
      </w:ins>
      <w:ins w:id="650" w:author="張寶騌 CHANG,PAO-TSUNG" w:date="2022-06-19T17:40:00Z">
        <w:r w:rsidR="00FB3DF2" w:rsidRPr="00FB3DF2">
          <w:t xml:space="preserve"> obvious.</w:t>
        </w:r>
      </w:ins>
    </w:p>
    <w:p w14:paraId="7B4D8238" w14:textId="04108F8A" w:rsidR="00FB3DF2" w:rsidRDefault="00FB3DF2" w:rsidP="00314CD8">
      <w:pPr>
        <w:pStyle w:val="aa"/>
        <w:numPr>
          <w:ilvl w:val="3"/>
          <w:numId w:val="36"/>
        </w:numPr>
        <w:spacing w:line="240" w:lineRule="auto"/>
        <w:ind w:leftChars="0" w:left="480" w:firstLineChars="0"/>
        <w:jc w:val="both"/>
        <w:rPr>
          <w:ins w:id="651" w:author="張寶騌 CHANG,PAO-TSUNG" w:date="2022-06-19T17:43:00Z"/>
        </w:rPr>
      </w:pPr>
      <w:ins w:id="652" w:author="張寶騌 CHANG,PAO-TSUNG" w:date="2022-06-19T17:41:00Z">
        <w:r w:rsidRPr="00FB3DF2">
          <w:t xml:space="preserve">The interactive platform established in this study can present the monitoring data of the monitoring station, and the detailed status or maintenance information can be </w:t>
        </w:r>
      </w:ins>
      <w:ins w:id="653" w:author="張寶騌 CHANG,PAO-TSUNG" w:date="2022-06-19T17:42:00Z">
        <w:r>
          <w:t>noted</w:t>
        </w:r>
      </w:ins>
      <w:ins w:id="654" w:author="張寶騌 CHANG,PAO-TSUNG" w:date="2022-06-19T17:41:00Z">
        <w:r w:rsidRPr="00FB3DF2">
          <w:t xml:space="preserve"> on the status description </w:t>
        </w:r>
      </w:ins>
      <w:ins w:id="655" w:author="張寶騌 CHANG,PAO-TSUNG" w:date="2022-06-19T17:42:00Z">
        <w:r>
          <w:t>list</w:t>
        </w:r>
      </w:ins>
      <w:ins w:id="656" w:author="張寶騌 CHANG,PAO-TSUNG" w:date="2022-06-19T17:41:00Z">
        <w:r w:rsidRPr="00FB3DF2">
          <w:t xml:space="preserve"> and presented in the model, which is convenient for </w:t>
        </w:r>
      </w:ins>
      <w:ins w:id="657" w:author="張寶騌 CHANG,PAO-TSUNG" w:date="2022-06-19T17:43:00Z">
        <w:r>
          <w:t>manager</w:t>
        </w:r>
      </w:ins>
      <w:ins w:id="658" w:author="張寶騌 CHANG,PAO-TSUNG" w:date="2022-06-19T17:41:00Z">
        <w:r w:rsidRPr="00FB3DF2">
          <w:t xml:space="preserve"> to check directly on the model display page.</w:t>
        </w:r>
      </w:ins>
    </w:p>
    <w:p w14:paraId="0A5F4E3E" w14:textId="39A71426" w:rsidR="00FB3DF2" w:rsidRDefault="00FB3DF2" w:rsidP="00314CD8">
      <w:pPr>
        <w:pStyle w:val="aa"/>
        <w:numPr>
          <w:ilvl w:val="3"/>
          <w:numId w:val="36"/>
        </w:numPr>
        <w:spacing w:line="240" w:lineRule="auto"/>
        <w:ind w:leftChars="0" w:left="480" w:firstLineChars="0"/>
        <w:jc w:val="both"/>
        <w:rPr>
          <w:ins w:id="659" w:author="張寶騌 CHANG,PAO-TSUNG" w:date="2022-06-19T17:32:00Z"/>
        </w:rPr>
      </w:pPr>
      <w:ins w:id="660" w:author="張寶騌 CHANG,PAO-TSUNG" w:date="2022-06-19T17:43:00Z">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ins>
    </w:p>
    <w:p w14:paraId="3DB1CA75" w14:textId="2FEABC13" w:rsidR="00045B21" w:rsidDel="00112205" w:rsidRDefault="00045B21" w:rsidP="00314CD8">
      <w:pPr>
        <w:spacing w:line="240" w:lineRule="auto"/>
        <w:ind w:leftChars="0" w:left="0" w:firstLineChars="0" w:firstLine="0"/>
        <w:jc w:val="both"/>
        <w:rPr>
          <w:del w:id="661" w:author="張寶騌 CHANG,PAO-TSUNG" w:date="2022-06-19T14:15:00Z"/>
        </w:rPr>
      </w:pPr>
    </w:p>
    <w:p w14:paraId="57FBE1D3" w14:textId="2A4BFFA8" w:rsidR="00AB0243" w:rsidDel="00112205" w:rsidRDefault="00AB0243" w:rsidP="00314CD8">
      <w:pPr>
        <w:pStyle w:val="aa"/>
        <w:numPr>
          <w:ilvl w:val="3"/>
          <w:numId w:val="36"/>
        </w:numPr>
        <w:spacing w:line="240" w:lineRule="auto"/>
        <w:ind w:leftChars="0" w:left="480" w:firstLineChars="0"/>
        <w:jc w:val="both"/>
        <w:rPr>
          <w:del w:id="662" w:author="張寶騌 CHANG,PAO-TSUNG" w:date="2022-06-19T14:15:00Z"/>
        </w:rPr>
      </w:pPr>
      <w:del w:id="663" w:author="張寶騌 CHANG,PAO-TSUNG" w:date="2022-06-19T14:15:00Z">
        <w:r w:rsidRPr="00AB0243" w:rsidDel="00112205">
          <w:delText>Because of the high repeatability and continuity of a single component in the railway, it is necessary to consider the property such as components distribution and convenience of maintenance work when segmenting and numbering, for further information input and maintenance applications.</w:delText>
        </w:r>
      </w:del>
    </w:p>
    <w:p w14:paraId="6D7F4035" w14:textId="730992D4" w:rsidR="00045B21" w:rsidDel="00112205" w:rsidRDefault="00045B21" w:rsidP="00314CD8">
      <w:pPr>
        <w:spacing w:line="240" w:lineRule="auto"/>
        <w:ind w:leftChars="0" w:left="0" w:firstLineChars="0" w:firstLine="0"/>
        <w:jc w:val="both"/>
        <w:rPr>
          <w:del w:id="664" w:author="張寶騌 CHANG,PAO-TSUNG" w:date="2022-06-19T14:15:00Z"/>
        </w:rPr>
      </w:pPr>
    </w:p>
    <w:p w14:paraId="3232F7C9" w14:textId="5B3DF094" w:rsidR="00752656" w:rsidRDefault="00AB0243">
      <w:pPr>
        <w:widowControl/>
        <w:spacing w:line="240" w:lineRule="auto"/>
        <w:ind w:leftChars="0" w:left="0" w:firstLineChars="0" w:firstLine="0"/>
        <w:rPr>
          <w:ins w:id="665" w:author="張寶騌 CHANG,PAO-TSUNG" w:date="2022-06-19T17:22:00Z"/>
        </w:rPr>
      </w:pPr>
      <w:del w:id="666" w:author="張寶騌 CHANG,PAO-TSUNG" w:date="2022-06-19T14:15:00Z">
        <w:r w:rsidRPr="00AB0243" w:rsidDel="00112205">
          <w:delText xml:space="preserve">This research initially reached a railway maintenance process apply BIM. The railway information model can display the </w:delText>
        </w:r>
        <w:r w:rsidR="00D76DFD" w:rsidRPr="00AB0243" w:rsidDel="00112205">
          <w:delText>status</w:delText>
        </w:r>
        <w:r w:rsidRPr="00AB0243" w:rsidDel="00112205">
          <w:delText xml:space="preserve"> and components information, then connect with the maintenance management information system to obtain the maintenance data and create items in the model. After finishing the maintenance, data would be updated in the railway model and maintenance management information system.</w:delText>
        </w:r>
      </w:del>
      <w:del w:id="667" w:author="張寶騌 CHANG,PAO-TSUNG" w:date="2022-06-19T17:22:00Z">
        <w:r w:rsidR="00DE45FB" w:rsidDel="00752656">
          <w:br w:type="page"/>
        </w:r>
      </w:del>
      <w:ins w:id="668" w:author="張寶騌 CHANG,PAO-TSUNG" w:date="2022-06-19T17:22:00Z">
        <w:r w:rsidR="00752656">
          <w:br w:type="page"/>
        </w:r>
      </w:ins>
    </w:p>
    <w:p w14:paraId="6EFF6229" w14:textId="77777777" w:rsidR="00752656" w:rsidRDefault="00752656">
      <w:pPr>
        <w:pStyle w:val="aa"/>
        <w:spacing w:line="240" w:lineRule="auto"/>
        <w:ind w:leftChars="0" w:firstLineChars="0" w:firstLine="0"/>
        <w:jc w:val="both"/>
        <w:pPrChange w:id="669" w:author="張寶騌 CHANG,PAO-TSUNG" w:date="2022-06-19T17:22:00Z">
          <w:pPr>
            <w:pStyle w:val="aa"/>
            <w:numPr>
              <w:ilvl w:val="3"/>
              <w:numId w:val="36"/>
            </w:numPr>
            <w:spacing w:line="240" w:lineRule="auto"/>
            <w:ind w:leftChars="0" w:left="1920" w:firstLineChars="0" w:hanging="480"/>
            <w:jc w:val="both"/>
          </w:pPr>
        </w:pPrChange>
      </w:pPr>
    </w:p>
    <w:p w14:paraId="4CA61455" w14:textId="3DADA86D" w:rsidR="00DE45FB" w:rsidRDefault="00DE45FB" w:rsidP="00DE45FB">
      <w:pPr>
        <w:pStyle w:val="1"/>
        <w:numPr>
          <w:ilvl w:val="0"/>
          <w:numId w:val="0"/>
        </w:numPr>
        <w:spacing w:after="360"/>
      </w:pPr>
      <w:bookmarkStart w:id="670" w:name="_Toc107005791"/>
      <w:r>
        <w:rPr>
          <w:rFonts w:hint="eastAsia"/>
        </w:rPr>
        <w:t>致謝</w:t>
      </w:r>
      <w:bookmarkEnd w:id="670"/>
    </w:p>
    <w:p w14:paraId="70CC6A7C" w14:textId="530074D1" w:rsidR="00D20F3C" w:rsidRDefault="00154C8B" w:rsidP="007F1E6A">
      <w:pPr>
        <w:ind w:leftChars="0" w:left="0" w:firstLine="480"/>
        <w:jc w:val="both"/>
        <w:rPr>
          <w:ins w:id="671" w:author="張寶騌 CHANG,PAO-TSUNG" w:date="2022-03-19T22:28:00Z"/>
        </w:rPr>
      </w:pPr>
      <w:r>
        <w:rPr>
          <w:rFonts w:hint="eastAsia"/>
        </w:rPr>
        <w:t>首先感謝指導教授郭振銘老師的栽培與指導，</w:t>
      </w:r>
      <w:ins w:id="672" w:author="張寶騌 CHANG,PAO-TSUNG" w:date="2022-05-29T23:33:00Z">
        <w:r w:rsidR="00866528">
          <w:rPr>
            <w:rFonts w:hint="eastAsia"/>
          </w:rPr>
          <w:t>提供一個不一樣的學習環境</w:t>
        </w:r>
      </w:ins>
      <w:ins w:id="673" w:author="張寶騌 CHANG,PAO-TSUNG" w:date="2022-05-29T23:34:00Z">
        <w:r w:rsidR="00866528">
          <w:rPr>
            <w:rFonts w:hint="eastAsia"/>
          </w:rPr>
          <w:t>，由於半年前</w:t>
        </w:r>
      </w:ins>
      <w:ins w:id="674" w:author="張寶騌 CHANG,PAO-TSUNG" w:date="2022-05-29T23:35:00Z">
        <w:r w:rsidR="00866528">
          <w:rPr>
            <w:rFonts w:hint="eastAsia"/>
          </w:rPr>
          <w:t>協助研究室編寫鐵道局計畫以及科技部計畫的</w:t>
        </w:r>
        <w:r w:rsidR="00DF7B14">
          <w:rPr>
            <w:rFonts w:hint="eastAsia"/>
          </w:rPr>
          <w:t>投稿，使</w:t>
        </w:r>
      </w:ins>
      <w:ins w:id="675" w:author="張寶騌 CHANG,PAO-TSUNG" w:date="2022-05-29T23:36:00Z">
        <w:r w:rsidR="00DF7B14">
          <w:rPr>
            <w:rFonts w:hint="eastAsia"/>
          </w:rPr>
          <w:t>研究題目比較晚才確定和執行</w:t>
        </w:r>
      </w:ins>
      <w:del w:id="676" w:author="張寶騌 CHANG,PAO-TSUNG" w:date="2022-05-06T22:57:00Z">
        <w:r w:rsidDel="0047394B">
          <w:rPr>
            <w:rFonts w:hint="eastAsia"/>
          </w:rPr>
          <w:delText>由於半年前</w:delText>
        </w:r>
      </w:del>
      <w:del w:id="677" w:author="張寶騌 CHANG,PAO-TSUNG" w:date="2022-03-19T22:24:00Z">
        <w:r w:rsidDel="00D20F3C">
          <w:rPr>
            <w:rFonts w:hint="eastAsia"/>
          </w:rPr>
          <w:delText>還在進行捷運規範的審議工作</w:delText>
        </w:r>
      </w:del>
      <w:del w:id="678" w:author="張寶騌 CHANG,PAO-TSUNG" w:date="2022-05-06T22:57:00Z">
        <w:r w:rsidDel="0047394B">
          <w:rPr>
            <w:rFonts w:hint="eastAsia"/>
          </w:rPr>
          <w:delText>，導致論文</w:delText>
        </w:r>
      </w:del>
      <w:del w:id="679" w:author="張寶騌 CHANG,PAO-TSUNG" w:date="2022-03-19T22:25:00Z">
        <w:r w:rsidDel="00D20F3C">
          <w:rPr>
            <w:rFonts w:hint="eastAsia"/>
          </w:rPr>
          <w:delText>的</w:delText>
        </w:r>
      </w:del>
      <w:del w:id="680" w:author="張寶騌 CHANG,PAO-TSUNG" w:date="2022-05-06T22:57:00Z">
        <w:r w:rsidDel="0047394B">
          <w:rPr>
            <w:rFonts w:hint="eastAsia"/>
          </w:rPr>
          <w:delText>方向</w:delText>
        </w:r>
      </w:del>
      <w:del w:id="681" w:author="張寶騌 CHANG,PAO-TSUNG" w:date="2022-03-19T22:26:00Z">
        <w:r w:rsidDel="00D20F3C">
          <w:rPr>
            <w:rFonts w:hint="eastAsia"/>
          </w:rPr>
          <w:delText>比較</w:delText>
        </w:r>
      </w:del>
      <w:del w:id="682" w:author="張寶騌 CHANG,PAO-TSUNG" w:date="2022-05-06T22:57:00Z">
        <w:r w:rsidDel="0047394B">
          <w:rPr>
            <w:rFonts w:hint="eastAsia"/>
          </w:rPr>
          <w:delText>晚才決定，</w:delText>
        </w:r>
      </w:del>
      <w:ins w:id="683" w:author="張寶騌 CHANG,PAO-TSUNG" w:date="2022-03-19T22:28:00Z">
        <w:r w:rsidR="00D20F3C">
          <w:rPr>
            <w:rFonts w:hint="eastAsia"/>
          </w:rPr>
          <w:t>。</w:t>
        </w:r>
      </w:ins>
      <w:ins w:id="684" w:author="張寶騌 CHANG,PAO-TSUNG" w:date="2022-05-29T23:36:00Z">
        <w:r w:rsidR="00DF7B14">
          <w:rPr>
            <w:rFonts w:hint="eastAsia"/>
          </w:rPr>
          <w:t>然而在</w:t>
        </w:r>
      </w:ins>
      <w:ins w:id="685" w:author="張寶騌 CHANG,PAO-TSUNG" w:date="2022-05-29T23:37:00Z">
        <w:r w:rsidR="00DF7B14">
          <w:rPr>
            <w:rFonts w:hint="eastAsia"/>
          </w:rPr>
          <w:t>決定研究方向之前，也很感謝老師提供過不少的研究方向，</w:t>
        </w:r>
      </w:ins>
      <w:ins w:id="686" w:author="張寶騌 CHANG,PAO-TSUNG" w:date="2022-05-29T23:38:00Z">
        <w:r w:rsidR="00DF7B14">
          <w:rPr>
            <w:rFonts w:hint="eastAsia"/>
          </w:rPr>
          <w:t>讓的自己</w:t>
        </w:r>
      </w:ins>
      <w:ins w:id="687" w:author="張寶騌 CHANG,PAO-TSUNG" w:date="2022-05-29T23:39:00Z">
        <w:r w:rsidR="00DF7B14">
          <w:rPr>
            <w:rFonts w:hint="eastAsia"/>
          </w:rPr>
          <w:t>有機會接觸到許多與傳統土木</w:t>
        </w:r>
      </w:ins>
      <w:ins w:id="688" w:author="張寶騌 CHANG,PAO-TSUNG" w:date="2022-05-29T23:40:00Z">
        <w:r w:rsidR="00DF7B14">
          <w:rPr>
            <w:rFonts w:hint="eastAsia"/>
          </w:rPr>
          <w:t>不一樣的領域</w:t>
        </w:r>
      </w:ins>
      <w:ins w:id="689" w:author="張寶騌 CHANG,PAO-TSUNG" w:date="2022-05-29T23:43:00Z">
        <w:r w:rsidR="0015660F">
          <w:rPr>
            <w:rFonts w:hint="eastAsia"/>
          </w:rPr>
          <w:t>，</w:t>
        </w:r>
      </w:ins>
      <w:ins w:id="690" w:author="張寶騌 CHANG,PAO-TSUNG" w:date="2022-05-29T23:44:00Z">
        <w:r w:rsidR="0015660F">
          <w:rPr>
            <w:rFonts w:hint="eastAsia"/>
          </w:rPr>
          <w:t>做到跨領域</w:t>
        </w:r>
      </w:ins>
      <w:ins w:id="691" w:author="張寶騌 CHANG,PAO-TSUNG" w:date="2022-05-29T23:38:00Z">
        <w:r w:rsidR="00DF7B14">
          <w:rPr>
            <w:rFonts w:hint="eastAsia"/>
          </w:rPr>
          <w:t>的學習</w:t>
        </w:r>
      </w:ins>
      <w:ins w:id="692" w:author="張寶騌 CHANG,PAO-TSUNG" w:date="2022-05-29T23:44:00Z">
        <w:r w:rsidR="0015660F">
          <w:rPr>
            <w:rFonts w:hint="eastAsia"/>
          </w:rPr>
          <w:t>。</w:t>
        </w:r>
      </w:ins>
    </w:p>
    <w:p w14:paraId="2750C87F" w14:textId="7E0CE5F9" w:rsidR="00E77E05" w:rsidRDefault="0015660F" w:rsidP="00E77E05">
      <w:pPr>
        <w:ind w:leftChars="0" w:left="0" w:firstLine="480"/>
        <w:jc w:val="both"/>
        <w:rPr>
          <w:ins w:id="693" w:author="張寶騌 CHANG,PAO-TSUNG" w:date="2022-05-29T23:55:00Z"/>
        </w:rPr>
      </w:pPr>
      <w:ins w:id="694" w:author="張寶騌 CHANG,PAO-TSUNG" w:date="2022-05-29T23:44:00Z">
        <w:r>
          <w:rPr>
            <w:rFonts w:hint="eastAsia"/>
          </w:rPr>
          <w:t>而這次比起以前學長姐的研究相對創新，相關的設備組件</w:t>
        </w:r>
      </w:ins>
      <w:ins w:id="695" w:author="張寶騌 CHANG,PAO-TSUNG" w:date="2022-05-29T23:45:00Z">
        <w:r>
          <w:rPr>
            <w:rFonts w:hint="eastAsia"/>
          </w:rPr>
          <w:t>與材料都得自己重頭</w:t>
        </w:r>
        <w:proofErr w:type="gramStart"/>
        <w:r>
          <w:rPr>
            <w:rFonts w:hint="eastAsia"/>
          </w:rPr>
          <w:t>規</w:t>
        </w:r>
        <w:proofErr w:type="gramEnd"/>
        <w:r>
          <w:rPr>
            <w:rFonts w:hint="eastAsia"/>
          </w:rPr>
          <w:t>畫起，</w:t>
        </w:r>
      </w:ins>
      <w:ins w:id="696" w:author="張寶騌 CHANG,PAO-TSUNG" w:date="2022-05-29T23:48:00Z">
        <w:r w:rsidR="00E77E05">
          <w:rPr>
            <w:rFonts w:hint="eastAsia"/>
          </w:rPr>
          <w:t>但是</w:t>
        </w:r>
      </w:ins>
      <w:ins w:id="697" w:author="張寶騌 CHANG,PAO-TSUNG" w:date="2022-05-29T23:47:00Z">
        <w:r w:rsidR="00E77E05">
          <w:rPr>
            <w:rFonts w:hint="eastAsia"/>
          </w:rPr>
          <w:t>非常感謝智強老師</w:t>
        </w:r>
      </w:ins>
      <w:ins w:id="698" w:author="張寶騌 CHANG,PAO-TSUNG" w:date="2022-05-29T23:48:00Z">
        <w:r w:rsidR="00E77E05">
          <w:rPr>
            <w:rFonts w:hint="eastAsia"/>
          </w:rPr>
          <w:t>，在我有問題的時候總是能提供</w:t>
        </w:r>
      </w:ins>
      <w:ins w:id="699" w:author="張寶騌 CHANG,PAO-TSUNG" w:date="2022-05-29T23:49:00Z">
        <w:r w:rsidR="00E77E05">
          <w:rPr>
            <w:rFonts w:hint="eastAsia"/>
          </w:rPr>
          <w:t>技術上的建議</w:t>
        </w:r>
      </w:ins>
      <w:ins w:id="700" w:author="張寶騌 CHANG,PAO-TSUNG" w:date="2022-05-29T23:58:00Z">
        <w:r w:rsidR="00B43008">
          <w:rPr>
            <w:rFonts w:hint="eastAsia"/>
          </w:rPr>
          <w:t>。</w:t>
        </w:r>
      </w:ins>
      <w:ins w:id="701" w:author="張寶騌 CHANG,PAO-TSUNG" w:date="2022-05-29T23:55:00Z">
        <w:r w:rsidR="00D56FE1">
          <w:rPr>
            <w:rFonts w:hint="eastAsia"/>
          </w:rPr>
          <w:t>還有</w:t>
        </w:r>
      </w:ins>
      <w:ins w:id="702" w:author="張寶騌 CHANG,PAO-TSUNG" w:date="2022-05-29T23:53:00Z">
        <w:r w:rsidR="00D56FE1">
          <w:rPr>
            <w:rFonts w:hint="eastAsia"/>
          </w:rPr>
          <w:t>之前在建築所修過課的沈</w:t>
        </w:r>
      </w:ins>
      <w:r w:rsidR="009D44A9">
        <w:rPr>
          <w:rFonts w:hint="eastAsia"/>
        </w:rPr>
        <w:t>揚</w:t>
      </w:r>
      <w:ins w:id="703" w:author="張寶騌 CHANG,PAO-TSUNG" w:date="2022-05-29T23:53:00Z">
        <w:r w:rsidR="00D56FE1">
          <w:rPr>
            <w:rFonts w:hint="eastAsia"/>
          </w:rPr>
          <w:t>庭老師，</w:t>
        </w:r>
      </w:ins>
      <w:ins w:id="704" w:author="張寶騌 CHANG,PAO-TSUNG" w:date="2022-05-29T23:54:00Z">
        <w:r w:rsidR="00D56FE1">
          <w:rPr>
            <w:rFonts w:hint="eastAsia"/>
          </w:rPr>
          <w:t>提供了我</w:t>
        </w:r>
        <w:r w:rsidR="00D56FE1">
          <w:t>Arduino</w:t>
        </w:r>
        <w:r w:rsidR="00D56FE1">
          <w:rPr>
            <w:rFonts w:hint="eastAsia"/>
          </w:rPr>
          <w:t>與</w:t>
        </w:r>
        <w:r w:rsidR="00D56FE1">
          <w:t>Unity</w:t>
        </w:r>
        <w:r w:rsidR="00D56FE1">
          <w:rPr>
            <w:rFonts w:hint="eastAsia"/>
          </w:rPr>
          <w:t>的自學教材</w:t>
        </w:r>
      </w:ins>
      <w:ins w:id="705" w:author="張寶騌 CHANG,PAO-TSUNG" w:date="2022-05-29T23:58:00Z">
        <w:r w:rsidR="00B43008">
          <w:rPr>
            <w:rFonts w:hint="eastAsia"/>
          </w:rPr>
          <w:t>，</w:t>
        </w:r>
      </w:ins>
      <w:ins w:id="706" w:author="張寶騌 CHANG,PAO-TSUNG" w:date="2022-05-29T23:55:00Z">
        <w:r w:rsidR="00D56FE1">
          <w:rPr>
            <w:rFonts w:hint="eastAsia"/>
          </w:rPr>
          <w:t>以及</w:t>
        </w:r>
      </w:ins>
      <w:proofErr w:type="gramStart"/>
      <w:ins w:id="707" w:author="張寶騌 CHANG,PAO-TSUNG" w:date="2022-06-15T15:57:00Z">
        <w:r w:rsidR="00EB342E">
          <w:rPr>
            <w:rFonts w:hint="eastAsia"/>
          </w:rPr>
          <w:t>臺</w:t>
        </w:r>
        <w:proofErr w:type="gramEnd"/>
        <w:r w:rsidR="00EB342E">
          <w:rPr>
            <w:rFonts w:hint="eastAsia"/>
          </w:rPr>
          <w:t>鐵</w:t>
        </w:r>
      </w:ins>
      <w:ins w:id="708" w:author="張寶騌 CHANG,PAO-TSUNG" w:date="2022-05-29T23:56:00Z">
        <w:r w:rsidR="00D56FE1">
          <w:rPr>
            <w:rFonts w:hint="eastAsia"/>
          </w:rPr>
          <w:t>的</w:t>
        </w:r>
      </w:ins>
      <w:ins w:id="709" w:author="張寶騌 CHANG,PAO-TSUNG" w:date="2022-05-29T23:57:00Z">
        <w:r w:rsidR="00B43008">
          <w:rPr>
            <w:rFonts w:hint="eastAsia"/>
          </w:rPr>
          <w:t>張介謙段長、劉德正大哥</w:t>
        </w:r>
      </w:ins>
      <w:ins w:id="710" w:author="張寶騌 CHANG,PAO-TSUNG" w:date="2022-05-29T23:58:00Z">
        <w:r w:rsidR="00B43008">
          <w:rPr>
            <w:rFonts w:hint="eastAsia"/>
          </w:rPr>
          <w:t>提供實驗的場域以及實務上的建議。</w:t>
        </w:r>
      </w:ins>
      <w:ins w:id="711" w:author="張寶騌 CHANG,PAO-TSUNG" w:date="2022-05-29T23:59:00Z">
        <w:r w:rsidR="00B43008">
          <w:rPr>
            <w:rFonts w:hint="eastAsia"/>
          </w:rPr>
          <w:t>另外要特別感謝研究室夥伴們的幫忙，他們總是在自己手忙腳亂的時候給了我有力的協助</w:t>
        </w:r>
      </w:ins>
      <w:ins w:id="712" w:author="張寶騌 CHANG,PAO-TSUNG" w:date="2022-05-30T00:00:00Z">
        <w:r w:rsidR="007B1DC2">
          <w:rPr>
            <w:rFonts w:hint="eastAsia"/>
          </w:rPr>
          <w:t>，</w:t>
        </w:r>
      </w:ins>
      <w:ins w:id="713" w:author="張寶騌 CHANG,PAO-TSUNG" w:date="2022-05-30T00:01:00Z">
        <w:r w:rsidR="007B1DC2">
          <w:rPr>
            <w:rFonts w:hint="eastAsia"/>
          </w:rPr>
          <w:t>一同面對問題並一起學習成長，</w:t>
        </w:r>
      </w:ins>
      <w:ins w:id="714" w:author="張寶騌 CHANG,PAO-TSUNG" w:date="2022-05-30T00:00:00Z">
        <w:r w:rsidR="007B1DC2">
          <w:rPr>
            <w:rFonts w:hint="eastAsia"/>
          </w:rPr>
          <w:t>真的很感謝</w:t>
        </w:r>
        <w:r w:rsidR="007B1DC2">
          <w:rPr>
            <w:rFonts w:hint="eastAsia"/>
          </w:rPr>
          <w:t>!</w:t>
        </w:r>
      </w:ins>
    </w:p>
    <w:p w14:paraId="608D8C79" w14:textId="03E1C0D1" w:rsidR="00D56FE1" w:rsidRDefault="00BB7ECE" w:rsidP="00E77E05">
      <w:pPr>
        <w:ind w:leftChars="0" w:left="0" w:firstLine="480"/>
        <w:jc w:val="both"/>
        <w:rPr>
          <w:ins w:id="715" w:author="張寶騌 CHANG,PAO-TSUNG" w:date="2022-05-30T00:02:00Z"/>
        </w:rPr>
      </w:pPr>
      <w:ins w:id="716" w:author="張寶騌 CHANG,PAO-TSUNG" w:date="2022-05-30T00:02:00Z">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w:t>
        </w:r>
      </w:ins>
      <w:ins w:id="717" w:author="張寶騌 CHANG,PAO-TSUNG" w:date="2022-05-30T00:03:00Z">
        <w:r>
          <w:rPr>
            <w:rFonts w:hint="eastAsia"/>
          </w:rPr>
          <w:t>，讓我清楚自己的不足以及未來能調整的方向。</w:t>
        </w:r>
      </w:ins>
    </w:p>
    <w:p w14:paraId="0B1CFDAE" w14:textId="3E707E6C" w:rsidR="00BB7ECE" w:rsidRDefault="002F370B" w:rsidP="00E77E05">
      <w:pPr>
        <w:ind w:leftChars="0" w:left="0" w:firstLine="480"/>
        <w:jc w:val="both"/>
        <w:rPr>
          <w:ins w:id="718" w:author="張寶騌 CHANG,PAO-TSUNG" w:date="2022-05-30T00:03:00Z"/>
        </w:rPr>
      </w:pPr>
      <w:ins w:id="719" w:author="張寶騌 CHANG,PAO-TSUNG" w:date="2022-05-30T00:24:00Z">
        <w:r>
          <w:rPr>
            <w:rFonts w:hint="eastAsia"/>
          </w:rPr>
          <w:t>碩士的兩年生涯對我來說真的很特別，從原本工作</w:t>
        </w:r>
      </w:ins>
      <w:ins w:id="720" w:author="張寶騌 CHANG,PAO-TSUNG" w:date="2022-05-30T00:25:00Z">
        <w:r>
          <w:rPr>
            <w:rFonts w:hint="eastAsia"/>
          </w:rPr>
          <w:t>好好的公司離職，</w:t>
        </w:r>
      </w:ins>
      <w:ins w:id="721" w:author="張寶騌 CHANG,PAO-TSUNG" w:date="2022-05-30T00:26:00Z">
        <w:r w:rsidR="00453264">
          <w:rPr>
            <w:rFonts w:hint="eastAsia"/>
          </w:rPr>
          <w:t>回到校園</w:t>
        </w:r>
      </w:ins>
      <w:ins w:id="722" w:author="張寶騌 CHANG,PAO-TSUNG" w:date="2022-05-30T00:27:00Z">
        <w:r w:rsidR="00453264">
          <w:rPr>
            <w:rFonts w:hint="eastAsia"/>
          </w:rPr>
          <w:t>感到特別親切，雖然已離開課本許久</w:t>
        </w:r>
      </w:ins>
      <w:ins w:id="723" w:author="張寶騌 CHANG,PAO-TSUNG" w:date="2022-05-30T00:28:00Z">
        <w:r w:rsidR="00453264">
          <w:rPr>
            <w:rFonts w:hint="eastAsia"/>
          </w:rPr>
          <w:t>，</w:t>
        </w:r>
      </w:ins>
      <w:ins w:id="724" w:author="張寶騌 CHANG,PAO-TSUNG" w:date="2022-05-30T00:27:00Z">
        <w:r w:rsidR="00453264">
          <w:rPr>
            <w:rFonts w:hint="eastAsia"/>
          </w:rPr>
          <w:t>念起書來</w:t>
        </w:r>
      </w:ins>
      <w:ins w:id="725" w:author="張寶騌 CHANG,PAO-TSUNG" w:date="2022-05-30T00:28:00Z">
        <w:r w:rsidR="00453264">
          <w:rPr>
            <w:rFonts w:hint="eastAsia"/>
          </w:rPr>
          <w:t>稍顯吃力，但真的很感</w:t>
        </w:r>
      </w:ins>
      <w:r w:rsidR="009D44A9">
        <w:rPr>
          <w:rFonts w:hint="eastAsia"/>
        </w:rPr>
        <w:t>謝萬鼎</w:t>
      </w:r>
      <w:ins w:id="726" w:author="張寶騌 CHANG,PAO-TSUNG" w:date="2022-05-30T00:28:00Z">
        <w:r w:rsidR="00453264">
          <w:rPr>
            <w:rFonts w:hint="eastAsia"/>
          </w:rPr>
          <w:t>老同事們</w:t>
        </w:r>
      </w:ins>
      <w:ins w:id="727" w:author="張寶騌 CHANG,PAO-TSUNG" w:date="2022-05-30T00:29:00Z">
        <w:r w:rsidR="00453264">
          <w:rPr>
            <w:rFonts w:hint="eastAsia"/>
          </w:rPr>
          <w:t>的鼓勵與打氣。</w:t>
        </w:r>
      </w:ins>
    </w:p>
    <w:p w14:paraId="066570BE" w14:textId="04A2E6EC" w:rsidR="00BB7ECE" w:rsidRPr="00BB7ECE" w:rsidRDefault="00453264" w:rsidP="00E77E05">
      <w:pPr>
        <w:ind w:leftChars="0" w:left="0" w:firstLine="480"/>
        <w:jc w:val="both"/>
        <w:rPr>
          <w:ins w:id="728" w:author="張寶騌 CHANG,PAO-TSUNG" w:date="2022-05-29T23:46:00Z"/>
        </w:rPr>
      </w:pPr>
      <w:ins w:id="729" w:author="張寶騌 CHANG,PAO-TSUNG" w:date="2022-05-30T00:29:00Z">
        <w:r>
          <w:rPr>
            <w:rFonts w:hint="eastAsia"/>
          </w:rPr>
          <w:t>最後感謝陪在我身邊的家人以及朋友，有大家的支持</w:t>
        </w:r>
      </w:ins>
      <w:ins w:id="730" w:author="張寶騌 CHANG,PAO-TSUNG" w:date="2022-05-30T00:30:00Z">
        <w:r>
          <w:rPr>
            <w:rFonts w:hint="eastAsia"/>
          </w:rPr>
          <w:t>才能有今天的成果</w:t>
        </w:r>
        <w:r w:rsidR="004C3ACE">
          <w:rPr>
            <w:rFonts w:hint="eastAsia"/>
          </w:rPr>
          <w:t>。</w:t>
        </w:r>
      </w:ins>
    </w:p>
    <w:p w14:paraId="65FA6368" w14:textId="750F7DC1" w:rsidR="007F1E6A" w:rsidDel="00BB7ECE" w:rsidRDefault="00154C8B" w:rsidP="007F1E6A">
      <w:pPr>
        <w:ind w:leftChars="0" w:left="0" w:firstLine="480"/>
        <w:jc w:val="both"/>
        <w:rPr>
          <w:del w:id="731" w:author="張寶騌 CHANG,PAO-TSUNG" w:date="2022-05-30T00:03:00Z"/>
        </w:rPr>
      </w:pPr>
      <w:del w:id="732" w:author="張寶騌 CHANG,PAO-TSUNG" w:date="2022-05-30T00:03:00Z">
        <w:r w:rsidDel="00BB7ECE">
          <w:rPr>
            <w:rFonts w:hint="eastAsia"/>
          </w:rPr>
          <w:delText>而這次</w:delText>
        </w:r>
        <w:r w:rsidR="00DA5BEA" w:rsidDel="00BB7ECE">
          <w:rPr>
            <w:rFonts w:hint="eastAsia"/>
          </w:rPr>
          <w:delText>比起以前</w:delText>
        </w:r>
        <w:r w:rsidDel="00BB7ECE">
          <w:rPr>
            <w:rFonts w:hint="eastAsia"/>
          </w:rPr>
          <w:delText>學長姐的研究</w:delText>
        </w:r>
        <w:r w:rsidR="00BC7F31" w:rsidDel="00BB7ECE">
          <w:rPr>
            <w:rFonts w:hint="eastAsia"/>
          </w:rPr>
          <w:delText>相對</w:delText>
        </w:r>
        <w:r w:rsidDel="00BB7ECE">
          <w:rPr>
            <w:rFonts w:hint="eastAsia"/>
          </w:rPr>
          <w:delText>創新，感謝老師願意往新的面向來發展，並給予我研究的</w:delText>
        </w:r>
        <w:r w:rsidR="00E52271" w:rsidDel="00BB7ECE">
          <w:rPr>
            <w:rFonts w:hint="eastAsia"/>
          </w:rPr>
          <w:delText>方向</w:delText>
        </w:r>
        <w:r w:rsidR="00E73DC9" w:rsidDel="00BB7ECE">
          <w:rPr>
            <w:rFonts w:hint="eastAsia"/>
          </w:rPr>
          <w:delText>與指導</w:delText>
        </w:r>
        <w:r w:rsidDel="00BB7ECE">
          <w:rPr>
            <w:rFonts w:hint="eastAsia"/>
          </w:rPr>
          <w:delText>。</w:delText>
        </w:r>
        <w:r w:rsidR="006D581F" w:rsidDel="00BB7ECE">
          <w:rPr>
            <w:rFonts w:hint="eastAsia"/>
          </w:rPr>
          <w:delText>也</w:delText>
        </w:r>
      </w:del>
      <w:del w:id="733" w:author="張寶騌 CHANG,PAO-TSUNG" w:date="2022-05-30T00:02:00Z">
        <w:r w:rsidR="006D581F" w:rsidDel="00BB7ECE">
          <w:rPr>
            <w:rFonts w:hint="eastAsia"/>
          </w:rPr>
          <w:delText>感謝兩位口</w:delText>
        </w:r>
        <w:r w:rsidR="00C72E32" w:rsidDel="00BB7ECE">
          <w:rPr>
            <w:rFonts w:hint="eastAsia"/>
          </w:rPr>
          <w:delText>試委員</w:delText>
        </w:r>
        <w:r w:rsidR="006D581F" w:rsidDel="00BB7ECE">
          <w:rPr>
            <w:rFonts w:hint="eastAsia"/>
          </w:rPr>
          <w:delText>馮重偉</w:delText>
        </w:r>
        <w:r w:rsidR="005B5FD8" w:rsidDel="00BB7ECE">
          <w:rPr>
            <w:rFonts w:hint="eastAsia"/>
          </w:rPr>
          <w:delText>副</w:delText>
        </w:r>
        <w:r w:rsidR="006D581F" w:rsidDel="00BB7ECE">
          <w:rPr>
            <w:rFonts w:hint="eastAsia"/>
          </w:rPr>
          <w:delText>教授</w:delText>
        </w:r>
        <w:r w:rsidR="0053246B" w:rsidDel="00BB7ECE">
          <w:rPr>
            <w:rFonts w:hint="eastAsia"/>
          </w:rPr>
          <w:delText>與</w:delText>
        </w:r>
        <w:r w:rsidR="006D581F" w:rsidDel="00BB7ECE">
          <w:rPr>
            <w:rFonts w:hint="eastAsia"/>
          </w:rPr>
          <w:delText>李永昌副總工程司給</w:delText>
        </w:r>
        <w:r w:rsidR="006D489D" w:rsidDel="00BB7ECE">
          <w:rPr>
            <w:rFonts w:hint="eastAsia"/>
          </w:rPr>
          <w:delText>予</w:delText>
        </w:r>
        <w:r w:rsidR="006D581F" w:rsidDel="00BB7ECE">
          <w:rPr>
            <w:rFonts w:hint="eastAsia"/>
          </w:rPr>
          <w:delText>口試的指教與建議，使得本論文可以更加完整</w:delText>
        </w:r>
      </w:del>
      <w:del w:id="734" w:author="張寶騌 CHANG,PAO-TSUNG" w:date="2022-05-30T00:03:00Z">
        <w:r w:rsidR="006D581F" w:rsidDel="00BB7ECE">
          <w:rPr>
            <w:rFonts w:hint="eastAsia"/>
          </w:rPr>
          <w:delText>。</w:delText>
        </w:r>
        <w:r w:rsidDel="00BB7ECE">
          <w:rPr>
            <w:rFonts w:hint="eastAsia"/>
          </w:rPr>
          <w:delText>另外也要感謝臺鐵高雄工務段的</w:delText>
        </w:r>
        <w:r w:rsidR="00F865ED" w:rsidDel="00BB7ECE">
          <w:rPr>
            <w:rFonts w:hint="eastAsia"/>
          </w:rPr>
          <w:delText>張介謙副段長</w:delText>
        </w:r>
        <w:r w:rsidR="00F86367" w:rsidDel="00BB7ECE">
          <w:rPr>
            <w:rFonts w:hint="eastAsia"/>
          </w:rPr>
          <w:delText>、</w:delText>
        </w:r>
        <w:r w:rsidR="00F865ED" w:rsidDel="00BB7ECE">
          <w:rPr>
            <w:rFonts w:hint="eastAsia"/>
          </w:rPr>
          <w:delText>劉德正大哥，</w:delText>
        </w:r>
        <w:r w:rsidDel="00BB7ECE">
          <w:rPr>
            <w:rFonts w:hint="eastAsia"/>
          </w:rPr>
          <w:delText>願意提供</w:delText>
        </w:r>
        <w:r w:rsidR="001070D5" w:rsidDel="00BB7ECE">
          <w:rPr>
            <w:rFonts w:hint="eastAsia"/>
          </w:rPr>
          <w:delText>圖</w:delText>
        </w:r>
        <w:r w:rsidDel="00BB7ECE">
          <w:rPr>
            <w:rFonts w:hint="eastAsia"/>
          </w:rPr>
          <w:delText>檔來作為本研究的建模參考使用，對於此本論文的產出有非常大的影響。</w:delText>
        </w:r>
      </w:del>
    </w:p>
    <w:p w14:paraId="57643A81" w14:textId="54CA6BA3" w:rsidR="007F1E6A" w:rsidDel="00A10767" w:rsidRDefault="00154C8B" w:rsidP="007F1E6A">
      <w:pPr>
        <w:ind w:leftChars="0" w:left="0" w:firstLine="480"/>
        <w:jc w:val="both"/>
        <w:rPr>
          <w:del w:id="735" w:author="張寶騌 CHANG,PAO-TSUNG" w:date="2022-05-13T12:41:00Z"/>
        </w:rPr>
      </w:pPr>
      <w:del w:id="736" w:author="張寶騌 CHANG,PAO-TSUNG" w:date="2022-05-13T12:41:00Z">
        <w:r w:rsidDel="00A10767">
          <w:rPr>
            <w:rFonts w:hint="eastAsia"/>
          </w:rPr>
          <w:delText>接著要感謝研究室</w:delText>
        </w:r>
        <w:r w:rsidR="000E1E44" w:rsidDel="00A10767">
          <w:rPr>
            <w:rFonts w:hint="eastAsia"/>
          </w:rPr>
          <w:delText>所有人</w:delText>
        </w:r>
        <w:r w:rsidDel="00A10767">
          <w:rPr>
            <w:rFonts w:hint="eastAsia"/>
          </w:rPr>
          <w:delText>的陪伴，起初剛進來時有</w:delText>
        </w:r>
        <w:r w:rsidR="00550599" w:rsidDel="00A10767">
          <w:rPr>
            <w:rFonts w:hint="eastAsia"/>
          </w:rPr>
          <w:delText>俊璋、俊賢、晉瑋與翔宇學長的帶領與指導，</w:delText>
        </w:r>
        <w:r w:rsidR="00F52A66" w:rsidDel="00A10767">
          <w:rPr>
            <w:rFonts w:hint="eastAsia"/>
          </w:rPr>
          <w:delText>讓</w:delText>
        </w:r>
        <w:r w:rsidR="00166945" w:rsidDel="00A10767">
          <w:rPr>
            <w:rFonts w:hint="eastAsia"/>
          </w:rPr>
          <w:delText>我可以</w:delText>
        </w:r>
        <w:r w:rsidR="008A7A8E" w:rsidDel="00A10767">
          <w:rPr>
            <w:rFonts w:hint="eastAsia"/>
          </w:rPr>
          <w:delText>漸漸</w:delText>
        </w:r>
        <w:r w:rsidR="00550599" w:rsidDel="00A10767">
          <w:rPr>
            <w:rFonts w:hint="eastAsia"/>
          </w:rPr>
          <w:delText>融入軌道實驗室</w:delText>
        </w:r>
        <w:r w:rsidR="000E5C6D" w:rsidDel="00A10767">
          <w:rPr>
            <w:rFonts w:hint="eastAsia"/>
          </w:rPr>
          <w:delText>。</w:delText>
        </w:r>
        <w:r w:rsidR="004A6C2E" w:rsidDel="00A10767">
          <w:rPr>
            <w:rFonts w:hint="eastAsia"/>
          </w:rPr>
          <w:delText>一起相處兩年的</w:delText>
        </w:r>
        <w:r w:rsidR="00550599" w:rsidDel="00A10767">
          <w:rPr>
            <w:rFonts w:hint="eastAsia"/>
          </w:rPr>
          <w:delText>同屆</w:delText>
        </w:r>
        <w:r w:rsidDel="00A10767">
          <w:rPr>
            <w:rFonts w:hint="eastAsia"/>
          </w:rPr>
          <w:delText>有如建築物大樑</w:delText>
        </w:r>
        <w:r w:rsidR="00F86367" w:rsidDel="00A10767">
          <w:rPr>
            <w:rFonts w:hint="eastAsia"/>
          </w:rPr>
          <w:delText>般</w:delText>
        </w:r>
        <w:r w:rsidDel="00A10767">
          <w:rPr>
            <w:rFonts w:hint="eastAsia"/>
          </w:rPr>
          <w:delText>的守正</w:delText>
        </w:r>
        <w:r w:rsidR="00990CF0" w:rsidDel="00A10767">
          <w:rPr>
            <w:rFonts w:hint="eastAsia"/>
          </w:rPr>
          <w:delText>支撐</w:delText>
        </w:r>
        <w:r w:rsidR="00A53E3D" w:rsidDel="00A10767">
          <w:rPr>
            <w:rFonts w:hint="eastAsia"/>
          </w:rPr>
          <w:delText>整個研究室</w:delText>
        </w:r>
        <w:r w:rsidDel="00A10767">
          <w:rPr>
            <w:rFonts w:hint="eastAsia"/>
          </w:rPr>
          <w:delText>守護大家、</w:delText>
        </w:r>
        <w:r w:rsidR="00587670" w:rsidDel="00A10767">
          <w:rPr>
            <w:rFonts w:hint="eastAsia"/>
          </w:rPr>
          <w:delText>以及</w:delText>
        </w:r>
        <w:r w:rsidR="00EE31C8" w:rsidDel="00A10767">
          <w:rPr>
            <w:rFonts w:hint="eastAsia"/>
          </w:rPr>
          <w:delText>時常</w:delText>
        </w:r>
        <w:r w:rsidR="00587670" w:rsidDel="00A10767">
          <w:rPr>
            <w:rFonts w:hint="eastAsia"/>
          </w:rPr>
          <w:delText>帶給大家歡樂</w:delText>
        </w:r>
        <w:r w:rsidDel="00A10767">
          <w:rPr>
            <w:rFonts w:hint="eastAsia"/>
          </w:rPr>
          <w:delText>的晨榕與俊翰</w:delText>
        </w:r>
        <w:r w:rsidR="001511FF" w:rsidDel="00A10767">
          <w:rPr>
            <w:rFonts w:hint="eastAsia"/>
          </w:rPr>
          <w:delText>都</w:delText>
        </w:r>
        <w:r w:rsidDel="00A10767">
          <w:rPr>
            <w:rFonts w:hint="eastAsia"/>
          </w:rPr>
          <w:delText>讓研究室充滿著融洽的氣氛，</w:delText>
        </w:r>
        <w:r w:rsidR="00EF02AF" w:rsidDel="00A10767">
          <w:rPr>
            <w:rFonts w:hint="eastAsia"/>
          </w:rPr>
          <w:delText>一起度過了各</w:delText>
        </w:r>
        <w:r w:rsidR="00D20AEB" w:rsidDel="00A10767">
          <w:rPr>
            <w:rFonts w:hint="eastAsia"/>
          </w:rPr>
          <w:delText>式各樣的精采生活</w:delText>
        </w:r>
        <w:r w:rsidR="000E5C6D" w:rsidDel="00A10767">
          <w:rPr>
            <w:rFonts w:hint="eastAsia"/>
          </w:rPr>
          <w:delText>。</w:delText>
        </w:r>
        <w:r w:rsidR="00550599" w:rsidDel="00A10767">
          <w:rPr>
            <w:rFonts w:hint="eastAsia"/>
          </w:rPr>
          <w:delText>後來加入的冠璋、薰茗與寶</w:delText>
        </w:r>
        <w:r w:rsidR="00550599" w:rsidRPr="00550599" w:rsidDel="00A10767">
          <w:rPr>
            <w:rFonts w:hint="eastAsia"/>
          </w:rPr>
          <w:delText>騌</w:delText>
        </w:r>
        <w:r w:rsidR="00550599" w:rsidDel="00A10767">
          <w:rPr>
            <w:rFonts w:hint="eastAsia"/>
          </w:rPr>
          <w:delText>讓我們成為了學長</w:delText>
        </w:r>
        <w:r w:rsidR="00607E28" w:rsidDel="00A10767">
          <w:rPr>
            <w:rFonts w:hint="eastAsia"/>
          </w:rPr>
          <w:delText>繼續帶領著研究室前進</w:delText>
        </w:r>
        <w:r w:rsidR="00550599" w:rsidDel="00A10767">
          <w:rPr>
            <w:rFonts w:hint="eastAsia"/>
          </w:rPr>
          <w:delText>。</w:delText>
        </w:r>
        <w:r w:rsidR="00EE31C8" w:rsidDel="00A10767">
          <w:rPr>
            <w:rFonts w:hint="eastAsia"/>
          </w:rPr>
          <w:delText>也要感謝研究室的大學長</w:delText>
        </w:r>
        <w:r w:rsidR="00EE31C8" w:rsidRPr="00EE31C8" w:rsidDel="00A10767">
          <w:rPr>
            <w:rFonts w:hint="eastAsia"/>
          </w:rPr>
          <w:delText>黃晟豪</w:delText>
        </w:r>
        <w:r w:rsidR="00EE31C8" w:rsidDel="00A10767">
          <w:rPr>
            <w:rFonts w:hint="eastAsia"/>
          </w:rPr>
          <w:delText>與林智強學長，在這兩年期間不定期的參與研究室的事</w:delText>
        </w:r>
        <w:r w:rsidR="000E5C6D" w:rsidDel="00A10767">
          <w:rPr>
            <w:rFonts w:hint="eastAsia"/>
          </w:rPr>
          <w:delText>務</w:delText>
        </w:r>
        <w:r w:rsidR="00EE31C8" w:rsidDel="00A10767">
          <w:rPr>
            <w:rFonts w:hint="eastAsia"/>
          </w:rPr>
          <w:delText>並給予協助，</w:delText>
        </w:r>
        <w:r w:rsidR="009C14C4" w:rsidDel="00A10767">
          <w:rPr>
            <w:rFonts w:hint="eastAsia"/>
          </w:rPr>
          <w:delText>以及</w:delText>
        </w:r>
        <w:r w:rsidR="00EE31C8" w:rsidDel="00A10767">
          <w:rPr>
            <w:rFonts w:hint="eastAsia"/>
          </w:rPr>
          <w:delText>在規範審議期間</w:delText>
        </w:r>
        <w:r w:rsidR="009C14C4" w:rsidDel="00A10767">
          <w:rPr>
            <w:rFonts w:hint="eastAsia"/>
          </w:rPr>
          <w:delText>的幫忙</w:delText>
        </w:r>
        <w:r w:rsidR="00EE31C8" w:rsidDel="00A10767">
          <w:rPr>
            <w:rFonts w:hint="eastAsia"/>
          </w:rPr>
          <w:delText>。</w:delText>
        </w:r>
      </w:del>
    </w:p>
    <w:p w14:paraId="59088C2E" w14:textId="13A4EDE5" w:rsidR="00154C8B" w:rsidDel="00A10767" w:rsidRDefault="00154C8B" w:rsidP="007F1E6A">
      <w:pPr>
        <w:ind w:leftChars="0" w:left="0" w:firstLine="480"/>
        <w:jc w:val="both"/>
        <w:rPr>
          <w:del w:id="737" w:author="張寶騌 CHANG,PAO-TSUNG" w:date="2022-05-13T12:41:00Z"/>
        </w:rPr>
      </w:pPr>
      <w:del w:id="738" w:author="張寶騌 CHANG,PAO-TSUNG" w:date="2022-05-13T12:41:00Z">
        <w:r w:rsidDel="00A10767">
          <w:rPr>
            <w:rFonts w:hint="eastAsia"/>
          </w:rPr>
          <w:delText>短短兩年</w:delText>
        </w:r>
        <w:r w:rsidR="00550599" w:rsidDel="00A10767">
          <w:rPr>
            <w:rFonts w:hint="eastAsia"/>
          </w:rPr>
          <w:delText>的</w:delText>
        </w:r>
        <w:r w:rsidDel="00A10767">
          <w:rPr>
            <w:rFonts w:hint="eastAsia"/>
          </w:rPr>
          <w:delText>碩士生涯</w:delText>
        </w:r>
        <w:r w:rsidR="00F52A66" w:rsidDel="00A10767">
          <w:rPr>
            <w:rFonts w:hint="eastAsia"/>
          </w:rPr>
          <w:delText>就這樣</w:delText>
        </w:r>
        <w:r w:rsidDel="00A10767">
          <w:rPr>
            <w:rFonts w:hint="eastAsia"/>
          </w:rPr>
          <w:delText>劃下句點，</w:delText>
        </w:r>
        <w:r w:rsidR="00D26619" w:rsidDel="00A10767">
          <w:rPr>
            <w:rFonts w:hint="eastAsia"/>
          </w:rPr>
          <w:delText>再</w:delText>
        </w:r>
        <w:r w:rsidR="00AA7F90" w:rsidDel="00A10767">
          <w:rPr>
            <w:rFonts w:hint="eastAsia"/>
          </w:rPr>
          <w:delText>加上大學五年</w:delText>
        </w:r>
        <w:r w:rsidR="001F3B9A" w:rsidDel="00A10767">
          <w:rPr>
            <w:rFonts w:hint="eastAsia"/>
          </w:rPr>
          <w:delText>已</w:delText>
        </w:r>
        <w:r w:rsidR="004B1A8C" w:rsidDel="00A10767">
          <w:rPr>
            <w:rFonts w:hint="eastAsia"/>
          </w:rPr>
          <w:delText>在</w:delText>
        </w:r>
        <w:r w:rsidR="00873456" w:rsidDel="00A10767">
          <w:rPr>
            <w:rFonts w:hint="eastAsia"/>
          </w:rPr>
          <w:delText>臺</w:delText>
        </w:r>
        <w:r w:rsidR="004B1A8C" w:rsidDel="00A10767">
          <w:rPr>
            <w:rFonts w:hint="eastAsia"/>
          </w:rPr>
          <w:delText>南度過</w:delText>
        </w:r>
        <w:r w:rsidR="00AA7F90" w:rsidDel="00A10767">
          <w:rPr>
            <w:rFonts w:hint="eastAsia"/>
          </w:rPr>
          <w:delText>七年的時</w:delText>
        </w:r>
        <w:r w:rsidR="004B1A8C" w:rsidDel="00A10767">
          <w:rPr>
            <w:rFonts w:hint="eastAsia"/>
          </w:rPr>
          <w:delText>光</w:delText>
        </w:r>
        <w:r w:rsidR="00AA7F90" w:rsidDel="00A10767">
          <w:rPr>
            <w:rFonts w:hint="eastAsia"/>
          </w:rPr>
          <w:delText>，</w:delText>
        </w:r>
        <w:r w:rsidR="005B5FD8" w:rsidDel="00A10767">
          <w:rPr>
            <w:rFonts w:hint="eastAsia"/>
          </w:rPr>
          <w:delText>感謝家人的栽培與</w:delText>
        </w:r>
        <w:r w:rsidR="004E5CDF" w:rsidDel="00A10767">
          <w:rPr>
            <w:rFonts w:hint="eastAsia"/>
          </w:rPr>
          <w:delText>支持</w:delText>
        </w:r>
        <w:r w:rsidR="005B5FD8" w:rsidDel="00A10767">
          <w:rPr>
            <w:rFonts w:hint="eastAsia"/>
          </w:rPr>
          <w:delText>讓我得以無憂無慮長大並進入成大就讀，在即將畢業</w:delText>
        </w:r>
        <w:r w:rsidR="00C2035B" w:rsidDel="00A10767">
          <w:rPr>
            <w:rFonts w:hint="eastAsia"/>
          </w:rPr>
          <w:delText>並</w:delText>
        </w:r>
        <w:r w:rsidR="0080730A" w:rsidDel="00A10767">
          <w:rPr>
            <w:rFonts w:hint="eastAsia"/>
          </w:rPr>
          <w:delText>邁入</w:delText>
        </w:r>
        <w:r w:rsidR="00B0688D" w:rsidDel="00A10767">
          <w:rPr>
            <w:rFonts w:hint="eastAsia"/>
          </w:rPr>
          <w:delText>人生下個階段</w:delText>
        </w:r>
        <w:r w:rsidR="005B5FD8" w:rsidDel="00A10767">
          <w:rPr>
            <w:rFonts w:hint="eastAsia"/>
          </w:rPr>
          <w:delText>的時刻，</w:delText>
        </w:r>
        <w:r w:rsidDel="00A10767">
          <w:rPr>
            <w:rFonts w:hint="eastAsia"/>
          </w:rPr>
          <w:delText>細數</w:delText>
        </w:r>
        <w:r w:rsidR="00630435" w:rsidDel="00A10767">
          <w:rPr>
            <w:rFonts w:hint="eastAsia"/>
          </w:rPr>
          <w:delText>走過的</w:delText>
        </w:r>
        <w:r w:rsidR="006B00F4" w:rsidDel="00A10767">
          <w:rPr>
            <w:rFonts w:hint="eastAsia"/>
          </w:rPr>
          <w:delText>點點滴滴</w:delText>
        </w:r>
        <w:r w:rsidDel="00A10767">
          <w:rPr>
            <w:rFonts w:hint="eastAsia"/>
          </w:rPr>
          <w:delText>，</w:delText>
        </w:r>
        <w:r w:rsidR="00AA7F90" w:rsidDel="00A10767">
          <w:rPr>
            <w:rFonts w:hint="eastAsia"/>
          </w:rPr>
          <w:delText>總是過著閒不下來的生活，進入研究所也不例外，</w:delText>
        </w:r>
        <w:r w:rsidR="009B7C0C" w:rsidDel="00A10767">
          <w:rPr>
            <w:rFonts w:hint="eastAsia"/>
          </w:rPr>
          <w:delText>最後</w:delText>
        </w:r>
        <w:r w:rsidDel="00A10767">
          <w:rPr>
            <w:rFonts w:hint="eastAsia"/>
          </w:rPr>
          <w:delText>還遇上百年難得一</w:delText>
        </w:r>
        <w:r w:rsidR="0094655A" w:rsidDel="00A10767">
          <w:rPr>
            <w:rFonts w:hint="eastAsia"/>
          </w:rPr>
          <w:delText>見</w:delText>
        </w:r>
        <w:r w:rsidDel="00A10767">
          <w:rPr>
            <w:rFonts w:hint="eastAsia"/>
          </w:rPr>
          <w:delText>的病毒</w:delText>
        </w:r>
        <w:r w:rsidR="00C66AB4" w:rsidDel="00A10767">
          <w:rPr>
            <w:rFonts w:hint="eastAsia"/>
          </w:rPr>
          <w:delText>大流行</w:delText>
        </w:r>
        <w:r w:rsidDel="00A10767">
          <w:rPr>
            <w:rFonts w:hint="eastAsia"/>
          </w:rPr>
          <w:delText>，有幸成為大家口中的防疫總司令，</w:delText>
        </w:r>
        <w:r w:rsidR="00F741BB" w:rsidDel="00A10767">
          <w:rPr>
            <w:rFonts w:hint="eastAsia"/>
          </w:rPr>
          <w:delText>也</w:delText>
        </w:r>
        <w:r w:rsidDel="00A10767">
          <w:rPr>
            <w:rFonts w:hint="eastAsia"/>
          </w:rPr>
          <w:delText>協助系上各項事務，這些想必都是難能可貴</w:delText>
        </w:r>
        <w:r w:rsidR="00550599" w:rsidDel="00A10767">
          <w:rPr>
            <w:rFonts w:hint="eastAsia"/>
          </w:rPr>
          <w:delText>的經歷</w:delText>
        </w:r>
        <w:r w:rsidR="00873068" w:rsidDel="00A10767">
          <w:rPr>
            <w:rFonts w:hint="eastAsia"/>
          </w:rPr>
          <w:delText>。最後</w:delText>
        </w:r>
        <w:r w:rsidR="00550599" w:rsidDel="00A10767">
          <w:rPr>
            <w:rFonts w:hint="eastAsia"/>
          </w:rPr>
          <w:delText>感謝這一路上所有人</w:delText>
        </w:r>
        <w:r w:rsidR="001A76BB" w:rsidDel="00A10767">
          <w:rPr>
            <w:rFonts w:hint="eastAsia"/>
          </w:rPr>
          <w:delText>曾經</w:delText>
        </w:r>
        <w:r w:rsidR="00550599" w:rsidDel="00A10767">
          <w:rPr>
            <w:rFonts w:hint="eastAsia"/>
          </w:rPr>
          <w:delText>的陪伴</w:delText>
        </w:r>
        <w:r w:rsidR="00AA7F90" w:rsidDel="00A10767">
          <w:rPr>
            <w:rFonts w:hint="eastAsia"/>
          </w:rPr>
          <w:delText>與協助</w:delText>
        </w:r>
        <w:r w:rsidR="00550599" w:rsidDel="00A10767">
          <w:rPr>
            <w:rFonts w:hint="eastAsia"/>
          </w:rPr>
          <w:delText>，</w:delText>
        </w:r>
        <w:r w:rsidR="00FF3895" w:rsidDel="00A10767">
          <w:rPr>
            <w:rFonts w:hint="eastAsia"/>
          </w:rPr>
          <w:delText>往後</w:delText>
        </w:r>
        <w:r w:rsidR="00BC7F31" w:rsidDel="00A10767">
          <w:rPr>
            <w:rFonts w:hint="eastAsia"/>
          </w:rPr>
          <w:delText>必將利用這些養分，繼續在不遠的將來發光發熱</w:delText>
        </w:r>
        <w:r w:rsidDel="00A10767">
          <w:rPr>
            <w:rFonts w:hint="eastAsia"/>
          </w:rPr>
          <w:delText>。</w:delText>
        </w:r>
      </w:del>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footerReference w:type="default" r:id="rId26"/>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739" w:name="_Toc107005792"/>
      <w:r w:rsidRPr="009F2D68">
        <w:rPr>
          <w:bCs w:val="0"/>
          <w:lang w:val="zh-TW"/>
        </w:rPr>
        <w:lastRenderedPageBreak/>
        <w:t>目錄</w:t>
      </w:r>
      <w:bookmarkEnd w:id="739"/>
    </w:p>
    <w:p w14:paraId="11CFC3EC" w14:textId="22A4D9CA" w:rsidR="0050279A"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005789" w:history="1">
        <w:r w:rsidR="0050279A" w:rsidRPr="00C05BAD">
          <w:rPr>
            <w:rStyle w:val="ab"/>
            <w:rFonts w:hint="eastAsia"/>
            <w:noProof/>
          </w:rPr>
          <w:t>摘要</w:t>
        </w:r>
        <w:r w:rsidR="0050279A">
          <w:rPr>
            <w:noProof/>
            <w:webHidden/>
          </w:rPr>
          <w:tab/>
        </w:r>
        <w:r w:rsidR="0050279A">
          <w:rPr>
            <w:noProof/>
            <w:webHidden/>
          </w:rPr>
          <w:fldChar w:fldCharType="begin"/>
        </w:r>
        <w:r w:rsidR="0050279A">
          <w:rPr>
            <w:noProof/>
            <w:webHidden/>
          </w:rPr>
          <w:instrText xml:space="preserve"> PAGEREF _Toc107005789 \h </w:instrText>
        </w:r>
        <w:r w:rsidR="0050279A">
          <w:rPr>
            <w:noProof/>
            <w:webHidden/>
          </w:rPr>
        </w:r>
        <w:r w:rsidR="0050279A">
          <w:rPr>
            <w:noProof/>
            <w:webHidden/>
          </w:rPr>
          <w:fldChar w:fldCharType="separate"/>
        </w:r>
        <w:r w:rsidR="0050279A">
          <w:rPr>
            <w:noProof/>
            <w:webHidden/>
          </w:rPr>
          <w:t>I</w:t>
        </w:r>
        <w:r w:rsidR="0050279A">
          <w:rPr>
            <w:noProof/>
            <w:webHidden/>
          </w:rPr>
          <w:fldChar w:fldCharType="end"/>
        </w:r>
      </w:hyperlink>
    </w:p>
    <w:p w14:paraId="6A9BE044" w14:textId="57B3C2AE" w:rsidR="0050279A" w:rsidRDefault="00161E9F">
      <w:pPr>
        <w:pStyle w:val="11"/>
        <w:rPr>
          <w:rFonts w:asciiTheme="minorHAnsi" w:eastAsiaTheme="minorEastAsia" w:hAnsiTheme="minorHAnsi" w:cstheme="minorBidi"/>
          <w:noProof/>
          <w:kern w:val="2"/>
        </w:rPr>
      </w:pPr>
      <w:hyperlink w:anchor="_Toc107005790" w:history="1">
        <w:r w:rsidR="0050279A" w:rsidRPr="00C05BAD">
          <w:rPr>
            <w:rStyle w:val="ab"/>
            <w:noProof/>
          </w:rPr>
          <w:t>EXTENDED ABSTRACT</w:t>
        </w:r>
        <w:r w:rsidR="0050279A">
          <w:rPr>
            <w:noProof/>
            <w:webHidden/>
          </w:rPr>
          <w:tab/>
        </w:r>
        <w:r w:rsidR="0050279A">
          <w:rPr>
            <w:noProof/>
            <w:webHidden/>
          </w:rPr>
          <w:fldChar w:fldCharType="begin"/>
        </w:r>
        <w:r w:rsidR="0050279A">
          <w:rPr>
            <w:noProof/>
            <w:webHidden/>
          </w:rPr>
          <w:instrText xml:space="preserve"> PAGEREF _Toc107005790 \h </w:instrText>
        </w:r>
        <w:r w:rsidR="0050279A">
          <w:rPr>
            <w:noProof/>
            <w:webHidden/>
          </w:rPr>
        </w:r>
        <w:r w:rsidR="0050279A">
          <w:rPr>
            <w:noProof/>
            <w:webHidden/>
          </w:rPr>
          <w:fldChar w:fldCharType="separate"/>
        </w:r>
        <w:r w:rsidR="0050279A">
          <w:rPr>
            <w:noProof/>
            <w:webHidden/>
          </w:rPr>
          <w:t>II</w:t>
        </w:r>
        <w:r w:rsidR="0050279A">
          <w:rPr>
            <w:noProof/>
            <w:webHidden/>
          </w:rPr>
          <w:fldChar w:fldCharType="end"/>
        </w:r>
      </w:hyperlink>
    </w:p>
    <w:p w14:paraId="78F77EFF" w14:textId="504F4ED2" w:rsidR="0050279A" w:rsidRDefault="00161E9F">
      <w:pPr>
        <w:pStyle w:val="11"/>
        <w:rPr>
          <w:rFonts w:asciiTheme="minorHAnsi" w:eastAsiaTheme="minorEastAsia" w:hAnsiTheme="minorHAnsi" w:cstheme="minorBidi"/>
          <w:noProof/>
          <w:kern w:val="2"/>
        </w:rPr>
      </w:pPr>
      <w:hyperlink w:anchor="_Toc107005791" w:history="1">
        <w:r w:rsidR="0050279A" w:rsidRPr="00C05BAD">
          <w:rPr>
            <w:rStyle w:val="ab"/>
            <w:rFonts w:hint="eastAsia"/>
            <w:noProof/>
          </w:rPr>
          <w:t>致謝</w:t>
        </w:r>
        <w:r w:rsidR="0050279A">
          <w:rPr>
            <w:noProof/>
            <w:webHidden/>
          </w:rPr>
          <w:tab/>
        </w:r>
        <w:r w:rsidR="0050279A">
          <w:rPr>
            <w:noProof/>
            <w:webHidden/>
          </w:rPr>
          <w:fldChar w:fldCharType="begin"/>
        </w:r>
        <w:r w:rsidR="0050279A">
          <w:rPr>
            <w:noProof/>
            <w:webHidden/>
          </w:rPr>
          <w:instrText xml:space="preserve"> PAGEREF _Toc107005791 \h </w:instrText>
        </w:r>
        <w:r w:rsidR="0050279A">
          <w:rPr>
            <w:noProof/>
            <w:webHidden/>
          </w:rPr>
        </w:r>
        <w:r w:rsidR="0050279A">
          <w:rPr>
            <w:noProof/>
            <w:webHidden/>
          </w:rPr>
          <w:fldChar w:fldCharType="separate"/>
        </w:r>
        <w:r w:rsidR="0050279A">
          <w:rPr>
            <w:noProof/>
            <w:webHidden/>
          </w:rPr>
          <w:t>XI</w:t>
        </w:r>
        <w:r w:rsidR="0050279A">
          <w:rPr>
            <w:noProof/>
            <w:webHidden/>
          </w:rPr>
          <w:fldChar w:fldCharType="end"/>
        </w:r>
      </w:hyperlink>
    </w:p>
    <w:p w14:paraId="49CFE4DD" w14:textId="71FD73EC" w:rsidR="0050279A" w:rsidRDefault="00161E9F">
      <w:pPr>
        <w:pStyle w:val="11"/>
        <w:rPr>
          <w:rFonts w:asciiTheme="minorHAnsi" w:eastAsiaTheme="minorEastAsia" w:hAnsiTheme="minorHAnsi" w:cstheme="minorBidi"/>
          <w:noProof/>
          <w:kern w:val="2"/>
        </w:rPr>
      </w:pPr>
      <w:hyperlink w:anchor="_Toc107005792" w:history="1">
        <w:r w:rsidR="0050279A" w:rsidRPr="00C05BAD">
          <w:rPr>
            <w:rStyle w:val="ab"/>
            <w:rFonts w:hint="eastAsia"/>
            <w:noProof/>
            <w:lang w:val="zh-TW"/>
          </w:rPr>
          <w:t>目錄</w:t>
        </w:r>
        <w:r w:rsidR="0050279A">
          <w:rPr>
            <w:noProof/>
            <w:webHidden/>
          </w:rPr>
          <w:tab/>
        </w:r>
        <w:r w:rsidR="0050279A">
          <w:rPr>
            <w:noProof/>
            <w:webHidden/>
          </w:rPr>
          <w:fldChar w:fldCharType="begin"/>
        </w:r>
        <w:r w:rsidR="0050279A">
          <w:rPr>
            <w:noProof/>
            <w:webHidden/>
          </w:rPr>
          <w:instrText xml:space="preserve"> PAGEREF _Toc107005792 \h </w:instrText>
        </w:r>
        <w:r w:rsidR="0050279A">
          <w:rPr>
            <w:noProof/>
            <w:webHidden/>
          </w:rPr>
        </w:r>
        <w:r w:rsidR="0050279A">
          <w:rPr>
            <w:noProof/>
            <w:webHidden/>
          </w:rPr>
          <w:fldChar w:fldCharType="separate"/>
        </w:r>
        <w:r w:rsidR="0050279A">
          <w:rPr>
            <w:noProof/>
            <w:webHidden/>
          </w:rPr>
          <w:t>XII</w:t>
        </w:r>
        <w:r w:rsidR="0050279A">
          <w:rPr>
            <w:noProof/>
            <w:webHidden/>
          </w:rPr>
          <w:fldChar w:fldCharType="end"/>
        </w:r>
      </w:hyperlink>
    </w:p>
    <w:p w14:paraId="478BBF3D" w14:textId="04057303" w:rsidR="0050279A" w:rsidRDefault="00161E9F">
      <w:pPr>
        <w:pStyle w:val="11"/>
        <w:rPr>
          <w:rFonts w:asciiTheme="minorHAnsi" w:eastAsiaTheme="minorEastAsia" w:hAnsiTheme="minorHAnsi" w:cstheme="minorBidi"/>
          <w:noProof/>
          <w:kern w:val="2"/>
        </w:rPr>
      </w:pPr>
      <w:hyperlink w:anchor="_Toc107005793" w:history="1">
        <w:r w:rsidR="0050279A" w:rsidRPr="00C05BAD">
          <w:rPr>
            <w:rStyle w:val="ab"/>
            <w:rFonts w:hint="eastAsia"/>
            <w:noProof/>
          </w:rPr>
          <w:t>圖目錄</w:t>
        </w:r>
        <w:r w:rsidR="0050279A">
          <w:rPr>
            <w:noProof/>
            <w:webHidden/>
          </w:rPr>
          <w:tab/>
        </w:r>
        <w:r w:rsidR="0050279A">
          <w:rPr>
            <w:noProof/>
            <w:webHidden/>
          </w:rPr>
          <w:fldChar w:fldCharType="begin"/>
        </w:r>
        <w:r w:rsidR="0050279A">
          <w:rPr>
            <w:noProof/>
            <w:webHidden/>
          </w:rPr>
          <w:instrText xml:space="preserve"> PAGEREF _Toc107005793 \h </w:instrText>
        </w:r>
        <w:r w:rsidR="0050279A">
          <w:rPr>
            <w:noProof/>
            <w:webHidden/>
          </w:rPr>
        </w:r>
        <w:r w:rsidR="0050279A">
          <w:rPr>
            <w:noProof/>
            <w:webHidden/>
          </w:rPr>
          <w:fldChar w:fldCharType="separate"/>
        </w:r>
        <w:r w:rsidR="0050279A">
          <w:rPr>
            <w:noProof/>
            <w:webHidden/>
          </w:rPr>
          <w:t>XV</w:t>
        </w:r>
        <w:r w:rsidR="0050279A">
          <w:rPr>
            <w:noProof/>
            <w:webHidden/>
          </w:rPr>
          <w:fldChar w:fldCharType="end"/>
        </w:r>
      </w:hyperlink>
    </w:p>
    <w:p w14:paraId="57344F8A" w14:textId="0132DA63" w:rsidR="0050279A" w:rsidRDefault="00161E9F">
      <w:pPr>
        <w:pStyle w:val="11"/>
        <w:rPr>
          <w:rFonts w:asciiTheme="minorHAnsi" w:eastAsiaTheme="minorEastAsia" w:hAnsiTheme="minorHAnsi" w:cstheme="minorBidi"/>
          <w:noProof/>
          <w:kern w:val="2"/>
        </w:rPr>
      </w:pPr>
      <w:hyperlink w:anchor="_Toc107005794" w:history="1">
        <w:r w:rsidR="0050279A" w:rsidRPr="00C05BAD">
          <w:rPr>
            <w:rStyle w:val="ab"/>
            <w:rFonts w:hint="eastAsia"/>
            <w:noProof/>
          </w:rPr>
          <w:t>表目錄</w:t>
        </w:r>
        <w:r w:rsidR="0050279A">
          <w:rPr>
            <w:noProof/>
            <w:webHidden/>
          </w:rPr>
          <w:tab/>
        </w:r>
        <w:r w:rsidR="0050279A">
          <w:rPr>
            <w:noProof/>
            <w:webHidden/>
          </w:rPr>
          <w:fldChar w:fldCharType="begin"/>
        </w:r>
        <w:r w:rsidR="0050279A">
          <w:rPr>
            <w:noProof/>
            <w:webHidden/>
          </w:rPr>
          <w:instrText xml:space="preserve"> PAGEREF _Toc107005794 \h </w:instrText>
        </w:r>
        <w:r w:rsidR="0050279A">
          <w:rPr>
            <w:noProof/>
            <w:webHidden/>
          </w:rPr>
        </w:r>
        <w:r w:rsidR="0050279A">
          <w:rPr>
            <w:noProof/>
            <w:webHidden/>
          </w:rPr>
          <w:fldChar w:fldCharType="separate"/>
        </w:r>
        <w:r w:rsidR="0050279A">
          <w:rPr>
            <w:noProof/>
            <w:webHidden/>
          </w:rPr>
          <w:t>XIX</w:t>
        </w:r>
        <w:r w:rsidR="0050279A">
          <w:rPr>
            <w:noProof/>
            <w:webHidden/>
          </w:rPr>
          <w:fldChar w:fldCharType="end"/>
        </w:r>
      </w:hyperlink>
    </w:p>
    <w:p w14:paraId="0CDC4CCF" w14:textId="279205FD" w:rsidR="0050279A" w:rsidRDefault="00161E9F">
      <w:pPr>
        <w:pStyle w:val="11"/>
        <w:rPr>
          <w:rFonts w:asciiTheme="minorHAnsi" w:eastAsiaTheme="minorEastAsia" w:hAnsiTheme="minorHAnsi" w:cstheme="minorBidi"/>
          <w:noProof/>
          <w:kern w:val="2"/>
        </w:rPr>
      </w:pPr>
      <w:hyperlink w:anchor="_Toc107005795" w:history="1">
        <w:r w:rsidR="0050279A" w:rsidRPr="00C05BAD">
          <w:rPr>
            <w:rStyle w:val="ab"/>
            <w:rFonts w:hint="eastAsia"/>
            <w:noProof/>
          </w:rPr>
          <w:t>第</w:t>
        </w:r>
        <w:r w:rsidR="0050279A" w:rsidRPr="00C05BAD">
          <w:rPr>
            <w:rStyle w:val="ab"/>
            <w:rFonts w:hint="eastAsia"/>
            <w:noProof/>
          </w:rPr>
          <w:t xml:space="preserve"> 1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緒論</w:t>
        </w:r>
        <w:r w:rsidR="0050279A">
          <w:rPr>
            <w:noProof/>
            <w:webHidden/>
          </w:rPr>
          <w:tab/>
        </w:r>
        <w:r w:rsidR="0050279A">
          <w:rPr>
            <w:noProof/>
            <w:webHidden/>
          </w:rPr>
          <w:fldChar w:fldCharType="begin"/>
        </w:r>
        <w:r w:rsidR="0050279A">
          <w:rPr>
            <w:noProof/>
            <w:webHidden/>
          </w:rPr>
          <w:instrText xml:space="preserve"> PAGEREF _Toc107005795 \h </w:instrText>
        </w:r>
        <w:r w:rsidR="0050279A">
          <w:rPr>
            <w:noProof/>
            <w:webHidden/>
          </w:rPr>
        </w:r>
        <w:r w:rsidR="0050279A">
          <w:rPr>
            <w:noProof/>
            <w:webHidden/>
          </w:rPr>
          <w:fldChar w:fldCharType="separate"/>
        </w:r>
        <w:r w:rsidR="0050279A">
          <w:rPr>
            <w:noProof/>
            <w:webHidden/>
          </w:rPr>
          <w:t>1</w:t>
        </w:r>
        <w:r w:rsidR="0050279A">
          <w:rPr>
            <w:noProof/>
            <w:webHidden/>
          </w:rPr>
          <w:fldChar w:fldCharType="end"/>
        </w:r>
      </w:hyperlink>
    </w:p>
    <w:p w14:paraId="7A7B5559" w14:textId="1D777022"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796" w:history="1">
        <w:r w:rsidR="0050279A" w:rsidRPr="00C05BAD">
          <w:rPr>
            <w:rStyle w:val="ab"/>
            <w:noProof/>
          </w:rPr>
          <w:t>1.1</w:t>
        </w:r>
        <w:r w:rsidR="0050279A" w:rsidRPr="00C05BAD">
          <w:rPr>
            <w:rStyle w:val="ab"/>
            <w:rFonts w:hint="eastAsia"/>
            <w:noProof/>
          </w:rPr>
          <w:t xml:space="preserve"> </w:t>
        </w:r>
        <w:r w:rsidR="0050279A" w:rsidRPr="00C05BAD">
          <w:rPr>
            <w:rStyle w:val="ab"/>
            <w:rFonts w:hint="eastAsia"/>
            <w:noProof/>
          </w:rPr>
          <w:t>研究動機與目的</w:t>
        </w:r>
        <w:r w:rsidR="0050279A">
          <w:rPr>
            <w:noProof/>
            <w:webHidden/>
          </w:rPr>
          <w:tab/>
        </w:r>
        <w:r w:rsidR="0050279A">
          <w:rPr>
            <w:noProof/>
            <w:webHidden/>
          </w:rPr>
          <w:fldChar w:fldCharType="begin"/>
        </w:r>
        <w:r w:rsidR="0050279A">
          <w:rPr>
            <w:noProof/>
            <w:webHidden/>
          </w:rPr>
          <w:instrText xml:space="preserve"> PAGEREF _Toc107005796 \h </w:instrText>
        </w:r>
        <w:r w:rsidR="0050279A">
          <w:rPr>
            <w:noProof/>
            <w:webHidden/>
          </w:rPr>
        </w:r>
        <w:r w:rsidR="0050279A">
          <w:rPr>
            <w:noProof/>
            <w:webHidden/>
          </w:rPr>
          <w:fldChar w:fldCharType="separate"/>
        </w:r>
        <w:r w:rsidR="0050279A">
          <w:rPr>
            <w:noProof/>
            <w:webHidden/>
          </w:rPr>
          <w:t>1</w:t>
        </w:r>
        <w:r w:rsidR="0050279A">
          <w:rPr>
            <w:noProof/>
            <w:webHidden/>
          </w:rPr>
          <w:fldChar w:fldCharType="end"/>
        </w:r>
      </w:hyperlink>
    </w:p>
    <w:p w14:paraId="6886215A" w14:textId="2F41088D"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02" w:history="1">
        <w:r w:rsidR="0050279A" w:rsidRPr="00C05BAD">
          <w:rPr>
            <w:rStyle w:val="ab"/>
            <w:noProof/>
          </w:rPr>
          <w:t>1.2</w:t>
        </w:r>
        <w:r w:rsidR="0050279A" w:rsidRPr="00C05BAD">
          <w:rPr>
            <w:rStyle w:val="ab"/>
            <w:rFonts w:hint="eastAsia"/>
            <w:noProof/>
          </w:rPr>
          <w:t xml:space="preserve"> </w:t>
        </w:r>
        <w:r w:rsidR="0050279A" w:rsidRPr="00C05BAD">
          <w:rPr>
            <w:rStyle w:val="ab"/>
            <w:rFonts w:hint="eastAsia"/>
            <w:noProof/>
          </w:rPr>
          <w:t>研究範圍</w:t>
        </w:r>
        <w:r w:rsidR="0050279A">
          <w:rPr>
            <w:noProof/>
            <w:webHidden/>
          </w:rPr>
          <w:tab/>
        </w:r>
        <w:r w:rsidR="0050279A">
          <w:rPr>
            <w:noProof/>
            <w:webHidden/>
          </w:rPr>
          <w:fldChar w:fldCharType="begin"/>
        </w:r>
        <w:r w:rsidR="0050279A">
          <w:rPr>
            <w:noProof/>
            <w:webHidden/>
          </w:rPr>
          <w:instrText xml:space="preserve"> PAGEREF _Toc107005802 \h </w:instrText>
        </w:r>
        <w:r w:rsidR="0050279A">
          <w:rPr>
            <w:noProof/>
            <w:webHidden/>
          </w:rPr>
        </w:r>
        <w:r w:rsidR="0050279A">
          <w:rPr>
            <w:noProof/>
            <w:webHidden/>
          </w:rPr>
          <w:fldChar w:fldCharType="separate"/>
        </w:r>
        <w:r w:rsidR="0050279A">
          <w:rPr>
            <w:noProof/>
            <w:webHidden/>
          </w:rPr>
          <w:t>2</w:t>
        </w:r>
        <w:r w:rsidR="0050279A">
          <w:rPr>
            <w:noProof/>
            <w:webHidden/>
          </w:rPr>
          <w:fldChar w:fldCharType="end"/>
        </w:r>
      </w:hyperlink>
    </w:p>
    <w:p w14:paraId="7CBA7ACB" w14:textId="569C06BC"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04" w:history="1">
        <w:r w:rsidR="0050279A" w:rsidRPr="00C05BAD">
          <w:rPr>
            <w:rStyle w:val="ab"/>
            <w:noProof/>
          </w:rPr>
          <w:t>1.3</w:t>
        </w:r>
        <w:r w:rsidR="0050279A" w:rsidRPr="00C05BAD">
          <w:rPr>
            <w:rStyle w:val="ab"/>
            <w:rFonts w:hint="eastAsia"/>
            <w:noProof/>
          </w:rPr>
          <w:t xml:space="preserve"> </w:t>
        </w:r>
        <w:r w:rsidR="0050279A" w:rsidRPr="00C05BAD">
          <w:rPr>
            <w:rStyle w:val="ab"/>
            <w:rFonts w:hint="eastAsia"/>
            <w:noProof/>
          </w:rPr>
          <w:t>研究方法與流程</w:t>
        </w:r>
        <w:r w:rsidR="0050279A">
          <w:rPr>
            <w:noProof/>
            <w:webHidden/>
          </w:rPr>
          <w:tab/>
        </w:r>
        <w:r w:rsidR="0050279A">
          <w:rPr>
            <w:noProof/>
            <w:webHidden/>
          </w:rPr>
          <w:fldChar w:fldCharType="begin"/>
        </w:r>
        <w:r w:rsidR="0050279A">
          <w:rPr>
            <w:noProof/>
            <w:webHidden/>
          </w:rPr>
          <w:instrText xml:space="preserve"> PAGEREF _Toc107005804 \h </w:instrText>
        </w:r>
        <w:r w:rsidR="0050279A">
          <w:rPr>
            <w:noProof/>
            <w:webHidden/>
          </w:rPr>
        </w:r>
        <w:r w:rsidR="0050279A">
          <w:rPr>
            <w:noProof/>
            <w:webHidden/>
          </w:rPr>
          <w:fldChar w:fldCharType="separate"/>
        </w:r>
        <w:r w:rsidR="0050279A">
          <w:rPr>
            <w:noProof/>
            <w:webHidden/>
          </w:rPr>
          <w:t>3</w:t>
        </w:r>
        <w:r w:rsidR="0050279A">
          <w:rPr>
            <w:noProof/>
            <w:webHidden/>
          </w:rPr>
          <w:fldChar w:fldCharType="end"/>
        </w:r>
      </w:hyperlink>
    </w:p>
    <w:p w14:paraId="1905BCAD" w14:textId="3E02557E"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05" w:history="1">
        <w:r w:rsidR="0050279A" w:rsidRPr="00C05BAD">
          <w:rPr>
            <w:rStyle w:val="ab"/>
            <w:noProof/>
          </w:rPr>
          <w:t>1.4</w:t>
        </w:r>
        <w:r w:rsidR="0050279A" w:rsidRPr="00C05BAD">
          <w:rPr>
            <w:rStyle w:val="ab"/>
            <w:rFonts w:hint="eastAsia"/>
            <w:noProof/>
          </w:rPr>
          <w:t xml:space="preserve"> </w:t>
        </w:r>
        <w:r w:rsidR="0050279A" w:rsidRPr="00C05BAD">
          <w:rPr>
            <w:rStyle w:val="ab"/>
            <w:rFonts w:hint="eastAsia"/>
            <w:noProof/>
          </w:rPr>
          <w:t>論文架構</w:t>
        </w:r>
        <w:r w:rsidR="0050279A">
          <w:rPr>
            <w:noProof/>
            <w:webHidden/>
          </w:rPr>
          <w:tab/>
        </w:r>
        <w:r w:rsidR="0050279A">
          <w:rPr>
            <w:noProof/>
            <w:webHidden/>
          </w:rPr>
          <w:fldChar w:fldCharType="begin"/>
        </w:r>
        <w:r w:rsidR="0050279A">
          <w:rPr>
            <w:noProof/>
            <w:webHidden/>
          </w:rPr>
          <w:instrText xml:space="preserve"> PAGEREF _Toc107005805 \h </w:instrText>
        </w:r>
        <w:r w:rsidR="0050279A">
          <w:rPr>
            <w:noProof/>
            <w:webHidden/>
          </w:rPr>
        </w:r>
        <w:r w:rsidR="0050279A">
          <w:rPr>
            <w:noProof/>
            <w:webHidden/>
          </w:rPr>
          <w:fldChar w:fldCharType="separate"/>
        </w:r>
        <w:r w:rsidR="0050279A">
          <w:rPr>
            <w:noProof/>
            <w:webHidden/>
          </w:rPr>
          <w:t>5</w:t>
        </w:r>
        <w:r w:rsidR="0050279A">
          <w:rPr>
            <w:noProof/>
            <w:webHidden/>
          </w:rPr>
          <w:fldChar w:fldCharType="end"/>
        </w:r>
      </w:hyperlink>
    </w:p>
    <w:p w14:paraId="0C24074D" w14:textId="268D8E72"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06" w:history="1">
        <w:r w:rsidR="0050279A" w:rsidRPr="00C05BAD">
          <w:rPr>
            <w:rStyle w:val="ab"/>
            <w:noProof/>
          </w:rPr>
          <w:t>1.5</w:t>
        </w:r>
        <w:r w:rsidR="0050279A" w:rsidRPr="00C05BAD">
          <w:rPr>
            <w:rStyle w:val="ab"/>
            <w:rFonts w:hint="eastAsia"/>
            <w:noProof/>
          </w:rPr>
          <w:t xml:space="preserve"> </w:t>
        </w:r>
        <w:r w:rsidR="0050279A" w:rsidRPr="00C05BAD">
          <w:rPr>
            <w:rStyle w:val="ab"/>
            <w:rFonts w:hint="eastAsia"/>
            <w:noProof/>
          </w:rPr>
          <w:t>文獻回顧</w:t>
        </w:r>
        <w:r w:rsidR="0050279A">
          <w:rPr>
            <w:noProof/>
            <w:webHidden/>
          </w:rPr>
          <w:tab/>
        </w:r>
        <w:r w:rsidR="0050279A">
          <w:rPr>
            <w:noProof/>
            <w:webHidden/>
          </w:rPr>
          <w:fldChar w:fldCharType="begin"/>
        </w:r>
        <w:r w:rsidR="0050279A">
          <w:rPr>
            <w:noProof/>
            <w:webHidden/>
          </w:rPr>
          <w:instrText xml:space="preserve"> PAGEREF _Toc107005806 \h </w:instrText>
        </w:r>
        <w:r w:rsidR="0050279A">
          <w:rPr>
            <w:noProof/>
            <w:webHidden/>
          </w:rPr>
        </w:r>
        <w:r w:rsidR="0050279A">
          <w:rPr>
            <w:noProof/>
            <w:webHidden/>
          </w:rPr>
          <w:fldChar w:fldCharType="separate"/>
        </w:r>
        <w:r w:rsidR="0050279A">
          <w:rPr>
            <w:noProof/>
            <w:webHidden/>
          </w:rPr>
          <w:t>6</w:t>
        </w:r>
        <w:r w:rsidR="0050279A">
          <w:rPr>
            <w:noProof/>
            <w:webHidden/>
          </w:rPr>
          <w:fldChar w:fldCharType="end"/>
        </w:r>
      </w:hyperlink>
    </w:p>
    <w:p w14:paraId="5D38CF44" w14:textId="68158CCA"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07" w:history="1">
        <w:r w:rsidR="0050279A" w:rsidRPr="00C05BAD">
          <w:rPr>
            <w:rStyle w:val="ab"/>
            <w:noProof/>
          </w:rPr>
          <w:t>1.5.1</w:t>
        </w:r>
        <w:r w:rsidR="0050279A" w:rsidRPr="00C05BAD">
          <w:rPr>
            <w:rStyle w:val="ab"/>
            <w:rFonts w:hint="eastAsia"/>
            <w:noProof/>
          </w:rPr>
          <w:t xml:space="preserve"> </w:t>
        </w:r>
        <w:r w:rsidR="0050279A" w:rsidRPr="00C05BAD">
          <w:rPr>
            <w:rStyle w:val="ab"/>
            <w:rFonts w:hint="eastAsia"/>
            <w:noProof/>
          </w:rPr>
          <w:t>軌道監測管理</w:t>
        </w:r>
        <w:r w:rsidR="0050279A">
          <w:rPr>
            <w:noProof/>
            <w:webHidden/>
          </w:rPr>
          <w:tab/>
        </w:r>
        <w:r w:rsidR="0050279A">
          <w:rPr>
            <w:noProof/>
            <w:webHidden/>
          </w:rPr>
          <w:fldChar w:fldCharType="begin"/>
        </w:r>
        <w:r w:rsidR="0050279A">
          <w:rPr>
            <w:noProof/>
            <w:webHidden/>
          </w:rPr>
          <w:instrText xml:space="preserve"> PAGEREF _Toc107005807 \h </w:instrText>
        </w:r>
        <w:r w:rsidR="0050279A">
          <w:rPr>
            <w:noProof/>
            <w:webHidden/>
          </w:rPr>
        </w:r>
        <w:r w:rsidR="0050279A">
          <w:rPr>
            <w:noProof/>
            <w:webHidden/>
          </w:rPr>
          <w:fldChar w:fldCharType="separate"/>
        </w:r>
        <w:r w:rsidR="0050279A">
          <w:rPr>
            <w:noProof/>
            <w:webHidden/>
          </w:rPr>
          <w:t>6</w:t>
        </w:r>
        <w:r w:rsidR="0050279A">
          <w:rPr>
            <w:noProof/>
            <w:webHidden/>
          </w:rPr>
          <w:fldChar w:fldCharType="end"/>
        </w:r>
      </w:hyperlink>
    </w:p>
    <w:p w14:paraId="677449AE" w14:textId="6FB5FF49"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08" w:history="1">
        <w:r w:rsidR="0050279A" w:rsidRPr="00C05BAD">
          <w:rPr>
            <w:rStyle w:val="ab"/>
            <w:noProof/>
          </w:rPr>
          <w:t>1.5.2</w:t>
        </w:r>
        <w:r w:rsidR="0050279A" w:rsidRPr="00C05BAD">
          <w:rPr>
            <w:rStyle w:val="ab"/>
            <w:rFonts w:hint="eastAsia"/>
            <w:noProof/>
          </w:rPr>
          <w:t xml:space="preserve"> </w:t>
        </w:r>
        <w:r w:rsidR="0050279A" w:rsidRPr="00C05BAD">
          <w:rPr>
            <w:rStyle w:val="ab"/>
            <w:rFonts w:hint="eastAsia"/>
            <w:noProof/>
          </w:rPr>
          <w:t>物聯網架構與無線通訊技術</w:t>
        </w:r>
        <w:r w:rsidR="0050279A">
          <w:rPr>
            <w:noProof/>
            <w:webHidden/>
          </w:rPr>
          <w:tab/>
        </w:r>
        <w:r w:rsidR="0050279A">
          <w:rPr>
            <w:noProof/>
            <w:webHidden/>
          </w:rPr>
          <w:fldChar w:fldCharType="begin"/>
        </w:r>
        <w:r w:rsidR="0050279A">
          <w:rPr>
            <w:noProof/>
            <w:webHidden/>
          </w:rPr>
          <w:instrText xml:space="preserve"> PAGEREF _Toc107005808 \h </w:instrText>
        </w:r>
        <w:r w:rsidR="0050279A">
          <w:rPr>
            <w:noProof/>
            <w:webHidden/>
          </w:rPr>
        </w:r>
        <w:r w:rsidR="0050279A">
          <w:rPr>
            <w:noProof/>
            <w:webHidden/>
          </w:rPr>
          <w:fldChar w:fldCharType="separate"/>
        </w:r>
        <w:r w:rsidR="0050279A">
          <w:rPr>
            <w:noProof/>
            <w:webHidden/>
          </w:rPr>
          <w:t>7</w:t>
        </w:r>
        <w:r w:rsidR="0050279A">
          <w:rPr>
            <w:noProof/>
            <w:webHidden/>
          </w:rPr>
          <w:fldChar w:fldCharType="end"/>
        </w:r>
      </w:hyperlink>
    </w:p>
    <w:p w14:paraId="733B7A37" w14:textId="0912082C"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09" w:history="1">
        <w:r w:rsidR="0050279A" w:rsidRPr="00C05BAD">
          <w:rPr>
            <w:rStyle w:val="ab"/>
            <w:noProof/>
          </w:rPr>
          <w:t>1.5.3 Arduino</w:t>
        </w:r>
        <w:r w:rsidR="0050279A" w:rsidRPr="00C05BAD">
          <w:rPr>
            <w:rStyle w:val="ab"/>
            <w:rFonts w:hint="eastAsia"/>
            <w:noProof/>
          </w:rPr>
          <w:t>監測工具於工程上的應用</w:t>
        </w:r>
        <w:r w:rsidR="0050279A">
          <w:rPr>
            <w:noProof/>
            <w:webHidden/>
          </w:rPr>
          <w:tab/>
        </w:r>
        <w:r w:rsidR="0050279A">
          <w:rPr>
            <w:noProof/>
            <w:webHidden/>
          </w:rPr>
          <w:fldChar w:fldCharType="begin"/>
        </w:r>
        <w:r w:rsidR="0050279A">
          <w:rPr>
            <w:noProof/>
            <w:webHidden/>
          </w:rPr>
          <w:instrText xml:space="preserve"> PAGEREF _Toc107005809 \h </w:instrText>
        </w:r>
        <w:r w:rsidR="0050279A">
          <w:rPr>
            <w:noProof/>
            <w:webHidden/>
          </w:rPr>
        </w:r>
        <w:r w:rsidR="0050279A">
          <w:rPr>
            <w:noProof/>
            <w:webHidden/>
          </w:rPr>
          <w:fldChar w:fldCharType="separate"/>
        </w:r>
        <w:r w:rsidR="0050279A">
          <w:rPr>
            <w:noProof/>
            <w:webHidden/>
          </w:rPr>
          <w:t>8</w:t>
        </w:r>
        <w:r w:rsidR="0050279A">
          <w:rPr>
            <w:noProof/>
            <w:webHidden/>
          </w:rPr>
          <w:fldChar w:fldCharType="end"/>
        </w:r>
      </w:hyperlink>
    </w:p>
    <w:p w14:paraId="4BCC804C" w14:textId="0D299EEC"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10" w:history="1">
        <w:r w:rsidR="0050279A" w:rsidRPr="00C05BAD">
          <w:rPr>
            <w:rStyle w:val="ab"/>
            <w:noProof/>
          </w:rPr>
          <w:t>1.5.4</w:t>
        </w:r>
        <w:r w:rsidR="0050279A" w:rsidRPr="00C05BAD">
          <w:rPr>
            <w:rStyle w:val="ab"/>
            <w:rFonts w:hint="eastAsia"/>
            <w:noProof/>
          </w:rPr>
          <w:t xml:space="preserve"> </w:t>
        </w:r>
        <w:r w:rsidR="0050279A" w:rsidRPr="00C05BAD">
          <w:rPr>
            <w:rStyle w:val="ab"/>
            <w:rFonts w:hint="eastAsia"/>
            <w:noProof/>
          </w:rPr>
          <w:t>實虛整合技術於工程上的應用</w:t>
        </w:r>
        <w:r w:rsidR="0050279A">
          <w:rPr>
            <w:noProof/>
            <w:webHidden/>
          </w:rPr>
          <w:tab/>
        </w:r>
        <w:r w:rsidR="0050279A">
          <w:rPr>
            <w:noProof/>
            <w:webHidden/>
          </w:rPr>
          <w:fldChar w:fldCharType="begin"/>
        </w:r>
        <w:r w:rsidR="0050279A">
          <w:rPr>
            <w:noProof/>
            <w:webHidden/>
          </w:rPr>
          <w:instrText xml:space="preserve"> PAGEREF _Toc107005810 \h </w:instrText>
        </w:r>
        <w:r w:rsidR="0050279A">
          <w:rPr>
            <w:noProof/>
            <w:webHidden/>
          </w:rPr>
        </w:r>
        <w:r w:rsidR="0050279A">
          <w:rPr>
            <w:noProof/>
            <w:webHidden/>
          </w:rPr>
          <w:fldChar w:fldCharType="separate"/>
        </w:r>
        <w:r w:rsidR="0050279A">
          <w:rPr>
            <w:noProof/>
            <w:webHidden/>
          </w:rPr>
          <w:t>10</w:t>
        </w:r>
        <w:r w:rsidR="0050279A">
          <w:rPr>
            <w:noProof/>
            <w:webHidden/>
          </w:rPr>
          <w:fldChar w:fldCharType="end"/>
        </w:r>
      </w:hyperlink>
    </w:p>
    <w:p w14:paraId="7F62C83C" w14:textId="3B85B245"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11" w:history="1">
        <w:r w:rsidR="0050279A" w:rsidRPr="00C05BAD">
          <w:rPr>
            <w:rStyle w:val="ab"/>
            <w:noProof/>
          </w:rPr>
          <w:t>1.5.5 Unity</w:t>
        </w:r>
        <w:r w:rsidR="0050279A" w:rsidRPr="00C05BAD">
          <w:rPr>
            <w:rStyle w:val="ab"/>
            <w:rFonts w:hint="eastAsia"/>
            <w:noProof/>
          </w:rPr>
          <w:t>互動平台於工程上的應用</w:t>
        </w:r>
        <w:r w:rsidR="0050279A">
          <w:rPr>
            <w:noProof/>
            <w:webHidden/>
          </w:rPr>
          <w:tab/>
        </w:r>
        <w:r w:rsidR="0050279A">
          <w:rPr>
            <w:noProof/>
            <w:webHidden/>
          </w:rPr>
          <w:fldChar w:fldCharType="begin"/>
        </w:r>
        <w:r w:rsidR="0050279A">
          <w:rPr>
            <w:noProof/>
            <w:webHidden/>
          </w:rPr>
          <w:instrText xml:space="preserve"> PAGEREF _Toc107005811 \h </w:instrText>
        </w:r>
        <w:r w:rsidR="0050279A">
          <w:rPr>
            <w:noProof/>
            <w:webHidden/>
          </w:rPr>
        </w:r>
        <w:r w:rsidR="0050279A">
          <w:rPr>
            <w:noProof/>
            <w:webHidden/>
          </w:rPr>
          <w:fldChar w:fldCharType="separate"/>
        </w:r>
        <w:r w:rsidR="0050279A">
          <w:rPr>
            <w:noProof/>
            <w:webHidden/>
          </w:rPr>
          <w:t>11</w:t>
        </w:r>
        <w:r w:rsidR="0050279A">
          <w:rPr>
            <w:noProof/>
            <w:webHidden/>
          </w:rPr>
          <w:fldChar w:fldCharType="end"/>
        </w:r>
      </w:hyperlink>
    </w:p>
    <w:p w14:paraId="0BA8A3D4" w14:textId="10196DD1"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12" w:history="1">
        <w:r w:rsidR="0050279A" w:rsidRPr="00C05BAD">
          <w:rPr>
            <w:rStyle w:val="ab"/>
            <w:noProof/>
          </w:rPr>
          <w:t>1.6</w:t>
        </w:r>
        <w:r w:rsidR="0050279A" w:rsidRPr="00C05BAD">
          <w:rPr>
            <w:rStyle w:val="ab"/>
            <w:rFonts w:hint="eastAsia"/>
            <w:noProof/>
          </w:rPr>
          <w:t xml:space="preserve"> </w:t>
        </w:r>
        <w:r w:rsidR="0050279A" w:rsidRPr="00C05BAD">
          <w:rPr>
            <w:rStyle w:val="ab"/>
            <w:rFonts w:hint="eastAsia"/>
            <w:noProof/>
          </w:rPr>
          <w:t>小結</w:t>
        </w:r>
        <w:r w:rsidR="0050279A">
          <w:rPr>
            <w:noProof/>
            <w:webHidden/>
          </w:rPr>
          <w:tab/>
        </w:r>
        <w:r w:rsidR="0050279A">
          <w:rPr>
            <w:noProof/>
            <w:webHidden/>
          </w:rPr>
          <w:fldChar w:fldCharType="begin"/>
        </w:r>
        <w:r w:rsidR="0050279A">
          <w:rPr>
            <w:noProof/>
            <w:webHidden/>
          </w:rPr>
          <w:instrText xml:space="preserve"> PAGEREF _Toc107005812 \h </w:instrText>
        </w:r>
        <w:r w:rsidR="0050279A">
          <w:rPr>
            <w:noProof/>
            <w:webHidden/>
          </w:rPr>
        </w:r>
        <w:r w:rsidR="0050279A">
          <w:rPr>
            <w:noProof/>
            <w:webHidden/>
          </w:rPr>
          <w:fldChar w:fldCharType="separate"/>
        </w:r>
        <w:r w:rsidR="0050279A">
          <w:rPr>
            <w:noProof/>
            <w:webHidden/>
          </w:rPr>
          <w:t>12</w:t>
        </w:r>
        <w:r w:rsidR="0050279A">
          <w:rPr>
            <w:noProof/>
            <w:webHidden/>
          </w:rPr>
          <w:fldChar w:fldCharType="end"/>
        </w:r>
      </w:hyperlink>
    </w:p>
    <w:p w14:paraId="5FA1C392" w14:textId="26E6F1E0" w:rsidR="0050279A" w:rsidRDefault="00161E9F">
      <w:pPr>
        <w:pStyle w:val="11"/>
        <w:rPr>
          <w:rFonts w:asciiTheme="minorHAnsi" w:eastAsiaTheme="minorEastAsia" w:hAnsiTheme="minorHAnsi" w:cstheme="minorBidi"/>
          <w:noProof/>
          <w:kern w:val="2"/>
        </w:rPr>
      </w:pPr>
      <w:hyperlink w:anchor="_Toc107005856" w:history="1">
        <w:r w:rsidR="0050279A" w:rsidRPr="00C05BAD">
          <w:rPr>
            <w:rStyle w:val="ab"/>
            <w:rFonts w:hint="eastAsia"/>
            <w:noProof/>
          </w:rPr>
          <w:t>第</w:t>
        </w:r>
        <w:r w:rsidR="0050279A" w:rsidRPr="00C05BAD">
          <w:rPr>
            <w:rStyle w:val="ab"/>
            <w:rFonts w:hint="eastAsia"/>
            <w:noProof/>
          </w:rPr>
          <w:t xml:space="preserve"> 2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監測模組建置</w:t>
        </w:r>
        <w:r w:rsidR="0050279A">
          <w:rPr>
            <w:noProof/>
            <w:webHidden/>
          </w:rPr>
          <w:tab/>
        </w:r>
        <w:r w:rsidR="0050279A">
          <w:rPr>
            <w:noProof/>
            <w:webHidden/>
          </w:rPr>
          <w:fldChar w:fldCharType="begin"/>
        </w:r>
        <w:r w:rsidR="0050279A">
          <w:rPr>
            <w:noProof/>
            <w:webHidden/>
          </w:rPr>
          <w:instrText xml:space="preserve"> PAGEREF _Toc107005856 \h </w:instrText>
        </w:r>
        <w:r w:rsidR="0050279A">
          <w:rPr>
            <w:noProof/>
            <w:webHidden/>
          </w:rPr>
        </w:r>
        <w:r w:rsidR="0050279A">
          <w:rPr>
            <w:noProof/>
            <w:webHidden/>
          </w:rPr>
          <w:fldChar w:fldCharType="separate"/>
        </w:r>
        <w:r w:rsidR="0050279A">
          <w:rPr>
            <w:noProof/>
            <w:webHidden/>
          </w:rPr>
          <w:t>13</w:t>
        </w:r>
        <w:r w:rsidR="0050279A">
          <w:rPr>
            <w:noProof/>
            <w:webHidden/>
          </w:rPr>
          <w:fldChar w:fldCharType="end"/>
        </w:r>
      </w:hyperlink>
    </w:p>
    <w:p w14:paraId="5BD8A3C9" w14:textId="1386149A"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58" w:history="1">
        <w:r w:rsidR="0050279A" w:rsidRPr="00C05BAD">
          <w:rPr>
            <w:rStyle w:val="ab"/>
            <w:noProof/>
          </w:rPr>
          <w:t>2.1</w:t>
        </w:r>
        <w:r w:rsidR="0050279A" w:rsidRPr="00C05BAD">
          <w:rPr>
            <w:rStyle w:val="ab"/>
            <w:rFonts w:hint="eastAsia"/>
            <w:noProof/>
          </w:rPr>
          <w:t xml:space="preserve"> </w:t>
        </w:r>
        <w:r w:rsidR="0050279A" w:rsidRPr="00C05BAD">
          <w:rPr>
            <w:rStyle w:val="ab"/>
            <w:rFonts w:hint="eastAsia"/>
            <w:noProof/>
          </w:rPr>
          <w:t>開發工具與感測元件介紹</w:t>
        </w:r>
        <w:r w:rsidR="0050279A">
          <w:rPr>
            <w:noProof/>
            <w:webHidden/>
          </w:rPr>
          <w:tab/>
        </w:r>
        <w:r w:rsidR="0050279A">
          <w:rPr>
            <w:noProof/>
            <w:webHidden/>
          </w:rPr>
          <w:fldChar w:fldCharType="begin"/>
        </w:r>
        <w:r w:rsidR="0050279A">
          <w:rPr>
            <w:noProof/>
            <w:webHidden/>
          </w:rPr>
          <w:instrText xml:space="preserve"> PAGEREF _Toc107005858 \h </w:instrText>
        </w:r>
        <w:r w:rsidR="0050279A">
          <w:rPr>
            <w:noProof/>
            <w:webHidden/>
          </w:rPr>
        </w:r>
        <w:r w:rsidR="0050279A">
          <w:rPr>
            <w:noProof/>
            <w:webHidden/>
          </w:rPr>
          <w:fldChar w:fldCharType="separate"/>
        </w:r>
        <w:r w:rsidR="0050279A">
          <w:rPr>
            <w:noProof/>
            <w:webHidden/>
          </w:rPr>
          <w:t>13</w:t>
        </w:r>
        <w:r w:rsidR="0050279A">
          <w:rPr>
            <w:noProof/>
            <w:webHidden/>
          </w:rPr>
          <w:fldChar w:fldCharType="end"/>
        </w:r>
      </w:hyperlink>
    </w:p>
    <w:p w14:paraId="21103781" w14:textId="0A8A2F9C"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59" w:history="1">
        <w:r w:rsidR="0050279A" w:rsidRPr="00C05BAD">
          <w:rPr>
            <w:rStyle w:val="ab"/>
            <w:noProof/>
          </w:rPr>
          <w:t>2.1.1 Arduino UNO</w:t>
        </w:r>
        <w:r w:rsidR="0050279A" w:rsidRPr="00C05BAD">
          <w:rPr>
            <w:rStyle w:val="ab"/>
            <w:rFonts w:hint="eastAsia"/>
            <w:noProof/>
          </w:rPr>
          <w:t>開發版</w:t>
        </w:r>
        <w:r w:rsidR="0050279A">
          <w:rPr>
            <w:noProof/>
            <w:webHidden/>
          </w:rPr>
          <w:tab/>
        </w:r>
        <w:r w:rsidR="0050279A">
          <w:rPr>
            <w:noProof/>
            <w:webHidden/>
          </w:rPr>
          <w:fldChar w:fldCharType="begin"/>
        </w:r>
        <w:r w:rsidR="0050279A">
          <w:rPr>
            <w:noProof/>
            <w:webHidden/>
          </w:rPr>
          <w:instrText xml:space="preserve"> PAGEREF _Toc107005859 \h </w:instrText>
        </w:r>
        <w:r w:rsidR="0050279A">
          <w:rPr>
            <w:noProof/>
            <w:webHidden/>
          </w:rPr>
        </w:r>
        <w:r w:rsidR="0050279A">
          <w:rPr>
            <w:noProof/>
            <w:webHidden/>
          </w:rPr>
          <w:fldChar w:fldCharType="separate"/>
        </w:r>
        <w:r w:rsidR="0050279A">
          <w:rPr>
            <w:noProof/>
            <w:webHidden/>
          </w:rPr>
          <w:t>14</w:t>
        </w:r>
        <w:r w:rsidR="0050279A">
          <w:rPr>
            <w:noProof/>
            <w:webHidden/>
          </w:rPr>
          <w:fldChar w:fldCharType="end"/>
        </w:r>
      </w:hyperlink>
    </w:p>
    <w:p w14:paraId="062E0F68" w14:textId="070BE4AC"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60" w:history="1">
        <w:r w:rsidR="0050279A" w:rsidRPr="00C05BAD">
          <w:rPr>
            <w:rStyle w:val="ab"/>
            <w:noProof/>
          </w:rPr>
          <w:t>2.1.2 Arduino IDE</w:t>
        </w:r>
        <w:r w:rsidR="0050279A" w:rsidRPr="00C05BAD">
          <w:rPr>
            <w:rStyle w:val="ab"/>
            <w:rFonts w:hint="eastAsia"/>
            <w:noProof/>
          </w:rPr>
          <w:t>整合開發介面</w:t>
        </w:r>
        <w:r w:rsidR="0050279A">
          <w:rPr>
            <w:noProof/>
            <w:webHidden/>
          </w:rPr>
          <w:tab/>
        </w:r>
        <w:r w:rsidR="0050279A">
          <w:rPr>
            <w:noProof/>
            <w:webHidden/>
          </w:rPr>
          <w:fldChar w:fldCharType="begin"/>
        </w:r>
        <w:r w:rsidR="0050279A">
          <w:rPr>
            <w:noProof/>
            <w:webHidden/>
          </w:rPr>
          <w:instrText xml:space="preserve"> PAGEREF _Toc107005860 \h </w:instrText>
        </w:r>
        <w:r w:rsidR="0050279A">
          <w:rPr>
            <w:noProof/>
            <w:webHidden/>
          </w:rPr>
        </w:r>
        <w:r w:rsidR="0050279A">
          <w:rPr>
            <w:noProof/>
            <w:webHidden/>
          </w:rPr>
          <w:fldChar w:fldCharType="separate"/>
        </w:r>
        <w:r w:rsidR="0050279A">
          <w:rPr>
            <w:noProof/>
            <w:webHidden/>
          </w:rPr>
          <w:t>18</w:t>
        </w:r>
        <w:r w:rsidR="0050279A">
          <w:rPr>
            <w:noProof/>
            <w:webHidden/>
          </w:rPr>
          <w:fldChar w:fldCharType="end"/>
        </w:r>
      </w:hyperlink>
    </w:p>
    <w:p w14:paraId="3011BD75" w14:textId="3805FA36"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61" w:history="1">
        <w:r w:rsidR="0050279A" w:rsidRPr="00C05BAD">
          <w:rPr>
            <w:rStyle w:val="ab"/>
            <w:noProof/>
          </w:rPr>
          <w:t xml:space="preserve">2.1.3 MPU6050 </w:t>
        </w:r>
        <w:r w:rsidR="0050279A" w:rsidRPr="00C05BAD">
          <w:rPr>
            <w:rStyle w:val="ab"/>
            <w:rFonts w:hint="eastAsia"/>
            <w:noProof/>
          </w:rPr>
          <w:t>加速度感測模組</w:t>
        </w:r>
        <w:r w:rsidR="0050279A">
          <w:rPr>
            <w:noProof/>
            <w:webHidden/>
          </w:rPr>
          <w:tab/>
        </w:r>
        <w:r w:rsidR="0050279A">
          <w:rPr>
            <w:noProof/>
            <w:webHidden/>
          </w:rPr>
          <w:fldChar w:fldCharType="begin"/>
        </w:r>
        <w:r w:rsidR="0050279A">
          <w:rPr>
            <w:noProof/>
            <w:webHidden/>
          </w:rPr>
          <w:instrText xml:space="preserve"> PAGEREF _Toc107005861 \h </w:instrText>
        </w:r>
        <w:r w:rsidR="0050279A">
          <w:rPr>
            <w:noProof/>
            <w:webHidden/>
          </w:rPr>
        </w:r>
        <w:r w:rsidR="0050279A">
          <w:rPr>
            <w:noProof/>
            <w:webHidden/>
          </w:rPr>
          <w:fldChar w:fldCharType="separate"/>
        </w:r>
        <w:r w:rsidR="0050279A">
          <w:rPr>
            <w:noProof/>
            <w:webHidden/>
          </w:rPr>
          <w:t>20</w:t>
        </w:r>
        <w:r w:rsidR="0050279A">
          <w:rPr>
            <w:noProof/>
            <w:webHidden/>
          </w:rPr>
          <w:fldChar w:fldCharType="end"/>
        </w:r>
      </w:hyperlink>
    </w:p>
    <w:p w14:paraId="339DFF95" w14:textId="140AFAF7"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62" w:history="1">
        <w:r w:rsidR="0050279A" w:rsidRPr="00C05BAD">
          <w:rPr>
            <w:rStyle w:val="ab"/>
            <w:noProof/>
          </w:rPr>
          <w:t>2.1.4 KSM133</w:t>
        </w:r>
        <w:r w:rsidR="0050279A" w:rsidRPr="00C05BAD">
          <w:rPr>
            <w:rStyle w:val="ab"/>
            <w:rFonts w:hint="eastAsia"/>
            <w:noProof/>
          </w:rPr>
          <w:t>重量感測器監測模組</w:t>
        </w:r>
        <w:r w:rsidR="0050279A">
          <w:rPr>
            <w:noProof/>
            <w:webHidden/>
          </w:rPr>
          <w:tab/>
        </w:r>
        <w:r w:rsidR="0050279A">
          <w:rPr>
            <w:noProof/>
            <w:webHidden/>
          </w:rPr>
          <w:fldChar w:fldCharType="begin"/>
        </w:r>
        <w:r w:rsidR="0050279A">
          <w:rPr>
            <w:noProof/>
            <w:webHidden/>
          </w:rPr>
          <w:instrText xml:space="preserve"> PAGEREF _Toc107005862 \h </w:instrText>
        </w:r>
        <w:r w:rsidR="0050279A">
          <w:rPr>
            <w:noProof/>
            <w:webHidden/>
          </w:rPr>
        </w:r>
        <w:r w:rsidR="0050279A">
          <w:rPr>
            <w:noProof/>
            <w:webHidden/>
          </w:rPr>
          <w:fldChar w:fldCharType="separate"/>
        </w:r>
        <w:r w:rsidR="0050279A">
          <w:rPr>
            <w:noProof/>
            <w:webHidden/>
          </w:rPr>
          <w:t>20</w:t>
        </w:r>
        <w:r w:rsidR="0050279A">
          <w:rPr>
            <w:noProof/>
            <w:webHidden/>
          </w:rPr>
          <w:fldChar w:fldCharType="end"/>
        </w:r>
      </w:hyperlink>
    </w:p>
    <w:p w14:paraId="4F62B4F2" w14:textId="002948FD"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63" w:history="1">
        <w:r w:rsidR="0050279A" w:rsidRPr="00C05BAD">
          <w:rPr>
            <w:rStyle w:val="ab"/>
            <w:noProof/>
          </w:rPr>
          <w:t xml:space="preserve">2.1.5 BF350-3AA </w:t>
        </w:r>
        <w:r w:rsidR="0050279A" w:rsidRPr="00C05BAD">
          <w:rPr>
            <w:rStyle w:val="ab"/>
            <w:rFonts w:hint="eastAsia"/>
            <w:noProof/>
          </w:rPr>
          <w:t>應變計感測模組</w:t>
        </w:r>
        <w:r w:rsidR="0050279A">
          <w:rPr>
            <w:noProof/>
            <w:webHidden/>
          </w:rPr>
          <w:tab/>
        </w:r>
        <w:r w:rsidR="0050279A">
          <w:rPr>
            <w:noProof/>
            <w:webHidden/>
          </w:rPr>
          <w:fldChar w:fldCharType="begin"/>
        </w:r>
        <w:r w:rsidR="0050279A">
          <w:rPr>
            <w:noProof/>
            <w:webHidden/>
          </w:rPr>
          <w:instrText xml:space="preserve"> PAGEREF _Toc107005863 \h </w:instrText>
        </w:r>
        <w:r w:rsidR="0050279A">
          <w:rPr>
            <w:noProof/>
            <w:webHidden/>
          </w:rPr>
        </w:r>
        <w:r w:rsidR="0050279A">
          <w:rPr>
            <w:noProof/>
            <w:webHidden/>
          </w:rPr>
          <w:fldChar w:fldCharType="separate"/>
        </w:r>
        <w:r w:rsidR="0050279A">
          <w:rPr>
            <w:noProof/>
            <w:webHidden/>
          </w:rPr>
          <w:t>23</w:t>
        </w:r>
        <w:r w:rsidR="0050279A">
          <w:rPr>
            <w:noProof/>
            <w:webHidden/>
          </w:rPr>
          <w:fldChar w:fldCharType="end"/>
        </w:r>
      </w:hyperlink>
    </w:p>
    <w:p w14:paraId="18C47C23" w14:textId="6D90A88F"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64" w:history="1">
        <w:r w:rsidR="0050279A" w:rsidRPr="00C05BAD">
          <w:rPr>
            <w:rStyle w:val="ab"/>
            <w:noProof/>
          </w:rPr>
          <w:t>2.1.6 XBee</w:t>
        </w:r>
        <w:r w:rsidR="0050279A" w:rsidRPr="00C05BAD">
          <w:rPr>
            <w:rStyle w:val="ab"/>
            <w:rFonts w:hint="eastAsia"/>
            <w:noProof/>
          </w:rPr>
          <w:t>無線通訊模組</w:t>
        </w:r>
        <w:r w:rsidR="0050279A">
          <w:rPr>
            <w:noProof/>
            <w:webHidden/>
          </w:rPr>
          <w:tab/>
        </w:r>
        <w:r w:rsidR="0050279A">
          <w:rPr>
            <w:noProof/>
            <w:webHidden/>
          </w:rPr>
          <w:fldChar w:fldCharType="begin"/>
        </w:r>
        <w:r w:rsidR="0050279A">
          <w:rPr>
            <w:noProof/>
            <w:webHidden/>
          </w:rPr>
          <w:instrText xml:space="preserve"> PAGEREF _Toc107005864 \h </w:instrText>
        </w:r>
        <w:r w:rsidR="0050279A">
          <w:rPr>
            <w:noProof/>
            <w:webHidden/>
          </w:rPr>
        </w:r>
        <w:r w:rsidR="0050279A">
          <w:rPr>
            <w:noProof/>
            <w:webHidden/>
          </w:rPr>
          <w:fldChar w:fldCharType="separate"/>
        </w:r>
        <w:r w:rsidR="0050279A">
          <w:rPr>
            <w:noProof/>
            <w:webHidden/>
          </w:rPr>
          <w:t>25</w:t>
        </w:r>
        <w:r w:rsidR="0050279A">
          <w:rPr>
            <w:noProof/>
            <w:webHidden/>
          </w:rPr>
          <w:fldChar w:fldCharType="end"/>
        </w:r>
      </w:hyperlink>
    </w:p>
    <w:p w14:paraId="44DB047C" w14:textId="270E068E"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65" w:history="1">
        <w:r w:rsidR="0050279A" w:rsidRPr="00C05BAD">
          <w:rPr>
            <w:rStyle w:val="ab"/>
            <w:noProof/>
          </w:rPr>
          <w:t>2.1.7 Cat M1</w:t>
        </w:r>
        <w:r w:rsidR="0050279A" w:rsidRPr="00C05BAD">
          <w:rPr>
            <w:rStyle w:val="ab"/>
            <w:rFonts w:hint="eastAsia"/>
            <w:noProof/>
          </w:rPr>
          <w:t>無線訊號監控模組</w:t>
        </w:r>
        <w:r w:rsidR="0050279A">
          <w:rPr>
            <w:noProof/>
            <w:webHidden/>
          </w:rPr>
          <w:tab/>
        </w:r>
        <w:r w:rsidR="0050279A">
          <w:rPr>
            <w:noProof/>
            <w:webHidden/>
          </w:rPr>
          <w:fldChar w:fldCharType="begin"/>
        </w:r>
        <w:r w:rsidR="0050279A">
          <w:rPr>
            <w:noProof/>
            <w:webHidden/>
          </w:rPr>
          <w:instrText xml:space="preserve"> PAGEREF _Toc107005865 \h </w:instrText>
        </w:r>
        <w:r w:rsidR="0050279A">
          <w:rPr>
            <w:noProof/>
            <w:webHidden/>
          </w:rPr>
        </w:r>
        <w:r w:rsidR="0050279A">
          <w:rPr>
            <w:noProof/>
            <w:webHidden/>
          </w:rPr>
          <w:fldChar w:fldCharType="separate"/>
        </w:r>
        <w:r w:rsidR="0050279A">
          <w:rPr>
            <w:noProof/>
            <w:webHidden/>
          </w:rPr>
          <w:t>27</w:t>
        </w:r>
        <w:r w:rsidR="0050279A">
          <w:rPr>
            <w:noProof/>
            <w:webHidden/>
          </w:rPr>
          <w:fldChar w:fldCharType="end"/>
        </w:r>
      </w:hyperlink>
    </w:p>
    <w:p w14:paraId="2147E49D" w14:textId="36C6A1CD"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66" w:history="1">
        <w:r w:rsidR="0050279A" w:rsidRPr="00C05BAD">
          <w:rPr>
            <w:rStyle w:val="ab"/>
            <w:noProof/>
          </w:rPr>
          <w:t>2.1.8 YAT</w:t>
        </w:r>
        <w:r w:rsidR="0050279A" w:rsidRPr="00C05BAD">
          <w:rPr>
            <w:rStyle w:val="ab"/>
            <w:rFonts w:hint="eastAsia"/>
            <w:noProof/>
          </w:rPr>
          <w:t>終端接收軟體</w:t>
        </w:r>
        <w:r w:rsidR="0050279A">
          <w:rPr>
            <w:noProof/>
            <w:webHidden/>
          </w:rPr>
          <w:tab/>
        </w:r>
        <w:r w:rsidR="0050279A">
          <w:rPr>
            <w:noProof/>
            <w:webHidden/>
          </w:rPr>
          <w:fldChar w:fldCharType="begin"/>
        </w:r>
        <w:r w:rsidR="0050279A">
          <w:rPr>
            <w:noProof/>
            <w:webHidden/>
          </w:rPr>
          <w:instrText xml:space="preserve"> PAGEREF _Toc107005866 \h </w:instrText>
        </w:r>
        <w:r w:rsidR="0050279A">
          <w:rPr>
            <w:noProof/>
            <w:webHidden/>
          </w:rPr>
        </w:r>
        <w:r w:rsidR="0050279A">
          <w:rPr>
            <w:noProof/>
            <w:webHidden/>
          </w:rPr>
          <w:fldChar w:fldCharType="separate"/>
        </w:r>
        <w:r w:rsidR="0050279A">
          <w:rPr>
            <w:noProof/>
            <w:webHidden/>
          </w:rPr>
          <w:t>30</w:t>
        </w:r>
        <w:r w:rsidR="0050279A">
          <w:rPr>
            <w:noProof/>
            <w:webHidden/>
          </w:rPr>
          <w:fldChar w:fldCharType="end"/>
        </w:r>
      </w:hyperlink>
    </w:p>
    <w:p w14:paraId="5E1A0D29" w14:textId="250B01C5"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87" w:history="1">
        <w:r w:rsidR="0050279A" w:rsidRPr="00C05BAD">
          <w:rPr>
            <w:rStyle w:val="ab"/>
            <w:noProof/>
          </w:rPr>
          <w:t>2.2</w:t>
        </w:r>
        <w:r w:rsidR="0050279A" w:rsidRPr="00C05BAD">
          <w:rPr>
            <w:rStyle w:val="ab"/>
            <w:rFonts w:hint="eastAsia"/>
            <w:noProof/>
          </w:rPr>
          <w:t xml:space="preserve"> </w:t>
        </w:r>
        <w:r w:rsidR="0050279A" w:rsidRPr="00C05BAD">
          <w:rPr>
            <w:rStyle w:val="ab"/>
            <w:rFonts w:hint="eastAsia"/>
            <w:noProof/>
          </w:rPr>
          <w:t>監測模組製作與量測流程</w:t>
        </w:r>
        <w:r w:rsidR="0050279A">
          <w:rPr>
            <w:noProof/>
            <w:webHidden/>
          </w:rPr>
          <w:tab/>
        </w:r>
        <w:r w:rsidR="0050279A">
          <w:rPr>
            <w:noProof/>
            <w:webHidden/>
          </w:rPr>
          <w:fldChar w:fldCharType="begin"/>
        </w:r>
        <w:r w:rsidR="0050279A">
          <w:rPr>
            <w:noProof/>
            <w:webHidden/>
          </w:rPr>
          <w:instrText xml:space="preserve"> PAGEREF _Toc107005887 \h </w:instrText>
        </w:r>
        <w:r w:rsidR="0050279A">
          <w:rPr>
            <w:noProof/>
            <w:webHidden/>
          </w:rPr>
        </w:r>
        <w:r w:rsidR="0050279A">
          <w:rPr>
            <w:noProof/>
            <w:webHidden/>
          </w:rPr>
          <w:fldChar w:fldCharType="separate"/>
        </w:r>
        <w:r w:rsidR="0050279A">
          <w:rPr>
            <w:noProof/>
            <w:webHidden/>
          </w:rPr>
          <w:t>31</w:t>
        </w:r>
        <w:r w:rsidR="0050279A">
          <w:rPr>
            <w:noProof/>
            <w:webHidden/>
          </w:rPr>
          <w:fldChar w:fldCharType="end"/>
        </w:r>
      </w:hyperlink>
    </w:p>
    <w:p w14:paraId="2877CB97" w14:textId="783A87F3"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88" w:history="1">
        <w:r w:rsidR="0050279A" w:rsidRPr="00C05BAD">
          <w:rPr>
            <w:rStyle w:val="ab"/>
            <w:noProof/>
          </w:rPr>
          <w:t>2.2.1</w:t>
        </w:r>
        <w:r w:rsidR="0050279A" w:rsidRPr="00C05BAD">
          <w:rPr>
            <w:rStyle w:val="ab"/>
            <w:rFonts w:hint="eastAsia"/>
            <w:noProof/>
          </w:rPr>
          <w:t xml:space="preserve"> </w:t>
        </w:r>
        <w:r w:rsidR="0050279A" w:rsidRPr="00C05BAD">
          <w:rPr>
            <w:rStyle w:val="ab"/>
            <w:rFonts w:hint="eastAsia"/>
            <w:noProof/>
          </w:rPr>
          <w:t>整合製作</w:t>
        </w:r>
        <w:r w:rsidR="0050279A" w:rsidRPr="00C05BAD">
          <w:rPr>
            <w:rStyle w:val="ab"/>
            <w:noProof/>
          </w:rPr>
          <w:t>(XBee</w:t>
        </w:r>
        <w:r w:rsidR="0050279A" w:rsidRPr="00C05BAD">
          <w:rPr>
            <w:rStyle w:val="ab"/>
            <w:rFonts w:hint="eastAsia"/>
            <w:noProof/>
          </w:rPr>
          <w:t>模組</w:t>
        </w:r>
        <w:r w:rsidR="0050279A" w:rsidRPr="00C05BAD">
          <w:rPr>
            <w:rStyle w:val="ab"/>
            <w:noProof/>
          </w:rPr>
          <w:t>)</w:t>
        </w:r>
        <w:r w:rsidR="0050279A">
          <w:rPr>
            <w:noProof/>
            <w:webHidden/>
          </w:rPr>
          <w:tab/>
        </w:r>
        <w:r w:rsidR="0050279A">
          <w:rPr>
            <w:noProof/>
            <w:webHidden/>
          </w:rPr>
          <w:fldChar w:fldCharType="begin"/>
        </w:r>
        <w:r w:rsidR="0050279A">
          <w:rPr>
            <w:noProof/>
            <w:webHidden/>
          </w:rPr>
          <w:instrText xml:space="preserve"> PAGEREF _Toc107005888 \h </w:instrText>
        </w:r>
        <w:r w:rsidR="0050279A">
          <w:rPr>
            <w:noProof/>
            <w:webHidden/>
          </w:rPr>
        </w:r>
        <w:r w:rsidR="0050279A">
          <w:rPr>
            <w:noProof/>
            <w:webHidden/>
          </w:rPr>
          <w:fldChar w:fldCharType="separate"/>
        </w:r>
        <w:r w:rsidR="0050279A">
          <w:rPr>
            <w:noProof/>
            <w:webHidden/>
          </w:rPr>
          <w:t>34</w:t>
        </w:r>
        <w:r w:rsidR="0050279A">
          <w:rPr>
            <w:noProof/>
            <w:webHidden/>
          </w:rPr>
          <w:fldChar w:fldCharType="end"/>
        </w:r>
      </w:hyperlink>
    </w:p>
    <w:p w14:paraId="16CA36B3" w14:textId="40F56E39"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89" w:history="1">
        <w:r w:rsidR="0050279A" w:rsidRPr="00C05BAD">
          <w:rPr>
            <w:rStyle w:val="ab"/>
            <w:noProof/>
          </w:rPr>
          <w:t>2.2.2</w:t>
        </w:r>
        <w:r w:rsidR="0050279A" w:rsidRPr="00C05BAD">
          <w:rPr>
            <w:rStyle w:val="ab"/>
            <w:rFonts w:hint="eastAsia"/>
            <w:noProof/>
          </w:rPr>
          <w:t xml:space="preserve"> </w:t>
        </w:r>
        <w:r w:rsidR="0050279A" w:rsidRPr="00C05BAD">
          <w:rPr>
            <w:rStyle w:val="ab"/>
            <w:rFonts w:hint="eastAsia"/>
            <w:noProof/>
          </w:rPr>
          <w:t>現地安裝與</w:t>
        </w:r>
        <w:r w:rsidR="0050279A" w:rsidRPr="00C05BAD">
          <w:rPr>
            <w:rStyle w:val="ab"/>
            <w:noProof/>
          </w:rPr>
          <w:t>XBee</w:t>
        </w:r>
        <w:r w:rsidR="0050279A" w:rsidRPr="00C05BAD">
          <w:rPr>
            <w:rStyle w:val="ab"/>
            <w:rFonts w:hint="eastAsia"/>
            <w:noProof/>
          </w:rPr>
          <w:t>傳輸測試</w:t>
        </w:r>
        <w:r w:rsidR="0050279A">
          <w:rPr>
            <w:noProof/>
            <w:webHidden/>
          </w:rPr>
          <w:tab/>
        </w:r>
        <w:r w:rsidR="0050279A">
          <w:rPr>
            <w:noProof/>
            <w:webHidden/>
          </w:rPr>
          <w:fldChar w:fldCharType="begin"/>
        </w:r>
        <w:r w:rsidR="0050279A">
          <w:rPr>
            <w:noProof/>
            <w:webHidden/>
          </w:rPr>
          <w:instrText xml:space="preserve"> PAGEREF _Toc107005889 \h </w:instrText>
        </w:r>
        <w:r w:rsidR="0050279A">
          <w:rPr>
            <w:noProof/>
            <w:webHidden/>
          </w:rPr>
        </w:r>
        <w:r w:rsidR="0050279A">
          <w:rPr>
            <w:noProof/>
            <w:webHidden/>
          </w:rPr>
          <w:fldChar w:fldCharType="separate"/>
        </w:r>
        <w:r w:rsidR="0050279A">
          <w:rPr>
            <w:noProof/>
            <w:webHidden/>
          </w:rPr>
          <w:t>40</w:t>
        </w:r>
        <w:r w:rsidR="0050279A">
          <w:rPr>
            <w:noProof/>
            <w:webHidden/>
          </w:rPr>
          <w:fldChar w:fldCharType="end"/>
        </w:r>
      </w:hyperlink>
    </w:p>
    <w:p w14:paraId="66A13882" w14:textId="3C3704A7"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90" w:history="1">
        <w:r w:rsidR="0050279A" w:rsidRPr="00C05BAD">
          <w:rPr>
            <w:rStyle w:val="ab"/>
            <w:noProof/>
          </w:rPr>
          <w:t>2.2.3</w:t>
        </w:r>
        <w:r w:rsidR="0050279A" w:rsidRPr="00C05BAD">
          <w:rPr>
            <w:rStyle w:val="ab"/>
            <w:rFonts w:hint="eastAsia"/>
            <w:noProof/>
          </w:rPr>
          <w:t xml:space="preserve"> </w:t>
        </w:r>
        <w:r w:rsidR="0050279A" w:rsidRPr="00C05BAD">
          <w:rPr>
            <w:rStyle w:val="ab"/>
            <w:rFonts w:hint="eastAsia"/>
            <w:noProof/>
          </w:rPr>
          <w:t>整合製作</w:t>
        </w:r>
        <w:r w:rsidR="0050279A" w:rsidRPr="00C05BAD">
          <w:rPr>
            <w:rStyle w:val="ab"/>
            <w:noProof/>
          </w:rPr>
          <w:t>(Cat M1</w:t>
        </w:r>
        <w:r w:rsidR="0050279A" w:rsidRPr="00C05BAD">
          <w:rPr>
            <w:rStyle w:val="ab"/>
            <w:rFonts w:hint="eastAsia"/>
            <w:noProof/>
          </w:rPr>
          <w:t>模組</w:t>
        </w:r>
        <w:r w:rsidR="0050279A" w:rsidRPr="00C05BAD">
          <w:rPr>
            <w:rStyle w:val="ab"/>
            <w:noProof/>
          </w:rPr>
          <w:t>)</w:t>
        </w:r>
        <w:r w:rsidR="0050279A">
          <w:rPr>
            <w:noProof/>
            <w:webHidden/>
          </w:rPr>
          <w:tab/>
        </w:r>
        <w:r w:rsidR="0050279A">
          <w:rPr>
            <w:noProof/>
            <w:webHidden/>
          </w:rPr>
          <w:fldChar w:fldCharType="begin"/>
        </w:r>
        <w:r w:rsidR="0050279A">
          <w:rPr>
            <w:noProof/>
            <w:webHidden/>
          </w:rPr>
          <w:instrText xml:space="preserve"> PAGEREF _Toc107005890 \h </w:instrText>
        </w:r>
        <w:r w:rsidR="0050279A">
          <w:rPr>
            <w:noProof/>
            <w:webHidden/>
          </w:rPr>
        </w:r>
        <w:r w:rsidR="0050279A">
          <w:rPr>
            <w:noProof/>
            <w:webHidden/>
          </w:rPr>
          <w:fldChar w:fldCharType="separate"/>
        </w:r>
        <w:r w:rsidR="0050279A">
          <w:rPr>
            <w:noProof/>
            <w:webHidden/>
          </w:rPr>
          <w:t>45</w:t>
        </w:r>
        <w:r w:rsidR="0050279A">
          <w:rPr>
            <w:noProof/>
            <w:webHidden/>
          </w:rPr>
          <w:fldChar w:fldCharType="end"/>
        </w:r>
      </w:hyperlink>
    </w:p>
    <w:p w14:paraId="5201B801" w14:textId="5904008F"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91" w:history="1">
        <w:r w:rsidR="0050279A" w:rsidRPr="00C05BAD">
          <w:rPr>
            <w:rStyle w:val="ab"/>
            <w:noProof/>
          </w:rPr>
          <w:t>2.2.4</w:t>
        </w:r>
        <w:r w:rsidR="0050279A" w:rsidRPr="00C05BAD">
          <w:rPr>
            <w:rStyle w:val="ab"/>
            <w:rFonts w:hint="eastAsia"/>
            <w:noProof/>
          </w:rPr>
          <w:t xml:space="preserve"> </w:t>
        </w:r>
        <w:r w:rsidR="0050279A" w:rsidRPr="00C05BAD">
          <w:rPr>
            <w:rStyle w:val="ab"/>
            <w:rFonts w:hint="eastAsia"/>
            <w:noProof/>
          </w:rPr>
          <w:t>現地安裝與</w:t>
        </w:r>
        <w:r w:rsidR="0050279A" w:rsidRPr="00C05BAD">
          <w:rPr>
            <w:rStyle w:val="ab"/>
            <w:noProof/>
          </w:rPr>
          <w:t>Cat M1</w:t>
        </w:r>
        <w:r w:rsidR="0050279A" w:rsidRPr="00C05BAD">
          <w:rPr>
            <w:rStyle w:val="ab"/>
            <w:rFonts w:hint="eastAsia"/>
            <w:noProof/>
          </w:rPr>
          <w:t>傳輸測試</w:t>
        </w:r>
        <w:r w:rsidR="0050279A">
          <w:rPr>
            <w:noProof/>
            <w:webHidden/>
          </w:rPr>
          <w:tab/>
        </w:r>
        <w:r w:rsidR="0050279A">
          <w:rPr>
            <w:noProof/>
            <w:webHidden/>
          </w:rPr>
          <w:fldChar w:fldCharType="begin"/>
        </w:r>
        <w:r w:rsidR="0050279A">
          <w:rPr>
            <w:noProof/>
            <w:webHidden/>
          </w:rPr>
          <w:instrText xml:space="preserve"> PAGEREF _Toc107005891 \h </w:instrText>
        </w:r>
        <w:r w:rsidR="0050279A">
          <w:rPr>
            <w:noProof/>
            <w:webHidden/>
          </w:rPr>
        </w:r>
        <w:r w:rsidR="0050279A">
          <w:rPr>
            <w:noProof/>
            <w:webHidden/>
          </w:rPr>
          <w:fldChar w:fldCharType="separate"/>
        </w:r>
        <w:r w:rsidR="0050279A">
          <w:rPr>
            <w:noProof/>
            <w:webHidden/>
          </w:rPr>
          <w:t>48</w:t>
        </w:r>
        <w:r w:rsidR="0050279A">
          <w:rPr>
            <w:noProof/>
            <w:webHidden/>
          </w:rPr>
          <w:fldChar w:fldCharType="end"/>
        </w:r>
      </w:hyperlink>
    </w:p>
    <w:p w14:paraId="26FCE3F8" w14:textId="44ED9BC8"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892" w:history="1">
        <w:r w:rsidR="0050279A" w:rsidRPr="00C05BAD">
          <w:rPr>
            <w:rStyle w:val="ab"/>
            <w:noProof/>
          </w:rPr>
          <w:t>2.2.5</w:t>
        </w:r>
        <w:r w:rsidR="0050279A" w:rsidRPr="00C05BAD">
          <w:rPr>
            <w:rStyle w:val="ab"/>
            <w:rFonts w:hint="eastAsia"/>
            <w:noProof/>
          </w:rPr>
          <w:t xml:space="preserve"> </w:t>
        </w:r>
        <w:r w:rsidR="0050279A" w:rsidRPr="00C05BAD">
          <w:rPr>
            <w:rStyle w:val="ab"/>
            <w:rFonts w:hint="eastAsia"/>
            <w:noProof/>
          </w:rPr>
          <w:t>數據接收與處理</w:t>
        </w:r>
        <w:r w:rsidR="0050279A">
          <w:rPr>
            <w:noProof/>
            <w:webHidden/>
          </w:rPr>
          <w:tab/>
        </w:r>
        <w:r w:rsidR="0050279A">
          <w:rPr>
            <w:noProof/>
            <w:webHidden/>
          </w:rPr>
          <w:fldChar w:fldCharType="begin"/>
        </w:r>
        <w:r w:rsidR="0050279A">
          <w:rPr>
            <w:noProof/>
            <w:webHidden/>
          </w:rPr>
          <w:instrText xml:space="preserve"> PAGEREF _Toc107005892 \h </w:instrText>
        </w:r>
        <w:r w:rsidR="0050279A">
          <w:rPr>
            <w:noProof/>
            <w:webHidden/>
          </w:rPr>
        </w:r>
        <w:r w:rsidR="0050279A">
          <w:rPr>
            <w:noProof/>
            <w:webHidden/>
          </w:rPr>
          <w:fldChar w:fldCharType="separate"/>
        </w:r>
        <w:r w:rsidR="0050279A">
          <w:rPr>
            <w:noProof/>
            <w:webHidden/>
          </w:rPr>
          <w:t>50</w:t>
        </w:r>
        <w:r w:rsidR="0050279A">
          <w:rPr>
            <w:noProof/>
            <w:webHidden/>
          </w:rPr>
          <w:fldChar w:fldCharType="end"/>
        </w:r>
      </w:hyperlink>
    </w:p>
    <w:p w14:paraId="4EC26042" w14:textId="576F3AC4"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893" w:history="1">
        <w:r w:rsidR="0050279A" w:rsidRPr="00C05BAD">
          <w:rPr>
            <w:rStyle w:val="ab"/>
            <w:noProof/>
          </w:rPr>
          <w:t>2.3</w:t>
        </w:r>
        <w:r w:rsidR="0050279A" w:rsidRPr="00C05BAD">
          <w:rPr>
            <w:rStyle w:val="ab"/>
            <w:rFonts w:hint="eastAsia"/>
            <w:noProof/>
          </w:rPr>
          <w:t xml:space="preserve"> </w:t>
        </w:r>
        <w:r w:rsidR="0050279A" w:rsidRPr="00C05BAD">
          <w:rPr>
            <w:rStyle w:val="ab"/>
            <w:rFonts w:hint="eastAsia"/>
            <w:noProof/>
          </w:rPr>
          <w:t>成本估算</w:t>
        </w:r>
        <w:r w:rsidR="0050279A">
          <w:rPr>
            <w:noProof/>
            <w:webHidden/>
          </w:rPr>
          <w:tab/>
        </w:r>
        <w:r w:rsidR="0050279A">
          <w:rPr>
            <w:noProof/>
            <w:webHidden/>
          </w:rPr>
          <w:fldChar w:fldCharType="begin"/>
        </w:r>
        <w:r w:rsidR="0050279A">
          <w:rPr>
            <w:noProof/>
            <w:webHidden/>
          </w:rPr>
          <w:instrText xml:space="preserve"> PAGEREF _Toc107005893 \h </w:instrText>
        </w:r>
        <w:r w:rsidR="0050279A">
          <w:rPr>
            <w:noProof/>
            <w:webHidden/>
          </w:rPr>
        </w:r>
        <w:r w:rsidR="0050279A">
          <w:rPr>
            <w:noProof/>
            <w:webHidden/>
          </w:rPr>
          <w:fldChar w:fldCharType="separate"/>
        </w:r>
        <w:r w:rsidR="0050279A">
          <w:rPr>
            <w:noProof/>
            <w:webHidden/>
          </w:rPr>
          <w:t>53</w:t>
        </w:r>
        <w:r w:rsidR="0050279A">
          <w:rPr>
            <w:noProof/>
            <w:webHidden/>
          </w:rPr>
          <w:fldChar w:fldCharType="end"/>
        </w:r>
      </w:hyperlink>
    </w:p>
    <w:p w14:paraId="11F3A28A" w14:textId="22E8562A" w:rsidR="0050279A" w:rsidRDefault="00161E9F">
      <w:pPr>
        <w:pStyle w:val="11"/>
        <w:rPr>
          <w:rFonts w:asciiTheme="minorHAnsi" w:eastAsiaTheme="minorEastAsia" w:hAnsiTheme="minorHAnsi" w:cstheme="minorBidi"/>
          <w:noProof/>
          <w:kern w:val="2"/>
        </w:rPr>
      </w:pPr>
      <w:hyperlink w:anchor="_Toc107005949" w:history="1">
        <w:r w:rsidR="0050279A" w:rsidRPr="00C05BAD">
          <w:rPr>
            <w:rStyle w:val="ab"/>
            <w:rFonts w:hint="eastAsia"/>
            <w:noProof/>
          </w:rPr>
          <w:t>第</w:t>
        </w:r>
        <w:r w:rsidR="0050279A" w:rsidRPr="00C05BAD">
          <w:rPr>
            <w:rStyle w:val="ab"/>
            <w:rFonts w:hint="eastAsia"/>
            <w:noProof/>
          </w:rPr>
          <w:t xml:space="preserve"> 3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實虛整合互動平台</w:t>
        </w:r>
        <w:r w:rsidR="0050279A">
          <w:rPr>
            <w:noProof/>
            <w:webHidden/>
          </w:rPr>
          <w:tab/>
        </w:r>
        <w:r w:rsidR="0050279A">
          <w:rPr>
            <w:noProof/>
            <w:webHidden/>
          </w:rPr>
          <w:fldChar w:fldCharType="begin"/>
        </w:r>
        <w:r w:rsidR="0050279A">
          <w:rPr>
            <w:noProof/>
            <w:webHidden/>
          </w:rPr>
          <w:instrText xml:space="preserve"> PAGEREF _Toc107005949 \h </w:instrText>
        </w:r>
        <w:r w:rsidR="0050279A">
          <w:rPr>
            <w:noProof/>
            <w:webHidden/>
          </w:rPr>
        </w:r>
        <w:r w:rsidR="0050279A">
          <w:rPr>
            <w:noProof/>
            <w:webHidden/>
          </w:rPr>
          <w:fldChar w:fldCharType="separate"/>
        </w:r>
        <w:r w:rsidR="0050279A">
          <w:rPr>
            <w:noProof/>
            <w:webHidden/>
          </w:rPr>
          <w:t>55</w:t>
        </w:r>
        <w:r w:rsidR="0050279A">
          <w:rPr>
            <w:noProof/>
            <w:webHidden/>
          </w:rPr>
          <w:fldChar w:fldCharType="end"/>
        </w:r>
      </w:hyperlink>
    </w:p>
    <w:p w14:paraId="4AAF4473" w14:textId="416D54D1"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952" w:history="1">
        <w:r w:rsidR="0050279A" w:rsidRPr="00C05BAD">
          <w:rPr>
            <w:rStyle w:val="ab"/>
            <w:noProof/>
          </w:rPr>
          <w:t>3.1</w:t>
        </w:r>
        <w:r w:rsidR="0050279A" w:rsidRPr="00C05BAD">
          <w:rPr>
            <w:rStyle w:val="ab"/>
            <w:rFonts w:hint="eastAsia"/>
            <w:noProof/>
          </w:rPr>
          <w:t xml:space="preserve"> </w:t>
        </w:r>
        <w:r w:rsidR="0050279A" w:rsidRPr="00C05BAD">
          <w:rPr>
            <w:rStyle w:val="ab"/>
            <w:rFonts w:hint="eastAsia"/>
            <w:noProof/>
          </w:rPr>
          <w:t>使用軟體介紹</w:t>
        </w:r>
        <w:r w:rsidR="0050279A">
          <w:rPr>
            <w:noProof/>
            <w:webHidden/>
          </w:rPr>
          <w:tab/>
        </w:r>
        <w:r w:rsidR="0050279A">
          <w:rPr>
            <w:noProof/>
            <w:webHidden/>
          </w:rPr>
          <w:fldChar w:fldCharType="begin"/>
        </w:r>
        <w:r w:rsidR="0050279A">
          <w:rPr>
            <w:noProof/>
            <w:webHidden/>
          </w:rPr>
          <w:instrText xml:space="preserve"> PAGEREF _Toc107005952 \h </w:instrText>
        </w:r>
        <w:r w:rsidR="0050279A">
          <w:rPr>
            <w:noProof/>
            <w:webHidden/>
          </w:rPr>
        </w:r>
        <w:r w:rsidR="0050279A">
          <w:rPr>
            <w:noProof/>
            <w:webHidden/>
          </w:rPr>
          <w:fldChar w:fldCharType="separate"/>
        </w:r>
        <w:r w:rsidR="0050279A">
          <w:rPr>
            <w:noProof/>
            <w:webHidden/>
          </w:rPr>
          <w:t>55</w:t>
        </w:r>
        <w:r w:rsidR="0050279A">
          <w:rPr>
            <w:noProof/>
            <w:webHidden/>
          </w:rPr>
          <w:fldChar w:fldCharType="end"/>
        </w:r>
      </w:hyperlink>
    </w:p>
    <w:p w14:paraId="40E1D215" w14:textId="276AB80D"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53" w:history="1">
        <w:r w:rsidR="0050279A" w:rsidRPr="00C05BAD">
          <w:rPr>
            <w:rStyle w:val="ab"/>
            <w:noProof/>
          </w:rPr>
          <w:t>3.1.1 Autodesk Civil 3D</w:t>
        </w:r>
        <w:r w:rsidR="0050279A">
          <w:rPr>
            <w:noProof/>
            <w:webHidden/>
          </w:rPr>
          <w:tab/>
        </w:r>
        <w:r w:rsidR="0050279A">
          <w:rPr>
            <w:noProof/>
            <w:webHidden/>
          </w:rPr>
          <w:fldChar w:fldCharType="begin"/>
        </w:r>
        <w:r w:rsidR="0050279A">
          <w:rPr>
            <w:noProof/>
            <w:webHidden/>
          </w:rPr>
          <w:instrText xml:space="preserve"> PAGEREF _Toc107005953 \h </w:instrText>
        </w:r>
        <w:r w:rsidR="0050279A">
          <w:rPr>
            <w:noProof/>
            <w:webHidden/>
          </w:rPr>
        </w:r>
        <w:r w:rsidR="0050279A">
          <w:rPr>
            <w:noProof/>
            <w:webHidden/>
          </w:rPr>
          <w:fldChar w:fldCharType="separate"/>
        </w:r>
        <w:r w:rsidR="0050279A">
          <w:rPr>
            <w:noProof/>
            <w:webHidden/>
          </w:rPr>
          <w:t>56</w:t>
        </w:r>
        <w:r w:rsidR="0050279A">
          <w:rPr>
            <w:noProof/>
            <w:webHidden/>
          </w:rPr>
          <w:fldChar w:fldCharType="end"/>
        </w:r>
      </w:hyperlink>
    </w:p>
    <w:p w14:paraId="32455575" w14:textId="03948394"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54" w:history="1">
        <w:r w:rsidR="0050279A" w:rsidRPr="00C05BAD">
          <w:rPr>
            <w:rStyle w:val="ab"/>
            <w:noProof/>
          </w:rPr>
          <w:t>3.1.2 Unity</w:t>
        </w:r>
        <w:r w:rsidR="0050279A">
          <w:rPr>
            <w:noProof/>
            <w:webHidden/>
          </w:rPr>
          <w:tab/>
        </w:r>
        <w:r w:rsidR="0050279A">
          <w:rPr>
            <w:noProof/>
            <w:webHidden/>
          </w:rPr>
          <w:fldChar w:fldCharType="begin"/>
        </w:r>
        <w:r w:rsidR="0050279A">
          <w:rPr>
            <w:noProof/>
            <w:webHidden/>
          </w:rPr>
          <w:instrText xml:space="preserve"> PAGEREF _Toc107005954 \h </w:instrText>
        </w:r>
        <w:r w:rsidR="0050279A">
          <w:rPr>
            <w:noProof/>
            <w:webHidden/>
          </w:rPr>
        </w:r>
        <w:r w:rsidR="0050279A">
          <w:rPr>
            <w:noProof/>
            <w:webHidden/>
          </w:rPr>
          <w:fldChar w:fldCharType="separate"/>
        </w:r>
        <w:r w:rsidR="0050279A">
          <w:rPr>
            <w:noProof/>
            <w:webHidden/>
          </w:rPr>
          <w:t>57</w:t>
        </w:r>
        <w:r w:rsidR="0050279A">
          <w:rPr>
            <w:noProof/>
            <w:webHidden/>
          </w:rPr>
          <w:fldChar w:fldCharType="end"/>
        </w:r>
      </w:hyperlink>
    </w:p>
    <w:p w14:paraId="28EC3D93" w14:textId="6EFC8430"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55" w:history="1">
        <w:r w:rsidR="0050279A" w:rsidRPr="00C05BAD">
          <w:rPr>
            <w:rStyle w:val="ab"/>
            <w:noProof/>
          </w:rPr>
          <w:t>3.1.3 Visual Studio Community</w:t>
        </w:r>
        <w:r w:rsidR="0050279A">
          <w:rPr>
            <w:noProof/>
            <w:webHidden/>
          </w:rPr>
          <w:tab/>
        </w:r>
        <w:r w:rsidR="0050279A">
          <w:rPr>
            <w:noProof/>
            <w:webHidden/>
          </w:rPr>
          <w:fldChar w:fldCharType="begin"/>
        </w:r>
        <w:r w:rsidR="0050279A">
          <w:rPr>
            <w:noProof/>
            <w:webHidden/>
          </w:rPr>
          <w:instrText xml:space="preserve"> PAGEREF _Toc107005955 \h </w:instrText>
        </w:r>
        <w:r w:rsidR="0050279A">
          <w:rPr>
            <w:noProof/>
            <w:webHidden/>
          </w:rPr>
        </w:r>
        <w:r w:rsidR="0050279A">
          <w:rPr>
            <w:noProof/>
            <w:webHidden/>
          </w:rPr>
          <w:fldChar w:fldCharType="separate"/>
        </w:r>
        <w:r w:rsidR="0050279A">
          <w:rPr>
            <w:noProof/>
            <w:webHidden/>
          </w:rPr>
          <w:t>58</w:t>
        </w:r>
        <w:r w:rsidR="0050279A">
          <w:rPr>
            <w:noProof/>
            <w:webHidden/>
          </w:rPr>
          <w:fldChar w:fldCharType="end"/>
        </w:r>
      </w:hyperlink>
    </w:p>
    <w:p w14:paraId="0A03029A" w14:textId="2C343284"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956" w:history="1">
        <w:r w:rsidR="0050279A" w:rsidRPr="00C05BAD">
          <w:rPr>
            <w:rStyle w:val="ab"/>
            <w:noProof/>
          </w:rPr>
          <w:t>3.2</w:t>
        </w:r>
        <w:r w:rsidR="0050279A" w:rsidRPr="00C05BAD">
          <w:rPr>
            <w:rStyle w:val="ab"/>
            <w:rFonts w:hint="eastAsia"/>
            <w:noProof/>
          </w:rPr>
          <w:t xml:space="preserve"> </w:t>
        </w:r>
        <w:r w:rsidR="0050279A" w:rsidRPr="00C05BAD">
          <w:rPr>
            <w:rStyle w:val="ab"/>
            <w:rFonts w:hint="eastAsia"/>
            <w:noProof/>
          </w:rPr>
          <w:t>軌道模型建置流程</w:t>
        </w:r>
        <w:r w:rsidR="0050279A">
          <w:rPr>
            <w:noProof/>
            <w:webHidden/>
          </w:rPr>
          <w:tab/>
        </w:r>
        <w:r w:rsidR="0050279A">
          <w:rPr>
            <w:noProof/>
            <w:webHidden/>
          </w:rPr>
          <w:fldChar w:fldCharType="begin"/>
        </w:r>
        <w:r w:rsidR="0050279A">
          <w:rPr>
            <w:noProof/>
            <w:webHidden/>
          </w:rPr>
          <w:instrText xml:space="preserve"> PAGEREF _Toc107005956 \h </w:instrText>
        </w:r>
        <w:r w:rsidR="0050279A">
          <w:rPr>
            <w:noProof/>
            <w:webHidden/>
          </w:rPr>
        </w:r>
        <w:r w:rsidR="0050279A">
          <w:rPr>
            <w:noProof/>
            <w:webHidden/>
          </w:rPr>
          <w:fldChar w:fldCharType="separate"/>
        </w:r>
        <w:r w:rsidR="0050279A">
          <w:rPr>
            <w:noProof/>
            <w:webHidden/>
          </w:rPr>
          <w:t>59</w:t>
        </w:r>
        <w:r w:rsidR="0050279A">
          <w:rPr>
            <w:noProof/>
            <w:webHidden/>
          </w:rPr>
          <w:fldChar w:fldCharType="end"/>
        </w:r>
      </w:hyperlink>
    </w:p>
    <w:p w14:paraId="30878B63" w14:textId="699EC1E1"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57" w:history="1">
        <w:r w:rsidR="0050279A" w:rsidRPr="00C05BAD">
          <w:rPr>
            <w:rStyle w:val="ab"/>
            <w:noProof/>
          </w:rPr>
          <w:t>3.2.1</w:t>
        </w:r>
        <w:r w:rsidR="0050279A" w:rsidRPr="00C05BAD">
          <w:rPr>
            <w:rStyle w:val="ab"/>
            <w:rFonts w:hint="eastAsia"/>
            <w:noProof/>
          </w:rPr>
          <w:t xml:space="preserve"> </w:t>
        </w:r>
        <w:r w:rsidR="0050279A" w:rsidRPr="00C05BAD">
          <w:rPr>
            <w:rStyle w:val="ab"/>
            <w:rFonts w:hint="eastAsia"/>
            <w:noProof/>
          </w:rPr>
          <w:t>取得路段圖說</w:t>
        </w:r>
        <w:r w:rsidR="0050279A">
          <w:rPr>
            <w:noProof/>
            <w:webHidden/>
          </w:rPr>
          <w:tab/>
        </w:r>
        <w:r w:rsidR="0050279A">
          <w:rPr>
            <w:noProof/>
            <w:webHidden/>
          </w:rPr>
          <w:fldChar w:fldCharType="begin"/>
        </w:r>
        <w:r w:rsidR="0050279A">
          <w:rPr>
            <w:noProof/>
            <w:webHidden/>
          </w:rPr>
          <w:instrText xml:space="preserve"> PAGEREF _Toc107005957 \h </w:instrText>
        </w:r>
        <w:r w:rsidR="0050279A">
          <w:rPr>
            <w:noProof/>
            <w:webHidden/>
          </w:rPr>
        </w:r>
        <w:r w:rsidR="0050279A">
          <w:rPr>
            <w:noProof/>
            <w:webHidden/>
          </w:rPr>
          <w:fldChar w:fldCharType="separate"/>
        </w:r>
        <w:r w:rsidR="0050279A">
          <w:rPr>
            <w:noProof/>
            <w:webHidden/>
          </w:rPr>
          <w:t>59</w:t>
        </w:r>
        <w:r w:rsidR="0050279A">
          <w:rPr>
            <w:noProof/>
            <w:webHidden/>
          </w:rPr>
          <w:fldChar w:fldCharType="end"/>
        </w:r>
      </w:hyperlink>
    </w:p>
    <w:p w14:paraId="5AFB2CB4" w14:textId="65C436A2"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58" w:history="1">
        <w:r w:rsidR="0050279A" w:rsidRPr="00C05BAD">
          <w:rPr>
            <w:rStyle w:val="ab"/>
            <w:noProof/>
          </w:rPr>
          <w:t>3.2.2 Civil 3D</w:t>
        </w:r>
        <w:r w:rsidR="0050279A" w:rsidRPr="00C05BAD">
          <w:rPr>
            <w:rStyle w:val="ab"/>
            <w:rFonts w:hint="eastAsia"/>
            <w:noProof/>
          </w:rPr>
          <w:t>建置軌道模型</w:t>
        </w:r>
        <w:r w:rsidR="0050279A">
          <w:rPr>
            <w:noProof/>
            <w:webHidden/>
          </w:rPr>
          <w:tab/>
        </w:r>
        <w:r w:rsidR="0050279A">
          <w:rPr>
            <w:noProof/>
            <w:webHidden/>
          </w:rPr>
          <w:fldChar w:fldCharType="begin"/>
        </w:r>
        <w:r w:rsidR="0050279A">
          <w:rPr>
            <w:noProof/>
            <w:webHidden/>
          </w:rPr>
          <w:instrText xml:space="preserve"> PAGEREF _Toc107005958 \h </w:instrText>
        </w:r>
        <w:r w:rsidR="0050279A">
          <w:rPr>
            <w:noProof/>
            <w:webHidden/>
          </w:rPr>
        </w:r>
        <w:r w:rsidR="0050279A">
          <w:rPr>
            <w:noProof/>
            <w:webHidden/>
          </w:rPr>
          <w:fldChar w:fldCharType="separate"/>
        </w:r>
        <w:r w:rsidR="0050279A">
          <w:rPr>
            <w:noProof/>
            <w:webHidden/>
          </w:rPr>
          <w:t>60</w:t>
        </w:r>
        <w:r w:rsidR="0050279A">
          <w:rPr>
            <w:noProof/>
            <w:webHidden/>
          </w:rPr>
          <w:fldChar w:fldCharType="end"/>
        </w:r>
      </w:hyperlink>
    </w:p>
    <w:p w14:paraId="70EEEA20" w14:textId="2CC6AA1B"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59" w:history="1">
        <w:r w:rsidR="0050279A" w:rsidRPr="00C05BAD">
          <w:rPr>
            <w:rStyle w:val="ab"/>
            <w:noProof/>
          </w:rPr>
          <w:t>3.2.3</w:t>
        </w:r>
        <w:r w:rsidR="0050279A" w:rsidRPr="00C05BAD">
          <w:rPr>
            <w:rStyle w:val="ab"/>
            <w:rFonts w:hint="eastAsia"/>
            <w:noProof/>
          </w:rPr>
          <w:t xml:space="preserve"> </w:t>
        </w:r>
        <w:r w:rsidR="0050279A" w:rsidRPr="00C05BAD">
          <w:rPr>
            <w:rStyle w:val="ab"/>
            <w:rFonts w:hint="eastAsia"/>
            <w:noProof/>
          </w:rPr>
          <w:t>軌道模型匯入</w:t>
        </w:r>
        <w:r w:rsidR="0050279A" w:rsidRPr="00C05BAD">
          <w:rPr>
            <w:rStyle w:val="ab"/>
            <w:noProof/>
          </w:rPr>
          <w:t>Unity</w:t>
        </w:r>
        <w:r w:rsidR="0050279A">
          <w:rPr>
            <w:noProof/>
            <w:webHidden/>
          </w:rPr>
          <w:tab/>
        </w:r>
        <w:r w:rsidR="0050279A">
          <w:rPr>
            <w:noProof/>
            <w:webHidden/>
          </w:rPr>
          <w:fldChar w:fldCharType="begin"/>
        </w:r>
        <w:r w:rsidR="0050279A">
          <w:rPr>
            <w:noProof/>
            <w:webHidden/>
          </w:rPr>
          <w:instrText xml:space="preserve"> PAGEREF _Toc107005959 \h </w:instrText>
        </w:r>
        <w:r w:rsidR="0050279A">
          <w:rPr>
            <w:noProof/>
            <w:webHidden/>
          </w:rPr>
        </w:r>
        <w:r w:rsidR="0050279A">
          <w:rPr>
            <w:noProof/>
            <w:webHidden/>
          </w:rPr>
          <w:fldChar w:fldCharType="separate"/>
        </w:r>
        <w:r w:rsidR="0050279A">
          <w:rPr>
            <w:noProof/>
            <w:webHidden/>
          </w:rPr>
          <w:t>65</w:t>
        </w:r>
        <w:r w:rsidR="0050279A">
          <w:rPr>
            <w:noProof/>
            <w:webHidden/>
          </w:rPr>
          <w:fldChar w:fldCharType="end"/>
        </w:r>
      </w:hyperlink>
    </w:p>
    <w:p w14:paraId="1898CDAE" w14:textId="1A7C50B6"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5960" w:history="1">
        <w:r w:rsidR="0050279A" w:rsidRPr="00C05BAD">
          <w:rPr>
            <w:rStyle w:val="ab"/>
            <w:noProof/>
          </w:rPr>
          <w:t>3.3</w:t>
        </w:r>
        <w:r w:rsidR="0050279A" w:rsidRPr="00C05BAD">
          <w:rPr>
            <w:rStyle w:val="ab"/>
            <w:rFonts w:hint="eastAsia"/>
            <w:noProof/>
          </w:rPr>
          <w:t xml:space="preserve"> </w:t>
        </w:r>
        <w:r w:rsidR="0050279A" w:rsidRPr="00C05BAD">
          <w:rPr>
            <w:rStyle w:val="ab"/>
            <w:rFonts w:hint="eastAsia"/>
            <w:noProof/>
          </w:rPr>
          <w:t>建置互動平台介面與腳本</w:t>
        </w:r>
        <w:r w:rsidR="0050279A">
          <w:rPr>
            <w:noProof/>
            <w:webHidden/>
          </w:rPr>
          <w:tab/>
        </w:r>
        <w:r w:rsidR="0050279A">
          <w:rPr>
            <w:noProof/>
            <w:webHidden/>
          </w:rPr>
          <w:fldChar w:fldCharType="begin"/>
        </w:r>
        <w:r w:rsidR="0050279A">
          <w:rPr>
            <w:noProof/>
            <w:webHidden/>
          </w:rPr>
          <w:instrText xml:space="preserve"> PAGEREF _Toc107005960 \h </w:instrText>
        </w:r>
        <w:r w:rsidR="0050279A">
          <w:rPr>
            <w:noProof/>
            <w:webHidden/>
          </w:rPr>
        </w:r>
        <w:r w:rsidR="0050279A">
          <w:rPr>
            <w:noProof/>
            <w:webHidden/>
          </w:rPr>
          <w:fldChar w:fldCharType="separate"/>
        </w:r>
        <w:r w:rsidR="0050279A">
          <w:rPr>
            <w:noProof/>
            <w:webHidden/>
          </w:rPr>
          <w:t>66</w:t>
        </w:r>
        <w:r w:rsidR="0050279A">
          <w:rPr>
            <w:noProof/>
            <w:webHidden/>
          </w:rPr>
          <w:fldChar w:fldCharType="end"/>
        </w:r>
      </w:hyperlink>
    </w:p>
    <w:p w14:paraId="39175006" w14:textId="17F41FAB"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61" w:history="1">
        <w:r w:rsidR="0050279A" w:rsidRPr="00C05BAD">
          <w:rPr>
            <w:rStyle w:val="ab"/>
            <w:noProof/>
          </w:rPr>
          <w:t>3.3.1</w:t>
        </w:r>
        <w:r w:rsidR="0050279A" w:rsidRPr="00C05BAD">
          <w:rPr>
            <w:rStyle w:val="ab"/>
            <w:rFonts w:hint="eastAsia"/>
            <w:noProof/>
          </w:rPr>
          <w:t xml:space="preserve"> </w:t>
        </w:r>
        <w:r w:rsidR="0050279A" w:rsidRPr="00C05BAD">
          <w:rPr>
            <w:rStyle w:val="ab"/>
            <w:rFonts w:hint="eastAsia"/>
            <w:noProof/>
          </w:rPr>
          <w:t>規劃操作頁面與建置</w:t>
        </w:r>
        <w:r w:rsidR="0050279A" w:rsidRPr="00C05BAD">
          <w:rPr>
            <w:rStyle w:val="ab"/>
            <w:noProof/>
          </w:rPr>
          <w:t>UI</w:t>
        </w:r>
        <w:r w:rsidR="0050279A">
          <w:rPr>
            <w:noProof/>
            <w:webHidden/>
          </w:rPr>
          <w:tab/>
        </w:r>
        <w:r w:rsidR="0050279A">
          <w:rPr>
            <w:noProof/>
            <w:webHidden/>
          </w:rPr>
          <w:fldChar w:fldCharType="begin"/>
        </w:r>
        <w:r w:rsidR="0050279A">
          <w:rPr>
            <w:noProof/>
            <w:webHidden/>
          </w:rPr>
          <w:instrText xml:space="preserve"> PAGEREF _Toc107005961 \h </w:instrText>
        </w:r>
        <w:r w:rsidR="0050279A">
          <w:rPr>
            <w:noProof/>
            <w:webHidden/>
          </w:rPr>
        </w:r>
        <w:r w:rsidR="0050279A">
          <w:rPr>
            <w:noProof/>
            <w:webHidden/>
          </w:rPr>
          <w:fldChar w:fldCharType="separate"/>
        </w:r>
        <w:r w:rsidR="0050279A">
          <w:rPr>
            <w:noProof/>
            <w:webHidden/>
          </w:rPr>
          <w:t>67</w:t>
        </w:r>
        <w:r w:rsidR="0050279A">
          <w:rPr>
            <w:noProof/>
            <w:webHidden/>
          </w:rPr>
          <w:fldChar w:fldCharType="end"/>
        </w:r>
      </w:hyperlink>
    </w:p>
    <w:p w14:paraId="4E65B86A" w14:textId="4745B8AC"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5962" w:history="1">
        <w:r w:rsidR="0050279A" w:rsidRPr="00C05BAD">
          <w:rPr>
            <w:rStyle w:val="ab"/>
            <w:noProof/>
          </w:rPr>
          <w:t>3.3.2</w:t>
        </w:r>
        <w:r w:rsidR="0050279A" w:rsidRPr="00C05BAD">
          <w:rPr>
            <w:rStyle w:val="ab"/>
            <w:rFonts w:hint="eastAsia"/>
            <w:noProof/>
          </w:rPr>
          <w:t xml:space="preserve"> </w:t>
        </w:r>
        <w:r w:rsidR="0050279A" w:rsidRPr="00C05BAD">
          <w:rPr>
            <w:rStyle w:val="ab"/>
            <w:rFonts w:hint="eastAsia"/>
            <w:noProof/>
          </w:rPr>
          <w:t>編寫腳本</w:t>
        </w:r>
        <w:r w:rsidR="0050279A">
          <w:rPr>
            <w:noProof/>
            <w:webHidden/>
          </w:rPr>
          <w:tab/>
        </w:r>
        <w:r w:rsidR="0050279A">
          <w:rPr>
            <w:noProof/>
            <w:webHidden/>
          </w:rPr>
          <w:fldChar w:fldCharType="begin"/>
        </w:r>
        <w:r w:rsidR="0050279A">
          <w:rPr>
            <w:noProof/>
            <w:webHidden/>
          </w:rPr>
          <w:instrText xml:space="preserve"> PAGEREF _Toc107005962 \h </w:instrText>
        </w:r>
        <w:r w:rsidR="0050279A">
          <w:rPr>
            <w:noProof/>
            <w:webHidden/>
          </w:rPr>
        </w:r>
        <w:r w:rsidR="0050279A">
          <w:rPr>
            <w:noProof/>
            <w:webHidden/>
          </w:rPr>
          <w:fldChar w:fldCharType="separate"/>
        </w:r>
        <w:r w:rsidR="0050279A">
          <w:rPr>
            <w:noProof/>
            <w:webHidden/>
          </w:rPr>
          <w:t>69</w:t>
        </w:r>
        <w:r w:rsidR="0050279A">
          <w:rPr>
            <w:noProof/>
            <w:webHidden/>
          </w:rPr>
          <w:fldChar w:fldCharType="end"/>
        </w:r>
      </w:hyperlink>
    </w:p>
    <w:p w14:paraId="2F60AA3A" w14:textId="71D8928C" w:rsidR="0050279A" w:rsidRDefault="00161E9F">
      <w:pPr>
        <w:pStyle w:val="11"/>
        <w:rPr>
          <w:rFonts w:asciiTheme="minorHAnsi" w:eastAsiaTheme="minorEastAsia" w:hAnsiTheme="minorHAnsi" w:cstheme="minorBidi"/>
          <w:noProof/>
          <w:kern w:val="2"/>
        </w:rPr>
      </w:pPr>
      <w:hyperlink w:anchor="_Toc107006013" w:history="1">
        <w:r w:rsidR="0050279A" w:rsidRPr="00C05BAD">
          <w:rPr>
            <w:rStyle w:val="ab"/>
            <w:rFonts w:hint="eastAsia"/>
            <w:noProof/>
          </w:rPr>
          <w:t>第</w:t>
        </w:r>
        <w:r w:rsidR="0050279A" w:rsidRPr="00C05BAD">
          <w:rPr>
            <w:rStyle w:val="ab"/>
            <w:rFonts w:hint="eastAsia"/>
            <w:noProof/>
          </w:rPr>
          <w:t xml:space="preserve"> 4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數據分析與互動平台應用</w:t>
        </w:r>
        <w:r w:rsidR="0050279A">
          <w:rPr>
            <w:noProof/>
            <w:webHidden/>
          </w:rPr>
          <w:tab/>
        </w:r>
        <w:r w:rsidR="0050279A">
          <w:rPr>
            <w:noProof/>
            <w:webHidden/>
          </w:rPr>
          <w:fldChar w:fldCharType="begin"/>
        </w:r>
        <w:r w:rsidR="0050279A">
          <w:rPr>
            <w:noProof/>
            <w:webHidden/>
          </w:rPr>
          <w:instrText xml:space="preserve"> PAGEREF _Toc107006013 \h </w:instrText>
        </w:r>
        <w:r w:rsidR="0050279A">
          <w:rPr>
            <w:noProof/>
            <w:webHidden/>
          </w:rPr>
        </w:r>
        <w:r w:rsidR="0050279A">
          <w:rPr>
            <w:noProof/>
            <w:webHidden/>
          </w:rPr>
          <w:fldChar w:fldCharType="separate"/>
        </w:r>
        <w:r w:rsidR="0050279A">
          <w:rPr>
            <w:noProof/>
            <w:webHidden/>
          </w:rPr>
          <w:t>73</w:t>
        </w:r>
        <w:r w:rsidR="0050279A">
          <w:rPr>
            <w:noProof/>
            <w:webHidden/>
          </w:rPr>
          <w:fldChar w:fldCharType="end"/>
        </w:r>
      </w:hyperlink>
    </w:p>
    <w:p w14:paraId="2A6F463E" w14:textId="4548472C"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6018" w:history="1">
        <w:r w:rsidR="0050279A" w:rsidRPr="00C05BAD">
          <w:rPr>
            <w:rStyle w:val="ab"/>
            <w:noProof/>
          </w:rPr>
          <w:t>4.1</w:t>
        </w:r>
        <w:r w:rsidR="0050279A" w:rsidRPr="00C05BAD">
          <w:rPr>
            <w:rStyle w:val="ab"/>
            <w:rFonts w:hint="eastAsia"/>
            <w:noProof/>
          </w:rPr>
          <w:t xml:space="preserve"> </w:t>
        </w:r>
        <w:r w:rsidR="0050279A" w:rsidRPr="00C05BAD">
          <w:rPr>
            <w:rStyle w:val="ab"/>
            <w:rFonts w:hint="eastAsia"/>
            <w:noProof/>
          </w:rPr>
          <w:t>數據說明與分析</w:t>
        </w:r>
        <w:r w:rsidR="0050279A">
          <w:rPr>
            <w:noProof/>
            <w:webHidden/>
          </w:rPr>
          <w:tab/>
        </w:r>
        <w:r w:rsidR="0050279A">
          <w:rPr>
            <w:noProof/>
            <w:webHidden/>
          </w:rPr>
          <w:fldChar w:fldCharType="begin"/>
        </w:r>
        <w:r w:rsidR="0050279A">
          <w:rPr>
            <w:noProof/>
            <w:webHidden/>
          </w:rPr>
          <w:instrText xml:space="preserve"> PAGEREF _Toc107006018 \h </w:instrText>
        </w:r>
        <w:r w:rsidR="0050279A">
          <w:rPr>
            <w:noProof/>
            <w:webHidden/>
          </w:rPr>
        </w:r>
        <w:r w:rsidR="0050279A">
          <w:rPr>
            <w:noProof/>
            <w:webHidden/>
          </w:rPr>
          <w:fldChar w:fldCharType="separate"/>
        </w:r>
        <w:r w:rsidR="0050279A">
          <w:rPr>
            <w:noProof/>
            <w:webHidden/>
          </w:rPr>
          <w:t>74</w:t>
        </w:r>
        <w:r w:rsidR="0050279A">
          <w:rPr>
            <w:noProof/>
            <w:webHidden/>
          </w:rPr>
          <w:fldChar w:fldCharType="end"/>
        </w:r>
      </w:hyperlink>
    </w:p>
    <w:p w14:paraId="09E683D4" w14:textId="064B2D28"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6019" w:history="1">
        <w:r w:rsidR="0050279A" w:rsidRPr="00C05BAD">
          <w:rPr>
            <w:rStyle w:val="ab"/>
            <w:noProof/>
          </w:rPr>
          <w:t>4.1.1</w:t>
        </w:r>
        <w:r w:rsidR="0050279A" w:rsidRPr="00C05BAD">
          <w:rPr>
            <w:rStyle w:val="ab"/>
            <w:rFonts w:hint="eastAsia"/>
            <w:noProof/>
          </w:rPr>
          <w:t xml:space="preserve"> </w:t>
        </w:r>
        <w:r w:rsidR="0050279A" w:rsidRPr="00C05BAD">
          <w:rPr>
            <w:rStyle w:val="ab"/>
            <w:rFonts w:hint="eastAsia"/>
            <w:noProof/>
          </w:rPr>
          <w:t>數據結果說明</w:t>
        </w:r>
        <w:r w:rsidR="0050279A">
          <w:rPr>
            <w:noProof/>
            <w:webHidden/>
          </w:rPr>
          <w:tab/>
        </w:r>
        <w:r w:rsidR="0050279A">
          <w:rPr>
            <w:noProof/>
            <w:webHidden/>
          </w:rPr>
          <w:fldChar w:fldCharType="begin"/>
        </w:r>
        <w:r w:rsidR="0050279A">
          <w:rPr>
            <w:noProof/>
            <w:webHidden/>
          </w:rPr>
          <w:instrText xml:space="preserve"> PAGEREF _Toc107006019 \h </w:instrText>
        </w:r>
        <w:r w:rsidR="0050279A">
          <w:rPr>
            <w:noProof/>
            <w:webHidden/>
          </w:rPr>
        </w:r>
        <w:r w:rsidR="0050279A">
          <w:rPr>
            <w:noProof/>
            <w:webHidden/>
          </w:rPr>
          <w:fldChar w:fldCharType="separate"/>
        </w:r>
        <w:r w:rsidR="0050279A">
          <w:rPr>
            <w:noProof/>
            <w:webHidden/>
          </w:rPr>
          <w:t>74</w:t>
        </w:r>
        <w:r w:rsidR="0050279A">
          <w:rPr>
            <w:noProof/>
            <w:webHidden/>
          </w:rPr>
          <w:fldChar w:fldCharType="end"/>
        </w:r>
      </w:hyperlink>
    </w:p>
    <w:p w14:paraId="6B5C248B" w14:textId="14E4526A"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6020" w:history="1">
        <w:r w:rsidR="0050279A" w:rsidRPr="00C05BAD">
          <w:rPr>
            <w:rStyle w:val="ab"/>
            <w:noProof/>
          </w:rPr>
          <w:t>4.1.2</w:t>
        </w:r>
        <w:r w:rsidR="0050279A" w:rsidRPr="00C05BAD">
          <w:rPr>
            <w:rStyle w:val="ab"/>
            <w:rFonts w:hint="eastAsia"/>
            <w:noProof/>
          </w:rPr>
          <w:t xml:space="preserve"> </w:t>
        </w:r>
        <w:r w:rsidR="0050279A" w:rsidRPr="00C05BAD">
          <w:rPr>
            <w:rStyle w:val="ab"/>
            <w:rFonts w:hint="eastAsia"/>
            <w:noProof/>
          </w:rPr>
          <w:t>數值探討</w:t>
        </w:r>
        <w:r w:rsidR="0050279A">
          <w:rPr>
            <w:noProof/>
            <w:webHidden/>
          </w:rPr>
          <w:tab/>
        </w:r>
        <w:r w:rsidR="0050279A">
          <w:rPr>
            <w:noProof/>
            <w:webHidden/>
          </w:rPr>
          <w:fldChar w:fldCharType="begin"/>
        </w:r>
        <w:r w:rsidR="0050279A">
          <w:rPr>
            <w:noProof/>
            <w:webHidden/>
          </w:rPr>
          <w:instrText xml:space="preserve"> PAGEREF _Toc107006020 \h </w:instrText>
        </w:r>
        <w:r w:rsidR="0050279A">
          <w:rPr>
            <w:noProof/>
            <w:webHidden/>
          </w:rPr>
        </w:r>
        <w:r w:rsidR="0050279A">
          <w:rPr>
            <w:noProof/>
            <w:webHidden/>
          </w:rPr>
          <w:fldChar w:fldCharType="separate"/>
        </w:r>
        <w:r w:rsidR="0050279A">
          <w:rPr>
            <w:noProof/>
            <w:webHidden/>
          </w:rPr>
          <w:t>78</w:t>
        </w:r>
        <w:r w:rsidR="0050279A">
          <w:rPr>
            <w:noProof/>
            <w:webHidden/>
          </w:rPr>
          <w:fldChar w:fldCharType="end"/>
        </w:r>
      </w:hyperlink>
    </w:p>
    <w:p w14:paraId="48F2E21B" w14:textId="1F2507F3"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6021" w:history="1">
        <w:r w:rsidR="0050279A" w:rsidRPr="00C05BAD">
          <w:rPr>
            <w:rStyle w:val="ab"/>
            <w:noProof/>
          </w:rPr>
          <w:t>4.1.3</w:t>
        </w:r>
        <w:r w:rsidR="0050279A" w:rsidRPr="00C05BAD">
          <w:rPr>
            <w:rStyle w:val="ab"/>
            <w:rFonts w:hint="eastAsia"/>
            <w:noProof/>
          </w:rPr>
          <w:t xml:space="preserve"> </w:t>
        </w:r>
        <w:r w:rsidR="0050279A" w:rsidRPr="00C05BAD">
          <w:rPr>
            <w:rStyle w:val="ab"/>
            <w:rFonts w:hint="eastAsia"/>
            <w:noProof/>
          </w:rPr>
          <w:t>數據趨勢分析</w:t>
        </w:r>
        <w:r w:rsidR="0050279A">
          <w:rPr>
            <w:noProof/>
            <w:webHidden/>
          </w:rPr>
          <w:tab/>
        </w:r>
        <w:r w:rsidR="0050279A">
          <w:rPr>
            <w:noProof/>
            <w:webHidden/>
          </w:rPr>
          <w:fldChar w:fldCharType="begin"/>
        </w:r>
        <w:r w:rsidR="0050279A">
          <w:rPr>
            <w:noProof/>
            <w:webHidden/>
          </w:rPr>
          <w:instrText xml:space="preserve"> PAGEREF _Toc107006021 \h </w:instrText>
        </w:r>
        <w:r w:rsidR="0050279A">
          <w:rPr>
            <w:noProof/>
            <w:webHidden/>
          </w:rPr>
        </w:r>
        <w:r w:rsidR="0050279A">
          <w:rPr>
            <w:noProof/>
            <w:webHidden/>
          </w:rPr>
          <w:fldChar w:fldCharType="separate"/>
        </w:r>
        <w:r w:rsidR="0050279A">
          <w:rPr>
            <w:noProof/>
            <w:webHidden/>
          </w:rPr>
          <w:t>80</w:t>
        </w:r>
        <w:r w:rsidR="0050279A">
          <w:rPr>
            <w:noProof/>
            <w:webHidden/>
          </w:rPr>
          <w:fldChar w:fldCharType="end"/>
        </w:r>
      </w:hyperlink>
    </w:p>
    <w:p w14:paraId="28D8F828" w14:textId="633FD0B0"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6022" w:history="1">
        <w:r w:rsidR="0050279A" w:rsidRPr="00C05BAD">
          <w:rPr>
            <w:rStyle w:val="ab"/>
            <w:noProof/>
          </w:rPr>
          <w:t>4.2 Unity</w:t>
        </w:r>
        <w:r w:rsidR="0050279A" w:rsidRPr="00C05BAD">
          <w:rPr>
            <w:rStyle w:val="ab"/>
            <w:rFonts w:hint="eastAsia"/>
            <w:noProof/>
          </w:rPr>
          <w:t>互動平台應用</w:t>
        </w:r>
        <w:r w:rsidR="0050279A">
          <w:rPr>
            <w:noProof/>
            <w:webHidden/>
          </w:rPr>
          <w:tab/>
        </w:r>
        <w:r w:rsidR="0050279A">
          <w:rPr>
            <w:noProof/>
            <w:webHidden/>
          </w:rPr>
          <w:fldChar w:fldCharType="begin"/>
        </w:r>
        <w:r w:rsidR="0050279A">
          <w:rPr>
            <w:noProof/>
            <w:webHidden/>
          </w:rPr>
          <w:instrText xml:space="preserve"> PAGEREF _Toc107006022 \h </w:instrText>
        </w:r>
        <w:r w:rsidR="0050279A">
          <w:rPr>
            <w:noProof/>
            <w:webHidden/>
          </w:rPr>
        </w:r>
        <w:r w:rsidR="0050279A">
          <w:rPr>
            <w:noProof/>
            <w:webHidden/>
          </w:rPr>
          <w:fldChar w:fldCharType="separate"/>
        </w:r>
        <w:r w:rsidR="0050279A">
          <w:rPr>
            <w:noProof/>
            <w:webHidden/>
          </w:rPr>
          <w:t>88</w:t>
        </w:r>
        <w:r w:rsidR="0050279A">
          <w:rPr>
            <w:noProof/>
            <w:webHidden/>
          </w:rPr>
          <w:fldChar w:fldCharType="end"/>
        </w:r>
      </w:hyperlink>
    </w:p>
    <w:p w14:paraId="26B4E1E9" w14:textId="679F5D74"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6023" w:history="1">
        <w:r w:rsidR="0050279A" w:rsidRPr="00C05BAD">
          <w:rPr>
            <w:rStyle w:val="ab"/>
            <w:noProof/>
          </w:rPr>
          <w:t>4.2.1</w:t>
        </w:r>
        <w:r w:rsidR="0050279A" w:rsidRPr="00C05BAD">
          <w:rPr>
            <w:rStyle w:val="ab"/>
            <w:rFonts w:hint="eastAsia"/>
            <w:noProof/>
          </w:rPr>
          <w:t xml:space="preserve"> </w:t>
        </w:r>
        <w:r w:rsidR="0050279A" w:rsidRPr="00C05BAD">
          <w:rPr>
            <w:rStyle w:val="ab"/>
            <w:rFonts w:hint="eastAsia"/>
            <w:noProof/>
          </w:rPr>
          <w:t>串接監測數據</w:t>
        </w:r>
        <w:r w:rsidR="0050279A">
          <w:rPr>
            <w:noProof/>
            <w:webHidden/>
          </w:rPr>
          <w:tab/>
        </w:r>
        <w:r w:rsidR="0050279A">
          <w:rPr>
            <w:noProof/>
            <w:webHidden/>
          </w:rPr>
          <w:fldChar w:fldCharType="begin"/>
        </w:r>
        <w:r w:rsidR="0050279A">
          <w:rPr>
            <w:noProof/>
            <w:webHidden/>
          </w:rPr>
          <w:instrText xml:space="preserve"> PAGEREF _Toc107006023 \h </w:instrText>
        </w:r>
        <w:r w:rsidR="0050279A">
          <w:rPr>
            <w:noProof/>
            <w:webHidden/>
          </w:rPr>
        </w:r>
        <w:r w:rsidR="0050279A">
          <w:rPr>
            <w:noProof/>
            <w:webHidden/>
          </w:rPr>
          <w:fldChar w:fldCharType="separate"/>
        </w:r>
        <w:r w:rsidR="0050279A">
          <w:rPr>
            <w:noProof/>
            <w:webHidden/>
          </w:rPr>
          <w:t>88</w:t>
        </w:r>
        <w:r w:rsidR="0050279A">
          <w:rPr>
            <w:noProof/>
            <w:webHidden/>
          </w:rPr>
          <w:fldChar w:fldCharType="end"/>
        </w:r>
      </w:hyperlink>
    </w:p>
    <w:p w14:paraId="044B7726" w14:textId="4BE365D4" w:rsidR="0050279A" w:rsidRDefault="00161E9F">
      <w:pPr>
        <w:pStyle w:val="33"/>
        <w:tabs>
          <w:tab w:val="right" w:leader="dot" w:pos="8777"/>
        </w:tabs>
        <w:ind w:left="960"/>
        <w:rPr>
          <w:rFonts w:asciiTheme="minorHAnsi" w:eastAsiaTheme="minorEastAsia" w:hAnsiTheme="minorHAnsi" w:cstheme="minorBidi"/>
          <w:noProof/>
          <w:kern w:val="2"/>
        </w:rPr>
      </w:pPr>
      <w:hyperlink w:anchor="_Toc107006024" w:history="1">
        <w:r w:rsidR="0050279A" w:rsidRPr="00C05BAD">
          <w:rPr>
            <w:rStyle w:val="ab"/>
            <w:noProof/>
          </w:rPr>
          <w:t>4.2.2</w:t>
        </w:r>
        <w:r w:rsidR="0050279A" w:rsidRPr="00C05BAD">
          <w:rPr>
            <w:rStyle w:val="ab"/>
            <w:rFonts w:hint="eastAsia"/>
            <w:noProof/>
          </w:rPr>
          <w:t xml:space="preserve"> </w:t>
        </w:r>
        <w:r w:rsidR="0050279A" w:rsidRPr="00C05BAD">
          <w:rPr>
            <w:rStyle w:val="ab"/>
            <w:rFonts w:hint="eastAsia"/>
            <w:noProof/>
          </w:rPr>
          <w:t>數據呈現與狀態註記</w:t>
        </w:r>
        <w:r w:rsidR="0050279A">
          <w:rPr>
            <w:noProof/>
            <w:webHidden/>
          </w:rPr>
          <w:tab/>
        </w:r>
        <w:r w:rsidR="0050279A">
          <w:rPr>
            <w:noProof/>
            <w:webHidden/>
          </w:rPr>
          <w:fldChar w:fldCharType="begin"/>
        </w:r>
        <w:r w:rsidR="0050279A">
          <w:rPr>
            <w:noProof/>
            <w:webHidden/>
          </w:rPr>
          <w:instrText xml:space="preserve"> PAGEREF _Toc107006024 \h </w:instrText>
        </w:r>
        <w:r w:rsidR="0050279A">
          <w:rPr>
            <w:noProof/>
            <w:webHidden/>
          </w:rPr>
        </w:r>
        <w:r w:rsidR="0050279A">
          <w:rPr>
            <w:noProof/>
            <w:webHidden/>
          </w:rPr>
          <w:fldChar w:fldCharType="separate"/>
        </w:r>
        <w:r w:rsidR="0050279A">
          <w:rPr>
            <w:noProof/>
            <w:webHidden/>
          </w:rPr>
          <w:t>89</w:t>
        </w:r>
        <w:r w:rsidR="0050279A">
          <w:rPr>
            <w:noProof/>
            <w:webHidden/>
          </w:rPr>
          <w:fldChar w:fldCharType="end"/>
        </w:r>
      </w:hyperlink>
    </w:p>
    <w:p w14:paraId="5E269590" w14:textId="798FBE92" w:rsidR="0050279A" w:rsidRDefault="00161E9F">
      <w:pPr>
        <w:pStyle w:val="11"/>
        <w:rPr>
          <w:rFonts w:asciiTheme="minorHAnsi" w:eastAsiaTheme="minorEastAsia" w:hAnsiTheme="minorHAnsi" w:cstheme="minorBidi"/>
          <w:noProof/>
          <w:kern w:val="2"/>
        </w:rPr>
      </w:pPr>
      <w:hyperlink w:anchor="_Toc107006025" w:history="1">
        <w:r w:rsidR="0050279A" w:rsidRPr="00C05BAD">
          <w:rPr>
            <w:rStyle w:val="ab"/>
            <w:rFonts w:hint="eastAsia"/>
            <w:noProof/>
          </w:rPr>
          <w:t>第</w:t>
        </w:r>
        <w:r w:rsidR="0050279A" w:rsidRPr="00C05BAD">
          <w:rPr>
            <w:rStyle w:val="ab"/>
            <w:rFonts w:hint="eastAsia"/>
            <w:noProof/>
          </w:rPr>
          <w:t xml:space="preserve"> 5 </w:t>
        </w:r>
        <w:r w:rsidR="0050279A" w:rsidRPr="00C05BAD">
          <w:rPr>
            <w:rStyle w:val="ab"/>
            <w:rFonts w:hint="eastAsia"/>
            <w:noProof/>
          </w:rPr>
          <w:t>章</w:t>
        </w:r>
        <w:r w:rsidR="0050279A" w:rsidRPr="00C05BAD">
          <w:rPr>
            <w:rStyle w:val="ab"/>
            <w:rFonts w:hint="eastAsia"/>
            <w:noProof/>
          </w:rPr>
          <w:t xml:space="preserve"> </w:t>
        </w:r>
        <w:r w:rsidR="0050279A" w:rsidRPr="00C05BAD">
          <w:rPr>
            <w:rStyle w:val="ab"/>
            <w:rFonts w:hint="eastAsia"/>
            <w:noProof/>
          </w:rPr>
          <w:t>結論與建議</w:t>
        </w:r>
        <w:r w:rsidR="0050279A">
          <w:rPr>
            <w:noProof/>
            <w:webHidden/>
          </w:rPr>
          <w:tab/>
        </w:r>
        <w:r w:rsidR="0050279A">
          <w:rPr>
            <w:noProof/>
            <w:webHidden/>
          </w:rPr>
          <w:fldChar w:fldCharType="begin"/>
        </w:r>
        <w:r w:rsidR="0050279A">
          <w:rPr>
            <w:noProof/>
            <w:webHidden/>
          </w:rPr>
          <w:instrText xml:space="preserve"> PAGEREF _Toc107006025 \h </w:instrText>
        </w:r>
        <w:r w:rsidR="0050279A">
          <w:rPr>
            <w:noProof/>
            <w:webHidden/>
          </w:rPr>
        </w:r>
        <w:r w:rsidR="0050279A">
          <w:rPr>
            <w:noProof/>
            <w:webHidden/>
          </w:rPr>
          <w:fldChar w:fldCharType="separate"/>
        </w:r>
        <w:r w:rsidR="0050279A">
          <w:rPr>
            <w:noProof/>
            <w:webHidden/>
          </w:rPr>
          <w:t>92</w:t>
        </w:r>
        <w:r w:rsidR="0050279A">
          <w:rPr>
            <w:noProof/>
            <w:webHidden/>
          </w:rPr>
          <w:fldChar w:fldCharType="end"/>
        </w:r>
      </w:hyperlink>
    </w:p>
    <w:p w14:paraId="0944AE53" w14:textId="1BB54296"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6026" w:history="1">
        <w:r w:rsidR="0050279A" w:rsidRPr="00C05BAD">
          <w:rPr>
            <w:rStyle w:val="ab"/>
            <w:noProof/>
          </w:rPr>
          <w:t>5.1</w:t>
        </w:r>
        <w:r w:rsidR="0050279A" w:rsidRPr="00C05BAD">
          <w:rPr>
            <w:rStyle w:val="ab"/>
            <w:rFonts w:hint="eastAsia"/>
            <w:noProof/>
          </w:rPr>
          <w:t xml:space="preserve"> </w:t>
        </w:r>
        <w:r w:rsidR="0050279A" w:rsidRPr="00C05BAD">
          <w:rPr>
            <w:rStyle w:val="ab"/>
            <w:rFonts w:hint="eastAsia"/>
            <w:noProof/>
          </w:rPr>
          <w:t>結論</w:t>
        </w:r>
        <w:r w:rsidR="0050279A">
          <w:rPr>
            <w:noProof/>
            <w:webHidden/>
          </w:rPr>
          <w:tab/>
        </w:r>
        <w:r w:rsidR="0050279A">
          <w:rPr>
            <w:noProof/>
            <w:webHidden/>
          </w:rPr>
          <w:fldChar w:fldCharType="begin"/>
        </w:r>
        <w:r w:rsidR="0050279A">
          <w:rPr>
            <w:noProof/>
            <w:webHidden/>
          </w:rPr>
          <w:instrText xml:space="preserve"> PAGEREF _Toc107006026 \h </w:instrText>
        </w:r>
        <w:r w:rsidR="0050279A">
          <w:rPr>
            <w:noProof/>
            <w:webHidden/>
          </w:rPr>
        </w:r>
        <w:r w:rsidR="0050279A">
          <w:rPr>
            <w:noProof/>
            <w:webHidden/>
          </w:rPr>
          <w:fldChar w:fldCharType="separate"/>
        </w:r>
        <w:r w:rsidR="0050279A">
          <w:rPr>
            <w:noProof/>
            <w:webHidden/>
          </w:rPr>
          <w:t>92</w:t>
        </w:r>
        <w:r w:rsidR="0050279A">
          <w:rPr>
            <w:noProof/>
            <w:webHidden/>
          </w:rPr>
          <w:fldChar w:fldCharType="end"/>
        </w:r>
      </w:hyperlink>
    </w:p>
    <w:p w14:paraId="2AE0670B" w14:textId="3B9A18F3" w:rsidR="0050279A" w:rsidRDefault="00161E9F">
      <w:pPr>
        <w:pStyle w:val="23"/>
        <w:tabs>
          <w:tab w:val="right" w:leader="dot" w:pos="8777"/>
        </w:tabs>
        <w:ind w:left="480"/>
        <w:rPr>
          <w:rFonts w:asciiTheme="minorHAnsi" w:eastAsiaTheme="minorEastAsia" w:hAnsiTheme="minorHAnsi" w:cstheme="minorBidi"/>
          <w:noProof/>
          <w:kern w:val="2"/>
        </w:rPr>
      </w:pPr>
      <w:hyperlink w:anchor="_Toc107006027" w:history="1">
        <w:r w:rsidR="0050279A" w:rsidRPr="00C05BAD">
          <w:rPr>
            <w:rStyle w:val="ab"/>
            <w:noProof/>
          </w:rPr>
          <w:t>5.2</w:t>
        </w:r>
        <w:r w:rsidR="0050279A" w:rsidRPr="00C05BAD">
          <w:rPr>
            <w:rStyle w:val="ab"/>
            <w:rFonts w:hint="eastAsia"/>
            <w:noProof/>
          </w:rPr>
          <w:t xml:space="preserve"> </w:t>
        </w:r>
        <w:r w:rsidR="0050279A" w:rsidRPr="00C05BAD">
          <w:rPr>
            <w:rStyle w:val="ab"/>
            <w:rFonts w:hint="eastAsia"/>
            <w:noProof/>
          </w:rPr>
          <w:t>建議</w:t>
        </w:r>
        <w:r w:rsidR="0050279A">
          <w:rPr>
            <w:noProof/>
            <w:webHidden/>
          </w:rPr>
          <w:tab/>
        </w:r>
        <w:r w:rsidR="0050279A">
          <w:rPr>
            <w:noProof/>
            <w:webHidden/>
          </w:rPr>
          <w:fldChar w:fldCharType="begin"/>
        </w:r>
        <w:r w:rsidR="0050279A">
          <w:rPr>
            <w:noProof/>
            <w:webHidden/>
          </w:rPr>
          <w:instrText xml:space="preserve"> PAGEREF _Toc107006027 \h </w:instrText>
        </w:r>
        <w:r w:rsidR="0050279A">
          <w:rPr>
            <w:noProof/>
            <w:webHidden/>
          </w:rPr>
        </w:r>
        <w:r w:rsidR="0050279A">
          <w:rPr>
            <w:noProof/>
            <w:webHidden/>
          </w:rPr>
          <w:fldChar w:fldCharType="separate"/>
        </w:r>
        <w:r w:rsidR="0050279A">
          <w:rPr>
            <w:noProof/>
            <w:webHidden/>
          </w:rPr>
          <w:t>94</w:t>
        </w:r>
        <w:r w:rsidR="0050279A">
          <w:rPr>
            <w:noProof/>
            <w:webHidden/>
          </w:rPr>
          <w:fldChar w:fldCharType="end"/>
        </w:r>
      </w:hyperlink>
    </w:p>
    <w:p w14:paraId="7DDDD002" w14:textId="1BF6BA11" w:rsidR="0050279A" w:rsidRDefault="00161E9F">
      <w:pPr>
        <w:pStyle w:val="11"/>
        <w:rPr>
          <w:rFonts w:asciiTheme="minorHAnsi" w:eastAsiaTheme="minorEastAsia" w:hAnsiTheme="minorHAnsi" w:cstheme="minorBidi"/>
          <w:noProof/>
          <w:kern w:val="2"/>
        </w:rPr>
      </w:pPr>
      <w:hyperlink w:anchor="_Toc107006028" w:history="1">
        <w:r w:rsidR="0050279A" w:rsidRPr="00C05BAD">
          <w:rPr>
            <w:rStyle w:val="ab"/>
            <w:rFonts w:hint="eastAsia"/>
            <w:noProof/>
          </w:rPr>
          <w:t>參考文獻</w:t>
        </w:r>
        <w:r w:rsidR="0050279A">
          <w:rPr>
            <w:noProof/>
            <w:webHidden/>
          </w:rPr>
          <w:tab/>
        </w:r>
        <w:r w:rsidR="0050279A">
          <w:rPr>
            <w:noProof/>
            <w:webHidden/>
          </w:rPr>
          <w:fldChar w:fldCharType="begin"/>
        </w:r>
        <w:r w:rsidR="0050279A">
          <w:rPr>
            <w:noProof/>
            <w:webHidden/>
          </w:rPr>
          <w:instrText xml:space="preserve"> PAGEREF _Toc107006028 \h </w:instrText>
        </w:r>
        <w:r w:rsidR="0050279A">
          <w:rPr>
            <w:noProof/>
            <w:webHidden/>
          </w:rPr>
        </w:r>
        <w:r w:rsidR="0050279A">
          <w:rPr>
            <w:noProof/>
            <w:webHidden/>
          </w:rPr>
          <w:fldChar w:fldCharType="separate"/>
        </w:r>
        <w:r w:rsidR="0050279A">
          <w:rPr>
            <w:noProof/>
            <w:webHidden/>
          </w:rPr>
          <w:t>95</w:t>
        </w:r>
        <w:r w:rsidR="0050279A">
          <w:rPr>
            <w:noProof/>
            <w:webHidden/>
          </w:rPr>
          <w:fldChar w:fldCharType="end"/>
        </w:r>
      </w:hyperlink>
    </w:p>
    <w:p w14:paraId="64EF417A" w14:textId="4181D3B7"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740" w:name="_Toc107005793"/>
      <w:r w:rsidR="00C4429D" w:rsidRPr="009F2D68">
        <w:lastRenderedPageBreak/>
        <w:t>圖目錄</w:t>
      </w:r>
      <w:bookmarkEnd w:id="740"/>
    </w:p>
    <w:p w14:paraId="071567B7" w14:textId="545FCA29" w:rsidR="0080287D" w:rsidRPr="00172B9C" w:rsidRDefault="006F06EB">
      <w:pPr>
        <w:pStyle w:val="ae"/>
        <w:tabs>
          <w:tab w:val="right" w:leader="dot" w:pos="8777"/>
        </w:tabs>
        <w:rPr>
          <w:rFonts w:asciiTheme="minorHAnsi" w:eastAsiaTheme="minorEastAsia" w:hAnsiTheme="minorHAnsi" w:cstheme="minorBidi"/>
          <w:smallCaps w:val="0"/>
          <w:noProof/>
          <w:szCs w:val="22"/>
        </w:rPr>
      </w:pPr>
      <w:r w:rsidRPr="00172B9C">
        <w:rPr>
          <w:rFonts w:cs="Times New Roman"/>
          <w:smallCaps w:val="0"/>
        </w:rPr>
        <w:fldChar w:fldCharType="begin"/>
      </w:r>
      <w:r w:rsidRPr="00172B9C">
        <w:rPr>
          <w:rFonts w:cs="Times New Roman"/>
          <w:smallCaps w:val="0"/>
        </w:rPr>
        <w:instrText xml:space="preserve"> TOC \h \z \c "</w:instrText>
      </w:r>
      <w:r w:rsidRPr="00172B9C">
        <w:rPr>
          <w:rFonts w:cs="Times New Roman"/>
          <w:smallCaps w:val="0"/>
        </w:rPr>
        <w:instrText>圖</w:instrText>
      </w:r>
      <w:r w:rsidRPr="00172B9C">
        <w:rPr>
          <w:rFonts w:cs="Times New Roman"/>
          <w:smallCaps w:val="0"/>
        </w:rPr>
        <w:instrText xml:space="preserve">" </w:instrText>
      </w:r>
      <w:r w:rsidRPr="00172B9C">
        <w:rPr>
          <w:rFonts w:cs="Times New Roman"/>
          <w:smallCaps w:val="0"/>
        </w:rPr>
        <w:fldChar w:fldCharType="separate"/>
      </w:r>
      <w:hyperlink w:anchor="_Toc106974267" w:history="1">
        <w:r w:rsidR="0080287D" w:rsidRPr="00172B9C">
          <w:rPr>
            <w:rStyle w:val="ab"/>
            <w:rFonts w:hint="eastAsia"/>
            <w:smallCaps w:val="0"/>
            <w:noProof/>
          </w:rPr>
          <w:t>圖</w:t>
        </w:r>
        <w:r w:rsidR="0080287D" w:rsidRPr="00172B9C">
          <w:rPr>
            <w:rStyle w:val="ab"/>
            <w:smallCaps w:val="0"/>
            <w:noProof/>
          </w:rPr>
          <w:t xml:space="preserve"> 1</w:t>
        </w:r>
        <w:r w:rsidR="0080287D" w:rsidRPr="00172B9C">
          <w:rPr>
            <w:rStyle w:val="ab"/>
            <w:smallCaps w:val="0"/>
            <w:noProof/>
          </w:rPr>
          <w:noBreakHyphen/>
          <w:t xml:space="preserve">1 </w:t>
        </w:r>
        <w:r w:rsidR="0080287D" w:rsidRPr="00172B9C">
          <w:rPr>
            <w:rStyle w:val="ab"/>
            <w:rFonts w:hint="eastAsia"/>
            <w:smallCaps w:val="0"/>
            <w:noProof/>
          </w:rPr>
          <w:t>研究使用工具模組</w:t>
        </w:r>
        <w:r w:rsidR="0080287D" w:rsidRPr="00172B9C">
          <w:rPr>
            <w:rStyle w:val="ab"/>
            <w:smallCaps w:val="0"/>
            <w:noProof/>
          </w:rPr>
          <w:t>(Arduino</w:t>
        </w:r>
        <w:r w:rsidR="0080287D" w:rsidRPr="00172B9C">
          <w:rPr>
            <w:rStyle w:val="ab"/>
            <w:rFonts w:hint="eastAsia"/>
            <w:smallCaps w:val="0"/>
            <w:noProof/>
          </w:rPr>
          <w:t>微控器、感測元件、無線傳輸模組</w:t>
        </w:r>
        <w:r w:rsidR="0080287D" w:rsidRPr="00172B9C">
          <w:rPr>
            <w:rStyle w:val="ab"/>
            <w:smallCaps w:val="0"/>
            <w:noProof/>
          </w:rPr>
          <w:t>)</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6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w:t>
        </w:r>
        <w:r w:rsidR="0080287D" w:rsidRPr="00172B9C">
          <w:rPr>
            <w:smallCaps w:val="0"/>
            <w:noProof/>
            <w:webHidden/>
          </w:rPr>
          <w:fldChar w:fldCharType="end"/>
        </w:r>
      </w:hyperlink>
    </w:p>
    <w:p w14:paraId="5B388243" w14:textId="72B89FD5"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68" w:history="1">
        <w:r w:rsidR="0080287D" w:rsidRPr="00172B9C">
          <w:rPr>
            <w:rStyle w:val="ab"/>
            <w:rFonts w:hint="eastAsia"/>
            <w:smallCaps w:val="0"/>
            <w:noProof/>
          </w:rPr>
          <w:t>圖</w:t>
        </w:r>
        <w:r w:rsidR="0080287D" w:rsidRPr="00172B9C">
          <w:rPr>
            <w:rStyle w:val="ab"/>
            <w:smallCaps w:val="0"/>
            <w:noProof/>
          </w:rPr>
          <w:t xml:space="preserve"> 1</w:t>
        </w:r>
        <w:r w:rsidR="0080287D" w:rsidRPr="00172B9C">
          <w:rPr>
            <w:rStyle w:val="ab"/>
            <w:smallCaps w:val="0"/>
            <w:noProof/>
          </w:rPr>
          <w:noBreakHyphen/>
          <w:t xml:space="preserve">2 </w:t>
        </w:r>
        <w:r w:rsidR="0080287D" w:rsidRPr="00172B9C">
          <w:rPr>
            <w:rStyle w:val="ab"/>
            <w:rFonts w:hint="eastAsia"/>
            <w:smallCaps w:val="0"/>
            <w:noProof/>
          </w:rPr>
          <w:t>研究流程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6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w:t>
        </w:r>
        <w:r w:rsidR="0080287D" w:rsidRPr="00172B9C">
          <w:rPr>
            <w:smallCaps w:val="0"/>
            <w:noProof/>
            <w:webHidden/>
          </w:rPr>
          <w:fldChar w:fldCharType="end"/>
        </w:r>
      </w:hyperlink>
    </w:p>
    <w:p w14:paraId="21EA39AE" w14:textId="2674DE77"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69" w:history="1">
        <w:r w:rsidR="0080287D" w:rsidRPr="00172B9C">
          <w:rPr>
            <w:rStyle w:val="ab"/>
            <w:rFonts w:hint="eastAsia"/>
            <w:smallCaps w:val="0"/>
            <w:noProof/>
          </w:rPr>
          <w:t>圖</w:t>
        </w:r>
        <w:r w:rsidR="0080287D" w:rsidRPr="00172B9C">
          <w:rPr>
            <w:rStyle w:val="ab"/>
            <w:smallCaps w:val="0"/>
            <w:noProof/>
          </w:rPr>
          <w:t xml:space="preserve"> 1</w:t>
        </w:r>
        <w:r w:rsidR="0080287D" w:rsidRPr="00172B9C">
          <w:rPr>
            <w:rStyle w:val="ab"/>
            <w:smallCaps w:val="0"/>
            <w:noProof/>
          </w:rPr>
          <w:noBreakHyphen/>
          <w:t xml:space="preserve">3 </w:t>
        </w:r>
        <w:r w:rsidR="0080287D" w:rsidRPr="00172B9C">
          <w:rPr>
            <w:rStyle w:val="ab"/>
            <w:rFonts w:hint="eastAsia"/>
            <w:smallCaps w:val="0"/>
            <w:noProof/>
          </w:rPr>
          <w:t>長、短距離無線通訊距離與耗能比較</w:t>
        </w:r>
        <w:r w:rsidR="0080287D" w:rsidRPr="00172B9C">
          <w:rPr>
            <w:rStyle w:val="ab"/>
            <w:smallCaps w:val="0"/>
            <w:noProof/>
          </w:rPr>
          <w:t>[4]</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6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w:t>
        </w:r>
        <w:r w:rsidR="0080287D" w:rsidRPr="00172B9C">
          <w:rPr>
            <w:smallCaps w:val="0"/>
            <w:noProof/>
            <w:webHidden/>
          </w:rPr>
          <w:fldChar w:fldCharType="end"/>
        </w:r>
      </w:hyperlink>
    </w:p>
    <w:p w14:paraId="31B38CEC" w14:textId="1AEC3259"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0" w:history="1">
        <w:r w:rsidR="0080287D" w:rsidRPr="00172B9C">
          <w:rPr>
            <w:rStyle w:val="ab"/>
            <w:rFonts w:hint="eastAsia"/>
            <w:smallCaps w:val="0"/>
            <w:noProof/>
          </w:rPr>
          <w:t>圖</w:t>
        </w:r>
        <w:r w:rsidR="0080287D" w:rsidRPr="00172B9C">
          <w:rPr>
            <w:rStyle w:val="ab"/>
            <w:smallCaps w:val="0"/>
            <w:noProof/>
          </w:rPr>
          <w:t xml:space="preserve"> 1</w:t>
        </w:r>
        <w:r w:rsidR="0080287D" w:rsidRPr="00172B9C">
          <w:rPr>
            <w:rStyle w:val="ab"/>
            <w:smallCaps w:val="0"/>
            <w:noProof/>
          </w:rPr>
          <w:noBreakHyphen/>
          <w:t xml:space="preserve">4 </w:t>
        </w:r>
        <w:r w:rsidR="0080287D" w:rsidRPr="00172B9C">
          <w:rPr>
            <w:rStyle w:val="ab"/>
            <w:rFonts w:hint="eastAsia"/>
            <w:smallCaps w:val="0"/>
            <w:noProof/>
          </w:rPr>
          <w:t>加速度警示燈模組整體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9</w:t>
        </w:r>
        <w:r w:rsidR="0080287D" w:rsidRPr="00172B9C">
          <w:rPr>
            <w:smallCaps w:val="0"/>
            <w:noProof/>
            <w:webHidden/>
          </w:rPr>
          <w:fldChar w:fldCharType="end"/>
        </w:r>
      </w:hyperlink>
    </w:p>
    <w:p w14:paraId="503202DD" w14:textId="26177E0F"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1" w:history="1">
        <w:r w:rsidR="0080287D" w:rsidRPr="00172B9C">
          <w:rPr>
            <w:rStyle w:val="ab"/>
            <w:rFonts w:hint="eastAsia"/>
            <w:smallCaps w:val="0"/>
            <w:noProof/>
          </w:rPr>
          <w:t>圖</w:t>
        </w:r>
        <w:r w:rsidR="0080287D" w:rsidRPr="00172B9C">
          <w:rPr>
            <w:rStyle w:val="ab"/>
            <w:smallCaps w:val="0"/>
            <w:noProof/>
          </w:rPr>
          <w:t xml:space="preserve"> 1</w:t>
        </w:r>
        <w:r w:rsidR="0080287D" w:rsidRPr="00172B9C">
          <w:rPr>
            <w:rStyle w:val="ab"/>
            <w:smallCaps w:val="0"/>
            <w:noProof/>
          </w:rPr>
          <w:noBreakHyphen/>
          <w:t xml:space="preserve">5 </w:t>
        </w:r>
        <w:r w:rsidR="0080287D" w:rsidRPr="00172B9C">
          <w:rPr>
            <w:rStyle w:val="ab"/>
            <w:rFonts w:hint="eastAsia"/>
            <w:smallCaps w:val="0"/>
            <w:noProof/>
          </w:rPr>
          <w:t>環境資訊呈現於</w:t>
        </w:r>
        <w:r w:rsidR="0080287D" w:rsidRPr="00172B9C">
          <w:rPr>
            <w:rStyle w:val="ab"/>
            <w:smallCaps w:val="0"/>
            <w:noProof/>
          </w:rPr>
          <w:t>Revit</w:t>
        </w:r>
        <w:r w:rsidR="0080287D" w:rsidRPr="00172B9C">
          <w:rPr>
            <w:rStyle w:val="ab"/>
            <w:rFonts w:hint="eastAsia"/>
            <w:smallCaps w:val="0"/>
            <w:noProof/>
          </w:rPr>
          <w:t>建築資訊模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9</w:t>
        </w:r>
        <w:r w:rsidR="0080287D" w:rsidRPr="00172B9C">
          <w:rPr>
            <w:smallCaps w:val="0"/>
            <w:noProof/>
            <w:webHidden/>
          </w:rPr>
          <w:fldChar w:fldCharType="end"/>
        </w:r>
      </w:hyperlink>
    </w:p>
    <w:p w14:paraId="29A4BCEA" w14:textId="6D3E0885"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2" w:history="1">
        <w:r w:rsidR="0080287D" w:rsidRPr="00172B9C">
          <w:rPr>
            <w:rStyle w:val="ab"/>
            <w:rFonts w:hint="eastAsia"/>
            <w:smallCaps w:val="0"/>
            <w:noProof/>
          </w:rPr>
          <w:t>圖</w:t>
        </w:r>
        <w:r w:rsidR="0080287D" w:rsidRPr="00172B9C">
          <w:rPr>
            <w:rStyle w:val="ab"/>
            <w:smallCaps w:val="0"/>
            <w:noProof/>
          </w:rPr>
          <w:t xml:space="preserve"> 1</w:t>
        </w:r>
        <w:r w:rsidR="0080287D" w:rsidRPr="00172B9C">
          <w:rPr>
            <w:rStyle w:val="ab"/>
            <w:smallCaps w:val="0"/>
            <w:noProof/>
          </w:rPr>
          <w:noBreakHyphen/>
          <w:t xml:space="preserve">6 </w:t>
        </w:r>
        <w:r w:rsidR="0080287D" w:rsidRPr="00172B9C">
          <w:rPr>
            <w:rStyle w:val="ab"/>
            <w:rFonts w:hint="eastAsia"/>
            <w:smallCaps w:val="0"/>
            <w:noProof/>
          </w:rPr>
          <w:t>俄羅斯</w:t>
        </w:r>
        <w:r w:rsidR="0080287D" w:rsidRPr="00172B9C">
          <w:rPr>
            <w:rStyle w:val="ab"/>
            <w:smallCaps w:val="0"/>
            <w:noProof/>
          </w:rPr>
          <w:t xml:space="preserve"> Tengo Interactive </w:t>
        </w:r>
        <w:r w:rsidR="0080287D" w:rsidRPr="00172B9C">
          <w:rPr>
            <w:rStyle w:val="ab"/>
            <w:rFonts w:hint="eastAsia"/>
            <w:smallCaps w:val="0"/>
            <w:noProof/>
          </w:rPr>
          <w:t>公司模擬維修畫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0</w:t>
        </w:r>
        <w:r w:rsidR="0080287D" w:rsidRPr="00172B9C">
          <w:rPr>
            <w:smallCaps w:val="0"/>
            <w:noProof/>
            <w:webHidden/>
          </w:rPr>
          <w:fldChar w:fldCharType="end"/>
        </w:r>
      </w:hyperlink>
    </w:p>
    <w:p w14:paraId="2FF034AD" w14:textId="6357FA71"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3" w:history="1">
        <w:r w:rsidR="0080287D" w:rsidRPr="00172B9C">
          <w:rPr>
            <w:rStyle w:val="ab"/>
            <w:rFonts w:hint="eastAsia"/>
            <w:smallCaps w:val="0"/>
            <w:noProof/>
          </w:rPr>
          <w:t>圖</w:t>
        </w:r>
        <w:r w:rsidR="0080287D" w:rsidRPr="00172B9C">
          <w:rPr>
            <w:rStyle w:val="ab"/>
            <w:smallCaps w:val="0"/>
            <w:noProof/>
          </w:rPr>
          <w:t xml:space="preserve"> 1</w:t>
        </w:r>
        <w:r w:rsidR="0080287D" w:rsidRPr="00172B9C">
          <w:rPr>
            <w:rStyle w:val="ab"/>
            <w:smallCaps w:val="0"/>
            <w:noProof/>
          </w:rPr>
          <w:noBreakHyphen/>
          <w:t xml:space="preserve">7 </w:t>
        </w:r>
        <w:r w:rsidR="0080287D" w:rsidRPr="00172B9C">
          <w:rPr>
            <w:rStyle w:val="ab"/>
            <w:rFonts w:hint="eastAsia"/>
            <w:smallCaps w:val="0"/>
            <w:noProof/>
          </w:rPr>
          <w:t>設計模型模擬呈現於行動裝置</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2</w:t>
        </w:r>
        <w:r w:rsidR="0080287D" w:rsidRPr="00172B9C">
          <w:rPr>
            <w:smallCaps w:val="0"/>
            <w:noProof/>
            <w:webHidden/>
          </w:rPr>
          <w:fldChar w:fldCharType="end"/>
        </w:r>
      </w:hyperlink>
    </w:p>
    <w:p w14:paraId="2D219841" w14:textId="5B4763A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4"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1 Arduino UNO </w:t>
        </w:r>
        <w:r w:rsidR="0080287D" w:rsidRPr="00172B9C">
          <w:rPr>
            <w:rStyle w:val="ab"/>
            <w:rFonts w:hint="eastAsia"/>
            <w:smallCaps w:val="0"/>
            <w:noProof/>
          </w:rPr>
          <w:t>外觀與組成</w:t>
        </w:r>
        <w:r w:rsidR="0080287D" w:rsidRPr="00172B9C">
          <w:rPr>
            <w:rStyle w:val="ab"/>
            <w:smallCaps w:val="0"/>
            <w:noProof/>
          </w:rPr>
          <w:t>[15]</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5</w:t>
        </w:r>
        <w:r w:rsidR="0080287D" w:rsidRPr="00172B9C">
          <w:rPr>
            <w:smallCaps w:val="0"/>
            <w:noProof/>
            <w:webHidden/>
          </w:rPr>
          <w:fldChar w:fldCharType="end"/>
        </w:r>
      </w:hyperlink>
    </w:p>
    <w:p w14:paraId="7CDAD36C" w14:textId="3C13B31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5"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 </w:t>
        </w:r>
        <w:r w:rsidR="0080287D" w:rsidRPr="00172B9C">
          <w:rPr>
            <w:rStyle w:val="ab"/>
            <w:rFonts w:hint="eastAsia"/>
            <w:smallCaps w:val="0"/>
            <w:noProof/>
          </w:rPr>
          <w:t>數位與類比訊號型態示意圖</w:t>
        </w:r>
        <w:r w:rsidR="0080287D" w:rsidRPr="00172B9C">
          <w:rPr>
            <w:rStyle w:val="ab"/>
            <w:smallCaps w:val="0"/>
            <w:noProof/>
          </w:rPr>
          <w:t>[16]</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6</w:t>
        </w:r>
        <w:r w:rsidR="0080287D" w:rsidRPr="00172B9C">
          <w:rPr>
            <w:smallCaps w:val="0"/>
            <w:noProof/>
            <w:webHidden/>
          </w:rPr>
          <w:fldChar w:fldCharType="end"/>
        </w:r>
      </w:hyperlink>
    </w:p>
    <w:p w14:paraId="71EDBFF5" w14:textId="18B3BE3A"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6"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3  I2C</w:t>
        </w:r>
        <w:r w:rsidR="0080287D" w:rsidRPr="00172B9C">
          <w:rPr>
            <w:rStyle w:val="ab"/>
            <w:rFonts w:hint="eastAsia"/>
            <w:smallCaps w:val="0"/>
            <w:noProof/>
          </w:rPr>
          <w:t>介面通訊協定示意圖</w:t>
        </w:r>
        <w:r w:rsidR="0080287D" w:rsidRPr="00172B9C">
          <w:rPr>
            <w:rStyle w:val="ab"/>
            <w:smallCaps w:val="0"/>
            <w:noProof/>
          </w:rPr>
          <w:t>[16]</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7</w:t>
        </w:r>
        <w:r w:rsidR="0080287D" w:rsidRPr="00172B9C">
          <w:rPr>
            <w:smallCaps w:val="0"/>
            <w:noProof/>
            <w:webHidden/>
          </w:rPr>
          <w:fldChar w:fldCharType="end"/>
        </w:r>
      </w:hyperlink>
    </w:p>
    <w:p w14:paraId="48E9FF3B" w14:textId="7AC8FBA5"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7"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4 UART</w:t>
        </w:r>
        <w:r w:rsidR="0080287D" w:rsidRPr="00172B9C">
          <w:rPr>
            <w:rStyle w:val="ab"/>
            <w:rFonts w:hint="eastAsia"/>
            <w:smallCaps w:val="0"/>
            <w:noProof/>
          </w:rPr>
          <w:t>通訊介面示意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8</w:t>
        </w:r>
        <w:r w:rsidR="0080287D" w:rsidRPr="00172B9C">
          <w:rPr>
            <w:smallCaps w:val="0"/>
            <w:noProof/>
            <w:webHidden/>
          </w:rPr>
          <w:fldChar w:fldCharType="end"/>
        </w:r>
      </w:hyperlink>
    </w:p>
    <w:p w14:paraId="53F1638F" w14:textId="213F6E04"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8"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5 Arduino IDE</w:t>
        </w:r>
        <w:r w:rsidR="0080287D" w:rsidRPr="00172B9C">
          <w:rPr>
            <w:rStyle w:val="ab"/>
            <w:rFonts w:hint="eastAsia"/>
            <w:smallCaps w:val="0"/>
            <w:noProof/>
          </w:rPr>
          <w:t>整合開發介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9</w:t>
        </w:r>
        <w:r w:rsidR="0080287D" w:rsidRPr="00172B9C">
          <w:rPr>
            <w:smallCaps w:val="0"/>
            <w:noProof/>
            <w:webHidden/>
          </w:rPr>
          <w:fldChar w:fldCharType="end"/>
        </w:r>
      </w:hyperlink>
    </w:p>
    <w:p w14:paraId="6E8538B7" w14:textId="6BAEFAD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79"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6</w:t>
        </w:r>
        <w:r w:rsidR="0080287D" w:rsidRPr="00172B9C">
          <w:rPr>
            <w:rStyle w:val="ab"/>
            <w:rFonts w:hint="eastAsia"/>
            <w:smallCaps w:val="0"/>
            <w:noProof/>
          </w:rPr>
          <w:t>開啟序列埠監控視窗監看</w:t>
        </w:r>
        <w:r w:rsidR="0080287D" w:rsidRPr="00172B9C">
          <w:rPr>
            <w:rStyle w:val="ab"/>
            <w:smallCaps w:val="0"/>
            <w:noProof/>
          </w:rPr>
          <w:t>Arduino</w:t>
        </w:r>
        <w:r w:rsidR="0080287D" w:rsidRPr="00172B9C">
          <w:rPr>
            <w:rStyle w:val="ab"/>
            <w:rFonts w:hint="eastAsia"/>
            <w:smallCaps w:val="0"/>
            <w:noProof/>
          </w:rPr>
          <w:t>狀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7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19</w:t>
        </w:r>
        <w:r w:rsidR="0080287D" w:rsidRPr="00172B9C">
          <w:rPr>
            <w:smallCaps w:val="0"/>
            <w:noProof/>
            <w:webHidden/>
          </w:rPr>
          <w:fldChar w:fldCharType="end"/>
        </w:r>
      </w:hyperlink>
    </w:p>
    <w:p w14:paraId="07DDC789" w14:textId="73A4950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0"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7  MPU6050 </w:t>
        </w:r>
        <w:r w:rsidR="0080287D" w:rsidRPr="00172B9C">
          <w:rPr>
            <w:rStyle w:val="ab"/>
            <w:rFonts w:hint="eastAsia"/>
            <w:smallCaps w:val="0"/>
            <w:noProof/>
          </w:rPr>
          <w:t>感測模組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0</w:t>
        </w:r>
        <w:r w:rsidR="0080287D" w:rsidRPr="00172B9C">
          <w:rPr>
            <w:smallCaps w:val="0"/>
            <w:noProof/>
            <w:webHidden/>
          </w:rPr>
          <w:fldChar w:fldCharType="end"/>
        </w:r>
      </w:hyperlink>
    </w:p>
    <w:p w14:paraId="623C7A68" w14:textId="7FC9D8BF"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1"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8 KSM133</w:t>
        </w:r>
        <w:r w:rsidR="0080287D" w:rsidRPr="00172B9C">
          <w:rPr>
            <w:rStyle w:val="ab"/>
            <w:rFonts w:hint="eastAsia"/>
            <w:smallCaps w:val="0"/>
            <w:noProof/>
          </w:rPr>
          <w:t>重量感測模組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1</w:t>
        </w:r>
        <w:r w:rsidR="0080287D" w:rsidRPr="00172B9C">
          <w:rPr>
            <w:smallCaps w:val="0"/>
            <w:noProof/>
            <w:webHidden/>
          </w:rPr>
          <w:fldChar w:fldCharType="end"/>
        </w:r>
      </w:hyperlink>
    </w:p>
    <w:p w14:paraId="4530C4FE" w14:textId="27F177A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2"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9  X711 </w:t>
        </w:r>
        <w:r w:rsidR="0080287D" w:rsidRPr="00172B9C">
          <w:rPr>
            <w:rStyle w:val="ab"/>
            <w:rFonts w:hint="eastAsia"/>
            <w:smallCaps w:val="0"/>
            <w:noProof/>
          </w:rPr>
          <w:t>感測模組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1</w:t>
        </w:r>
        <w:r w:rsidR="0080287D" w:rsidRPr="00172B9C">
          <w:rPr>
            <w:smallCaps w:val="0"/>
            <w:noProof/>
            <w:webHidden/>
          </w:rPr>
          <w:fldChar w:fldCharType="end"/>
        </w:r>
      </w:hyperlink>
    </w:p>
    <w:p w14:paraId="7B021C9C" w14:textId="686D3D9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3"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10  </w:t>
        </w:r>
        <w:r w:rsidR="0080287D" w:rsidRPr="00172B9C">
          <w:rPr>
            <w:rStyle w:val="ab"/>
            <w:rFonts w:hint="eastAsia"/>
            <w:smallCaps w:val="0"/>
            <w:noProof/>
          </w:rPr>
          <w:t>組裝</w:t>
        </w:r>
        <w:r w:rsidR="0080287D" w:rsidRPr="00172B9C">
          <w:rPr>
            <w:rStyle w:val="ab"/>
            <w:smallCaps w:val="0"/>
            <w:noProof/>
          </w:rPr>
          <w:t xml:space="preserve">KSM133 </w:t>
        </w:r>
        <w:r w:rsidR="0080287D" w:rsidRPr="00172B9C">
          <w:rPr>
            <w:rStyle w:val="ab"/>
            <w:rFonts w:hint="eastAsia"/>
            <w:smallCaps w:val="0"/>
            <w:noProof/>
          </w:rPr>
          <w:t>感測模組與承壓板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2</w:t>
        </w:r>
        <w:r w:rsidR="0080287D" w:rsidRPr="00172B9C">
          <w:rPr>
            <w:smallCaps w:val="0"/>
            <w:noProof/>
            <w:webHidden/>
          </w:rPr>
          <w:fldChar w:fldCharType="end"/>
        </w:r>
      </w:hyperlink>
    </w:p>
    <w:p w14:paraId="1B1092CC" w14:textId="5FC14EAF"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4"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11  BF350-3AA</w:t>
        </w:r>
        <w:r w:rsidR="0080287D" w:rsidRPr="00172B9C">
          <w:rPr>
            <w:rStyle w:val="ab"/>
            <w:rFonts w:hint="eastAsia"/>
            <w:smallCaps w:val="0"/>
            <w:noProof/>
          </w:rPr>
          <w:t>感測模組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3</w:t>
        </w:r>
        <w:r w:rsidR="0080287D" w:rsidRPr="00172B9C">
          <w:rPr>
            <w:smallCaps w:val="0"/>
            <w:noProof/>
            <w:webHidden/>
          </w:rPr>
          <w:fldChar w:fldCharType="end"/>
        </w:r>
      </w:hyperlink>
    </w:p>
    <w:p w14:paraId="65DC54FA" w14:textId="5CBC1655"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5"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12 XBee PRO S3B</w:t>
        </w:r>
        <w:r w:rsidR="0080287D" w:rsidRPr="00172B9C">
          <w:rPr>
            <w:rStyle w:val="ab"/>
            <w:rFonts w:hint="eastAsia"/>
            <w:smallCaps w:val="0"/>
            <w:noProof/>
          </w:rPr>
          <w:t>模組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4</w:t>
        </w:r>
        <w:r w:rsidR="0080287D" w:rsidRPr="00172B9C">
          <w:rPr>
            <w:smallCaps w:val="0"/>
            <w:noProof/>
            <w:webHidden/>
          </w:rPr>
          <w:fldChar w:fldCharType="end"/>
        </w:r>
      </w:hyperlink>
    </w:p>
    <w:p w14:paraId="50B4F5DA" w14:textId="593AFF21"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6"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13 </w:t>
        </w:r>
        <w:r w:rsidR="0080287D" w:rsidRPr="00172B9C">
          <w:rPr>
            <w:rStyle w:val="ab"/>
            <w:rFonts w:hint="eastAsia"/>
            <w:smallCaps w:val="0"/>
            <w:noProof/>
          </w:rPr>
          <w:t>使用擴展板連接</w:t>
        </w:r>
        <w:r w:rsidR="0080287D" w:rsidRPr="00172B9C">
          <w:rPr>
            <w:rStyle w:val="ab"/>
            <w:smallCaps w:val="0"/>
            <w:noProof/>
          </w:rPr>
          <w:t>XBee PRO S3B</w:t>
        </w:r>
        <w:r w:rsidR="0080287D" w:rsidRPr="00172B9C">
          <w:rPr>
            <w:rStyle w:val="ab"/>
            <w:rFonts w:hint="eastAsia"/>
            <w:smallCaps w:val="0"/>
            <w:noProof/>
          </w:rPr>
          <w:t>與</w:t>
        </w:r>
        <w:r w:rsidR="0080287D" w:rsidRPr="00172B9C">
          <w:rPr>
            <w:rStyle w:val="ab"/>
            <w:smallCaps w:val="0"/>
            <w:noProof/>
          </w:rPr>
          <w:t>Arduino UNO</w:t>
        </w:r>
        <w:r w:rsidR="0080287D" w:rsidRPr="00172B9C">
          <w:rPr>
            <w:rStyle w:val="ab"/>
            <w:rFonts w:hint="eastAsia"/>
            <w:smallCaps w:val="0"/>
            <w:noProof/>
          </w:rPr>
          <w:t>板</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4</w:t>
        </w:r>
        <w:r w:rsidR="0080287D" w:rsidRPr="00172B9C">
          <w:rPr>
            <w:smallCaps w:val="0"/>
            <w:noProof/>
            <w:webHidden/>
          </w:rPr>
          <w:fldChar w:fldCharType="end"/>
        </w:r>
      </w:hyperlink>
    </w:p>
    <w:p w14:paraId="49488FC6" w14:textId="76E1241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7"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14 X-CTU</w:t>
        </w:r>
        <w:r w:rsidR="0080287D" w:rsidRPr="00172B9C">
          <w:rPr>
            <w:rStyle w:val="ab"/>
            <w:rFonts w:hint="eastAsia"/>
            <w:smallCaps w:val="0"/>
            <w:noProof/>
          </w:rPr>
          <w:t>使用者介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5</w:t>
        </w:r>
        <w:r w:rsidR="0080287D" w:rsidRPr="00172B9C">
          <w:rPr>
            <w:smallCaps w:val="0"/>
            <w:noProof/>
            <w:webHidden/>
          </w:rPr>
          <w:fldChar w:fldCharType="end"/>
        </w:r>
      </w:hyperlink>
    </w:p>
    <w:p w14:paraId="7FC08820" w14:textId="35DD657C"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8"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15 Cat M1</w:t>
        </w:r>
        <w:r w:rsidR="0080287D" w:rsidRPr="00172B9C">
          <w:rPr>
            <w:rStyle w:val="ab"/>
            <w:rFonts w:hint="eastAsia"/>
            <w:smallCaps w:val="0"/>
            <w:noProof/>
          </w:rPr>
          <w:t>無線通訊模組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7</w:t>
        </w:r>
        <w:r w:rsidR="0080287D" w:rsidRPr="00172B9C">
          <w:rPr>
            <w:smallCaps w:val="0"/>
            <w:noProof/>
            <w:webHidden/>
          </w:rPr>
          <w:fldChar w:fldCharType="end"/>
        </w:r>
      </w:hyperlink>
    </w:p>
    <w:p w14:paraId="183334BB" w14:textId="3944B9C9"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89"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16 Cat M1</w:t>
        </w:r>
        <w:r w:rsidR="0080287D" w:rsidRPr="00172B9C">
          <w:rPr>
            <w:rStyle w:val="ab"/>
            <w:rFonts w:hint="eastAsia"/>
            <w:smallCaps w:val="0"/>
            <w:noProof/>
          </w:rPr>
          <w:t>模組連接腳位說明</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8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7</w:t>
        </w:r>
        <w:r w:rsidR="0080287D" w:rsidRPr="00172B9C">
          <w:rPr>
            <w:smallCaps w:val="0"/>
            <w:noProof/>
            <w:webHidden/>
          </w:rPr>
          <w:fldChar w:fldCharType="end"/>
        </w:r>
      </w:hyperlink>
    </w:p>
    <w:p w14:paraId="7F7A9C35" w14:textId="1269A20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0"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17 Cat M1</w:t>
        </w:r>
        <w:r w:rsidR="0080287D" w:rsidRPr="00172B9C">
          <w:rPr>
            <w:rStyle w:val="ab"/>
            <w:rFonts w:hint="eastAsia"/>
            <w:smallCaps w:val="0"/>
            <w:noProof/>
          </w:rPr>
          <w:t>無線通訊模組與</w:t>
        </w:r>
        <w:r w:rsidR="0080287D" w:rsidRPr="00172B9C">
          <w:rPr>
            <w:rStyle w:val="ab"/>
            <w:smallCaps w:val="0"/>
            <w:noProof/>
          </w:rPr>
          <w:t>Arduino</w:t>
        </w:r>
        <w:r w:rsidR="0080287D" w:rsidRPr="00172B9C">
          <w:rPr>
            <w:rStyle w:val="ab"/>
            <w:rFonts w:hint="eastAsia"/>
            <w:smallCaps w:val="0"/>
            <w:noProof/>
          </w:rPr>
          <w:t>開發版連接</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8</w:t>
        </w:r>
        <w:r w:rsidR="0080287D" w:rsidRPr="00172B9C">
          <w:rPr>
            <w:smallCaps w:val="0"/>
            <w:noProof/>
            <w:webHidden/>
          </w:rPr>
          <w:fldChar w:fldCharType="end"/>
        </w:r>
      </w:hyperlink>
    </w:p>
    <w:p w14:paraId="1DC798E3" w14:textId="43DDDFA0"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1"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18 YAT</w:t>
        </w:r>
        <w:r w:rsidR="0080287D" w:rsidRPr="00172B9C">
          <w:rPr>
            <w:rStyle w:val="ab"/>
            <w:rFonts w:hint="eastAsia"/>
            <w:smallCaps w:val="0"/>
            <w:noProof/>
          </w:rPr>
          <w:t>軟體使用介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29</w:t>
        </w:r>
        <w:r w:rsidR="0080287D" w:rsidRPr="00172B9C">
          <w:rPr>
            <w:smallCaps w:val="0"/>
            <w:noProof/>
            <w:webHidden/>
          </w:rPr>
          <w:fldChar w:fldCharType="end"/>
        </w:r>
      </w:hyperlink>
    </w:p>
    <w:p w14:paraId="0D410B38" w14:textId="6665574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2"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19 </w:t>
        </w:r>
        <w:r w:rsidR="0080287D" w:rsidRPr="00172B9C">
          <w:rPr>
            <w:rStyle w:val="ab"/>
            <w:rFonts w:hint="eastAsia"/>
            <w:smallCaps w:val="0"/>
            <w:noProof/>
          </w:rPr>
          <w:t>感測器佈設位置簡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1</w:t>
        </w:r>
        <w:r w:rsidR="0080287D" w:rsidRPr="00172B9C">
          <w:rPr>
            <w:smallCaps w:val="0"/>
            <w:noProof/>
            <w:webHidden/>
          </w:rPr>
          <w:fldChar w:fldCharType="end"/>
        </w:r>
      </w:hyperlink>
    </w:p>
    <w:p w14:paraId="13581327" w14:textId="15FE005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3"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0 </w:t>
        </w:r>
        <w:r w:rsidR="0080287D" w:rsidRPr="00172B9C">
          <w:rPr>
            <w:rStyle w:val="ab"/>
            <w:rFonts w:hint="eastAsia"/>
            <w:smallCaps w:val="0"/>
            <w:noProof/>
          </w:rPr>
          <w:t>安裝位置現況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1</w:t>
        </w:r>
        <w:r w:rsidR="0080287D" w:rsidRPr="00172B9C">
          <w:rPr>
            <w:smallCaps w:val="0"/>
            <w:noProof/>
            <w:webHidden/>
          </w:rPr>
          <w:fldChar w:fldCharType="end"/>
        </w:r>
      </w:hyperlink>
    </w:p>
    <w:p w14:paraId="34E36E4D" w14:textId="17DE847B"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4"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1 </w:t>
        </w:r>
        <w:r w:rsidR="0080287D" w:rsidRPr="00172B9C">
          <w:rPr>
            <w:rStyle w:val="ab"/>
            <w:rFonts w:hint="eastAsia"/>
            <w:smallCaps w:val="0"/>
            <w:noProof/>
          </w:rPr>
          <w:t>安裝處的軌枕</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1</w:t>
        </w:r>
        <w:r w:rsidR="0080287D" w:rsidRPr="00172B9C">
          <w:rPr>
            <w:smallCaps w:val="0"/>
            <w:noProof/>
            <w:webHidden/>
          </w:rPr>
          <w:fldChar w:fldCharType="end"/>
        </w:r>
      </w:hyperlink>
    </w:p>
    <w:p w14:paraId="140B3D1E" w14:textId="19B9C4FA"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5"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22</w:t>
        </w:r>
        <w:r w:rsidR="0080287D" w:rsidRPr="00172B9C">
          <w:rPr>
            <w:rStyle w:val="ab"/>
            <w:rFonts w:hint="eastAsia"/>
            <w:smallCaps w:val="0"/>
            <w:noProof/>
          </w:rPr>
          <w:t>監測模組量測流程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2</w:t>
        </w:r>
        <w:r w:rsidR="0080287D" w:rsidRPr="00172B9C">
          <w:rPr>
            <w:smallCaps w:val="0"/>
            <w:noProof/>
            <w:webHidden/>
          </w:rPr>
          <w:fldChar w:fldCharType="end"/>
        </w:r>
      </w:hyperlink>
    </w:p>
    <w:p w14:paraId="0E3463C5" w14:textId="05BCFD0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6"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3 </w:t>
        </w:r>
        <w:r w:rsidR="0080287D" w:rsidRPr="00172B9C">
          <w:rPr>
            <w:rStyle w:val="ab"/>
            <w:rFonts w:hint="eastAsia"/>
            <w:smallCaps w:val="0"/>
            <w:noProof/>
          </w:rPr>
          <w:t>軌道監測模組</w:t>
        </w:r>
        <w:r w:rsidR="0080287D" w:rsidRPr="00172B9C">
          <w:rPr>
            <w:rStyle w:val="ab"/>
            <w:smallCaps w:val="0"/>
            <w:noProof/>
          </w:rPr>
          <w:t>(XBee)</w:t>
        </w:r>
        <w:r w:rsidR="0080287D" w:rsidRPr="00172B9C">
          <w:rPr>
            <w:rStyle w:val="ab"/>
            <w:rFonts w:hint="eastAsia"/>
            <w:smallCaps w:val="0"/>
            <w:noProof/>
          </w:rPr>
          <w:t>之架構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3</w:t>
        </w:r>
        <w:r w:rsidR="0080287D" w:rsidRPr="00172B9C">
          <w:rPr>
            <w:smallCaps w:val="0"/>
            <w:noProof/>
            <w:webHidden/>
          </w:rPr>
          <w:fldChar w:fldCharType="end"/>
        </w:r>
      </w:hyperlink>
    </w:p>
    <w:p w14:paraId="0AE43511" w14:textId="3E1DC28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7"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4 </w:t>
        </w:r>
        <w:r w:rsidR="0080287D" w:rsidRPr="00172B9C">
          <w:rPr>
            <w:rStyle w:val="ab"/>
            <w:rFonts w:hint="eastAsia"/>
            <w:smallCaps w:val="0"/>
            <w:noProof/>
          </w:rPr>
          <w:t>線路連接示意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4</w:t>
        </w:r>
        <w:r w:rsidR="0080287D" w:rsidRPr="00172B9C">
          <w:rPr>
            <w:smallCaps w:val="0"/>
            <w:noProof/>
            <w:webHidden/>
          </w:rPr>
          <w:fldChar w:fldCharType="end"/>
        </w:r>
      </w:hyperlink>
    </w:p>
    <w:p w14:paraId="6FD47F00" w14:textId="6162397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8"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5 </w:t>
        </w:r>
        <w:r w:rsidR="0080287D" w:rsidRPr="00172B9C">
          <w:rPr>
            <w:rStyle w:val="ab"/>
            <w:rFonts w:hint="eastAsia"/>
            <w:smallCaps w:val="0"/>
            <w:noProof/>
          </w:rPr>
          <w:t>線路連接至</w:t>
        </w:r>
        <w:r w:rsidR="0080287D" w:rsidRPr="00172B9C">
          <w:rPr>
            <w:rStyle w:val="ab"/>
            <w:smallCaps w:val="0"/>
            <w:noProof/>
          </w:rPr>
          <w:t>Arduino UNO</w:t>
        </w:r>
        <w:r w:rsidR="0080287D" w:rsidRPr="00172B9C">
          <w:rPr>
            <w:rStyle w:val="ab"/>
            <w:rFonts w:hint="eastAsia"/>
            <w:smallCaps w:val="0"/>
            <w:noProof/>
          </w:rPr>
          <w:t>板腳位</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4</w:t>
        </w:r>
        <w:r w:rsidR="0080287D" w:rsidRPr="00172B9C">
          <w:rPr>
            <w:smallCaps w:val="0"/>
            <w:noProof/>
            <w:webHidden/>
          </w:rPr>
          <w:fldChar w:fldCharType="end"/>
        </w:r>
      </w:hyperlink>
    </w:p>
    <w:p w14:paraId="46191B2F" w14:textId="0DA36DA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299"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6 </w:t>
        </w:r>
        <w:r w:rsidR="0080287D" w:rsidRPr="00172B9C">
          <w:rPr>
            <w:rStyle w:val="ab"/>
            <w:rFonts w:hint="eastAsia"/>
            <w:smallCaps w:val="0"/>
            <w:noProof/>
          </w:rPr>
          <w:t>太陽能供電板與</w:t>
        </w:r>
        <w:r w:rsidR="0080287D" w:rsidRPr="00172B9C">
          <w:rPr>
            <w:rStyle w:val="ab"/>
            <w:smallCaps w:val="0"/>
            <w:noProof/>
          </w:rPr>
          <w:t>10</w:t>
        </w:r>
        <w:r w:rsidR="0080287D" w:rsidRPr="00172B9C">
          <w:rPr>
            <w:rStyle w:val="ab"/>
            <w:rFonts w:hint="eastAsia"/>
            <w:smallCaps w:val="0"/>
            <w:noProof/>
          </w:rPr>
          <w:t>號電瓶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29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5</w:t>
        </w:r>
        <w:r w:rsidR="0080287D" w:rsidRPr="00172B9C">
          <w:rPr>
            <w:smallCaps w:val="0"/>
            <w:noProof/>
            <w:webHidden/>
          </w:rPr>
          <w:fldChar w:fldCharType="end"/>
        </w:r>
      </w:hyperlink>
    </w:p>
    <w:p w14:paraId="4C34C166" w14:textId="3E24670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0"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27 setup( )</w:t>
        </w:r>
        <w:r w:rsidR="0080287D" w:rsidRPr="00172B9C">
          <w:rPr>
            <w:rStyle w:val="ab"/>
            <w:rFonts w:hint="eastAsia"/>
            <w:smallCaps w:val="0"/>
            <w:noProof/>
          </w:rPr>
          <w:t>函式內程式碼</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6</w:t>
        </w:r>
        <w:r w:rsidR="0080287D" w:rsidRPr="00172B9C">
          <w:rPr>
            <w:smallCaps w:val="0"/>
            <w:noProof/>
            <w:webHidden/>
          </w:rPr>
          <w:fldChar w:fldCharType="end"/>
        </w:r>
      </w:hyperlink>
    </w:p>
    <w:p w14:paraId="1EEC5267" w14:textId="08A02C94"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1"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28 loop( )</w:t>
        </w:r>
        <w:r w:rsidR="0080287D" w:rsidRPr="00172B9C">
          <w:rPr>
            <w:rStyle w:val="ab"/>
            <w:rFonts w:hint="eastAsia"/>
            <w:smallCaps w:val="0"/>
            <w:noProof/>
          </w:rPr>
          <w:t>函式內程式碼</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7</w:t>
        </w:r>
        <w:r w:rsidR="0080287D" w:rsidRPr="00172B9C">
          <w:rPr>
            <w:smallCaps w:val="0"/>
            <w:noProof/>
            <w:webHidden/>
          </w:rPr>
          <w:fldChar w:fldCharType="end"/>
        </w:r>
      </w:hyperlink>
    </w:p>
    <w:p w14:paraId="6B2205EB" w14:textId="00CD898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2"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29 </w:t>
        </w:r>
        <w:r w:rsidR="0080287D" w:rsidRPr="00172B9C">
          <w:rPr>
            <w:rStyle w:val="ab"/>
            <w:rFonts w:hint="eastAsia"/>
            <w:smallCaps w:val="0"/>
            <w:noProof/>
          </w:rPr>
          <w:t>安裝位置現況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8</w:t>
        </w:r>
        <w:r w:rsidR="0080287D" w:rsidRPr="00172B9C">
          <w:rPr>
            <w:smallCaps w:val="0"/>
            <w:noProof/>
            <w:webHidden/>
          </w:rPr>
          <w:fldChar w:fldCharType="end"/>
        </w:r>
      </w:hyperlink>
    </w:p>
    <w:p w14:paraId="1349F3AC" w14:textId="6A310934"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3"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30</w:t>
        </w:r>
        <w:r w:rsidR="0080287D" w:rsidRPr="00172B9C">
          <w:rPr>
            <w:rStyle w:val="ab"/>
            <w:rFonts w:hint="eastAsia"/>
            <w:smallCaps w:val="0"/>
            <w:noProof/>
          </w:rPr>
          <w:t>感測元件之佈設位置</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8</w:t>
        </w:r>
        <w:r w:rsidR="0080287D" w:rsidRPr="00172B9C">
          <w:rPr>
            <w:smallCaps w:val="0"/>
            <w:noProof/>
            <w:webHidden/>
          </w:rPr>
          <w:fldChar w:fldCharType="end"/>
        </w:r>
      </w:hyperlink>
    </w:p>
    <w:p w14:paraId="1715C529" w14:textId="4ECC099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4"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31 </w:t>
        </w:r>
        <w:r w:rsidR="0080287D" w:rsidRPr="00172B9C">
          <w:rPr>
            <w:rStyle w:val="ab"/>
            <w:rFonts w:hint="eastAsia"/>
            <w:smallCaps w:val="0"/>
            <w:noProof/>
          </w:rPr>
          <w:t>挖除石碴與貼附重量感測器模組</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39</w:t>
        </w:r>
        <w:r w:rsidR="0080287D" w:rsidRPr="00172B9C">
          <w:rPr>
            <w:smallCaps w:val="0"/>
            <w:noProof/>
            <w:webHidden/>
          </w:rPr>
          <w:fldChar w:fldCharType="end"/>
        </w:r>
      </w:hyperlink>
    </w:p>
    <w:p w14:paraId="393967CC" w14:textId="79E3D1ED"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5"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32 </w:t>
        </w:r>
        <w:r w:rsidR="0080287D" w:rsidRPr="00172B9C">
          <w:rPr>
            <w:rStyle w:val="ab"/>
            <w:rFonts w:hint="eastAsia"/>
            <w:smallCaps w:val="0"/>
            <w:noProof/>
          </w:rPr>
          <w:t>應變計模組貼附於軌腹外側</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0</w:t>
        </w:r>
        <w:r w:rsidR="0080287D" w:rsidRPr="00172B9C">
          <w:rPr>
            <w:smallCaps w:val="0"/>
            <w:noProof/>
            <w:webHidden/>
          </w:rPr>
          <w:fldChar w:fldCharType="end"/>
        </w:r>
      </w:hyperlink>
    </w:p>
    <w:p w14:paraId="6A4FD5E6" w14:textId="03AA66A7"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6"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33 </w:t>
        </w:r>
        <w:r w:rsidR="0080287D" w:rsidRPr="00172B9C">
          <w:rPr>
            <w:rStyle w:val="ab"/>
            <w:rFonts w:hint="eastAsia"/>
            <w:smallCaps w:val="0"/>
            <w:noProof/>
          </w:rPr>
          <w:t>設備盒置於軌枕上方</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0</w:t>
        </w:r>
        <w:r w:rsidR="0080287D" w:rsidRPr="00172B9C">
          <w:rPr>
            <w:smallCaps w:val="0"/>
            <w:noProof/>
            <w:webHidden/>
          </w:rPr>
          <w:fldChar w:fldCharType="end"/>
        </w:r>
      </w:hyperlink>
    </w:p>
    <w:p w14:paraId="13CDBBC3" w14:textId="5C13073D"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7"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34 </w:t>
        </w:r>
        <w:r w:rsidR="0080287D" w:rsidRPr="00172B9C">
          <w:rPr>
            <w:rStyle w:val="ab"/>
            <w:rFonts w:hint="eastAsia"/>
            <w:smallCaps w:val="0"/>
            <w:noProof/>
          </w:rPr>
          <w:t>太陽能板置於石碴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1</w:t>
        </w:r>
        <w:r w:rsidR="0080287D" w:rsidRPr="00172B9C">
          <w:rPr>
            <w:smallCaps w:val="0"/>
            <w:noProof/>
            <w:webHidden/>
          </w:rPr>
          <w:fldChar w:fldCharType="end"/>
        </w:r>
      </w:hyperlink>
    </w:p>
    <w:p w14:paraId="56A8EE32" w14:textId="46D96B29"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8"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35 </w:t>
        </w:r>
        <w:r w:rsidR="0080287D" w:rsidRPr="00172B9C">
          <w:rPr>
            <w:rStyle w:val="ab"/>
            <w:rFonts w:hint="eastAsia"/>
            <w:smallCaps w:val="0"/>
            <w:noProof/>
          </w:rPr>
          <w:t>監測站完成設置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1</w:t>
        </w:r>
        <w:r w:rsidR="0080287D" w:rsidRPr="00172B9C">
          <w:rPr>
            <w:smallCaps w:val="0"/>
            <w:noProof/>
            <w:webHidden/>
          </w:rPr>
          <w:fldChar w:fldCharType="end"/>
        </w:r>
      </w:hyperlink>
    </w:p>
    <w:p w14:paraId="29C6E382" w14:textId="3EECCAA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09"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36 XBee</w:t>
        </w:r>
        <w:r w:rsidR="0080287D" w:rsidRPr="00172B9C">
          <w:rPr>
            <w:rStyle w:val="ab"/>
            <w:rFonts w:hint="eastAsia"/>
            <w:smallCaps w:val="0"/>
            <w:noProof/>
          </w:rPr>
          <w:t>連接筆電</w:t>
        </w:r>
        <w:r w:rsidR="0080287D" w:rsidRPr="00172B9C">
          <w:rPr>
            <w:rStyle w:val="ab"/>
            <w:smallCaps w:val="0"/>
            <w:noProof/>
          </w:rPr>
          <w:t>USB</w:t>
        </w:r>
        <w:r w:rsidR="0080287D" w:rsidRPr="00172B9C">
          <w:rPr>
            <w:rStyle w:val="ab"/>
            <w:rFonts w:hint="eastAsia"/>
            <w:smallCaps w:val="0"/>
            <w:noProof/>
          </w:rPr>
          <w:t>連接埠</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0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2</w:t>
        </w:r>
        <w:r w:rsidR="0080287D" w:rsidRPr="00172B9C">
          <w:rPr>
            <w:smallCaps w:val="0"/>
            <w:noProof/>
            <w:webHidden/>
          </w:rPr>
          <w:fldChar w:fldCharType="end"/>
        </w:r>
      </w:hyperlink>
    </w:p>
    <w:p w14:paraId="4E12C8EB" w14:textId="7D590CAD"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0"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37 </w:t>
        </w:r>
        <w:r w:rsidR="0080287D" w:rsidRPr="00172B9C">
          <w:rPr>
            <w:rStyle w:val="ab"/>
            <w:rFonts w:hint="eastAsia"/>
            <w:smallCaps w:val="0"/>
            <w:noProof/>
          </w:rPr>
          <w:t>鄰近設備機房外觀</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3</w:t>
        </w:r>
        <w:r w:rsidR="0080287D" w:rsidRPr="00172B9C">
          <w:rPr>
            <w:smallCaps w:val="0"/>
            <w:noProof/>
            <w:webHidden/>
          </w:rPr>
          <w:fldChar w:fldCharType="end"/>
        </w:r>
      </w:hyperlink>
    </w:p>
    <w:p w14:paraId="41B2BF48" w14:textId="597288B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1"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38  </w:t>
        </w:r>
        <w:r w:rsidR="0080287D" w:rsidRPr="00172B9C">
          <w:rPr>
            <w:rStyle w:val="ab"/>
            <w:rFonts w:hint="eastAsia"/>
            <w:smallCaps w:val="0"/>
            <w:noProof/>
          </w:rPr>
          <w:t>軌道監測模組之架構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4</w:t>
        </w:r>
        <w:r w:rsidR="0080287D" w:rsidRPr="00172B9C">
          <w:rPr>
            <w:smallCaps w:val="0"/>
            <w:noProof/>
            <w:webHidden/>
          </w:rPr>
          <w:fldChar w:fldCharType="end"/>
        </w:r>
      </w:hyperlink>
    </w:p>
    <w:p w14:paraId="0160F3D1" w14:textId="301523C5"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2"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39 Cat M1</w:t>
        </w:r>
        <w:r w:rsidR="0080287D" w:rsidRPr="00172B9C">
          <w:rPr>
            <w:rStyle w:val="ab"/>
            <w:rFonts w:hint="eastAsia"/>
            <w:smallCaps w:val="0"/>
            <w:noProof/>
          </w:rPr>
          <w:t>接線架構與傳輸流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4</w:t>
        </w:r>
        <w:r w:rsidR="0080287D" w:rsidRPr="00172B9C">
          <w:rPr>
            <w:smallCaps w:val="0"/>
            <w:noProof/>
            <w:webHidden/>
          </w:rPr>
          <w:fldChar w:fldCharType="end"/>
        </w:r>
      </w:hyperlink>
    </w:p>
    <w:p w14:paraId="7F76576A" w14:textId="3ABFD454"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3"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40  </w:t>
        </w:r>
        <w:r w:rsidR="0080287D" w:rsidRPr="00172B9C">
          <w:rPr>
            <w:rStyle w:val="ab"/>
            <w:rFonts w:hint="eastAsia"/>
            <w:smallCaps w:val="0"/>
            <w:noProof/>
          </w:rPr>
          <w:t>線路連接示意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5</w:t>
        </w:r>
        <w:r w:rsidR="0080287D" w:rsidRPr="00172B9C">
          <w:rPr>
            <w:smallCaps w:val="0"/>
            <w:noProof/>
            <w:webHidden/>
          </w:rPr>
          <w:fldChar w:fldCharType="end"/>
        </w:r>
      </w:hyperlink>
    </w:p>
    <w:p w14:paraId="7A046A14" w14:textId="2250E451"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4"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41  Cat M1</w:t>
        </w:r>
        <w:r w:rsidR="0080287D" w:rsidRPr="00172B9C">
          <w:rPr>
            <w:rStyle w:val="ab"/>
            <w:rFonts w:hint="eastAsia"/>
            <w:smallCaps w:val="0"/>
            <w:noProof/>
          </w:rPr>
          <w:t>線路連接至</w:t>
        </w:r>
        <w:r w:rsidR="0080287D" w:rsidRPr="00172B9C">
          <w:rPr>
            <w:rStyle w:val="ab"/>
            <w:smallCaps w:val="0"/>
            <w:noProof/>
          </w:rPr>
          <w:t>Arduino UNO</w:t>
        </w:r>
        <w:r w:rsidR="0080287D" w:rsidRPr="00172B9C">
          <w:rPr>
            <w:rStyle w:val="ab"/>
            <w:rFonts w:hint="eastAsia"/>
            <w:smallCaps w:val="0"/>
            <w:noProof/>
          </w:rPr>
          <w:t>板腳位</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5</w:t>
        </w:r>
        <w:r w:rsidR="0080287D" w:rsidRPr="00172B9C">
          <w:rPr>
            <w:smallCaps w:val="0"/>
            <w:noProof/>
            <w:webHidden/>
          </w:rPr>
          <w:fldChar w:fldCharType="end"/>
        </w:r>
      </w:hyperlink>
    </w:p>
    <w:p w14:paraId="16666E4A" w14:textId="69E9E4EA"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5"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42 </w:t>
        </w:r>
        <w:r w:rsidR="0080287D" w:rsidRPr="00172B9C">
          <w:rPr>
            <w:rStyle w:val="ab"/>
            <w:rFonts w:hint="eastAsia"/>
            <w:smallCaps w:val="0"/>
            <w:noProof/>
          </w:rPr>
          <w:t>重量感測器及</w:t>
        </w:r>
        <w:r w:rsidR="0080287D" w:rsidRPr="00172B9C">
          <w:rPr>
            <w:rStyle w:val="ab"/>
            <w:smallCaps w:val="0"/>
            <w:noProof/>
          </w:rPr>
          <w:t>Cat M1</w:t>
        </w:r>
        <w:r w:rsidR="0080287D" w:rsidRPr="00172B9C">
          <w:rPr>
            <w:rStyle w:val="ab"/>
            <w:rFonts w:hint="eastAsia"/>
            <w:smallCaps w:val="0"/>
            <w:noProof/>
          </w:rPr>
          <w:t>無線通訊模組連接至</w:t>
        </w:r>
        <w:r w:rsidR="0080287D" w:rsidRPr="00172B9C">
          <w:rPr>
            <w:rStyle w:val="ab"/>
            <w:smallCaps w:val="0"/>
            <w:noProof/>
          </w:rPr>
          <w:t>Arduino UNO</w:t>
        </w:r>
        <w:r w:rsidR="0080287D" w:rsidRPr="00172B9C">
          <w:rPr>
            <w:rStyle w:val="ab"/>
            <w:rFonts w:hint="eastAsia"/>
            <w:smallCaps w:val="0"/>
            <w:noProof/>
          </w:rPr>
          <w:t>板</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6</w:t>
        </w:r>
        <w:r w:rsidR="0080287D" w:rsidRPr="00172B9C">
          <w:rPr>
            <w:smallCaps w:val="0"/>
            <w:noProof/>
            <w:webHidden/>
          </w:rPr>
          <w:fldChar w:fldCharType="end"/>
        </w:r>
      </w:hyperlink>
    </w:p>
    <w:p w14:paraId="72A1CB72" w14:textId="0CEFBDFD"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6"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43 </w:t>
        </w:r>
        <w:r w:rsidR="0080287D" w:rsidRPr="00172B9C">
          <w:rPr>
            <w:rStyle w:val="ab"/>
            <w:rFonts w:hint="eastAsia"/>
            <w:smallCaps w:val="0"/>
            <w:noProof/>
          </w:rPr>
          <w:t>配線盒置於石碴</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7</w:t>
        </w:r>
        <w:r w:rsidR="0080287D" w:rsidRPr="00172B9C">
          <w:rPr>
            <w:smallCaps w:val="0"/>
            <w:noProof/>
            <w:webHidden/>
          </w:rPr>
          <w:fldChar w:fldCharType="end"/>
        </w:r>
      </w:hyperlink>
    </w:p>
    <w:p w14:paraId="4406C7F4" w14:textId="277A6DB1"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7"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44 </w:t>
        </w:r>
        <w:r w:rsidR="0080287D" w:rsidRPr="00172B9C">
          <w:rPr>
            <w:rStyle w:val="ab"/>
            <w:rFonts w:hint="eastAsia"/>
            <w:smallCaps w:val="0"/>
            <w:noProof/>
          </w:rPr>
          <w:t>監測站完成設置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7</w:t>
        </w:r>
        <w:r w:rsidR="0080287D" w:rsidRPr="00172B9C">
          <w:rPr>
            <w:smallCaps w:val="0"/>
            <w:noProof/>
            <w:webHidden/>
          </w:rPr>
          <w:fldChar w:fldCharType="end"/>
        </w:r>
      </w:hyperlink>
    </w:p>
    <w:p w14:paraId="5331B913" w14:textId="050AADD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8"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45 YAT</w:t>
        </w:r>
        <w:r w:rsidR="0080287D" w:rsidRPr="00172B9C">
          <w:rPr>
            <w:rStyle w:val="ab"/>
            <w:rFonts w:hint="eastAsia"/>
            <w:smallCaps w:val="0"/>
            <w:noProof/>
          </w:rPr>
          <w:t>軟體順利接收監測數據</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48</w:t>
        </w:r>
        <w:r w:rsidR="0080287D" w:rsidRPr="00172B9C">
          <w:rPr>
            <w:smallCaps w:val="0"/>
            <w:noProof/>
            <w:webHidden/>
          </w:rPr>
          <w:fldChar w:fldCharType="end"/>
        </w:r>
      </w:hyperlink>
    </w:p>
    <w:p w14:paraId="3595FB26" w14:textId="76C3360E"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19" w:history="1">
        <w:r w:rsidR="0080287D" w:rsidRPr="00172B9C">
          <w:rPr>
            <w:rStyle w:val="ab"/>
            <w:rFonts w:hint="eastAsia"/>
            <w:smallCaps w:val="0"/>
            <w:noProof/>
          </w:rPr>
          <w:t>圖</w:t>
        </w:r>
        <w:r w:rsidR="0080287D" w:rsidRPr="00172B9C">
          <w:rPr>
            <w:rStyle w:val="ab"/>
            <w:smallCaps w:val="0"/>
            <w:noProof/>
          </w:rPr>
          <w:t xml:space="preserve"> 2</w:t>
        </w:r>
        <w:r w:rsidR="0080287D" w:rsidRPr="00172B9C">
          <w:rPr>
            <w:rStyle w:val="ab"/>
            <w:smallCaps w:val="0"/>
            <w:noProof/>
          </w:rPr>
          <w:noBreakHyphen/>
          <w:t xml:space="preserve">46 </w:t>
        </w:r>
        <w:r w:rsidR="0080287D" w:rsidRPr="00172B9C">
          <w:rPr>
            <w:rStyle w:val="ab"/>
            <w:rFonts w:hint="eastAsia"/>
            <w:smallCaps w:val="0"/>
            <w:noProof/>
          </w:rPr>
          <w:t>監測數值趨勢線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1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50</w:t>
        </w:r>
        <w:r w:rsidR="0080287D" w:rsidRPr="00172B9C">
          <w:rPr>
            <w:smallCaps w:val="0"/>
            <w:noProof/>
            <w:webHidden/>
          </w:rPr>
          <w:fldChar w:fldCharType="end"/>
        </w:r>
      </w:hyperlink>
    </w:p>
    <w:p w14:paraId="55D0B433" w14:textId="5602DCE7"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0"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1 Autodesk CIVIL 3D</w:t>
        </w:r>
        <w:r w:rsidR="0080287D" w:rsidRPr="00172B9C">
          <w:rPr>
            <w:rStyle w:val="ab"/>
            <w:rFonts w:hint="eastAsia"/>
            <w:smallCaps w:val="0"/>
            <w:noProof/>
          </w:rPr>
          <w:t>軟體設計介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55</w:t>
        </w:r>
        <w:r w:rsidR="0080287D" w:rsidRPr="00172B9C">
          <w:rPr>
            <w:smallCaps w:val="0"/>
            <w:noProof/>
            <w:webHidden/>
          </w:rPr>
          <w:fldChar w:fldCharType="end"/>
        </w:r>
      </w:hyperlink>
    </w:p>
    <w:p w14:paraId="429DE8BC" w14:textId="5318547B"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1"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2 Unity</w:t>
        </w:r>
        <w:r w:rsidR="0080287D" w:rsidRPr="00172B9C">
          <w:rPr>
            <w:rStyle w:val="ab"/>
            <w:rFonts w:hint="eastAsia"/>
            <w:smallCaps w:val="0"/>
            <w:noProof/>
          </w:rPr>
          <w:t>開發環境介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56</w:t>
        </w:r>
        <w:r w:rsidR="0080287D" w:rsidRPr="00172B9C">
          <w:rPr>
            <w:smallCaps w:val="0"/>
            <w:noProof/>
            <w:webHidden/>
          </w:rPr>
          <w:fldChar w:fldCharType="end"/>
        </w:r>
      </w:hyperlink>
    </w:p>
    <w:p w14:paraId="3EF656D4" w14:textId="798B6B0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2"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3 Visual Studio Community</w:t>
        </w:r>
        <w:r w:rsidR="0080287D" w:rsidRPr="00172B9C">
          <w:rPr>
            <w:rStyle w:val="ab"/>
            <w:rFonts w:hint="eastAsia"/>
            <w:smallCaps w:val="0"/>
            <w:noProof/>
          </w:rPr>
          <w:t>程式編輯介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57</w:t>
        </w:r>
        <w:r w:rsidR="0080287D" w:rsidRPr="00172B9C">
          <w:rPr>
            <w:smallCaps w:val="0"/>
            <w:noProof/>
            <w:webHidden/>
          </w:rPr>
          <w:fldChar w:fldCharType="end"/>
        </w:r>
      </w:hyperlink>
    </w:p>
    <w:p w14:paraId="0B6DD763" w14:textId="2093ECC9"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3"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4 </w:t>
        </w:r>
        <w:r w:rsidR="0080287D" w:rsidRPr="00172B9C">
          <w:rPr>
            <w:rStyle w:val="ab"/>
            <w:rFonts w:hint="eastAsia"/>
            <w:smallCaps w:val="0"/>
            <w:noProof/>
          </w:rPr>
          <w:t>軌道資訊模型建置流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58</w:t>
        </w:r>
        <w:r w:rsidR="0080287D" w:rsidRPr="00172B9C">
          <w:rPr>
            <w:smallCaps w:val="0"/>
            <w:noProof/>
            <w:webHidden/>
          </w:rPr>
          <w:fldChar w:fldCharType="end"/>
        </w:r>
      </w:hyperlink>
    </w:p>
    <w:p w14:paraId="0FECB8AD" w14:textId="3314E5FB"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4"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5 </w:t>
        </w:r>
        <w:r w:rsidR="0080287D" w:rsidRPr="00172B9C">
          <w:rPr>
            <w:rStyle w:val="ab"/>
            <w:rFonts w:hint="eastAsia"/>
            <w:smallCaps w:val="0"/>
            <w:noProof/>
          </w:rPr>
          <w:t>臺鐵提供路段圖說</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59</w:t>
        </w:r>
        <w:r w:rsidR="0080287D" w:rsidRPr="00172B9C">
          <w:rPr>
            <w:smallCaps w:val="0"/>
            <w:noProof/>
            <w:webHidden/>
          </w:rPr>
          <w:fldChar w:fldCharType="end"/>
        </w:r>
      </w:hyperlink>
    </w:p>
    <w:p w14:paraId="077571CF" w14:textId="5C830B7D"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5"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6 </w:t>
        </w:r>
        <w:r w:rsidR="0080287D" w:rsidRPr="00172B9C">
          <w:rPr>
            <w:rStyle w:val="ab"/>
            <w:rFonts w:hint="eastAsia"/>
            <w:smallCaps w:val="0"/>
            <w:noProof/>
          </w:rPr>
          <w:t>定線配置工具</w:t>
        </w:r>
        <w:r w:rsidR="0080287D" w:rsidRPr="00172B9C">
          <w:rPr>
            <w:rStyle w:val="ab"/>
            <w:smallCaps w:val="0"/>
            <w:noProof/>
          </w:rPr>
          <w:t>(</w:t>
        </w:r>
        <w:r w:rsidR="0080287D" w:rsidRPr="00172B9C">
          <w:rPr>
            <w:rStyle w:val="ab"/>
            <w:rFonts w:hint="eastAsia"/>
            <w:smallCaps w:val="0"/>
            <w:noProof/>
          </w:rPr>
          <w:t>選擇曲線存在於切線間的選項</w:t>
        </w:r>
        <w:r w:rsidR="0080287D" w:rsidRPr="00172B9C">
          <w:rPr>
            <w:rStyle w:val="ab"/>
            <w:smallCaps w:val="0"/>
            <w:noProof/>
          </w:rPr>
          <w:t>)</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0</w:t>
        </w:r>
        <w:r w:rsidR="0080287D" w:rsidRPr="00172B9C">
          <w:rPr>
            <w:smallCaps w:val="0"/>
            <w:noProof/>
            <w:webHidden/>
          </w:rPr>
          <w:fldChar w:fldCharType="end"/>
        </w:r>
      </w:hyperlink>
    </w:p>
    <w:p w14:paraId="3F9BC513" w14:textId="40760178"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6"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7 </w:t>
        </w:r>
        <w:r w:rsidR="0080287D" w:rsidRPr="00172B9C">
          <w:rPr>
            <w:rStyle w:val="ab"/>
            <w:rFonts w:hint="eastAsia"/>
            <w:smallCaps w:val="0"/>
            <w:noProof/>
          </w:rPr>
          <w:t>設定曲線與緩和曲線參數</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0</w:t>
        </w:r>
        <w:r w:rsidR="0080287D" w:rsidRPr="00172B9C">
          <w:rPr>
            <w:smallCaps w:val="0"/>
            <w:noProof/>
            <w:webHidden/>
          </w:rPr>
          <w:fldChar w:fldCharType="end"/>
        </w:r>
      </w:hyperlink>
    </w:p>
    <w:p w14:paraId="55E4508E" w14:textId="02B764FC"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7"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8 </w:t>
        </w:r>
        <w:r w:rsidR="0080287D" w:rsidRPr="00172B9C">
          <w:rPr>
            <w:rStyle w:val="ab"/>
            <w:rFonts w:hint="eastAsia"/>
            <w:smallCaps w:val="0"/>
            <w:noProof/>
          </w:rPr>
          <w:t>定線資料表</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0</w:t>
        </w:r>
        <w:r w:rsidR="0080287D" w:rsidRPr="00172B9C">
          <w:rPr>
            <w:smallCaps w:val="0"/>
            <w:noProof/>
            <w:webHidden/>
          </w:rPr>
          <w:fldChar w:fldCharType="end"/>
        </w:r>
      </w:hyperlink>
    </w:p>
    <w:p w14:paraId="32F32B95" w14:textId="1BA804D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8"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9 </w:t>
        </w:r>
        <w:r w:rsidR="0080287D" w:rsidRPr="00172B9C">
          <w:rPr>
            <w:rStyle w:val="ab"/>
            <w:rFonts w:hint="eastAsia"/>
            <w:smallCaps w:val="0"/>
            <w:noProof/>
          </w:rPr>
          <w:t>新左營站南端軌道線形檔</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1</w:t>
        </w:r>
        <w:r w:rsidR="0080287D" w:rsidRPr="00172B9C">
          <w:rPr>
            <w:smallCaps w:val="0"/>
            <w:noProof/>
            <w:webHidden/>
          </w:rPr>
          <w:fldChar w:fldCharType="end"/>
        </w:r>
      </w:hyperlink>
    </w:p>
    <w:p w14:paraId="35DBBE5C" w14:textId="4D4D851D"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29"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0 </w:t>
        </w:r>
        <w:r w:rsidR="0080287D" w:rsidRPr="00172B9C">
          <w:rPr>
            <w:rStyle w:val="ab"/>
            <w:rFonts w:hint="eastAsia"/>
            <w:smallCaps w:val="0"/>
            <w:noProof/>
          </w:rPr>
          <w:t>縱斷面配置工具</w:t>
        </w:r>
        <w:r w:rsidR="0080287D" w:rsidRPr="00172B9C">
          <w:rPr>
            <w:rStyle w:val="ab"/>
            <w:smallCaps w:val="0"/>
            <w:noProof/>
          </w:rPr>
          <w:t>(</w:t>
        </w:r>
        <w:r w:rsidR="0080287D" w:rsidRPr="00172B9C">
          <w:rPr>
            <w:rStyle w:val="ab"/>
            <w:rFonts w:hint="eastAsia"/>
            <w:smallCaps w:val="0"/>
            <w:noProof/>
          </w:rPr>
          <w:t>選擇帶有曲線的切線</w:t>
        </w:r>
        <w:r w:rsidR="0080287D" w:rsidRPr="00172B9C">
          <w:rPr>
            <w:rStyle w:val="ab"/>
            <w:smallCaps w:val="0"/>
            <w:noProof/>
          </w:rPr>
          <w:t>)</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2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2</w:t>
        </w:r>
        <w:r w:rsidR="0080287D" w:rsidRPr="00172B9C">
          <w:rPr>
            <w:smallCaps w:val="0"/>
            <w:noProof/>
            <w:webHidden/>
          </w:rPr>
          <w:fldChar w:fldCharType="end"/>
        </w:r>
      </w:hyperlink>
    </w:p>
    <w:p w14:paraId="4A2290FC" w14:textId="291945EA"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0"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1 </w:t>
        </w:r>
        <w:r w:rsidR="0080287D" w:rsidRPr="00172B9C">
          <w:rPr>
            <w:rStyle w:val="ab"/>
            <w:rFonts w:hint="eastAsia"/>
            <w:smallCaps w:val="0"/>
            <w:noProof/>
          </w:rPr>
          <w:t>縱斷面資料表</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2</w:t>
        </w:r>
        <w:r w:rsidR="0080287D" w:rsidRPr="00172B9C">
          <w:rPr>
            <w:smallCaps w:val="0"/>
            <w:noProof/>
            <w:webHidden/>
          </w:rPr>
          <w:fldChar w:fldCharType="end"/>
        </w:r>
      </w:hyperlink>
    </w:p>
    <w:p w14:paraId="2B20EAEA" w14:textId="7E89F77A"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1"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2 </w:t>
        </w:r>
        <w:r w:rsidR="0080287D" w:rsidRPr="00172B9C">
          <w:rPr>
            <w:rStyle w:val="ab"/>
            <w:rFonts w:hint="eastAsia"/>
            <w:smallCaps w:val="0"/>
            <w:noProof/>
          </w:rPr>
          <w:t>完成西正線縱斷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2</w:t>
        </w:r>
        <w:r w:rsidR="0080287D" w:rsidRPr="00172B9C">
          <w:rPr>
            <w:smallCaps w:val="0"/>
            <w:noProof/>
            <w:webHidden/>
          </w:rPr>
          <w:fldChar w:fldCharType="end"/>
        </w:r>
      </w:hyperlink>
    </w:p>
    <w:p w14:paraId="28E0E4E8" w14:textId="186622CE"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2"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3 </w:t>
        </w:r>
        <w:r w:rsidR="0080287D" w:rsidRPr="00172B9C">
          <w:rPr>
            <w:rStyle w:val="ab"/>
            <w:rFonts w:hint="eastAsia"/>
            <w:smallCaps w:val="0"/>
            <w:noProof/>
          </w:rPr>
          <w:t>切換至</w:t>
        </w:r>
        <w:r w:rsidR="0080287D" w:rsidRPr="00172B9C">
          <w:rPr>
            <w:rStyle w:val="ab"/>
            <w:smallCaps w:val="0"/>
            <w:noProof/>
          </w:rPr>
          <w:t>3D</w:t>
        </w:r>
        <w:r w:rsidR="0080287D" w:rsidRPr="00172B9C">
          <w:rPr>
            <w:rStyle w:val="ab"/>
            <w:rFonts w:hint="eastAsia"/>
            <w:smallCaps w:val="0"/>
            <w:noProof/>
          </w:rPr>
          <w:t>塑型模組</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3</w:t>
        </w:r>
        <w:r w:rsidR="0080287D" w:rsidRPr="00172B9C">
          <w:rPr>
            <w:smallCaps w:val="0"/>
            <w:noProof/>
            <w:webHidden/>
          </w:rPr>
          <w:fldChar w:fldCharType="end"/>
        </w:r>
      </w:hyperlink>
    </w:p>
    <w:p w14:paraId="56BA6036" w14:textId="633BF8AF"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3"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4 </w:t>
        </w:r>
        <w:r w:rsidR="0080287D" w:rsidRPr="00172B9C">
          <w:rPr>
            <w:rStyle w:val="ab"/>
            <w:rFonts w:hint="eastAsia"/>
            <w:smallCaps w:val="0"/>
            <w:noProof/>
          </w:rPr>
          <w:t>完成之軌道</w:t>
        </w:r>
        <w:r w:rsidR="0080287D" w:rsidRPr="00172B9C">
          <w:rPr>
            <w:rStyle w:val="ab"/>
            <w:smallCaps w:val="0"/>
            <w:noProof/>
          </w:rPr>
          <w:t>3D</w:t>
        </w:r>
        <w:r w:rsidR="0080287D" w:rsidRPr="00172B9C">
          <w:rPr>
            <w:rStyle w:val="ab"/>
            <w:rFonts w:hint="eastAsia"/>
            <w:smallCaps w:val="0"/>
            <w:noProof/>
          </w:rPr>
          <w:t>模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3</w:t>
        </w:r>
        <w:r w:rsidR="0080287D" w:rsidRPr="00172B9C">
          <w:rPr>
            <w:smallCaps w:val="0"/>
            <w:noProof/>
            <w:webHidden/>
          </w:rPr>
          <w:fldChar w:fldCharType="end"/>
        </w:r>
      </w:hyperlink>
    </w:p>
    <w:p w14:paraId="4709DFD8" w14:textId="7FB297A1"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4"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5 </w:t>
        </w:r>
        <w:r w:rsidR="0080287D" w:rsidRPr="00172B9C">
          <w:rPr>
            <w:rStyle w:val="ab"/>
            <w:rFonts w:hint="eastAsia"/>
            <w:smallCaps w:val="0"/>
            <w:noProof/>
          </w:rPr>
          <w:t>完成之車站端軌道</w:t>
        </w:r>
        <w:r w:rsidR="0080287D" w:rsidRPr="00172B9C">
          <w:rPr>
            <w:rStyle w:val="ab"/>
            <w:smallCaps w:val="0"/>
            <w:noProof/>
          </w:rPr>
          <w:t>3D</w:t>
        </w:r>
        <w:r w:rsidR="0080287D" w:rsidRPr="00172B9C">
          <w:rPr>
            <w:rStyle w:val="ab"/>
            <w:rFonts w:hint="eastAsia"/>
            <w:smallCaps w:val="0"/>
            <w:noProof/>
          </w:rPr>
          <w:t>模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3</w:t>
        </w:r>
        <w:r w:rsidR="0080287D" w:rsidRPr="00172B9C">
          <w:rPr>
            <w:smallCaps w:val="0"/>
            <w:noProof/>
            <w:webHidden/>
          </w:rPr>
          <w:fldChar w:fldCharType="end"/>
        </w:r>
      </w:hyperlink>
    </w:p>
    <w:p w14:paraId="60DD2E58" w14:textId="40B5A00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5"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16 Civil 3D</w:t>
        </w:r>
        <w:r w:rsidR="0080287D" w:rsidRPr="00172B9C">
          <w:rPr>
            <w:rStyle w:val="ab"/>
            <w:rFonts w:hint="eastAsia"/>
            <w:smallCaps w:val="0"/>
            <w:noProof/>
          </w:rPr>
          <w:t>模型匯入</w:t>
        </w:r>
        <w:r w:rsidR="0080287D" w:rsidRPr="00172B9C">
          <w:rPr>
            <w:rStyle w:val="ab"/>
            <w:smallCaps w:val="0"/>
            <w:noProof/>
          </w:rPr>
          <w:t>Unity</w:t>
        </w:r>
        <w:r w:rsidR="0080287D" w:rsidRPr="00172B9C">
          <w:rPr>
            <w:rStyle w:val="ab"/>
            <w:rFonts w:hint="eastAsia"/>
            <w:smallCaps w:val="0"/>
            <w:noProof/>
          </w:rPr>
          <w:t>流程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4</w:t>
        </w:r>
        <w:r w:rsidR="0080287D" w:rsidRPr="00172B9C">
          <w:rPr>
            <w:smallCaps w:val="0"/>
            <w:noProof/>
            <w:webHidden/>
          </w:rPr>
          <w:fldChar w:fldCharType="end"/>
        </w:r>
      </w:hyperlink>
    </w:p>
    <w:p w14:paraId="2047CDBF" w14:textId="2AD48875"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6"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7 </w:t>
        </w:r>
        <w:r w:rsidR="0080287D" w:rsidRPr="00172B9C">
          <w:rPr>
            <w:rStyle w:val="ab"/>
            <w:rFonts w:hint="eastAsia"/>
            <w:smallCaps w:val="0"/>
            <w:noProof/>
          </w:rPr>
          <w:t>匯入</w:t>
        </w:r>
        <w:r w:rsidR="0080287D" w:rsidRPr="00172B9C">
          <w:rPr>
            <w:rStyle w:val="ab"/>
            <w:smallCaps w:val="0"/>
            <w:noProof/>
          </w:rPr>
          <w:t>SketchUp</w:t>
        </w:r>
        <w:r w:rsidR="0080287D" w:rsidRPr="00172B9C">
          <w:rPr>
            <w:rStyle w:val="ab"/>
            <w:rFonts w:hint="eastAsia"/>
            <w:smallCaps w:val="0"/>
            <w:noProof/>
          </w:rPr>
          <w:t>之介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4</w:t>
        </w:r>
        <w:r w:rsidR="0080287D" w:rsidRPr="00172B9C">
          <w:rPr>
            <w:smallCaps w:val="0"/>
            <w:noProof/>
            <w:webHidden/>
          </w:rPr>
          <w:fldChar w:fldCharType="end"/>
        </w:r>
      </w:hyperlink>
    </w:p>
    <w:p w14:paraId="7DACE1D0" w14:textId="757B4BBB"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7"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18 </w:t>
        </w:r>
        <w:r w:rsidR="0080287D" w:rsidRPr="00172B9C">
          <w:rPr>
            <w:rStyle w:val="ab"/>
            <w:rFonts w:hint="eastAsia"/>
            <w:smallCaps w:val="0"/>
            <w:noProof/>
          </w:rPr>
          <w:t>匯入</w:t>
        </w:r>
        <w:r w:rsidR="0080287D" w:rsidRPr="00172B9C">
          <w:rPr>
            <w:rStyle w:val="ab"/>
            <w:smallCaps w:val="0"/>
            <w:noProof/>
          </w:rPr>
          <w:t>Unity</w:t>
        </w:r>
        <w:r w:rsidR="0080287D" w:rsidRPr="00172B9C">
          <w:rPr>
            <w:rStyle w:val="ab"/>
            <w:rFonts w:hint="eastAsia"/>
            <w:smallCaps w:val="0"/>
            <w:noProof/>
          </w:rPr>
          <w:t>的軌道模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5</w:t>
        </w:r>
        <w:r w:rsidR="0080287D" w:rsidRPr="00172B9C">
          <w:rPr>
            <w:smallCaps w:val="0"/>
            <w:noProof/>
            <w:webHidden/>
          </w:rPr>
          <w:fldChar w:fldCharType="end"/>
        </w:r>
      </w:hyperlink>
    </w:p>
    <w:p w14:paraId="6C5FE910" w14:textId="44F3D089"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8"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19 UI</w:t>
        </w:r>
        <w:r w:rsidR="0080287D" w:rsidRPr="00172B9C">
          <w:rPr>
            <w:rStyle w:val="ab"/>
            <w:rFonts w:hint="eastAsia"/>
            <w:smallCaps w:val="0"/>
            <w:noProof/>
          </w:rPr>
          <w:t>介面層狀式架構規劃</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6</w:t>
        </w:r>
        <w:r w:rsidR="0080287D" w:rsidRPr="00172B9C">
          <w:rPr>
            <w:smallCaps w:val="0"/>
            <w:noProof/>
            <w:webHidden/>
          </w:rPr>
          <w:fldChar w:fldCharType="end"/>
        </w:r>
      </w:hyperlink>
    </w:p>
    <w:p w14:paraId="367CF86F" w14:textId="40384D5E"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39"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20 </w:t>
        </w:r>
        <w:r w:rsidR="0080287D" w:rsidRPr="00172B9C">
          <w:rPr>
            <w:rStyle w:val="ab"/>
            <w:rFonts w:hint="eastAsia"/>
            <w:smallCaps w:val="0"/>
            <w:noProof/>
          </w:rPr>
          <w:t>編寫切換場景腳本</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3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68</w:t>
        </w:r>
        <w:r w:rsidR="0080287D" w:rsidRPr="00172B9C">
          <w:rPr>
            <w:smallCaps w:val="0"/>
            <w:noProof/>
            <w:webHidden/>
          </w:rPr>
          <w:fldChar w:fldCharType="end"/>
        </w:r>
      </w:hyperlink>
    </w:p>
    <w:p w14:paraId="73538A45" w14:textId="63D65FD4"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0"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21 </w:t>
        </w:r>
        <w:r w:rsidR="0080287D" w:rsidRPr="00172B9C">
          <w:rPr>
            <w:rStyle w:val="ab"/>
            <w:rFonts w:hint="eastAsia"/>
            <w:smallCaps w:val="0"/>
            <w:noProof/>
          </w:rPr>
          <w:t>將</w:t>
        </w:r>
        <w:r w:rsidR="0080287D" w:rsidRPr="00172B9C">
          <w:rPr>
            <w:rStyle w:val="ab"/>
            <w:smallCaps w:val="0"/>
            <w:noProof/>
          </w:rPr>
          <w:t>csv</w:t>
        </w:r>
        <w:r w:rsidR="0080287D" w:rsidRPr="00172B9C">
          <w:rPr>
            <w:rStyle w:val="ab"/>
            <w:rFonts w:hint="eastAsia"/>
            <w:smallCaps w:val="0"/>
            <w:noProof/>
          </w:rPr>
          <w:t>檔資料匯入</w:t>
        </w:r>
        <w:r w:rsidR="0080287D" w:rsidRPr="00172B9C">
          <w:rPr>
            <w:rStyle w:val="ab"/>
            <w:smallCaps w:val="0"/>
            <w:noProof/>
          </w:rPr>
          <w:t>List&lt; T &gt;</w:t>
        </w:r>
        <w:r w:rsidR="0080287D" w:rsidRPr="00172B9C">
          <w:rPr>
            <w:rStyle w:val="ab"/>
            <w:rFonts w:hint="eastAsia"/>
            <w:smallCaps w:val="0"/>
            <w:noProof/>
          </w:rPr>
          <w:t>與繪圖之腳本</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70</w:t>
        </w:r>
        <w:r w:rsidR="0080287D" w:rsidRPr="00172B9C">
          <w:rPr>
            <w:smallCaps w:val="0"/>
            <w:noProof/>
            <w:webHidden/>
          </w:rPr>
          <w:fldChar w:fldCharType="end"/>
        </w:r>
      </w:hyperlink>
    </w:p>
    <w:p w14:paraId="66EC7200" w14:textId="274F866C"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1" w:history="1">
        <w:r w:rsidR="0080287D" w:rsidRPr="00172B9C">
          <w:rPr>
            <w:rStyle w:val="ab"/>
            <w:rFonts w:hint="eastAsia"/>
            <w:smallCaps w:val="0"/>
            <w:noProof/>
          </w:rPr>
          <w:t>圖</w:t>
        </w:r>
        <w:r w:rsidR="0080287D" w:rsidRPr="00172B9C">
          <w:rPr>
            <w:rStyle w:val="ab"/>
            <w:smallCaps w:val="0"/>
            <w:noProof/>
          </w:rPr>
          <w:t xml:space="preserve"> 3</w:t>
        </w:r>
        <w:r w:rsidR="0080287D" w:rsidRPr="00172B9C">
          <w:rPr>
            <w:rStyle w:val="ab"/>
            <w:smallCaps w:val="0"/>
            <w:noProof/>
          </w:rPr>
          <w:noBreakHyphen/>
          <w:t xml:space="preserve">22 </w:t>
        </w:r>
        <w:r w:rsidR="0080287D" w:rsidRPr="00172B9C">
          <w:rPr>
            <w:rStyle w:val="ab"/>
            <w:rFonts w:hint="eastAsia"/>
            <w:smallCaps w:val="0"/>
            <w:noProof/>
          </w:rPr>
          <w:t>輸入框資料儲存之腳本</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71</w:t>
        </w:r>
        <w:r w:rsidR="0080287D" w:rsidRPr="00172B9C">
          <w:rPr>
            <w:smallCaps w:val="0"/>
            <w:noProof/>
            <w:webHidden/>
          </w:rPr>
          <w:fldChar w:fldCharType="end"/>
        </w:r>
      </w:hyperlink>
    </w:p>
    <w:p w14:paraId="17DE4A6F" w14:textId="5125078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2"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1 134</w:t>
        </w:r>
        <w:r w:rsidR="0080287D" w:rsidRPr="00172B9C">
          <w:rPr>
            <w:rStyle w:val="ab"/>
            <w:rFonts w:hint="eastAsia"/>
            <w:smallCaps w:val="0"/>
            <w:noProof/>
          </w:rPr>
          <w:t>次自強號通過所得之監測數據</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74</w:t>
        </w:r>
        <w:r w:rsidR="0080287D" w:rsidRPr="00172B9C">
          <w:rPr>
            <w:smallCaps w:val="0"/>
            <w:noProof/>
            <w:webHidden/>
          </w:rPr>
          <w:fldChar w:fldCharType="end"/>
        </w:r>
      </w:hyperlink>
    </w:p>
    <w:p w14:paraId="45DA5566" w14:textId="10DBF3EF"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3"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2 326</w:t>
        </w:r>
        <w:r w:rsidR="0080287D" w:rsidRPr="00172B9C">
          <w:rPr>
            <w:rStyle w:val="ab"/>
            <w:rFonts w:hint="eastAsia"/>
            <w:smallCaps w:val="0"/>
            <w:noProof/>
          </w:rPr>
          <w:t>次普悠瑪通過所得之監測數據</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75</w:t>
        </w:r>
        <w:r w:rsidR="0080287D" w:rsidRPr="00172B9C">
          <w:rPr>
            <w:smallCaps w:val="0"/>
            <w:noProof/>
            <w:webHidden/>
          </w:rPr>
          <w:fldChar w:fldCharType="end"/>
        </w:r>
      </w:hyperlink>
    </w:p>
    <w:p w14:paraId="640AF20F" w14:textId="1B777A00"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4"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3 3228</w:t>
        </w:r>
        <w:r w:rsidR="0080287D" w:rsidRPr="00172B9C">
          <w:rPr>
            <w:rStyle w:val="ab"/>
            <w:rFonts w:hint="eastAsia"/>
            <w:smallCaps w:val="0"/>
            <w:noProof/>
          </w:rPr>
          <w:t>次區間車通過所得之監測數據</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76</w:t>
        </w:r>
        <w:r w:rsidR="0080287D" w:rsidRPr="00172B9C">
          <w:rPr>
            <w:smallCaps w:val="0"/>
            <w:noProof/>
            <w:webHidden/>
          </w:rPr>
          <w:fldChar w:fldCharType="end"/>
        </w:r>
      </w:hyperlink>
    </w:p>
    <w:p w14:paraId="12F518A5" w14:textId="1FC6ED1F"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5"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4 </w:t>
        </w:r>
        <w:r w:rsidR="0080287D" w:rsidRPr="00172B9C">
          <w:rPr>
            <w:rStyle w:val="ab"/>
            <w:rFonts w:hint="eastAsia"/>
            <w:smallCaps w:val="0"/>
            <w:noProof/>
          </w:rPr>
          <w:t>車型振動於道床的振動數值</w:t>
        </w:r>
        <w:r w:rsidR="0080287D" w:rsidRPr="00172B9C">
          <w:rPr>
            <w:rStyle w:val="ab"/>
            <w:smallCaps w:val="0"/>
            <w:noProof/>
          </w:rPr>
          <w:t>[29]</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5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78</w:t>
        </w:r>
        <w:r w:rsidR="0080287D" w:rsidRPr="00172B9C">
          <w:rPr>
            <w:smallCaps w:val="0"/>
            <w:noProof/>
            <w:webHidden/>
          </w:rPr>
          <w:fldChar w:fldCharType="end"/>
        </w:r>
      </w:hyperlink>
    </w:p>
    <w:p w14:paraId="5FBF3AB2" w14:textId="27AF05D3"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6"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5 </w:t>
        </w:r>
        <w:r w:rsidR="0080287D" w:rsidRPr="00172B9C">
          <w:rPr>
            <w:rStyle w:val="ab"/>
            <w:rFonts w:hint="eastAsia"/>
            <w:smallCaps w:val="0"/>
            <w:noProof/>
          </w:rPr>
          <w:t>三班車橫向阻力散佈趨勢與平均線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6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1</w:t>
        </w:r>
        <w:r w:rsidR="0080287D" w:rsidRPr="00172B9C">
          <w:rPr>
            <w:smallCaps w:val="0"/>
            <w:noProof/>
            <w:webHidden/>
          </w:rPr>
          <w:fldChar w:fldCharType="end"/>
        </w:r>
      </w:hyperlink>
    </w:p>
    <w:p w14:paraId="463BA6D0" w14:textId="2AE8FE57"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7"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6 </w:t>
        </w:r>
        <w:r w:rsidR="0080287D" w:rsidRPr="00172B9C">
          <w:rPr>
            <w:rStyle w:val="ab"/>
            <w:rFonts w:hint="eastAsia"/>
            <w:smallCaps w:val="0"/>
            <w:noProof/>
          </w:rPr>
          <w:t>三班車振動加速度散佈趨勢與平均線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7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2</w:t>
        </w:r>
        <w:r w:rsidR="0080287D" w:rsidRPr="00172B9C">
          <w:rPr>
            <w:smallCaps w:val="0"/>
            <w:noProof/>
            <w:webHidden/>
          </w:rPr>
          <w:fldChar w:fldCharType="end"/>
        </w:r>
      </w:hyperlink>
    </w:p>
    <w:p w14:paraId="797B65D5" w14:textId="7E965B26"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8"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7 </w:t>
        </w:r>
        <w:r w:rsidR="0080287D" w:rsidRPr="00172B9C">
          <w:rPr>
            <w:rStyle w:val="ab"/>
            <w:rFonts w:hint="eastAsia"/>
            <w:smallCaps w:val="0"/>
            <w:noProof/>
          </w:rPr>
          <w:t>三班車橫向阻力平均值與通過速度關係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8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5</w:t>
        </w:r>
        <w:r w:rsidR="0080287D" w:rsidRPr="00172B9C">
          <w:rPr>
            <w:smallCaps w:val="0"/>
            <w:noProof/>
            <w:webHidden/>
          </w:rPr>
          <w:fldChar w:fldCharType="end"/>
        </w:r>
      </w:hyperlink>
    </w:p>
    <w:p w14:paraId="0DFE8847" w14:textId="00FEE15F"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49"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8 </w:t>
        </w:r>
        <w:r w:rsidR="0080287D" w:rsidRPr="00172B9C">
          <w:rPr>
            <w:rStyle w:val="ab"/>
            <w:rFonts w:hint="eastAsia"/>
            <w:smallCaps w:val="0"/>
            <w:noProof/>
          </w:rPr>
          <w:t>三班車振動加速度平均值與通過速度關係圖</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49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6</w:t>
        </w:r>
        <w:r w:rsidR="0080287D" w:rsidRPr="00172B9C">
          <w:rPr>
            <w:smallCaps w:val="0"/>
            <w:noProof/>
            <w:webHidden/>
          </w:rPr>
          <w:fldChar w:fldCharType="end"/>
        </w:r>
      </w:hyperlink>
    </w:p>
    <w:p w14:paraId="78BED4D8" w14:textId="47C24B4C"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50"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9 </w:t>
        </w:r>
        <w:r w:rsidR="0080287D" w:rsidRPr="00172B9C">
          <w:rPr>
            <w:rStyle w:val="ab"/>
            <w:rFonts w:hint="eastAsia"/>
            <w:smallCaps w:val="0"/>
            <w:noProof/>
          </w:rPr>
          <w:t>檔案資料傳遞架構</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50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8</w:t>
        </w:r>
        <w:r w:rsidR="0080287D" w:rsidRPr="00172B9C">
          <w:rPr>
            <w:smallCaps w:val="0"/>
            <w:noProof/>
            <w:webHidden/>
          </w:rPr>
          <w:fldChar w:fldCharType="end"/>
        </w:r>
      </w:hyperlink>
    </w:p>
    <w:p w14:paraId="4BF8667E" w14:textId="4A5ED404"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51"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10 </w:t>
        </w:r>
        <w:r w:rsidR="0080287D" w:rsidRPr="00172B9C">
          <w:rPr>
            <w:rStyle w:val="ab"/>
            <w:rFonts w:hint="eastAsia"/>
            <w:smallCaps w:val="0"/>
            <w:noProof/>
          </w:rPr>
          <w:t>進入模型頁面與監測站資訊頁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51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9</w:t>
        </w:r>
        <w:r w:rsidR="0080287D" w:rsidRPr="00172B9C">
          <w:rPr>
            <w:smallCaps w:val="0"/>
            <w:noProof/>
            <w:webHidden/>
          </w:rPr>
          <w:fldChar w:fldCharType="end"/>
        </w:r>
      </w:hyperlink>
    </w:p>
    <w:p w14:paraId="1380CBB7" w14:textId="03C2AA5E"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52"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11 Unity</w:t>
        </w:r>
        <w:r w:rsidR="0080287D" w:rsidRPr="00172B9C">
          <w:rPr>
            <w:rStyle w:val="ab"/>
            <w:rFonts w:hint="eastAsia"/>
            <w:smallCaps w:val="0"/>
            <w:noProof/>
          </w:rPr>
          <w:t>呈現數據圖表</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52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89</w:t>
        </w:r>
        <w:r w:rsidR="0080287D" w:rsidRPr="00172B9C">
          <w:rPr>
            <w:smallCaps w:val="0"/>
            <w:noProof/>
            <w:webHidden/>
          </w:rPr>
          <w:fldChar w:fldCharType="end"/>
        </w:r>
      </w:hyperlink>
    </w:p>
    <w:p w14:paraId="4F13DA16" w14:textId="6DC7998A"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53"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12 </w:t>
        </w:r>
        <w:r w:rsidR="0080287D" w:rsidRPr="00172B9C">
          <w:rPr>
            <w:rStyle w:val="ab"/>
            <w:rFonts w:hint="eastAsia"/>
            <w:smallCaps w:val="0"/>
            <w:noProof/>
          </w:rPr>
          <w:t>狀態說明頁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53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90</w:t>
        </w:r>
        <w:r w:rsidR="0080287D" w:rsidRPr="00172B9C">
          <w:rPr>
            <w:smallCaps w:val="0"/>
            <w:noProof/>
            <w:webHidden/>
          </w:rPr>
          <w:fldChar w:fldCharType="end"/>
        </w:r>
      </w:hyperlink>
    </w:p>
    <w:p w14:paraId="47A25715" w14:textId="266F3EB0" w:rsidR="0080287D" w:rsidRPr="00172B9C" w:rsidRDefault="00161E9F">
      <w:pPr>
        <w:pStyle w:val="ae"/>
        <w:tabs>
          <w:tab w:val="right" w:leader="dot" w:pos="8777"/>
        </w:tabs>
        <w:rPr>
          <w:rFonts w:asciiTheme="minorHAnsi" w:eastAsiaTheme="minorEastAsia" w:hAnsiTheme="minorHAnsi" w:cstheme="minorBidi"/>
          <w:smallCaps w:val="0"/>
          <w:noProof/>
          <w:szCs w:val="22"/>
        </w:rPr>
      </w:pPr>
      <w:hyperlink w:anchor="_Toc106974354" w:history="1">
        <w:r w:rsidR="0080287D" w:rsidRPr="00172B9C">
          <w:rPr>
            <w:rStyle w:val="ab"/>
            <w:rFonts w:hint="eastAsia"/>
            <w:smallCaps w:val="0"/>
            <w:noProof/>
          </w:rPr>
          <w:t>圖</w:t>
        </w:r>
        <w:r w:rsidR="0080287D" w:rsidRPr="00172B9C">
          <w:rPr>
            <w:rStyle w:val="ab"/>
            <w:smallCaps w:val="0"/>
            <w:noProof/>
          </w:rPr>
          <w:t xml:space="preserve"> 4</w:t>
        </w:r>
        <w:r w:rsidR="0080287D" w:rsidRPr="00172B9C">
          <w:rPr>
            <w:rStyle w:val="ab"/>
            <w:smallCaps w:val="0"/>
            <w:noProof/>
          </w:rPr>
          <w:noBreakHyphen/>
          <w:t xml:space="preserve">13 </w:t>
        </w:r>
        <w:r w:rsidR="0080287D" w:rsidRPr="00172B9C">
          <w:rPr>
            <w:rStyle w:val="ab"/>
            <w:rFonts w:hint="eastAsia"/>
            <w:smallCaps w:val="0"/>
            <w:noProof/>
          </w:rPr>
          <w:t>更新狀態說明於模型頁面</w:t>
        </w:r>
        <w:r w:rsidR="0080287D" w:rsidRPr="00172B9C">
          <w:rPr>
            <w:smallCaps w:val="0"/>
            <w:noProof/>
            <w:webHidden/>
          </w:rPr>
          <w:tab/>
        </w:r>
        <w:r w:rsidR="0080287D" w:rsidRPr="00172B9C">
          <w:rPr>
            <w:smallCaps w:val="0"/>
            <w:noProof/>
            <w:webHidden/>
          </w:rPr>
          <w:fldChar w:fldCharType="begin"/>
        </w:r>
        <w:r w:rsidR="0080287D" w:rsidRPr="00172B9C">
          <w:rPr>
            <w:smallCaps w:val="0"/>
            <w:noProof/>
            <w:webHidden/>
          </w:rPr>
          <w:instrText xml:space="preserve"> PAGEREF _Toc106974354 \h </w:instrText>
        </w:r>
        <w:r w:rsidR="0080287D" w:rsidRPr="00172B9C">
          <w:rPr>
            <w:smallCaps w:val="0"/>
            <w:noProof/>
            <w:webHidden/>
          </w:rPr>
        </w:r>
        <w:r w:rsidR="0080287D" w:rsidRPr="00172B9C">
          <w:rPr>
            <w:smallCaps w:val="0"/>
            <w:noProof/>
            <w:webHidden/>
          </w:rPr>
          <w:fldChar w:fldCharType="separate"/>
        </w:r>
        <w:r w:rsidR="00643F6D">
          <w:rPr>
            <w:smallCaps w:val="0"/>
            <w:noProof/>
            <w:webHidden/>
          </w:rPr>
          <w:t>90</w:t>
        </w:r>
        <w:r w:rsidR="0080287D" w:rsidRPr="00172B9C">
          <w:rPr>
            <w:smallCaps w:val="0"/>
            <w:noProof/>
            <w:webHidden/>
          </w:rPr>
          <w:fldChar w:fldCharType="end"/>
        </w:r>
      </w:hyperlink>
    </w:p>
    <w:p w14:paraId="79F06E26" w14:textId="39F39958" w:rsidR="00E00056" w:rsidRPr="00172B9C" w:rsidRDefault="006F06EB" w:rsidP="00AD5C37">
      <w:pPr>
        <w:spacing w:line="480" w:lineRule="auto"/>
        <w:ind w:left="480" w:firstLine="400"/>
        <w:rPr>
          <w:sz w:val="20"/>
          <w:szCs w:val="20"/>
        </w:rPr>
      </w:pPr>
      <w:r w:rsidRPr="00172B9C">
        <w:rPr>
          <w:sz w:val="20"/>
          <w:szCs w:val="20"/>
        </w:rPr>
        <w:fldChar w:fldCharType="end"/>
      </w:r>
      <w:r w:rsidR="00E00056" w:rsidRPr="00172B9C">
        <w:rPr>
          <w:sz w:val="20"/>
          <w:szCs w:val="20"/>
        </w:rPr>
        <w:br w:type="page"/>
      </w:r>
    </w:p>
    <w:p w14:paraId="3D0C8743" w14:textId="77777777" w:rsidR="00E00056" w:rsidRPr="00172B9C" w:rsidRDefault="00E00056" w:rsidP="00E00056">
      <w:pPr>
        <w:pStyle w:val="1"/>
        <w:numPr>
          <w:ilvl w:val="0"/>
          <w:numId w:val="0"/>
        </w:numPr>
        <w:spacing w:after="360"/>
      </w:pPr>
      <w:bookmarkStart w:id="741" w:name="_Toc107005794"/>
      <w:r w:rsidRPr="00172B9C">
        <w:lastRenderedPageBreak/>
        <w:t>表目錄</w:t>
      </w:r>
      <w:bookmarkEnd w:id="741"/>
    </w:p>
    <w:p w14:paraId="66E9E734" w14:textId="56D956AF" w:rsidR="000F26F0" w:rsidRPr="000F26F0" w:rsidRDefault="00E00056">
      <w:pPr>
        <w:pStyle w:val="ae"/>
        <w:tabs>
          <w:tab w:val="right" w:leader="dot" w:pos="8777"/>
        </w:tabs>
        <w:rPr>
          <w:rFonts w:asciiTheme="minorHAnsi" w:eastAsiaTheme="minorEastAsia" w:hAnsiTheme="minorHAnsi" w:cstheme="minorBidi"/>
          <w:smallCaps w:val="0"/>
          <w:noProof/>
          <w:szCs w:val="22"/>
        </w:rPr>
      </w:pPr>
      <w:r w:rsidRPr="000F26F0">
        <w:rPr>
          <w:rFonts w:cs="Times New Roman"/>
          <w:smallCaps w:val="0"/>
        </w:rPr>
        <w:fldChar w:fldCharType="begin"/>
      </w:r>
      <w:r w:rsidRPr="000F26F0">
        <w:rPr>
          <w:rFonts w:cs="Times New Roman"/>
          <w:smallCaps w:val="0"/>
        </w:rPr>
        <w:instrText xml:space="preserve"> TOC \h \z \c "</w:instrText>
      </w:r>
      <w:r w:rsidRPr="000F26F0">
        <w:rPr>
          <w:rFonts w:cs="Times New Roman"/>
          <w:smallCaps w:val="0"/>
        </w:rPr>
        <w:instrText>表</w:instrText>
      </w:r>
      <w:r w:rsidRPr="000F26F0">
        <w:rPr>
          <w:rFonts w:cs="Times New Roman"/>
          <w:smallCaps w:val="0"/>
        </w:rPr>
        <w:instrText xml:space="preserve">" </w:instrText>
      </w:r>
      <w:r w:rsidRPr="000F26F0">
        <w:rPr>
          <w:rFonts w:cs="Times New Roman"/>
          <w:smallCaps w:val="0"/>
        </w:rPr>
        <w:fldChar w:fldCharType="separate"/>
      </w:r>
      <w:hyperlink w:anchor="_Toc106977569" w:history="1">
        <w:r w:rsidR="000F26F0" w:rsidRPr="000F26F0">
          <w:rPr>
            <w:rStyle w:val="ab"/>
            <w:rFonts w:hint="eastAsia"/>
            <w:smallCaps w:val="0"/>
            <w:noProof/>
          </w:rPr>
          <w:t>表</w:t>
        </w:r>
        <w:r w:rsidR="000F26F0" w:rsidRPr="000F26F0">
          <w:rPr>
            <w:rStyle w:val="ab"/>
            <w:smallCaps w:val="0"/>
            <w:noProof/>
          </w:rPr>
          <w:t xml:space="preserve"> 1</w:t>
        </w:r>
        <w:r w:rsidR="000F26F0" w:rsidRPr="000F26F0">
          <w:rPr>
            <w:rStyle w:val="ab"/>
            <w:smallCaps w:val="0"/>
            <w:noProof/>
          </w:rPr>
          <w:noBreakHyphen/>
          <w:t xml:space="preserve">1 </w:t>
        </w:r>
        <w:r w:rsidR="000F26F0" w:rsidRPr="000F26F0">
          <w:rPr>
            <w:rStyle w:val="ab"/>
            <w:rFonts w:hint="eastAsia"/>
            <w:smallCaps w:val="0"/>
            <w:noProof/>
          </w:rPr>
          <w:t>物聯網架構</w:t>
        </w:r>
        <w:r w:rsidR="000F26F0" w:rsidRPr="000F26F0">
          <w:rPr>
            <w:rStyle w:val="ab"/>
            <w:smallCaps w:val="0"/>
            <w:noProof/>
          </w:rPr>
          <w:t>[4]</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69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7</w:t>
        </w:r>
        <w:r w:rsidR="000F26F0" w:rsidRPr="000F26F0">
          <w:rPr>
            <w:smallCaps w:val="0"/>
            <w:noProof/>
            <w:webHidden/>
          </w:rPr>
          <w:fldChar w:fldCharType="end"/>
        </w:r>
      </w:hyperlink>
    </w:p>
    <w:p w14:paraId="3657A250" w14:textId="17DDD7AB"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0" w:history="1">
        <w:r w:rsidR="000F26F0" w:rsidRPr="000F26F0">
          <w:rPr>
            <w:rStyle w:val="ab"/>
            <w:rFonts w:hint="eastAsia"/>
            <w:smallCaps w:val="0"/>
            <w:noProof/>
          </w:rPr>
          <w:t>表</w:t>
        </w:r>
        <w:r w:rsidR="000F26F0" w:rsidRPr="000F26F0">
          <w:rPr>
            <w:rStyle w:val="ab"/>
            <w:smallCaps w:val="0"/>
            <w:noProof/>
          </w:rPr>
          <w:t xml:space="preserve"> 1</w:t>
        </w:r>
        <w:r w:rsidR="000F26F0" w:rsidRPr="000F26F0">
          <w:rPr>
            <w:rStyle w:val="ab"/>
            <w:smallCaps w:val="0"/>
            <w:noProof/>
          </w:rPr>
          <w:noBreakHyphen/>
          <w:t xml:space="preserve">2 </w:t>
        </w:r>
        <w:r w:rsidR="000F26F0" w:rsidRPr="000F26F0">
          <w:rPr>
            <w:rStyle w:val="ab"/>
            <w:rFonts w:hint="eastAsia"/>
            <w:smallCaps w:val="0"/>
            <w:noProof/>
          </w:rPr>
          <w:t>常見無線通訊協定分類</w:t>
        </w:r>
        <w:r w:rsidR="000F26F0" w:rsidRPr="000F26F0">
          <w:rPr>
            <w:rStyle w:val="ab"/>
            <w:smallCaps w:val="0"/>
            <w:noProof/>
          </w:rPr>
          <w:t>[4]</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0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8</w:t>
        </w:r>
        <w:r w:rsidR="000F26F0" w:rsidRPr="000F26F0">
          <w:rPr>
            <w:smallCaps w:val="0"/>
            <w:noProof/>
            <w:webHidden/>
          </w:rPr>
          <w:fldChar w:fldCharType="end"/>
        </w:r>
      </w:hyperlink>
    </w:p>
    <w:p w14:paraId="5AFAAA88" w14:textId="193613A2"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1"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1  Arduino</w:t>
        </w:r>
        <w:r w:rsidR="000F26F0" w:rsidRPr="000F26F0">
          <w:rPr>
            <w:rStyle w:val="ab"/>
            <w:rFonts w:hint="eastAsia"/>
            <w:smallCaps w:val="0"/>
            <w:noProof/>
          </w:rPr>
          <w:t>與樹莓派之比較</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1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14</w:t>
        </w:r>
        <w:r w:rsidR="000F26F0" w:rsidRPr="000F26F0">
          <w:rPr>
            <w:smallCaps w:val="0"/>
            <w:noProof/>
            <w:webHidden/>
          </w:rPr>
          <w:fldChar w:fldCharType="end"/>
        </w:r>
      </w:hyperlink>
    </w:p>
    <w:p w14:paraId="5D6D0A95" w14:textId="5976614E"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2"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 xml:space="preserve">2  MPU6050 </w:t>
        </w:r>
        <w:r w:rsidR="000F26F0" w:rsidRPr="000F26F0">
          <w:rPr>
            <w:rStyle w:val="ab"/>
            <w:rFonts w:hint="eastAsia"/>
            <w:smallCaps w:val="0"/>
            <w:noProof/>
          </w:rPr>
          <w:t>感測模組規格表</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2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20</w:t>
        </w:r>
        <w:r w:rsidR="000F26F0" w:rsidRPr="000F26F0">
          <w:rPr>
            <w:smallCaps w:val="0"/>
            <w:noProof/>
            <w:webHidden/>
          </w:rPr>
          <w:fldChar w:fldCharType="end"/>
        </w:r>
      </w:hyperlink>
    </w:p>
    <w:p w14:paraId="3B3BD48A" w14:textId="1E6FA853"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3"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3  BF350-3AA</w:t>
        </w:r>
        <w:r w:rsidR="000F26F0" w:rsidRPr="000F26F0">
          <w:rPr>
            <w:rStyle w:val="ab"/>
            <w:rFonts w:hint="eastAsia"/>
            <w:smallCaps w:val="0"/>
            <w:noProof/>
          </w:rPr>
          <w:t>感測模組規格表</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3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23</w:t>
        </w:r>
        <w:r w:rsidR="000F26F0" w:rsidRPr="000F26F0">
          <w:rPr>
            <w:smallCaps w:val="0"/>
            <w:noProof/>
            <w:webHidden/>
          </w:rPr>
          <w:fldChar w:fldCharType="end"/>
        </w:r>
      </w:hyperlink>
    </w:p>
    <w:p w14:paraId="015586E2" w14:textId="603916F6"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4"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 xml:space="preserve">4 </w:t>
        </w:r>
        <w:r w:rsidR="000F26F0" w:rsidRPr="000F26F0">
          <w:rPr>
            <w:rStyle w:val="ab"/>
            <w:rFonts w:hint="eastAsia"/>
            <w:smallCaps w:val="0"/>
            <w:noProof/>
          </w:rPr>
          <w:t>無線傳輸技術比較</w:t>
        </w:r>
        <w:r w:rsidR="000F26F0" w:rsidRPr="000F26F0">
          <w:rPr>
            <w:rStyle w:val="ab"/>
            <w:smallCaps w:val="0"/>
            <w:noProof/>
          </w:rPr>
          <w:t>[19]</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4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24</w:t>
        </w:r>
        <w:r w:rsidR="000F26F0" w:rsidRPr="000F26F0">
          <w:rPr>
            <w:smallCaps w:val="0"/>
            <w:noProof/>
            <w:webHidden/>
          </w:rPr>
          <w:fldChar w:fldCharType="end"/>
        </w:r>
      </w:hyperlink>
    </w:p>
    <w:p w14:paraId="492429EC" w14:textId="7D18D8FC"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5"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5  XBee PRO S3B</w:t>
        </w:r>
        <w:r w:rsidR="000F26F0" w:rsidRPr="000F26F0">
          <w:rPr>
            <w:rStyle w:val="ab"/>
            <w:rFonts w:hint="eastAsia"/>
            <w:smallCaps w:val="0"/>
            <w:noProof/>
          </w:rPr>
          <w:t>規格表</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5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25</w:t>
        </w:r>
        <w:r w:rsidR="000F26F0" w:rsidRPr="000F26F0">
          <w:rPr>
            <w:smallCaps w:val="0"/>
            <w:noProof/>
            <w:webHidden/>
          </w:rPr>
          <w:fldChar w:fldCharType="end"/>
        </w:r>
      </w:hyperlink>
    </w:p>
    <w:p w14:paraId="0B6927D1" w14:textId="3F633107"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6"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6  LTE-M</w:t>
        </w:r>
        <w:r w:rsidR="000F26F0" w:rsidRPr="000F26F0">
          <w:rPr>
            <w:rStyle w:val="ab"/>
            <w:rFonts w:hint="eastAsia"/>
            <w:smallCaps w:val="0"/>
            <w:noProof/>
          </w:rPr>
          <w:t>與</w:t>
        </w:r>
        <w:r w:rsidR="000F26F0" w:rsidRPr="000F26F0">
          <w:rPr>
            <w:rStyle w:val="ab"/>
            <w:smallCaps w:val="0"/>
            <w:noProof/>
          </w:rPr>
          <w:t>NB-IoT</w:t>
        </w:r>
        <w:r w:rsidR="000F26F0" w:rsidRPr="000F26F0">
          <w:rPr>
            <w:rStyle w:val="ab"/>
            <w:rFonts w:hint="eastAsia"/>
            <w:smallCaps w:val="0"/>
            <w:noProof/>
          </w:rPr>
          <w:t>比較表</w:t>
        </w:r>
        <w:r w:rsidR="000F26F0" w:rsidRPr="000F26F0">
          <w:rPr>
            <w:rStyle w:val="ab"/>
            <w:smallCaps w:val="0"/>
            <w:noProof/>
          </w:rPr>
          <w:t>[20]</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6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26</w:t>
        </w:r>
        <w:r w:rsidR="000F26F0" w:rsidRPr="000F26F0">
          <w:rPr>
            <w:smallCaps w:val="0"/>
            <w:noProof/>
            <w:webHidden/>
          </w:rPr>
          <w:fldChar w:fldCharType="end"/>
        </w:r>
      </w:hyperlink>
    </w:p>
    <w:p w14:paraId="5C293D23" w14:textId="104BD1E7"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7"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 xml:space="preserve">7 </w:t>
        </w:r>
        <w:r w:rsidR="000F26F0" w:rsidRPr="000F26F0">
          <w:rPr>
            <w:rStyle w:val="ab"/>
            <w:rFonts w:hint="eastAsia"/>
            <w:smallCaps w:val="0"/>
            <w:noProof/>
          </w:rPr>
          <w:t>接收之原始數據</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7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49</w:t>
        </w:r>
        <w:r w:rsidR="000F26F0" w:rsidRPr="000F26F0">
          <w:rPr>
            <w:smallCaps w:val="0"/>
            <w:noProof/>
            <w:webHidden/>
          </w:rPr>
          <w:fldChar w:fldCharType="end"/>
        </w:r>
      </w:hyperlink>
    </w:p>
    <w:p w14:paraId="351B5B1B" w14:textId="37797F98"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8"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 xml:space="preserve">8 </w:t>
        </w:r>
        <w:r w:rsidR="000F26F0" w:rsidRPr="000F26F0">
          <w:rPr>
            <w:rStyle w:val="ab"/>
            <w:rFonts w:hint="eastAsia"/>
            <w:smallCaps w:val="0"/>
            <w:noProof/>
          </w:rPr>
          <w:t>監測模組使用材料費用明細</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8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52</w:t>
        </w:r>
        <w:r w:rsidR="000F26F0" w:rsidRPr="000F26F0">
          <w:rPr>
            <w:smallCaps w:val="0"/>
            <w:noProof/>
            <w:webHidden/>
          </w:rPr>
          <w:fldChar w:fldCharType="end"/>
        </w:r>
      </w:hyperlink>
    </w:p>
    <w:p w14:paraId="7582EA28" w14:textId="41A1358C"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79"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 xml:space="preserve">9 </w:t>
        </w:r>
        <w:r w:rsidR="000F26F0" w:rsidRPr="000F26F0">
          <w:rPr>
            <w:rStyle w:val="ab"/>
            <w:rFonts w:hint="eastAsia"/>
            <w:smallCaps w:val="0"/>
            <w:noProof/>
          </w:rPr>
          <w:t>兩種通訊模組之監測設備組總費用</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79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52</w:t>
        </w:r>
        <w:r w:rsidR="000F26F0" w:rsidRPr="000F26F0">
          <w:rPr>
            <w:smallCaps w:val="0"/>
            <w:noProof/>
            <w:webHidden/>
          </w:rPr>
          <w:fldChar w:fldCharType="end"/>
        </w:r>
      </w:hyperlink>
    </w:p>
    <w:p w14:paraId="3A5DE815" w14:textId="107DFE25"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0" w:history="1">
        <w:r w:rsidR="000F26F0" w:rsidRPr="000F26F0">
          <w:rPr>
            <w:rStyle w:val="ab"/>
            <w:rFonts w:hint="eastAsia"/>
            <w:smallCaps w:val="0"/>
            <w:noProof/>
          </w:rPr>
          <w:t>表</w:t>
        </w:r>
        <w:r w:rsidR="000F26F0" w:rsidRPr="000F26F0">
          <w:rPr>
            <w:rStyle w:val="ab"/>
            <w:smallCaps w:val="0"/>
            <w:noProof/>
          </w:rPr>
          <w:t xml:space="preserve"> 2</w:t>
        </w:r>
        <w:r w:rsidR="000F26F0" w:rsidRPr="000F26F0">
          <w:rPr>
            <w:rStyle w:val="ab"/>
            <w:smallCaps w:val="0"/>
            <w:noProof/>
          </w:rPr>
          <w:noBreakHyphen/>
          <w:t xml:space="preserve">10 </w:t>
        </w:r>
        <w:r w:rsidR="000F26F0" w:rsidRPr="000F26F0">
          <w:rPr>
            <w:rStyle w:val="ab"/>
            <w:rFonts w:hint="eastAsia"/>
            <w:smallCaps w:val="0"/>
            <w:noProof/>
          </w:rPr>
          <w:t>高精度感測設備之材料費用表</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0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53</w:t>
        </w:r>
        <w:r w:rsidR="000F26F0" w:rsidRPr="000F26F0">
          <w:rPr>
            <w:smallCaps w:val="0"/>
            <w:noProof/>
            <w:webHidden/>
          </w:rPr>
          <w:fldChar w:fldCharType="end"/>
        </w:r>
      </w:hyperlink>
    </w:p>
    <w:p w14:paraId="3F9D48AB" w14:textId="212349C7"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1" w:history="1">
        <w:r w:rsidR="000F26F0" w:rsidRPr="000F26F0">
          <w:rPr>
            <w:rStyle w:val="ab"/>
            <w:rFonts w:hint="eastAsia"/>
            <w:smallCaps w:val="0"/>
            <w:noProof/>
          </w:rPr>
          <w:t>表</w:t>
        </w:r>
        <w:r w:rsidR="000F26F0" w:rsidRPr="000F26F0">
          <w:rPr>
            <w:rStyle w:val="ab"/>
            <w:smallCaps w:val="0"/>
            <w:noProof/>
          </w:rPr>
          <w:t xml:space="preserve"> 3</w:t>
        </w:r>
        <w:r w:rsidR="000F26F0" w:rsidRPr="000F26F0">
          <w:rPr>
            <w:rStyle w:val="ab"/>
            <w:smallCaps w:val="0"/>
            <w:noProof/>
          </w:rPr>
          <w:noBreakHyphen/>
          <w:t xml:space="preserve">1 </w:t>
        </w:r>
        <w:r w:rsidR="000F26F0" w:rsidRPr="000F26F0">
          <w:rPr>
            <w:rStyle w:val="ab"/>
            <w:rFonts w:hint="eastAsia"/>
            <w:smallCaps w:val="0"/>
            <w:noProof/>
          </w:rPr>
          <w:t>使用者操作介面</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1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67</w:t>
        </w:r>
        <w:r w:rsidR="000F26F0" w:rsidRPr="000F26F0">
          <w:rPr>
            <w:smallCaps w:val="0"/>
            <w:noProof/>
            <w:webHidden/>
          </w:rPr>
          <w:fldChar w:fldCharType="end"/>
        </w:r>
      </w:hyperlink>
    </w:p>
    <w:p w14:paraId="0FF99633" w14:textId="51DA1A67"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2" w:history="1">
        <w:r w:rsidR="000F26F0" w:rsidRPr="000F26F0">
          <w:rPr>
            <w:rStyle w:val="ab"/>
            <w:rFonts w:hint="eastAsia"/>
            <w:smallCaps w:val="0"/>
            <w:noProof/>
          </w:rPr>
          <w:t>表</w:t>
        </w:r>
        <w:r w:rsidR="000F26F0" w:rsidRPr="000F26F0">
          <w:rPr>
            <w:rStyle w:val="ab"/>
            <w:smallCaps w:val="0"/>
            <w:noProof/>
          </w:rPr>
          <w:t xml:space="preserve"> 4</w:t>
        </w:r>
        <w:r w:rsidR="000F26F0" w:rsidRPr="000F26F0">
          <w:rPr>
            <w:rStyle w:val="ab"/>
            <w:smallCaps w:val="0"/>
            <w:noProof/>
          </w:rPr>
          <w:noBreakHyphen/>
          <w:t xml:space="preserve">1 </w:t>
        </w:r>
        <w:r w:rsidR="000F26F0" w:rsidRPr="000F26F0">
          <w:rPr>
            <w:rStyle w:val="ab"/>
            <w:rFonts w:hint="eastAsia"/>
            <w:smallCaps w:val="0"/>
            <w:noProof/>
          </w:rPr>
          <w:t>三車班之詳細車班資料</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2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72</w:t>
        </w:r>
        <w:r w:rsidR="000F26F0" w:rsidRPr="000F26F0">
          <w:rPr>
            <w:smallCaps w:val="0"/>
            <w:noProof/>
            <w:webHidden/>
          </w:rPr>
          <w:fldChar w:fldCharType="end"/>
        </w:r>
      </w:hyperlink>
    </w:p>
    <w:p w14:paraId="7503E057" w14:textId="5661879F"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3" w:history="1">
        <w:r w:rsidR="000F26F0" w:rsidRPr="000F26F0">
          <w:rPr>
            <w:rStyle w:val="ab"/>
            <w:rFonts w:hint="eastAsia"/>
            <w:smallCaps w:val="0"/>
            <w:noProof/>
          </w:rPr>
          <w:t>表</w:t>
        </w:r>
        <w:r w:rsidR="000F26F0" w:rsidRPr="000F26F0">
          <w:rPr>
            <w:rStyle w:val="ab"/>
            <w:smallCaps w:val="0"/>
            <w:noProof/>
          </w:rPr>
          <w:t xml:space="preserve"> 4</w:t>
        </w:r>
        <w:r w:rsidR="000F26F0" w:rsidRPr="000F26F0">
          <w:rPr>
            <w:rStyle w:val="ab"/>
            <w:smallCaps w:val="0"/>
            <w:noProof/>
          </w:rPr>
          <w:noBreakHyphen/>
          <w:t xml:space="preserve">2 </w:t>
        </w:r>
        <w:r w:rsidR="000F26F0" w:rsidRPr="000F26F0">
          <w:rPr>
            <w:rStyle w:val="ab"/>
            <w:rFonts w:hint="eastAsia"/>
            <w:smallCaps w:val="0"/>
            <w:noProof/>
          </w:rPr>
          <w:t>各車種之監測數值與通過速度表</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3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76</w:t>
        </w:r>
        <w:r w:rsidR="000F26F0" w:rsidRPr="000F26F0">
          <w:rPr>
            <w:smallCaps w:val="0"/>
            <w:noProof/>
            <w:webHidden/>
          </w:rPr>
          <w:fldChar w:fldCharType="end"/>
        </w:r>
      </w:hyperlink>
    </w:p>
    <w:p w14:paraId="30C26430" w14:textId="78063F39"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4" w:history="1">
        <w:r w:rsidR="000F26F0" w:rsidRPr="000F26F0">
          <w:rPr>
            <w:rStyle w:val="ab"/>
            <w:rFonts w:hint="eastAsia"/>
            <w:smallCaps w:val="0"/>
            <w:noProof/>
          </w:rPr>
          <w:t>表</w:t>
        </w:r>
        <w:r w:rsidR="000F26F0" w:rsidRPr="000F26F0">
          <w:rPr>
            <w:rStyle w:val="ab"/>
            <w:smallCaps w:val="0"/>
            <w:noProof/>
          </w:rPr>
          <w:t xml:space="preserve"> 4</w:t>
        </w:r>
        <w:r w:rsidR="000F26F0" w:rsidRPr="000F26F0">
          <w:rPr>
            <w:rStyle w:val="ab"/>
            <w:smallCaps w:val="0"/>
            <w:noProof/>
          </w:rPr>
          <w:noBreakHyphen/>
          <w:t xml:space="preserve">3 </w:t>
        </w:r>
        <w:r w:rsidR="000F26F0" w:rsidRPr="000F26F0">
          <w:rPr>
            <w:rStyle w:val="ab"/>
            <w:rFonts w:hint="eastAsia"/>
            <w:smallCaps w:val="0"/>
            <w:noProof/>
          </w:rPr>
          <w:t>橫向阻力與振動加速度之平均值</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4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83</w:t>
        </w:r>
        <w:r w:rsidR="000F26F0" w:rsidRPr="000F26F0">
          <w:rPr>
            <w:smallCaps w:val="0"/>
            <w:noProof/>
            <w:webHidden/>
          </w:rPr>
          <w:fldChar w:fldCharType="end"/>
        </w:r>
      </w:hyperlink>
    </w:p>
    <w:p w14:paraId="2C8A6592" w14:textId="7D73A633"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5" w:history="1">
        <w:r w:rsidR="000F26F0" w:rsidRPr="000F26F0">
          <w:rPr>
            <w:rStyle w:val="ab"/>
            <w:rFonts w:hint="eastAsia"/>
            <w:smallCaps w:val="0"/>
            <w:noProof/>
          </w:rPr>
          <w:t>表</w:t>
        </w:r>
        <w:r w:rsidR="000F26F0" w:rsidRPr="000F26F0">
          <w:rPr>
            <w:rStyle w:val="ab"/>
            <w:smallCaps w:val="0"/>
            <w:noProof/>
          </w:rPr>
          <w:t xml:space="preserve"> 4</w:t>
        </w:r>
        <w:r w:rsidR="000F26F0" w:rsidRPr="000F26F0">
          <w:rPr>
            <w:rStyle w:val="ab"/>
            <w:smallCaps w:val="0"/>
            <w:noProof/>
          </w:rPr>
          <w:noBreakHyphen/>
          <w:t xml:space="preserve">4 </w:t>
        </w:r>
        <w:r w:rsidR="000F26F0" w:rsidRPr="000F26F0">
          <w:rPr>
            <w:rStyle w:val="ab"/>
            <w:rFonts w:hint="eastAsia"/>
            <w:smallCaps w:val="0"/>
            <w:noProof/>
          </w:rPr>
          <w:t>橫向阻力與振動加速度之變異數平均值</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5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83</w:t>
        </w:r>
        <w:r w:rsidR="000F26F0" w:rsidRPr="000F26F0">
          <w:rPr>
            <w:smallCaps w:val="0"/>
            <w:noProof/>
            <w:webHidden/>
          </w:rPr>
          <w:fldChar w:fldCharType="end"/>
        </w:r>
      </w:hyperlink>
    </w:p>
    <w:p w14:paraId="54676D9A" w14:textId="3E2218AF"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6" w:history="1">
        <w:r w:rsidR="000F26F0" w:rsidRPr="000F26F0">
          <w:rPr>
            <w:rStyle w:val="ab"/>
            <w:rFonts w:hint="eastAsia"/>
            <w:smallCaps w:val="0"/>
            <w:noProof/>
          </w:rPr>
          <w:t>表</w:t>
        </w:r>
        <w:r w:rsidR="000F26F0" w:rsidRPr="000F26F0">
          <w:rPr>
            <w:rStyle w:val="ab"/>
            <w:smallCaps w:val="0"/>
            <w:noProof/>
          </w:rPr>
          <w:t xml:space="preserve"> 4</w:t>
        </w:r>
        <w:r w:rsidR="000F26F0" w:rsidRPr="000F26F0">
          <w:rPr>
            <w:rStyle w:val="ab"/>
            <w:smallCaps w:val="0"/>
            <w:noProof/>
          </w:rPr>
          <w:noBreakHyphen/>
          <w:t xml:space="preserve">5 </w:t>
        </w:r>
        <w:r w:rsidR="000F26F0" w:rsidRPr="000F26F0">
          <w:rPr>
            <w:rStyle w:val="ab"/>
            <w:rFonts w:hint="eastAsia"/>
            <w:smallCaps w:val="0"/>
            <w:noProof/>
          </w:rPr>
          <w:t>趨勢結果整理</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6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83</w:t>
        </w:r>
        <w:r w:rsidR="000F26F0" w:rsidRPr="000F26F0">
          <w:rPr>
            <w:smallCaps w:val="0"/>
            <w:noProof/>
            <w:webHidden/>
          </w:rPr>
          <w:fldChar w:fldCharType="end"/>
        </w:r>
      </w:hyperlink>
    </w:p>
    <w:p w14:paraId="1EE48570" w14:textId="1F2DAF3F" w:rsidR="000F26F0" w:rsidRPr="000F26F0" w:rsidRDefault="00161E9F">
      <w:pPr>
        <w:pStyle w:val="ae"/>
        <w:tabs>
          <w:tab w:val="right" w:leader="dot" w:pos="8777"/>
        </w:tabs>
        <w:rPr>
          <w:rFonts w:asciiTheme="minorHAnsi" w:eastAsiaTheme="minorEastAsia" w:hAnsiTheme="minorHAnsi" w:cstheme="minorBidi"/>
          <w:smallCaps w:val="0"/>
          <w:noProof/>
          <w:szCs w:val="22"/>
        </w:rPr>
      </w:pPr>
      <w:hyperlink w:anchor="_Toc106977587" w:history="1">
        <w:r w:rsidR="000F26F0" w:rsidRPr="000F26F0">
          <w:rPr>
            <w:rStyle w:val="ab"/>
            <w:rFonts w:hint="eastAsia"/>
            <w:smallCaps w:val="0"/>
            <w:noProof/>
          </w:rPr>
          <w:t>表</w:t>
        </w:r>
        <w:r w:rsidR="000F26F0" w:rsidRPr="000F26F0">
          <w:rPr>
            <w:rStyle w:val="ab"/>
            <w:smallCaps w:val="0"/>
            <w:noProof/>
          </w:rPr>
          <w:t xml:space="preserve"> 4</w:t>
        </w:r>
        <w:r w:rsidR="000F26F0" w:rsidRPr="000F26F0">
          <w:rPr>
            <w:rStyle w:val="ab"/>
            <w:smallCaps w:val="0"/>
            <w:noProof/>
          </w:rPr>
          <w:noBreakHyphen/>
          <w:t xml:space="preserve">6 </w:t>
        </w:r>
        <w:r w:rsidR="000F26F0" w:rsidRPr="000F26F0">
          <w:rPr>
            <w:rStyle w:val="ab"/>
            <w:rFonts w:hint="eastAsia"/>
            <w:smallCaps w:val="0"/>
            <w:noProof/>
          </w:rPr>
          <w:t>監測項目與通過車速之相關係數表</w:t>
        </w:r>
        <w:r w:rsidR="000F26F0" w:rsidRPr="000F26F0">
          <w:rPr>
            <w:smallCaps w:val="0"/>
            <w:noProof/>
            <w:webHidden/>
          </w:rPr>
          <w:tab/>
        </w:r>
        <w:r w:rsidR="000F26F0" w:rsidRPr="000F26F0">
          <w:rPr>
            <w:smallCaps w:val="0"/>
            <w:noProof/>
            <w:webHidden/>
          </w:rPr>
          <w:fldChar w:fldCharType="begin"/>
        </w:r>
        <w:r w:rsidR="000F26F0" w:rsidRPr="000F26F0">
          <w:rPr>
            <w:smallCaps w:val="0"/>
            <w:noProof/>
            <w:webHidden/>
          </w:rPr>
          <w:instrText xml:space="preserve"> PAGEREF _Toc106977587 \h </w:instrText>
        </w:r>
        <w:r w:rsidR="000F26F0" w:rsidRPr="000F26F0">
          <w:rPr>
            <w:smallCaps w:val="0"/>
            <w:noProof/>
            <w:webHidden/>
          </w:rPr>
        </w:r>
        <w:r w:rsidR="000F26F0" w:rsidRPr="000F26F0">
          <w:rPr>
            <w:smallCaps w:val="0"/>
            <w:noProof/>
            <w:webHidden/>
          </w:rPr>
          <w:fldChar w:fldCharType="separate"/>
        </w:r>
        <w:r w:rsidR="00643F6D">
          <w:rPr>
            <w:smallCaps w:val="0"/>
            <w:noProof/>
            <w:webHidden/>
          </w:rPr>
          <w:t>86</w:t>
        </w:r>
        <w:r w:rsidR="000F26F0" w:rsidRPr="000F26F0">
          <w:rPr>
            <w:smallCaps w:val="0"/>
            <w:noProof/>
            <w:webHidden/>
          </w:rPr>
          <w:fldChar w:fldCharType="end"/>
        </w:r>
      </w:hyperlink>
    </w:p>
    <w:p w14:paraId="447E5195" w14:textId="3FDFE105" w:rsidR="00C4429D" w:rsidRPr="00F037DC" w:rsidRDefault="00E00056" w:rsidP="00E00056">
      <w:pPr>
        <w:spacing w:line="480" w:lineRule="auto"/>
        <w:ind w:left="480" w:firstLine="400"/>
      </w:pPr>
      <w:r w:rsidRPr="000F26F0">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742" w:name="_Toc107005795"/>
      <w:r w:rsidRPr="00B87ABF">
        <w:t>緒論</w:t>
      </w:r>
      <w:bookmarkEnd w:id="742"/>
    </w:p>
    <w:p w14:paraId="45871DD5" w14:textId="194A12C7" w:rsidR="004C6A3B" w:rsidRPr="009F2D68" w:rsidRDefault="00CD54B3" w:rsidP="00390A82">
      <w:pPr>
        <w:pStyle w:val="21"/>
        <w:spacing w:before="360" w:afterLines="50" w:after="180"/>
      </w:pPr>
      <w:r>
        <w:rPr>
          <w:rFonts w:hint="eastAsia"/>
        </w:rPr>
        <w:t xml:space="preserve">　</w:t>
      </w:r>
      <w:bookmarkStart w:id="743" w:name="_Toc107005796"/>
      <w:r w:rsidRPr="009F2D68">
        <w:t>研究動機與目的</w:t>
      </w:r>
      <w:bookmarkEnd w:id="743"/>
    </w:p>
    <w:p w14:paraId="444D0749" w14:textId="52CFF51C" w:rsidR="00812872" w:rsidRDefault="00812872" w:rsidP="00812872">
      <w:pPr>
        <w:pStyle w:val="aa"/>
        <w:ind w:firstLine="480"/>
        <w:jc w:val="both"/>
        <w:rPr>
          <w:ins w:id="744" w:author="張寶騌 CHANG,PAO-TSUNG" w:date="2022-06-17T20:25:00Z"/>
        </w:rPr>
      </w:pPr>
      <w:ins w:id="745" w:author="張寶騌 CHANG,PAO-TSUNG" w:date="2022-06-17T20:25:00Z">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在市面上能夠看到各式各樣電子元件，例如微</w:t>
        </w:r>
        <w:del w:id="746" w:author="張寶騌 CHANG,PAO-TSUNG" w:date="2022-04-26T13:30:00Z">
          <w:r w:rsidDel="00F6079A">
            <w:rPr>
              <w:rFonts w:hint="eastAsia"/>
            </w:rPr>
            <w:delText>處理</w:delText>
          </w:r>
        </w:del>
        <w:r>
          <w:rPr>
            <w:rFonts w:hint="eastAsia"/>
          </w:rPr>
          <w:t>控制器</w:t>
        </w:r>
      </w:ins>
      <w:ins w:id="747" w:author="張寶騌 CHANG,PAO-TSUNG" w:date="2022-06-21T21:48:00Z">
        <w:r w:rsidR="00FB198E">
          <w:rPr>
            <w:rFonts w:hint="eastAsia"/>
          </w:rPr>
          <w:t>、</w:t>
        </w:r>
      </w:ins>
      <w:ins w:id="748" w:author="張寶騌 CHANG,PAO-TSUNG" w:date="2022-06-21T21:49:00Z">
        <w:r w:rsidR="00FB198E">
          <w:rPr>
            <w:rFonts w:hint="eastAsia"/>
          </w:rPr>
          <w:t>微電腦</w:t>
        </w:r>
      </w:ins>
      <w:ins w:id="749" w:author="張寶騌 CHANG,PAO-TSUNG" w:date="2022-06-17T20:25:00Z">
        <w:r>
          <w:rPr>
            <w:rFonts w:hint="eastAsia"/>
          </w:rPr>
          <w:t>、三軸加速計</w:t>
        </w:r>
        <w:del w:id="750" w:author="張寶騌 CHANG,PAO-TSUNG" w:date="2022-04-26T13:30:00Z">
          <w:r w:rsidDel="00F6079A">
            <w:rPr>
              <w:rFonts w:hint="eastAsia"/>
            </w:rPr>
            <w:delText>規</w:delText>
          </w:r>
        </w:del>
        <w:r>
          <w:rPr>
            <w:rFonts w:hint="eastAsia"/>
          </w:rPr>
          <w:t>、</w:t>
        </w:r>
      </w:ins>
      <w:ins w:id="751" w:author="張寶騌 CHANG,PAO-TSUNG" w:date="2022-06-17T21:16:00Z">
        <w:r w:rsidR="00560ED7">
          <w:rPr>
            <w:rFonts w:hint="eastAsia"/>
          </w:rPr>
          <w:t>重量感測器</w:t>
        </w:r>
      </w:ins>
      <w:ins w:id="752" w:author="張寶騌 CHANG,PAO-TSUNG" w:date="2022-06-21T21:51:00Z">
        <w:r w:rsidR="00FB198E">
          <w:rPr>
            <w:rFonts w:hint="eastAsia"/>
          </w:rPr>
          <w:t>、應變計</w:t>
        </w:r>
      </w:ins>
      <w:ins w:id="753" w:author="張寶騌 CHANG,PAO-TSUNG" w:date="2022-06-21T16:21:00Z">
        <w:r w:rsidR="00C5570A">
          <w:rPr>
            <w:rFonts w:hint="eastAsia"/>
          </w:rPr>
          <w:t>等模組，以</w:t>
        </w:r>
      </w:ins>
      <w:ins w:id="754" w:author="張寶騌 CHANG,PAO-TSUNG" w:date="2022-06-17T20:25:00Z">
        <w:r>
          <w:rPr>
            <w:rFonts w:hint="eastAsia"/>
          </w:rPr>
          <w:t>及</w:t>
        </w:r>
      </w:ins>
      <w:ins w:id="755" w:author="張寶騌 CHANG,PAO-TSUNG" w:date="2022-06-21T16:21:00Z">
        <w:r w:rsidR="00C5570A">
          <w:rPr>
            <w:rFonts w:hint="eastAsia"/>
          </w:rPr>
          <w:t>能因應不同傳輸距離的</w:t>
        </w:r>
      </w:ins>
      <w:ins w:id="756" w:author="張寶騌 CHANG,PAO-TSUNG" w:date="2022-06-17T20:25:00Z">
        <w:r>
          <w:rPr>
            <w:rFonts w:hint="eastAsia"/>
          </w:rPr>
          <w:t>無線通訊</w:t>
        </w:r>
      </w:ins>
      <w:ins w:id="757" w:author="張寶騌 CHANG,PAO-TSUNG" w:date="2022-06-21T16:22:00Z">
        <w:r w:rsidR="00C5570A">
          <w:rPr>
            <w:rFonts w:hint="eastAsia"/>
          </w:rPr>
          <w:t>設備</w:t>
        </w:r>
      </w:ins>
      <w:ins w:id="758" w:author="張寶騌 CHANG,PAO-TSUNG" w:date="2022-06-17T20:25:00Z">
        <w:r>
          <w:rPr>
            <w:rFonts w:hint="eastAsia"/>
          </w:rPr>
          <w:t>。</w:t>
        </w:r>
        <w:del w:id="759" w:author="張寶騌 CHANG,PAO-TSUNG" w:date="2022-06-15T16:01:00Z">
          <w:r w:rsidDel="005E1E29">
            <w:rPr>
              <w:rFonts w:hint="eastAsia"/>
            </w:rPr>
            <w:delText>。</w:delText>
          </w:r>
        </w:del>
        <w:r>
          <w:rPr>
            <w:rFonts w:hint="eastAsia"/>
          </w:rPr>
          <w:t>盼能藉由這些低成本</w:t>
        </w:r>
        <w:del w:id="760" w:author="張寶騌 CHANG,PAO-TSUNG" w:date="2022-06-16T16:13:00Z">
          <w:r w:rsidDel="006561B1">
            <w:rPr>
              <w:rFonts w:hint="eastAsia"/>
            </w:rPr>
            <w:delText>電子</w:delText>
          </w:r>
        </w:del>
        <w:r>
          <w:rPr>
            <w:rFonts w:hint="eastAsia"/>
          </w:rPr>
          <w:t>的感測元件，</w:t>
        </w:r>
        <w:del w:id="761" w:author="張寶騌 CHANG,PAO-TSUNG" w:date="2022-06-16T16:14:00Z">
          <w:r w:rsidDel="006561B1">
            <w:rPr>
              <w:rFonts w:hint="eastAsia"/>
            </w:rPr>
            <w:delText>讓裝置</w:delText>
          </w:r>
        </w:del>
        <w:r>
          <w:rPr>
            <w:rFonts w:hint="eastAsia"/>
          </w:rPr>
          <w:t>透過</w:t>
        </w:r>
        <w:del w:id="762" w:author="張寶騌 CHANG,PAO-TSUNG" w:date="2022-06-16T16:14:00Z">
          <w:r w:rsidDel="006561B1">
            <w:rPr>
              <w:rFonts w:hint="eastAsia"/>
            </w:rPr>
            <w:delText>感測器</w:delText>
          </w:r>
        </w:del>
        <w:r>
          <w:rPr>
            <w:rFonts w:hint="eastAsia"/>
          </w:rPr>
          <w:t>長期蒐集資料，</w:t>
        </w:r>
        <w:del w:id="763" w:author="張寶騌 CHANG,PAO-TSUNG" w:date="2022-06-16T16:15:00Z">
          <w:r w:rsidDel="006561B1">
            <w:rPr>
              <w:rFonts w:hint="eastAsia"/>
            </w:rPr>
            <w:delText>以</w:delText>
          </w:r>
        </w:del>
        <w:r>
          <w:rPr>
            <w:rFonts w:hint="eastAsia"/>
          </w:rPr>
          <w:t>達到</w:t>
        </w:r>
        <w:del w:id="764" w:author="張寶騌 CHANG,PAO-TSUNG" w:date="2022-06-16T16:14:00Z">
          <w:r w:rsidDel="006561B1">
            <w:rPr>
              <w:rFonts w:hint="eastAsia"/>
            </w:rPr>
            <w:delText>能有</w:delText>
          </w:r>
        </w:del>
        <w:r>
          <w:rPr>
            <w:rFonts w:hint="eastAsia"/>
          </w:rPr>
          <w:t>即時監測</w:t>
        </w:r>
        <w:del w:id="765" w:author="張寶騌 CHANG,PAO-TSUNG" w:date="2022-06-16T16:14:00Z">
          <w:r w:rsidDel="006561B1">
            <w:rPr>
              <w:rFonts w:hint="eastAsia"/>
            </w:rPr>
            <w:delText>及</w:delText>
          </w:r>
        </w:del>
        <w:r>
          <w:rPr>
            <w:rFonts w:hint="eastAsia"/>
          </w:rPr>
          <w:t>以及觀察長期趨勢的效果。</w:t>
        </w:r>
      </w:ins>
    </w:p>
    <w:p w14:paraId="5A1D54FC" w14:textId="2598F8DC" w:rsidR="00812872" w:rsidRDefault="00812872" w:rsidP="00812872">
      <w:pPr>
        <w:pStyle w:val="aa"/>
        <w:ind w:firstLine="480"/>
        <w:jc w:val="both"/>
        <w:rPr>
          <w:ins w:id="766" w:author="張寶騌 CHANG,PAO-TSUNG" w:date="2022-06-17T20:25:00Z"/>
        </w:rPr>
      </w:pPr>
      <w:ins w:id="767" w:author="張寶騌 CHANG,PAO-TSUNG" w:date="2022-06-17T20:25:00Z">
        <w:r>
          <w:rPr>
            <w:rFonts w:hint="eastAsia"/>
          </w:rPr>
          <w:t>另外，近年來亦有</w:t>
        </w:r>
      </w:ins>
      <w:r w:rsidR="005F73E0">
        <w:rPr>
          <w:rFonts w:hint="eastAsia"/>
        </w:rPr>
        <w:t>許多人機</w:t>
      </w:r>
      <w:ins w:id="768" w:author="張寶騌 CHANG,PAO-TSUNG" w:date="2022-06-17T20:25:00Z">
        <w:r>
          <w:rPr>
            <w:rFonts w:hint="eastAsia"/>
          </w:rPr>
          <w:t>互動的科技，其特點為將在現實世界所感知到的狀態，透過傳輸的方式將訊息呈現於互動平台上，讓使用者能夠在遠端就能體驗到現場的狀況。因為具有連動性與互動性的特點，可讓營運或維護人員方便監控各項設施之表現及使用狀況，並可即時採取相對應措施，很適合運用於工程等設施的管理。</w:t>
        </w:r>
      </w:ins>
    </w:p>
    <w:p w14:paraId="32521CBE" w14:textId="06C7DF6A" w:rsidR="00812872" w:rsidDel="0059299F" w:rsidRDefault="0059299F">
      <w:pPr>
        <w:ind w:left="480" w:firstLine="480"/>
        <w:rPr>
          <w:del w:id="769" w:author="張寶騌 CHANG,PAO-TSUNG" w:date="2022-06-15T16:24:00Z"/>
        </w:rPr>
        <w:pPrChange w:id="770" w:author="張寶騌 CHANG,PAO-TSUNG" w:date="2022-06-21T21:45:00Z">
          <w:pPr>
            <w:pStyle w:val="aa"/>
            <w:ind w:firstLine="480"/>
          </w:pPr>
        </w:pPrChange>
      </w:pPr>
      <w:ins w:id="771" w:author="張寶騌 CHANG,PAO-TSUNG" w:date="2022-06-21T21:44:00Z">
        <w:r>
          <w:rPr>
            <w:rFonts w:hint="eastAsia"/>
          </w:rPr>
          <w:t>由於多數</w:t>
        </w:r>
      </w:ins>
      <w:ins w:id="772" w:author="張寶騌 CHANG,PAO-TSUNG" w:date="2022-06-21T21:45:00Z">
        <w:r>
          <w:rPr>
            <w:rFonts w:hint="eastAsia"/>
          </w:rPr>
          <w:t>的</w:t>
        </w:r>
      </w:ins>
      <w:ins w:id="773" w:author="張寶騌 CHANG,PAO-TSUNG" w:date="2022-06-21T21:44:00Z">
        <w:r w:rsidRPr="009F672F">
          <w:rPr>
            <w:rFonts w:hint="eastAsia"/>
          </w:rPr>
          <w:t>應用</w:t>
        </w:r>
      </w:ins>
      <w:ins w:id="774" w:author="張寶騌 CHANG,PAO-TSUNG" w:date="2022-06-21T21:46:00Z">
        <w:r>
          <w:rPr>
            <w:rFonts w:hint="eastAsia"/>
          </w:rPr>
          <w:t>是使用在</w:t>
        </w:r>
      </w:ins>
      <w:ins w:id="775" w:author="張寶騌 CHANG,PAO-TSUNG" w:date="2022-06-21T21:44:00Z">
        <w:r w:rsidRPr="009F672F">
          <w:rPr>
            <w:rFonts w:hint="eastAsia"/>
          </w:rPr>
          <w:t>建築物或橋樑等土建設施，較少應用於軌道系統上</w:t>
        </w:r>
      </w:ins>
      <w:ins w:id="776" w:author="張寶騌 CHANG,PAO-TSUNG" w:date="2022-06-21T21:46:00Z">
        <w:r w:rsidR="00FB198E">
          <w:rPr>
            <w:rFonts w:hint="eastAsia"/>
          </w:rPr>
          <w:t>，</w:t>
        </w:r>
      </w:ins>
      <w:ins w:id="777" w:author="張寶騌 CHANG,PAO-TSUNG" w:date="2022-06-21T21:44:00Z">
        <w:r w:rsidRPr="009F672F">
          <w:rPr>
            <w:rFonts w:hint="eastAsia"/>
          </w:rPr>
          <w:t>因此本研究將以上技術應用於軌道組件上</w:t>
        </w:r>
      </w:ins>
      <w:ins w:id="778" w:author="張寶騌 CHANG,PAO-TSUNG" w:date="2022-06-21T21:47:00Z">
        <w:r w:rsidR="00FB198E">
          <w:rPr>
            <w:rFonts w:hint="eastAsia"/>
          </w:rPr>
          <w:t>，監測</w:t>
        </w:r>
      </w:ins>
    </w:p>
    <w:p w14:paraId="13256CA8" w14:textId="2C277891" w:rsidR="00FB198E" w:rsidRDefault="00812872" w:rsidP="00884EC0">
      <w:pPr>
        <w:pStyle w:val="aa"/>
        <w:ind w:firstLine="480"/>
        <w:rPr>
          <w:ins w:id="779" w:author="張寶騌 CHANG,PAO-TSUNG" w:date="2022-06-21T21:49:00Z"/>
        </w:rPr>
      </w:pPr>
      <w:ins w:id="780" w:author="張寶騌 CHANG,PAO-TSUNG" w:date="2022-06-17T20:25:00Z">
        <w:del w:id="781" w:author="張寶騌 CHANG,PAO-TSUNG" w:date="2022-06-15T16:25:00Z">
          <w:r w:rsidDel="00BC74CA">
            <w:rPr>
              <w:rFonts w:hint="eastAsia"/>
            </w:rPr>
            <w:delText>臺鐵</w:delText>
          </w:r>
        </w:del>
        <w:r>
          <w:rPr>
            <w:rFonts w:hint="eastAsia"/>
          </w:rPr>
          <w:t>軌道</w:t>
        </w:r>
      </w:ins>
      <w:ins w:id="782" w:author="張寶騌 CHANG,PAO-TSUNG" w:date="2022-06-21T21:47:00Z">
        <w:r w:rsidR="00FB198E">
          <w:rPr>
            <w:rFonts w:hint="eastAsia"/>
          </w:rPr>
          <w:t>的</w:t>
        </w:r>
      </w:ins>
      <w:ins w:id="783" w:author="張寶騌 CHANG,PAO-TSUNG" w:date="2022-06-17T20:25:00Z">
        <w:del w:id="784" w:author="張寶騌 CHANG,PAO-TSUNG" w:date="2022-06-15T17:52:00Z">
          <w:r w:rsidDel="00D33D65">
            <w:rPr>
              <w:rFonts w:hint="eastAsia"/>
            </w:rPr>
            <w:delText>系統</w:delText>
          </w:r>
        </w:del>
        <w:r>
          <w:rPr>
            <w:rFonts w:hint="eastAsia"/>
          </w:rPr>
          <w:t>狀態</w:t>
        </w:r>
        <w:del w:id="785" w:author="張寶騌 CHANG,PAO-TSUNG" w:date="2022-06-15T17:51:00Z">
          <w:r w:rsidDel="00D33D65">
            <w:rPr>
              <w:rFonts w:hint="eastAsia"/>
            </w:rPr>
            <w:delText>工務養護之中</w:delText>
          </w:r>
        </w:del>
      </w:ins>
      <w:ins w:id="786" w:author="張寶騌 CHANG,PAO-TSUNG" w:date="2022-06-21T21:47:00Z">
        <w:r w:rsidR="00FB198E">
          <w:rPr>
            <w:rFonts w:hint="eastAsia"/>
          </w:rPr>
          <w:t>。</w:t>
        </w:r>
      </w:ins>
      <w:ins w:id="787" w:author="張寶騌 CHANG,PAO-TSUNG" w:date="2022-06-17T20:25:00Z">
        <w:del w:id="788" w:author="張寶騌 CHANG,PAO-TSUNG" w:date="2022-06-16T01:02:00Z">
          <w:r w:rsidDel="00136401">
            <w:rPr>
              <w:rFonts w:hint="eastAsia"/>
            </w:rPr>
            <w:delText>，</w:delText>
          </w:r>
        </w:del>
        <w:proofErr w:type="gramStart"/>
        <w:r>
          <w:rPr>
            <w:rFonts w:hint="eastAsia"/>
          </w:rPr>
          <w:t>採用物聯網</w:t>
        </w:r>
        <w:proofErr w:type="gramEnd"/>
        <w:r>
          <w:rPr>
            <w:rFonts w:hint="eastAsia"/>
          </w:rPr>
          <w:t>架構之工具感測並</w:t>
        </w:r>
      </w:ins>
      <w:ins w:id="789" w:author="張寶騌 CHANG,PAO-TSUNG" w:date="2022-06-21T16:23:00Z">
        <w:r w:rsidR="00494321">
          <w:rPr>
            <w:rFonts w:hint="eastAsia"/>
          </w:rPr>
          <w:t>無線傳輸將</w:t>
        </w:r>
      </w:ins>
      <w:ins w:id="790" w:author="張寶騌 CHANG,PAO-TSUNG" w:date="2022-06-17T20:25:00Z">
        <w:r>
          <w:rPr>
            <w:rFonts w:hint="eastAsia"/>
          </w:rPr>
          <w:t>數據回傳，分析其監測趨勢</w:t>
        </w:r>
      </w:ins>
      <w:ins w:id="791" w:author="張寶騌 CHANG,PAO-TSUNG" w:date="2022-06-21T16:24:00Z">
        <w:r w:rsidR="00494321">
          <w:rPr>
            <w:rFonts w:hint="eastAsia"/>
          </w:rPr>
          <w:t>。然後，建置</w:t>
        </w:r>
      </w:ins>
      <w:proofErr w:type="gramStart"/>
      <w:ins w:id="792" w:author="張寶騌 CHANG,PAO-TSUNG" w:date="2022-06-21T16:25:00Z">
        <w:r w:rsidR="00494321">
          <w:rPr>
            <w:rFonts w:hint="eastAsia"/>
          </w:rPr>
          <w:t>一</w:t>
        </w:r>
      </w:ins>
      <w:ins w:id="793" w:author="張寶騌 CHANG,PAO-TSUNG" w:date="2022-06-21T16:26:00Z">
        <w:r w:rsidR="00494321">
          <w:rPr>
            <w:rFonts w:hint="eastAsia"/>
          </w:rPr>
          <w:t>具有</w:t>
        </w:r>
      </w:ins>
      <w:ins w:id="794" w:author="張寶騌 CHANG,PAO-TSUNG" w:date="2022-06-21T16:25:00Z">
        <w:r w:rsidR="00494321">
          <w:rPr>
            <w:rFonts w:hint="eastAsia"/>
          </w:rPr>
          <w:t>實虛整合</w:t>
        </w:r>
      </w:ins>
      <w:proofErr w:type="gramEnd"/>
      <w:ins w:id="795" w:author="張寶騌 CHANG,PAO-TSUNG" w:date="2022-06-21T16:26:00Z">
        <w:r w:rsidR="00494321">
          <w:rPr>
            <w:rFonts w:hint="eastAsia"/>
          </w:rPr>
          <w:t>功能</w:t>
        </w:r>
      </w:ins>
      <w:ins w:id="796" w:author="張寶騌 CHANG,PAO-TSUNG" w:date="2022-06-21T16:25:00Z">
        <w:r w:rsidR="00494321">
          <w:rPr>
            <w:rFonts w:hint="eastAsia"/>
          </w:rPr>
          <w:t>的互動平台，</w:t>
        </w:r>
      </w:ins>
      <w:ins w:id="797" w:author="張寶騌 CHANG,PAO-TSUNG" w:date="2022-06-17T20:25:00Z">
        <w:r>
          <w:rPr>
            <w:rFonts w:hint="eastAsia"/>
          </w:rPr>
          <w:t>將監測</w:t>
        </w:r>
      </w:ins>
      <w:ins w:id="798" w:author="張寶騌 CHANG,PAO-TSUNG" w:date="2022-06-21T16:26:00Z">
        <w:r w:rsidR="00494321">
          <w:rPr>
            <w:rFonts w:hint="eastAsia"/>
          </w:rPr>
          <w:t>之</w:t>
        </w:r>
      </w:ins>
      <w:ins w:id="799" w:author="張寶騌 CHANG,PAO-TSUNG" w:date="2022-06-17T20:25:00Z">
        <w:r>
          <w:rPr>
            <w:rFonts w:hint="eastAsia"/>
          </w:rPr>
          <w:t>數據</w:t>
        </w:r>
      </w:ins>
      <w:ins w:id="800" w:author="張寶騌 CHANG,PAO-TSUNG" w:date="2022-06-21T16:25:00Z">
        <w:r w:rsidR="00494321">
          <w:rPr>
            <w:rFonts w:hint="eastAsia"/>
          </w:rPr>
          <w:t>趨勢</w:t>
        </w:r>
      </w:ins>
      <w:ins w:id="801" w:author="張寶騌 CHANG,PAO-TSUNG" w:date="2022-06-17T20:25:00Z">
        <w:r>
          <w:rPr>
            <w:rFonts w:hint="eastAsia"/>
          </w:rPr>
          <w:t>呈現於平台中</w:t>
        </w:r>
      </w:ins>
      <w:ins w:id="802" w:author="張寶騌 CHANG,PAO-TSUNG" w:date="2022-06-21T16:26:00Z">
        <w:r w:rsidR="00494321">
          <w:rPr>
            <w:rFonts w:hint="eastAsia"/>
          </w:rPr>
          <w:t>，以較</w:t>
        </w:r>
      </w:ins>
      <w:ins w:id="803" w:author="張寶騌 CHANG,PAO-TSUNG" w:date="2022-06-21T16:27:00Z">
        <w:r w:rsidR="00494321">
          <w:rPr>
            <w:rFonts w:hint="eastAsia"/>
          </w:rPr>
          <w:t>視覺的方式呈現</w:t>
        </w:r>
      </w:ins>
      <w:ins w:id="804" w:author="張寶騌 CHANG,PAO-TSUNG" w:date="2022-06-17T20:25:00Z">
        <w:r>
          <w:rPr>
            <w:rFonts w:hint="eastAsia"/>
          </w:rPr>
          <w:t>。期望</w:t>
        </w:r>
      </w:ins>
      <w:ins w:id="805" w:author="張寶騌 CHANG,PAO-TSUNG" w:date="2022-06-21T16:27:00Z">
        <w:r w:rsidR="00D976E7">
          <w:rPr>
            <w:rFonts w:hint="eastAsia"/>
          </w:rPr>
          <w:t>建立一個</w:t>
        </w:r>
      </w:ins>
      <w:ins w:id="806" w:author="張寶騌 CHANG,PAO-TSUNG" w:date="2022-06-21T16:45:00Z">
        <w:r w:rsidR="00884EC0" w:rsidRPr="00884EC0">
          <w:rPr>
            <w:rFonts w:hint="eastAsia"/>
          </w:rPr>
          <w:t>軌道聯網監測</w:t>
        </w:r>
        <w:proofErr w:type="gramStart"/>
        <w:r w:rsidR="00884EC0" w:rsidRPr="00884EC0">
          <w:rPr>
            <w:rFonts w:hint="eastAsia"/>
          </w:rPr>
          <w:t>及實虛整合</w:t>
        </w:r>
        <w:proofErr w:type="gramEnd"/>
        <w:r w:rsidR="00884EC0" w:rsidRPr="00884EC0">
          <w:rPr>
            <w:rFonts w:hint="eastAsia"/>
          </w:rPr>
          <w:t>應用之初步架構</w:t>
        </w:r>
      </w:ins>
      <w:ins w:id="807" w:author="張寶騌 CHANG,PAO-TSUNG" w:date="2022-06-21T16:33:00Z">
        <w:r w:rsidR="00041BB8">
          <w:rPr>
            <w:rFonts w:hint="eastAsia"/>
          </w:rPr>
          <w:t>，</w:t>
        </w:r>
      </w:ins>
      <w:ins w:id="808" w:author="張寶騌 CHANG,PAO-TSUNG" w:date="2022-06-17T20:25:00Z">
        <w:del w:id="809" w:author="張寶騌 CHANG,PAO-TSUNG" w:date="2022-06-15T17:57:00Z">
          <w:r w:rsidDel="00632352">
            <w:rPr>
              <w:rFonts w:hint="eastAsia"/>
            </w:rPr>
            <w:delText>透過軌道模型可視化之特性將物聯網系統所量測的數據呈現於軌道資訊模型中，</w:delText>
          </w:r>
        </w:del>
        <w:r>
          <w:rPr>
            <w:rFonts w:hint="eastAsia"/>
          </w:rPr>
          <w:t>使得軌道養護人員於</w:t>
        </w:r>
        <w:del w:id="810" w:author="張寶騌 CHANG,PAO-TSUNG" w:date="2022-06-15T17:58:00Z">
          <w:r w:rsidDel="00E66E9A">
            <w:rPr>
              <w:rFonts w:hint="eastAsia"/>
            </w:rPr>
            <w:delText>執行養護</w:delText>
          </w:r>
        </w:del>
        <w:r>
          <w:rPr>
            <w:rFonts w:hint="eastAsia"/>
          </w:rPr>
          <w:t>作業得以有更為清楚與方便的工具，以提升效率與品質</w:t>
        </w:r>
        <w:r w:rsidRPr="007E6E15">
          <w:t>。</w:t>
        </w:r>
      </w:ins>
    </w:p>
    <w:p w14:paraId="0149300A" w14:textId="77777777" w:rsidR="00FB198E" w:rsidRDefault="00FB198E">
      <w:pPr>
        <w:widowControl/>
        <w:spacing w:line="240" w:lineRule="auto"/>
        <w:ind w:leftChars="0" w:left="0" w:firstLineChars="0" w:firstLine="0"/>
        <w:rPr>
          <w:ins w:id="811" w:author="張寶騌 CHANG,PAO-TSUNG" w:date="2022-06-21T21:49:00Z"/>
        </w:rPr>
      </w:pPr>
      <w:ins w:id="812" w:author="張寶騌 CHANG,PAO-TSUNG" w:date="2022-06-21T21:49:00Z">
        <w:r>
          <w:br w:type="page"/>
        </w:r>
      </w:ins>
    </w:p>
    <w:p w14:paraId="16894BA3" w14:textId="77777777" w:rsidR="00812872" w:rsidDel="00966B17" w:rsidRDefault="00812872">
      <w:pPr>
        <w:pStyle w:val="aa"/>
        <w:ind w:firstLine="480"/>
        <w:jc w:val="both"/>
        <w:rPr>
          <w:ins w:id="813" w:author="張寶騌 CHANG,PAO-TSUNG" w:date="2022-06-17T20:25:00Z"/>
          <w:del w:id="814" w:author="張寶騌 CHANG,PAO-TSUNG" w:date="2022-06-15T22:57:00Z"/>
        </w:rPr>
      </w:pPr>
      <w:bookmarkStart w:id="815" w:name="_Toc106814667"/>
      <w:bookmarkStart w:id="816" w:name="_Toc106814907"/>
      <w:bookmarkStart w:id="817" w:name="_Toc106974015"/>
      <w:bookmarkStart w:id="818" w:name="_Toc106993576"/>
      <w:bookmarkStart w:id="819" w:name="_Toc106993818"/>
      <w:bookmarkStart w:id="820" w:name="_Toc107003311"/>
      <w:bookmarkStart w:id="821" w:name="_Toc107003553"/>
      <w:bookmarkStart w:id="822" w:name="_Toc107003793"/>
      <w:bookmarkStart w:id="823" w:name="_Toc107005557"/>
      <w:bookmarkStart w:id="824" w:name="_Toc107005797"/>
      <w:bookmarkEnd w:id="815"/>
      <w:bookmarkEnd w:id="816"/>
      <w:bookmarkEnd w:id="817"/>
      <w:bookmarkEnd w:id="818"/>
      <w:bookmarkEnd w:id="819"/>
      <w:bookmarkEnd w:id="820"/>
      <w:bookmarkEnd w:id="821"/>
      <w:bookmarkEnd w:id="822"/>
      <w:bookmarkEnd w:id="823"/>
      <w:bookmarkEnd w:id="824"/>
    </w:p>
    <w:p w14:paraId="4C2C9566" w14:textId="7B9E826D" w:rsidR="0058487D" w:rsidDel="00812872" w:rsidRDefault="00330758" w:rsidP="004D181A">
      <w:pPr>
        <w:pStyle w:val="aa"/>
        <w:ind w:firstLine="480"/>
        <w:jc w:val="both"/>
        <w:rPr>
          <w:del w:id="825" w:author="張寶騌 CHANG,PAO-TSUNG" w:date="2022-06-17T20:25:00Z"/>
        </w:rPr>
      </w:pPr>
      <w:del w:id="826" w:author="張寶騌 CHANG,PAO-TSUNG" w:date="2022-06-15T16:02:00Z">
        <w:r w:rsidDel="005E1E29">
          <w:rPr>
            <w:rFonts w:hint="eastAsia"/>
          </w:rPr>
          <w:delText>軌</w:delText>
        </w:r>
        <w:r w:rsidR="007E6E15" w:rsidDel="005E1E29">
          <w:rPr>
            <w:rFonts w:hint="eastAsia"/>
          </w:rPr>
          <w:delText>道建設</w:delText>
        </w:r>
        <w:r w:rsidR="0068502C" w:rsidDel="005E1E29">
          <w:rPr>
            <w:rFonts w:hint="eastAsia"/>
          </w:rPr>
          <w:delText>在</w:delText>
        </w:r>
        <w:r w:rsidR="004A3052" w:rsidRPr="004A3052" w:rsidDel="005E1E29">
          <w:rPr>
            <w:rFonts w:hint="eastAsia"/>
          </w:rPr>
          <w:delText>臺</w:delText>
        </w:r>
        <w:r w:rsidR="007E6E15" w:rsidDel="005E1E29">
          <w:rPr>
            <w:rFonts w:hint="eastAsia"/>
          </w:rPr>
          <w:delText>灣愈來愈受到重視</w:delText>
        </w:r>
        <w:r w:rsidR="008B6343" w:rsidDel="005E1E29">
          <w:rPr>
            <w:rFonts w:hint="eastAsia"/>
          </w:rPr>
          <w:delText>與推廣</w:delText>
        </w:r>
        <w:r w:rsidR="007E6E15" w:rsidDel="005E1E29">
          <w:rPr>
            <w:rFonts w:hint="eastAsia"/>
          </w:rPr>
          <w:delText>，</w:delText>
        </w:r>
        <w:r w:rsidR="00204C48" w:rsidDel="005E1E29">
          <w:rPr>
            <w:rFonts w:hint="eastAsia"/>
          </w:rPr>
          <w:delText>近幾年政府前瞻基礎建設計畫</w:delText>
        </w:r>
        <w:r w:rsidR="00EE6AE7" w:rsidDel="005E1E29">
          <w:rPr>
            <w:rFonts w:hint="eastAsia"/>
          </w:rPr>
          <w:delText>亦</w:delText>
        </w:r>
        <w:r w:rsidR="00204C48" w:rsidDel="005E1E29">
          <w:rPr>
            <w:rFonts w:hint="eastAsia"/>
          </w:rPr>
          <w:delText>預計投入大量經費於</w:delText>
        </w:r>
        <w:r w:rsidR="002F50C2" w:rsidDel="005E1E29">
          <w:rPr>
            <w:rFonts w:hint="eastAsia"/>
          </w:rPr>
          <w:delText>軌道系統</w:delText>
        </w:r>
        <w:r w:rsidR="00204C48" w:rsidDel="005E1E29">
          <w:rPr>
            <w:rFonts w:hint="eastAsia"/>
          </w:rPr>
          <w:delText>之中，</w:delText>
        </w:r>
        <w:r w:rsidR="003409AE" w:rsidDel="005E1E29">
          <w:rPr>
            <w:rFonts w:hint="eastAsia"/>
          </w:rPr>
          <w:delText>由於軌道系統擁有高可靠度、運量大且節能減碳等特性，使得各地無不爭取擁有自己的軌道系統</w:delText>
        </w:r>
      </w:del>
      <w:del w:id="827" w:author="張寶騌 CHANG,PAO-TSUNG" w:date="2022-04-26T13:33:00Z">
        <w:r w:rsidR="003409AE" w:rsidDel="00F6079A">
          <w:rPr>
            <w:rFonts w:hint="eastAsia"/>
          </w:rPr>
          <w:delText>，目前</w:delText>
        </w:r>
        <w:r w:rsidR="00CA1B51" w:rsidDel="00F6079A">
          <w:rPr>
            <w:rFonts w:hint="eastAsia"/>
          </w:rPr>
          <w:delText>也</w:delText>
        </w:r>
        <w:r w:rsidR="00ED4EC7" w:rsidDel="00F6079A">
          <w:rPr>
            <w:rFonts w:hint="eastAsia"/>
          </w:rPr>
          <w:delText>有許多</w:delText>
        </w:r>
        <w:r w:rsidR="00EE6AE7" w:rsidDel="00F6079A">
          <w:rPr>
            <w:rFonts w:hint="eastAsia"/>
          </w:rPr>
          <w:delText>軌道系統</w:delText>
        </w:r>
        <w:r w:rsidR="00C44EDF" w:rsidDel="00F6079A">
          <w:rPr>
            <w:rFonts w:hint="eastAsia"/>
          </w:rPr>
          <w:delText>相關</w:delText>
        </w:r>
        <w:r w:rsidR="00EE6AE7" w:rsidDel="00F6079A">
          <w:rPr>
            <w:rFonts w:hint="eastAsia"/>
          </w:rPr>
          <w:delText>計畫如捷運</w:delText>
        </w:r>
        <w:r w:rsidR="00755DFD" w:rsidDel="00F6079A">
          <w:rPr>
            <w:rFonts w:hint="eastAsia"/>
          </w:rPr>
          <w:delText>、</w:delText>
        </w:r>
        <w:r w:rsidR="00EE6AE7" w:rsidDel="00F6079A">
          <w:rPr>
            <w:rFonts w:hint="eastAsia"/>
          </w:rPr>
          <w:delText>鐵路立體化工程都在</w:delText>
        </w:r>
        <w:r w:rsidR="002A305D" w:rsidDel="00F6079A">
          <w:rPr>
            <w:rFonts w:hint="eastAsia"/>
          </w:rPr>
          <w:delText>進行</w:delText>
        </w:r>
        <w:r w:rsidR="00EE6AE7" w:rsidDel="00F6079A">
          <w:rPr>
            <w:rFonts w:hint="eastAsia"/>
          </w:rPr>
          <w:delText>中</w:delText>
        </w:r>
      </w:del>
      <w:del w:id="828" w:author="張寶騌 CHANG,PAO-TSUNG" w:date="2022-06-15T16:02:00Z">
        <w:r w:rsidR="00E11E53" w:rsidDel="005E1E29">
          <w:rPr>
            <w:rFonts w:hint="eastAsia"/>
          </w:rPr>
          <w:delText>。</w:delText>
        </w:r>
      </w:del>
      <w:del w:id="829" w:author="張寶騌 CHANG,PAO-TSUNG" w:date="2022-06-15T15:56:00Z">
        <w:r w:rsidR="00C52DE2" w:rsidDel="00EB342E">
          <w:rPr>
            <w:rFonts w:hint="eastAsia"/>
          </w:rPr>
          <w:delText>而臺灣最早發展的鐵路系統為臺灣鐵路管理局</w:delText>
        </w:r>
        <w:r w:rsidR="00D353B7" w:rsidDel="00EB342E">
          <w:rPr>
            <w:rFonts w:hint="eastAsia"/>
          </w:rPr>
          <w:delText>（</w:delText>
        </w:r>
        <w:r w:rsidR="00F0319D" w:rsidDel="00EB342E">
          <w:rPr>
            <w:rFonts w:hint="eastAsia"/>
          </w:rPr>
          <w:delText>以下</w:delText>
        </w:r>
        <w:r w:rsidR="00D353B7" w:rsidDel="00EB342E">
          <w:rPr>
            <w:rFonts w:hint="eastAsia"/>
          </w:rPr>
          <w:delText>簡稱</w:delText>
        </w:r>
        <w:r w:rsidR="00D353B7" w:rsidRPr="004A3052" w:rsidDel="00EB342E">
          <w:rPr>
            <w:rFonts w:hint="eastAsia"/>
          </w:rPr>
          <w:delText>臺</w:delText>
        </w:r>
        <w:r w:rsidR="00D353B7" w:rsidDel="00EB342E">
          <w:rPr>
            <w:rFonts w:hint="eastAsia"/>
          </w:rPr>
          <w:delText>鐵）</w:delText>
        </w:r>
        <w:r w:rsidR="004A3052" w:rsidDel="00EB342E">
          <w:rPr>
            <w:rFonts w:hint="eastAsia"/>
          </w:rPr>
          <w:delText>所</w:delText>
        </w:r>
        <w:r w:rsidR="00D36D0B" w:rsidDel="00EB342E">
          <w:rPr>
            <w:rFonts w:hint="eastAsia"/>
          </w:rPr>
          <w:delText>營運</w:delText>
        </w:r>
        <w:r w:rsidR="004A3052" w:rsidDel="00EB342E">
          <w:rPr>
            <w:rFonts w:hint="eastAsia"/>
          </w:rPr>
          <w:delText>的</w:delText>
        </w:r>
        <w:r w:rsidR="00D36D0B" w:rsidDel="00EB342E">
          <w:rPr>
            <w:rFonts w:hint="eastAsia"/>
          </w:rPr>
          <w:delText>路線</w:delText>
        </w:r>
      </w:del>
      <w:del w:id="830" w:author="張寶騌 CHANG,PAO-TSUNG" w:date="2022-06-17T20:25:00Z">
        <w:r w:rsidR="00C52DE2" w:rsidDel="00812872">
          <w:rPr>
            <w:rFonts w:hint="eastAsia"/>
          </w:rPr>
          <w:delText>，</w:delText>
        </w:r>
        <w:r w:rsidR="00AF43D8" w:rsidDel="00812872">
          <w:rPr>
            <w:rFonts w:hint="eastAsia"/>
          </w:rPr>
          <w:delText>發展</w:delText>
        </w:r>
        <w:r w:rsidR="00C52DE2" w:rsidDel="00812872">
          <w:rPr>
            <w:rFonts w:hint="eastAsia"/>
          </w:rPr>
          <w:delText>至今已有百年歷史，</w:delText>
        </w:r>
        <w:r w:rsidR="00C52DE2" w:rsidRPr="00133FF9" w:rsidDel="00812872">
          <w:rPr>
            <w:rFonts w:hint="eastAsia"/>
          </w:rPr>
          <w:delText>然而隨著</w:delText>
        </w:r>
      </w:del>
      <w:del w:id="831" w:author="張寶騌 CHANG,PAO-TSUNG" w:date="2022-06-15T15:56:00Z">
        <w:r w:rsidR="00C52DE2" w:rsidRPr="00133FF9" w:rsidDel="00EB342E">
          <w:rPr>
            <w:rFonts w:hint="eastAsia"/>
          </w:rPr>
          <w:delText>時代</w:delText>
        </w:r>
        <w:r w:rsidR="00133FF9" w:rsidRPr="00133FF9" w:rsidDel="00EB342E">
          <w:rPr>
            <w:rFonts w:hint="eastAsia"/>
          </w:rPr>
          <w:delText>的</w:delText>
        </w:r>
        <w:r w:rsidR="00C52DE2" w:rsidRPr="00133FF9" w:rsidDel="00EB342E">
          <w:rPr>
            <w:rFonts w:hint="eastAsia"/>
          </w:rPr>
          <w:delText>更迭，</w:delText>
        </w:r>
      </w:del>
      <w:del w:id="832" w:author="張寶騌 CHANG,PAO-TSUNG" w:date="2022-06-17T20:25:00Z">
        <w:r w:rsidR="00C52DE2" w:rsidRPr="00133FF9" w:rsidDel="00812872">
          <w:rPr>
            <w:rFonts w:hint="eastAsia"/>
          </w:rPr>
          <w:delText>科技</w:delText>
        </w:r>
        <w:r w:rsidR="00C92402" w:rsidRPr="00133FF9" w:rsidDel="00812872">
          <w:rPr>
            <w:rFonts w:hint="eastAsia"/>
          </w:rPr>
          <w:delText>與各</w:delText>
        </w:r>
        <w:r w:rsidR="00133FF9" w:rsidRPr="00133FF9" w:rsidDel="00812872">
          <w:rPr>
            <w:rFonts w:hint="eastAsia"/>
          </w:rPr>
          <w:delText>項</w:delText>
        </w:r>
        <w:r w:rsidR="00C92402" w:rsidRPr="00133FF9" w:rsidDel="00812872">
          <w:rPr>
            <w:rFonts w:hint="eastAsia"/>
          </w:rPr>
          <w:delText>技術</w:delText>
        </w:r>
        <w:r w:rsidR="00C52DE2" w:rsidRPr="00133FF9" w:rsidDel="00812872">
          <w:rPr>
            <w:rFonts w:hint="eastAsia"/>
          </w:rPr>
          <w:delText>日新月異，</w:delText>
        </w:r>
        <w:r w:rsidR="004A3052" w:rsidRPr="00133FF9" w:rsidDel="00812872">
          <w:rPr>
            <w:rFonts w:hint="eastAsia"/>
          </w:rPr>
          <w:delText>臺</w:delText>
        </w:r>
        <w:r w:rsidR="00C52DE2" w:rsidRPr="00133FF9" w:rsidDel="00812872">
          <w:rPr>
            <w:rFonts w:hint="eastAsia"/>
          </w:rPr>
          <w:delText>鐵</w:delText>
        </w:r>
        <w:r w:rsidR="00C92402" w:rsidRPr="00133FF9" w:rsidDel="00812872">
          <w:rPr>
            <w:rFonts w:hint="eastAsia"/>
          </w:rPr>
          <w:delText>在</w:delText>
        </w:r>
        <w:r w:rsidR="00FE08FF" w:rsidDel="00812872">
          <w:rPr>
            <w:rFonts w:hint="eastAsia"/>
          </w:rPr>
          <w:delText>工務</w:delText>
        </w:r>
        <w:r w:rsidR="00F72D88" w:rsidRPr="00133FF9" w:rsidDel="00812872">
          <w:rPr>
            <w:rFonts w:hint="eastAsia"/>
          </w:rPr>
          <w:delText>養護</w:delText>
        </w:r>
        <w:r w:rsidR="00C52DE2" w:rsidRPr="00133FF9" w:rsidDel="00812872">
          <w:rPr>
            <w:rFonts w:hint="eastAsia"/>
          </w:rPr>
          <w:delText>方</w:delText>
        </w:r>
        <w:r w:rsidR="00814253" w:rsidRPr="00133FF9" w:rsidDel="00812872">
          <w:rPr>
            <w:rFonts w:hint="eastAsia"/>
          </w:rPr>
          <w:delText>面目</w:delText>
        </w:r>
        <w:r w:rsidR="00D27857" w:rsidRPr="00133FF9" w:rsidDel="00812872">
          <w:rPr>
            <w:rFonts w:hint="eastAsia"/>
          </w:rPr>
          <w:delText>前</w:delText>
        </w:r>
        <w:r w:rsidR="00C52DE2" w:rsidRPr="00133FF9" w:rsidDel="00812872">
          <w:rPr>
            <w:rFonts w:hint="eastAsia"/>
          </w:rPr>
          <w:delText>仍然</w:delText>
        </w:r>
        <w:r w:rsidR="00F72D88" w:rsidRPr="00133FF9" w:rsidDel="00812872">
          <w:rPr>
            <w:rFonts w:hint="eastAsia"/>
          </w:rPr>
          <w:delText>部分</w:delText>
        </w:r>
        <w:r w:rsidR="00B24DA9" w:rsidDel="00812872">
          <w:rPr>
            <w:rFonts w:hint="eastAsia"/>
          </w:rPr>
          <w:delText>仰賴</w:delText>
        </w:r>
        <w:r w:rsidR="00C52DE2" w:rsidRPr="00133FF9" w:rsidDel="00812872">
          <w:rPr>
            <w:rFonts w:hint="eastAsia"/>
          </w:rPr>
          <w:delText>人力與手寫的方式進行記錄與管理，</w:delText>
        </w:r>
        <w:r w:rsidR="004D181A" w:rsidDel="00812872">
          <w:rPr>
            <w:rFonts w:hint="eastAsia"/>
          </w:rPr>
          <w:delText>行經需改善路段之通報方式亦多由駕駛或車長回報，</w:delText>
        </w:r>
      </w:del>
      <w:del w:id="833" w:author="張寶騌 CHANG,PAO-TSUNG" w:date="2022-06-15T15:58:00Z">
        <w:r w:rsidR="00C92402" w:rsidRPr="00133FF9" w:rsidDel="00EB342E">
          <w:rPr>
            <w:rFonts w:hint="eastAsia"/>
          </w:rPr>
          <w:delText>不僅效率不高且</w:delText>
        </w:r>
        <w:r w:rsidR="004D181A" w:rsidDel="00EB342E">
          <w:rPr>
            <w:rFonts w:hint="eastAsia"/>
          </w:rPr>
          <w:delText>多仰賴經驗</w:delText>
        </w:r>
        <w:r w:rsidR="00153118" w:rsidDel="00EB342E">
          <w:rPr>
            <w:rFonts w:hint="eastAsia"/>
          </w:rPr>
          <w:delText>，</w:delText>
        </w:r>
      </w:del>
      <w:del w:id="834" w:author="張寶騌 CHANG,PAO-TSUNG" w:date="2022-06-17T20:25:00Z">
        <w:r w:rsidR="0058487D" w:rsidDel="00812872">
          <w:rPr>
            <w:rFonts w:hint="eastAsia"/>
          </w:rPr>
          <w:delText>容易造成軌道監測上的盲點。</w:delText>
        </w:r>
        <w:r w:rsidR="00AF43D8" w:rsidRPr="00133FF9" w:rsidDel="00812872">
          <w:rPr>
            <w:rFonts w:hint="eastAsia"/>
          </w:rPr>
          <w:delText>因此若</w:delText>
        </w:r>
        <w:r w:rsidR="00E316F8" w:rsidRPr="00133FF9" w:rsidDel="00812872">
          <w:rPr>
            <w:rFonts w:hint="eastAsia"/>
          </w:rPr>
          <w:delText>能</w:delText>
        </w:r>
        <w:r w:rsidR="0058487D" w:rsidDel="00812872">
          <w:rPr>
            <w:rFonts w:hint="eastAsia"/>
          </w:rPr>
          <w:delText>引進相關監測設備，在成本不算太高之情況下廣泛架設，將得以使軌道養護範圍更加的全面及效率。</w:delText>
        </w:r>
        <w:bookmarkStart w:id="835" w:name="_Toc106390657"/>
        <w:bookmarkStart w:id="836" w:name="_Toc106814668"/>
        <w:bookmarkStart w:id="837" w:name="_Toc106814908"/>
        <w:bookmarkStart w:id="838" w:name="_Toc106974016"/>
        <w:bookmarkStart w:id="839" w:name="_Toc106993577"/>
        <w:bookmarkStart w:id="840" w:name="_Toc106993819"/>
        <w:bookmarkStart w:id="841" w:name="_Toc107003312"/>
        <w:bookmarkStart w:id="842" w:name="_Toc107003554"/>
        <w:bookmarkStart w:id="843" w:name="_Toc107003794"/>
        <w:bookmarkStart w:id="844" w:name="_Toc107005558"/>
        <w:bookmarkStart w:id="845" w:name="_Toc107005798"/>
        <w:bookmarkEnd w:id="835"/>
        <w:bookmarkEnd w:id="836"/>
        <w:bookmarkEnd w:id="837"/>
        <w:bookmarkEnd w:id="838"/>
        <w:bookmarkEnd w:id="839"/>
        <w:bookmarkEnd w:id="840"/>
        <w:bookmarkEnd w:id="841"/>
        <w:bookmarkEnd w:id="842"/>
        <w:bookmarkEnd w:id="843"/>
        <w:bookmarkEnd w:id="844"/>
        <w:bookmarkEnd w:id="845"/>
      </w:del>
    </w:p>
    <w:p w14:paraId="74919C7B" w14:textId="05DAD0EF" w:rsidR="007B47E4" w:rsidDel="00812872" w:rsidRDefault="00002215" w:rsidP="00210443">
      <w:pPr>
        <w:pStyle w:val="aa"/>
        <w:ind w:firstLine="480"/>
        <w:jc w:val="both"/>
        <w:rPr>
          <w:del w:id="846" w:author="張寶騌 CHANG,PAO-TSUNG" w:date="2022-06-17T20:25:00Z"/>
        </w:rPr>
      </w:pPr>
      <w:del w:id="847" w:author="張寶騌 CHANG,PAO-TSUNG" w:date="2022-06-15T15:59:00Z">
        <w:r w:rsidDel="00EB342E">
          <w:rPr>
            <w:rFonts w:hint="eastAsia"/>
          </w:rPr>
          <w:delText>資訊科技日新月異，而且越來越發達，</w:delText>
        </w:r>
      </w:del>
      <w:del w:id="848" w:author="張寶騌 CHANG,PAO-TSUNG" w:date="2022-06-17T20:25:00Z">
        <w:r w:rsidDel="00812872">
          <w:rPr>
            <w:rFonts w:hint="eastAsia"/>
          </w:rPr>
          <w:delText>國內外皆能看見有自動化量測</w:delText>
        </w:r>
        <w:r w:rsidR="00210443" w:rsidDel="00812872">
          <w:rPr>
            <w:rFonts w:hint="eastAsia"/>
          </w:rPr>
          <w:delText>土建設施的</w:delText>
        </w:r>
        <w:r w:rsidDel="00812872">
          <w:rPr>
            <w:rFonts w:hint="eastAsia"/>
          </w:rPr>
          <w:delText>評估方法，能節省人力成本支出，</w:delText>
        </w:r>
      </w:del>
      <w:del w:id="849" w:author="張寶騌 CHANG,PAO-TSUNG" w:date="2022-06-15T16:00:00Z">
        <w:r w:rsidDel="00EB342E">
          <w:rPr>
            <w:rFonts w:hint="eastAsia"/>
          </w:rPr>
          <w:delText>解決可能某些區域的人力資源問題，</w:delText>
        </w:r>
      </w:del>
      <w:del w:id="850" w:author="張寶騌 CHANG,PAO-TSUNG" w:date="2022-06-17T20:25:00Z">
        <w:r w:rsidDel="00812872">
          <w:rPr>
            <w:rFonts w:hint="eastAsia"/>
          </w:rPr>
          <w:delText>提高檢測效率。近年來，</w:delText>
        </w:r>
        <w:r w:rsidR="00210443" w:rsidDel="00812872">
          <w:rPr>
            <w:rFonts w:hint="eastAsia"/>
          </w:rPr>
          <w:delText>物聯網技術普及，</w:delText>
        </w:r>
        <w:r w:rsidDel="00812872">
          <w:rPr>
            <w:rFonts w:hint="eastAsia"/>
          </w:rPr>
          <w:delText>在市面上能夠看到各式各樣電子元件，例如微</w:delText>
        </w:r>
      </w:del>
      <w:del w:id="851" w:author="張寶騌 CHANG,PAO-TSUNG" w:date="2022-04-26T13:30:00Z">
        <w:r w:rsidDel="00F6079A">
          <w:rPr>
            <w:rFonts w:hint="eastAsia"/>
          </w:rPr>
          <w:delText>處理</w:delText>
        </w:r>
      </w:del>
      <w:del w:id="852" w:author="張寶騌 CHANG,PAO-TSUNG" w:date="2022-06-17T20:25:00Z">
        <w:r w:rsidDel="00812872">
          <w:rPr>
            <w:rFonts w:hint="eastAsia"/>
          </w:rPr>
          <w:delText>器、三軸加速</w:delText>
        </w:r>
      </w:del>
      <w:del w:id="853" w:author="張寶騌 CHANG,PAO-TSUNG" w:date="2022-04-26T13:30:00Z">
        <w:r w:rsidDel="00F6079A">
          <w:rPr>
            <w:rFonts w:hint="eastAsia"/>
          </w:rPr>
          <w:delText>規</w:delText>
        </w:r>
      </w:del>
      <w:del w:id="854" w:author="張寶騌 CHANG,PAO-TSUNG" w:date="2022-06-17T20:25:00Z">
        <w:r w:rsidDel="00812872">
          <w:rPr>
            <w:rFonts w:hint="eastAsia"/>
          </w:rPr>
          <w:delText>、</w:delText>
        </w:r>
        <w:r w:rsidR="00210443" w:rsidDel="00812872">
          <w:rPr>
            <w:rFonts w:hint="eastAsia"/>
          </w:rPr>
          <w:delText>應變計、荷重元及</w:delText>
        </w:r>
        <w:r w:rsidDel="00812872">
          <w:rPr>
            <w:rFonts w:hint="eastAsia"/>
          </w:rPr>
          <w:delText>無線通訊</w:delText>
        </w:r>
        <w:r w:rsidR="00210443" w:rsidDel="00812872">
          <w:rPr>
            <w:rFonts w:hint="eastAsia"/>
          </w:rPr>
          <w:delText>等</w:delText>
        </w:r>
        <w:r w:rsidDel="00812872">
          <w:rPr>
            <w:rFonts w:hint="eastAsia"/>
          </w:rPr>
          <w:delText>模組</w:delText>
        </w:r>
      </w:del>
      <w:del w:id="855" w:author="張寶騌 CHANG,PAO-TSUNG" w:date="2022-06-15T16:01:00Z">
        <w:r w:rsidDel="005E1E29">
          <w:rPr>
            <w:rFonts w:hint="eastAsia"/>
          </w:rPr>
          <w:delText>。</w:delText>
        </w:r>
      </w:del>
      <w:del w:id="856" w:author="張寶騌 CHANG,PAO-TSUNG" w:date="2022-06-17T20:25:00Z">
        <w:r w:rsidDel="00812872">
          <w:rPr>
            <w:rFonts w:hint="eastAsia"/>
          </w:rPr>
          <w:delText>盼能藉由這些低成本</w:delText>
        </w:r>
      </w:del>
      <w:del w:id="857" w:author="張寶騌 CHANG,PAO-TSUNG" w:date="2022-06-16T16:13:00Z">
        <w:r w:rsidDel="006561B1">
          <w:rPr>
            <w:rFonts w:hint="eastAsia"/>
          </w:rPr>
          <w:delText>電子</w:delText>
        </w:r>
      </w:del>
      <w:del w:id="858" w:author="張寶騌 CHANG,PAO-TSUNG" w:date="2022-06-17T20:25:00Z">
        <w:r w:rsidDel="00812872">
          <w:rPr>
            <w:rFonts w:hint="eastAsia"/>
          </w:rPr>
          <w:delText>元件，</w:delText>
        </w:r>
      </w:del>
      <w:del w:id="859" w:author="張寶騌 CHANG,PAO-TSUNG" w:date="2022-06-16T16:14:00Z">
        <w:r w:rsidDel="006561B1">
          <w:rPr>
            <w:rFonts w:hint="eastAsia"/>
          </w:rPr>
          <w:delText>讓裝置</w:delText>
        </w:r>
      </w:del>
      <w:del w:id="860" w:author="張寶騌 CHANG,PAO-TSUNG" w:date="2022-06-17T20:25:00Z">
        <w:r w:rsidDel="00812872">
          <w:rPr>
            <w:rFonts w:hint="eastAsia"/>
          </w:rPr>
          <w:delText>透過</w:delText>
        </w:r>
      </w:del>
      <w:del w:id="861" w:author="張寶騌 CHANG,PAO-TSUNG" w:date="2022-06-16T16:14:00Z">
        <w:r w:rsidDel="006561B1">
          <w:rPr>
            <w:rFonts w:hint="eastAsia"/>
          </w:rPr>
          <w:delText>感測器</w:delText>
        </w:r>
      </w:del>
      <w:del w:id="862" w:author="張寶騌 CHANG,PAO-TSUNG" w:date="2022-06-17T20:25:00Z">
        <w:r w:rsidDel="00812872">
          <w:rPr>
            <w:rFonts w:hint="eastAsia"/>
          </w:rPr>
          <w:delText>長期蒐集資料，</w:delText>
        </w:r>
      </w:del>
      <w:del w:id="863" w:author="張寶騌 CHANG,PAO-TSUNG" w:date="2022-06-16T16:15:00Z">
        <w:r w:rsidDel="006561B1">
          <w:rPr>
            <w:rFonts w:hint="eastAsia"/>
          </w:rPr>
          <w:delText>以</w:delText>
        </w:r>
      </w:del>
      <w:del w:id="864" w:author="張寶騌 CHANG,PAO-TSUNG" w:date="2022-06-17T20:25:00Z">
        <w:r w:rsidDel="00812872">
          <w:rPr>
            <w:rFonts w:hint="eastAsia"/>
          </w:rPr>
          <w:delText>達到</w:delText>
        </w:r>
      </w:del>
      <w:del w:id="865" w:author="張寶騌 CHANG,PAO-TSUNG" w:date="2022-06-16T16:14:00Z">
        <w:r w:rsidDel="006561B1">
          <w:rPr>
            <w:rFonts w:hint="eastAsia"/>
          </w:rPr>
          <w:delText>能有</w:delText>
        </w:r>
      </w:del>
      <w:del w:id="866" w:author="張寶騌 CHANG,PAO-TSUNG" w:date="2022-06-17T20:25:00Z">
        <w:r w:rsidDel="00812872">
          <w:rPr>
            <w:rFonts w:hint="eastAsia"/>
          </w:rPr>
          <w:delText>即時</w:delText>
        </w:r>
        <w:r w:rsidR="00210443" w:rsidDel="00812872">
          <w:rPr>
            <w:rFonts w:hint="eastAsia"/>
          </w:rPr>
          <w:delText>監測</w:delText>
        </w:r>
      </w:del>
      <w:del w:id="867" w:author="張寶騌 CHANG,PAO-TSUNG" w:date="2022-06-16T16:14:00Z">
        <w:r w:rsidR="00210443" w:rsidDel="006561B1">
          <w:rPr>
            <w:rFonts w:hint="eastAsia"/>
          </w:rPr>
          <w:delText>及</w:delText>
        </w:r>
      </w:del>
      <w:del w:id="868" w:author="張寶騌 CHANG,PAO-TSUNG" w:date="2022-06-17T20:25:00Z">
        <w:r w:rsidR="00210443" w:rsidDel="00812872">
          <w:rPr>
            <w:rFonts w:hint="eastAsia"/>
          </w:rPr>
          <w:delText>觀察長期趨勢</w:delText>
        </w:r>
        <w:r w:rsidR="007B47E4" w:rsidDel="00812872">
          <w:rPr>
            <w:rFonts w:hint="eastAsia"/>
          </w:rPr>
          <w:delText>的效果。</w:delText>
        </w:r>
        <w:bookmarkStart w:id="869" w:name="_Toc106390658"/>
        <w:bookmarkStart w:id="870" w:name="_Toc106814669"/>
        <w:bookmarkStart w:id="871" w:name="_Toc106814909"/>
        <w:bookmarkStart w:id="872" w:name="_Toc106974017"/>
        <w:bookmarkStart w:id="873" w:name="_Toc106993578"/>
        <w:bookmarkStart w:id="874" w:name="_Toc106993820"/>
        <w:bookmarkStart w:id="875" w:name="_Toc107003313"/>
        <w:bookmarkStart w:id="876" w:name="_Toc107003555"/>
        <w:bookmarkStart w:id="877" w:name="_Toc107003795"/>
        <w:bookmarkStart w:id="878" w:name="_Toc107005559"/>
        <w:bookmarkStart w:id="879" w:name="_Toc107005799"/>
        <w:bookmarkEnd w:id="869"/>
        <w:bookmarkEnd w:id="870"/>
        <w:bookmarkEnd w:id="871"/>
        <w:bookmarkEnd w:id="872"/>
        <w:bookmarkEnd w:id="873"/>
        <w:bookmarkEnd w:id="874"/>
        <w:bookmarkEnd w:id="875"/>
        <w:bookmarkEnd w:id="876"/>
        <w:bookmarkEnd w:id="877"/>
        <w:bookmarkEnd w:id="878"/>
        <w:bookmarkEnd w:id="879"/>
      </w:del>
    </w:p>
    <w:p w14:paraId="0A08ACAB" w14:textId="36024456" w:rsidR="007B47E4" w:rsidRPr="007B47E4" w:rsidDel="00BC74CA" w:rsidRDefault="007B47E4" w:rsidP="00C07A0A">
      <w:pPr>
        <w:pStyle w:val="aa"/>
        <w:ind w:firstLine="480"/>
        <w:jc w:val="both"/>
        <w:rPr>
          <w:del w:id="880" w:author="張寶騌 CHANG,PAO-TSUNG" w:date="2022-06-15T16:24:00Z"/>
        </w:rPr>
      </w:pPr>
      <w:del w:id="881" w:author="張寶騌 CHANG,PAO-TSUNG" w:date="2022-06-15T16:24:00Z">
        <w:r w:rsidDel="00BC74CA">
          <w:rPr>
            <w:rFonts w:hint="eastAsia"/>
          </w:rPr>
          <w:delText>另外近年來</w:delText>
        </w:r>
      </w:del>
      <w:del w:id="882" w:author="張寶騌 CHANG,PAO-TSUNG" w:date="2022-06-15T16:01:00Z">
        <w:r w:rsidDel="005E1E29">
          <w:rPr>
            <w:rFonts w:hint="eastAsia"/>
          </w:rPr>
          <w:delText>在土木營建業大力推廣建築資訊模型</w:delText>
        </w:r>
        <w:r w:rsidDel="005E1E29">
          <w:rPr>
            <w:rFonts w:hint="eastAsia"/>
          </w:rPr>
          <w:delText>BIM</w:delText>
        </w:r>
        <w:r w:rsidDel="005E1E29">
          <w:delText>(Building Information Modeling)</w:delText>
        </w:r>
        <w:r w:rsidDel="005E1E29">
          <w:rPr>
            <w:rFonts w:hint="eastAsia"/>
          </w:rPr>
          <w:delText>。</w:delText>
        </w:r>
      </w:del>
      <w:del w:id="883" w:author="張寶騌 CHANG,PAO-TSUNG" w:date="2022-06-15T16:24:00Z">
        <w:r w:rsidDel="00BC74CA">
          <w:rPr>
            <w:rFonts w:hint="eastAsia"/>
          </w:rPr>
          <w:delText>此技術為結合建築物各項資訊的立體模型，其特點為以</w:delText>
        </w:r>
        <w:r w:rsidDel="00BC74CA">
          <w:rPr>
            <w:rFonts w:hint="eastAsia"/>
          </w:rPr>
          <w:delText>3D</w:delText>
        </w:r>
        <w:r w:rsidDel="00BC74CA">
          <w:rPr>
            <w:rFonts w:hint="eastAsia"/>
          </w:rPr>
          <w:delText>方式建模，可以檢查不同系統間介面的衝突點</w:delText>
        </w:r>
      </w:del>
      <w:del w:id="884" w:author="張寶騌 CHANG,PAO-TSUNG" w:date="2022-04-26T13:31:00Z">
        <w:r w:rsidR="00C07A0A" w:rsidDel="00F6079A">
          <w:rPr>
            <w:rFonts w:hint="eastAsia"/>
          </w:rPr>
          <w:delText>。</w:delText>
        </w:r>
        <w:r w:rsidDel="00F6079A">
          <w:rPr>
            <w:rFonts w:hint="eastAsia"/>
          </w:rPr>
          <w:delText>另外，</w:delText>
        </w:r>
      </w:del>
      <w:del w:id="885" w:author="張寶騌 CHANG,PAO-TSUNG" w:date="2022-06-15T16:24:00Z">
        <w:r w:rsidDel="00BC74CA">
          <w:rPr>
            <w:rFonts w:hint="eastAsia"/>
          </w:rPr>
          <w:delText>搭配</w:delText>
        </w:r>
      </w:del>
      <w:del w:id="886" w:author="張寶騌 CHANG,PAO-TSUNG" w:date="2022-04-26T13:31:00Z">
        <w:r w:rsidDel="00F6079A">
          <w:rPr>
            <w:rFonts w:hint="eastAsia"/>
          </w:rPr>
          <w:delText>非幾何</w:delText>
        </w:r>
        <w:r w:rsidR="00C07A0A" w:rsidDel="00F6079A">
          <w:rPr>
            <w:rFonts w:hint="eastAsia"/>
          </w:rPr>
          <w:delText>特性等</w:delText>
        </w:r>
      </w:del>
      <w:del w:id="887" w:author="張寶騌 CHANG,PAO-TSUNG" w:date="2022-06-15T16:24:00Z">
        <w:r w:rsidDel="00BC74CA">
          <w:rPr>
            <w:rFonts w:hint="eastAsia"/>
          </w:rPr>
          <w:delText>資訊的輸入</w:delText>
        </w:r>
        <w:r w:rsidR="00C07A0A" w:rsidDel="00BC74CA">
          <w:rPr>
            <w:rFonts w:hint="eastAsia"/>
          </w:rPr>
          <w:delText>，可</w:delText>
        </w:r>
      </w:del>
      <w:del w:id="888" w:author="張寶騌 CHANG,PAO-TSUNG" w:date="2022-04-26T13:32:00Z">
        <w:r w:rsidDel="00F6079A">
          <w:rPr>
            <w:rFonts w:hint="eastAsia"/>
          </w:rPr>
          <w:delText>於完工後將這些資訊移交給後續營運維護的單位使用，</w:delText>
        </w:r>
      </w:del>
      <w:del w:id="889" w:author="張寶騌 CHANG,PAO-TSUNG" w:date="2022-06-15T16:24:00Z">
        <w:r w:rsidR="00C07A0A" w:rsidDel="00BC74CA">
          <w:rPr>
            <w:rFonts w:hint="eastAsia"/>
          </w:rPr>
          <w:delText>方便監控各項設施之表現及使用狀況，並可即時採取相對應措施，</w:delText>
        </w:r>
        <w:r w:rsidDel="00BC74CA">
          <w:rPr>
            <w:rFonts w:hint="eastAsia"/>
          </w:rPr>
          <w:delText>以達到建築全生命週期的運用。</w:delText>
        </w:r>
        <w:bookmarkStart w:id="890" w:name="_Toc106390659"/>
        <w:bookmarkStart w:id="891" w:name="_Toc106814670"/>
        <w:bookmarkStart w:id="892" w:name="_Toc106814910"/>
        <w:bookmarkStart w:id="893" w:name="_Toc106974018"/>
        <w:bookmarkStart w:id="894" w:name="_Toc106993579"/>
        <w:bookmarkStart w:id="895" w:name="_Toc106993821"/>
        <w:bookmarkStart w:id="896" w:name="_Toc107003314"/>
        <w:bookmarkStart w:id="897" w:name="_Toc107003556"/>
        <w:bookmarkStart w:id="898" w:name="_Toc107003796"/>
        <w:bookmarkStart w:id="899" w:name="_Toc107005560"/>
        <w:bookmarkStart w:id="900" w:name="_Toc107005800"/>
        <w:bookmarkEnd w:id="890"/>
        <w:bookmarkEnd w:id="891"/>
        <w:bookmarkEnd w:id="892"/>
        <w:bookmarkEnd w:id="893"/>
        <w:bookmarkEnd w:id="894"/>
        <w:bookmarkEnd w:id="895"/>
        <w:bookmarkEnd w:id="896"/>
        <w:bookmarkEnd w:id="897"/>
        <w:bookmarkEnd w:id="898"/>
        <w:bookmarkEnd w:id="899"/>
        <w:bookmarkEnd w:id="900"/>
      </w:del>
    </w:p>
    <w:p w14:paraId="39963427" w14:textId="1FC98AE9" w:rsidR="007B47E4" w:rsidDel="00966B17" w:rsidRDefault="007B47E4" w:rsidP="00097C9B">
      <w:pPr>
        <w:pStyle w:val="aa"/>
        <w:ind w:firstLine="480"/>
        <w:jc w:val="both"/>
        <w:rPr>
          <w:del w:id="901" w:author="張寶騌 CHANG,PAO-TSUNG" w:date="2022-06-15T22:57:00Z"/>
        </w:rPr>
      </w:pPr>
      <w:del w:id="902" w:author="張寶騌 CHANG,PAO-TSUNG" w:date="2022-06-17T20:25:00Z">
        <w:r w:rsidDel="00812872">
          <w:rPr>
            <w:rFonts w:hint="eastAsia"/>
          </w:rPr>
          <w:delText>因此本研究嘗試將此技術應用於</w:delText>
        </w:r>
      </w:del>
      <w:del w:id="903" w:author="張寶騌 CHANG,PAO-TSUNG" w:date="2022-06-15T16:25:00Z">
        <w:r w:rsidDel="00BC74CA">
          <w:rPr>
            <w:rFonts w:hint="eastAsia"/>
          </w:rPr>
          <w:delText>臺鐵</w:delText>
        </w:r>
      </w:del>
      <w:del w:id="904" w:author="張寶騌 CHANG,PAO-TSUNG" w:date="2022-06-17T20:25:00Z">
        <w:r w:rsidDel="00812872">
          <w:rPr>
            <w:rFonts w:hint="eastAsia"/>
          </w:rPr>
          <w:delText>軌道</w:delText>
        </w:r>
      </w:del>
      <w:del w:id="905" w:author="張寶騌 CHANG,PAO-TSUNG" w:date="2022-06-15T17:52:00Z">
        <w:r w:rsidDel="00D33D65">
          <w:rPr>
            <w:rFonts w:hint="eastAsia"/>
          </w:rPr>
          <w:delText>系統</w:delText>
        </w:r>
      </w:del>
      <w:del w:id="906" w:author="張寶騌 CHANG,PAO-TSUNG" w:date="2022-06-17T20:25:00Z">
        <w:r w:rsidDel="00812872">
          <w:rPr>
            <w:rFonts w:hint="eastAsia"/>
          </w:rPr>
          <w:delText>的</w:delText>
        </w:r>
      </w:del>
      <w:del w:id="907" w:author="張寶騌 CHANG,PAO-TSUNG" w:date="2022-06-15T17:51:00Z">
        <w:r w:rsidDel="00D33D65">
          <w:rPr>
            <w:rFonts w:hint="eastAsia"/>
          </w:rPr>
          <w:delText>工務養護之中</w:delText>
        </w:r>
      </w:del>
      <w:del w:id="908" w:author="張寶騌 CHANG,PAO-TSUNG" w:date="2022-06-16T01:02:00Z">
        <w:r w:rsidDel="00136401">
          <w:rPr>
            <w:rFonts w:hint="eastAsia"/>
          </w:rPr>
          <w:delText>，</w:delText>
        </w:r>
      </w:del>
      <w:del w:id="909" w:author="張寶騌 CHANG,PAO-TSUNG" w:date="2022-06-15T17:57:00Z">
        <w:r w:rsidDel="00632352">
          <w:rPr>
            <w:rFonts w:hint="eastAsia"/>
          </w:rPr>
          <w:delText>透過軌道模型可視化之特性將物聯網系統所量測的數據呈現於軌道資訊模型中，</w:delText>
        </w:r>
      </w:del>
      <w:del w:id="910" w:author="張寶騌 CHANG,PAO-TSUNG" w:date="2022-06-17T20:25:00Z">
        <w:r w:rsidDel="00812872">
          <w:rPr>
            <w:rFonts w:hint="eastAsia"/>
          </w:rPr>
          <w:delText>使得養護人員於</w:delText>
        </w:r>
      </w:del>
      <w:del w:id="911" w:author="張寶騌 CHANG,PAO-TSUNG" w:date="2022-06-15T17:58:00Z">
        <w:r w:rsidDel="00E66E9A">
          <w:rPr>
            <w:rFonts w:hint="eastAsia"/>
          </w:rPr>
          <w:delText>執行養護</w:delText>
        </w:r>
      </w:del>
      <w:del w:id="912" w:author="張寶騌 CHANG,PAO-TSUNG" w:date="2022-06-17T20:25:00Z">
        <w:r w:rsidDel="00812872">
          <w:rPr>
            <w:rFonts w:hint="eastAsia"/>
          </w:rPr>
          <w:delText>作業得以有更為清楚與方便的工具，以提升效率與品質</w:delText>
        </w:r>
        <w:r w:rsidRPr="007E6E15" w:rsidDel="00812872">
          <w:delText>。</w:delText>
        </w:r>
      </w:del>
      <w:bookmarkStart w:id="913" w:name="_Toc106390660"/>
      <w:bookmarkStart w:id="914" w:name="_Toc106814671"/>
      <w:bookmarkStart w:id="915" w:name="_Toc106814911"/>
      <w:bookmarkStart w:id="916" w:name="_Toc106974019"/>
      <w:bookmarkStart w:id="917" w:name="_Toc106993580"/>
      <w:bookmarkStart w:id="918" w:name="_Toc106993822"/>
      <w:bookmarkStart w:id="919" w:name="_Toc107003315"/>
      <w:bookmarkStart w:id="920" w:name="_Toc107003557"/>
      <w:bookmarkStart w:id="921" w:name="_Toc107003797"/>
      <w:bookmarkStart w:id="922" w:name="_Toc107005561"/>
      <w:bookmarkStart w:id="923" w:name="_Toc107005801"/>
      <w:bookmarkEnd w:id="913"/>
      <w:bookmarkEnd w:id="914"/>
      <w:bookmarkEnd w:id="915"/>
      <w:bookmarkEnd w:id="916"/>
      <w:bookmarkEnd w:id="917"/>
      <w:bookmarkEnd w:id="918"/>
      <w:bookmarkEnd w:id="919"/>
      <w:bookmarkEnd w:id="920"/>
      <w:bookmarkEnd w:id="921"/>
      <w:bookmarkEnd w:id="922"/>
      <w:bookmarkEnd w:id="923"/>
    </w:p>
    <w:p w14:paraId="5E5E99DF" w14:textId="0A65B368" w:rsidR="00966B17" w:rsidRPr="009F2D68" w:rsidRDefault="00966B17" w:rsidP="00966B17">
      <w:pPr>
        <w:pStyle w:val="21"/>
        <w:spacing w:before="360" w:afterLines="50" w:after="180"/>
        <w:rPr>
          <w:ins w:id="924" w:author="張寶騌 CHANG,PAO-TSUNG" w:date="2022-06-16T01:01:00Z"/>
        </w:rPr>
      </w:pPr>
      <w:ins w:id="925" w:author="張寶騌 CHANG,PAO-TSUNG" w:date="2022-06-16T01:01:00Z">
        <w:r>
          <w:rPr>
            <w:rFonts w:hint="eastAsia"/>
          </w:rPr>
          <w:t xml:space="preserve">　</w:t>
        </w:r>
        <w:bookmarkStart w:id="926" w:name="_Toc107005802"/>
        <w:r w:rsidRPr="009F2D68">
          <w:t>研究</w:t>
        </w:r>
        <w:r>
          <w:rPr>
            <w:rFonts w:hint="eastAsia"/>
          </w:rPr>
          <w:t>範圍</w:t>
        </w:r>
        <w:bookmarkEnd w:id="926"/>
      </w:ins>
    </w:p>
    <w:p w14:paraId="69FE7A50" w14:textId="1A58CB83" w:rsidR="00AD2C59" w:rsidRDefault="00C33A86" w:rsidP="00AD2C59">
      <w:pPr>
        <w:ind w:left="480" w:firstLine="480"/>
        <w:jc w:val="both"/>
        <w:rPr>
          <w:ins w:id="927" w:author="張寶騌 CHANG,PAO-TSUNG" w:date="2022-06-17T01:48:00Z"/>
        </w:rPr>
      </w:pPr>
      <w:ins w:id="928" w:author="張寶騌 CHANG,PAO-TSUNG" w:date="2022-06-16T01:14:00Z">
        <w:r>
          <w:rPr>
            <w:rFonts w:hint="eastAsia"/>
          </w:rPr>
          <w:t>由於</w:t>
        </w:r>
      </w:ins>
      <w:ins w:id="929" w:author="張寶騌 CHANG,PAO-TSUNG" w:date="2022-06-16T01:01:00Z">
        <w:r w:rsidR="00136401">
          <w:rPr>
            <w:rFonts w:hint="eastAsia"/>
          </w:rPr>
          <w:t>本研究</w:t>
        </w:r>
      </w:ins>
      <w:ins w:id="930" w:author="張寶騌 CHANG,PAO-TSUNG" w:date="2022-06-16T15:36:00Z">
        <w:r w:rsidR="008B5A47">
          <w:rPr>
            <w:rFonts w:hint="eastAsia"/>
          </w:rPr>
          <w:t>主要為</w:t>
        </w:r>
      </w:ins>
      <w:proofErr w:type="gramStart"/>
      <w:ins w:id="931" w:author="張寶騌 CHANG,PAO-TSUNG" w:date="2022-06-16T01:14:00Z">
        <w:r>
          <w:rPr>
            <w:rFonts w:hint="eastAsia"/>
          </w:rPr>
          <w:t>將物聯</w:t>
        </w:r>
      </w:ins>
      <w:ins w:id="932" w:author="張寶騌 CHANG,PAO-TSUNG" w:date="2022-06-16T01:15:00Z">
        <w:r>
          <w:rPr>
            <w:rFonts w:hint="eastAsia"/>
          </w:rPr>
          <w:t>網</w:t>
        </w:r>
        <w:proofErr w:type="gramEnd"/>
        <w:r>
          <w:rPr>
            <w:rFonts w:hint="eastAsia"/>
          </w:rPr>
          <w:t>架構應用於軌道狀態的</w:t>
        </w:r>
      </w:ins>
      <w:ins w:id="933" w:author="張寶騌 CHANG,PAO-TSUNG" w:date="2022-06-16T01:14:00Z">
        <w:r>
          <w:rPr>
            <w:rFonts w:hint="eastAsia"/>
          </w:rPr>
          <w:t>監測</w:t>
        </w:r>
      </w:ins>
      <w:ins w:id="934" w:author="張寶騌 CHANG,PAO-TSUNG" w:date="2022-06-16T01:15:00Z">
        <w:r>
          <w:rPr>
            <w:rFonts w:hint="eastAsia"/>
          </w:rPr>
          <w:t>，</w:t>
        </w:r>
      </w:ins>
      <w:proofErr w:type="gramStart"/>
      <w:ins w:id="935" w:author="張寶騌 CHANG,PAO-TSUNG" w:date="2022-06-16T16:32:00Z">
        <w:r w:rsidR="00AD2C59">
          <w:rPr>
            <w:rFonts w:hint="eastAsia"/>
          </w:rPr>
          <w:t>結合實</w:t>
        </w:r>
      </w:ins>
      <w:ins w:id="936" w:author="張寶騌 CHANG,PAO-TSUNG" w:date="2022-06-16T16:33:00Z">
        <w:r w:rsidR="00AD2C59">
          <w:rPr>
            <w:rFonts w:hint="eastAsia"/>
          </w:rPr>
          <w:t>虛</w:t>
        </w:r>
      </w:ins>
      <w:ins w:id="937" w:author="張寶騌 CHANG,PAO-TSUNG" w:date="2022-06-16T16:32:00Z">
        <w:r w:rsidR="00AD2C59">
          <w:rPr>
            <w:rFonts w:hint="eastAsia"/>
          </w:rPr>
          <w:t>整合</w:t>
        </w:r>
        <w:proofErr w:type="gramEnd"/>
        <w:r w:rsidR="00AD2C59">
          <w:rPr>
            <w:rFonts w:hint="eastAsia"/>
          </w:rPr>
          <w:t>技術將監測的數據呈現於互動平台</w:t>
        </w:r>
      </w:ins>
      <w:ins w:id="938" w:author="張寶騌 CHANG,PAO-TSUNG" w:date="2022-06-16T16:33:00Z">
        <w:r w:rsidR="00AD2C59">
          <w:rPr>
            <w:rFonts w:hint="eastAsia"/>
          </w:rPr>
          <w:t>上</w:t>
        </w:r>
      </w:ins>
      <w:ins w:id="939" w:author="張寶騌 CHANG,PAO-TSUNG" w:date="2022-06-17T01:28:00Z">
        <w:r w:rsidR="005535AB">
          <w:rPr>
            <w:rFonts w:hint="eastAsia"/>
          </w:rPr>
          <w:t>。</w:t>
        </w:r>
      </w:ins>
      <w:ins w:id="940" w:author="張寶騌 CHANG,PAO-TSUNG" w:date="2022-06-17T01:27:00Z">
        <w:r w:rsidR="005535AB">
          <w:rPr>
            <w:rFonts w:hint="eastAsia"/>
          </w:rPr>
          <w:t>目的</w:t>
        </w:r>
      </w:ins>
      <w:ins w:id="941" w:author="張寶騌 CHANG,PAO-TSUNG" w:date="2022-06-17T01:28:00Z">
        <w:r w:rsidR="005535AB">
          <w:rPr>
            <w:rFonts w:hint="eastAsia"/>
          </w:rPr>
          <w:t>是</w:t>
        </w:r>
      </w:ins>
      <w:ins w:id="942" w:author="張寶騌 CHANG,PAO-TSUNG" w:date="2022-06-17T01:24:00Z">
        <w:r w:rsidR="005535AB">
          <w:rPr>
            <w:rFonts w:hint="eastAsia"/>
          </w:rPr>
          <w:t>建立</w:t>
        </w:r>
      </w:ins>
      <w:ins w:id="943" w:author="張寶騌 CHANG,PAO-TSUNG" w:date="2022-06-16T16:35:00Z">
        <w:r w:rsidR="00AD2C59">
          <w:rPr>
            <w:rFonts w:hint="eastAsia"/>
          </w:rPr>
          <w:t>一</w:t>
        </w:r>
      </w:ins>
      <w:ins w:id="944" w:author="張寶騌 CHANG,PAO-TSUNG" w:date="2022-06-17T01:42:00Z">
        <w:r w:rsidR="00AA16A0">
          <w:rPr>
            <w:rFonts w:hint="eastAsia"/>
          </w:rPr>
          <w:t>套</w:t>
        </w:r>
      </w:ins>
      <w:ins w:id="945" w:author="張寶騌 CHANG,PAO-TSUNG" w:date="2022-06-16T16:35:00Z">
        <w:r w:rsidR="00AD2C59">
          <w:rPr>
            <w:rFonts w:hint="eastAsia"/>
          </w:rPr>
          <w:t>軌道設施結合</w:t>
        </w:r>
      </w:ins>
      <w:ins w:id="946" w:author="張寶騌 CHANG,PAO-TSUNG" w:date="2022-06-16T16:36:00Z">
        <w:r w:rsidR="00AD2C59">
          <w:rPr>
            <w:rFonts w:hint="eastAsia"/>
          </w:rPr>
          <w:t>新資訊科技</w:t>
        </w:r>
        <w:r w:rsidR="00027AFC">
          <w:rPr>
            <w:rFonts w:hint="eastAsia"/>
          </w:rPr>
          <w:t>的應用架構</w:t>
        </w:r>
      </w:ins>
      <w:ins w:id="947" w:author="張寶騌 CHANG,PAO-TSUNG" w:date="2022-06-17T01:28:00Z">
        <w:r w:rsidR="005535AB">
          <w:rPr>
            <w:rFonts w:hint="eastAsia"/>
          </w:rPr>
          <w:t>，</w:t>
        </w:r>
      </w:ins>
      <w:ins w:id="948" w:author="張寶騌 CHANG,PAO-TSUNG" w:date="2022-06-17T01:31:00Z">
        <w:r w:rsidR="00E37A10">
          <w:rPr>
            <w:rFonts w:hint="eastAsia"/>
          </w:rPr>
          <w:t>期望</w:t>
        </w:r>
      </w:ins>
      <w:ins w:id="949" w:author="張寶騌 CHANG,PAO-TSUNG" w:date="2022-06-17T01:28:00Z">
        <w:r w:rsidR="005535AB">
          <w:rPr>
            <w:rFonts w:hint="eastAsia"/>
          </w:rPr>
          <w:t>未來提供維護管理人員使用。</w:t>
        </w:r>
      </w:ins>
      <w:ins w:id="950" w:author="張寶騌 CHANG,PAO-TSUNG" w:date="2022-06-17T01:41:00Z">
        <w:r w:rsidR="00AA16A0">
          <w:rPr>
            <w:rFonts w:hint="eastAsia"/>
          </w:rPr>
          <w:t>然而</w:t>
        </w:r>
      </w:ins>
      <w:ins w:id="951" w:author="張寶騌 CHANG,PAO-TSUNG" w:date="2022-06-17T01:43:00Z">
        <w:r w:rsidR="00AA16A0">
          <w:rPr>
            <w:rFonts w:hint="eastAsia"/>
          </w:rPr>
          <w:t>，</w:t>
        </w:r>
      </w:ins>
      <w:ins w:id="952" w:author="張寶騌 CHANG,PAO-TSUNG" w:date="2022-06-17T01:41:00Z">
        <w:r w:rsidR="00AA16A0">
          <w:rPr>
            <w:rFonts w:hint="eastAsia"/>
          </w:rPr>
          <w:t>本研究為初步架構</w:t>
        </w:r>
      </w:ins>
      <w:ins w:id="953" w:author="張寶騌 CHANG,PAO-TSUNG" w:date="2022-06-17T01:43:00Z">
        <w:r w:rsidR="00AA16A0">
          <w:rPr>
            <w:rFonts w:hint="eastAsia"/>
          </w:rPr>
          <w:t>階段且</w:t>
        </w:r>
      </w:ins>
      <w:ins w:id="954" w:author="張寶騌 CHANG,PAO-TSUNG" w:date="2022-06-17T01:42:00Z">
        <w:r w:rsidR="00AA16A0">
          <w:rPr>
            <w:rFonts w:hint="eastAsia"/>
          </w:rPr>
          <w:t>需評估其可行性</w:t>
        </w:r>
      </w:ins>
      <w:ins w:id="955" w:author="張寶騌 CHANG,PAO-TSUNG" w:date="2022-06-17T01:43:00Z">
        <w:r w:rsidR="00AA16A0">
          <w:rPr>
            <w:rFonts w:hint="eastAsia"/>
          </w:rPr>
          <w:t>，</w:t>
        </w:r>
      </w:ins>
      <w:ins w:id="956" w:author="張寶騌 CHANG,PAO-TSUNG" w:date="2022-06-17T01:44:00Z">
        <w:r w:rsidR="00AA16A0">
          <w:rPr>
            <w:rFonts w:hint="eastAsia"/>
          </w:rPr>
          <w:t>尚有諸多限制因素</w:t>
        </w:r>
        <w:r w:rsidR="005D0D12">
          <w:rPr>
            <w:rFonts w:hint="eastAsia"/>
          </w:rPr>
          <w:t>，</w:t>
        </w:r>
      </w:ins>
      <w:ins w:id="957" w:author="張寶騌 CHANG,PAO-TSUNG" w:date="2022-06-16T16:34:00Z">
        <w:r w:rsidR="00AD2C59">
          <w:rPr>
            <w:rFonts w:hint="eastAsia"/>
          </w:rPr>
          <w:t>以下為本研究範圍與限制</w:t>
        </w:r>
        <w:r w:rsidR="00AD2C59">
          <w:rPr>
            <w:rFonts w:hint="eastAsia"/>
          </w:rPr>
          <w:t>:</w:t>
        </w:r>
      </w:ins>
    </w:p>
    <w:p w14:paraId="5B842CA4" w14:textId="77777777" w:rsidR="005D0D12" w:rsidRPr="00AD2C59" w:rsidRDefault="005D0D12" w:rsidP="00AD2C59">
      <w:pPr>
        <w:ind w:left="480" w:firstLine="480"/>
        <w:jc w:val="both"/>
        <w:rPr>
          <w:ins w:id="958" w:author="張寶騌 CHANG,PAO-TSUNG" w:date="2022-06-16T15:27:00Z"/>
        </w:rPr>
      </w:pPr>
    </w:p>
    <w:p w14:paraId="1E89653B" w14:textId="08DF341A" w:rsidR="00C90523" w:rsidRDefault="00C90523">
      <w:pPr>
        <w:pStyle w:val="aa"/>
        <w:numPr>
          <w:ilvl w:val="0"/>
          <w:numId w:val="90"/>
        </w:numPr>
        <w:ind w:leftChars="0" w:firstLineChars="0"/>
        <w:jc w:val="both"/>
        <w:rPr>
          <w:ins w:id="959" w:author="張寶騌 CHANG,PAO-TSUNG" w:date="2022-06-16T15:27:00Z"/>
        </w:rPr>
        <w:pPrChange w:id="960" w:author="張寶騌 CHANG,PAO-TSUNG" w:date="2022-06-16T15:27:00Z">
          <w:pPr>
            <w:ind w:left="480" w:firstLine="480"/>
            <w:jc w:val="both"/>
          </w:pPr>
        </w:pPrChange>
      </w:pPr>
      <w:ins w:id="961" w:author="張寶騌 CHANG,PAO-TSUNG" w:date="2022-06-16T15:27:00Z">
        <w:r>
          <w:rPr>
            <w:rFonts w:hint="eastAsia"/>
          </w:rPr>
          <w:t>軌道狀態的監測</w:t>
        </w:r>
      </w:ins>
    </w:p>
    <w:p w14:paraId="77F1EF33" w14:textId="54043B0D" w:rsidR="00136401" w:rsidRDefault="00C33A86" w:rsidP="00136401">
      <w:pPr>
        <w:ind w:left="480" w:firstLine="480"/>
        <w:jc w:val="both"/>
        <w:rPr>
          <w:ins w:id="962" w:author="張寶騌 CHANG,PAO-TSUNG" w:date="2022-06-16T15:34:00Z"/>
        </w:rPr>
      </w:pPr>
      <w:ins w:id="963" w:author="張寶騌 CHANG,PAO-TSUNG" w:date="2022-06-16T01:16:00Z">
        <w:r>
          <w:rPr>
            <w:rFonts w:hint="eastAsia"/>
          </w:rPr>
          <w:t>了解</w:t>
        </w:r>
      </w:ins>
      <w:ins w:id="964" w:author="張寶騌 CHANG,PAO-TSUNG" w:date="2022-06-16T01:01:00Z">
        <w:r w:rsidR="00136401">
          <w:rPr>
            <w:rFonts w:hint="eastAsia"/>
          </w:rPr>
          <w:t>列車通過時，軌道產生的在振動量、道碴的動態橫向阻力以及鋼軌應變量等特性，</w:t>
        </w:r>
      </w:ins>
      <w:ins w:id="965" w:author="張寶騌 CHANG,PAO-TSUNG" w:date="2022-06-16T16:26:00Z">
        <w:r w:rsidR="00CF6937">
          <w:rPr>
            <w:rFonts w:hint="eastAsia"/>
          </w:rPr>
          <w:t>透過長時間</w:t>
        </w:r>
      </w:ins>
      <w:ins w:id="966" w:author="張寶騌 CHANG,PAO-TSUNG" w:date="2022-06-16T16:27:00Z">
        <w:r w:rsidR="00CF6937">
          <w:rPr>
            <w:rFonts w:hint="eastAsia"/>
          </w:rPr>
          <w:t>監測，觀察其數據趨勢並探討其可能原因。</w:t>
        </w:r>
      </w:ins>
    </w:p>
    <w:p w14:paraId="30350B00" w14:textId="77777777" w:rsidR="008B5A47" w:rsidRDefault="008B5A47" w:rsidP="00136401">
      <w:pPr>
        <w:ind w:left="480" w:firstLine="480"/>
        <w:jc w:val="both"/>
        <w:rPr>
          <w:ins w:id="967" w:author="張寶騌 CHANG,PAO-TSUNG" w:date="2022-06-16T01:01:00Z"/>
        </w:rPr>
      </w:pPr>
    </w:p>
    <w:p w14:paraId="0E606890" w14:textId="34AD5618" w:rsidR="00966B17" w:rsidRPr="00C90523" w:rsidRDefault="00C90523">
      <w:pPr>
        <w:pStyle w:val="aa"/>
        <w:numPr>
          <w:ilvl w:val="0"/>
          <w:numId w:val="90"/>
        </w:numPr>
        <w:ind w:leftChars="0" w:firstLineChars="0"/>
        <w:jc w:val="both"/>
        <w:rPr>
          <w:ins w:id="968" w:author="張寶騌 CHANG,PAO-TSUNG" w:date="2022-06-16T01:01:00Z"/>
        </w:rPr>
        <w:pPrChange w:id="969" w:author="張寶騌 CHANG,PAO-TSUNG" w:date="2022-06-16T15:29:00Z">
          <w:pPr>
            <w:pStyle w:val="aa"/>
            <w:ind w:firstLine="480"/>
            <w:jc w:val="both"/>
          </w:pPr>
        </w:pPrChange>
      </w:pPr>
      <w:ins w:id="970" w:author="張寶騌 CHANG,PAO-TSUNG" w:date="2022-06-16T15:28:00Z">
        <w:r>
          <w:rPr>
            <w:rFonts w:hint="eastAsia"/>
          </w:rPr>
          <w:t>使用低成本的</w:t>
        </w:r>
      </w:ins>
      <w:ins w:id="971" w:author="張寶騌 CHANG,PAO-TSUNG" w:date="2022-06-16T15:29:00Z">
        <w:r>
          <w:rPr>
            <w:rFonts w:hint="eastAsia"/>
          </w:rPr>
          <w:t>監測模組</w:t>
        </w:r>
        <w:proofErr w:type="gramStart"/>
        <w:r>
          <w:rPr>
            <w:rFonts w:hint="eastAsia"/>
          </w:rPr>
          <w:t>實現</w:t>
        </w:r>
      </w:ins>
      <w:ins w:id="972" w:author="張寶騌 CHANG,PAO-TSUNG" w:date="2022-06-16T15:28:00Z">
        <w:r>
          <w:rPr>
            <w:rFonts w:hint="eastAsia"/>
          </w:rPr>
          <w:t>物聯網</w:t>
        </w:r>
      </w:ins>
      <w:proofErr w:type="gramEnd"/>
      <w:ins w:id="973" w:author="張寶騌 CHANG,PAO-TSUNG" w:date="2022-06-16T15:29:00Z">
        <w:r>
          <w:rPr>
            <w:rFonts w:hint="eastAsia"/>
          </w:rPr>
          <w:t>架構</w:t>
        </w:r>
      </w:ins>
    </w:p>
    <w:p w14:paraId="2A96F76E" w14:textId="77849AB4" w:rsidR="00966B17" w:rsidRDefault="00353549" w:rsidP="00632352">
      <w:pPr>
        <w:pStyle w:val="aa"/>
        <w:ind w:firstLine="480"/>
        <w:jc w:val="both"/>
        <w:rPr>
          <w:ins w:id="974" w:author="張寶騌 CHANG,PAO-TSUNG" w:date="2022-06-16T16:15:00Z"/>
        </w:rPr>
      </w:pPr>
      <w:ins w:id="975" w:author="張寶騌 CHANG,PAO-TSUNG" w:date="2022-06-16T16:16:00Z">
        <w:r>
          <w:rPr>
            <w:rFonts w:hint="eastAsia"/>
          </w:rPr>
          <w:t>由於使用高精度的量測設備價格高昂，</w:t>
        </w:r>
      </w:ins>
      <w:ins w:id="976" w:author="張寶騌 CHANG,PAO-TSUNG" w:date="2022-06-16T16:17:00Z">
        <w:r>
          <w:rPr>
            <w:rFonts w:hint="eastAsia"/>
          </w:rPr>
          <w:t>在使用上較難廣泛</w:t>
        </w:r>
        <w:proofErr w:type="gramStart"/>
        <w:r>
          <w:rPr>
            <w:rFonts w:hint="eastAsia"/>
          </w:rPr>
          <w:t>佈</w:t>
        </w:r>
        <w:proofErr w:type="gramEnd"/>
        <w:r>
          <w:rPr>
            <w:rFonts w:hint="eastAsia"/>
          </w:rPr>
          <w:t>設</w:t>
        </w:r>
      </w:ins>
      <w:ins w:id="977" w:author="張寶騌 CHANG,PAO-TSUNG" w:date="2022-06-16T16:19:00Z">
        <w:r>
          <w:rPr>
            <w:rFonts w:hint="eastAsia"/>
          </w:rPr>
          <w:t>，考量經濟性及後續擴充</w:t>
        </w:r>
      </w:ins>
      <w:ins w:id="978" w:author="張寶騌 CHANG,PAO-TSUNG" w:date="2022-06-16T16:20:00Z">
        <w:r>
          <w:rPr>
            <w:rFonts w:hint="eastAsia"/>
          </w:rPr>
          <w:t>便利性，</w:t>
        </w:r>
      </w:ins>
      <w:ins w:id="979" w:author="張寶騌 CHANG,PAO-TSUNG" w:date="2022-06-16T16:21:00Z">
        <w:r w:rsidR="00787ABC">
          <w:rPr>
            <w:rFonts w:hint="eastAsia"/>
          </w:rPr>
          <w:t>本研究</w:t>
        </w:r>
      </w:ins>
      <w:ins w:id="980" w:author="張寶騌 CHANG,PAO-TSUNG" w:date="2022-06-16T16:20:00Z">
        <w:r>
          <w:rPr>
            <w:rFonts w:hint="eastAsia"/>
          </w:rPr>
          <w:t>使用</w:t>
        </w:r>
      </w:ins>
      <w:ins w:id="981" w:author="張寶騌 CHANG,PAO-TSUNG" w:date="2022-06-16T16:21:00Z">
        <w:r w:rsidR="00787ABC">
          <w:rPr>
            <w:rFonts w:hint="eastAsia"/>
          </w:rPr>
          <w:t>成本較低的</w:t>
        </w:r>
      </w:ins>
      <w:ins w:id="982" w:author="張寶騌 CHANG,PAO-TSUNG" w:date="2022-06-16T16:22:00Z">
        <w:r w:rsidR="00787ABC">
          <w:rPr>
            <w:rFonts w:hint="eastAsia"/>
          </w:rPr>
          <w:t>感測元件作為工具</w:t>
        </w:r>
      </w:ins>
      <w:ins w:id="983" w:author="張寶騌 CHANG,PAO-TSUNG" w:date="2022-06-17T01:45:00Z">
        <w:r w:rsidR="005D0D12">
          <w:rPr>
            <w:rFonts w:hint="eastAsia"/>
          </w:rPr>
          <w:t>，</w:t>
        </w:r>
      </w:ins>
      <w:ins w:id="984" w:author="張寶騌 CHANG,PAO-TSUNG" w:date="2022-06-17T01:46:00Z">
        <w:r w:rsidR="005D0D12">
          <w:rPr>
            <w:rFonts w:hint="eastAsia"/>
          </w:rPr>
          <w:t>建置</w:t>
        </w:r>
        <w:proofErr w:type="gramStart"/>
        <w:r w:rsidR="005D0D12">
          <w:rPr>
            <w:rFonts w:hint="eastAsia"/>
          </w:rPr>
          <w:t>一</w:t>
        </w:r>
        <w:proofErr w:type="gramEnd"/>
        <w:r w:rsidR="005D0D12">
          <w:rPr>
            <w:rFonts w:hint="eastAsia"/>
          </w:rPr>
          <w:t>軌道監測模組並實際上線監測</w:t>
        </w:r>
      </w:ins>
      <w:ins w:id="985" w:author="張寶騌 CHANG,PAO-TSUNG" w:date="2022-06-17T01:47:00Z">
        <w:r w:rsidR="005D0D12">
          <w:rPr>
            <w:rFonts w:hint="eastAsia"/>
          </w:rPr>
          <w:t>，作為展示及測試</w:t>
        </w:r>
      </w:ins>
      <w:ins w:id="986" w:author="張寶騌 CHANG,PAO-TSUNG" w:date="2022-06-17T01:48:00Z">
        <w:r w:rsidR="005D0D12">
          <w:rPr>
            <w:rFonts w:hint="eastAsia"/>
          </w:rPr>
          <w:t>其可用性</w:t>
        </w:r>
      </w:ins>
      <w:ins w:id="987" w:author="張寶騌 CHANG,PAO-TSUNG" w:date="2022-06-16T16:22:00Z">
        <w:r w:rsidR="00787ABC">
          <w:rPr>
            <w:rFonts w:hint="eastAsia"/>
          </w:rPr>
          <w:t>。</w:t>
        </w:r>
      </w:ins>
      <w:ins w:id="988" w:author="張寶騌 CHANG,PAO-TSUNG" w:date="2022-06-16T16:23:00Z">
        <w:r w:rsidR="00787ABC">
          <w:rPr>
            <w:rFonts w:hint="eastAsia"/>
          </w:rPr>
          <w:t>因</w:t>
        </w:r>
      </w:ins>
      <w:ins w:id="989" w:author="張寶騌 CHANG,PAO-TSUNG" w:date="2022-06-18T15:14:00Z">
        <w:r w:rsidR="00C55DFB">
          <w:rPr>
            <w:rFonts w:hint="eastAsia"/>
          </w:rPr>
          <w:t>聯網</w:t>
        </w:r>
      </w:ins>
      <w:ins w:id="990" w:author="張寶騌 CHANG,PAO-TSUNG" w:date="2022-06-16T16:23:00Z">
        <w:r w:rsidR="00787ABC">
          <w:rPr>
            <w:rFonts w:hint="eastAsia"/>
          </w:rPr>
          <w:t>傳輸亦</w:t>
        </w:r>
        <w:proofErr w:type="gramStart"/>
        <w:r w:rsidR="00787ABC">
          <w:rPr>
            <w:rFonts w:hint="eastAsia"/>
          </w:rPr>
          <w:t>為</w:t>
        </w:r>
      </w:ins>
      <w:ins w:id="991" w:author="張寶騌 CHANG,PAO-TSUNG" w:date="2022-06-16T16:24:00Z">
        <w:r w:rsidR="00787ABC">
          <w:rPr>
            <w:rFonts w:hint="eastAsia"/>
          </w:rPr>
          <w:t>物聯網</w:t>
        </w:r>
        <w:proofErr w:type="gramEnd"/>
        <w:r w:rsidR="00787ABC">
          <w:rPr>
            <w:rFonts w:hint="eastAsia"/>
          </w:rPr>
          <w:t>架構之一環，因此在無線通訊工具的選用</w:t>
        </w:r>
      </w:ins>
      <w:ins w:id="992" w:author="張寶騌 CHANG,PAO-TSUNG" w:date="2022-06-16T16:25:00Z">
        <w:r w:rsidR="00787ABC">
          <w:rPr>
            <w:rFonts w:hint="eastAsia"/>
          </w:rPr>
          <w:t>也是研究考量</w:t>
        </w:r>
      </w:ins>
      <w:ins w:id="993" w:author="張寶騌 CHANG,PAO-TSUNG" w:date="2022-06-17T01:36:00Z">
        <w:r w:rsidR="00CF7101">
          <w:rPr>
            <w:rFonts w:hint="eastAsia"/>
          </w:rPr>
          <w:t>項目</w:t>
        </w:r>
      </w:ins>
      <w:ins w:id="994" w:author="張寶騌 CHANG,PAO-TSUNG" w:date="2022-06-16T16:26:00Z">
        <w:r w:rsidR="00CF6937">
          <w:rPr>
            <w:rFonts w:hint="eastAsia"/>
          </w:rPr>
          <w:t>。</w:t>
        </w:r>
      </w:ins>
    </w:p>
    <w:p w14:paraId="149E83A2" w14:textId="77777777" w:rsidR="00E94D41" w:rsidRDefault="00E94D41" w:rsidP="00632352">
      <w:pPr>
        <w:pStyle w:val="aa"/>
        <w:ind w:firstLine="480"/>
        <w:jc w:val="both"/>
        <w:rPr>
          <w:ins w:id="995" w:author="張寶騌 CHANG,PAO-TSUNG" w:date="2022-06-16T01:01:00Z"/>
        </w:rPr>
      </w:pPr>
    </w:p>
    <w:p w14:paraId="05882B02" w14:textId="3652BB2B" w:rsidR="00966B17" w:rsidRDefault="008B5A47">
      <w:pPr>
        <w:pStyle w:val="aa"/>
        <w:numPr>
          <w:ilvl w:val="0"/>
          <w:numId w:val="90"/>
        </w:numPr>
        <w:ind w:leftChars="0" w:firstLineChars="0"/>
        <w:jc w:val="both"/>
        <w:rPr>
          <w:ins w:id="996" w:author="張寶騌 CHANG,PAO-TSUNG" w:date="2022-06-16T15:29:00Z"/>
        </w:rPr>
        <w:pPrChange w:id="997" w:author="張寶騌 CHANG,PAO-TSUNG" w:date="2022-06-16T15:32:00Z">
          <w:pPr>
            <w:pStyle w:val="aa"/>
            <w:ind w:firstLine="480"/>
            <w:jc w:val="both"/>
          </w:pPr>
        </w:pPrChange>
      </w:pPr>
      <w:ins w:id="998" w:author="張寶騌 CHANG,PAO-TSUNG" w:date="2022-06-16T15:31:00Z">
        <w:r>
          <w:rPr>
            <w:rFonts w:hint="eastAsia"/>
          </w:rPr>
          <w:t>初步建立</w:t>
        </w:r>
      </w:ins>
      <w:r w:rsidR="006824DF">
        <w:rPr>
          <w:rFonts w:hint="eastAsia"/>
        </w:rPr>
        <w:t>U</w:t>
      </w:r>
      <w:r w:rsidR="006824DF">
        <w:t>nity</w:t>
      </w:r>
      <w:ins w:id="999" w:author="張寶騌 CHANG,PAO-TSUNG" w:date="2022-06-16T15:32:00Z">
        <w:r>
          <w:rPr>
            <w:rFonts w:hint="eastAsia"/>
          </w:rPr>
          <w:t>互動平台</w:t>
        </w:r>
      </w:ins>
      <w:ins w:id="1000" w:author="張寶騌 CHANG,PAO-TSUNG" w:date="2022-06-17T01:33:00Z">
        <w:r w:rsidR="00E37A10">
          <w:rPr>
            <w:rFonts w:hint="eastAsia"/>
          </w:rPr>
          <w:t>雛形</w:t>
        </w:r>
      </w:ins>
    </w:p>
    <w:p w14:paraId="12758A06" w14:textId="02E73AED" w:rsidR="00C90523" w:rsidRDefault="00B9043C" w:rsidP="00632352">
      <w:pPr>
        <w:pStyle w:val="aa"/>
        <w:ind w:firstLine="480"/>
        <w:jc w:val="both"/>
        <w:rPr>
          <w:ins w:id="1001" w:author="張寶騌 CHANG,PAO-TSUNG" w:date="2022-06-16T16:10:00Z"/>
        </w:rPr>
      </w:pPr>
      <w:proofErr w:type="gramStart"/>
      <w:ins w:id="1002" w:author="張寶騌 CHANG,PAO-TSUNG" w:date="2022-06-16T15:43:00Z">
        <w:r>
          <w:rPr>
            <w:rFonts w:hint="eastAsia"/>
          </w:rPr>
          <w:t>因實需</w:t>
        </w:r>
        <w:proofErr w:type="gramEnd"/>
        <w:r>
          <w:rPr>
            <w:rFonts w:hint="eastAsia"/>
          </w:rPr>
          <w:t>整合技術包含</w:t>
        </w:r>
      </w:ins>
      <w:r w:rsidR="00B01A55">
        <w:rPr>
          <w:rFonts w:hint="eastAsia"/>
        </w:rPr>
        <w:t>建模技術、</w:t>
      </w:r>
      <w:ins w:id="1003" w:author="張寶騌 CHANG,PAO-TSUNG" w:date="2022-06-16T16:06:00Z">
        <w:r w:rsidR="00B01A55">
          <w:rPr>
            <w:rFonts w:hint="eastAsia"/>
          </w:rPr>
          <w:t>人機互動平台</w:t>
        </w:r>
      </w:ins>
      <w:r w:rsidR="00B01A55">
        <w:rPr>
          <w:rFonts w:hint="eastAsia"/>
        </w:rPr>
        <w:t>、</w:t>
      </w:r>
      <w:proofErr w:type="gramStart"/>
      <w:ins w:id="1004" w:author="張寶騌 CHANG,PAO-TSUNG" w:date="2022-06-16T15:44:00Z">
        <w:r>
          <w:rPr>
            <w:rFonts w:hint="eastAsia"/>
          </w:rPr>
          <w:t>擴增</w:t>
        </w:r>
      </w:ins>
      <w:ins w:id="1005" w:author="張寶騌 CHANG,PAO-TSUNG" w:date="2022-06-16T15:43:00Z">
        <w:r>
          <w:rPr>
            <w:rFonts w:hint="eastAsia"/>
          </w:rPr>
          <w:t>實境</w:t>
        </w:r>
      </w:ins>
      <w:proofErr w:type="gramEnd"/>
      <w:ins w:id="1006" w:author="張寶騌 CHANG,PAO-TSUNG" w:date="2022-06-16T15:44:00Z">
        <w:r>
          <w:rPr>
            <w:rFonts w:hint="eastAsia"/>
          </w:rPr>
          <w:t>與虛擬實境技術</w:t>
        </w:r>
      </w:ins>
      <w:ins w:id="1007" w:author="張寶騌 CHANG,PAO-TSUNG" w:date="2022-06-16T16:06:00Z">
        <w:r w:rsidR="006D0170">
          <w:rPr>
            <w:rFonts w:hint="eastAsia"/>
          </w:rPr>
          <w:t>、</w:t>
        </w:r>
      </w:ins>
      <w:ins w:id="1008" w:author="張寶騌 CHANG,PAO-TSUNG" w:date="2022-06-16T16:00:00Z">
        <w:r w:rsidR="0025152D">
          <w:rPr>
            <w:rFonts w:hint="eastAsia"/>
          </w:rPr>
          <w:t>以及</w:t>
        </w:r>
      </w:ins>
      <w:ins w:id="1009" w:author="張寶騌 CHANG,PAO-TSUNG" w:date="2022-06-16T16:01:00Z">
        <w:r w:rsidR="0025152D">
          <w:rPr>
            <w:rFonts w:hint="eastAsia"/>
          </w:rPr>
          <w:t>使用到</w:t>
        </w:r>
      </w:ins>
      <w:ins w:id="1010" w:author="張寶騌 CHANG,PAO-TSUNG" w:date="2022-06-16T16:02:00Z">
        <w:r w:rsidR="0025152D">
          <w:rPr>
            <w:rFonts w:hint="eastAsia"/>
          </w:rPr>
          <w:t>較昂貴的</w:t>
        </w:r>
      </w:ins>
      <w:ins w:id="1011" w:author="張寶騌 CHANG,PAO-TSUNG" w:date="2022-06-16T16:01:00Z">
        <w:r w:rsidR="0025152D">
          <w:rPr>
            <w:rFonts w:hint="eastAsia"/>
          </w:rPr>
          <w:t>穿戴裝置等</w:t>
        </w:r>
      </w:ins>
      <w:ins w:id="1012" w:author="張寶騌 CHANG,PAO-TSUNG" w:date="2022-06-16T16:06:00Z">
        <w:r w:rsidR="006D0170">
          <w:rPr>
            <w:rFonts w:hint="eastAsia"/>
          </w:rPr>
          <w:t>。</w:t>
        </w:r>
      </w:ins>
      <w:ins w:id="1013" w:author="張寶騌 CHANG,PAO-TSUNG" w:date="2022-06-16T16:01:00Z">
        <w:r w:rsidR="0025152D">
          <w:rPr>
            <w:rFonts w:hint="eastAsia"/>
          </w:rPr>
          <w:t>而</w:t>
        </w:r>
      </w:ins>
      <w:ins w:id="1014" w:author="張寶騌 CHANG,PAO-TSUNG" w:date="2022-06-16T15:44:00Z">
        <w:r>
          <w:rPr>
            <w:rFonts w:hint="eastAsia"/>
          </w:rPr>
          <w:t>本研究僅</w:t>
        </w:r>
      </w:ins>
      <w:ins w:id="1015" w:author="張寶騌 CHANG,PAO-TSUNG" w:date="2022-06-16T16:01:00Z">
        <w:r w:rsidR="0025152D">
          <w:rPr>
            <w:rFonts w:hint="eastAsia"/>
          </w:rPr>
          <w:t>先由</w:t>
        </w:r>
      </w:ins>
      <w:r w:rsidR="00B01A55">
        <w:rPr>
          <w:rFonts w:hint="eastAsia"/>
        </w:rPr>
        <w:t>建模技術、</w:t>
      </w:r>
      <w:ins w:id="1016" w:author="張寶騌 CHANG,PAO-TSUNG" w:date="2022-06-16T16:06:00Z">
        <w:r w:rsidR="00B01A55">
          <w:rPr>
            <w:rFonts w:hint="eastAsia"/>
          </w:rPr>
          <w:t>人機互動平台</w:t>
        </w:r>
      </w:ins>
      <w:r w:rsidR="00B01A55">
        <w:rPr>
          <w:rFonts w:hint="eastAsia"/>
        </w:rPr>
        <w:t>兩</w:t>
      </w:r>
      <w:ins w:id="1017" w:author="張寶騌 CHANG,PAO-TSUNG" w:date="2022-06-16T16:03:00Z">
        <w:r w:rsidR="0025152D">
          <w:rPr>
            <w:rFonts w:hint="eastAsia"/>
          </w:rPr>
          <w:t>方面著手，</w:t>
        </w:r>
      </w:ins>
      <w:r w:rsidR="00B01A55">
        <w:rPr>
          <w:rFonts w:hint="eastAsia"/>
        </w:rPr>
        <w:t>先</w:t>
      </w:r>
      <w:ins w:id="1018" w:author="張寶騌 CHANG,PAO-TSUNG" w:date="2022-06-16T16:07:00Z">
        <w:r w:rsidR="006D0170">
          <w:rPr>
            <w:rFonts w:hint="eastAsia"/>
          </w:rPr>
          <w:t>製作</w:t>
        </w:r>
      </w:ins>
      <w:ins w:id="1019" w:author="張寶騌 CHANG,PAO-TSUNG" w:date="2022-06-16T16:03:00Z">
        <w:r w:rsidR="0025152D">
          <w:rPr>
            <w:rFonts w:hint="eastAsia"/>
          </w:rPr>
          <w:t>軌道的虛擬模型</w:t>
        </w:r>
      </w:ins>
      <w:ins w:id="1020" w:author="張寶騌 CHANG,PAO-TSUNG" w:date="2022-06-16T16:07:00Z">
        <w:r w:rsidR="006D0170">
          <w:rPr>
            <w:rFonts w:hint="eastAsia"/>
          </w:rPr>
          <w:t>，並建置出人機互動平台的初步</w:t>
        </w:r>
      </w:ins>
      <w:ins w:id="1021" w:author="張寶騌 CHANG,PAO-TSUNG" w:date="2022-06-16T16:08:00Z">
        <w:r w:rsidR="006D0170">
          <w:rPr>
            <w:rFonts w:hint="eastAsia"/>
          </w:rPr>
          <w:t>架構，再將</w:t>
        </w:r>
      </w:ins>
      <w:ins w:id="1022" w:author="張寶騌 CHANG,PAO-TSUNG" w:date="2022-06-16T16:09:00Z">
        <w:r w:rsidR="006D0170">
          <w:rPr>
            <w:rFonts w:hint="eastAsia"/>
          </w:rPr>
          <w:t>現實量測的狀態呈現於此平台中</w:t>
        </w:r>
      </w:ins>
      <w:ins w:id="1023" w:author="張寶騌 CHANG,PAO-TSUNG" w:date="2022-06-16T16:10:00Z">
        <w:r w:rsidR="006D0170">
          <w:rPr>
            <w:rFonts w:hint="eastAsia"/>
          </w:rPr>
          <w:t>。在使用設備上，則先以個人電腦作為展示</w:t>
        </w:r>
        <w:r w:rsidR="006561B1">
          <w:rPr>
            <w:rFonts w:hint="eastAsia"/>
          </w:rPr>
          <w:t>，</w:t>
        </w:r>
      </w:ins>
      <w:ins w:id="1024" w:author="張寶騌 CHANG,PAO-TSUNG" w:date="2022-06-16T16:11:00Z">
        <w:r w:rsidR="006561B1">
          <w:rPr>
            <w:rFonts w:hint="eastAsia"/>
          </w:rPr>
          <w:t>未採用到較昂貴的穿戴裝置</w:t>
        </w:r>
      </w:ins>
      <w:ins w:id="1025" w:author="張寶騌 CHANG,PAO-TSUNG" w:date="2022-06-17T01:34:00Z">
        <w:r w:rsidR="00CF7101">
          <w:rPr>
            <w:rFonts w:hint="eastAsia"/>
          </w:rPr>
          <w:t>，但於軟體的選擇上</w:t>
        </w:r>
      </w:ins>
      <w:ins w:id="1026" w:author="張寶騌 CHANG,PAO-TSUNG" w:date="2022-06-17T01:35:00Z">
        <w:r w:rsidR="00CF7101">
          <w:rPr>
            <w:rFonts w:hint="eastAsia"/>
          </w:rPr>
          <w:t>則需考量到未來應用到穿戴裝置的</w:t>
        </w:r>
      </w:ins>
      <w:ins w:id="1027" w:author="張寶騌 CHANG,PAO-TSUNG" w:date="2022-06-17T01:36:00Z">
        <w:r w:rsidR="00CF7101">
          <w:rPr>
            <w:rFonts w:hint="eastAsia"/>
          </w:rPr>
          <w:t>延伸性</w:t>
        </w:r>
      </w:ins>
      <w:ins w:id="1028" w:author="張寶騌 CHANG,PAO-TSUNG" w:date="2022-06-16T16:11:00Z">
        <w:r w:rsidR="006561B1">
          <w:rPr>
            <w:rFonts w:hint="eastAsia"/>
          </w:rPr>
          <w:t>。</w:t>
        </w:r>
      </w:ins>
    </w:p>
    <w:p w14:paraId="44EEC426" w14:textId="0DF28EBE" w:rsidR="008B5A47" w:rsidRPr="007B47E4" w:rsidDel="00D976E7" w:rsidRDefault="008B5A47" w:rsidP="00097C9B">
      <w:pPr>
        <w:pStyle w:val="aa"/>
        <w:ind w:firstLine="480"/>
        <w:jc w:val="both"/>
        <w:rPr>
          <w:del w:id="1029" w:author="張寶騌 CHANG,PAO-TSUNG" w:date="2022-06-21T16:28:00Z"/>
        </w:rPr>
      </w:pPr>
      <w:bookmarkStart w:id="1030" w:name="_Toc106814673"/>
      <w:bookmarkStart w:id="1031" w:name="_Toc106814913"/>
      <w:bookmarkStart w:id="1032" w:name="_Toc106974021"/>
      <w:bookmarkStart w:id="1033" w:name="_Toc106993582"/>
      <w:bookmarkStart w:id="1034" w:name="_Toc106993824"/>
      <w:bookmarkStart w:id="1035" w:name="_Toc107003317"/>
      <w:bookmarkStart w:id="1036" w:name="_Toc107003559"/>
      <w:bookmarkStart w:id="1037" w:name="_Toc107003799"/>
      <w:bookmarkStart w:id="1038" w:name="_Toc107005563"/>
      <w:bookmarkStart w:id="1039" w:name="_Toc107005803"/>
      <w:bookmarkEnd w:id="1030"/>
      <w:bookmarkEnd w:id="1031"/>
      <w:bookmarkEnd w:id="1032"/>
      <w:bookmarkEnd w:id="1033"/>
      <w:bookmarkEnd w:id="1034"/>
      <w:bookmarkEnd w:id="1035"/>
      <w:bookmarkEnd w:id="1036"/>
      <w:bookmarkEnd w:id="1037"/>
      <w:bookmarkEnd w:id="1038"/>
      <w:bookmarkEnd w:id="1039"/>
    </w:p>
    <w:p w14:paraId="5E86A2F4" w14:textId="068AFD69" w:rsidR="003E3FEF" w:rsidRDefault="00CD54B3" w:rsidP="00390A82">
      <w:pPr>
        <w:pStyle w:val="21"/>
        <w:spacing w:before="360" w:afterLines="50" w:after="180"/>
      </w:pPr>
      <w:r>
        <w:rPr>
          <w:rFonts w:hint="eastAsia"/>
        </w:rPr>
        <w:t xml:space="preserve">　</w:t>
      </w:r>
      <w:bookmarkStart w:id="1040" w:name="_Toc107005804"/>
      <w:r w:rsidR="004C6A3B" w:rsidRPr="009F2D68">
        <w:t>研究</w:t>
      </w:r>
      <w:r w:rsidR="00CD415A" w:rsidRPr="009F2D68">
        <w:t>方法與流程</w:t>
      </w:r>
      <w:bookmarkEnd w:id="1040"/>
    </w:p>
    <w:p w14:paraId="00E57BAA" w14:textId="77777777" w:rsidR="00E17B80" w:rsidRDefault="00812872" w:rsidP="00812872">
      <w:pPr>
        <w:ind w:left="480" w:firstLine="480"/>
        <w:jc w:val="both"/>
        <w:rPr>
          <w:ins w:id="1041" w:author="張寶騌 CHANG,PAO-TSUNG" w:date="2022-06-21T16:50:00Z"/>
        </w:rPr>
      </w:pPr>
      <w:ins w:id="1042" w:author="張寶騌 CHANG,PAO-TSUNG" w:date="2022-06-17T20:26:00Z">
        <w:r>
          <w:rPr>
            <w:rFonts w:hint="eastAsia"/>
          </w:rPr>
          <w:t>本研究首先透過文獻回顧，了解前一節所述軌道之振動、道碴阻力等特性，參考相關鐵路單位養護監測的方式，針對軌道之特性，發展出一套能量測軌道振動、鋼軌應變及道碴動態橫向阻力等特性的設備</w:t>
        </w:r>
      </w:ins>
      <w:ins w:id="1043" w:author="張寶騌 CHANG,PAO-TSUNG" w:date="2022-06-21T16:49:00Z">
        <w:r w:rsidR="00E17B80">
          <w:rPr>
            <w:rFonts w:hint="eastAsia"/>
          </w:rPr>
          <w:t>。</w:t>
        </w:r>
      </w:ins>
    </w:p>
    <w:p w14:paraId="767CAF36" w14:textId="7CADBE7F" w:rsidR="00812872" w:rsidRDefault="00812872" w:rsidP="005A4401">
      <w:pPr>
        <w:ind w:left="480" w:firstLine="480"/>
        <w:jc w:val="both"/>
      </w:pPr>
      <w:ins w:id="1044" w:author="張寶騌 CHANG,PAO-TSUNG" w:date="2022-06-17T20:26:00Z">
        <w:r>
          <w:rPr>
            <w:rFonts w:hint="eastAsia"/>
          </w:rPr>
          <w:t>研究</w:t>
        </w:r>
      </w:ins>
      <w:ins w:id="1045" w:author="張寶騌 CHANG,PAO-TSUNG" w:date="2022-06-21T16:51:00Z">
        <w:r w:rsidR="00E17B80">
          <w:rPr>
            <w:rFonts w:hint="eastAsia"/>
          </w:rPr>
          <w:t>考慮經濟性及後續擴充性，採</w:t>
        </w:r>
      </w:ins>
      <w:ins w:id="1046" w:author="張寶騌 CHANG,PAO-TSUNG" w:date="2022-06-17T20:26:00Z">
        <w:r>
          <w:rPr>
            <w:rFonts w:hint="eastAsia"/>
          </w:rPr>
          <w:t>用</w:t>
        </w:r>
        <w:r>
          <w:rPr>
            <w:rFonts w:hint="eastAsia"/>
          </w:rPr>
          <w:t>A</w:t>
        </w:r>
        <w:r>
          <w:t>rduino</w:t>
        </w:r>
        <w:r>
          <w:rPr>
            <w:rFonts w:hint="eastAsia"/>
          </w:rPr>
          <w:t>做為主要監測與程式開發模組，搭配相關感測元件</w:t>
        </w:r>
      </w:ins>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ins w:id="1047" w:author="張寶騌 CHANG,PAO-TSUNG" w:date="2022-06-15T18:21:00Z">
        <w:r w:rsidR="005A4401" w:rsidRPr="000C5678">
          <w:rPr>
            <w:rFonts w:hint="eastAsia"/>
          </w:rPr>
          <w:t>KSM133</w:t>
        </w:r>
        <w:r w:rsidR="005A4401" w:rsidRPr="000C5678">
          <w:rPr>
            <w:rFonts w:hint="eastAsia"/>
          </w:rPr>
          <w:t>重量感測器</w:t>
        </w:r>
      </w:ins>
      <w:r w:rsidR="005A4401">
        <w:rPr>
          <w:rFonts w:hint="eastAsia"/>
        </w:rPr>
        <w:t>、</w:t>
      </w:r>
      <w:ins w:id="1048" w:author="張寶騌 CHANG,PAO-TSUNG" w:date="2022-04-12T13:46:00Z">
        <w:r w:rsidR="005A4401" w:rsidRPr="009C76B2">
          <w:t>BF350-3AA</w:t>
        </w:r>
        <w:r w:rsidR="005A4401">
          <w:t xml:space="preserve"> </w:t>
        </w:r>
      </w:ins>
      <w:ins w:id="1049" w:author="張寶騌 CHANG,PAO-TSUNG" w:date="2022-04-12T13:47:00Z">
        <w:r w:rsidR="005A4401">
          <w:rPr>
            <w:rFonts w:hint="eastAsia"/>
          </w:rPr>
          <w:t>應變計</w:t>
        </w:r>
      </w:ins>
      <w:r w:rsidR="005A4401">
        <w:t>)</w:t>
      </w:r>
      <w:ins w:id="1050" w:author="張寶騌 CHANG,PAO-TSUNG" w:date="2022-06-17T20:26:00Z">
        <w:r>
          <w:rPr>
            <w:rFonts w:hint="eastAsia"/>
          </w:rPr>
          <w:t>組裝成一套輕量化之監測設備，並將此設備應用於</w:t>
        </w:r>
        <w:proofErr w:type="gramStart"/>
        <w:r>
          <w:rPr>
            <w:rFonts w:hint="eastAsia"/>
          </w:rPr>
          <w:t>現地量測</w:t>
        </w:r>
        <w:proofErr w:type="gramEnd"/>
        <w:r>
          <w:rPr>
            <w:rFonts w:hint="eastAsia"/>
          </w:rPr>
          <w:t>。量測地點為</w:t>
        </w:r>
        <w:proofErr w:type="gramStart"/>
        <w:r>
          <w:rPr>
            <w:rFonts w:hint="eastAsia"/>
          </w:rPr>
          <w:t>臺鐵新</w:t>
        </w:r>
        <w:proofErr w:type="gramEnd"/>
        <w:r>
          <w:rPr>
            <w:rFonts w:hint="eastAsia"/>
          </w:rPr>
          <w:t>左營站南端，地下化引道之出土段</w:t>
        </w:r>
      </w:ins>
      <w:ins w:id="1051" w:author="張寶騌 CHANG,PAO-TSUNG" w:date="2022-06-21T16:52:00Z">
        <w:r w:rsidR="00E17B80">
          <w:rPr>
            <w:rFonts w:hint="eastAsia"/>
          </w:rPr>
          <w:t>末端</w:t>
        </w:r>
      </w:ins>
      <w:ins w:id="1052" w:author="張寶騌 CHANG,PAO-TSUNG" w:date="2022-06-17T20:26:00Z">
        <w:r>
          <w:rPr>
            <w:rFonts w:hint="eastAsia"/>
          </w:rPr>
          <w:t>，</w:t>
        </w:r>
      </w:ins>
      <w:ins w:id="1053" w:author="張寶騌 CHANG,PAO-TSUNG" w:date="2022-06-21T16:52:00Z">
        <w:r w:rsidR="00E17B80">
          <w:rPr>
            <w:rFonts w:hint="eastAsia"/>
          </w:rPr>
          <w:t>為道</w:t>
        </w:r>
        <w:proofErr w:type="gramStart"/>
        <w:r w:rsidR="00E17B80">
          <w:rPr>
            <w:rFonts w:hint="eastAsia"/>
          </w:rPr>
          <w:t>碴道床</w:t>
        </w:r>
        <w:proofErr w:type="gramEnd"/>
        <w:r w:rsidR="00E17B80">
          <w:rPr>
            <w:rFonts w:hint="eastAsia"/>
          </w:rPr>
          <w:t>，</w:t>
        </w:r>
      </w:ins>
      <w:ins w:id="1054" w:author="張寶騌 CHANG,PAO-TSUNG" w:date="2022-06-17T20:26:00Z">
        <w:r>
          <w:rPr>
            <w:rFonts w:hint="eastAsia"/>
          </w:rPr>
          <w:t>考量位處爬升段末端及加減速路段，軌道之受力等特性較為明顯，利於觀察及分析。量測得之數據，透過無線傳輸模組，自現地即時</w:t>
        </w:r>
        <w:proofErr w:type="gramStart"/>
        <w:r>
          <w:rPr>
            <w:rFonts w:hint="eastAsia"/>
          </w:rPr>
          <w:t>傳送至系館</w:t>
        </w:r>
        <w:proofErr w:type="gramEnd"/>
        <w:r>
          <w:rPr>
            <w:rFonts w:hint="eastAsia"/>
          </w:rPr>
          <w:t>主機，無線傳輸的方法則比較</w:t>
        </w:r>
        <w:proofErr w:type="spellStart"/>
        <w:r>
          <w:t>XBee</w:t>
        </w:r>
        <w:proofErr w:type="spellEnd"/>
        <w:r>
          <w:rPr>
            <w:rFonts w:hint="eastAsia"/>
          </w:rPr>
          <w:t>與</w:t>
        </w:r>
      </w:ins>
      <w:ins w:id="1055" w:author="張寶騌 CHANG,PAO-TSUNG" w:date="2022-06-18T16:00:00Z">
        <w:r w:rsidR="00383E93">
          <w:t>Cat M1</w:t>
        </w:r>
      </w:ins>
      <w:proofErr w:type="gramStart"/>
      <w:ins w:id="1056" w:author="張寶騌 CHANG,PAO-TSUNG" w:date="2022-06-17T20:26:00Z">
        <w:r>
          <w:rPr>
            <w:rFonts w:hint="eastAsia"/>
          </w:rPr>
          <w:t>兩</w:t>
        </w:r>
        <w:proofErr w:type="gramEnd"/>
        <w:r>
          <w:rPr>
            <w:rFonts w:hint="eastAsia"/>
          </w:rPr>
          <w:t>種通訊模組的傳輸效果。最後則是接著進行數據處理及趨勢分析。</w:t>
        </w:r>
        <w:del w:id="1057" w:author="張寶騌 CHANG,PAO-TSUNG" w:date="2022-04-26T13:36:00Z">
          <w:r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L0VuZE5vdGU+
</w:fldData>
            </w:fldChar>
          </w:r>
        </w:del>
      </w:ins>
      <w:r w:rsidR="00B050A7">
        <w:instrText xml:space="preserve"> ADDIN EN.CITE </w:instrText>
      </w:r>
      <w:r w:rsidR="00B050A7">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L0VuZE5vdGU+
</w:fldData>
        </w:fldChar>
      </w:r>
      <w:r w:rsidR="00B050A7">
        <w:instrText xml:space="preserve"> ADDIN EN.CITE.DATA </w:instrText>
      </w:r>
      <w:r w:rsidR="00B050A7">
        <w:fldChar w:fldCharType="end"/>
      </w:r>
      <w:ins w:id="1058" w:author="張寶騌 CHANG,PAO-TSUNG" w:date="2022-06-17T20:26:00Z">
        <w:del w:id="1059" w:author="張寶騌 CHANG,PAO-TSUNG" w:date="2022-04-26T13:36:00Z">
          <w:r w:rsidDel="00545A91">
            <w:fldChar w:fldCharType="separate"/>
          </w:r>
          <w:r w:rsidDel="00545A91">
            <w:rPr>
              <w:noProof/>
            </w:rPr>
            <w:delText>[1]</w:delText>
          </w:r>
          <w:r w:rsidDel="00545A91">
            <w:fldChar w:fldCharType="end"/>
          </w:r>
        </w:del>
      </w:ins>
    </w:p>
    <w:p w14:paraId="2D5D5260" w14:textId="12DC4DB1" w:rsidR="005A4401" w:rsidRDefault="005A4401" w:rsidP="005A4401">
      <w:pPr>
        <w:ind w:left="480" w:firstLine="480"/>
        <w:jc w:val="both"/>
      </w:pPr>
      <w:r>
        <w:rPr>
          <w:noProof/>
        </w:rPr>
        <w:drawing>
          <wp:inline distT="0" distB="0" distL="0" distR="0" wp14:anchorId="73E9BC0B" wp14:editId="0F52CB72">
            <wp:extent cx="4669489" cy="3383004"/>
            <wp:effectExtent l="0" t="0" r="0" b="8255"/>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8271" cy="3396611"/>
                    </a:xfrm>
                    <a:prstGeom prst="rect">
                      <a:avLst/>
                    </a:prstGeom>
                    <a:noFill/>
                  </pic:spPr>
                </pic:pic>
              </a:graphicData>
            </a:graphic>
          </wp:inline>
        </w:drawing>
      </w:r>
    </w:p>
    <w:p w14:paraId="289D3686" w14:textId="1EDAB478" w:rsidR="005A4401" w:rsidRDefault="005A4401" w:rsidP="005A4401">
      <w:pPr>
        <w:pStyle w:val="ac"/>
        <w:spacing w:after="180"/>
        <w:rPr>
          <w:ins w:id="1060" w:author="張寶騌 CHANG,PAO-TSUNG" w:date="2022-06-17T20:26:00Z"/>
        </w:rPr>
      </w:pPr>
      <w:bookmarkStart w:id="1061" w:name="_Toc106974267"/>
      <w:r>
        <w:rPr>
          <w:rFonts w:hint="eastAsia"/>
        </w:rPr>
        <w:t>圖</w:t>
      </w:r>
      <w:r>
        <w:rPr>
          <w:rFonts w:hint="eastAsia"/>
        </w:rPr>
        <w:t xml:space="preserve"> </w:t>
      </w:r>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1</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w:t>
      </w:r>
      <w:r w:rsidR="009700FF">
        <w:fldChar w:fldCharType="end"/>
      </w:r>
      <w:r w:rsidR="002B6F5A">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1061"/>
    </w:p>
    <w:p w14:paraId="60697D99" w14:textId="229D2639" w:rsidR="00AC55B5" w:rsidRDefault="00812872" w:rsidP="00812872">
      <w:pPr>
        <w:ind w:left="480" w:firstLine="480"/>
        <w:jc w:val="both"/>
      </w:pPr>
      <w:ins w:id="1062" w:author="張寶騌 CHANG,PAO-TSUNG" w:date="2022-06-17T20:26:00Z">
        <w:r>
          <w:rPr>
            <w:rFonts w:hint="eastAsia"/>
          </w:rPr>
          <w:lastRenderedPageBreak/>
          <w:t>另外，使用</w:t>
        </w:r>
        <w:r>
          <w:rPr>
            <w:rFonts w:hint="eastAsia"/>
          </w:rPr>
          <w:t>U</w:t>
        </w:r>
        <w:r>
          <w:t>nity</w:t>
        </w:r>
        <w:r>
          <w:rPr>
            <w:rFonts w:hint="eastAsia"/>
          </w:rPr>
          <w:t>軟體建置互動平台。首先需取得</w:t>
        </w:r>
        <w:proofErr w:type="gramStart"/>
        <w:r>
          <w:rPr>
            <w:rFonts w:hint="eastAsia"/>
          </w:rPr>
          <w:t>臺鐵該</w:t>
        </w:r>
        <w:proofErr w:type="gramEnd"/>
        <w:r>
          <w:rPr>
            <w:rFonts w:hint="eastAsia"/>
          </w:rPr>
          <w:t>路段之</w:t>
        </w:r>
        <w:proofErr w:type="gramStart"/>
        <w:r>
          <w:rPr>
            <w:rFonts w:hint="eastAsia"/>
          </w:rPr>
          <w:t>軌道圖資作為</w:t>
        </w:r>
        <w:proofErr w:type="gramEnd"/>
        <w:r>
          <w:rPr>
            <w:rFonts w:hint="eastAsia"/>
          </w:rPr>
          <w:t>參考，選用</w:t>
        </w:r>
        <w:r w:rsidRPr="003E3FEF">
          <w:t>Autodesk</w:t>
        </w:r>
        <w:r>
          <w:rPr>
            <w:rFonts w:hint="eastAsia"/>
          </w:rPr>
          <w:t xml:space="preserve"> Civil 3D</w:t>
        </w:r>
        <w:r>
          <w:rPr>
            <w:rFonts w:hint="eastAsia"/>
          </w:rPr>
          <w:t>作為軌道線形之建模軟體，建立軌道</w:t>
        </w:r>
        <w:r w:rsidR="00AC55B5">
          <w:rPr>
            <w:rFonts w:hint="eastAsia"/>
          </w:rPr>
          <w:t>之</w:t>
        </w:r>
        <w:r w:rsidR="00AC55B5">
          <w:rPr>
            <w:rFonts w:hint="eastAsia"/>
          </w:rPr>
          <w:t>3</w:t>
        </w:r>
        <w:r w:rsidR="00AC55B5">
          <w:t>D</w:t>
        </w:r>
        <w:r>
          <w:rPr>
            <w:rFonts w:hint="eastAsia"/>
          </w:rPr>
          <w:t>模型。然後在</w:t>
        </w:r>
        <w:r>
          <w:rPr>
            <w:rFonts w:hint="eastAsia"/>
          </w:rPr>
          <w:t>U</w:t>
        </w:r>
        <w:r>
          <w:t>nity</w:t>
        </w:r>
        <w:r>
          <w:rPr>
            <w:rFonts w:hint="eastAsia"/>
          </w:rPr>
          <w:t>中建置使用者介面及編寫程式運行腳本，讓使用者可以自由操作使用。</w:t>
        </w:r>
      </w:ins>
    </w:p>
    <w:p w14:paraId="285A9E3C" w14:textId="01D00BE3" w:rsidR="00812872" w:rsidRDefault="00812872" w:rsidP="00812872">
      <w:pPr>
        <w:ind w:left="480" w:firstLine="480"/>
        <w:jc w:val="both"/>
      </w:pPr>
      <w:ins w:id="1063" w:author="張寶騌 CHANG,PAO-TSUNG" w:date="2022-06-17T20:26:00Z">
        <w:r>
          <w:rPr>
            <w:rFonts w:hint="eastAsia"/>
          </w:rPr>
          <w:t>最後，將現地所量測的軌道資訊利用視覺化方式，呈現於模型之相對位置上，並提供使用管理人員填寫狀態說明與註記的選單，紀錄該路段之軌道狀態。如此以完成一系列之軌道聯網監測</w:t>
        </w:r>
        <w:proofErr w:type="gramStart"/>
        <w:r>
          <w:rPr>
            <w:rFonts w:hint="eastAsia"/>
          </w:rPr>
          <w:t>及實虛整合</w:t>
        </w:r>
        <w:proofErr w:type="gramEnd"/>
        <w:r>
          <w:rPr>
            <w:rFonts w:hint="eastAsia"/>
          </w:rPr>
          <w:t>應用之初步架構。</w:t>
        </w:r>
      </w:ins>
    </w:p>
    <w:p w14:paraId="2564B944" w14:textId="77777777" w:rsidR="00AC55B5" w:rsidRDefault="00AC55B5" w:rsidP="00812872">
      <w:pPr>
        <w:ind w:left="480" w:firstLine="480"/>
        <w:jc w:val="both"/>
        <w:rPr>
          <w:ins w:id="1064" w:author="張寶騌 CHANG,PAO-TSUNG" w:date="2022-06-17T20:26:00Z"/>
          <w:rFonts w:hint="eastAsia"/>
        </w:rPr>
      </w:pPr>
    </w:p>
    <w:p w14:paraId="5B0D8A8B" w14:textId="041AFE0B" w:rsidR="00234727" w:rsidRDefault="00545082">
      <w:pPr>
        <w:ind w:leftChars="0" w:left="0" w:firstLineChars="0" w:firstLine="0"/>
        <w:jc w:val="center"/>
        <w:rPr>
          <w:ins w:id="1065" w:author="張寶騌 CHANG,PAO-TSUNG" w:date="2022-06-15T16:56:00Z"/>
        </w:rPr>
        <w:pPrChange w:id="1066" w:author="張寶騌 CHANG,PAO-TSUNG" w:date="2022-06-21T16:54:00Z">
          <w:pPr>
            <w:ind w:left="480" w:firstLine="480"/>
            <w:jc w:val="both"/>
          </w:pPr>
        </w:pPrChange>
      </w:pPr>
      <w:ins w:id="1067" w:author="張寶騌 CHANG,PAO-TSUNG" w:date="2022-06-21T17:21:00Z">
        <w:r>
          <w:rPr>
            <w:noProof/>
          </w:rPr>
          <w:drawing>
            <wp:inline distT="0" distB="0" distL="0" distR="0" wp14:anchorId="02CA6E4E" wp14:editId="441D6D6E">
              <wp:extent cx="5682123" cy="3671454"/>
              <wp:effectExtent l="0" t="0" r="0" b="571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01473" cy="3683957"/>
                      </a:xfrm>
                      <a:prstGeom prst="rect">
                        <a:avLst/>
                      </a:prstGeom>
                      <a:noFill/>
                    </pic:spPr>
                  </pic:pic>
                </a:graphicData>
              </a:graphic>
            </wp:inline>
          </w:drawing>
        </w:r>
      </w:ins>
      <w:del w:id="1068" w:author="張寶騌 CHANG,PAO-TSUNG" w:date="2022-04-26T13:36:00Z">
        <w:r w:rsidR="000E113F" w:rsidDel="00545A91">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L0VuZE5vdGU+
</w:fldData>
          </w:fldChar>
        </w:r>
      </w:del>
      <w:r w:rsidR="00B050A7">
        <w:instrText xml:space="preserve"> ADDIN EN.CITE </w:instrText>
      </w:r>
      <w:r w:rsidR="00B050A7">
        <w:fldChar w:fldCharType="begin">
          <w:fldData xml:space="preserve">PEVuZE5vdGU+PENpdGUgRXhjbHVkZUF1dGg9IjEiIEV4Y2x1ZGVZZWFyPSIxIj48QXV0aG9yPueZ
veeTiuePijwvQXV0aG9yPjxZZWFyPjIwMTM8L1llYXI+PFJlY051bT4xMDwvUmVjTnVtPjxEaXNw
bGF5VGV4dD5bMV08L0Rpc3BsYXlUZXh0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Q2l0ZT48QXV0aG9yPueZveeTiuePijwvQXV0aG9yPjxZZWFyPjIwMTM8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</w:fldData>
        </w:fldChar>
      </w:r>
      <w:r w:rsidR="00B050A7">
        <w:instrText xml:space="preserve"> ADDIN EN.CITE.DATA </w:instrText>
      </w:r>
      <w:r w:rsidR="00B050A7">
        <w:fldChar w:fldCharType="end"/>
      </w:r>
      <w:del w:id="1069" w:author="張寶騌 CHANG,PAO-TSUNG" w:date="2022-04-26T13:36:00Z">
        <w:r w:rsidR="000E113F" w:rsidDel="00545A91">
          <w:fldChar w:fldCharType="separate"/>
        </w:r>
        <w:r w:rsidR="00F65595" w:rsidDel="00545A91">
          <w:rPr>
            <w:noProof/>
          </w:rPr>
          <w:delText>[1]</w:delText>
        </w:r>
        <w:r w:rsidR="000E113F" w:rsidDel="00545A91">
          <w:fldChar w:fldCharType="end"/>
        </w:r>
      </w:del>
    </w:p>
    <w:p w14:paraId="6E2649F2" w14:textId="5E651564" w:rsidR="00B32588" w:rsidDel="00E92494" w:rsidRDefault="001C2467" w:rsidP="00A50B1E">
      <w:pPr>
        <w:ind w:left="480" w:firstLine="480"/>
        <w:jc w:val="both"/>
        <w:rPr>
          <w:del w:id="1070" w:author="張寶騌 CHANG,PAO-TSUNG" w:date="2022-03-21T15:10:00Z"/>
        </w:rPr>
      </w:pPr>
      <w:del w:id="1071" w:author="張寶騌 CHANG,PAO-TSUNG" w:date="2022-03-21T15:10:00Z">
        <w:r w:rsidRPr="003E3FEF" w:rsidDel="00E92494">
          <w:delText>本研究</w:delText>
        </w:r>
        <w:r w:rsidR="00275CDC" w:rsidDel="00E92494">
          <w:rPr>
            <w:rFonts w:hint="eastAsia"/>
          </w:rPr>
          <w:delText>首先</w:delText>
        </w:r>
        <w:r w:rsidR="00A969AE" w:rsidDel="00E92494">
          <w:rPr>
            <w:rFonts w:hint="eastAsia"/>
          </w:rPr>
          <w:delText>針對既有的臺鐵軌道系統進行建模</w:delText>
        </w:r>
        <w:r w:rsidR="002441B7" w:rsidDel="00E92494">
          <w:rPr>
            <w:rFonts w:hint="eastAsia"/>
          </w:rPr>
          <w:delText>，並嘗試建立一套針對既有軌道系統的建模流程</w:delText>
        </w:r>
        <w:r w:rsidR="00A969AE" w:rsidDel="00E92494">
          <w:rPr>
            <w:rFonts w:hint="eastAsia"/>
          </w:rPr>
          <w:delText>，取得</w:delText>
        </w:r>
        <w:r w:rsidR="00795591" w:rsidDel="00E92494">
          <w:rPr>
            <w:rFonts w:hint="eastAsia"/>
          </w:rPr>
          <w:delText>臺</w:delText>
        </w:r>
        <w:r w:rsidR="00A969AE" w:rsidDel="00E92494">
          <w:rPr>
            <w:rFonts w:hint="eastAsia"/>
          </w:rPr>
          <w:delText>鐵目前</w:delText>
        </w:r>
        <w:r w:rsidR="004E4356" w:rsidDel="00E92494">
          <w:rPr>
            <w:rFonts w:hint="eastAsia"/>
          </w:rPr>
          <w:delText>車站區</w:delText>
        </w:r>
        <w:r w:rsidR="0058789B" w:rsidDel="00E92494">
          <w:rPr>
            <w:rFonts w:hint="eastAsia"/>
          </w:rPr>
          <w:delText>的軌道</w:delText>
        </w:r>
        <w:r w:rsidR="00A969AE" w:rsidDel="00E92494">
          <w:rPr>
            <w:rFonts w:hint="eastAsia"/>
          </w:rPr>
          <w:delText>圖資作為參考，</w:delText>
        </w:r>
        <w:r w:rsidR="00795591" w:rsidDel="00E92494">
          <w:rPr>
            <w:rFonts w:hint="eastAsia"/>
          </w:rPr>
          <w:delText>選用</w:delText>
        </w:r>
        <w:r w:rsidR="00ED5E9C" w:rsidRPr="003E3FEF" w:rsidDel="00E92494">
          <w:delText>Autodesk Revit</w:delText>
        </w:r>
        <w:r w:rsidR="00ED5E9C" w:rsidRPr="003E3FEF" w:rsidDel="00E92494">
          <w:rPr>
            <w:rFonts w:hint="eastAsia"/>
          </w:rPr>
          <w:delText>作為</w:delText>
        </w:r>
        <w:r w:rsidR="0093492A" w:rsidDel="00E92494">
          <w:rPr>
            <w:rFonts w:hint="eastAsia"/>
          </w:rPr>
          <w:delText>軌道模型的</w:delText>
        </w:r>
        <w:r w:rsidR="00ED5E9C" w:rsidRPr="003E3FEF" w:rsidDel="00E92494">
          <w:rPr>
            <w:rFonts w:hint="eastAsia"/>
          </w:rPr>
          <w:delText>建模軟體，</w:delText>
        </w:r>
        <w:r w:rsidR="002C29A4" w:rsidDel="00E92494">
          <w:rPr>
            <w:rFonts w:hint="eastAsia"/>
          </w:rPr>
          <w:delText>再</w:delText>
        </w:r>
        <w:r w:rsidR="00795591" w:rsidDel="00E92494">
          <w:rPr>
            <w:rFonts w:hint="eastAsia"/>
          </w:rPr>
          <w:delText>搭配</w:delText>
        </w:r>
        <w:r w:rsidR="00ED5E9C" w:rsidRPr="003E3FEF" w:rsidDel="00E92494">
          <w:delText>Dynamo</w:delText>
        </w:r>
        <w:r w:rsidR="00F41125" w:rsidRPr="003E3FEF" w:rsidDel="00E92494">
          <w:rPr>
            <w:rFonts w:hint="eastAsia"/>
          </w:rPr>
          <w:delText>視覺程式設計軟體</w:delText>
        </w:r>
        <w:r w:rsidR="00E53D69" w:rsidDel="00E92494">
          <w:rPr>
            <w:rFonts w:hint="eastAsia"/>
          </w:rPr>
          <w:delText>輔助</w:delText>
        </w:r>
        <w:r w:rsidR="00F41125" w:rsidRPr="003E3FEF" w:rsidDel="00E92494">
          <w:rPr>
            <w:rFonts w:hint="eastAsia"/>
          </w:rPr>
          <w:delText>，以</w:delText>
        </w:r>
        <w:r w:rsidR="00E53D69" w:rsidDel="00E92494">
          <w:rPr>
            <w:rFonts w:hint="eastAsia"/>
          </w:rPr>
          <w:delText>自動</w:delText>
        </w:r>
        <w:r w:rsidR="00ED5E9C" w:rsidRPr="003E3FEF" w:rsidDel="00E92494">
          <w:rPr>
            <w:rFonts w:hint="eastAsia"/>
          </w:rPr>
          <w:delText>化</w:delText>
        </w:r>
        <w:r w:rsidR="00823865" w:rsidDel="00E92494">
          <w:rPr>
            <w:rFonts w:hint="eastAsia"/>
          </w:rPr>
          <w:delText>與程式化</w:delText>
        </w:r>
        <w:r w:rsidR="00ED5E9C" w:rsidRPr="003E3FEF" w:rsidDel="00E92494">
          <w:rPr>
            <w:rFonts w:hint="eastAsia"/>
          </w:rPr>
          <w:delText>的方式加速建模效率</w:delText>
        </w:r>
        <w:r w:rsidR="00795591" w:rsidDel="00E92494">
          <w:rPr>
            <w:rFonts w:hint="eastAsia"/>
          </w:rPr>
          <w:delText>。接著定義</w:delText>
        </w:r>
        <w:r w:rsidR="003852E7" w:rsidDel="00E92494">
          <w:rPr>
            <w:rFonts w:hint="eastAsia"/>
          </w:rPr>
          <w:delText>模型中</w:delText>
        </w:r>
        <w:r w:rsidR="007240EE" w:rsidDel="00E92494">
          <w:rPr>
            <w:rFonts w:hint="eastAsia"/>
          </w:rPr>
          <w:delText>軌道</w:delText>
        </w:r>
        <w:r w:rsidR="003852E7" w:rsidDel="00E92494">
          <w:rPr>
            <w:rFonts w:hint="eastAsia"/>
          </w:rPr>
          <w:delText>各項物件的</w:delText>
        </w:r>
        <w:r w:rsidR="00795591" w:rsidDel="00E92494">
          <w:rPr>
            <w:rFonts w:hint="eastAsia"/>
          </w:rPr>
          <w:delText>參數設定</w:delText>
        </w:r>
        <w:r w:rsidR="00090D9B" w:rsidDel="00E92494">
          <w:rPr>
            <w:rFonts w:hint="eastAsia"/>
          </w:rPr>
          <w:delText>，並針對軌道各物件的編碼方式與資訊輸入進行探討。</w:delText>
        </w:r>
        <w:r w:rsidR="00273D78" w:rsidDel="00E92494">
          <w:rPr>
            <w:rFonts w:hint="eastAsia"/>
          </w:rPr>
          <w:delText>最後</w:delText>
        </w:r>
        <w:r w:rsidR="00CB1AE3" w:rsidDel="00E92494">
          <w:rPr>
            <w:rFonts w:hint="eastAsia"/>
          </w:rPr>
          <w:delText>初步</w:delText>
        </w:r>
        <w:r w:rsidR="007700E2" w:rsidDel="00E92494">
          <w:rPr>
            <w:rFonts w:hint="eastAsia"/>
          </w:rPr>
          <w:delText>建立一套</w:delText>
        </w:r>
        <w:r w:rsidR="003B30BE" w:rsidDel="00E92494">
          <w:rPr>
            <w:rFonts w:hint="eastAsia"/>
          </w:rPr>
          <w:delText>運</w:delText>
        </w:r>
        <w:r w:rsidR="007700E2" w:rsidDel="00E92494">
          <w:rPr>
            <w:rFonts w:hint="eastAsia"/>
          </w:rPr>
          <w:delText>用</w:delText>
        </w:r>
        <w:r w:rsidR="007700E2" w:rsidDel="00E92494">
          <w:rPr>
            <w:rFonts w:hint="eastAsia"/>
          </w:rPr>
          <w:delText>BIM</w:delText>
        </w:r>
        <w:r w:rsidR="007700E2" w:rsidDel="00E92494">
          <w:rPr>
            <w:rFonts w:hint="eastAsia"/>
          </w:rPr>
          <w:delText>技術之軌道養護流程，</w:delText>
        </w:r>
        <w:r w:rsidR="006317C8" w:rsidDel="00E92494">
          <w:rPr>
            <w:rFonts w:hint="eastAsia"/>
          </w:rPr>
          <w:delText>配合前述所建置的軌道模型，</w:delText>
        </w:r>
        <w:r w:rsidR="007700E2" w:rsidDel="00E92494">
          <w:rPr>
            <w:rFonts w:hint="eastAsia"/>
          </w:rPr>
          <w:delText>串接</w:delText>
        </w:r>
        <w:r w:rsidR="00F43880" w:rsidDel="00E92494">
          <w:rPr>
            <w:rFonts w:hint="eastAsia"/>
          </w:rPr>
          <w:delText>養護</w:delText>
        </w:r>
        <w:r w:rsidR="007700E2" w:rsidDel="00E92494">
          <w:rPr>
            <w:rFonts w:hint="eastAsia"/>
          </w:rPr>
          <w:delText>管理資訊系統取得臺鐵</w:delText>
        </w:r>
        <w:r w:rsidR="006522B9" w:rsidDel="00E92494">
          <w:rPr>
            <w:rFonts w:hint="eastAsia"/>
          </w:rPr>
          <w:delText>工務</w:delText>
        </w:r>
        <w:r w:rsidR="007700E2" w:rsidDel="00E92494">
          <w:rPr>
            <w:rFonts w:hint="eastAsia"/>
          </w:rPr>
          <w:delText>養護資料並呈現在軌道模型之中</w:delText>
        </w:r>
        <w:r w:rsidR="00C324DE" w:rsidDel="00E92494">
          <w:rPr>
            <w:rFonts w:hint="eastAsia"/>
          </w:rPr>
          <w:delText>，</w:delText>
        </w:r>
        <w:r w:rsidR="009603DD" w:rsidDel="00E92494">
          <w:rPr>
            <w:rFonts w:hint="eastAsia"/>
          </w:rPr>
          <w:delText>待</w:delText>
        </w:r>
        <w:r w:rsidR="00C324DE" w:rsidDel="00E92494">
          <w:rPr>
            <w:rFonts w:hint="eastAsia"/>
          </w:rPr>
          <w:delText>養護完成後將資料更新</w:delText>
        </w:r>
        <w:r w:rsidR="00F15376" w:rsidDel="00E92494">
          <w:rPr>
            <w:rFonts w:hint="eastAsia"/>
          </w:rPr>
          <w:delText>於</w:delText>
        </w:r>
        <w:r w:rsidR="00C324DE" w:rsidDel="00E92494">
          <w:rPr>
            <w:rFonts w:hint="eastAsia"/>
          </w:rPr>
          <w:delText>模型並提供給</w:delText>
        </w:r>
        <w:r w:rsidR="00B543B4" w:rsidDel="00E92494">
          <w:rPr>
            <w:rFonts w:hint="eastAsia"/>
          </w:rPr>
          <w:delText>養護</w:delText>
        </w:r>
        <w:r w:rsidR="00C324DE" w:rsidDel="00E92494">
          <w:rPr>
            <w:rFonts w:hint="eastAsia"/>
          </w:rPr>
          <w:delText>管理</w:delText>
        </w:r>
        <w:r w:rsidR="00B15434" w:rsidDel="00E92494">
          <w:rPr>
            <w:rFonts w:hint="eastAsia"/>
          </w:rPr>
          <w:delText>資訊</w:delText>
        </w:r>
        <w:r w:rsidR="00C324DE" w:rsidDel="00E92494">
          <w:rPr>
            <w:rFonts w:hint="eastAsia"/>
          </w:rPr>
          <w:delText>系統更新，</w:delText>
        </w:r>
        <w:r w:rsidR="00F15376" w:rsidDel="00E92494">
          <w:rPr>
            <w:rFonts w:hint="eastAsia"/>
          </w:rPr>
          <w:delText>以</w:delText>
        </w:r>
        <w:r w:rsidR="00C324DE" w:rsidDel="00E92494">
          <w:rPr>
            <w:rFonts w:hint="eastAsia"/>
          </w:rPr>
          <w:delText>完成一</w:delText>
        </w:r>
        <w:r w:rsidR="00E530D4" w:rsidDel="00E92494">
          <w:rPr>
            <w:rFonts w:hint="eastAsia"/>
          </w:rPr>
          <w:delText>系列</w:delText>
        </w:r>
        <w:r w:rsidR="00C324DE" w:rsidDel="00E92494">
          <w:rPr>
            <w:rFonts w:hint="eastAsia"/>
          </w:rPr>
          <w:delText>養護流程。</w:delText>
        </w:r>
      </w:del>
    </w:p>
    <w:p w14:paraId="159F3348" w14:textId="2808D6C8" w:rsidR="001430D9" w:rsidDel="0042598F" w:rsidRDefault="00A825F4" w:rsidP="00A825F4">
      <w:pPr>
        <w:pStyle w:val="ac"/>
        <w:keepNext/>
        <w:spacing w:beforeLines="100" w:before="360" w:after="180"/>
        <w:rPr>
          <w:del w:id="1072" w:author="張寶騌 CHANG,PAO-TSUNG" w:date="2022-06-02T21:47:00Z"/>
        </w:rPr>
      </w:pPr>
      <w:del w:id="1073" w:author="張寶騌 CHANG,PAO-TSUNG" w:date="2022-04-24T14:53:00Z">
        <w:r w:rsidDel="000C026A">
          <w:rPr>
            <w:noProof/>
          </w:rPr>
          <w:drawing>
            <wp:inline distT="0" distB="0" distL="0" distR="0" wp14:anchorId="389D66D1" wp14:editId="198D89DF">
              <wp:extent cx="5049520" cy="3705336"/>
              <wp:effectExtent l="0" t="0" r="0" b="952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54547" cy="3709025"/>
                      </a:xfrm>
                      <a:prstGeom prst="rect">
                        <a:avLst/>
                      </a:prstGeom>
                      <a:noFill/>
                    </pic:spPr>
                  </pic:pic>
                </a:graphicData>
              </a:graphic>
            </wp:inline>
          </w:drawing>
        </w:r>
      </w:del>
    </w:p>
    <w:p w14:paraId="327E60E2" w14:textId="7282B806" w:rsidR="00C56EA7" w:rsidRPr="00967260" w:rsidRDefault="001430D9">
      <w:pPr>
        <w:pStyle w:val="ac"/>
        <w:keepNext/>
        <w:spacing w:beforeLines="100" w:before="360" w:after="180"/>
        <w:pPrChange w:id="1074" w:author="張寶騌 CHANG,PAO-TSUNG" w:date="2022-06-02T21:47:00Z">
          <w:pPr>
            <w:pStyle w:val="ac"/>
            <w:spacing w:after="180"/>
          </w:pPr>
        </w:pPrChange>
      </w:pPr>
      <w:bookmarkStart w:id="1075" w:name="_Toc106974268"/>
      <w:r w:rsidRPr="00967260">
        <w:rPr>
          <w:rFonts w:hint="eastAsia"/>
        </w:rPr>
        <w:t>圖</w:t>
      </w:r>
      <w:r w:rsidRPr="00967260">
        <w:rPr>
          <w:rFonts w:hint="eastAsia"/>
        </w:rPr>
        <w:t xml:space="preserve"> </w:t>
      </w:r>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1</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w:t>
      </w:r>
      <w:r w:rsidR="009700FF">
        <w:fldChar w:fldCharType="end"/>
      </w:r>
      <w:r w:rsidR="002B6F5A">
        <w:rPr>
          <w:rFonts w:hint="eastAsia"/>
        </w:rPr>
        <w:t xml:space="preserve"> </w:t>
      </w:r>
      <w:del w:id="1076" w:author="張寶騌 CHANG,PAO-TSUNG" w:date="2022-04-07T18:14:00Z">
        <w:r w:rsidR="00BD40D4" w:rsidRPr="00967260" w:rsidDel="005044B8">
          <w:fldChar w:fldCharType="begin"/>
        </w:r>
        <w:r w:rsidR="00BD40D4" w:rsidRPr="00967260" w:rsidDel="005044B8">
          <w:delInstrText xml:space="preserve"> </w:delInstrText>
        </w:r>
        <w:r w:rsidR="00BD40D4" w:rsidRPr="00967260" w:rsidDel="005044B8">
          <w:rPr>
            <w:rFonts w:hint="eastAsia"/>
          </w:rPr>
          <w:delInstrText>STYLEREF 1 \s</w:delInstrText>
        </w:r>
        <w:r w:rsidR="00BD40D4" w:rsidRPr="00967260" w:rsidDel="005044B8">
          <w:delInstrText xml:space="preserve"> </w:delInstrText>
        </w:r>
        <w:r w:rsidR="00BD40D4" w:rsidRPr="00967260" w:rsidDel="005044B8">
          <w:fldChar w:fldCharType="separate"/>
        </w:r>
        <w:r w:rsidR="009E5548" w:rsidRPr="00967260" w:rsidDel="005044B8">
          <w:rPr>
            <w:noProof/>
          </w:rPr>
          <w:delText>1</w:delText>
        </w:r>
        <w:r w:rsidR="00BD40D4" w:rsidRPr="00967260" w:rsidDel="005044B8">
          <w:fldChar w:fldCharType="end"/>
        </w:r>
        <w:r w:rsidR="00BD40D4" w:rsidRPr="00967260" w:rsidDel="005044B8">
          <w:noBreakHyphen/>
        </w:r>
        <w:r w:rsidR="00BD40D4" w:rsidRPr="00967260" w:rsidDel="005044B8">
          <w:fldChar w:fldCharType="begin"/>
        </w:r>
        <w:r w:rsidR="00BD40D4" w:rsidRPr="00967260" w:rsidDel="005044B8">
          <w:delInstrText xml:space="preserve"> </w:delInstrText>
        </w:r>
        <w:r w:rsidR="00BD40D4" w:rsidRPr="00967260" w:rsidDel="005044B8">
          <w:rPr>
            <w:rFonts w:hint="eastAsia"/>
          </w:rPr>
          <w:delInstrText xml:space="preserve">SEQ </w:delInstrText>
        </w:r>
        <w:r w:rsidR="00BD40D4" w:rsidRPr="00967260" w:rsidDel="005044B8">
          <w:rPr>
            <w:rFonts w:hint="eastAsia"/>
          </w:rPr>
          <w:delInstrText>圖</w:delInstrText>
        </w:r>
        <w:r w:rsidR="00BD40D4" w:rsidRPr="00967260" w:rsidDel="005044B8">
          <w:rPr>
            <w:rFonts w:hint="eastAsia"/>
          </w:rPr>
          <w:delInstrText xml:space="preserve"> \* ARABIC \s 1</w:delInstrText>
        </w:r>
        <w:r w:rsidR="00BD40D4" w:rsidRPr="00967260" w:rsidDel="005044B8">
          <w:delInstrText xml:space="preserve"> </w:delInstrText>
        </w:r>
        <w:r w:rsidR="00BD40D4" w:rsidRPr="00967260" w:rsidDel="005044B8">
          <w:fldChar w:fldCharType="separate"/>
        </w:r>
        <w:r w:rsidR="009E5548" w:rsidRPr="00967260" w:rsidDel="005044B8">
          <w:rPr>
            <w:noProof/>
          </w:rPr>
          <w:delText>1</w:delText>
        </w:r>
        <w:r w:rsidR="00BD40D4" w:rsidRPr="00967260" w:rsidDel="005044B8">
          <w:fldChar w:fldCharType="end"/>
        </w:r>
      </w:del>
      <w:del w:id="1077" w:author="張寶騌 CHANG,PAO-TSUNG" w:date="2022-06-21T16:13:00Z">
        <w:r w:rsidRPr="00967260" w:rsidDel="009E35F2">
          <w:rPr>
            <w:rFonts w:hint="eastAsia"/>
          </w:rPr>
          <w:delText xml:space="preserve">　</w:delText>
        </w:r>
      </w:del>
      <w:r w:rsidRPr="00967260">
        <w:rPr>
          <w:rFonts w:hint="eastAsia"/>
        </w:rPr>
        <w:t>研究流程圖</w:t>
      </w:r>
      <w:bookmarkEnd w:id="1075"/>
    </w:p>
    <w:p w14:paraId="5E991C97" w14:textId="6F126BF2" w:rsidR="008B406B" w:rsidRDefault="008B406B" w:rsidP="008B406B">
      <w:pPr>
        <w:ind w:left="480" w:firstLine="480"/>
      </w:pPr>
      <w:r>
        <w:br w:type="page"/>
      </w:r>
    </w:p>
    <w:p w14:paraId="30C4164E" w14:textId="381DD9C7" w:rsidR="008B406B" w:rsidRDefault="008B406B" w:rsidP="00B2665A">
      <w:pPr>
        <w:pStyle w:val="21"/>
        <w:spacing w:before="360" w:afterLines="50" w:after="180"/>
      </w:pPr>
      <w:r>
        <w:rPr>
          <w:rFonts w:hint="eastAsia"/>
        </w:rPr>
        <w:lastRenderedPageBreak/>
        <w:t xml:space="preserve"> </w:t>
      </w:r>
      <w:bookmarkStart w:id="1078" w:name="_Toc107005805"/>
      <w:r w:rsidR="00F726AF">
        <w:rPr>
          <w:rFonts w:hint="eastAsia"/>
        </w:rPr>
        <w:t>論文</w:t>
      </w:r>
      <w:r>
        <w:rPr>
          <w:rFonts w:hint="eastAsia"/>
        </w:rPr>
        <w:t>架構</w:t>
      </w:r>
      <w:bookmarkEnd w:id="1078"/>
    </w:p>
    <w:p w14:paraId="4DF2D258" w14:textId="57A3ED61" w:rsidR="008B406B" w:rsidRDefault="00F726AF" w:rsidP="0075376A">
      <w:pPr>
        <w:spacing w:afterLines="50" w:after="180"/>
        <w:ind w:left="480" w:firstLine="480"/>
        <w:jc w:val="both"/>
      </w:pPr>
      <w:r>
        <w:rPr>
          <w:rFonts w:hint="eastAsia"/>
        </w:rPr>
        <w:t>本研究分為</w:t>
      </w:r>
      <w:del w:id="1079" w:author="張寶騌 CHANG,PAO-TSUNG" w:date="2022-04-24T14:53:00Z">
        <w:r w:rsidDel="000C026A">
          <w:rPr>
            <w:rFonts w:hint="eastAsia"/>
          </w:rPr>
          <w:delText>六</w:delText>
        </w:r>
      </w:del>
      <w:ins w:id="1080" w:author="張寶騌 CHANG,PAO-TSUNG" w:date="2022-04-24T14:53:00Z">
        <w:r w:rsidR="000C026A">
          <w:rPr>
            <w:rFonts w:hint="eastAsia"/>
          </w:rPr>
          <w:t>五</w:t>
        </w:r>
      </w:ins>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75376A">
      <w:pPr>
        <w:pStyle w:val="aa"/>
        <w:numPr>
          <w:ilvl w:val="0"/>
          <w:numId w:val="34"/>
        </w:numPr>
        <w:ind w:left="480" w:firstLineChars="0" w:firstLine="0"/>
        <w:jc w:val="both"/>
        <w:rPr>
          <w:b/>
          <w:bCs/>
        </w:rPr>
      </w:pPr>
      <w:r w:rsidRPr="0055026B">
        <w:rPr>
          <w:rFonts w:hint="eastAsia"/>
          <w:b/>
          <w:bCs/>
        </w:rPr>
        <w:t>緒論：</w:t>
      </w:r>
    </w:p>
    <w:p w14:paraId="114E81FF" w14:textId="4C7940DC" w:rsidR="00DE6DE8" w:rsidRDefault="0091609E" w:rsidP="00DE6DE8">
      <w:pPr>
        <w:ind w:left="480" w:firstLine="480"/>
        <w:jc w:val="both"/>
        <w:rPr>
          <w:ins w:id="1081" w:author="張寶騌 CHANG,PAO-TSUNG" w:date="2022-04-20T13:25:00Z"/>
        </w:rPr>
      </w:pPr>
      <w:r>
        <w:rPr>
          <w:rFonts w:hint="eastAsia"/>
        </w:rPr>
        <w:t>本章節講述研究之動機與目的、</w:t>
      </w:r>
      <w:r w:rsidR="00E1304A">
        <w:rPr>
          <w:rFonts w:hint="eastAsia"/>
        </w:rPr>
        <w:t>研究範圍、</w:t>
      </w:r>
      <w:r>
        <w:rPr>
          <w:rFonts w:hint="eastAsia"/>
        </w:rPr>
        <w:t>研究方法與</w:t>
      </w:r>
      <w:r w:rsidR="00E1304A">
        <w:rPr>
          <w:rFonts w:hint="eastAsia"/>
        </w:rPr>
        <w:t>說明論文</w:t>
      </w:r>
      <w:del w:id="1082" w:author="張寶騌 CHANG,PAO-TSUNG" w:date="2022-04-20T13:25:00Z">
        <w:r w:rsidDel="00DE6DE8">
          <w:rPr>
            <w:rFonts w:hint="eastAsia"/>
          </w:rPr>
          <w:delText>流程，並說明論文</w:delText>
        </w:r>
      </w:del>
      <w:r>
        <w:rPr>
          <w:rFonts w:hint="eastAsia"/>
        </w:rPr>
        <w:t>架構</w:t>
      </w:r>
      <w:ins w:id="1083" w:author="張寶騌 CHANG,PAO-TSUNG" w:date="2022-04-20T13:25:00Z">
        <w:r w:rsidR="00DE6DE8">
          <w:rPr>
            <w:rFonts w:hint="eastAsia"/>
          </w:rPr>
          <w:t>，並針對</w:t>
        </w:r>
        <w:r w:rsidR="00AC55B5" w:rsidRPr="0091609E">
          <w:rPr>
            <w:rFonts w:hint="eastAsia"/>
          </w:rPr>
          <w:t>目前軌道設施</w:t>
        </w:r>
      </w:ins>
      <w:r w:rsidR="00AC55B5">
        <w:rPr>
          <w:rFonts w:hint="eastAsia"/>
        </w:rPr>
        <w:t>養</w:t>
      </w:r>
      <w:ins w:id="1084" w:author="張寶騌 CHANG,PAO-TSUNG" w:date="2022-04-20T13:25:00Z">
        <w:r w:rsidR="00AC55B5" w:rsidRPr="0091609E">
          <w:rPr>
            <w:rFonts w:hint="eastAsia"/>
          </w:rPr>
          <w:t>護</w:t>
        </w:r>
      </w:ins>
      <w:r w:rsidR="00AC55B5">
        <w:rPr>
          <w:rFonts w:hint="eastAsia"/>
        </w:rPr>
        <w:t>方式、</w:t>
      </w:r>
      <w:proofErr w:type="gramStart"/>
      <w:ins w:id="1085" w:author="張寶騌 CHANG,PAO-TSUNG" w:date="2022-04-20T13:25:00Z">
        <w:r w:rsidR="00DE6DE8">
          <w:rPr>
            <w:rFonts w:hint="eastAsia"/>
          </w:rPr>
          <w:t>物聯網</w:t>
        </w:r>
      </w:ins>
      <w:proofErr w:type="gramEnd"/>
      <w:r w:rsidR="00AC55B5">
        <w:rPr>
          <w:rFonts w:hint="eastAsia"/>
        </w:rPr>
        <w:t>架構、</w:t>
      </w:r>
      <w:ins w:id="1086" w:author="張寶騌 CHANG,PAO-TSUNG" w:date="2022-05-30T00:40:00Z">
        <w:r w:rsidR="00AC55B5">
          <w:t>Arduino</w:t>
        </w:r>
      </w:ins>
      <w:r w:rsidR="00AC55B5">
        <w:rPr>
          <w:rFonts w:hint="eastAsia"/>
        </w:rPr>
        <w:t>工具與</w:t>
      </w:r>
      <w:r w:rsidR="00AC55B5">
        <w:t>Unity</w:t>
      </w:r>
      <w:r w:rsidR="00AC55B5">
        <w:rPr>
          <w:rFonts w:hint="eastAsia"/>
        </w:rPr>
        <w:t>互動平台</w:t>
      </w:r>
      <w:ins w:id="1087" w:author="張寶騌 CHANG,PAO-TSUNG" w:date="2022-04-20T13:25:00Z">
        <w:r w:rsidR="00DE6DE8">
          <w:rPr>
            <w:rFonts w:hint="eastAsia"/>
          </w:rPr>
          <w:t>應用</w:t>
        </w:r>
      </w:ins>
      <w:r w:rsidR="00E1304A">
        <w:rPr>
          <w:rFonts w:hint="eastAsia"/>
        </w:rPr>
        <w:t>等方面</w:t>
      </w:r>
      <w:ins w:id="1088" w:author="張寶騌 CHANG,PAO-TSUNG" w:date="2022-04-20T13:25:00Z">
        <w:r w:rsidR="00DE6DE8" w:rsidRPr="0091609E">
          <w:rPr>
            <w:rFonts w:hint="eastAsia"/>
          </w:rPr>
          <w:t>進行回顧</w:t>
        </w:r>
      </w:ins>
      <w:r w:rsidR="00E1304A">
        <w:rPr>
          <w:rFonts w:hint="eastAsia"/>
        </w:rPr>
        <w:t>與了解</w:t>
      </w:r>
      <w:ins w:id="1089" w:author="張寶騌 CHANG,PAO-TSUNG" w:date="2022-06-15T18:04:00Z">
        <w:r w:rsidR="009262B0">
          <w:rPr>
            <w:rFonts w:hint="eastAsia"/>
          </w:rPr>
          <w:t>。</w:t>
        </w:r>
      </w:ins>
    </w:p>
    <w:p w14:paraId="51C120EF" w14:textId="2B5477E9" w:rsidR="0055026B" w:rsidRPr="00AC55B5" w:rsidDel="00DE6DE8" w:rsidRDefault="00AC55B5" w:rsidP="0075376A">
      <w:pPr>
        <w:ind w:left="480" w:firstLine="480"/>
        <w:jc w:val="both"/>
        <w:rPr>
          <w:del w:id="1090" w:author="張寶騌 CHANG,PAO-TSUNG" w:date="2022-04-20T13:25:00Z"/>
          <w:b/>
          <w:bCs/>
        </w:rPr>
      </w:pPr>
      <w:r w:rsidRPr="00AC55B5">
        <w:rPr>
          <w:b/>
          <w:bCs/>
        </w:rPr>
        <w:t>Arduino</w:t>
      </w:r>
      <w:del w:id="1091" w:author="張寶騌 CHANG,PAO-TSUNG" w:date="2022-04-20T13:25:00Z">
        <w:r w:rsidR="0091609E" w:rsidRPr="00AC55B5" w:rsidDel="00DE6DE8">
          <w:rPr>
            <w:rFonts w:hint="eastAsia"/>
            <w:b/>
            <w:bCs/>
          </w:rPr>
          <w:delText>。</w:delText>
        </w:r>
      </w:del>
    </w:p>
    <w:p w14:paraId="2D594371" w14:textId="10CD16F5" w:rsidR="0055026B" w:rsidRPr="00AC55B5" w:rsidDel="00DE6DE8" w:rsidRDefault="0055026B" w:rsidP="0075376A">
      <w:pPr>
        <w:pStyle w:val="aa"/>
        <w:numPr>
          <w:ilvl w:val="0"/>
          <w:numId w:val="34"/>
        </w:numPr>
        <w:spacing w:beforeLines="50" w:before="180"/>
        <w:ind w:left="480" w:firstLineChars="0" w:firstLine="0"/>
        <w:jc w:val="both"/>
        <w:rPr>
          <w:del w:id="1092" w:author="張寶騌 CHANG,PAO-TSUNG" w:date="2022-04-20T13:26:00Z"/>
          <w:b/>
          <w:bCs/>
        </w:rPr>
      </w:pPr>
      <w:del w:id="1093" w:author="張寶騌 CHANG,PAO-TSUNG" w:date="2022-04-20T13:26:00Z">
        <w:r w:rsidRPr="00AC55B5" w:rsidDel="00DE6DE8">
          <w:rPr>
            <w:rFonts w:hint="eastAsia"/>
            <w:b/>
            <w:bCs/>
          </w:rPr>
          <w:delText>文獻回顧：</w:delText>
        </w:r>
      </w:del>
    </w:p>
    <w:p w14:paraId="5AA2A9CF" w14:textId="7038C5AB" w:rsidR="0055026B" w:rsidRPr="00AC55B5" w:rsidDel="00DE6DE8" w:rsidRDefault="0091609E" w:rsidP="0075376A">
      <w:pPr>
        <w:ind w:left="480" w:firstLine="480"/>
        <w:jc w:val="both"/>
        <w:rPr>
          <w:del w:id="1094" w:author="張寶騌 CHANG,PAO-TSUNG" w:date="2022-04-20T13:26:00Z"/>
          <w:b/>
          <w:bCs/>
        </w:rPr>
      </w:pPr>
      <w:del w:id="1095" w:author="張寶騌 CHANG,PAO-TSUNG" w:date="2022-04-20T13:26:00Z">
        <w:r w:rsidRPr="00AC55B5" w:rsidDel="00DE6DE8">
          <w:rPr>
            <w:rFonts w:hint="eastAsia"/>
            <w:b/>
            <w:bCs/>
          </w:rPr>
          <w:delText>本章節將針對</w:delText>
        </w:r>
        <w:r w:rsidR="0055275B" w:rsidRPr="00AC55B5" w:rsidDel="00DE6DE8">
          <w:rPr>
            <w:rFonts w:hint="eastAsia"/>
            <w:b/>
            <w:bCs/>
          </w:rPr>
          <w:delText>物聯網技術等電子元件應用、軌道資訊模型及</w:delText>
        </w:r>
        <w:r w:rsidRPr="00AC55B5" w:rsidDel="00DE6DE8">
          <w:rPr>
            <w:rFonts w:hint="eastAsia"/>
            <w:b/>
            <w:bCs/>
          </w:rPr>
          <w:delText>目前軌道設施維護管理相關內容進行回顧，最後對於智慧軌道相關運用進行了解。</w:delText>
        </w:r>
      </w:del>
    </w:p>
    <w:p w14:paraId="2FE12586" w14:textId="67C3581C" w:rsidR="0055026B" w:rsidRPr="00AC55B5" w:rsidRDefault="00785446" w:rsidP="0075376A">
      <w:pPr>
        <w:pStyle w:val="aa"/>
        <w:numPr>
          <w:ilvl w:val="0"/>
          <w:numId w:val="34"/>
        </w:numPr>
        <w:spacing w:beforeLines="50" w:before="180"/>
        <w:ind w:left="480" w:firstLineChars="0" w:firstLine="0"/>
        <w:jc w:val="both"/>
        <w:rPr>
          <w:b/>
          <w:bCs/>
        </w:rPr>
      </w:pPr>
      <w:ins w:id="1096" w:author="張寶騌 CHANG,PAO-TSUNG" w:date="2022-04-07T16:53:00Z">
        <w:r w:rsidRPr="00AC55B5">
          <w:rPr>
            <w:rFonts w:hint="eastAsia"/>
            <w:b/>
            <w:bCs/>
          </w:rPr>
          <w:t>監</w:t>
        </w:r>
      </w:ins>
      <w:del w:id="1097" w:author="張寶騌 CHANG,PAO-TSUNG" w:date="2022-04-07T16:53:00Z">
        <w:r w:rsidR="00FD48D7" w:rsidRPr="00AC55B5" w:rsidDel="00785446">
          <w:rPr>
            <w:rFonts w:hint="eastAsia"/>
            <w:b/>
            <w:bCs/>
          </w:rPr>
          <w:delText>檢</w:delText>
        </w:r>
      </w:del>
      <w:r w:rsidR="00FD48D7" w:rsidRPr="00AC55B5">
        <w:rPr>
          <w:rFonts w:hint="eastAsia"/>
          <w:b/>
          <w:bCs/>
        </w:rPr>
        <w:t>測模組建置</w:t>
      </w:r>
      <w:r w:rsidR="0055026B" w:rsidRPr="00AC55B5">
        <w:rPr>
          <w:rFonts w:hint="eastAsia"/>
          <w:b/>
          <w:bCs/>
        </w:rPr>
        <w:t>：</w:t>
      </w:r>
    </w:p>
    <w:p w14:paraId="2FB39E38" w14:textId="62BA265D" w:rsidR="0055275B" w:rsidRDefault="0055275B" w:rsidP="0075376A">
      <w:pPr>
        <w:ind w:left="480" w:firstLine="480"/>
        <w:jc w:val="both"/>
      </w:pPr>
      <w:del w:id="1098" w:author="張寶騌 CHANG,PAO-TSUNG" w:date="2022-05-30T00:42:00Z">
        <w:r w:rsidRPr="0055275B" w:rsidDel="008D11B0">
          <w:rPr>
            <w:rFonts w:hint="eastAsia"/>
          </w:rPr>
          <w:delText>本研究</w:delText>
        </w:r>
      </w:del>
      <w:del w:id="1099" w:author="張寶騌 CHANG,PAO-TSUNG" w:date="2022-05-30T00:39:00Z">
        <w:r w:rsidRPr="0055275B" w:rsidDel="00E77DF3">
          <w:rPr>
            <w:rFonts w:hint="eastAsia"/>
          </w:rPr>
          <w:delText>階段</w:delText>
        </w:r>
      </w:del>
      <w:del w:id="1100" w:author="張寶騌 CHANG,PAO-TSUNG" w:date="2022-05-30T00:42:00Z">
        <w:r w:rsidRPr="0055275B" w:rsidDel="008D11B0">
          <w:rPr>
            <w:rFonts w:hint="eastAsia"/>
          </w:rPr>
          <w:delText>所</w:delText>
        </w:r>
      </w:del>
      <w:ins w:id="1101" w:author="張寶騌 CHANG,PAO-TSUNG" w:date="2022-05-30T00:42:00Z">
        <w:r w:rsidR="008D11B0">
          <w:rPr>
            <w:rFonts w:hint="eastAsia"/>
          </w:rPr>
          <w:t>首先針對所</w:t>
        </w:r>
      </w:ins>
      <w:r w:rsidRPr="0055275B">
        <w:rPr>
          <w:rFonts w:hint="eastAsia"/>
        </w:rPr>
        <w:t>使用</w:t>
      </w:r>
      <w:ins w:id="1102" w:author="張寶騌 CHANG,PAO-TSUNG" w:date="2022-05-30T00:40:00Z">
        <w:r w:rsidR="00E77DF3">
          <w:rPr>
            <w:rFonts w:hint="eastAsia"/>
          </w:rPr>
          <w:t>的</w:t>
        </w:r>
        <w:r w:rsidR="00E77DF3">
          <w:t>Arduino</w:t>
        </w:r>
        <w:r w:rsidR="00E77DF3">
          <w:rPr>
            <w:rFonts w:hint="eastAsia"/>
          </w:rPr>
          <w:t>微控器</w:t>
        </w:r>
      </w:ins>
      <w:ins w:id="1103" w:author="張寶騌 CHANG,PAO-TSUNG" w:date="2022-05-30T00:41:00Z">
        <w:r w:rsidR="008D11B0">
          <w:rPr>
            <w:rFonts w:hint="eastAsia"/>
          </w:rPr>
          <w:t>、</w:t>
        </w:r>
        <w:r w:rsidR="00E77DF3">
          <w:rPr>
            <w:rFonts w:hint="eastAsia"/>
          </w:rPr>
          <w:t>感測器</w:t>
        </w:r>
      </w:ins>
      <w:del w:id="1104" w:author="張寶騌 CHANG,PAO-TSUNG" w:date="2022-05-30T00:40:00Z">
        <w:r w:rsidRPr="0055275B" w:rsidDel="00E77DF3">
          <w:rPr>
            <w:rFonts w:hint="eastAsia"/>
          </w:rPr>
          <w:delText>各項</w:delText>
        </w:r>
      </w:del>
      <w:r w:rsidRPr="0055275B">
        <w:rPr>
          <w:rFonts w:hint="eastAsia"/>
        </w:rPr>
        <w:t>模組、</w:t>
      </w:r>
      <w:ins w:id="1105" w:author="張寶騌 CHANG,PAO-TSUNG" w:date="2022-05-30T00:41:00Z">
        <w:r w:rsidR="008D11B0">
          <w:rPr>
            <w:rFonts w:hint="eastAsia"/>
          </w:rPr>
          <w:t>開發</w:t>
        </w:r>
      </w:ins>
      <w:r>
        <w:rPr>
          <w:rFonts w:hint="eastAsia"/>
        </w:rPr>
        <w:t>軟體</w:t>
      </w:r>
      <w:ins w:id="1106" w:author="張寶騌 CHANG,PAO-TSUNG" w:date="2022-05-30T00:41:00Z">
        <w:r w:rsidR="008D11B0">
          <w:rPr>
            <w:rFonts w:hint="eastAsia"/>
          </w:rPr>
          <w:t>等</w:t>
        </w:r>
      </w:ins>
      <w:del w:id="1107" w:author="張寶騌 CHANG,PAO-TSUNG" w:date="2022-05-30T00:42:00Z">
        <w:r w:rsidDel="008D11B0">
          <w:rPr>
            <w:rFonts w:hint="eastAsia"/>
          </w:rPr>
          <w:delText>及</w:delText>
        </w:r>
      </w:del>
      <w:r>
        <w:rPr>
          <w:rFonts w:hint="eastAsia"/>
        </w:rPr>
        <w:t>設備</w:t>
      </w:r>
      <w:ins w:id="1108" w:author="張寶騌 CHANG,PAO-TSUNG" w:date="2022-05-30T00:42:00Z">
        <w:r w:rsidR="008D11B0">
          <w:rPr>
            <w:rFonts w:hint="eastAsia"/>
          </w:rPr>
          <w:t>進行介紹，</w:t>
        </w:r>
      </w:ins>
      <w:r w:rsidRPr="0055275B">
        <w:rPr>
          <w:rFonts w:hint="eastAsia"/>
        </w:rPr>
        <w:t>之</w:t>
      </w:r>
      <w:ins w:id="1109" w:author="張寶騌 CHANG,PAO-TSUNG" w:date="2022-05-30T00:42:00Z">
        <w:r w:rsidR="008D11B0">
          <w:rPr>
            <w:rFonts w:hint="eastAsia"/>
          </w:rPr>
          <w:t>後</w:t>
        </w:r>
      </w:ins>
      <w:ins w:id="1110" w:author="張寶騌 CHANG,PAO-TSUNG" w:date="2022-05-30T00:43:00Z">
        <w:r w:rsidR="008D11B0">
          <w:rPr>
            <w:rFonts w:hint="eastAsia"/>
          </w:rPr>
          <w:t>說明</w:t>
        </w:r>
      </w:ins>
      <w:r w:rsidRPr="0055275B">
        <w:rPr>
          <w:rFonts w:hint="eastAsia"/>
        </w:rPr>
        <w:t>整合</w:t>
      </w:r>
      <w:ins w:id="1111" w:author="張寶騌 CHANG,PAO-TSUNG" w:date="2022-05-30T00:43:00Z">
        <w:r w:rsidR="008D11B0">
          <w:rPr>
            <w:rFonts w:hint="eastAsia"/>
          </w:rPr>
          <w:t>製作過程</w:t>
        </w:r>
      </w:ins>
      <w:ins w:id="1112" w:author="張寶騌 CHANG,PAO-TSUNG" w:date="2022-05-30T00:44:00Z">
        <w:r w:rsidR="008D11B0">
          <w:rPr>
            <w:rFonts w:hint="eastAsia"/>
          </w:rPr>
          <w:t>與現地安裝的流程</w:t>
        </w:r>
      </w:ins>
      <w:del w:id="1113" w:author="張寶騌 CHANG,PAO-TSUNG" w:date="2022-05-30T00:43:00Z">
        <w:r w:rsidDel="008D11B0">
          <w:rPr>
            <w:rFonts w:hint="eastAsia"/>
          </w:rPr>
          <w:delText>進行介紹</w:delText>
        </w:r>
      </w:del>
      <w:ins w:id="1114" w:author="張寶騌 CHANG,PAO-TSUNG" w:date="2022-05-30T00:45:00Z">
        <w:r w:rsidR="008D11B0">
          <w:rPr>
            <w:rFonts w:hint="eastAsia"/>
          </w:rPr>
          <w:t>。</w:t>
        </w:r>
      </w:ins>
      <w:del w:id="1115" w:author="張寶騌 CHANG,PAO-TSUNG" w:date="2022-05-30T00:45:00Z">
        <w:r w:rsidDel="008D11B0">
          <w:rPr>
            <w:rFonts w:hint="eastAsia"/>
          </w:rPr>
          <w:delText>，</w:delText>
        </w:r>
      </w:del>
      <w:ins w:id="1116" w:author="張寶騌 CHANG,PAO-TSUNG" w:date="2022-05-30T12:28:00Z">
        <w:r w:rsidR="00863B27">
          <w:rPr>
            <w:rFonts w:hint="eastAsia"/>
          </w:rPr>
          <w:t>另外，</w:t>
        </w:r>
      </w:ins>
      <w:del w:id="1117" w:author="張寶騌 CHANG,PAO-TSUNG" w:date="2022-05-30T12:28:00Z">
        <w:r w:rsidDel="00863B27">
          <w:rPr>
            <w:rFonts w:hint="eastAsia"/>
          </w:rPr>
          <w:delText>然後</w:delText>
        </w:r>
      </w:del>
      <w:ins w:id="1118" w:author="張寶騌 CHANG,PAO-TSUNG" w:date="2022-05-30T00:45:00Z">
        <w:r w:rsidR="008D11B0">
          <w:rPr>
            <w:rFonts w:hint="eastAsia"/>
          </w:rPr>
          <w:t>測試無線通訊模組適用性</w:t>
        </w:r>
      </w:ins>
      <w:ins w:id="1119" w:author="張寶騌 CHANG,PAO-TSUNG" w:date="2022-06-21T17:23:00Z">
        <w:r w:rsidR="00545082">
          <w:rPr>
            <w:rFonts w:hint="eastAsia"/>
          </w:rPr>
          <w:t>方面</w:t>
        </w:r>
      </w:ins>
      <w:ins w:id="1120" w:author="張寶騌 CHANG,PAO-TSUNG" w:date="2022-05-30T00:45:00Z">
        <w:r w:rsidR="008D11B0">
          <w:rPr>
            <w:rFonts w:hint="eastAsia"/>
          </w:rPr>
          <w:t>，比較了</w:t>
        </w:r>
        <w:proofErr w:type="spellStart"/>
        <w:r w:rsidR="008D11B0">
          <w:t>XBee</w:t>
        </w:r>
      </w:ins>
      <w:proofErr w:type="spellEnd"/>
      <w:ins w:id="1121" w:author="張寶騌 CHANG,PAO-TSUNG" w:date="2022-05-30T00:46:00Z">
        <w:r w:rsidR="008D11B0">
          <w:rPr>
            <w:rFonts w:hint="eastAsia"/>
          </w:rPr>
          <w:t>與</w:t>
        </w:r>
      </w:ins>
      <w:ins w:id="1122" w:author="張寶騌 CHANG,PAO-TSUNG" w:date="2022-06-18T16:00:00Z">
        <w:r w:rsidR="00383E93">
          <w:rPr>
            <w:rFonts w:hint="eastAsia"/>
          </w:rPr>
          <w:t>Cat M1</w:t>
        </w:r>
      </w:ins>
      <w:proofErr w:type="gramStart"/>
      <w:ins w:id="1123" w:author="張寶騌 CHANG,PAO-TSUNG" w:date="2022-05-30T00:46:00Z">
        <w:r w:rsidR="008D11B0">
          <w:rPr>
            <w:rFonts w:hint="eastAsia"/>
          </w:rPr>
          <w:t>兩</w:t>
        </w:r>
      </w:ins>
      <w:proofErr w:type="gramEnd"/>
      <w:ins w:id="1124" w:author="張寶騌 CHANG,PAO-TSUNG" w:date="2022-05-30T12:27:00Z">
        <w:r w:rsidR="00863B27">
          <w:rPr>
            <w:rFonts w:hint="eastAsia"/>
          </w:rPr>
          <w:t>通訊模組，最終選擇以</w:t>
        </w:r>
      </w:ins>
      <w:ins w:id="1125" w:author="張寶騌 CHANG,PAO-TSUNG" w:date="2022-06-18T16:00:00Z">
        <w:r w:rsidR="00383E93">
          <w:rPr>
            <w:rFonts w:hint="eastAsia"/>
          </w:rPr>
          <w:t>Cat M1</w:t>
        </w:r>
      </w:ins>
      <w:ins w:id="1126" w:author="張寶騌 CHANG,PAO-TSUNG" w:date="2022-05-30T12:27:00Z">
        <w:r w:rsidR="00863B27">
          <w:rPr>
            <w:rFonts w:hint="eastAsia"/>
          </w:rPr>
          <w:t>作為傳輸方案</w:t>
        </w:r>
      </w:ins>
      <w:ins w:id="1127" w:author="張寶騌 CHANG,PAO-TSUNG" w:date="2022-05-30T00:46:00Z">
        <w:r w:rsidR="00C77CE7">
          <w:rPr>
            <w:rFonts w:hint="eastAsia"/>
          </w:rPr>
          <w:t>。</w:t>
        </w:r>
      </w:ins>
      <w:ins w:id="1128" w:author="張寶騌 CHANG,PAO-TSUNG" w:date="2022-05-30T00:47:00Z">
        <w:r w:rsidR="00C77CE7">
          <w:rPr>
            <w:rFonts w:hint="eastAsia"/>
          </w:rPr>
          <w:t>最後說明</w:t>
        </w:r>
      </w:ins>
      <w:del w:id="1129" w:author="張寶騌 CHANG,PAO-TSUNG" w:date="2022-05-30T00:47:00Z">
        <w:r w:rsidDel="00C77CE7">
          <w:rPr>
            <w:rFonts w:hint="eastAsia"/>
          </w:rPr>
          <w:delText>應用於現地實測之說明</w:delText>
        </w:r>
      </w:del>
      <w:ins w:id="1130" w:author="張寶騌 CHANG,PAO-TSUNG" w:date="2022-05-30T00:47:00Z">
        <w:r w:rsidR="00C77CE7">
          <w:rPr>
            <w:rFonts w:hint="eastAsia"/>
          </w:rPr>
          <w:t>資料接收處理過程</w:t>
        </w:r>
      </w:ins>
      <w:r w:rsidR="00FF465E">
        <w:rPr>
          <w:rFonts w:hint="eastAsia"/>
        </w:rPr>
        <w:t>，並初步</w:t>
      </w:r>
      <w:ins w:id="1131" w:author="張寶騌 CHANG,PAO-TSUNG" w:date="2022-05-30T00:49:00Z">
        <w:r w:rsidR="00C77CE7">
          <w:rPr>
            <w:rFonts w:hint="eastAsia"/>
          </w:rPr>
          <w:t>呈現</w:t>
        </w:r>
      </w:ins>
      <w:del w:id="1132" w:author="張寶騌 CHANG,PAO-TSUNG" w:date="2022-05-30T00:49:00Z">
        <w:r w:rsidR="00FF465E" w:rsidDel="00C77CE7">
          <w:rPr>
            <w:rFonts w:hint="eastAsia"/>
          </w:rPr>
          <w:delText>分析</w:delText>
        </w:r>
      </w:del>
      <w:r w:rsidR="00FF465E">
        <w:rPr>
          <w:rFonts w:hint="eastAsia"/>
        </w:rPr>
        <w:t>其監測結果。</w:t>
      </w:r>
    </w:p>
    <w:p w14:paraId="64C470EA" w14:textId="33A69678" w:rsidR="0055026B" w:rsidRPr="009262B0" w:rsidDel="00FF465E" w:rsidRDefault="00AC55B5" w:rsidP="0075376A">
      <w:pPr>
        <w:ind w:left="480" w:firstLine="480"/>
        <w:jc w:val="both"/>
        <w:rPr>
          <w:del w:id="1133" w:author="張寶騌 CHANG,PAO-TSUNG" w:date="2022-03-19T22:07:00Z"/>
          <w:b/>
          <w:bCs/>
          <w:rPrChange w:id="1134" w:author="張寶騌 CHANG,PAO-TSUNG" w:date="2022-06-15T18:06:00Z">
            <w:rPr>
              <w:del w:id="1135" w:author="張寶騌 CHANG,PAO-TSUNG" w:date="2022-03-19T22:07:00Z"/>
            </w:rPr>
          </w:rPrChange>
        </w:rPr>
      </w:pPr>
      <w:r>
        <w:rPr>
          <w:rFonts w:hint="eastAsia"/>
          <w:b/>
          <w:bCs/>
        </w:rPr>
        <w:t>U</w:t>
      </w:r>
      <w:r>
        <w:rPr>
          <w:b/>
          <w:bCs/>
        </w:rPr>
        <w:t>nity</w:t>
      </w:r>
      <w:del w:id="1136" w:author="張寶騌 CHANG,PAO-TSUNG" w:date="2022-03-19T22:07:00Z">
        <w:r w:rsidR="0091609E" w:rsidRPr="009262B0" w:rsidDel="00FF465E">
          <w:rPr>
            <w:rFonts w:hint="eastAsia"/>
            <w:b/>
            <w:bCs/>
            <w:rPrChange w:id="1137" w:author="張寶騌 CHANG,PAO-TSUNG" w:date="2022-06-15T18:06:00Z">
              <w:rPr>
                <w:rFonts w:hint="eastAsia"/>
              </w:rPr>
            </w:rPrChange>
          </w:rPr>
          <w:delText>本章節將說明軌道模型</w:delText>
        </w:r>
        <w:r w:rsidR="00C87DFB" w:rsidRPr="009262B0" w:rsidDel="00FF465E">
          <w:rPr>
            <w:rFonts w:hint="eastAsia"/>
            <w:b/>
            <w:bCs/>
            <w:rPrChange w:id="1138" w:author="張寶騌 CHANG,PAO-TSUNG" w:date="2022-06-15T18:06:00Z">
              <w:rPr>
                <w:rFonts w:hint="eastAsia"/>
              </w:rPr>
            </w:rPrChange>
          </w:rPr>
          <w:delText>如何</w:delText>
        </w:r>
        <w:r w:rsidR="0091609E" w:rsidRPr="009262B0" w:rsidDel="00FF465E">
          <w:rPr>
            <w:rFonts w:hint="eastAsia"/>
            <w:b/>
            <w:bCs/>
            <w:rPrChange w:id="1139" w:author="張寶騌 CHANG,PAO-TSUNG" w:date="2022-06-15T18:06:00Z">
              <w:rPr>
                <w:rFonts w:hint="eastAsia"/>
              </w:rPr>
            </w:rPrChange>
          </w:rPr>
          <w:delText>建置，首先介紹主要使用的兩個建模軟體：</w:delText>
        </w:r>
        <w:r w:rsidR="0091609E" w:rsidRPr="009262B0" w:rsidDel="00FF465E">
          <w:rPr>
            <w:b/>
            <w:bCs/>
            <w:rPrChange w:id="1140" w:author="張寶騌 CHANG,PAO-TSUNG" w:date="2022-06-15T18:06:00Z">
              <w:rPr/>
            </w:rPrChange>
          </w:rPr>
          <w:delText>Autodesk Revit</w:delText>
        </w:r>
        <w:r w:rsidR="0091609E" w:rsidRPr="009262B0" w:rsidDel="00FF465E">
          <w:rPr>
            <w:rFonts w:hint="eastAsia"/>
            <w:b/>
            <w:bCs/>
            <w:rPrChange w:id="1141" w:author="張寶騌 CHANG,PAO-TSUNG" w:date="2022-06-15T18:06:00Z">
              <w:rPr>
                <w:rFonts w:hint="eastAsia"/>
              </w:rPr>
            </w:rPrChange>
          </w:rPr>
          <w:delText>及</w:delText>
        </w:r>
        <w:r w:rsidR="0091609E" w:rsidRPr="009262B0" w:rsidDel="00FF465E">
          <w:rPr>
            <w:b/>
            <w:bCs/>
            <w:rPrChange w:id="1142" w:author="張寶騌 CHANG,PAO-TSUNG" w:date="2022-06-15T18:06:00Z">
              <w:rPr/>
            </w:rPrChange>
          </w:rPr>
          <w:delText>Dynamo</w:delText>
        </w:r>
        <w:r w:rsidR="0091609E" w:rsidRPr="009262B0" w:rsidDel="00FF465E">
          <w:rPr>
            <w:rFonts w:hint="eastAsia"/>
            <w:b/>
            <w:bCs/>
            <w:rPrChange w:id="1143" w:author="張寶騌 CHANG,PAO-TSUNG" w:date="2022-06-15T18:06:00Z">
              <w:rPr>
                <w:rFonts w:hint="eastAsia"/>
              </w:rPr>
            </w:rPrChange>
          </w:rPr>
          <w:delText>，並說明選擇使用的原因，接著描述軌道模型建置的流程。</w:delText>
        </w:r>
      </w:del>
    </w:p>
    <w:p w14:paraId="07773918" w14:textId="11E6BF6A" w:rsidR="0055026B" w:rsidRPr="0055026B" w:rsidRDefault="009262B0" w:rsidP="0075376A">
      <w:pPr>
        <w:pStyle w:val="aa"/>
        <w:numPr>
          <w:ilvl w:val="0"/>
          <w:numId w:val="34"/>
        </w:numPr>
        <w:spacing w:beforeLines="50" w:before="180"/>
        <w:ind w:left="480" w:firstLineChars="0" w:firstLine="0"/>
        <w:jc w:val="both"/>
        <w:rPr>
          <w:b/>
          <w:bCs/>
        </w:rPr>
      </w:pPr>
      <w:del w:id="1144" w:author="張寶騌 CHANG,PAO-TSUNG" w:date="2022-06-15T18:06:00Z">
        <w:r w:rsidRPr="009262B0" w:rsidDel="009262B0">
          <w:rPr>
            <w:rFonts w:hint="eastAsia"/>
            <w:b/>
            <w:bCs/>
          </w:rPr>
          <w:delText>軌道資訊模型</w:delText>
        </w:r>
      </w:del>
      <w:ins w:id="1145" w:author="張寶騌 CHANG,PAO-TSUNG" w:date="2022-06-15T18:06:00Z">
        <w:r w:rsidRPr="009262B0">
          <w:rPr>
            <w:rFonts w:hint="eastAsia"/>
            <w:b/>
            <w:bCs/>
            <w:rPrChange w:id="1146" w:author="張寶騌 CHANG,PAO-TSUNG" w:date="2022-06-15T18:06:00Z">
              <w:rPr>
                <w:rFonts w:hint="eastAsia"/>
              </w:rPr>
            </w:rPrChange>
          </w:rPr>
          <w:t>互動平台建置</w:t>
        </w:r>
      </w:ins>
      <w:r w:rsidR="0055026B" w:rsidRPr="0055026B">
        <w:rPr>
          <w:rFonts w:hint="eastAsia"/>
          <w:b/>
          <w:bCs/>
        </w:rPr>
        <w:t>：</w:t>
      </w:r>
    </w:p>
    <w:p w14:paraId="7C33495B" w14:textId="79EFEEFA" w:rsidR="00E250A9" w:rsidRDefault="00FF465E" w:rsidP="00342C05">
      <w:pPr>
        <w:ind w:left="480" w:firstLine="480"/>
        <w:jc w:val="both"/>
        <w:rPr>
          <w:ins w:id="1147" w:author="張寶騌 CHANG,PAO-TSUNG" w:date="2022-05-30T13:16:00Z"/>
        </w:rPr>
      </w:pPr>
      <w:ins w:id="1148" w:author="張寶騌 CHANG,PAO-TSUNG" w:date="2022-03-19T22:04:00Z">
        <w:r>
          <w:rPr>
            <w:rFonts w:hint="eastAsia"/>
          </w:rPr>
          <w:t>本章節</w:t>
        </w:r>
      </w:ins>
      <w:r w:rsidR="003A7083">
        <w:rPr>
          <w:rFonts w:hint="eastAsia"/>
        </w:rPr>
        <w:t>先</w:t>
      </w:r>
      <w:ins w:id="1149" w:author="張寶騌 CHANG,PAO-TSUNG" w:date="2022-05-30T12:33:00Z">
        <w:r w:rsidR="009330A8">
          <w:rPr>
            <w:rFonts w:hint="eastAsia"/>
          </w:rPr>
          <w:t>介紹</w:t>
        </w:r>
      </w:ins>
      <w:ins w:id="1150" w:author="張寶騌 CHANG,PAO-TSUNG" w:date="2022-05-30T12:34:00Z">
        <w:r w:rsidR="009330A8">
          <w:rPr>
            <w:rFonts w:hint="eastAsia"/>
          </w:rPr>
          <w:t>主要使用</w:t>
        </w:r>
        <w:r w:rsidR="009330A8" w:rsidRPr="0091609E">
          <w:rPr>
            <w:rFonts w:hint="eastAsia"/>
          </w:rPr>
          <w:t>軟體</w:t>
        </w:r>
      </w:ins>
      <w:r w:rsidR="003A7083">
        <w:rPr>
          <w:rFonts w:hint="eastAsia"/>
        </w:rPr>
        <w:t>，而後</w:t>
      </w:r>
      <w:ins w:id="1151" w:author="張寶騌 CHANG,PAO-TSUNG" w:date="2022-05-30T13:14:00Z">
        <w:r w:rsidR="00E250A9">
          <w:rPr>
            <w:rFonts w:hint="eastAsia"/>
          </w:rPr>
          <w:t>說明</w:t>
        </w:r>
      </w:ins>
      <w:ins w:id="1152" w:author="張寶騌 CHANG,PAO-TSUNG" w:date="2022-05-30T13:15:00Z">
        <w:r w:rsidR="00E250A9">
          <w:rPr>
            <w:rFonts w:hint="eastAsia"/>
          </w:rPr>
          <w:t>取得線形</w:t>
        </w:r>
      </w:ins>
      <w:ins w:id="1153" w:author="張寶騌 CHANG,PAO-TSUNG" w:date="2022-05-30T13:16:00Z">
        <w:r w:rsidR="00E250A9">
          <w:rPr>
            <w:rFonts w:hint="eastAsia"/>
          </w:rPr>
          <w:t>資料後</w:t>
        </w:r>
      </w:ins>
      <w:ins w:id="1154" w:author="張寶騌 CHANG,PAO-TSUNG" w:date="2022-05-30T13:14:00Z">
        <w:r w:rsidR="00E250A9">
          <w:rPr>
            <w:rFonts w:hint="eastAsia"/>
          </w:rPr>
          <w:t>使用</w:t>
        </w:r>
        <w:r w:rsidR="00E250A9">
          <w:t>Civil 3D</w:t>
        </w:r>
        <w:r w:rsidR="00E250A9">
          <w:rPr>
            <w:rFonts w:hint="eastAsia"/>
          </w:rPr>
          <w:t>建置軌道模型的流程，</w:t>
        </w:r>
      </w:ins>
      <w:ins w:id="1155" w:author="張寶騌 CHANG,PAO-TSUNG" w:date="2022-05-30T13:16:00Z">
        <w:r w:rsidR="00E250A9">
          <w:rPr>
            <w:rFonts w:hint="eastAsia"/>
          </w:rPr>
          <w:t>完成之模型匯入</w:t>
        </w:r>
        <w:r w:rsidR="00E250A9">
          <w:t>Unity</w:t>
        </w:r>
        <w:r w:rsidR="00E250A9">
          <w:rPr>
            <w:rFonts w:hint="eastAsia"/>
          </w:rPr>
          <w:t>中</w:t>
        </w:r>
      </w:ins>
      <w:r w:rsidR="003A7083">
        <w:rPr>
          <w:rFonts w:hint="eastAsia"/>
        </w:rPr>
        <w:t>，並說明建置互動平台之理念，包含</w:t>
      </w:r>
      <w:ins w:id="1156" w:author="張寶騌 CHANG,PAO-TSUNG" w:date="2022-05-30T13:17:00Z">
        <w:r w:rsidR="003A7083">
          <w:rPr>
            <w:rFonts w:hint="eastAsia"/>
          </w:rPr>
          <w:t>使用者介面</w:t>
        </w:r>
      </w:ins>
      <w:r w:rsidR="003A7083">
        <w:rPr>
          <w:rFonts w:hint="eastAsia"/>
        </w:rPr>
        <w:t>規劃</w:t>
      </w:r>
      <w:r w:rsidR="003A7083">
        <w:rPr>
          <w:rFonts w:hint="eastAsia"/>
        </w:rPr>
        <w:t>與編寫</w:t>
      </w:r>
      <w:r w:rsidR="003A7083">
        <w:rPr>
          <w:rFonts w:hint="eastAsia"/>
        </w:rPr>
        <w:t>C</w:t>
      </w:r>
      <w:r w:rsidR="003A7083">
        <w:t>#</w:t>
      </w:r>
      <w:r w:rsidR="003A7083">
        <w:rPr>
          <w:rFonts w:hint="eastAsia"/>
        </w:rPr>
        <w:t>程式腳本等</w:t>
      </w:r>
      <w:ins w:id="1157" w:author="張寶騌 CHANG,PAO-TSUNG" w:date="2022-05-30T13:18:00Z">
        <w:r w:rsidR="00E250A9">
          <w:rPr>
            <w:rFonts w:hint="eastAsia"/>
          </w:rPr>
          <w:t>。</w:t>
        </w:r>
      </w:ins>
      <w:ins w:id="1158" w:author="張寶騌 CHANG,PAO-TSUNG" w:date="2022-05-30T13:17:00Z">
        <w:r w:rsidR="00E250A9" w:rsidRPr="00E250A9">
          <w:rPr>
            <w:rFonts w:hint="eastAsia"/>
          </w:rPr>
          <w:t>針對第</w:t>
        </w:r>
        <w:r w:rsidR="00E250A9">
          <w:rPr>
            <w:rFonts w:hint="eastAsia"/>
          </w:rPr>
          <w:t>二</w:t>
        </w:r>
        <w:r w:rsidR="00E250A9" w:rsidRPr="00E250A9">
          <w:rPr>
            <w:rFonts w:hint="eastAsia"/>
          </w:rPr>
          <w:t>章檢測模組之檢測項目輸入其對應路段中，以建立完整之軌道監測資訊模型架構。</w:t>
        </w:r>
      </w:ins>
    </w:p>
    <w:p w14:paraId="507083A5" w14:textId="1959BFF5" w:rsidR="0055026B" w:rsidDel="00FF465E" w:rsidRDefault="0091609E" w:rsidP="0075376A">
      <w:pPr>
        <w:ind w:left="480" w:firstLine="480"/>
        <w:jc w:val="both"/>
        <w:rPr>
          <w:del w:id="1159" w:author="張寶騌 CHANG,PAO-TSUNG" w:date="2022-03-19T22:07:00Z"/>
        </w:rPr>
      </w:pPr>
      <w:del w:id="1160" w:author="張寶騌 CHANG,PAO-TSUNG" w:date="2022-03-19T22:07:00Z">
        <w:r w:rsidDel="00FF465E">
          <w:rPr>
            <w:rFonts w:hint="eastAsia"/>
          </w:rPr>
          <w:delText>本章節將第三章所建置的軌道模型進行資訊的建置，</w:delText>
        </w:r>
        <w:r w:rsidRPr="0091609E" w:rsidDel="00FF465E">
          <w:rPr>
            <w:rFonts w:hint="eastAsia"/>
          </w:rPr>
          <w:delText>首先說明軌道物件資訊的參數設置原則，並針對各物件的編碼與分段方式進行探討，再將對應的資訊輸入物件中，以建立完整之軌道資訊模型。</w:delText>
        </w:r>
      </w:del>
    </w:p>
    <w:p w14:paraId="20D3C72D" w14:textId="7EA4685E" w:rsidR="0055026B" w:rsidRPr="0055026B" w:rsidRDefault="0055026B" w:rsidP="0075376A">
      <w:pPr>
        <w:pStyle w:val="aa"/>
        <w:numPr>
          <w:ilvl w:val="0"/>
          <w:numId w:val="34"/>
        </w:numPr>
        <w:spacing w:beforeLines="50" w:before="180"/>
        <w:ind w:left="480" w:firstLineChars="0" w:firstLine="0"/>
        <w:jc w:val="both"/>
        <w:rPr>
          <w:b/>
          <w:bCs/>
        </w:rPr>
      </w:pPr>
      <w:del w:id="1161" w:author="張寶騌 CHANG,PAO-TSUNG" w:date="2022-06-15T18:06:00Z">
        <w:r w:rsidRPr="0055026B" w:rsidDel="009262B0">
          <w:rPr>
            <w:rFonts w:hint="eastAsia"/>
            <w:b/>
            <w:bCs/>
          </w:rPr>
          <w:delText>模型</w:delText>
        </w:r>
        <w:r w:rsidR="00FD48D7" w:rsidDel="009262B0">
          <w:rPr>
            <w:rFonts w:hint="eastAsia"/>
            <w:b/>
            <w:bCs/>
          </w:rPr>
          <w:delText>與監測資訊整合</w:delText>
        </w:r>
        <w:r w:rsidRPr="0055026B" w:rsidDel="009262B0">
          <w:rPr>
            <w:rFonts w:hint="eastAsia"/>
            <w:b/>
            <w:bCs/>
          </w:rPr>
          <w:delText>應用</w:delText>
        </w:r>
      </w:del>
      <w:r w:rsidR="006D3B4D" w:rsidRPr="006D3B4D">
        <w:rPr>
          <w:rFonts w:hint="eastAsia"/>
          <w:b/>
          <w:bCs/>
        </w:rPr>
        <w:t>監測成果與互動平台應用</w:t>
      </w:r>
      <w:r w:rsidRPr="0055026B">
        <w:rPr>
          <w:rFonts w:hint="eastAsia"/>
          <w:b/>
          <w:bCs/>
        </w:rPr>
        <w:t>：</w:t>
      </w:r>
    </w:p>
    <w:p w14:paraId="5D1FE72C" w14:textId="526E1211" w:rsidR="00342C05" w:rsidRDefault="00FF465E" w:rsidP="00342C05">
      <w:pPr>
        <w:ind w:left="480" w:firstLine="480"/>
        <w:jc w:val="both"/>
        <w:rPr>
          <w:ins w:id="1162" w:author="張寶騌 CHANG,PAO-TSUNG" w:date="2022-03-19T22:07:00Z"/>
        </w:rPr>
      </w:pPr>
      <w:ins w:id="1163" w:author="張寶騌 CHANG,PAO-TSUNG" w:date="2022-03-19T22:08:00Z">
        <w:r>
          <w:rPr>
            <w:rFonts w:hint="eastAsia"/>
          </w:rPr>
          <w:t>本章節將</w:t>
        </w:r>
      </w:ins>
      <w:ins w:id="1164" w:author="張寶騌 CHANG,PAO-TSUNG" w:date="2022-05-30T13:24:00Z">
        <w:r w:rsidR="00D93BCB">
          <w:rPr>
            <w:rFonts w:hint="eastAsia"/>
          </w:rPr>
          <w:t>量測到的數據結果進行說明</w:t>
        </w:r>
        <w:r w:rsidR="00614C84">
          <w:rPr>
            <w:rFonts w:hint="eastAsia"/>
          </w:rPr>
          <w:t>，判斷其合理性以及趨勢</w:t>
        </w:r>
      </w:ins>
      <w:ins w:id="1165" w:author="張寶騌 CHANG,PAO-TSUNG" w:date="2022-06-15T18:07:00Z">
        <w:r w:rsidR="009262B0">
          <w:rPr>
            <w:rFonts w:hint="eastAsia"/>
          </w:rPr>
          <w:t>分析</w:t>
        </w:r>
      </w:ins>
      <w:ins w:id="1166" w:author="張寶騌 CHANG,PAO-TSUNG" w:date="2022-05-30T13:24:00Z">
        <w:r w:rsidR="00614C84">
          <w:rPr>
            <w:rFonts w:hint="eastAsia"/>
          </w:rPr>
          <w:t>。之後</w:t>
        </w:r>
      </w:ins>
      <w:ins w:id="1167" w:author="張寶騌 CHANG,PAO-TSUNG" w:date="2022-03-19T22:08:00Z">
        <w:r>
          <w:rPr>
            <w:rFonts w:hint="eastAsia"/>
          </w:rPr>
          <w:t>說明如何結合前面章節，將所量測的</w:t>
        </w:r>
      </w:ins>
      <w:ins w:id="1168" w:author="張寶騌 CHANG,PAO-TSUNG" w:date="2022-03-19T22:09:00Z">
        <w:r w:rsidR="004A7580">
          <w:rPr>
            <w:rFonts w:hint="eastAsia"/>
          </w:rPr>
          <w:t>數值呈現在軌道資訊模型中，以視覺化的形式呈現，並</w:t>
        </w:r>
      </w:ins>
      <w:ins w:id="1169" w:author="張寶騌 CHANG,PAO-TSUNG" w:date="2022-06-15T18:07:00Z">
        <w:r w:rsidR="009262B0">
          <w:rPr>
            <w:rFonts w:hint="eastAsia"/>
          </w:rPr>
          <w:t>可針對狀態</w:t>
        </w:r>
      </w:ins>
      <w:ins w:id="1170" w:author="張寶騌 CHANG,PAO-TSUNG" w:date="2022-06-15T18:08:00Z">
        <w:r w:rsidR="009262B0">
          <w:rPr>
            <w:rFonts w:hint="eastAsia"/>
          </w:rPr>
          <w:t>進行註記說明</w:t>
        </w:r>
      </w:ins>
      <w:ins w:id="1171" w:author="張寶騌 CHANG,PAO-TSUNG" w:date="2022-03-19T22:10:00Z">
        <w:r w:rsidR="004A7580">
          <w:rPr>
            <w:rFonts w:hint="eastAsia"/>
          </w:rPr>
          <w:t>。</w:t>
        </w:r>
      </w:ins>
    </w:p>
    <w:p w14:paraId="299C6C20" w14:textId="292EC102" w:rsidR="0055026B" w:rsidDel="004A7580" w:rsidRDefault="0091609E" w:rsidP="0075376A">
      <w:pPr>
        <w:ind w:left="480" w:firstLine="480"/>
        <w:jc w:val="both"/>
        <w:rPr>
          <w:del w:id="1172" w:author="張寶騌 CHANG,PAO-TSUNG" w:date="2022-03-19T22:10:00Z"/>
        </w:rPr>
      </w:pPr>
      <w:del w:id="1173" w:author="張寶騌 CHANG,PAO-TSUNG" w:date="2022-03-19T22:10:00Z">
        <w:r w:rsidDel="004A7580">
          <w:rPr>
            <w:rFonts w:hint="eastAsia"/>
          </w:rPr>
          <w:delText>本章節將</w:delText>
        </w:r>
        <w:r w:rsidR="00C27F3D" w:rsidDel="004A7580">
          <w:rPr>
            <w:rFonts w:hint="eastAsia"/>
          </w:rPr>
          <w:delText>說明</w:delText>
        </w:r>
        <w:r w:rsidR="009A681A" w:rsidDel="004A7580">
          <w:rPr>
            <w:rFonts w:hint="eastAsia"/>
          </w:rPr>
          <w:delText>如何運用</w:delText>
        </w:r>
        <w:r w:rsidR="00493D8B" w:rsidDel="004A7580">
          <w:rPr>
            <w:rFonts w:hint="eastAsia"/>
          </w:rPr>
          <w:delText>前面章節所</w:delText>
        </w:r>
        <w:r w:rsidR="00C27F3D" w:rsidDel="004A7580">
          <w:rPr>
            <w:rFonts w:hint="eastAsia"/>
          </w:rPr>
          <w:delText>建置完整之軌道資訊模型</w:delText>
        </w:r>
        <w:r w:rsidR="009A681A" w:rsidDel="004A7580">
          <w:rPr>
            <w:rFonts w:hint="eastAsia"/>
          </w:rPr>
          <w:delText>於</w:delText>
        </w:r>
        <w:r w:rsidR="00C27F3D" w:rsidRPr="00C27F3D" w:rsidDel="004A7580">
          <w:rPr>
            <w:rFonts w:hint="eastAsia"/>
          </w:rPr>
          <w:delText>養護作業之中</w:delText>
        </w:r>
        <w:r w:rsidR="009A681A" w:rsidDel="004A7580">
          <w:rPr>
            <w:rFonts w:hint="eastAsia"/>
          </w:rPr>
          <w:delText>，並初步建立一套</w:delText>
        </w:r>
        <w:r w:rsidR="009A681A" w:rsidRPr="009A681A" w:rsidDel="004A7580">
          <w:rPr>
            <w:rFonts w:hint="eastAsia"/>
          </w:rPr>
          <w:delText>運用</w:delText>
        </w:r>
        <w:r w:rsidR="009A681A" w:rsidRPr="009A681A" w:rsidDel="004A7580">
          <w:rPr>
            <w:rFonts w:hint="eastAsia"/>
          </w:rPr>
          <w:delText>BIM</w:delText>
        </w:r>
        <w:r w:rsidR="009A681A" w:rsidRPr="009A681A" w:rsidDel="004A7580">
          <w:rPr>
            <w:rFonts w:hint="eastAsia"/>
          </w:rPr>
          <w:delText>技術於軌道養護之流程</w:delText>
        </w:r>
        <w:r w:rsidR="00C27F3D" w:rsidRPr="00C27F3D" w:rsidDel="004A7580">
          <w:rPr>
            <w:rFonts w:hint="eastAsia"/>
          </w:rPr>
          <w:delText>。</w:delText>
        </w:r>
      </w:del>
    </w:p>
    <w:p w14:paraId="760A7F9D" w14:textId="70ECDF97" w:rsidR="0055026B" w:rsidRPr="0055026B" w:rsidRDefault="0055026B" w:rsidP="0075376A">
      <w:pPr>
        <w:pStyle w:val="aa"/>
        <w:numPr>
          <w:ilvl w:val="0"/>
          <w:numId w:val="34"/>
        </w:numPr>
        <w:spacing w:beforeLines="50" w:before="180"/>
        <w:ind w:left="480" w:firstLineChars="0" w:firstLine="0"/>
        <w:jc w:val="both"/>
        <w:rPr>
          <w:b/>
          <w:bCs/>
        </w:rPr>
      </w:pPr>
      <w:r w:rsidRPr="0055026B">
        <w:rPr>
          <w:rFonts w:hint="eastAsia"/>
          <w:b/>
          <w:bCs/>
        </w:rPr>
        <w:t>結論與建議：</w:t>
      </w:r>
    </w:p>
    <w:p w14:paraId="282F171E" w14:textId="330CAA16" w:rsidR="0055026B" w:rsidDel="0042598F" w:rsidRDefault="0055026B" w:rsidP="0075376A">
      <w:pPr>
        <w:ind w:left="480" w:firstLine="480"/>
        <w:jc w:val="both"/>
        <w:rPr>
          <w:del w:id="1174" w:author="張寶騌 CHANG,PAO-TSUNG" w:date="2022-06-02T21:47:00Z"/>
        </w:rPr>
      </w:pPr>
      <w:r>
        <w:rPr>
          <w:rFonts w:hint="eastAsia"/>
        </w:rPr>
        <w:t>總結本研究之內容，</w:t>
      </w:r>
      <w:r w:rsidR="0091609E">
        <w:rPr>
          <w:rFonts w:hint="eastAsia"/>
        </w:rPr>
        <w:t>提出</w:t>
      </w:r>
      <w:r>
        <w:rPr>
          <w:rFonts w:hint="eastAsia"/>
        </w:rPr>
        <w:t>結論與後續研究之建議。</w:t>
      </w:r>
    </w:p>
    <w:p w14:paraId="3DDDAF7A" w14:textId="7CA19D67" w:rsidR="00DE6DE8" w:rsidRDefault="00DE6DE8">
      <w:pPr>
        <w:ind w:left="480" w:firstLine="480"/>
        <w:jc w:val="both"/>
        <w:rPr>
          <w:ins w:id="1175" w:author="張寶騌 CHANG,PAO-TSUNG" w:date="2022-04-20T13:26:00Z"/>
        </w:rPr>
        <w:pPrChange w:id="1176" w:author="張寶騌 CHANG,PAO-TSUNG" w:date="2022-06-02T21:47:00Z">
          <w:pPr>
            <w:pStyle w:val="aa"/>
            <w:ind w:leftChars="0" w:firstLineChars="0" w:firstLine="0"/>
          </w:pPr>
        </w:pPrChange>
      </w:pPr>
    </w:p>
    <w:p w14:paraId="7CF0EFCC" w14:textId="14F86552" w:rsidR="00DE6DE8" w:rsidRDefault="00DE6DE8" w:rsidP="00DE6DE8">
      <w:pPr>
        <w:pStyle w:val="21"/>
        <w:spacing w:before="360" w:afterLines="50" w:after="180"/>
        <w:rPr>
          <w:ins w:id="1177" w:author="張寶騌 CHANG,PAO-TSUNG" w:date="2022-04-20T13:26:00Z"/>
        </w:rPr>
      </w:pPr>
      <w:ins w:id="1178" w:author="張寶騌 CHANG,PAO-TSUNG" w:date="2022-04-20T13:26:00Z">
        <w:r>
          <w:rPr>
            <w:rFonts w:hint="eastAsia"/>
          </w:rPr>
          <w:lastRenderedPageBreak/>
          <w:t xml:space="preserve"> </w:t>
        </w:r>
        <w:bookmarkStart w:id="1179" w:name="_Toc107005806"/>
        <w:r>
          <w:rPr>
            <w:rFonts w:hint="eastAsia"/>
          </w:rPr>
          <w:t>文獻回顧</w:t>
        </w:r>
        <w:bookmarkEnd w:id="1179"/>
      </w:ins>
    </w:p>
    <w:p w14:paraId="73E7E66A" w14:textId="60BDD814" w:rsidR="00F233EA" w:rsidRDefault="00F233EA" w:rsidP="00F233EA">
      <w:pPr>
        <w:pStyle w:val="31"/>
        <w:spacing w:before="360" w:after="180"/>
        <w:rPr>
          <w:ins w:id="1180" w:author="張寶騌 CHANG,PAO-TSUNG" w:date="2022-05-31T13:31:00Z"/>
        </w:rPr>
      </w:pPr>
      <w:r>
        <w:rPr>
          <w:rFonts w:hint="eastAsia"/>
          <w:highlight w:val="lightGray"/>
        </w:rPr>
        <w:t xml:space="preserve"> </w:t>
      </w:r>
      <w:bookmarkStart w:id="1181" w:name="_Toc107005807"/>
      <w:r w:rsidRPr="00F233EA">
        <w:rPr>
          <w:rFonts w:hint="eastAsia"/>
        </w:rPr>
        <w:t>軌道監測管理</w:t>
      </w:r>
      <w:bookmarkEnd w:id="1181"/>
    </w:p>
    <w:p w14:paraId="7DAFF719" w14:textId="53344054" w:rsidR="00A41028" w:rsidRDefault="00B10753">
      <w:pPr>
        <w:ind w:left="480" w:firstLine="480"/>
        <w:rPr>
          <w:ins w:id="1182" w:author="張寶騌 CHANG,PAO-TSUNG" w:date="2022-05-29T11:46:00Z"/>
        </w:rPr>
      </w:pPr>
      <w:ins w:id="1183" w:author="張寶騌 CHANG,PAO-TSUNG" w:date="2022-05-30T00:31:00Z">
        <w:r>
          <w:rPr>
            <w:rFonts w:hint="eastAsia"/>
          </w:rPr>
          <w:t>軌道在完工通車後，</w:t>
        </w:r>
      </w:ins>
      <w:ins w:id="1184" w:author="張寶騌 CHANG,PAO-TSUNG" w:date="2022-06-21T17:24:00Z">
        <w:r w:rsidR="00545082">
          <w:rPr>
            <w:rFonts w:hint="eastAsia"/>
          </w:rPr>
          <w:t>即</w:t>
        </w:r>
      </w:ins>
      <w:ins w:id="1185" w:author="張寶騌 CHANG,PAO-TSUNG" w:date="2022-05-29T11:34:00Z">
        <w:r w:rsidR="00A4413E" w:rsidRPr="00A4413E">
          <w:rPr>
            <w:rFonts w:hint="eastAsia"/>
          </w:rPr>
          <w:t>不斷受列車</w:t>
        </w:r>
      </w:ins>
      <w:ins w:id="1186" w:author="張寶騌 CHANG,PAO-TSUNG" w:date="2022-05-30T12:11:00Z">
        <w:r w:rsidR="005A4664">
          <w:rPr>
            <w:rFonts w:hint="eastAsia"/>
          </w:rPr>
          <w:t>通過</w:t>
        </w:r>
      </w:ins>
      <w:ins w:id="1187" w:author="張寶騌 CHANG,PAO-TSUNG" w:date="2022-05-29T11:35:00Z">
        <w:r w:rsidR="00A4413E">
          <w:rPr>
            <w:rFonts w:hint="eastAsia"/>
          </w:rPr>
          <w:t>的衝擊</w:t>
        </w:r>
      </w:ins>
      <w:ins w:id="1188" w:author="張寶騌 CHANG,PAO-TSUNG" w:date="2022-05-30T00:33:00Z">
        <w:r>
          <w:rPr>
            <w:rFonts w:hint="eastAsia"/>
          </w:rPr>
          <w:t>力</w:t>
        </w:r>
      </w:ins>
      <w:ins w:id="1189" w:author="張寶騌 CHANG,PAO-TSUNG" w:date="2022-05-29T11:36:00Z">
        <w:r w:rsidR="00A4413E">
          <w:rPr>
            <w:rFonts w:hint="eastAsia"/>
          </w:rPr>
          <w:t>與</w:t>
        </w:r>
      </w:ins>
      <w:ins w:id="1190" w:author="張寶騌 CHANG,PAO-TSUNG" w:date="2022-05-29T11:34:00Z">
        <w:r w:rsidR="00A4413E" w:rsidRPr="00A4413E">
          <w:rPr>
            <w:rFonts w:hint="eastAsia"/>
          </w:rPr>
          <w:t>橫</w:t>
        </w:r>
      </w:ins>
      <w:ins w:id="1191" w:author="張寶騌 CHANG,PAO-TSUNG" w:date="2022-05-30T00:33:00Z">
        <w:r>
          <w:rPr>
            <w:rFonts w:hint="eastAsia"/>
          </w:rPr>
          <w:t>向作用力</w:t>
        </w:r>
      </w:ins>
      <w:ins w:id="1192" w:author="張寶騌 CHANG,PAO-TSUNG" w:date="2022-05-29T11:37:00Z">
        <w:r w:rsidR="00A4413E">
          <w:rPr>
            <w:rFonts w:hint="eastAsia"/>
          </w:rPr>
          <w:t>等</w:t>
        </w:r>
      </w:ins>
      <w:ins w:id="1193" w:author="張寶騌 CHANG,PAO-TSUNG" w:date="2022-05-30T00:33:00Z">
        <w:r>
          <w:rPr>
            <w:rFonts w:hint="eastAsia"/>
          </w:rPr>
          <w:t>影響</w:t>
        </w:r>
      </w:ins>
      <w:ins w:id="1194" w:author="張寶騌 CHANG,PAO-TSUNG" w:date="2022-05-29T11:34:00Z">
        <w:r w:rsidR="00A4413E" w:rsidRPr="00A4413E">
          <w:rPr>
            <w:rFonts w:hint="eastAsia"/>
          </w:rPr>
          <w:t>，</w:t>
        </w:r>
      </w:ins>
      <w:ins w:id="1195" w:author="張寶騌 CHANG,PAO-TSUNG" w:date="2022-05-29T11:40:00Z">
        <w:r w:rsidR="00D94F5F">
          <w:rPr>
            <w:rFonts w:hint="eastAsia"/>
          </w:rPr>
          <w:t>而這些外力作用於鋼軌與道碴</w:t>
        </w:r>
      </w:ins>
      <w:ins w:id="1196" w:author="張寶騌 CHANG,PAO-TSUNG" w:date="2022-05-29T11:41:00Z">
        <w:r w:rsidR="00D94F5F">
          <w:rPr>
            <w:rFonts w:hint="eastAsia"/>
          </w:rPr>
          <w:t>，</w:t>
        </w:r>
      </w:ins>
      <w:ins w:id="1197" w:author="張寶騌 CHANG,PAO-TSUNG" w:date="2022-05-29T11:37:00Z">
        <w:r w:rsidR="00A4413E">
          <w:rPr>
            <w:rFonts w:hint="eastAsia"/>
          </w:rPr>
          <w:t>致使</w:t>
        </w:r>
      </w:ins>
      <w:ins w:id="1198" w:author="張寶騌 CHANG,PAO-TSUNG" w:date="2022-06-21T21:27:00Z">
        <w:r w:rsidR="00E5681B">
          <w:rPr>
            <w:rFonts w:hint="eastAsia"/>
          </w:rPr>
          <w:t>軌道</w:t>
        </w:r>
      </w:ins>
      <w:ins w:id="1199" w:author="張寶騌 CHANG,PAO-TSUNG" w:date="2022-05-29T11:38:00Z">
        <w:r w:rsidR="00A4413E">
          <w:rPr>
            <w:rFonts w:hint="eastAsia"/>
          </w:rPr>
          <w:t>產生</w:t>
        </w:r>
      </w:ins>
      <w:ins w:id="1200" w:author="張寶騌 CHANG,PAO-TSUNG" w:date="2022-05-29T11:39:00Z">
        <w:r w:rsidR="00D94F5F">
          <w:rPr>
            <w:rFonts w:hint="eastAsia"/>
          </w:rPr>
          <w:t>振動</w:t>
        </w:r>
      </w:ins>
      <w:ins w:id="1201" w:author="張寶騌 CHANG,PAO-TSUNG" w:date="2022-05-29T11:34:00Z">
        <w:r w:rsidR="00A4413E" w:rsidRPr="00A4413E">
          <w:rPr>
            <w:rFonts w:hint="eastAsia"/>
          </w:rPr>
          <w:t>，</w:t>
        </w:r>
      </w:ins>
      <w:proofErr w:type="gramStart"/>
      <w:ins w:id="1202" w:author="張寶騌 CHANG,PAO-TSUNG" w:date="2022-05-29T11:41:00Z">
        <w:r w:rsidR="00D94F5F">
          <w:rPr>
            <w:rFonts w:hint="eastAsia"/>
          </w:rPr>
          <w:t>道碴也因</w:t>
        </w:r>
      </w:ins>
      <w:proofErr w:type="gramEnd"/>
      <w:ins w:id="1203" w:author="張寶騌 CHANG,PAO-TSUNG" w:date="2022-05-29T11:42:00Z">
        <w:r w:rsidR="00D94F5F">
          <w:rPr>
            <w:rFonts w:hint="eastAsia"/>
          </w:rPr>
          <w:t>列車橫向力</w:t>
        </w:r>
      </w:ins>
      <w:ins w:id="1204" w:author="張寶騌 CHANG,PAO-TSUNG" w:date="2022-05-29T11:43:00Z">
        <w:r w:rsidR="00D94F5F">
          <w:rPr>
            <w:rFonts w:hint="eastAsia"/>
          </w:rPr>
          <w:t>產生</w:t>
        </w:r>
        <w:r w:rsidR="004F0F50">
          <w:rPr>
            <w:rFonts w:hint="eastAsia"/>
          </w:rPr>
          <w:t>擠壓</w:t>
        </w:r>
      </w:ins>
      <w:ins w:id="1205" w:author="張寶騌 CHANG,PAO-TSUNG" w:date="2022-05-29T11:44:00Z">
        <w:r w:rsidR="004F0F50">
          <w:rPr>
            <w:rFonts w:hint="eastAsia"/>
          </w:rPr>
          <w:t>形變，長時間作用易使</w:t>
        </w:r>
      </w:ins>
      <w:ins w:id="1206" w:author="張寶騌 CHANG,PAO-TSUNG" w:date="2022-05-29T11:34:00Z">
        <w:r w:rsidR="00A4413E" w:rsidRPr="00A4413E">
          <w:rPr>
            <w:rFonts w:hint="eastAsia"/>
          </w:rPr>
          <w:t>軌道</w:t>
        </w:r>
      </w:ins>
      <w:ins w:id="1207" w:author="張寶騌 CHANG,PAO-TSUNG" w:date="2022-05-30T00:34:00Z">
        <w:r>
          <w:rPr>
            <w:rFonts w:hint="eastAsia"/>
          </w:rPr>
          <w:t>出現不整與</w:t>
        </w:r>
      </w:ins>
      <w:ins w:id="1208" w:author="張寶騌 CHANG,PAO-TSUNG" w:date="2022-05-29T11:34:00Z">
        <w:r w:rsidR="00A4413E" w:rsidRPr="00A4413E">
          <w:rPr>
            <w:rFonts w:hint="eastAsia"/>
          </w:rPr>
          <w:t>逐漸劣化，舒適</w:t>
        </w:r>
      </w:ins>
      <w:ins w:id="1209" w:author="張寶騌 CHANG,PAO-TSUNG" w:date="2022-05-29T11:45:00Z">
        <w:r w:rsidR="004F0F50">
          <w:rPr>
            <w:rFonts w:hint="eastAsia"/>
          </w:rPr>
          <w:t>度降低甚至安全上的疑慮。</w:t>
        </w:r>
      </w:ins>
      <w:ins w:id="1210" w:author="張寶騌 CHANG,PAO-TSUNG" w:date="2022-05-30T00:36:00Z">
        <w:r w:rsidR="00593645">
          <w:rPr>
            <w:rFonts w:hint="eastAsia"/>
          </w:rPr>
          <w:t>因此</w:t>
        </w:r>
      </w:ins>
      <w:ins w:id="1211" w:author="張寶騌 CHANG,PAO-TSUNG" w:date="2022-05-30T00:35:00Z">
        <w:r>
          <w:rPr>
            <w:rFonts w:hint="eastAsia"/>
          </w:rPr>
          <w:t>，</w:t>
        </w:r>
      </w:ins>
      <w:ins w:id="1212" w:author="張寶騌 CHANG,PAO-TSUNG" w:date="2022-05-29T11:34:00Z">
        <w:r w:rsidR="00A4413E" w:rsidRPr="00A4413E">
          <w:rPr>
            <w:rFonts w:hint="eastAsia"/>
          </w:rPr>
          <w:t>軌道須不斷</w:t>
        </w:r>
      </w:ins>
      <w:ins w:id="1213" w:author="張寶騌 CHANG,PAO-TSUNG" w:date="2022-05-30T00:35:00Z">
        <w:r>
          <w:rPr>
            <w:rFonts w:hint="eastAsia"/>
          </w:rPr>
          <w:t>監測與</w:t>
        </w:r>
      </w:ins>
      <w:ins w:id="1214" w:author="張寶騌 CHANG,PAO-TSUNG" w:date="2022-05-29T11:34:00Z">
        <w:r w:rsidR="00A4413E" w:rsidRPr="00A4413E">
          <w:rPr>
            <w:rFonts w:hint="eastAsia"/>
          </w:rPr>
          <w:t>保養</w:t>
        </w:r>
      </w:ins>
      <w:ins w:id="1215" w:author="張寶騌 CHANG,PAO-TSUNG" w:date="2022-05-30T00:35:00Z">
        <w:r>
          <w:rPr>
            <w:rFonts w:hint="eastAsia"/>
          </w:rPr>
          <w:t>，才能維護乘車品質</w:t>
        </w:r>
      </w:ins>
      <w:ins w:id="1216" w:author="張寶騌 CHANG,PAO-TSUNG" w:date="2022-05-30T00:36:00Z">
        <w:r w:rsidR="00593645">
          <w:rPr>
            <w:rFonts w:hint="eastAsia"/>
          </w:rPr>
          <w:t>與</w:t>
        </w:r>
      </w:ins>
      <w:ins w:id="1217" w:author="張寶騌 CHANG,PAO-TSUNG" w:date="2022-05-30T00:35:00Z">
        <w:r w:rsidR="00593645">
          <w:rPr>
            <w:rFonts w:hint="eastAsia"/>
          </w:rPr>
          <w:t>安全</w:t>
        </w:r>
      </w:ins>
      <w:ins w:id="1218" w:author="張寶騌 CHANG,PAO-TSUNG" w:date="2022-05-29T11:34:00Z">
        <w:r w:rsidR="00A4413E" w:rsidRPr="00A4413E">
          <w:rPr>
            <w:rFonts w:hint="eastAsia"/>
          </w:rPr>
          <w:t>。</w:t>
        </w:r>
      </w:ins>
    </w:p>
    <w:p w14:paraId="7E8427A8" w14:textId="332B230B" w:rsidR="004F0F50" w:rsidRPr="004F0F50" w:rsidRDefault="004F0F50">
      <w:pPr>
        <w:ind w:left="480" w:firstLine="480"/>
        <w:rPr>
          <w:ins w:id="1219" w:author="張寶騌 CHANG,PAO-TSUNG" w:date="2022-05-29T11:19:00Z"/>
        </w:rPr>
      </w:pPr>
      <w:ins w:id="1220" w:author="張寶騌 CHANG,PAO-TSUNG" w:date="2022-05-29T11:47:00Z">
        <w:r w:rsidRPr="004F0F50">
          <w:rPr>
            <w:rFonts w:hint="eastAsia"/>
          </w:rPr>
          <w:t>關於列車振動量測</w:t>
        </w:r>
      </w:ins>
      <w:ins w:id="1221" w:author="張寶騌 CHANG,PAO-TSUNG" w:date="2022-05-31T13:04:00Z">
        <w:r w:rsidR="004A670D">
          <w:rPr>
            <w:rFonts w:hint="eastAsia"/>
          </w:rPr>
          <w:t>，</w:t>
        </w:r>
      </w:ins>
      <w:del w:id="1222" w:author="張寶騌 CHANG,PAO-TSUNG" w:date="2022-05-31T13:03:00Z">
        <w:r w:rsidDel="004A670D">
          <w:fldChar w:fldCharType="begin"/>
        </w:r>
      </w:del>
      <w:r w:rsidR="004846B4">
        <w:instrText xml:space="preserve"> ADDIN EN.CITE &lt;EndNote&gt;&lt;Cite&gt;&lt;Author&gt;Suzuki&lt;/Author&gt;&lt;Year&gt;1998&lt;/Year&gt;&lt;RecNum&gt;37&lt;/RecNum&gt;&lt;DisplayText&gt;[2]&lt;/DisplayText&gt;&lt;record&gt;&lt;rec-number&gt;37&lt;/rec-number&gt;&lt;foreign-keys&gt;&lt;key app="EN" db-id="svx92rfr1svpvnerppyva0asra2wxdzswsds" timestamp="1653794895"&gt;37&lt;/key&gt;&lt;/foreign-keys&gt;&lt;ref-type name="Journal Article"&gt;17&lt;/ref-type&gt;&lt;contributors&gt;&lt;authors&gt;&lt;author&gt;Suzuki, H&lt;/author&gt;&lt;/authors&gt;&lt;/contributors&gt;&lt;titles&gt;&lt;title&gt;Research trends on riding comfort evaluation in Japan&lt;/title&gt;&lt;secondary-title&gt;Proceedings of the Institution of Mechanical Engineers, Part F: Journal of Rail and Rapid Transit&lt;/secondary-title&gt;&lt;/titles&gt;&lt;pages&gt;61-72&lt;/pages&gt;&lt;volume&gt;212&lt;/volume&gt;&lt;number&gt;1&lt;/number&gt;&lt;keywords&gt;&lt;keyword&gt;riding comfort,vibration,psychological scaling,ergonomics&lt;/keyword&gt;&lt;/keywords&gt;&lt;dates&gt;&lt;year&gt;1998&lt;/year&gt;&lt;/dates&gt;&lt;urls&gt;&lt;related-urls&gt;&lt;url&gt;https://journals.sagepub.com/doi/abs/10.1243/0954409981530689&lt;/url&gt;&lt;/related-urls&gt;&lt;/urls&gt;&lt;electronic-resource-num&gt;10.1243/0954409981530689&lt;/electronic-resource-num&gt;&lt;/record&gt;&lt;/Cite&gt;&lt;/EndNote&gt;</w:instrText>
      </w:r>
      <w:del w:id="1223" w:author="張寶騌 CHANG,PAO-TSUNG" w:date="2022-05-31T13:03:00Z">
        <w:r w:rsidDel="004A670D">
          <w:fldChar w:fldCharType="separate"/>
        </w:r>
      </w:del>
      <w:r w:rsidR="004846B4">
        <w:rPr>
          <w:noProof/>
        </w:rPr>
        <w:t>[2]</w:t>
      </w:r>
      <w:del w:id="1224" w:author="張寶騌 CHANG,PAO-TSUNG" w:date="2022-05-31T13:03:00Z">
        <w:r w:rsidDel="004A670D">
          <w:fldChar w:fldCharType="end"/>
        </w:r>
      </w:del>
      <w:proofErr w:type="spellStart"/>
      <w:ins w:id="1225" w:author="張寶騌 CHANG,PAO-TSUNG" w:date="2022-05-29T11:52:00Z">
        <w:r w:rsidR="00827107" w:rsidRPr="00827107">
          <w:rPr>
            <w:rFonts w:hint="eastAsia"/>
          </w:rPr>
          <w:t>Karakasis</w:t>
        </w:r>
        <w:proofErr w:type="spellEnd"/>
        <w:r w:rsidR="00827107" w:rsidRPr="00827107">
          <w:rPr>
            <w:rFonts w:hint="eastAsia"/>
          </w:rPr>
          <w:t>等人</w:t>
        </w:r>
      </w:ins>
      <w:r w:rsidR="00827107">
        <w:fldChar w:fldCharType="begin"/>
      </w:r>
      <w:r w:rsidR="002212AA">
        <w:instrText xml:space="preserve"> ADDIN EN.CITE &lt;EndNote&gt;&lt;Cite&gt;&lt;Author&gt;Karakasis&lt;/Author&gt;&lt;Year&gt;2005&lt;/Year&gt;&lt;RecNum&gt;38&lt;/RecNum&gt;&lt;DisplayText&gt;[1]&lt;/DisplayText&gt;&lt;record&gt;&lt;rec-number&gt;38&lt;/rec-number&gt;&lt;foreign-keys&gt;&lt;key app="EN" db-id="svx92rfr1svpvnerppyva0asra2wxdzswsds" timestamp="1653795111"&gt;38&lt;/key&gt;&lt;/foreign-keys&gt;&lt;ref-type name="Journal Article"&gt;17&lt;/ref-type&gt;&lt;contributors&gt;&lt;authors&gt;&lt;author&gt;Karakasis, Kleomenis&lt;/author&gt;&lt;author&gt;Skarlatos, Dimitris&lt;/author&gt;&lt;author&gt;Zakinthinos, Tilemachos&lt;/author&gt;&lt;/authors&gt;&lt;/contributors&gt;&lt;titles&gt;&lt;title&gt;A factorial analysis for the determination of an optimal train speed with a desired ride comfort&lt;/title&gt;&lt;secondary-title&gt;Applied Acoustics - APPL ACOUST&lt;/secondary-title&gt;&lt;/titles&gt;&lt;pages&gt;1121-1134&lt;/pages&gt;&lt;volume&gt;66&lt;/volume&gt;&lt;dates&gt;&lt;year&gt;2005&lt;/year&gt;&lt;pub-dates&gt;&lt;date&gt;10/01&lt;/date&gt;&lt;/pub-dates&gt;&lt;/dates&gt;&lt;urls&gt;&lt;/urls&gt;&lt;/record&gt;&lt;/Cite&gt;&lt;/EndNote&gt;</w:instrText>
      </w:r>
      <w:r w:rsidR="00827107">
        <w:fldChar w:fldCharType="separate"/>
      </w:r>
      <w:r w:rsidR="002212AA">
        <w:rPr>
          <w:noProof/>
        </w:rPr>
        <w:t>[1]</w:t>
      </w:r>
      <w:r w:rsidR="00827107">
        <w:fldChar w:fldCharType="end"/>
      </w:r>
      <w:ins w:id="1226" w:author="張寶騌 CHANG,PAO-TSUNG" w:date="2022-05-29T11:53:00Z">
        <w:r w:rsidR="00827107">
          <w:rPr>
            <w:rFonts w:hint="eastAsia"/>
          </w:rPr>
          <w:t>則提到</w:t>
        </w:r>
        <w:r w:rsidR="00827107" w:rsidRPr="00827107">
          <w:rPr>
            <w:rFonts w:hint="eastAsia"/>
          </w:rPr>
          <w:t>列車振動是由</w:t>
        </w:r>
      </w:ins>
      <w:ins w:id="1227" w:author="張寶騌 CHANG,PAO-TSUNG" w:date="2022-05-29T11:54:00Z">
        <w:r w:rsidR="00B602D3" w:rsidRPr="00B602D3">
          <w:rPr>
            <w:rFonts w:hint="eastAsia"/>
          </w:rPr>
          <w:t>軌道表面缺陷</w:t>
        </w:r>
        <w:r w:rsidR="00B602D3">
          <w:rPr>
            <w:rFonts w:hint="eastAsia"/>
          </w:rPr>
          <w:t>、</w:t>
        </w:r>
      </w:ins>
      <w:ins w:id="1228" w:author="張寶騌 CHANG,PAO-TSUNG" w:date="2022-05-29T11:53:00Z">
        <w:r w:rsidR="00827107" w:rsidRPr="00827107">
          <w:rPr>
            <w:rFonts w:hint="eastAsia"/>
          </w:rPr>
          <w:t>焊接</w:t>
        </w:r>
      </w:ins>
      <w:ins w:id="1229" w:author="張寶騌 CHANG,PAO-TSUNG" w:date="2022-05-29T11:54:00Z">
        <w:r w:rsidR="00B602D3">
          <w:rPr>
            <w:rFonts w:hint="eastAsia"/>
          </w:rPr>
          <w:t>接點</w:t>
        </w:r>
      </w:ins>
      <w:ins w:id="1230" w:author="張寶騌 CHANG,PAO-TSUNG" w:date="2022-05-29T11:53:00Z">
        <w:r w:rsidR="00827107" w:rsidRPr="00827107">
          <w:rPr>
            <w:rFonts w:hint="eastAsia"/>
          </w:rPr>
          <w:t>、鐵軌接頭等諸多原因所引起</w:t>
        </w:r>
      </w:ins>
      <w:ins w:id="1231" w:author="張寶騌 CHANG,PAO-TSUNG" w:date="2022-05-29T11:56:00Z">
        <w:r w:rsidR="00B602D3">
          <w:rPr>
            <w:rFonts w:hint="eastAsia"/>
          </w:rPr>
          <w:t>。</w:t>
        </w:r>
      </w:ins>
      <w:proofErr w:type="gramStart"/>
      <w:ins w:id="1232" w:author="張寶騌 CHANG,PAO-TSUNG" w:date="2022-06-15T15:57:00Z">
        <w:r w:rsidR="00EB342E">
          <w:rPr>
            <w:rFonts w:hint="eastAsia"/>
          </w:rPr>
          <w:t>臺</w:t>
        </w:r>
        <w:proofErr w:type="gramEnd"/>
        <w:r w:rsidR="00EB342E">
          <w:rPr>
            <w:rFonts w:hint="eastAsia"/>
          </w:rPr>
          <w:t>鐵</w:t>
        </w:r>
      </w:ins>
      <w:ins w:id="1233" w:author="張寶騌 CHANG,PAO-TSUNG" w:date="2022-05-29T13:16:00Z">
        <w:r w:rsidR="00A83C3E">
          <w:rPr>
            <w:rFonts w:hint="eastAsia"/>
          </w:rPr>
          <w:t>在</w:t>
        </w:r>
      </w:ins>
      <w:ins w:id="1234" w:author="張寶騌 CHANG,PAO-TSUNG" w:date="2022-05-31T13:04:00Z">
        <w:r w:rsidR="004A670D">
          <w:rPr>
            <w:rFonts w:hint="eastAsia"/>
          </w:rPr>
          <w:t>現行</w:t>
        </w:r>
      </w:ins>
      <w:ins w:id="1235" w:author="張寶騌 CHANG,PAO-TSUNG" w:date="2022-05-29T13:16:00Z">
        <w:r w:rsidR="00A83C3E">
          <w:rPr>
            <w:rFonts w:hint="eastAsia"/>
          </w:rPr>
          <w:t>振動檢查方面</w:t>
        </w:r>
      </w:ins>
      <w:r w:rsidR="00745615">
        <w:fldChar w:fldCharType="begin"/>
      </w:r>
      <w:r w:rsidR="002212AA">
        <w:rPr>
          <w:rFonts w:hint="eastAsia"/>
        </w:rPr>
        <w:instrText xml:space="preserve"> ADDIN EN.CITE &lt;EndNote&gt;&lt;Cite&gt;&lt;Author&gt;</w:instrText>
      </w:r>
      <w:r w:rsidR="002212AA">
        <w:rPr>
          <w:rFonts w:hint="eastAsia"/>
        </w:rPr>
        <w:instrText>黃民仁、張欽亮</w:instrText>
      </w:r>
      <w:r w:rsidR="002212AA">
        <w:rPr>
          <w:rFonts w:hint="eastAsia"/>
        </w:rPr>
        <w:instrText>&lt;/Author&gt;&lt;Year&gt;2007&lt;/Year&gt;&lt;RecNum&gt;40&lt;/RecNum&gt;&lt;DisplayText&gt;[2]&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2212AA">
        <w:rPr>
          <w:rFonts w:hint="eastAsia"/>
        </w:rPr>
        <w:instrText>黃民仁、張欽亮</w:instrText>
      </w:r>
      <w:r w:rsidR="002212AA">
        <w:rPr>
          <w:rFonts w:hint="eastAsia"/>
        </w:rPr>
        <w:instrText>&lt;/style&gt;&lt;/author&gt;&lt;/authors&gt;&lt;/contributors&gt;&lt;titles&gt;&lt;title&gt;&lt;style face="normal" font="default" charset="136" size="100%"&gt;</w:instrText>
      </w:r>
      <w:r w:rsidR="002212AA">
        <w:rPr>
          <w:rFonts w:hint="eastAsia"/>
        </w:rPr>
        <w:instrText>新世紀鐵路工程學</w:instrText>
      </w:r>
      <w:r w:rsidR="002212AA">
        <w:rPr>
          <w:rFonts w:hint="eastAsia"/>
        </w:rPr>
        <w:instrText>&lt;/style&gt;&lt;/title&gt;&lt;/titles&gt;&lt;dates&gt;&lt;year&gt;2007&lt;/year&gt;&lt;/dates&gt;&lt;pub-location&gt;&lt;style face="normal" font="default" charset="136" size="100%"&gt;</w:instrText>
      </w:r>
      <w:r w:rsidR="002212AA">
        <w:rPr>
          <w:rFonts w:hint="eastAsia"/>
        </w:rPr>
        <w:instrText>台北市</w:instrText>
      </w:r>
      <w:r w:rsidR="002212AA">
        <w:rPr>
          <w:rFonts w:hint="eastAsia"/>
        </w:rPr>
        <w:instrText>&lt;/style&gt;&lt;/pub-location&gt;&lt;publisher&gt;&lt;style face="normal" font="default" charset="136" size="100%"&gt;</w:instrText>
      </w:r>
      <w:r w:rsidR="002212AA">
        <w:rPr>
          <w:rFonts w:hint="eastAsia"/>
        </w:rPr>
        <w:instrText>文笙書局</w:instrText>
      </w:r>
      <w:r w:rsidR="002212AA">
        <w:rPr>
          <w:rFonts w:hint="eastAsia"/>
        </w:rPr>
        <w:instrText>&lt;/style&gt;&lt;/publisher&gt;&lt;urls&gt;&lt;/urls&gt;&lt;/record&gt;&lt;/Cite&gt;&lt;/EndNote&gt;</w:instrText>
      </w:r>
      <w:r w:rsidR="00745615">
        <w:fldChar w:fldCharType="separate"/>
      </w:r>
      <w:r w:rsidR="002212AA">
        <w:rPr>
          <w:noProof/>
        </w:rPr>
        <w:t>[2]</w:t>
      </w:r>
      <w:r w:rsidR="00745615">
        <w:fldChar w:fldCharType="end"/>
      </w:r>
      <w:ins w:id="1236" w:author="張寶騌 CHANG,PAO-TSUNG" w:date="2022-05-29T13:16:00Z">
        <w:r w:rsidR="00A83C3E">
          <w:rPr>
            <w:rFonts w:hint="eastAsia"/>
          </w:rPr>
          <w:t>，</w:t>
        </w:r>
      </w:ins>
      <w:ins w:id="1237" w:author="張寶騌 CHANG,PAO-TSUNG" w:date="2022-05-31T13:16:00Z">
        <w:r w:rsidR="00CF3E09">
          <w:rPr>
            <w:rFonts w:hint="eastAsia"/>
          </w:rPr>
          <w:t>使用</w:t>
        </w:r>
      </w:ins>
      <w:ins w:id="1238" w:author="張寶騌 CHANG,PAO-TSUNG" w:date="2022-05-31T13:17:00Z">
        <w:r w:rsidR="00054536">
          <w:rPr>
            <w:rFonts w:hint="eastAsia"/>
          </w:rPr>
          <w:t>方式有</w:t>
        </w:r>
      </w:ins>
      <w:ins w:id="1239" w:author="張寶騌 CHANG,PAO-TSUNG" w:date="2022-05-31T13:16:00Z">
        <w:r w:rsidR="00054536" w:rsidRPr="00054536">
          <w:rPr>
            <w:rFonts w:hint="eastAsia"/>
          </w:rPr>
          <w:t>EM80</w:t>
        </w:r>
        <w:r w:rsidR="00054536" w:rsidRPr="00054536">
          <w:rPr>
            <w:rFonts w:hint="eastAsia"/>
          </w:rPr>
          <w:t>軌道檢查車</w:t>
        </w:r>
      </w:ins>
      <w:ins w:id="1240" w:author="張寶騌 CHANG,PAO-TSUNG" w:date="2022-05-31T13:17:00Z">
        <w:r w:rsidR="00054536">
          <w:rPr>
            <w:rFonts w:hint="eastAsia"/>
          </w:rPr>
          <w:t>、</w:t>
        </w:r>
      </w:ins>
      <w:ins w:id="1241" w:author="張寶騌 CHANG,PAO-TSUNG" w:date="2022-05-31T13:18:00Z">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w:t>
        </w:r>
      </w:ins>
      <w:ins w:id="1242" w:author="張寶騌 CHANG,PAO-TSUNG" w:date="2022-05-31T13:19:00Z">
        <w:r w:rsidR="00054536">
          <w:rPr>
            <w:rFonts w:hint="eastAsia"/>
          </w:rPr>
          <w:t>，這些方式雖然較為</w:t>
        </w:r>
      </w:ins>
      <w:ins w:id="1243" w:author="張寶騌 CHANG,PAO-TSUNG" w:date="2022-05-31T13:20:00Z">
        <w:r w:rsidR="00054536">
          <w:rPr>
            <w:rFonts w:hint="eastAsia"/>
          </w:rPr>
          <w:t>精</w:t>
        </w:r>
        <w:proofErr w:type="gramStart"/>
        <w:r w:rsidR="00054536">
          <w:rPr>
            <w:rFonts w:hint="eastAsia"/>
          </w:rPr>
          <w:t>準</w:t>
        </w:r>
        <w:proofErr w:type="gramEnd"/>
        <w:r w:rsidR="00054536">
          <w:rPr>
            <w:rFonts w:hint="eastAsia"/>
          </w:rPr>
          <w:t>，但卻各自有即時性不足、</w:t>
        </w:r>
      </w:ins>
      <w:ins w:id="1244" w:author="張寶騌 CHANG,PAO-TSUNG" w:date="2022-05-31T13:22:00Z">
        <w:r w:rsidR="00C811C4">
          <w:rPr>
            <w:rFonts w:hint="eastAsia"/>
          </w:rPr>
          <w:t>需人員上軌道操作</w:t>
        </w:r>
      </w:ins>
      <w:ins w:id="1245" w:author="張寶騌 CHANG,PAO-TSUNG" w:date="2022-05-31T13:26:00Z">
        <w:r w:rsidR="00C811C4">
          <w:rPr>
            <w:rFonts w:hint="eastAsia"/>
          </w:rPr>
          <w:t>以及</w:t>
        </w:r>
      </w:ins>
      <w:ins w:id="1246" w:author="張寶騌 CHANG,PAO-TSUNG" w:date="2022-06-21T21:32:00Z">
        <w:r w:rsidR="001075A5">
          <w:rPr>
            <w:rFonts w:hint="eastAsia"/>
          </w:rPr>
          <w:t>缺乏對</w:t>
        </w:r>
      </w:ins>
      <w:ins w:id="1247" w:author="張寶騌 CHANG,PAO-TSUNG" w:date="2022-06-21T21:33:00Z">
        <w:r w:rsidR="001075A5">
          <w:rPr>
            <w:rFonts w:hint="eastAsia"/>
          </w:rPr>
          <w:t>一區域長時間量測</w:t>
        </w:r>
      </w:ins>
      <w:ins w:id="1248" w:author="張寶騌 CHANG,PAO-TSUNG" w:date="2022-06-21T21:35:00Z">
        <w:r w:rsidR="001075A5">
          <w:rPr>
            <w:rFonts w:hint="eastAsia"/>
          </w:rPr>
          <w:t>資料</w:t>
        </w:r>
      </w:ins>
      <w:ins w:id="1249" w:author="張寶騌 CHANG,PAO-TSUNG" w:date="2022-05-31T13:26:00Z">
        <w:r w:rsidR="00745615">
          <w:rPr>
            <w:rFonts w:hint="eastAsia"/>
          </w:rPr>
          <w:t>等缺點</w:t>
        </w:r>
      </w:ins>
      <w:ins w:id="1250" w:author="張寶騌 CHANG,PAO-TSUNG" w:date="2022-05-29T13:22:00Z">
        <w:r w:rsidR="00A047CE">
          <w:rPr>
            <w:rFonts w:hint="eastAsia"/>
          </w:rPr>
          <w:t>。</w:t>
        </w:r>
      </w:ins>
    </w:p>
    <w:p w14:paraId="789CA71C" w14:textId="4551D543" w:rsidR="00A41028" w:rsidRDefault="00A047CE" w:rsidP="00756FE9">
      <w:pPr>
        <w:ind w:left="480" w:firstLine="480"/>
        <w:rPr>
          <w:ins w:id="1251" w:author="張寶騌 CHANG,PAO-TSUNG" w:date="2022-06-21T17:36:00Z"/>
        </w:rPr>
      </w:pPr>
      <w:ins w:id="1252" w:author="張寶騌 CHANG,PAO-TSUNG" w:date="2022-05-29T13:22:00Z">
        <w:r>
          <w:rPr>
            <w:rFonts w:hint="eastAsia"/>
          </w:rPr>
          <w:t>道碴橫向阻力為維持軌道穩定性的</w:t>
        </w:r>
      </w:ins>
      <w:proofErr w:type="gramStart"/>
      <w:ins w:id="1253" w:author="張寶騌 CHANG,PAO-TSUNG" w:date="2022-05-29T13:23:00Z">
        <w:r>
          <w:rPr>
            <w:rFonts w:hint="eastAsia"/>
          </w:rPr>
          <w:t>一</w:t>
        </w:r>
        <w:proofErr w:type="gramEnd"/>
        <w:r>
          <w:rPr>
            <w:rFonts w:hint="eastAsia"/>
          </w:rPr>
          <w:t>重要參數，</w:t>
        </w:r>
      </w:ins>
      <w:ins w:id="1254" w:author="張寶騌 CHANG,PAO-TSUNG" w:date="2022-05-29T13:27:00Z">
        <w:r w:rsidR="0095280B">
          <w:rPr>
            <w:rFonts w:hint="eastAsia"/>
          </w:rPr>
          <w:t>為抵抗列車通過或溫度變化時對軌枕</w:t>
        </w:r>
      </w:ins>
      <w:ins w:id="1255" w:author="張寶騌 CHANG,PAO-TSUNG" w:date="2022-05-29T13:28:00Z">
        <w:r w:rsidR="0095280B">
          <w:rPr>
            <w:rFonts w:hint="eastAsia"/>
          </w:rPr>
          <w:t>造成</w:t>
        </w:r>
      </w:ins>
      <w:ins w:id="1256" w:author="張寶騌 CHANG,PAO-TSUNG" w:date="2022-05-29T13:27:00Z">
        <w:r w:rsidR="0095280B">
          <w:rPr>
            <w:rFonts w:hint="eastAsia"/>
          </w:rPr>
          <w:t>橫向位移</w:t>
        </w:r>
      </w:ins>
      <w:ins w:id="1257" w:author="張寶騌 CHANG,PAO-TSUNG" w:date="2022-05-29T13:28:00Z">
        <w:r w:rsidR="0095280B">
          <w:rPr>
            <w:rFonts w:hint="eastAsia"/>
          </w:rPr>
          <w:t>的抵抗力。現行</w:t>
        </w:r>
      </w:ins>
      <w:ins w:id="1258" w:author="張寶騌 CHANG,PAO-TSUNG" w:date="2022-05-29T13:32:00Z">
        <w:r w:rsidR="00756FE9">
          <w:rPr>
            <w:rFonts w:hint="eastAsia"/>
          </w:rPr>
          <w:t>養護規範中</w:t>
        </w:r>
      </w:ins>
      <w:r w:rsidR="00756FE9">
        <w:fldChar w:fldCharType="begin"/>
      </w:r>
      <w:r w:rsidR="002212AA">
        <w:instrText xml:space="preserve"> ADDIN EN.CITE &lt;EndNote&gt;&lt;Cite&gt;&lt;Year&gt;2018&lt;/Year&gt;&lt;RecNum&gt;39&lt;/RecNum&gt;&lt;DisplayText&gt;[3]&lt;/DisplayText&gt;&lt;record&gt;&lt;rec-number&gt;39&lt;/rec-number&gt;&lt;foreign-keys&gt;&lt;key app="EN" db-id="svx92rfr1svpvnerppyva0asra2wxdzswsds" timestamp="1653802272"&gt;39&lt;/key&gt;&lt;/foreign-keys&gt;&lt;ref-</w:instrText>
      </w:r>
      <w:r w:rsidR="002212AA">
        <w:rPr>
          <w:rFonts w:hint="eastAsia"/>
        </w:rPr>
        <w:instrText>type name="Government Document"&gt;46&lt;/ref-type&gt;&lt;contributors&gt;&lt;/contributors&gt;&lt;titles&gt;&lt;title&gt;&lt;style face="normal" font="default" size="100%"&gt;1067&lt;/style&gt;&lt;style face="normal" font="default" charset="136" size="100%"&gt;</w:instrText>
      </w:r>
      <w:r w:rsidR="002212AA">
        <w:rPr>
          <w:rFonts w:hint="eastAsia"/>
        </w:rPr>
        <w:instrText>公厘軌距鐵路長焊鋼軌舖設及養護規範</w:instrText>
      </w:r>
      <w:r w:rsidR="002212AA">
        <w:rPr>
          <w:rFonts w:hint="eastAsia"/>
        </w:rPr>
        <w:instrText>&lt;/style&gt;&lt;/title&gt;&lt;/titles&gt;&lt;dates&gt;&lt;year&gt;2018&lt;/year&gt;&lt;/dates&gt;&lt;urls&gt;&lt;/urls&gt;&lt;custom1&gt;</w:instrText>
      </w:r>
      <w:r w:rsidR="002212AA">
        <w:rPr>
          <w:rFonts w:hint="eastAsia"/>
        </w:rPr>
        <w:instrText>交通部</w:instrText>
      </w:r>
      <w:r w:rsidR="002212AA">
        <w:rPr>
          <w:rFonts w:hint="eastAsia"/>
        </w:rPr>
        <w:instrText>&lt;/custom1&gt;&lt;/record&gt;&lt;/Cite&gt;&lt;/EndNote&gt;</w:instrText>
      </w:r>
      <w:r w:rsidR="00756FE9">
        <w:fldChar w:fldCharType="separate"/>
      </w:r>
      <w:r w:rsidR="002212AA">
        <w:rPr>
          <w:noProof/>
        </w:rPr>
        <w:t>[3]</w:t>
      </w:r>
      <w:r w:rsidR="00756FE9">
        <w:fldChar w:fldCharType="end"/>
      </w:r>
      <w:ins w:id="1259" w:author="張寶騌 CHANG,PAO-TSUNG" w:date="2022-05-29T13:32:00Z">
        <w:r w:rsidR="00756FE9">
          <w:rPr>
            <w:rFonts w:hint="eastAsia"/>
          </w:rPr>
          <w:t>，</w:t>
        </w:r>
      </w:ins>
      <w:ins w:id="1260" w:author="張寶騌 CHANG,PAO-TSUNG" w:date="2022-05-29T13:33:00Z">
        <w:r w:rsidR="00756FE9">
          <w:rPr>
            <w:rFonts w:hint="eastAsia"/>
          </w:rPr>
          <w:t>橫向阻力</w:t>
        </w:r>
      </w:ins>
      <w:ins w:id="1261" w:author="張寶騌 CHANG,PAO-TSUNG" w:date="2022-05-30T00:37:00Z">
        <w:r w:rsidR="00593645">
          <w:rPr>
            <w:rFonts w:hint="eastAsia"/>
          </w:rPr>
          <w:t>之</w:t>
        </w:r>
      </w:ins>
      <w:ins w:id="1262" w:author="張寶騌 CHANG,PAO-TSUNG" w:date="2022-05-29T13:33:00Z">
        <w:r w:rsidR="00756FE9">
          <w:rPr>
            <w:rFonts w:hint="eastAsia"/>
          </w:rPr>
          <w:t>量測</w:t>
        </w:r>
      </w:ins>
      <w:ins w:id="1263" w:author="張寶騌 CHANG,PAO-TSUNG" w:date="2022-05-30T00:37:00Z">
        <w:r w:rsidR="00593645">
          <w:rPr>
            <w:rFonts w:hint="eastAsia"/>
          </w:rPr>
          <w:t>是</w:t>
        </w:r>
      </w:ins>
      <w:ins w:id="1264" w:author="張寶騌 CHANG,PAO-TSUNG" w:date="2022-05-29T13:33:00Z">
        <w:r w:rsidR="00756FE9">
          <w:rPr>
            <w:rFonts w:hint="eastAsia"/>
          </w:rPr>
          <w:t>利用阻力測定器將</w:t>
        </w:r>
        <w:proofErr w:type="gramStart"/>
        <w:r w:rsidR="00756FE9">
          <w:rPr>
            <w:rFonts w:hint="eastAsia"/>
          </w:rPr>
          <w:t>道床中</w:t>
        </w:r>
        <w:proofErr w:type="gramEnd"/>
        <w:r w:rsidR="00756FE9">
          <w:rPr>
            <w:rFonts w:hint="eastAsia"/>
          </w:rPr>
          <w:t>之混凝土軌枕</w:t>
        </w:r>
      </w:ins>
      <w:proofErr w:type="gramStart"/>
      <w:ins w:id="1265" w:author="張寶騌 CHANG,PAO-TSUNG" w:date="2022-05-29T13:34:00Z">
        <w:r w:rsidR="00756FE9">
          <w:rPr>
            <w:rFonts w:hint="eastAsia"/>
          </w:rPr>
          <w:t>向</w:t>
        </w:r>
      </w:ins>
      <w:ins w:id="1266" w:author="張寶騌 CHANG,PAO-TSUNG" w:date="2022-05-29T13:33:00Z">
        <w:r w:rsidR="00756FE9">
          <w:rPr>
            <w:rFonts w:hint="eastAsia"/>
          </w:rPr>
          <w:t>外抽拉</w:t>
        </w:r>
        <w:proofErr w:type="gramEnd"/>
        <w:r w:rsidR="00756FE9">
          <w:rPr>
            <w:rFonts w:hint="eastAsia"/>
          </w:rPr>
          <w:t>，視</w:t>
        </w:r>
      </w:ins>
      <w:ins w:id="1267" w:author="張寶騌 CHANG,PAO-TSUNG" w:date="2022-05-30T00:38:00Z">
        <w:r w:rsidR="00593645">
          <w:rPr>
            <w:rFonts w:hint="eastAsia"/>
          </w:rPr>
          <w:t>位移達</w:t>
        </w:r>
        <w:r w:rsidR="00593645">
          <w:rPr>
            <w:rFonts w:hint="eastAsia"/>
          </w:rPr>
          <w:t>2</w:t>
        </w:r>
        <w:r w:rsidR="00593645">
          <w:t>mm</w:t>
        </w:r>
      </w:ins>
      <w:ins w:id="1268" w:author="張寶騌 CHANG,PAO-TSUNG" w:date="2022-05-29T13:33:00Z">
        <w:r w:rsidR="00756FE9">
          <w:rPr>
            <w:rFonts w:hint="eastAsia"/>
          </w:rPr>
          <w:t>時</w:t>
        </w:r>
      </w:ins>
      <w:ins w:id="1269" w:author="張寶騌 CHANG,PAO-TSUNG" w:date="2022-05-29T13:35:00Z">
        <w:r w:rsidR="00756FE9">
          <w:rPr>
            <w:rFonts w:hint="eastAsia"/>
          </w:rPr>
          <w:t>紀錄</w:t>
        </w:r>
      </w:ins>
      <w:proofErr w:type="gramStart"/>
      <w:ins w:id="1270" w:author="張寶騌 CHANG,PAO-TSUNG" w:date="2022-05-29T13:33:00Z">
        <w:r w:rsidR="00756FE9">
          <w:rPr>
            <w:rFonts w:hint="eastAsia"/>
          </w:rPr>
          <w:t>測力計</w:t>
        </w:r>
        <w:proofErr w:type="gramEnd"/>
        <w:r w:rsidR="00756FE9">
          <w:rPr>
            <w:rFonts w:hint="eastAsia"/>
          </w:rPr>
          <w:t>之值，再將該</w:t>
        </w:r>
      </w:ins>
      <w:ins w:id="1271" w:author="張寶騌 CHANG,PAO-TSUNG" w:date="2022-05-29T13:35:00Z">
        <w:r w:rsidR="00756FE9">
          <w:rPr>
            <w:rFonts w:hint="eastAsia"/>
          </w:rPr>
          <w:t>其</w:t>
        </w:r>
      </w:ins>
      <w:ins w:id="1272" w:author="張寶騌 CHANG,PAO-TSUNG" w:date="2022-05-29T13:33:00Z">
        <w:r w:rsidR="00756FE9">
          <w:rPr>
            <w:rFonts w:hint="eastAsia"/>
          </w:rPr>
          <w:t>換算為軌道</w:t>
        </w:r>
      </w:ins>
      <w:ins w:id="1273" w:author="張寶騌 CHANG,PAO-TSUNG" w:date="2022-05-29T13:36:00Z">
        <w:r w:rsidR="00330505">
          <w:rPr>
            <w:rFonts w:hint="eastAsia"/>
          </w:rPr>
          <w:t>每公尺</w:t>
        </w:r>
      </w:ins>
      <w:ins w:id="1274" w:author="張寶騌 CHANG,PAO-TSUNG" w:date="2022-05-29T13:33:00Z">
        <w:r w:rsidR="00756FE9">
          <w:rPr>
            <w:rFonts w:hint="eastAsia"/>
          </w:rPr>
          <w:t>單側之道碴橫向阻力值</w:t>
        </w:r>
      </w:ins>
      <w:ins w:id="1275" w:author="張寶騌 CHANG,PAO-TSUNG" w:date="2022-05-29T13:36:00Z">
        <w:r w:rsidR="00330505">
          <w:rPr>
            <w:rFonts w:hint="eastAsia"/>
          </w:rPr>
          <w:t>。</w:t>
        </w:r>
      </w:ins>
      <w:ins w:id="1276" w:author="張寶騌 CHANG,PAO-TSUNG" w:date="2022-06-21T17:51:00Z">
        <w:r w:rsidR="00FE26AD">
          <w:rPr>
            <w:rFonts w:hint="eastAsia"/>
          </w:rPr>
          <w:t>然</w:t>
        </w:r>
      </w:ins>
      <w:ins w:id="1277" w:author="張寶騌 CHANG,PAO-TSUNG" w:date="2022-06-21T17:37:00Z">
        <w:r w:rsidR="002D0F85">
          <w:rPr>
            <w:rFonts w:hint="eastAsia"/>
          </w:rPr>
          <w:t>而</w:t>
        </w:r>
      </w:ins>
      <w:ins w:id="1278" w:author="張寶騌 CHANG,PAO-TSUNG" w:date="2022-06-21T17:51:00Z">
        <w:r w:rsidR="00FE26AD">
          <w:rPr>
            <w:rFonts w:hint="eastAsia"/>
          </w:rPr>
          <w:t>，</w:t>
        </w:r>
      </w:ins>
      <w:ins w:id="1279" w:author="張寶騌 CHANG,PAO-TSUNG" w:date="2022-06-21T17:37:00Z">
        <w:r w:rsidR="002D0F85">
          <w:rPr>
            <w:rFonts w:hint="eastAsia"/>
          </w:rPr>
          <w:t>獲得</w:t>
        </w:r>
      </w:ins>
      <w:ins w:id="1280" w:author="張寶騌 CHANG,PAO-TSUNG" w:date="2022-06-21T17:36:00Z">
        <w:r w:rsidR="002D0F85">
          <w:rPr>
            <w:rFonts w:hint="eastAsia"/>
          </w:rPr>
          <w:t>該阻力值</w:t>
        </w:r>
      </w:ins>
      <w:ins w:id="1281" w:author="張寶騌 CHANG,PAO-TSUNG" w:date="2022-06-21T17:38:00Z">
        <w:r w:rsidR="002D0F85">
          <w:rPr>
            <w:rFonts w:hint="eastAsia"/>
          </w:rPr>
          <w:t>仍需</w:t>
        </w:r>
      </w:ins>
      <w:ins w:id="1282" w:author="張寶騌 CHANG,PAO-TSUNG" w:date="2022-06-21T17:52:00Z">
        <w:r w:rsidR="00FE26AD">
          <w:rPr>
            <w:rFonts w:hint="eastAsia"/>
          </w:rPr>
          <w:t>仰賴</w:t>
        </w:r>
      </w:ins>
      <w:ins w:id="1283" w:author="張寶騌 CHANG,PAO-TSUNG" w:date="2022-06-21T17:38:00Z">
        <w:r w:rsidR="002D0F85">
          <w:rPr>
            <w:rFonts w:hint="eastAsia"/>
          </w:rPr>
          <w:t>較多人力，</w:t>
        </w:r>
      </w:ins>
      <w:ins w:id="1284" w:author="張寶騌 CHANG,PAO-TSUNG" w:date="2022-06-21T17:40:00Z">
        <w:r w:rsidR="002D0F85">
          <w:rPr>
            <w:rFonts w:hint="eastAsia"/>
          </w:rPr>
          <w:t>而</w:t>
        </w:r>
      </w:ins>
      <w:ins w:id="1285" w:author="張寶騌 CHANG,PAO-TSUNG" w:date="2022-06-21T17:38:00Z">
        <w:r w:rsidR="002D0F85">
          <w:rPr>
            <w:rFonts w:hint="eastAsia"/>
          </w:rPr>
          <w:t>且</w:t>
        </w:r>
      </w:ins>
      <w:ins w:id="1286" w:author="張寶騌 CHANG,PAO-TSUNG" w:date="2022-06-21T17:40:00Z">
        <w:r w:rsidR="002D0F85">
          <w:rPr>
            <w:rFonts w:hint="eastAsia"/>
          </w:rPr>
          <w:t>所得之數值</w:t>
        </w:r>
      </w:ins>
      <w:ins w:id="1287" w:author="張寶騌 CHANG,PAO-TSUNG" w:date="2022-06-21T17:42:00Z">
        <w:r w:rsidR="002D0F85">
          <w:rPr>
            <w:rFonts w:hint="eastAsia"/>
          </w:rPr>
          <w:t>已產生位移，較屬於</w:t>
        </w:r>
      </w:ins>
      <w:ins w:id="1288" w:author="張寶騌 CHANG,PAO-TSUNG" w:date="2022-06-21T17:43:00Z">
        <w:r w:rsidR="002D0F85">
          <w:rPr>
            <w:rFonts w:hint="eastAsia"/>
          </w:rPr>
          <w:t>極限強度；</w:t>
        </w:r>
      </w:ins>
      <w:ins w:id="1289" w:author="張寶騌 CHANG,PAO-TSUNG" w:date="2022-06-21T17:40:00Z">
        <w:r w:rsidR="002D0F85">
          <w:rPr>
            <w:rFonts w:hint="eastAsia"/>
          </w:rPr>
          <w:t>另外，</w:t>
        </w:r>
      </w:ins>
      <w:ins w:id="1290" w:author="張寶騌 CHANG,PAO-TSUNG" w:date="2022-06-21T17:43:00Z">
        <w:r w:rsidR="002D0F85">
          <w:rPr>
            <w:rFonts w:hint="eastAsia"/>
          </w:rPr>
          <w:t>該量測</w:t>
        </w:r>
      </w:ins>
      <w:ins w:id="1291" w:author="張寶騌 CHANG,PAO-TSUNG" w:date="2022-06-21T17:40:00Z">
        <w:r w:rsidR="002D0F85">
          <w:rPr>
            <w:rFonts w:hint="eastAsia"/>
          </w:rPr>
          <w:t>方式</w:t>
        </w:r>
      </w:ins>
      <w:ins w:id="1292" w:author="張寶騌 CHANG,PAO-TSUNG" w:date="2022-06-21T17:43:00Z">
        <w:r w:rsidR="005A658E">
          <w:rPr>
            <w:rFonts w:hint="eastAsia"/>
          </w:rPr>
          <w:t>亦</w:t>
        </w:r>
      </w:ins>
      <w:ins w:id="1293" w:author="張寶騌 CHANG,PAO-TSUNG" w:date="2022-06-21T17:39:00Z">
        <w:r w:rsidR="002D0F85">
          <w:rPr>
            <w:rFonts w:hint="eastAsia"/>
          </w:rPr>
          <w:t>無考量到列車產生的動態效應。</w:t>
        </w:r>
      </w:ins>
    </w:p>
    <w:p w14:paraId="554F1FCC" w14:textId="48F71A85" w:rsidR="002D0F85" w:rsidRPr="005A658E" w:rsidRDefault="002D0F85" w:rsidP="00756FE9">
      <w:pPr>
        <w:ind w:left="480" w:firstLine="480"/>
        <w:rPr>
          <w:ins w:id="1294" w:author="張寶騌 CHANG,PAO-TSUNG" w:date="2022-05-29T13:36:00Z"/>
        </w:rPr>
      </w:pPr>
    </w:p>
    <w:p w14:paraId="4F7EFBFF" w14:textId="27B400B8" w:rsidR="00634E0E" w:rsidRDefault="00634E0E">
      <w:pPr>
        <w:widowControl/>
        <w:spacing w:line="240" w:lineRule="auto"/>
        <w:ind w:leftChars="0" w:left="0" w:firstLineChars="0" w:firstLine="0"/>
        <w:rPr>
          <w:ins w:id="1295" w:author="張寶騌 CHANG,PAO-TSUNG" w:date="2022-05-31T13:37:00Z"/>
        </w:rPr>
      </w:pPr>
      <w:ins w:id="1296" w:author="張寶騌 CHANG,PAO-TSUNG" w:date="2022-05-31T13:37:00Z">
        <w:r>
          <w:br w:type="page"/>
        </w:r>
      </w:ins>
    </w:p>
    <w:p w14:paraId="1B887A60" w14:textId="710C95FF" w:rsidR="00F86522" w:rsidRDefault="00A429D7" w:rsidP="00F86522">
      <w:pPr>
        <w:pStyle w:val="31"/>
        <w:spacing w:before="360" w:after="180"/>
        <w:rPr>
          <w:ins w:id="1297" w:author="張寶騌 CHANG,PAO-TSUNG" w:date="2022-05-31T13:31:00Z"/>
        </w:rPr>
      </w:pPr>
      <w:bookmarkStart w:id="1298" w:name="_Ref103180876"/>
      <w:ins w:id="1299" w:author="張寶騌 CHANG,PAO-TSUNG" w:date="2022-05-31T13:51:00Z">
        <w:r>
          <w:rPr>
            <w:rFonts w:hint="eastAsia"/>
          </w:rPr>
          <w:lastRenderedPageBreak/>
          <w:t xml:space="preserve"> </w:t>
        </w:r>
      </w:ins>
      <w:bookmarkStart w:id="1300" w:name="_Toc107005808"/>
      <w:proofErr w:type="gramStart"/>
      <w:ins w:id="1301" w:author="張寶騌 CHANG,PAO-TSUNG" w:date="2022-05-31T13:31:00Z">
        <w:r w:rsidR="00F86522">
          <w:rPr>
            <w:rFonts w:hint="eastAsia"/>
          </w:rPr>
          <w:t>物聯網</w:t>
        </w:r>
      </w:ins>
      <w:bookmarkEnd w:id="1298"/>
      <w:proofErr w:type="gramEnd"/>
      <w:ins w:id="1302" w:author="張寶騌 CHANG,PAO-TSUNG" w:date="2022-06-15T18:11:00Z">
        <w:r w:rsidR="000B2229">
          <w:rPr>
            <w:rFonts w:hint="eastAsia"/>
          </w:rPr>
          <w:t>架構</w:t>
        </w:r>
      </w:ins>
      <w:ins w:id="1303" w:author="張寶騌 CHANG,PAO-TSUNG" w:date="2022-06-01T22:28:00Z">
        <w:r w:rsidR="009C2B4B">
          <w:rPr>
            <w:rFonts w:hint="eastAsia"/>
          </w:rPr>
          <w:t>與無線通訊技術</w:t>
        </w:r>
      </w:ins>
      <w:bookmarkEnd w:id="1300"/>
    </w:p>
    <w:p w14:paraId="5DCB711E" w14:textId="40A4A029" w:rsidR="00F86522" w:rsidRDefault="00F86522" w:rsidP="00F86522">
      <w:pPr>
        <w:ind w:left="480" w:firstLine="480"/>
        <w:rPr>
          <w:ins w:id="1304" w:author="張寶騌 CHANG,PAO-TSUNG" w:date="2022-05-31T13:31:00Z"/>
        </w:rPr>
      </w:pPr>
      <w:proofErr w:type="gramStart"/>
      <w:ins w:id="1305" w:author="張寶騌 CHANG,PAO-TSUNG" w:date="2022-05-31T13:31:00Z">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w:t>
        </w:r>
      </w:ins>
      <w:ins w:id="1306" w:author="張寶騌 CHANG,PAO-TSUNG" w:date="2022-06-21T19:41:00Z">
        <w:r w:rsidR="00F6429B">
          <w:rPr>
            <w:rFonts w:hint="eastAsia"/>
          </w:rPr>
          <w:t>物體</w:t>
        </w:r>
      </w:ins>
      <w:ins w:id="1307" w:author="張寶騌 CHANG,PAO-TSUNG" w:date="2022-05-31T13:31:00Z">
        <w:r>
          <w:rPr>
            <w:rFonts w:hint="eastAsia"/>
          </w:rPr>
          <w:t>內建感測器，藉由無線或有線的方式，將</w:t>
        </w:r>
      </w:ins>
      <w:ins w:id="1308" w:author="張寶騌 CHANG,PAO-TSUNG" w:date="2022-06-21T19:41:00Z">
        <w:r w:rsidR="00F6429B">
          <w:rPr>
            <w:rFonts w:hint="eastAsia"/>
          </w:rPr>
          <w:t>感測所得之</w:t>
        </w:r>
      </w:ins>
      <w:ins w:id="1309" w:author="張寶騌 CHANG,PAO-TSUNG" w:date="2022-05-31T13:31:00Z">
        <w:r>
          <w:rPr>
            <w:rFonts w:hint="eastAsia"/>
          </w:rPr>
          <w:t>資料傳輸至網路，並</w:t>
        </w:r>
      </w:ins>
      <w:ins w:id="1310" w:author="張寶騌 CHANG,PAO-TSUNG" w:date="2022-06-21T19:41:00Z">
        <w:r w:rsidR="00F6429B">
          <w:rPr>
            <w:rFonts w:hint="eastAsia"/>
          </w:rPr>
          <w:t>透過</w:t>
        </w:r>
      </w:ins>
      <w:ins w:id="1311" w:author="張寶騌 CHANG,PAO-TSUNG" w:date="2022-05-31T13:31:00Z">
        <w:r>
          <w:rPr>
            <w:rFonts w:hint="eastAsia"/>
          </w:rPr>
          <w:t>遠端監控</w:t>
        </w:r>
      </w:ins>
      <w:ins w:id="1312" w:author="張寶騌 CHANG,PAO-TSUNG" w:date="2022-06-21T19:41:00Z">
        <w:r w:rsidR="00F6429B">
          <w:rPr>
            <w:rFonts w:hint="eastAsia"/>
          </w:rPr>
          <w:t>及</w:t>
        </w:r>
      </w:ins>
      <w:ins w:id="1313" w:author="張寶騌 CHANG,PAO-TSUNG" w:date="2022-05-31T13:31:00Z">
        <w:r>
          <w:rPr>
            <w:rFonts w:hint="eastAsia"/>
          </w:rPr>
          <w:t>處理分析，以打造更健全的生活環境</w:t>
        </w:r>
      </w:ins>
      <w:ins w:id="1314" w:author="張寶騌 CHANG,PAO-TSUNG" w:date="2022-06-15T18:12:00Z">
        <w:r w:rsidR="000B2229" w:rsidRPr="00967260">
          <w:fldChar w:fldCharType="begin"/>
        </w:r>
      </w:ins>
      <w:r w:rsidR="002212AA">
        <w:rPr>
          <w:rFonts w:hint="eastAsia"/>
        </w:rPr>
        <w:instrText xml:space="preserve"> ADDIN EN.CITE &lt;EndNote&gt;&lt;Cite&gt;&lt;Author&gt;</w:instrText>
      </w:r>
      <w:r w:rsidR="002212AA">
        <w:rPr>
          <w:rFonts w:hint="eastAsia"/>
        </w:rPr>
        <w:instrText>張泰源</w:instrText>
      </w:r>
      <w:r w:rsidR="002212AA">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212AA">
        <w:rPr>
          <w:rFonts w:hint="eastAsia"/>
        </w:rPr>
        <w:instrText>張泰源</w:instrText>
      </w:r>
      <w:r w:rsidR="002212AA">
        <w:rPr>
          <w:rFonts w:hint="eastAsia"/>
        </w:rPr>
        <w:instrText>&lt;/style&gt;&lt;/author&gt;&lt;/authors&gt;&lt;/contributors&gt;&lt;titles&gt;&lt;title&gt;&lt;style face="normal" font="default" size="100%"&gt;IoT&lt;/style&gt;&lt;style face="normal" font="default" charset="136" size="100%"&gt;</w:instrText>
      </w:r>
      <w:r w:rsidR="002212AA">
        <w:rPr>
          <w:rFonts w:hint="eastAsia"/>
        </w:rPr>
        <w:instrText>技術於工程管理之應用</w:instrText>
      </w:r>
      <w:r w:rsidR="002212AA">
        <w:rPr>
          <w:rFonts w:hint="eastAsia"/>
        </w:rPr>
        <w:instrText>&lt;/style&gt;&lt;/title&gt;&lt;secondary-title&gt;&lt;style face="normal" font="default" charset="136" size="100%"&gt;</w:instrText>
      </w:r>
      <w:r w:rsidR="002212AA">
        <w:rPr>
          <w:rFonts w:hint="eastAsia"/>
        </w:rPr>
        <w:instrText>中鼎集團電子報</w:instrText>
      </w:r>
      <w:r w:rsidR="002212AA">
        <w:rPr>
          <w:rFonts w:hint="eastAsia"/>
        </w:rPr>
        <w:instrText>&lt;/style&gt;&lt;/secondary-title&gt;&lt;/titles&gt;&lt;volume&gt;468&lt;/volume&gt;&lt;dates&gt;&lt;</w:instrText>
      </w:r>
      <w:r w:rsidR="002212AA">
        <w:instrText>year&gt;2021&lt;/year&gt;&lt;/dates&gt;&lt;urls&gt;&lt;/urls&gt;&lt;/record&gt;&lt;/Cite&gt;&lt;/EndNote&gt;</w:instrText>
      </w:r>
      <w:ins w:id="1315" w:author="張寶騌 CHANG,PAO-TSUNG" w:date="2022-06-15T18:12:00Z">
        <w:r w:rsidR="000B2229" w:rsidRPr="00967260">
          <w:fldChar w:fldCharType="separate"/>
        </w:r>
      </w:ins>
      <w:r w:rsidR="002212AA">
        <w:rPr>
          <w:noProof/>
        </w:rPr>
        <w:t>[4]</w:t>
      </w:r>
      <w:ins w:id="1316" w:author="張寶騌 CHANG,PAO-TSUNG" w:date="2022-06-15T18:12:00Z">
        <w:r w:rsidR="000B2229" w:rsidRPr="00967260">
          <w:fldChar w:fldCharType="end"/>
        </w:r>
      </w:ins>
      <w:ins w:id="1317" w:author="張寶騌 CHANG,PAO-TSUNG" w:date="2022-05-31T13:31:00Z">
        <w:r>
          <w:rPr>
            <w:rFonts w:hint="eastAsia"/>
          </w:rPr>
          <w:t>。</w:t>
        </w: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如</w:t>
        </w:r>
        <w:r>
          <w:fldChar w:fldCharType="begin"/>
        </w:r>
        <w:r>
          <w:instrText xml:space="preserve"> </w:instrText>
        </w:r>
        <w:r>
          <w:rPr>
            <w:rFonts w:hint="eastAsia"/>
          </w:rPr>
          <w:instrText>REF _Ref102131978 \h</w:instrText>
        </w:r>
        <w:r>
          <w:instrText xml:space="preserve"> </w:instrText>
        </w:r>
      </w:ins>
      <w:ins w:id="1318" w:author="張寶騌 CHANG,PAO-TSUNG" w:date="2022-05-31T13:31:00Z">
        <w:r>
          <w:fldChar w:fldCharType="separate"/>
        </w:r>
        <w:r w:rsidR="00643F6D" w:rsidRPr="00967260">
          <w:rPr>
            <w:rFonts w:hint="eastAsia"/>
          </w:rPr>
          <w:t>表</w:t>
        </w:r>
        <w:r w:rsidR="00643F6D" w:rsidRPr="00967260">
          <w:t xml:space="preserve"> </w:t>
        </w:r>
      </w:ins>
      <w:r w:rsidR="00643F6D">
        <w:rPr>
          <w:noProof/>
        </w:rPr>
        <w:t>1</w:t>
      </w:r>
      <w:r w:rsidR="00643F6D">
        <w:noBreakHyphen/>
      </w:r>
      <w:r w:rsidR="00643F6D">
        <w:rPr>
          <w:noProof/>
        </w:rPr>
        <w:t>1</w:t>
      </w:r>
      <w:ins w:id="1319" w:author="張寶騌 CHANG,PAO-TSUNG" w:date="2022-05-31T13:31:00Z">
        <w:r>
          <w:fldChar w:fldCharType="end"/>
        </w:r>
        <w:r>
          <w:rPr>
            <w:rFonts w:hint="eastAsia"/>
          </w:rPr>
          <w:t>所示。</w:t>
        </w:r>
      </w:ins>
    </w:p>
    <w:p w14:paraId="60BF673C" w14:textId="2A52B909" w:rsidR="00F86522" w:rsidRPr="00366119" w:rsidRDefault="00F86522" w:rsidP="00F86522">
      <w:pPr>
        <w:pStyle w:val="ac"/>
        <w:spacing w:after="180"/>
        <w:rPr>
          <w:ins w:id="1320" w:author="張寶騌 CHANG,PAO-TSUNG" w:date="2022-05-31T13:31:00Z"/>
          <w:sz w:val="16"/>
        </w:rPr>
      </w:pPr>
      <w:bookmarkStart w:id="1321" w:name="_Ref102131978"/>
      <w:bookmarkStart w:id="1322" w:name="_Toc106977569"/>
      <w:ins w:id="1323" w:author="張寶騌 CHANG,PAO-TSUNG" w:date="2022-05-31T13:31:00Z">
        <w:r w:rsidRPr="00967260">
          <w:rPr>
            <w:rFonts w:hint="eastAsia"/>
          </w:rPr>
          <w:t>表</w:t>
        </w:r>
        <w:r w:rsidRPr="00967260">
          <w:t xml:space="preserve"> </w:t>
        </w:r>
      </w:ins>
      <w:r w:rsidR="00161E9F">
        <w:fldChar w:fldCharType="begin"/>
      </w:r>
      <w:r w:rsidR="00161E9F">
        <w:instrText xml:space="preserve"> STYLEREF 1 \s </w:instrText>
      </w:r>
      <w:r w:rsidR="00161E9F">
        <w:fldChar w:fldCharType="separate"/>
      </w:r>
      <w:r w:rsidR="00BF7FA6">
        <w:rPr>
          <w:noProof/>
        </w:rPr>
        <w:t>1</w:t>
      </w:r>
      <w:r w:rsidR="00161E9F">
        <w:rPr>
          <w:noProof/>
        </w:rPr>
        <w:fldChar w:fldCharType="end"/>
      </w:r>
      <w:r w:rsidR="00BF7FA6">
        <w:noBreakHyphen/>
      </w:r>
      <w:r w:rsidR="00BF7FA6">
        <w:fldChar w:fldCharType="begin"/>
      </w:r>
      <w:r w:rsidR="00BF7FA6">
        <w:instrText xml:space="preserve"> SEQ </w:instrText>
      </w:r>
      <w:r w:rsidR="00BF7FA6">
        <w:instrText>表</w:instrText>
      </w:r>
      <w:r w:rsidR="00BF7FA6">
        <w:instrText xml:space="preserve"> \* ARABIC \s 1 </w:instrText>
      </w:r>
      <w:r w:rsidR="00BF7FA6">
        <w:fldChar w:fldCharType="separate"/>
      </w:r>
      <w:r w:rsidR="00BF7FA6">
        <w:rPr>
          <w:noProof/>
        </w:rPr>
        <w:t>1</w:t>
      </w:r>
      <w:r w:rsidR="00BF7FA6">
        <w:fldChar w:fldCharType="end"/>
      </w:r>
      <w:bookmarkEnd w:id="1321"/>
      <w:r w:rsidR="002B6F5A">
        <w:rPr>
          <w:rFonts w:hint="eastAsia"/>
        </w:rPr>
        <w:t xml:space="preserve"> </w:t>
      </w:r>
      <w:ins w:id="1324" w:author="張寶騌 CHANG,PAO-TSUNG" w:date="2022-05-31T13:31:00Z">
        <w:r w:rsidRPr="00967260">
          <w:rPr>
            <w:rFonts w:hint="eastAsia"/>
          </w:rPr>
          <w:t>物聯網架構</w:t>
        </w:r>
        <w:r w:rsidRPr="00967260">
          <w:fldChar w:fldCharType="begin"/>
        </w:r>
      </w:ins>
      <w:r w:rsidR="002212AA">
        <w:rPr>
          <w:rFonts w:hint="eastAsia"/>
        </w:rPr>
        <w:instrText xml:space="preserve"> ADDIN EN.CITE &lt;EndNote&gt;&lt;Cite&gt;&lt;Author&gt;</w:instrText>
      </w:r>
      <w:r w:rsidR="002212AA">
        <w:rPr>
          <w:rFonts w:hint="eastAsia"/>
        </w:rPr>
        <w:instrText>張泰源</w:instrText>
      </w:r>
      <w:r w:rsidR="002212AA">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212AA">
        <w:rPr>
          <w:rFonts w:hint="eastAsia"/>
        </w:rPr>
        <w:instrText>張泰源</w:instrText>
      </w:r>
      <w:r w:rsidR="002212AA">
        <w:rPr>
          <w:rFonts w:hint="eastAsia"/>
        </w:rPr>
        <w:instrText>&lt;/style&gt;&lt;/author&gt;&lt;/authors&gt;&lt;/contributors&gt;&lt;titles&gt;&lt;title&gt;&lt;style face="normal" font="default" size="100%"&gt;IoT&lt;/style&gt;&lt;style face="normal" font="default" charset="136" size="100%"&gt;</w:instrText>
      </w:r>
      <w:r w:rsidR="002212AA">
        <w:rPr>
          <w:rFonts w:hint="eastAsia"/>
        </w:rPr>
        <w:instrText>技術於工程管理之應用</w:instrText>
      </w:r>
      <w:r w:rsidR="002212AA">
        <w:rPr>
          <w:rFonts w:hint="eastAsia"/>
        </w:rPr>
        <w:instrText>&lt;/style&gt;&lt;/title&gt;&lt;secondary-title&gt;&lt;style face="normal" font="default" charset="136" size="100%"&gt;</w:instrText>
      </w:r>
      <w:r w:rsidR="002212AA">
        <w:rPr>
          <w:rFonts w:hint="eastAsia"/>
        </w:rPr>
        <w:instrText>中鼎集團電子報</w:instrText>
      </w:r>
      <w:r w:rsidR="002212AA">
        <w:rPr>
          <w:rFonts w:hint="eastAsia"/>
        </w:rPr>
        <w:instrText>&lt;/style&gt;&lt;/secondary-title&gt;&lt;/titles&gt;&lt;volume&gt;468&lt;/volume&gt;&lt;dates&gt;&lt;</w:instrText>
      </w:r>
      <w:r w:rsidR="002212AA">
        <w:instrText>year&gt;2021&lt;/year&gt;&lt;/dates&gt;&lt;urls&gt;&lt;/urls&gt;&lt;/record&gt;&lt;/Cite&gt;&lt;/EndNote&gt;</w:instrText>
      </w:r>
      <w:ins w:id="1325" w:author="張寶騌 CHANG,PAO-TSUNG" w:date="2022-05-31T13:31:00Z">
        <w:r w:rsidRPr="00967260">
          <w:fldChar w:fldCharType="separate"/>
        </w:r>
      </w:ins>
      <w:bookmarkEnd w:id="1322"/>
      <w:r w:rsidR="002212AA">
        <w:rPr>
          <w:noProof/>
        </w:rPr>
        <w:t>[4]</w:t>
      </w:r>
      <w:ins w:id="1326" w:author="張寶騌 CHANG,PAO-TSUNG" w:date="2022-05-31T13:31:00Z">
        <w:r w:rsidRPr="00967260">
          <w:fldChar w:fldCharType="end"/>
        </w:r>
      </w:ins>
    </w:p>
    <w:tbl>
      <w:tblPr>
        <w:tblStyle w:val="afa"/>
        <w:tblW w:w="6994" w:type="dxa"/>
        <w:jc w:val="center"/>
        <w:tblLook w:val="04A0" w:firstRow="1" w:lastRow="0" w:firstColumn="1" w:lastColumn="0" w:noHBand="0" w:noVBand="1"/>
        <w:tblPrChange w:id="1327" w:author="張寶騌 CHANG,PAO-TSUNG" w:date="2022-06-21T19:42:00Z">
          <w:tblPr>
            <w:tblStyle w:val="afa"/>
            <w:tblW w:w="8446" w:type="dxa"/>
            <w:tblInd w:w="480" w:type="dxa"/>
            <w:tblLook w:val="04A0" w:firstRow="1" w:lastRow="0" w:firstColumn="1" w:lastColumn="0" w:noHBand="0" w:noVBand="1"/>
          </w:tblPr>
        </w:tblPrChange>
      </w:tblPr>
      <w:tblGrid>
        <w:gridCol w:w="1359"/>
        <w:gridCol w:w="5635"/>
        <w:tblGridChange w:id="1328">
          <w:tblGrid>
            <w:gridCol w:w="1075"/>
            <w:gridCol w:w="4456"/>
          </w:tblGrid>
        </w:tblGridChange>
      </w:tblGrid>
      <w:tr w:rsidR="00BF414D" w14:paraId="71363C60" w14:textId="77777777" w:rsidTr="00F6429B">
        <w:trPr>
          <w:trHeight w:val="497"/>
          <w:jc w:val="center"/>
          <w:ins w:id="1329" w:author="張寶騌 CHANG,PAO-TSUNG" w:date="2022-05-31T13:31:00Z"/>
        </w:trPr>
        <w:tc>
          <w:tcPr>
            <w:tcW w:w="1359" w:type="dxa"/>
            <w:vAlign w:val="bottom"/>
            <w:tcPrChange w:id="1330" w:author="張寶騌 CHANG,PAO-TSUNG" w:date="2022-06-21T19:42:00Z">
              <w:tcPr>
                <w:tcW w:w="1075" w:type="dxa"/>
                <w:vAlign w:val="center"/>
              </w:tcPr>
            </w:tcPrChange>
          </w:tcPr>
          <w:p w14:paraId="29E852BF" w14:textId="77777777" w:rsidR="00BF414D" w:rsidRPr="00560ED7" w:rsidRDefault="00BF414D" w:rsidP="00F6429B">
            <w:pPr>
              <w:ind w:leftChars="0" w:left="0" w:firstLineChars="0" w:firstLine="0"/>
              <w:jc w:val="center"/>
              <w:rPr>
                <w:ins w:id="1331" w:author="張寶騌 CHANG,PAO-TSUNG" w:date="2022-05-31T13:31:00Z"/>
                <w:sz w:val="20"/>
                <w:szCs w:val="20"/>
                <w:rPrChange w:id="1332" w:author="張寶騌 CHANG,PAO-TSUNG" w:date="2022-06-17T21:12:00Z">
                  <w:rPr>
                    <w:ins w:id="1333" w:author="張寶騌 CHANG,PAO-TSUNG" w:date="2022-05-31T13:31:00Z"/>
                  </w:rPr>
                </w:rPrChange>
              </w:rPr>
            </w:pPr>
            <w:ins w:id="1334" w:author="張寶騌 CHANG,PAO-TSUNG" w:date="2022-05-31T13:31:00Z">
              <w:r w:rsidRPr="00560ED7">
                <w:rPr>
                  <w:rFonts w:hint="eastAsia"/>
                  <w:sz w:val="20"/>
                  <w:szCs w:val="20"/>
                  <w:rPrChange w:id="1335" w:author="張寶騌 CHANG,PAO-TSUNG" w:date="2022-06-17T21:12:00Z">
                    <w:rPr>
                      <w:rFonts w:hint="eastAsia"/>
                    </w:rPr>
                  </w:rPrChange>
                </w:rPr>
                <w:t>項目</w:t>
              </w:r>
            </w:ins>
          </w:p>
        </w:tc>
        <w:tc>
          <w:tcPr>
            <w:tcW w:w="5635" w:type="dxa"/>
            <w:vAlign w:val="center"/>
            <w:tcPrChange w:id="1336" w:author="張寶騌 CHANG,PAO-TSUNG" w:date="2022-06-21T19:42:00Z">
              <w:tcPr>
                <w:tcW w:w="4456" w:type="dxa"/>
                <w:vAlign w:val="center"/>
              </w:tcPr>
            </w:tcPrChange>
          </w:tcPr>
          <w:p w14:paraId="50BB3D15" w14:textId="77777777" w:rsidR="00BF414D" w:rsidRPr="00560ED7" w:rsidRDefault="00BF414D" w:rsidP="00E84E07">
            <w:pPr>
              <w:spacing w:line="276" w:lineRule="auto"/>
              <w:ind w:leftChars="0" w:left="0" w:firstLineChars="0" w:firstLine="0"/>
              <w:jc w:val="center"/>
              <w:rPr>
                <w:ins w:id="1337" w:author="張寶騌 CHANG,PAO-TSUNG" w:date="2022-05-31T13:31:00Z"/>
                <w:sz w:val="20"/>
                <w:szCs w:val="20"/>
                <w:rPrChange w:id="1338" w:author="張寶騌 CHANG,PAO-TSUNG" w:date="2022-06-17T21:12:00Z">
                  <w:rPr>
                    <w:ins w:id="1339" w:author="張寶騌 CHANG,PAO-TSUNG" w:date="2022-05-31T13:31:00Z"/>
                  </w:rPr>
                </w:rPrChange>
              </w:rPr>
            </w:pPr>
            <w:ins w:id="1340" w:author="張寶騌 CHANG,PAO-TSUNG" w:date="2022-05-31T13:31:00Z">
              <w:r w:rsidRPr="00560ED7">
                <w:rPr>
                  <w:rFonts w:hint="eastAsia"/>
                  <w:sz w:val="20"/>
                  <w:szCs w:val="20"/>
                  <w:rPrChange w:id="1341" w:author="張寶騌 CHANG,PAO-TSUNG" w:date="2022-06-17T21:12:00Z">
                    <w:rPr>
                      <w:rFonts w:hint="eastAsia"/>
                    </w:rPr>
                  </w:rPrChange>
                </w:rPr>
                <w:t>說明</w:t>
              </w:r>
            </w:ins>
          </w:p>
        </w:tc>
      </w:tr>
      <w:tr w:rsidR="00BF414D" w14:paraId="259ED3E0" w14:textId="77777777" w:rsidTr="00F6429B">
        <w:trPr>
          <w:trHeight w:val="763"/>
          <w:jc w:val="center"/>
          <w:ins w:id="1342" w:author="張寶騌 CHANG,PAO-TSUNG" w:date="2022-05-31T13:31:00Z"/>
        </w:trPr>
        <w:tc>
          <w:tcPr>
            <w:tcW w:w="1359" w:type="dxa"/>
            <w:vAlign w:val="center"/>
            <w:tcPrChange w:id="1343" w:author="張寶騌 CHANG,PAO-TSUNG" w:date="2022-06-21T19:42:00Z">
              <w:tcPr>
                <w:tcW w:w="1075" w:type="dxa"/>
                <w:vAlign w:val="center"/>
              </w:tcPr>
            </w:tcPrChange>
          </w:tcPr>
          <w:p w14:paraId="48B72B1B" w14:textId="77777777" w:rsidR="00BF414D" w:rsidRPr="00560ED7" w:rsidRDefault="00BF414D">
            <w:pPr>
              <w:ind w:leftChars="0" w:left="0" w:firstLineChars="0" w:firstLine="0"/>
              <w:jc w:val="center"/>
              <w:rPr>
                <w:ins w:id="1344" w:author="張寶騌 CHANG,PAO-TSUNG" w:date="2022-05-31T13:31:00Z"/>
                <w:sz w:val="20"/>
                <w:szCs w:val="20"/>
                <w:rPrChange w:id="1345" w:author="張寶騌 CHANG,PAO-TSUNG" w:date="2022-06-17T21:12:00Z">
                  <w:rPr>
                    <w:ins w:id="1346" w:author="張寶騌 CHANG,PAO-TSUNG" w:date="2022-05-31T13:31:00Z"/>
                  </w:rPr>
                </w:rPrChange>
              </w:rPr>
              <w:pPrChange w:id="1347" w:author="張寶騌 CHANG,PAO-TSUNG" w:date="2022-06-21T19:42:00Z">
                <w:pPr>
                  <w:ind w:leftChars="0" w:left="0" w:firstLineChars="0" w:firstLine="0"/>
                  <w:jc w:val="both"/>
                </w:pPr>
              </w:pPrChange>
            </w:pPr>
            <w:ins w:id="1348" w:author="張寶騌 CHANG,PAO-TSUNG" w:date="2022-05-31T13:31:00Z">
              <w:r w:rsidRPr="00560ED7">
                <w:rPr>
                  <w:rFonts w:hint="eastAsia"/>
                  <w:sz w:val="20"/>
                  <w:szCs w:val="20"/>
                  <w:rPrChange w:id="1349" w:author="張寶騌 CHANG,PAO-TSUNG" w:date="2022-06-17T21:12:00Z">
                    <w:rPr>
                      <w:rFonts w:hint="eastAsia"/>
                    </w:rPr>
                  </w:rPrChange>
                </w:rPr>
                <w:t>應用層</w:t>
              </w:r>
            </w:ins>
          </w:p>
        </w:tc>
        <w:tc>
          <w:tcPr>
            <w:tcW w:w="5635" w:type="dxa"/>
            <w:vAlign w:val="center"/>
            <w:tcPrChange w:id="1350" w:author="張寶騌 CHANG,PAO-TSUNG" w:date="2022-06-21T19:42:00Z">
              <w:tcPr>
                <w:tcW w:w="4456" w:type="dxa"/>
                <w:vAlign w:val="center"/>
              </w:tcPr>
            </w:tcPrChange>
          </w:tcPr>
          <w:p w14:paraId="35FD8AF1" w14:textId="77777777" w:rsidR="00BF414D" w:rsidRPr="00560ED7" w:rsidRDefault="00BF414D" w:rsidP="00E84E07">
            <w:pPr>
              <w:spacing w:line="276" w:lineRule="auto"/>
              <w:ind w:leftChars="0" w:left="0" w:firstLineChars="0" w:firstLine="0"/>
              <w:jc w:val="both"/>
              <w:rPr>
                <w:ins w:id="1351" w:author="張寶騌 CHANG,PAO-TSUNG" w:date="2022-05-31T13:31:00Z"/>
                <w:sz w:val="20"/>
                <w:szCs w:val="20"/>
                <w:rPrChange w:id="1352" w:author="張寶騌 CHANG,PAO-TSUNG" w:date="2022-06-17T21:12:00Z">
                  <w:rPr>
                    <w:ins w:id="1353" w:author="張寶騌 CHANG,PAO-TSUNG" w:date="2022-05-31T13:31:00Z"/>
                  </w:rPr>
                </w:rPrChange>
              </w:rPr>
            </w:pPr>
            <w:ins w:id="1354" w:author="張寶騌 CHANG,PAO-TSUNG" w:date="2022-05-31T13:31:00Z">
              <w:r w:rsidRPr="00560ED7">
                <w:rPr>
                  <w:rFonts w:hint="eastAsia"/>
                  <w:sz w:val="20"/>
                  <w:szCs w:val="20"/>
                  <w:rPrChange w:id="1355" w:author="張寶騌 CHANG,PAO-TSUNG" w:date="2022-06-17T21:12:00Z">
                    <w:rPr>
                      <w:rFonts w:hint="eastAsia"/>
                    </w:rPr>
                  </w:rPrChange>
                </w:rPr>
                <w:t>依照行業或用戶的需求，對網路層的感測數據進行分析處理，以提供特定的服務</w:t>
              </w:r>
            </w:ins>
          </w:p>
        </w:tc>
      </w:tr>
      <w:tr w:rsidR="00BF414D" w14:paraId="0098A7D9" w14:textId="77777777" w:rsidTr="00F6429B">
        <w:trPr>
          <w:trHeight w:val="752"/>
          <w:jc w:val="center"/>
          <w:ins w:id="1356" w:author="張寶騌 CHANG,PAO-TSUNG" w:date="2022-05-31T13:31:00Z"/>
        </w:trPr>
        <w:tc>
          <w:tcPr>
            <w:tcW w:w="1359" w:type="dxa"/>
            <w:vAlign w:val="center"/>
            <w:tcPrChange w:id="1357" w:author="張寶騌 CHANG,PAO-TSUNG" w:date="2022-06-21T19:42:00Z">
              <w:tcPr>
                <w:tcW w:w="1075" w:type="dxa"/>
                <w:vAlign w:val="center"/>
              </w:tcPr>
            </w:tcPrChange>
          </w:tcPr>
          <w:p w14:paraId="59330F37" w14:textId="77777777" w:rsidR="00BF414D" w:rsidRPr="00560ED7" w:rsidRDefault="00BF414D">
            <w:pPr>
              <w:ind w:leftChars="0" w:left="0" w:firstLineChars="0" w:firstLine="0"/>
              <w:jc w:val="center"/>
              <w:rPr>
                <w:ins w:id="1358" w:author="張寶騌 CHANG,PAO-TSUNG" w:date="2022-05-31T13:31:00Z"/>
                <w:sz w:val="20"/>
                <w:szCs w:val="20"/>
                <w:rPrChange w:id="1359" w:author="張寶騌 CHANG,PAO-TSUNG" w:date="2022-06-17T21:12:00Z">
                  <w:rPr>
                    <w:ins w:id="1360" w:author="張寶騌 CHANG,PAO-TSUNG" w:date="2022-05-31T13:31:00Z"/>
                  </w:rPr>
                </w:rPrChange>
              </w:rPr>
              <w:pPrChange w:id="1361" w:author="張寶騌 CHANG,PAO-TSUNG" w:date="2022-06-21T19:42:00Z">
                <w:pPr>
                  <w:ind w:leftChars="0" w:left="0" w:firstLineChars="0" w:firstLine="0"/>
                  <w:jc w:val="both"/>
                </w:pPr>
              </w:pPrChange>
            </w:pPr>
            <w:ins w:id="1362" w:author="張寶騌 CHANG,PAO-TSUNG" w:date="2022-05-31T13:31:00Z">
              <w:r w:rsidRPr="00560ED7">
                <w:rPr>
                  <w:rFonts w:hint="eastAsia"/>
                  <w:sz w:val="20"/>
                  <w:szCs w:val="20"/>
                  <w:rPrChange w:id="1363" w:author="張寶騌 CHANG,PAO-TSUNG" w:date="2022-06-17T21:12:00Z">
                    <w:rPr>
                      <w:rFonts w:hint="eastAsia"/>
                    </w:rPr>
                  </w:rPrChange>
                </w:rPr>
                <w:t>網路層</w:t>
              </w:r>
            </w:ins>
          </w:p>
        </w:tc>
        <w:tc>
          <w:tcPr>
            <w:tcW w:w="5635" w:type="dxa"/>
            <w:vAlign w:val="center"/>
            <w:tcPrChange w:id="1364" w:author="張寶騌 CHANG,PAO-TSUNG" w:date="2022-06-21T19:42:00Z">
              <w:tcPr>
                <w:tcW w:w="4456" w:type="dxa"/>
                <w:vAlign w:val="center"/>
              </w:tcPr>
            </w:tcPrChange>
          </w:tcPr>
          <w:p w14:paraId="16DB9ED4" w14:textId="77777777" w:rsidR="00BF414D" w:rsidRPr="00560ED7" w:rsidRDefault="00BF414D" w:rsidP="00E84E07">
            <w:pPr>
              <w:spacing w:line="276" w:lineRule="auto"/>
              <w:ind w:leftChars="0" w:left="0" w:firstLineChars="0" w:firstLine="0"/>
              <w:jc w:val="both"/>
              <w:rPr>
                <w:ins w:id="1365" w:author="張寶騌 CHANG,PAO-TSUNG" w:date="2022-05-31T13:31:00Z"/>
                <w:sz w:val="20"/>
                <w:szCs w:val="20"/>
                <w:rPrChange w:id="1366" w:author="張寶騌 CHANG,PAO-TSUNG" w:date="2022-06-17T21:12:00Z">
                  <w:rPr>
                    <w:ins w:id="1367" w:author="張寶騌 CHANG,PAO-TSUNG" w:date="2022-05-31T13:31:00Z"/>
                  </w:rPr>
                </w:rPrChange>
              </w:rPr>
            </w:pPr>
            <w:ins w:id="1368" w:author="張寶騌 CHANG,PAO-TSUNG" w:date="2022-05-31T13:31:00Z">
              <w:r w:rsidRPr="00560ED7">
                <w:rPr>
                  <w:rFonts w:hint="eastAsia"/>
                  <w:sz w:val="20"/>
                  <w:szCs w:val="20"/>
                  <w:rPrChange w:id="1369" w:author="張寶騌 CHANG,PAO-TSUNG" w:date="2022-06-17T21:12:00Z">
                    <w:rPr>
                      <w:rFonts w:hint="eastAsia"/>
                    </w:rPr>
                  </w:rPrChange>
                </w:rPr>
                <w:t>如人體結構中的神經，將</w:t>
              </w:r>
              <w:proofErr w:type="gramStart"/>
              <w:r w:rsidRPr="00560ED7">
                <w:rPr>
                  <w:rFonts w:hint="eastAsia"/>
                  <w:sz w:val="20"/>
                  <w:szCs w:val="20"/>
                  <w:rPrChange w:id="1370" w:author="張寶騌 CHANG,PAO-TSUNG" w:date="2022-06-17T21:12:00Z">
                    <w:rPr>
                      <w:rFonts w:hint="eastAsia"/>
                    </w:rPr>
                  </w:rPrChange>
                </w:rPr>
                <w:t>感測層蒐集</w:t>
              </w:r>
              <w:proofErr w:type="gramEnd"/>
              <w:r w:rsidRPr="00560ED7">
                <w:rPr>
                  <w:rFonts w:hint="eastAsia"/>
                  <w:sz w:val="20"/>
                  <w:szCs w:val="20"/>
                  <w:rPrChange w:id="1371" w:author="張寶騌 CHANG,PAO-TSUNG" w:date="2022-06-17T21:12:00Z">
                    <w:rPr>
                      <w:rFonts w:hint="eastAsia"/>
                    </w:rPr>
                  </w:rPrChange>
                </w:rPr>
                <w:t>到的資訊傳輸至應用層處理</w:t>
              </w:r>
            </w:ins>
          </w:p>
        </w:tc>
      </w:tr>
      <w:tr w:rsidR="00BF414D" w14:paraId="6E64C7D4" w14:textId="77777777" w:rsidTr="00F6429B">
        <w:trPr>
          <w:trHeight w:val="763"/>
          <w:jc w:val="center"/>
          <w:ins w:id="1372" w:author="張寶騌 CHANG,PAO-TSUNG" w:date="2022-05-31T13:31:00Z"/>
        </w:trPr>
        <w:tc>
          <w:tcPr>
            <w:tcW w:w="1359" w:type="dxa"/>
            <w:vAlign w:val="center"/>
            <w:tcPrChange w:id="1373" w:author="張寶騌 CHANG,PAO-TSUNG" w:date="2022-06-21T19:42:00Z">
              <w:tcPr>
                <w:tcW w:w="1075" w:type="dxa"/>
                <w:vAlign w:val="center"/>
              </w:tcPr>
            </w:tcPrChange>
          </w:tcPr>
          <w:p w14:paraId="7B6BD8AA" w14:textId="77777777" w:rsidR="00BF414D" w:rsidRPr="00560ED7" w:rsidRDefault="00BF414D">
            <w:pPr>
              <w:ind w:leftChars="0" w:left="0" w:firstLineChars="0" w:firstLine="0"/>
              <w:jc w:val="center"/>
              <w:rPr>
                <w:ins w:id="1374" w:author="張寶騌 CHANG,PAO-TSUNG" w:date="2022-05-31T13:31:00Z"/>
                <w:sz w:val="20"/>
                <w:szCs w:val="20"/>
                <w:rPrChange w:id="1375" w:author="張寶騌 CHANG,PAO-TSUNG" w:date="2022-06-17T21:12:00Z">
                  <w:rPr>
                    <w:ins w:id="1376" w:author="張寶騌 CHANG,PAO-TSUNG" w:date="2022-05-31T13:31:00Z"/>
                  </w:rPr>
                </w:rPrChange>
              </w:rPr>
              <w:pPrChange w:id="1377" w:author="張寶騌 CHANG,PAO-TSUNG" w:date="2022-06-21T19:42:00Z">
                <w:pPr>
                  <w:ind w:leftChars="0" w:left="0" w:firstLineChars="0" w:firstLine="0"/>
                  <w:jc w:val="both"/>
                </w:pPr>
              </w:pPrChange>
            </w:pPr>
            <w:proofErr w:type="gramStart"/>
            <w:ins w:id="1378" w:author="張寶騌 CHANG,PAO-TSUNG" w:date="2022-05-31T13:31:00Z">
              <w:r w:rsidRPr="00560ED7">
                <w:rPr>
                  <w:rFonts w:hint="eastAsia"/>
                  <w:sz w:val="20"/>
                  <w:szCs w:val="20"/>
                  <w:rPrChange w:id="1379" w:author="張寶騌 CHANG,PAO-TSUNG" w:date="2022-06-17T21:12:00Z">
                    <w:rPr>
                      <w:rFonts w:hint="eastAsia"/>
                    </w:rPr>
                  </w:rPrChange>
                </w:rPr>
                <w:t>感測層</w:t>
              </w:r>
              <w:proofErr w:type="gramEnd"/>
            </w:ins>
          </w:p>
        </w:tc>
        <w:tc>
          <w:tcPr>
            <w:tcW w:w="5635" w:type="dxa"/>
            <w:vAlign w:val="center"/>
            <w:tcPrChange w:id="1380" w:author="張寶騌 CHANG,PAO-TSUNG" w:date="2022-06-21T19:42:00Z">
              <w:tcPr>
                <w:tcW w:w="4456" w:type="dxa"/>
                <w:vAlign w:val="center"/>
              </w:tcPr>
            </w:tcPrChange>
          </w:tcPr>
          <w:p w14:paraId="7363F1BC" w14:textId="77777777" w:rsidR="00BF414D" w:rsidRPr="00560ED7" w:rsidRDefault="00BF414D" w:rsidP="00E84E07">
            <w:pPr>
              <w:spacing w:line="276" w:lineRule="auto"/>
              <w:ind w:leftChars="0" w:left="0" w:firstLineChars="0" w:firstLine="0"/>
              <w:jc w:val="both"/>
              <w:rPr>
                <w:ins w:id="1381" w:author="張寶騌 CHANG,PAO-TSUNG" w:date="2022-05-31T13:31:00Z"/>
                <w:sz w:val="20"/>
                <w:szCs w:val="20"/>
                <w:rPrChange w:id="1382" w:author="張寶騌 CHANG,PAO-TSUNG" w:date="2022-06-17T21:12:00Z">
                  <w:rPr>
                    <w:ins w:id="1383" w:author="張寶騌 CHANG,PAO-TSUNG" w:date="2022-05-31T13:31:00Z"/>
                  </w:rPr>
                </w:rPrChange>
              </w:rPr>
            </w:pPr>
            <w:ins w:id="1384" w:author="張寶騌 CHANG,PAO-TSUNG" w:date="2022-05-31T13:31:00Z">
              <w:r w:rsidRPr="00560ED7">
                <w:rPr>
                  <w:rFonts w:hint="eastAsia"/>
                  <w:sz w:val="20"/>
                  <w:szCs w:val="20"/>
                  <w:rPrChange w:id="1385" w:author="張寶騌 CHANG,PAO-TSUNG" w:date="2022-06-17T21:12:00Z">
                    <w:rPr>
                      <w:rFonts w:hint="eastAsia"/>
                    </w:rPr>
                  </w:rPrChange>
                </w:rPr>
                <w:t>如人體的皮膚及五官，針對被監測區域內人</w:t>
              </w:r>
              <w:r w:rsidRPr="00560ED7">
                <w:rPr>
                  <w:sz w:val="20"/>
                  <w:szCs w:val="20"/>
                  <w:rPrChange w:id="1386" w:author="張寶騌 CHANG,PAO-TSUNG" w:date="2022-06-17T21:12:00Z">
                    <w:rPr/>
                  </w:rPrChange>
                </w:rPr>
                <w:t>/</w:t>
              </w:r>
              <w:r w:rsidRPr="00560ED7">
                <w:rPr>
                  <w:rFonts w:hint="eastAsia"/>
                  <w:sz w:val="20"/>
                  <w:szCs w:val="20"/>
                  <w:rPrChange w:id="1387" w:author="張寶騌 CHANG,PAO-TSUNG" w:date="2022-06-17T21:12:00Z">
                    <w:rPr>
                      <w:rFonts w:hint="eastAsia"/>
                    </w:rPr>
                  </w:rPrChange>
                </w:rPr>
                <w:t>事</w:t>
              </w:r>
              <w:r w:rsidRPr="00560ED7">
                <w:rPr>
                  <w:sz w:val="20"/>
                  <w:szCs w:val="20"/>
                  <w:rPrChange w:id="1388" w:author="張寶騌 CHANG,PAO-TSUNG" w:date="2022-06-17T21:12:00Z">
                    <w:rPr/>
                  </w:rPrChange>
                </w:rPr>
                <w:t>/</w:t>
              </w:r>
              <w:r w:rsidRPr="00560ED7">
                <w:rPr>
                  <w:rFonts w:hint="eastAsia"/>
                  <w:sz w:val="20"/>
                  <w:szCs w:val="20"/>
                  <w:rPrChange w:id="1389" w:author="張寶騌 CHANG,PAO-TSUNG" w:date="2022-06-17T21:12:00Z">
                    <w:rPr>
                      <w:rFonts w:hint="eastAsia"/>
                    </w:rPr>
                  </w:rPrChange>
                </w:rPr>
                <w:t>物，蒐集許多相關的資訊</w:t>
              </w:r>
            </w:ins>
          </w:p>
        </w:tc>
      </w:tr>
    </w:tbl>
    <w:p w14:paraId="2B52F58C" w14:textId="77777777" w:rsidR="00F86522" w:rsidRDefault="00F86522" w:rsidP="00F86522">
      <w:pPr>
        <w:ind w:left="480" w:firstLine="480"/>
        <w:rPr>
          <w:ins w:id="1390" w:author="張寶騌 CHANG,PAO-TSUNG" w:date="2022-05-31T13:31:00Z"/>
        </w:rPr>
      </w:pPr>
    </w:p>
    <w:p w14:paraId="28A2B422" w14:textId="126290FC" w:rsidR="00F86522" w:rsidRDefault="00F86522" w:rsidP="00F86522">
      <w:pPr>
        <w:ind w:left="480" w:firstLine="480"/>
        <w:rPr>
          <w:ins w:id="1391" w:author="張寶騌 CHANG,PAO-TSUNG" w:date="2022-05-31T13:31:00Z"/>
        </w:rPr>
      </w:pPr>
      <w:proofErr w:type="gramStart"/>
      <w:ins w:id="1392" w:author="張寶騌 CHANG,PAO-TSUNG" w:date="2022-05-31T13:31:00Z">
        <w:r>
          <w:rPr>
            <w:rFonts w:hint="eastAsia"/>
          </w:rPr>
          <w:t>感測層</w:t>
        </w:r>
        <w:proofErr w:type="gramEnd"/>
        <w:r>
          <w:rPr>
            <w:rFonts w:hint="eastAsia"/>
          </w:rPr>
          <w:t>為將感測器安裝於物體上，使其具有感測環境變化的能力</w:t>
        </w:r>
        <w:r>
          <w:rPr>
            <w:rFonts w:hint="eastAsia"/>
          </w:rPr>
          <w:t>(</w:t>
        </w:r>
        <w:r>
          <w:rPr>
            <w:rFonts w:hint="eastAsia"/>
          </w:rPr>
          <w:t>如</w:t>
        </w:r>
        <w:r>
          <w:rPr>
            <w:rFonts w:hint="eastAsia"/>
          </w:rPr>
          <w:t>.</w:t>
        </w:r>
        <w:r>
          <w:rPr>
            <w:rFonts w:hint="eastAsia"/>
          </w:rPr>
          <w:t>加速計、陀螺儀</w:t>
        </w:r>
      </w:ins>
      <w:ins w:id="1393" w:author="張寶騌 CHANG,PAO-TSUNG" w:date="2022-05-31T13:42:00Z">
        <w:r w:rsidR="00CC6E92">
          <w:rPr>
            <w:rFonts w:hint="eastAsia"/>
          </w:rPr>
          <w:t>、應變計及重量感測元件</w:t>
        </w:r>
      </w:ins>
      <w:ins w:id="1394" w:author="張寶騌 CHANG,PAO-TSUNG" w:date="2022-05-31T13:31:00Z">
        <w:r>
          <w:rPr>
            <w:rFonts w:hint="eastAsia"/>
          </w:rPr>
          <w:t>等</w:t>
        </w:r>
        <w:r>
          <w:rPr>
            <w:rFonts w:hint="eastAsia"/>
          </w:rPr>
          <w:t>)</w:t>
        </w:r>
      </w:ins>
      <w:ins w:id="1395" w:author="張寶騌 CHANG,PAO-TSUNG" w:date="2022-05-31T13:45:00Z">
        <w:r w:rsidR="00CC6E92">
          <w:rPr>
            <w:rFonts w:hint="eastAsia"/>
          </w:rPr>
          <w:t>，</w:t>
        </w:r>
      </w:ins>
      <w:ins w:id="1396" w:author="張寶騌 CHANG,PAO-TSUNG" w:date="2022-05-31T13:48:00Z">
        <w:r w:rsidR="00BF414D">
          <w:rPr>
            <w:rFonts w:hint="eastAsia"/>
          </w:rPr>
          <w:t>一般多使用</w:t>
        </w:r>
        <w:r w:rsidR="00BF414D">
          <w:t>Arduino</w:t>
        </w:r>
        <w:r w:rsidR="00BF414D">
          <w:rPr>
            <w:rFonts w:hint="eastAsia"/>
          </w:rPr>
          <w:t>或樹</w:t>
        </w:r>
        <w:proofErr w:type="gramStart"/>
        <w:r w:rsidR="00BF414D">
          <w:rPr>
            <w:rFonts w:hint="eastAsia"/>
          </w:rPr>
          <w:t>莓</w:t>
        </w:r>
        <w:proofErr w:type="gramEnd"/>
        <w:r w:rsidR="00BF414D">
          <w:rPr>
            <w:rFonts w:hint="eastAsia"/>
          </w:rPr>
          <w:t>派</w:t>
        </w:r>
      </w:ins>
      <w:ins w:id="1397" w:author="張寶騌 CHANG,PAO-TSUNG" w:date="2022-05-31T13:49:00Z">
        <w:r w:rsidR="00BF414D" w:rsidRPr="00BF414D">
          <w:t>(Raspberry Pi)</w:t>
        </w:r>
      </w:ins>
      <w:ins w:id="1398" w:author="張寶騌 CHANG,PAO-TSUNG" w:date="2022-05-31T13:48:00Z">
        <w:r w:rsidR="00BF414D">
          <w:rPr>
            <w:rFonts w:hint="eastAsia"/>
          </w:rPr>
          <w:t>作為元件整合與</w:t>
        </w:r>
      </w:ins>
      <w:ins w:id="1399" w:author="張寶騌 CHANG,PAO-TSUNG" w:date="2022-05-31T13:49:00Z">
        <w:r w:rsidR="00BF414D">
          <w:rPr>
            <w:rFonts w:hint="eastAsia"/>
          </w:rPr>
          <w:t>功能開發的工具</w:t>
        </w:r>
      </w:ins>
      <w:ins w:id="1400" w:author="張寶騌 CHANG,PAO-TSUNG" w:date="2022-05-31T13:31:00Z">
        <w:r>
          <w:rPr>
            <w:rFonts w:hint="eastAsia"/>
          </w:rPr>
          <w:t>。</w:t>
        </w:r>
      </w:ins>
    </w:p>
    <w:p w14:paraId="04E53FA4" w14:textId="517B2733" w:rsidR="00F86522" w:rsidRDefault="00F86522" w:rsidP="00F86522">
      <w:pPr>
        <w:ind w:left="480" w:firstLine="480"/>
        <w:rPr>
          <w:ins w:id="1401" w:author="張寶騌 CHANG,PAO-TSUNG" w:date="2022-05-31T13:31:00Z"/>
        </w:rPr>
      </w:pPr>
      <w:ins w:id="1402" w:author="張寶騌 CHANG,PAO-TSUNG" w:date="2022-05-31T13:31:00Z">
        <w:r>
          <w:rPr>
            <w:rFonts w:hint="eastAsia"/>
          </w:rPr>
          <w:t>網路層包含各種不同通訊範圍及傳輸速率的無線通訊網路，可以區分為短距離與長距離無線通訊網路，但無論何種通訊，其目的都是要</w:t>
        </w:r>
      </w:ins>
      <w:ins w:id="1403" w:author="張寶騌 CHANG,PAO-TSUNG" w:date="2022-06-21T19:49:00Z">
        <w:r w:rsidR="006D06D1">
          <w:rPr>
            <w:rFonts w:hint="eastAsia"/>
          </w:rPr>
          <w:t>連上</w:t>
        </w:r>
      </w:ins>
      <w:ins w:id="1404" w:author="張寶騌 CHANG,PAO-TSUNG" w:date="2022-06-18T15:14:00Z">
        <w:r w:rsidR="00C55DFB">
          <w:rPr>
            <w:rFonts w:hint="eastAsia"/>
          </w:rPr>
          <w:t>網</w:t>
        </w:r>
      </w:ins>
      <w:ins w:id="1405" w:author="張寶騌 CHANG,PAO-TSUNG" w:date="2022-05-31T13:31:00Z">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ins>
      <w:ins w:id="1406" w:author="張寶騌 CHANG,PAO-TSUNG" w:date="2022-05-31T13:31:00Z">
        <w:r>
          <w:fldChar w:fldCharType="separate"/>
        </w:r>
        <w:r w:rsidR="00643F6D" w:rsidRPr="00967260">
          <w:rPr>
            <w:rFonts w:hint="eastAsia"/>
          </w:rPr>
          <w:t>表</w:t>
        </w:r>
        <w:r w:rsidR="00643F6D" w:rsidRPr="00967260">
          <w:t xml:space="preserve"> </w:t>
        </w:r>
      </w:ins>
      <w:r w:rsidR="00643F6D">
        <w:rPr>
          <w:noProof/>
        </w:rPr>
        <w:t>1</w:t>
      </w:r>
      <w:r w:rsidR="00643F6D">
        <w:noBreakHyphen/>
      </w:r>
      <w:r w:rsidR="00643F6D">
        <w:rPr>
          <w:noProof/>
        </w:rPr>
        <w:t>2</w:t>
      </w:r>
      <w:ins w:id="1407" w:author="張寶騌 CHANG,PAO-TSUNG" w:date="2022-05-31T13:31:00Z">
        <w:r>
          <w:fldChar w:fldCharType="end"/>
        </w:r>
        <w:r>
          <w:rPr>
            <w:rFonts w:hint="eastAsia"/>
          </w:rPr>
          <w:t>。</w:t>
        </w:r>
      </w:ins>
      <w:ins w:id="1408" w:author="張寶騌 CHANG,PAO-TSUNG" w:date="2022-06-21T19:50:00Z">
        <w:r w:rsidR="006D06D1">
          <w:rPr>
            <w:rFonts w:hint="eastAsia"/>
          </w:rPr>
          <w:t>短</w:t>
        </w:r>
      </w:ins>
      <w:ins w:id="1409" w:author="張寶騌 CHANG,PAO-TSUNG" w:date="2022-05-31T13:31:00Z">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ins>
      <w:ins w:id="1410" w:author="張寶騌 CHANG,PAO-TSUNG" w:date="2022-06-21T19:52:00Z">
        <w:r w:rsidR="00047ABC">
          <w:rPr>
            <w:rFonts w:hint="eastAsia"/>
          </w:rPr>
          <w:t>；</w:t>
        </w:r>
      </w:ins>
      <w:ins w:id="1411" w:author="張寶騌 CHANG,PAO-TSUNG" w:date="2022-06-21T19:50:00Z">
        <w:r w:rsidR="006D06D1">
          <w:rPr>
            <w:rFonts w:hint="eastAsia"/>
          </w:rPr>
          <w:t>長</w:t>
        </w:r>
      </w:ins>
      <w:ins w:id="1412" w:author="張寶騌 CHANG,PAO-TSUNG" w:date="2022-05-31T13:31:00Z">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ins>
    </w:p>
    <w:p w14:paraId="69C72E66" w14:textId="46408DF4" w:rsidR="00F86522" w:rsidRDefault="00F86522" w:rsidP="00F86522">
      <w:pPr>
        <w:ind w:left="480" w:firstLine="480"/>
        <w:rPr>
          <w:ins w:id="1413" w:author="張寶騌 CHANG,PAO-TSUNG" w:date="2022-05-31T13:31:00Z"/>
        </w:rPr>
      </w:pPr>
      <w:proofErr w:type="gramStart"/>
      <w:ins w:id="1414" w:author="張寶騌 CHANG,PAO-TSUNG" w:date="2022-05-31T13:31:00Z">
        <w:r>
          <w:rPr>
            <w:rFonts w:hint="eastAsia"/>
          </w:rPr>
          <w:t>近年來物聯網</w:t>
        </w:r>
        <w:proofErr w:type="gramEnd"/>
        <w:r>
          <w:rPr>
            <w:rFonts w:hint="eastAsia"/>
          </w:rPr>
          <w:t>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w:t>
        </w:r>
        <w:r w:rsidRPr="007838BB">
          <w:rPr>
            <w:rFonts w:hint="eastAsia"/>
          </w:rPr>
          <w:lastRenderedPageBreak/>
          <w:t>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ins>
      <w:ins w:id="1415" w:author="張寶騌 CHANG,PAO-TSUNG" w:date="2022-06-18T15:14:00Z">
        <w:r w:rsidR="00C55DFB">
          <w:rPr>
            <w:rFonts w:hint="eastAsia"/>
          </w:rPr>
          <w:t>聯網</w:t>
        </w:r>
      </w:ins>
      <w:ins w:id="1416" w:author="張寶騌 CHANG,PAO-TSUNG" w:date="2022-05-31T13:31:00Z">
        <w:r>
          <w:rPr>
            <w:rFonts w:hint="eastAsia"/>
          </w:rPr>
          <w:t>，</w:t>
        </w:r>
      </w:ins>
      <w:ins w:id="1417" w:author="張寶騌 CHANG,PAO-TSUNG" w:date="2022-06-21T19:53:00Z">
        <w:r w:rsidR="00047ABC">
          <w:rPr>
            <w:rFonts w:hint="eastAsia"/>
          </w:rPr>
          <w:t>且耗電量較</w:t>
        </w:r>
      </w:ins>
      <w:ins w:id="1418" w:author="張寶騌 CHANG,PAO-TSUNG" w:date="2022-06-21T19:54:00Z">
        <w:r w:rsidR="00047ABC">
          <w:rPr>
            <w:rFonts w:hint="eastAsia"/>
          </w:rPr>
          <w:t>電信網路小，</w:t>
        </w:r>
      </w:ins>
      <w:ins w:id="1419" w:author="張寶騌 CHANG,PAO-TSUNG" w:date="2022-05-31T13:31:00Z">
        <w:r>
          <w:rPr>
            <w:rFonts w:hint="eastAsia"/>
          </w:rPr>
          <w:t>是</w:t>
        </w:r>
        <w:proofErr w:type="gramStart"/>
        <w:r>
          <w:rPr>
            <w:rFonts w:hint="eastAsia"/>
          </w:rPr>
          <w:t>許多物聯網</w:t>
        </w:r>
        <w:proofErr w:type="gramEnd"/>
        <w:r>
          <w:rPr>
            <w:rFonts w:hint="eastAsia"/>
          </w:rPr>
          <w:t>業者所採用的方案。</w:t>
        </w:r>
      </w:ins>
    </w:p>
    <w:p w14:paraId="194BE542" w14:textId="30609DE7" w:rsidR="00F86522" w:rsidRPr="00366119" w:rsidRDefault="00F86522" w:rsidP="00F86522">
      <w:pPr>
        <w:pStyle w:val="ac"/>
        <w:spacing w:after="180"/>
        <w:rPr>
          <w:ins w:id="1420" w:author="張寶騌 CHANG,PAO-TSUNG" w:date="2022-05-31T13:31:00Z"/>
          <w:sz w:val="16"/>
        </w:rPr>
      </w:pPr>
      <w:bookmarkStart w:id="1421" w:name="_Ref102133740"/>
      <w:bookmarkStart w:id="1422" w:name="_Toc106977570"/>
      <w:ins w:id="1423" w:author="張寶騌 CHANG,PAO-TSUNG" w:date="2022-05-31T13:31:00Z">
        <w:r w:rsidRPr="00967260">
          <w:rPr>
            <w:rFonts w:hint="eastAsia"/>
          </w:rPr>
          <w:t>表</w:t>
        </w:r>
        <w:r w:rsidRPr="00967260">
          <w:t xml:space="preserve"> </w:t>
        </w:r>
      </w:ins>
      <w:r w:rsidR="00161E9F">
        <w:fldChar w:fldCharType="begin"/>
      </w:r>
      <w:r w:rsidR="00161E9F">
        <w:instrText xml:space="preserve"> STYLEREF 1 \s </w:instrText>
      </w:r>
      <w:r w:rsidR="00161E9F">
        <w:fldChar w:fldCharType="separate"/>
      </w:r>
      <w:r w:rsidR="00BF7FA6">
        <w:rPr>
          <w:noProof/>
        </w:rPr>
        <w:t>1</w:t>
      </w:r>
      <w:r w:rsidR="00161E9F">
        <w:rPr>
          <w:noProof/>
        </w:rPr>
        <w:fldChar w:fldCharType="end"/>
      </w:r>
      <w:r w:rsidR="00BF7FA6">
        <w:noBreakHyphen/>
      </w:r>
      <w:r w:rsidR="00BF7FA6">
        <w:fldChar w:fldCharType="begin"/>
      </w:r>
      <w:r w:rsidR="00BF7FA6">
        <w:instrText xml:space="preserve"> SEQ </w:instrText>
      </w:r>
      <w:r w:rsidR="00BF7FA6">
        <w:instrText>表</w:instrText>
      </w:r>
      <w:r w:rsidR="00BF7FA6">
        <w:instrText xml:space="preserve"> \* ARABIC \s 1 </w:instrText>
      </w:r>
      <w:r w:rsidR="00BF7FA6">
        <w:fldChar w:fldCharType="separate"/>
      </w:r>
      <w:r w:rsidR="00BF7FA6">
        <w:rPr>
          <w:noProof/>
        </w:rPr>
        <w:t>2</w:t>
      </w:r>
      <w:r w:rsidR="00BF7FA6">
        <w:fldChar w:fldCharType="end"/>
      </w:r>
      <w:bookmarkEnd w:id="1421"/>
      <w:r w:rsidR="002B6F5A">
        <w:rPr>
          <w:rFonts w:hint="eastAsia"/>
        </w:rPr>
        <w:t xml:space="preserve"> </w:t>
      </w:r>
      <w:ins w:id="1424" w:author="張寶騌 CHANG,PAO-TSUNG" w:date="2022-06-21T19:55:00Z">
        <w:r w:rsidR="00047ABC">
          <w:rPr>
            <w:rFonts w:hint="eastAsia"/>
          </w:rPr>
          <w:t>常見</w:t>
        </w:r>
      </w:ins>
      <w:ins w:id="1425" w:author="張寶騌 CHANG,PAO-TSUNG" w:date="2022-05-31T13:31:00Z">
        <w:r w:rsidRPr="00967260">
          <w:rPr>
            <w:rFonts w:hint="eastAsia"/>
          </w:rPr>
          <w:t>無線通訊協定分類</w:t>
        </w:r>
        <w:r w:rsidRPr="00967260">
          <w:fldChar w:fldCharType="begin"/>
        </w:r>
      </w:ins>
      <w:r w:rsidR="002212AA">
        <w:rPr>
          <w:rFonts w:hint="eastAsia"/>
        </w:rPr>
        <w:instrText xml:space="preserve"> ADDIN EN.CITE &lt;EndNote&gt;&lt;Cite&gt;&lt;Author&gt;</w:instrText>
      </w:r>
      <w:r w:rsidR="002212AA">
        <w:rPr>
          <w:rFonts w:hint="eastAsia"/>
        </w:rPr>
        <w:instrText>張泰源</w:instrText>
      </w:r>
      <w:r w:rsidR="002212AA">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212AA">
        <w:rPr>
          <w:rFonts w:hint="eastAsia"/>
        </w:rPr>
        <w:instrText>張泰源</w:instrText>
      </w:r>
      <w:r w:rsidR="002212AA">
        <w:rPr>
          <w:rFonts w:hint="eastAsia"/>
        </w:rPr>
        <w:instrText>&lt;/style&gt;&lt;/author&gt;&lt;/authors&gt;&lt;/contributors&gt;&lt;titles&gt;&lt;title&gt;&lt;style face="normal" font="default" size="100%"&gt;IoT&lt;/style&gt;&lt;style face="normal" font="default" charset="136" size="100%"&gt;</w:instrText>
      </w:r>
      <w:r w:rsidR="002212AA">
        <w:rPr>
          <w:rFonts w:hint="eastAsia"/>
        </w:rPr>
        <w:instrText>技術於工程管理之應用</w:instrText>
      </w:r>
      <w:r w:rsidR="002212AA">
        <w:rPr>
          <w:rFonts w:hint="eastAsia"/>
        </w:rPr>
        <w:instrText>&lt;/style&gt;&lt;/title&gt;&lt;secondary-title&gt;&lt;style face="normal" font="default" charset="136" size="100%"&gt;</w:instrText>
      </w:r>
      <w:r w:rsidR="002212AA">
        <w:rPr>
          <w:rFonts w:hint="eastAsia"/>
        </w:rPr>
        <w:instrText>中鼎集團電子報</w:instrText>
      </w:r>
      <w:r w:rsidR="002212AA">
        <w:rPr>
          <w:rFonts w:hint="eastAsia"/>
        </w:rPr>
        <w:instrText>&lt;/style&gt;&lt;/secondary-title&gt;&lt;/titles&gt;&lt;volume&gt;468&lt;/volume&gt;&lt;dates&gt;&lt;</w:instrText>
      </w:r>
      <w:r w:rsidR="002212AA">
        <w:instrText>year&gt;2021&lt;/year&gt;&lt;/dates&gt;&lt;urls&gt;&lt;/urls&gt;&lt;/record&gt;&lt;/Cite&gt;&lt;/EndNote&gt;</w:instrText>
      </w:r>
      <w:ins w:id="1426" w:author="張寶騌 CHANG,PAO-TSUNG" w:date="2022-05-31T13:31:00Z">
        <w:r w:rsidRPr="00967260">
          <w:fldChar w:fldCharType="separate"/>
        </w:r>
      </w:ins>
      <w:bookmarkEnd w:id="1422"/>
      <w:r w:rsidR="002212AA">
        <w:rPr>
          <w:noProof/>
        </w:rPr>
        <w:t>[4]</w:t>
      </w:r>
      <w:ins w:id="1427" w:author="張寶騌 CHANG,PAO-TSUNG" w:date="2022-05-31T13:31:00Z">
        <w:r w:rsidRPr="00967260">
          <w:fldChar w:fldCharType="end"/>
        </w:r>
      </w:ins>
    </w:p>
    <w:tbl>
      <w:tblPr>
        <w:tblStyle w:val="afa"/>
        <w:tblW w:w="7009" w:type="dxa"/>
        <w:jc w:val="center"/>
        <w:tblLook w:val="04A0" w:firstRow="1" w:lastRow="0" w:firstColumn="1" w:lastColumn="0" w:noHBand="0" w:noVBand="1"/>
        <w:tblPrChange w:id="1428" w:author="張寶騌 CHANG,PAO-TSUNG" w:date="2022-06-17T21:12:00Z">
          <w:tblPr>
            <w:tblStyle w:val="afa"/>
            <w:tblW w:w="0" w:type="auto"/>
            <w:tblInd w:w="480" w:type="dxa"/>
            <w:tblLook w:val="04A0" w:firstRow="1" w:lastRow="0" w:firstColumn="1" w:lastColumn="0" w:noHBand="0" w:noVBand="1"/>
          </w:tblPr>
        </w:tblPrChange>
      </w:tblPr>
      <w:tblGrid>
        <w:gridCol w:w="3503"/>
        <w:gridCol w:w="3506"/>
        <w:tblGridChange w:id="1429">
          <w:tblGrid>
            <w:gridCol w:w="4109"/>
            <w:gridCol w:w="4111"/>
          </w:tblGrid>
        </w:tblGridChange>
      </w:tblGrid>
      <w:tr w:rsidR="00F86522" w14:paraId="10C029A3" w14:textId="77777777" w:rsidTr="00B131A5">
        <w:trPr>
          <w:trHeight w:val="258"/>
          <w:jc w:val="center"/>
          <w:ins w:id="1430" w:author="張寶騌 CHANG,PAO-TSUNG" w:date="2022-05-31T13:31:00Z"/>
          <w:trPrChange w:id="1431" w:author="張寶騌 CHANG,PAO-TSUNG" w:date="2022-06-17T21:12:00Z">
            <w:trPr>
              <w:trHeight w:val="289"/>
            </w:trPr>
          </w:trPrChange>
        </w:trPr>
        <w:tc>
          <w:tcPr>
            <w:tcW w:w="7009" w:type="dxa"/>
            <w:gridSpan w:val="2"/>
            <w:vAlign w:val="center"/>
            <w:tcPrChange w:id="1432" w:author="張寶騌 CHANG,PAO-TSUNG" w:date="2022-06-17T21:12:00Z">
              <w:tcPr>
                <w:tcW w:w="8220" w:type="dxa"/>
                <w:gridSpan w:val="2"/>
              </w:tcPr>
            </w:tcPrChange>
          </w:tcPr>
          <w:p w14:paraId="0FA6E587" w14:textId="77777777" w:rsidR="00F86522" w:rsidRPr="00560ED7" w:rsidRDefault="00F86522" w:rsidP="00B131A5">
            <w:pPr>
              <w:ind w:leftChars="0" w:left="0" w:firstLineChars="0" w:firstLine="0"/>
              <w:jc w:val="center"/>
              <w:rPr>
                <w:ins w:id="1433" w:author="張寶騌 CHANG,PAO-TSUNG" w:date="2022-05-31T13:31:00Z"/>
                <w:sz w:val="20"/>
                <w:szCs w:val="20"/>
                <w:rPrChange w:id="1434" w:author="張寶騌 CHANG,PAO-TSUNG" w:date="2022-06-17T21:12:00Z">
                  <w:rPr>
                    <w:ins w:id="1435" w:author="張寶騌 CHANG,PAO-TSUNG" w:date="2022-05-31T13:31:00Z"/>
                  </w:rPr>
                </w:rPrChange>
              </w:rPr>
            </w:pPr>
            <w:ins w:id="1436" w:author="張寶騌 CHANG,PAO-TSUNG" w:date="2022-05-31T13:31:00Z">
              <w:r w:rsidRPr="00560ED7">
                <w:rPr>
                  <w:rFonts w:hint="eastAsia"/>
                  <w:sz w:val="20"/>
                  <w:szCs w:val="20"/>
                  <w:rPrChange w:id="1437" w:author="張寶騌 CHANG,PAO-TSUNG" w:date="2022-06-17T21:12:00Z">
                    <w:rPr>
                      <w:rFonts w:hint="eastAsia"/>
                    </w:rPr>
                  </w:rPrChange>
                </w:rPr>
                <w:t>無線通訊協定</w:t>
              </w:r>
            </w:ins>
          </w:p>
        </w:tc>
      </w:tr>
      <w:tr w:rsidR="00F86522" w14:paraId="366B0C92" w14:textId="77777777" w:rsidTr="00B131A5">
        <w:trPr>
          <w:trHeight w:val="416"/>
          <w:jc w:val="center"/>
          <w:ins w:id="1438" w:author="張寶騌 CHANG,PAO-TSUNG" w:date="2022-05-31T13:31:00Z"/>
          <w:trPrChange w:id="1439" w:author="張寶騌 CHANG,PAO-TSUNG" w:date="2022-06-21T19:54:00Z">
            <w:trPr>
              <w:trHeight w:val="464"/>
            </w:trPr>
          </w:trPrChange>
        </w:trPr>
        <w:tc>
          <w:tcPr>
            <w:tcW w:w="3503" w:type="dxa"/>
            <w:vAlign w:val="center"/>
            <w:tcPrChange w:id="1440" w:author="張寶騌 CHANG,PAO-TSUNG" w:date="2022-06-21T19:54:00Z">
              <w:tcPr>
                <w:tcW w:w="4109" w:type="dxa"/>
              </w:tcPr>
            </w:tcPrChange>
          </w:tcPr>
          <w:p w14:paraId="370A1188" w14:textId="39616882" w:rsidR="00F86522" w:rsidRPr="00560ED7" w:rsidRDefault="00F86522">
            <w:pPr>
              <w:ind w:leftChars="0" w:left="0" w:firstLineChars="0" w:firstLine="0"/>
              <w:jc w:val="center"/>
              <w:rPr>
                <w:ins w:id="1441" w:author="張寶騌 CHANG,PAO-TSUNG" w:date="2022-05-31T13:31:00Z"/>
                <w:sz w:val="20"/>
                <w:szCs w:val="20"/>
                <w:rPrChange w:id="1442" w:author="張寶騌 CHANG,PAO-TSUNG" w:date="2022-06-17T21:12:00Z">
                  <w:rPr>
                    <w:ins w:id="1443" w:author="張寶騌 CHANG,PAO-TSUNG" w:date="2022-05-31T13:31:00Z"/>
                  </w:rPr>
                </w:rPrChange>
              </w:rPr>
              <w:pPrChange w:id="1444" w:author="張寶騌 CHANG,PAO-TSUNG" w:date="2022-06-21T19:54:00Z">
                <w:pPr>
                  <w:ind w:leftChars="0" w:left="0" w:firstLineChars="0" w:firstLine="0"/>
                </w:pPr>
              </w:pPrChange>
            </w:pPr>
            <w:ins w:id="1445" w:author="張寶騌 CHANG,PAO-TSUNG" w:date="2022-05-31T13:31:00Z">
              <w:r w:rsidRPr="00560ED7">
                <w:rPr>
                  <w:rFonts w:hint="eastAsia"/>
                  <w:sz w:val="20"/>
                  <w:szCs w:val="20"/>
                  <w:rPrChange w:id="1446" w:author="張寶騌 CHANG,PAO-TSUNG" w:date="2022-06-17T21:12:00Z">
                    <w:rPr>
                      <w:rFonts w:hint="eastAsia"/>
                    </w:rPr>
                  </w:rPrChange>
                </w:rPr>
                <w:t>短距離無線通訊網路</w:t>
              </w:r>
            </w:ins>
          </w:p>
        </w:tc>
        <w:tc>
          <w:tcPr>
            <w:tcW w:w="3505" w:type="dxa"/>
            <w:vAlign w:val="center"/>
            <w:tcPrChange w:id="1447" w:author="張寶騌 CHANG,PAO-TSUNG" w:date="2022-06-21T19:54:00Z">
              <w:tcPr>
                <w:tcW w:w="4110" w:type="dxa"/>
              </w:tcPr>
            </w:tcPrChange>
          </w:tcPr>
          <w:p w14:paraId="184F548B" w14:textId="75C0817F" w:rsidR="00F86522" w:rsidRPr="00560ED7" w:rsidRDefault="00F86522">
            <w:pPr>
              <w:ind w:leftChars="0" w:left="0" w:firstLineChars="0" w:firstLine="0"/>
              <w:jc w:val="center"/>
              <w:rPr>
                <w:ins w:id="1448" w:author="張寶騌 CHANG,PAO-TSUNG" w:date="2022-05-31T13:31:00Z"/>
                <w:sz w:val="20"/>
                <w:szCs w:val="20"/>
                <w:rPrChange w:id="1449" w:author="張寶騌 CHANG,PAO-TSUNG" w:date="2022-06-17T21:12:00Z">
                  <w:rPr>
                    <w:ins w:id="1450" w:author="張寶騌 CHANG,PAO-TSUNG" w:date="2022-05-31T13:31:00Z"/>
                  </w:rPr>
                </w:rPrChange>
              </w:rPr>
              <w:pPrChange w:id="1451" w:author="張寶騌 CHANG,PAO-TSUNG" w:date="2022-06-21T19:54:00Z">
                <w:pPr>
                  <w:ind w:leftChars="0" w:left="0" w:firstLineChars="0" w:firstLine="0"/>
                </w:pPr>
              </w:pPrChange>
            </w:pPr>
            <w:ins w:id="1452" w:author="張寶騌 CHANG,PAO-TSUNG" w:date="2022-05-31T13:31:00Z">
              <w:r w:rsidRPr="00560ED7">
                <w:rPr>
                  <w:rFonts w:hint="eastAsia"/>
                  <w:sz w:val="20"/>
                  <w:szCs w:val="20"/>
                  <w:rPrChange w:id="1453" w:author="張寶騌 CHANG,PAO-TSUNG" w:date="2022-06-17T21:12:00Z">
                    <w:rPr>
                      <w:rFonts w:hint="eastAsia"/>
                    </w:rPr>
                  </w:rPrChange>
                </w:rPr>
                <w:t>長距離無線通訊網路</w:t>
              </w:r>
            </w:ins>
          </w:p>
        </w:tc>
      </w:tr>
      <w:tr w:rsidR="00F86522" w14:paraId="0CF2725B" w14:textId="77777777" w:rsidTr="00B131A5">
        <w:trPr>
          <w:trHeight w:val="1234"/>
          <w:jc w:val="center"/>
          <w:ins w:id="1454" w:author="張寶騌 CHANG,PAO-TSUNG" w:date="2022-05-31T13:31:00Z"/>
          <w:trPrChange w:id="1455" w:author="張寶騌 CHANG,PAO-TSUNG" w:date="2022-06-17T21:12:00Z">
            <w:trPr>
              <w:trHeight w:val="1375"/>
            </w:trPr>
          </w:trPrChange>
        </w:trPr>
        <w:tc>
          <w:tcPr>
            <w:tcW w:w="3503" w:type="dxa"/>
            <w:vAlign w:val="center"/>
            <w:tcPrChange w:id="1456" w:author="張寶騌 CHANG,PAO-TSUNG" w:date="2022-06-17T21:12:00Z">
              <w:tcPr>
                <w:tcW w:w="4109" w:type="dxa"/>
              </w:tcPr>
            </w:tcPrChange>
          </w:tcPr>
          <w:p w14:paraId="55B21781" w14:textId="77777777" w:rsidR="00F86522" w:rsidRPr="00560ED7" w:rsidRDefault="00F86522" w:rsidP="00B131A5">
            <w:pPr>
              <w:pStyle w:val="aa"/>
              <w:numPr>
                <w:ilvl w:val="0"/>
                <w:numId w:val="49"/>
              </w:numPr>
              <w:ind w:leftChars="0" w:firstLineChars="0"/>
              <w:jc w:val="both"/>
              <w:rPr>
                <w:ins w:id="1457" w:author="張寶騌 CHANG,PAO-TSUNG" w:date="2022-05-31T13:31:00Z"/>
                <w:sz w:val="20"/>
                <w:szCs w:val="20"/>
                <w:rPrChange w:id="1458" w:author="張寶騌 CHANG,PAO-TSUNG" w:date="2022-06-17T21:12:00Z">
                  <w:rPr>
                    <w:ins w:id="1459" w:author="張寶騌 CHANG,PAO-TSUNG" w:date="2022-05-31T13:31:00Z"/>
                  </w:rPr>
                </w:rPrChange>
              </w:rPr>
            </w:pPr>
            <w:ins w:id="1460" w:author="張寶騌 CHANG,PAO-TSUNG" w:date="2022-05-31T13:31:00Z">
              <w:r w:rsidRPr="00560ED7">
                <w:rPr>
                  <w:sz w:val="20"/>
                  <w:szCs w:val="20"/>
                  <w:rPrChange w:id="1461" w:author="張寶騌 CHANG,PAO-TSUNG" w:date="2022-06-17T21:12:00Z">
                    <w:rPr/>
                  </w:rPrChange>
                </w:rPr>
                <w:t>ZigBee</w:t>
              </w:r>
            </w:ins>
          </w:p>
          <w:p w14:paraId="2C3C8116" w14:textId="77777777" w:rsidR="00F86522" w:rsidRPr="00560ED7" w:rsidRDefault="00F86522" w:rsidP="00B131A5">
            <w:pPr>
              <w:pStyle w:val="aa"/>
              <w:numPr>
                <w:ilvl w:val="0"/>
                <w:numId w:val="49"/>
              </w:numPr>
              <w:ind w:leftChars="0" w:firstLineChars="0"/>
              <w:jc w:val="both"/>
              <w:rPr>
                <w:ins w:id="1462" w:author="張寶騌 CHANG,PAO-TSUNG" w:date="2022-05-31T13:31:00Z"/>
                <w:sz w:val="20"/>
                <w:szCs w:val="20"/>
                <w:rPrChange w:id="1463" w:author="張寶騌 CHANG,PAO-TSUNG" w:date="2022-06-17T21:12:00Z">
                  <w:rPr>
                    <w:ins w:id="1464" w:author="張寶騌 CHANG,PAO-TSUNG" w:date="2022-05-31T13:31:00Z"/>
                  </w:rPr>
                </w:rPrChange>
              </w:rPr>
            </w:pPr>
            <w:ins w:id="1465" w:author="張寶騌 CHANG,PAO-TSUNG" w:date="2022-05-31T13:31:00Z">
              <w:r w:rsidRPr="00560ED7">
                <w:rPr>
                  <w:rFonts w:hint="eastAsia"/>
                  <w:sz w:val="20"/>
                  <w:szCs w:val="20"/>
                  <w:rPrChange w:id="1466" w:author="張寶騌 CHANG,PAO-TSUNG" w:date="2022-06-17T21:12:00Z">
                    <w:rPr>
                      <w:rFonts w:hint="eastAsia"/>
                    </w:rPr>
                  </w:rPrChange>
                </w:rPr>
                <w:t>藍牙</w:t>
              </w:r>
            </w:ins>
          </w:p>
          <w:p w14:paraId="2830FEF0" w14:textId="77777777" w:rsidR="00F86522" w:rsidRPr="00560ED7" w:rsidRDefault="00F86522" w:rsidP="00B131A5">
            <w:pPr>
              <w:pStyle w:val="aa"/>
              <w:numPr>
                <w:ilvl w:val="0"/>
                <w:numId w:val="49"/>
              </w:numPr>
              <w:ind w:leftChars="0" w:firstLineChars="0"/>
              <w:jc w:val="both"/>
              <w:rPr>
                <w:ins w:id="1467" w:author="張寶騌 CHANG,PAO-TSUNG" w:date="2022-05-31T13:31:00Z"/>
                <w:sz w:val="20"/>
                <w:szCs w:val="20"/>
                <w:rPrChange w:id="1468" w:author="張寶騌 CHANG,PAO-TSUNG" w:date="2022-06-17T21:12:00Z">
                  <w:rPr>
                    <w:ins w:id="1469" w:author="張寶騌 CHANG,PAO-TSUNG" w:date="2022-05-31T13:31:00Z"/>
                  </w:rPr>
                </w:rPrChange>
              </w:rPr>
            </w:pPr>
            <w:ins w:id="1470" w:author="張寶騌 CHANG,PAO-TSUNG" w:date="2022-05-31T13:31:00Z">
              <w:r w:rsidRPr="00560ED7">
                <w:rPr>
                  <w:sz w:val="20"/>
                  <w:szCs w:val="20"/>
                  <w:rPrChange w:id="1471" w:author="張寶騌 CHANG,PAO-TSUNG" w:date="2022-06-17T21:12:00Z">
                    <w:rPr/>
                  </w:rPrChange>
                </w:rPr>
                <w:t>Wi-Fi</w:t>
              </w:r>
            </w:ins>
          </w:p>
        </w:tc>
        <w:tc>
          <w:tcPr>
            <w:tcW w:w="3505" w:type="dxa"/>
            <w:vAlign w:val="center"/>
            <w:tcPrChange w:id="1472" w:author="張寶騌 CHANG,PAO-TSUNG" w:date="2022-06-17T21:12:00Z">
              <w:tcPr>
                <w:tcW w:w="4110" w:type="dxa"/>
              </w:tcPr>
            </w:tcPrChange>
          </w:tcPr>
          <w:p w14:paraId="7AB0FDC6" w14:textId="77777777" w:rsidR="00F86522" w:rsidRPr="00560ED7" w:rsidRDefault="00F86522" w:rsidP="00B131A5">
            <w:pPr>
              <w:pStyle w:val="aa"/>
              <w:numPr>
                <w:ilvl w:val="0"/>
                <w:numId w:val="50"/>
              </w:numPr>
              <w:ind w:leftChars="0" w:firstLineChars="0"/>
              <w:jc w:val="both"/>
              <w:rPr>
                <w:ins w:id="1473" w:author="張寶騌 CHANG,PAO-TSUNG" w:date="2022-05-31T13:31:00Z"/>
                <w:sz w:val="20"/>
                <w:szCs w:val="20"/>
                <w:rPrChange w:id="1474" w:author="張寶騌 CHANG,PAO-TSUNG" w:date="2022-06-17T21:12:00Z">
                  <w:rPr>
                    <w:ins w:id="1475" w:author="張寶騌 CHANG,PAO-TSUNG" w:date="2022-05-31T13:31:00Z"/>
                  </w:rPr>
                </w:rPrChange>
              </w:rPr>
            </w:pPr>
            <w:ins w:id="1476" w:author="張寶騌 CHANG,PAO-TSUNG" w:date="2022-05-31T13:31:00Z">
              <w:r w:rsidRPr="00560ED7">
                <w:rPr>
                  <w:rFonts w:hint="eastAsia"/>
                  <w:sz w:val="20"/>
                  <w:szCs w:val="20"/>
                  <w:rPrChange w:id="1477" w:author="張寶騌 CHANG,PAO-TSUNG" w:date="2022-06-17T21:12:00Z">
                    <w:rPr>
                      <w:rFonts w:hint="eastAsia"/>
                    </w:rPr>
                  </w:rPrChange>
                </w:rPr>
                <w:t>電信網路</w:t>
              </w:r>
              <w:r w:rsidRPr="00560ED7">
                <w:rPr>
                  <w:sz w:val="20"/>
                  <w:szCs w:val="20"/>
                  <w:rPrChange w:id="1478" w:author="張寶騌 CHANG,PAO-TSUNG" w:date="2022-06-17T21:12:00Z">
                    <w:rPr/>
                  </w:rPrChange>
                </w:rPr>
                <w:t>: 3G</w:t>
              </w:r>
              <w:r w:rsidRPr="00560ED7">
                <w:rPr>
                  <w:rFonts w:hint="eastAsia"/>
                  <w:sz w:val="20"/>
                  <w:szCs w:val="20"/>
                  <w:rPrChange w:id="1479" w:author="張寶騌 CHANG,PAO-TSUNG" w:date="2022-06-17T21:12:00Z">
                    <w:rPr>
                      <w:rFonts w:hint="eastAsia"/>
                    </w:rPr>
                  </w:rPrChange>
                </w:rPr>
                <w:t>、</w:t>
              </w:r>
              <w:r w:rsidRPr="00560ED7">
                <w:rPr>
                  <w:sz w:val="20"/>
                  <w:szCs w:val="20"/>
                  <w:rPrChange w:id="1480" w:author="張寶騌 CHANG,PAO-TSUNG" w:date="2022-06-17T21:12:00Z">
                    <w:rPr/>
                  </w:rPrChange>
                </w:rPr>
                <w:t>4G LTE</w:t>
              </w:r>
              <w:r w:rsidRPr="00560ED7">
                <w:rPr>
                  <w:rFonts w:hint="eastAsia"/>
                  <w:sz w:val="20"/>
                  <w:szCs w:val="20"/>
                  <w:rPrChange w:id="1481" w:author="張寶騌 CHANG,PAO-TSUNG" w:date="2022-06-17T21:12:00Z">
                    <w:rPr>
                      <w:rFonts w:hint="eastAsia"/>
                    </w:rPr>
                  </w:rPrChange>
                </w:rPr>
                <w:t>、</w:t>
              </w:r>
              <w:r w:rsidRPr="00560ED7">
                <w:rPr>
                  <w:sz w:val="20"/>
                  <w:szCs w:val="20"/>
                  <w:rPrChange w:id="1482" w:author="張寶騌 CHANG,PAO-TSUNG" w:date="2022-06-17T21:12:00Z">
                    <w:rPr/>
                  </w:rPrChange>
                </w:rPr>
                <w:t>5G</w:t>
              </w:r>
            </w:ins>
          </w:p>
          <w:p w14:paraId="730484CB" w14:textId="77777777" w:rsidR="00F86522" w:rsidRPr="00560ED7" w:rsidRDefault="00F86522" w:rsidP="00B131A5">
            <w:pPr>
              <w:pStyle w:val="aa"/>
              <w:numPr>
                <w:ilvl w:val="0"/>
                <w:numId w:val="50"/>
              </w:numPr>
              <w:ind w:leftChars="0" w:firstLineChars="0"/>
              <w:jc w:val="both"/>
              <w:rPr>
                <w:ins w:id="1483" w:author="張寶騌 CHANG,PAO-TSUNG" w:date="2022-05-31T13:31:00Z"/>
                <w:sz w:val="20"/>
                <w:szCs w:val="20"/>
                <w:rPrChange w:id="1484" w:author="張寶騌 CHANG,PAO-TSUNG" w:date="2022-06-17T21:12:00Z">
                  <w:rPr>
                    <w:ins w:id="1485" w:author="張寶騌 CHANG,PAO-TSUNG" w:date="2022-05-31T13:31:00Z"/>
                  </w:rPr>
                </w:rPrChange>
              </w:rPr>
            </w:pPr>
            <w:ins w:id="1486" w:author="張寶騌 CHANG,PAO-TSUNG" w:date="2022-05-31T13:31:00Z">
              <w:r w:rsidRPr="00560ED7">
                <w:rPr>
                  <w:sz w:val="20"/>
                  <w:szCs w:val="20"/>
                  <w:rPrChange w:id="1487" w:author="張寶騌 CHANG,PAO-TSUNG" w:date="2022-06-17T21:12:00Z">
                    <w:rPr/>
                  </w:rPrChange>
                </w:rPr>
                <w:t>LPWA:</w:t>
              </w:r>
            </w:ins>
          </w:p>
          <w:p w14:paraId="0F67674B" w14:textId="77777777" w:rsidR="00F86522" w:rsidRPr="00560ED7" w:rsidRDefault="00F86522" w:rsidP="00B131A5">
            <w:pPr>
              <w:pStyle w:val="aa"/>
              <w:ind w:leftChars="0" w:firstLineChars="0" w:firstLine="0"/>
              <w:jc w:val="both"/>
              <w:rPr>
                <w:ins w:id="1488" w:author="張寶騌 CHANG,PAO-TSUNG" w:date="2022-05-31T13:31:00Z"/>
                <w:sz w:val="20"/>
                <w:szCs w:val="20"/>
                <w:rPrChange w:id="1489" w:author="張寶騌 CHANG,PAO-TSUNG" w:date="2022-06-17T21:12:00Z">
                  <w:rPr>
                    <w:ins w:id="1490" w:author="張寶騌 CHANG,PAO-TSUNG" w:date="2022-05-31T13:31:00Z"/>
                  </w:rPr>
                </w:rPrChange>
              </w:rPr>
            </w:pPr>
            <w:ins w:id="1491" w:author="張寶騌 CHANG,PAO-TSUNG" w:date="2022-05-31T13:31:00Z">
              <w:r w:rsidRPr="00560ED7">
                <w:rPr>
                  <w:sz w:val="20"/>
                  <w:szCs w:val="20"/>
                  <w:rPrChange w:id="1492" w:author="張寶騌 CHANG,PAO-TSUNG" w:date="2022-06-17T21:12:00Z">
                    <w:rPr/>
                  </w:rPrChange>
                </w:rPr>
                <w:t>LTE-M</w:t>
              </w:r>
              <w:r w:rsidRPr="00560ED7">
                <w:rPr>
                  <w:rFonts w:hint="eastAsia"/>
                  <w:sz w:val="20"/>
                  <w:szCs w:val="20"/>
                  <w:rPrChange w:id="1493" w:author="張寶騌 CHANG,PAO-TSUNG" w:date="2022-06-17T21:12:00Z">
                    <w:rPr>
                      <w:rFonts w:hint="eastAsia"/>
                    </w:rPr>
                  </w:rPrChange>
                </w:rPr>
                <w:t>、</w:t>
              </w:r>
              <w:r w:rsidRPr="00560ED7">
                <w:rPr>
                  <w:sz w:val="20"/>
                  <w:szCs w:val="20"/>
                  <w:rPrChange w:id="1494" w:author="張寶騌 CHANG,PAO-TSUNG" w:date="2022-06-17T21:12:00Z">
                    <w:rPr/>
                  </w:rPrChange>
                </w:rPr>
                <w:t>NB-IoT</w:t>
              </w:r>
              <w:r w:rsidRPr="00560ED7">
                <w:rPr>
                  <w:rFonts w:hint="eastAsia"/>
                  <w:sz w:val="20"/>
                  <w:szCs w:val="20"/>
                  <w:rPrChange w:id="1495" w:author="張寶騌 CHANG,PAO-TSUNG" w:date="2022-06-17T21:12:00Z">
                    <w:rPr>
                      <w:rFonts w:hint="eastAsia"/>
                    </w:rPr>
                  </w:rPrChange>
                </w:rPr>
                <w:t>、</w:t>
              </w:r>
              <w:r w:rsidRPr="00560ED7">
                <w:rPr>
                  <w:sz w:val="20"/>
                  <w:szCs w:val="20"/>
                  <w:rPrChange w:id="1496" w:author="張寶騌 CHANG,PAO-TSUNG" w:date="2022-06-17T21:12:00Z">
                    <w:rPr/>
                  </w:rPrChange>
                </w:rPr>
                <w:t>LoRa</w:t>
              </w:r>
            </w:ins>
          </w:p>
        </w:tc>
      </w:tr>
    </w:tbl>
    <w:p w14:paraId="52BE3D4B" w14:textId="77777777" w:rsidR="00560ED7" w:rsidRDefault="00560ED7" w:rsidP="00560ED7">
      <w:pPr>
        <w:ind w:left="480" w:firstLine="480"/>
        <w:rPr>
          <w:ins w:id="1497" w:author="張寶騌 CHANG,PAO-TSUNG" w:date="2022-06-17T21:13:00Z"/>
        </w:rPr>
      </w:pPr>
    </w:p>
    <w:p w14:paraId="4C19B2D2" w14:textId="1A2D3105" w:rsidR="00F86522" w:rsidRDefault="00F86522" w:rsidP="00560ED7">
      <w:pPr>
        <w:ind w:left="480" w:firstLine="480"/>
        <w:rPr>
          <w:ins w:id="1498" w:author="張寶騌 CHANG,PAO-TSUNG" w:date="2022-05-31T13:31:00Z"/>
        </w:rPr>
      </w:pPr>
      <w:ins w:id="1499" w:author="張寶騌 CHANG,PAO-TSUNG" w:date="2022-05-31T13:31:00Z">
        <w:r>
          <w:rPr>
            <w:noProof/>
          </w:rPr>
          <w:drawing>
            <wp:inline distT="0" distB="0" distL="0" distR="0" wp14:anchorId="17C2A2B8" wp14:editId="4390EE75">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0">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0EE111C" w14:textId="642B4DE0" w:rsidR="00F86522" w:rsidRDefault="00F86522" w:rsidP="00F86522">
      <w:pPr>
        <w:pStyle w:val="ac"/>
        <w:spacing w:after="180"/>
      </w:pPr>
      <w:bookmarkStart w:id="1500" w:name="_Toc106974269"/>
      <w:ins w:id="1501" w:author="張寶騌 CHANG,PAO-TSUNG" w:date="2022-05-31T13:31:00Z">
        <w:r w:rsidRPr="00967260">
          <w:rPr>
            <w:rFonts w:hint="eastAsia"/>
          </w:rPr>
          <w:t>圖</w:t>
        </w:r>
        <w:r w:rsidRPr="00967260">
          <w:t xml:space="preserve"> </w:t>
        </w:r>
      </w:ins>
      <w:fldSimple w:instr=" STYLEREF 1 \s ">
        <w:r w:rsidR="009700FF">
          <w:rPr>
            <w:noProof/>
          </w:rPr>
          <w:t>1</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3</w:t>
      </w:r>
      <w:r w:rsidR="009700FF">
        <w:fldChar w:fldCharType="end"/>
      </w:r>
      <w:r w:rsidR="00B131A5">
        <w:rPr>
          <w:rFonts w:hint="eastAsia"/>
        </w:rPr>
        <w:t xml:space="preserve"> </w:t>
      </w:r>
      <w:ins w:id="1502" w:author="張寶騌 CHANG,PAO-TSUNG" w:date="2022-05-31T13:31:00Z">
        <w:r w:rsidRPr="00967260">
          <w:rPr>
            <w:rFonts w:hint="eastAsia"/>
          </w:rPr>
          <w:t>長</w:t>
        </w:r>
      </w:ins>
      <w:ins w:id="1503" w:author="張寶騌 CHANG,PAO-TSUNG" w:date="2022-06-21T19:55:00Z">
        <w:r w:rsidR="00047ABC">
          <w:rPr>
            <w:rFonts w:hint="eastAsia"/>
          </w:rPr>
          <w:t>、</w:t>
        </w:r>
      </w:ins>
      <w:ins w:id="1504" w:author="張寶騌 CHANG,PAO-TSUNG" w:date="2022-05-31T13:31:00Z">
        <w:r w:rsidRPr="00967260">
          <w:rPr>
            <w:rFonts w:hint="eastAsia"/>
          </w:rPr>
          <w:t>短距離無線通訊距離與</w:t>
        </w:r>
        <w:r>
          <w:rPr>
            <w:rFonts w:hint="eastAsia"/>
          </w:rPr>
          <w:t>耗能</w:t>
        </w:r>
        <w:r w:rsidRPr="00967260">
          <w:rPr>
            <w:rFonts w:hint="eastAsia"/>
          </w:rPr>
          <w:t>比較</w:t>
        </w:r>
        <w:r w:rsidRPr="00967260">
          <w:fldChar w:fldCharType="begin"/>
        </w:r>
      </w:ins>
      <w:r w:rsidR="002212AA">
        <w:rPr>
          <w:rFonts w:hint="eastAsia"/>
        </w:rPr>
        <w:instrText xml:space="preserve"> ADDIN EN.CITE &lt;EndNote&gt;&lt;Cite&gt;&lt;Author&gt;</w:instrText>
      </w:r>
      <w:r w:rsidR="002212AA">
        <w:rPr>
          <w:rFonts w:hint="eastAsia"/>
        </w:rPr>
        <w:instrText>張泰源</w:instrText>
      </w:r>
      <w:r w:rsidR="002212AA">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2212AA">
        <w:rPr>
          <w:rFonts w:hint="eastAsia"/>
        </w:rPr>
        <w:instrText>張泰源</w:instrText>
      </w:r>
      <w:r w:rsidR="002212AA">
        <w:rPr>
          <w:rFonts w:hint="eastAsia"/>
        </w:rPr>
        <w:instrText>&lt;/style&gt;&lt;/author&gt;&lt;/authors&gt;&lt;/contributors&gt;&lt;titles&gt;&lt;title&gt;&lt;style face="normal" font="default" size="100%"&gt;IoT&lt;/style&gt;&lt;style face="normal" font="default" charset="136" size="100%"&gt;</w:instrText>
      </w:r>
      <w:r w:rsidR="002212AA">
        <w:rPr>
          <w:rFonts w:hint="eastAsia"/>
        </w:rPr>
        <w:instrText>技術於工程管理之應用</w:instrText>
      </w:r>
      <w:r w:rsidR="002212AA">
        <w:rPr>
          <w:rFonts w:hint="eastAsia"/>
        </w:rPr>
        <w:instrText>&lt;/style&gt;&lt;/title&gt;&lt;secondary-title&gt;&lt;style face="normal" font="default" charset="136" size="100%"&gt;</w:instrText>
      </w:r>
      <w:r w:rsidR="002212AA">
        <w:rPr>
          <w:rFonts w:hint="eastAsia"/>
        </w:rPr>
        <w:instrText>中鼎集團電子報</w:instrText>
      </w:r>
      <w:r w:rsidR="002212AA">
        <w:rPr>
          <w:rFonts w:hint="eastAsia"/>
        </w:rPr>
        <w:instrText>&lt;/style&gt;&lt;/secondary-title&gt;&lt;/titles&gt;&lt;volume&gt;468&lt;/volume&gt;&lt;dates&gt;&lt;</w:instrText>
      </w:r>
      <w:r w:rsidR="002212AA">
        <w:instrText>year&gt;2021&lt;/year&gt;&lt;/dates&gt;&lt;urls&gt;&lt;/urls&gt;&lt;/record&gt;&lt;/Cite&gt;&lt;/EndNote&gt;</w:instrText>
      </w:r>
      <w:ins w:id="1505" w:author="張寶騌 CHANG,PAO-TSUNG" w:date="2022-05-31T13:31:00Z">
        <w:r w:rsidRPr="00967260">
          <w:fldChar w:fldCharType="separate"/>
        </w:r>
      </w:ins>
      <w:bookmarkEnd w:id="1500"/>
      <w:r w:rsidR="002212AA">
        <w:rPr>
          <w:noProof/>
        </w:rPr>
        <w:t>[4]</w:t>
      </w:r>
      <w:ins w:id="1506" w:author="張寶騌 CHANG,PAO-TSUNG" w:date="2022-05-31T13:31:00Z">
        <w:r w:rsidRPr="00967260">
          <w:fldChar w:fldCharType="end"/>
        </w:r>
      </w:ins>
    </w:p>
    <w:p w14:paraId="174A2CF8" w14:textId="77777777" w:rsidR="0071178E" w:rsidRPr="0071178E" w:rsidRDefault="0071178E" w:rsidP="0071178E">
      <w:pPr>
        <w:ind w:left="480" w:firstLine="480"/>
        <w:rPr>
          <w:ins w:id="1507" w:author="張寶騌 CHANG,PAO-TSUNG" w:date="2022-05-31T13:31:00Z"/>
        </w:rPr>
      </w:pPr>
    </w:p>
    <w:p w14:paraId="7DBA341E" w14:textId="1FB55448" w:rsidR="009C2B4B" w:rsidRDefault="009C2B4B" w:rsidP="009C2B4B">
      <w:pPr>
        <w:pStyle w:val="31"/>
        <w:spacing w:before="360" w:after="180"/>
        <w:rPr>
          <w:ins w:id="1508" w:author="張寶騌 CHANG,PAO-TSUNG" w:date="2022-06-01T22:29:00Z"/>
        </w:rPr>
      </w:pPr>
      <w:ins w:id="1509" w:author="張寶騌 CHANG,PAO-TSUNG" w:date="2022-06-01T22:29:00Z">
        <w:r>
          <w:rPr>
            <w:rFonts w:hint="eastAsia"/>
          </w:rPr>
          <w:t xml:space="preserve"> </w:t>
        </w:r>
      </w:ins>
      <w:bookmarkStart w:id="1510" w:name="_Toc107005809"/>
      <w:r w:rsidR="00402C5C" w:rsidRPr="00402C5C">
        <w:t>Arduino</w:t>
      </w:r>
      <w:r w:rsidR="007B1325">
        <w:rPr>
          <w:rFonts w:hint="eastAsia"/>
        </w:rPr>
        <w:t>監測</w:t>
      </w:r>
      <w:ins w:id="1511" w:author="張寶騌 CHANG,PAO-TSUNG" w:date="2022-06-15T23:02:00Z">
        <w:r w:rsidR="00064B15">
          <w:rPr>
            <w:rFonts w:hint="eastAsia"/>
          </w:rPr>
          <w:t>工具</w:t>
        </w:r>
      </w:ins>
      <w:ins w:id="1512" w:author="張寶騌 CHANG,PAO-TSUNG" w:date="2022-06-01T22:29:00Z">
        <w:r>
          <w:rPr>
            <w:rFonts w:hint="eastAsia"/>
          </w:rPr>
          <w:t>於工程上的應用</w:t>
        </w:r>
        <w:bookmarkEnd w:id="1510"/>
      </w:ins>
    </w:p>
    <w:p w14:paraId="5DD746D8" w14:textId="0FC302EF" w:rsidR="009C2B4B" w:rsidRDefault="00F86522" w:rsidP="00B131A5">
      <w:pPr>
        <w:ind w:left="480" w:firstLine="480"/>
        <w:rPr>
          <w:ins w:id="1513" w:author="張寶騌 CHANG,PAO-TSUNG" w:date="2022-06-01T22:31:00Z"/>
        </w:rPr>
      </w:pPr>
      <w:proofErr w:type="gramStart"/>
      <w:ins w:id="1514" w:author="張寶騌 CHANG,PAO-TSUNG" w:date="2022-05-31T13:31:00Z">
        <w:r>
          <w:rPr>
            <w:rFonts w:hint="eastAsia"/>
          </w:rPr>
          <w:t>關於物聯網</w:t>
        </w:r>
      </w:ins>
      <w:proofErr w:type="gramEnd"/>
      <w:ins w:id="1515" w:author="張寶騌 CHANG,PAO-TSUNG" w:date="2022-06-01T22:31:00Z">
        <w:r w:rsidR="009C2B4B">
          <w:rPr>
            <w:rFonts w:hint="eastAsia"/>
          </w:rPr>
          <w:t>開發工具應</w:t>
        </w:r>
      </w:ins>
      <w:ins w:id="1516" w:author="張寶騌 CHANG,PAO-TSUNG" w:date="2022-05-31T13:31:00Z">
        <w:r>
          <w:rPr>
            <w:rFonts w:hint="eastAsia"/>
          </w:rPr>
          <w:t>用於土建工程的</w:t>
        </w:r>
      </w:ins>
      <w:ins w:id="1517" w:author="張寶騌 CHANG,PAO-TSUNG" w:date="2022-06-01T22:31:00Z">
        <w:r w:rsidR="009C2B4B">
          <w:rPr>
            <w:rFonts w:hint="eastAsia"/>
          </w:rPr>
          <w:t>案例</w:t>
        </w:r>
      </w:ins>
      <w:ins w:id="1518" w:author="張寶騌 CHANG,PAO-TSUNG" w:date="2022-05-31T13:31:00Z">
        <w:r>
          <w:rPr>
            <w:rFonts w:hint="eastAsia"/>
          </w:rPr>
          <w:t>，林</w:t>
        </w:r>
        <w:proofErr w:type="gramStart"/>
        <w:r w:rsidRPr="003457D6">
          <w:rPr>
            <w:rFonts w:hint="eastAsia"/>
          </w:rPr>
          <w:t>暐</w:t>
        </w:r>
        <w:proofErr w:type="gramEnd"/>
        <w:r w:rsidRPr="003457D6">
          <w:rPr>
            <w:rFonts w:hint="eastAsia"/>
          </w:rPr>
          <w:t>力</w:t>
        </w:r>
        <w:r>
          <w:fldChar w:fldCharType="begin"/>
        </w:r>
      </w:ins>
      <w:r w:rsidR="002212AA">
        <w:rPr>
          <w:rFonts w:hint="eastAsia"/>
        </w:rPr>
        <w:instrText xml:space="preserve"> ADDIN EN.CITE &lt;EndNote&gt;&lt;Cite&gt;&lt;Author&gt;</w:instrText>
      </w:r>
      <w:r w:rsidR="002212AA">
        <w:rPr>
          <w:rFonts w:hint="eastAsia"/>
        </w:rPr>
        <w:instrText>林暐力</w:instrText>
      </w:r>
      <w:r w:rsidR="002212AA">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2212AA">
        <w:rPr>
          <w:rFonts w:hint="eastAsia"/>
        </w:rPr>
        <w:instrText>林暐力</w:instrText>
      </w:r>
      <w:r w:rsidR="002212AA">
        <w:rPr>
          <w:rFonts w:hint="eastAsia"/>
        </w:rPr>
        <w:instrText>&lt;/style&gt;&lt;/author&gt;&lt;/authors&gt;&lt;tertiary-authors&gt;&lt;author&gt;&lt;style face="normal" font="default" charset="136" size="100%"&gt;</w:instrText>
      </w:r>
      <w:r w:rsidR="002212AA">
        <w:rPr>
          <w:rFonts w:hint="eastAsia"/>
        </w:rPr>
        <w:instrText>謝佑明</w:instrText>
      </w:r>
      <w:r w:rsidR="002212AA">
        <w:rPr>
          <w:rFonts w:hint="eastAsia"/>
        </w:rPr>
        <w:instrText>&lt;/style&gt;&lt;style face="normal" font="default" size="100%"&gt;,&lt;/style&gt;&lt;/author&gt;&lt;author&gt;&lt;style face="normal" font="default" charset="136" size="100%"&gt;</w:instrText>
      </w:r>
      <w:r w:rsidR="002212AA">
        <w:rPr>
          <w:rFonts w:hint="eastAsia"/>
        </w:rPr>
        <w:instrText>廖國偉</w:instrText>
      </w:r>
      <w:r w:rsidR="002212AA">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2212AA">
        <w:rPr>
          <w:rFonts w:hint="eastAsia"/>
        </w:rPr>
        <w:instrText>低成本三軸加速規應用於橋梁安全監測可行性之評估</w:instrText>
      </w:r>
      <w:r w:rsidR="002212AA">
        <w:rPr>
          <w:rFonts w:hint="eastAsia"/>
        </w:rPr>
        <w:instrText>&lt;/style&gt;&lt;/title&gt;&lt;secondary-title&gt;&lt;style face="normal" font="default" charset="136" size="100%"&gt;</w:instrText>
      </w:r>
      <w:r w:rsidR="002212AA">
        <w:rPr>
          <w:rFonts w:hint="eastAsia"/>
        </w:rPr>
        <w:instrText>營建工程系</w:instrText>
      </w:r>
      <w:r w:rsidR="002212AA">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2212AA">
        <w:rPr>
          <w:rFonts w:hint="eastAsia"/>
        </w:rPr>
        <w:instrText>台北市</w:instrText>
      </w:r>
      <w:r w:rsidR="002212AA">
        <w:rPr>
          <w:rFonts w:hint="eastAsia"/>
        </w:rPr>
        <w:instrText>&lt;/style&gt;&lt;/pub-location&gt;&lt;publisher&gt;&lt;style face="normal" font="default" charset="136" size="100%"&gt;</w:instrText>
      </w:r>
      <w:r w:rsidR="002212AA">
        <w:rPr>
          <w:rFonts w:hint="eastAsia"/>
        </w:rPr>
        <w:instrText>國立臺灣科技大學</w:instrText>
      </w:r>
      <w:r w:rsidR="002212AA">
        <w:rPr>
          <w:rFonts w:hint="eastAsia"/>
        </w:rPr>
        <w:instrText>&lt;/style&gt;&lt;/publisher&gt;&lt;work-type&gt;&lt;style face="normal" font="default" charset="136" size="100%"&gt;</w:instrText>
      </w:r>
      <w:r w:rsidR="002212AA">
        <w:rPr>
          <w:rFonts w:hint="eastAsia"/>
        </w:rPr>
        <w:instrText>碩士論文</w:instrText>
      </w:r>
      <w:r w:rsidR="002212AA">
        <w:rPr>
          <w:rFonts w:hint="eastAsia"/>
        </w:rPr>
        <w:instrText>&lt;/style&gt;&lt;/work-type&gt;&lt;urls&gt;&lt;/urls&gt;&lt;/record&gt;&lt;/Cite&gt;&lt;/EndNote&gt;</w:instrText>
      </w:r>
      <w:ins w:id="1519" w:author="張寶騌 CHANG,PAO-TSUNG" w:date="2022-05-31T13:31:00Z">
        <w:r>
          <w:fldChar w:fldCharType="separate"/>
        </w:r>
      </w:ins>
      <w:r w:rsidR="002212AA">
        <w:rPr>
          <w:noProof/>
        </w:rPr>
        <w:t>[5]</w:t>
      </w:r>
      <w:ins w:id="1520" w:author="張寶騌 CHANG,PAO-TSUNG" w:date="2022-05-31T13:31:00Z">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ins>
      <w:ins w:id="1521" w:author="張寶騌 CHANG,PAO-TSUNG" w:date="2022-06-21T19:56:00Z">
        <w:r w:rsidR="00047ABC">
          <w:rPr>
            <w:rFonts w:hint="eastAsia"/>
          </w:rPr>
          <w:t>示警</w:t>
        </w:r>
      </w:ins>
      <w:ins w:id="1522" w:author="張寶騌 CHANG,PAO-TSUNG" w:date="2022-05-31T13:31:00Z">
        <w:r>
          <w:rPr>
            <w:rFonts w:hint="eastAsia"/>
          </w:rPr>
          <w:t>，如</w:t>
        </w:r>
        <w:r>
          <w:fldChar w:fldCharType="begin"/>
        </w:r>
        <w:r>
          <w:instrText xml:space="preserve"> </w:instrText>
        </w:r>
        <w:r>
          <w:rPr>
            <w:rFonts w:hint="eastAsia"/>
          </w:rPr>
          <w:instrText>REF _Ref102140335 \h</w:instrText>
        </w:r>
        <w:r>
          <w:instrText xml:space="preserve"> </w:instrText>
        </w:r>
      </w:ins>
      <w:ins w:id="1523" w:author="張寶騌 CHANG,PAO-TSUNG" w:date="2022-05-31T13:31:00Z">
        <w:r>
          <w:fldChar w:fldCharType="separate"/>
        </w:r>
        <w:r w:rsidR="00643F6D" w:rsidRPr="00967260">
          <w:rPr>
            <w:rFonts w:hint="eastAsia"/>
          </w:rPr>
          <w:t>圖</w:t>
        </w:r>
        <w:r w:rsidR="00643F6D" w:rsidRPr="00967260">
          <w:t xml:space="preserve"> </w:t>
        </w:r>
      </w:ins>
      <w:r w:rsidR="00643F6D">
        <w:rPr>
          <w:noProof/>
        </w:rPr>
        <w:t>1</w:t>
      </w:r>
      <w:r w:rsidR="00643F6D">
        <w:noBreakHyphen/>
      </w:r>
      <w:r w:rsidR="00643F6D">
        <w:rPr>
          <w:noProof/>
        </w:rPr>
        <w:t>4</w:t>
      </w:r>
      <w:ins w:id="1524" w:author="張寶騌 CHANG,PAO-TSUNG" w:date="2022-05-31T13:31:00Z">
        <w:r>
          <w:fldChar w:fldCharType="end"/>
        </w:r>
        <w:r>
          <w:rPr>
            <w:rFonts w:hint="eastAsia"/>
          </w:rPr>
          <w:t>。</w:t>
        </w:r>
      </w:ins>
      <w:ins w:id="1525" w:author="張寶騌 CHANG,PAO-TSUNG" w:date="2022-06-21T19:56:00Z">
        <w:r w:rsidR="000B5640">
          <w:rPr>
            <w:rFonts w:hint="eastAsia"/>
          </w:rPr>
          <w:t>研究中提到，</w:t>
        </w:r>
      </w:ins>
      <w:ins w:id="1526" w:author="張寶騌 CHANG,PAO-TSUNG" w:date="2022-05-31T13:31:00Z">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ins>
    </w:p>
    <w:p w14:paraId="0E77A906" w14:textId="3F09F343" w:rsidR="00F86522" w:rsidRDefault="009C2B4B" w:rsidP="009C2B4B">
      <w:pPr>
        <w:ind w:leftChars="0" w:left="0" w:firstLineChars="0" w:firstLine="0"/>
        <w:jc w:val="center"/>
        <w:rPr>
          <w:ins w:id="1527" w:author="張寶騌 CHANG,PAO-TSUNG" w:date="2022-05-31T13:31:00Z"/>
        </w:rPr>
      </w:pPr>
      <w:ins w:id="1528" w:author="張寶騌 CHANG,PAO-TSUNG" w:date="2022-06-01T22:33:00Z">
        <w:r>
          <w:rPr>
            <w:noProof/>
          </w:rPr>
          <w:lastRenderedPageBreak/>
          <w:drawing>
            <wp:inline distT="0" distB="0" distL="0" distR="0" wp14:anchorId="32DFA888" wp14:editId="43982681">
              <wp:extent cx="5365115" cy="276796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65115" cy="2767965"/>
                      </a:xfrm>
                      <a:prstGeom prst="rect">
                        <a:avLst/>
                      </a:prstGeom>
                      <a:noFill/>
                    </pic:spPr>
                  </pic:pic>
                </a:graphicData>
              </a:graphic>
            </wp:inline>
          </w:drawing>
        </w:r>
      </w:ins>
    </w:p>
    <w:p w14:paraId="1F9BFBF6" w14:textId="4BA726DC" w:rsidR="00F86522" w:rsidRPr="00366119" w:rsidRDefault="00F86522" w:rsidP="00F86522">
      <w:pPr>
        <w:pStyle w:val="ac"/>
        <w:spacing w:after="180"/>
        <w:rPr>
          <w:ins w:id="1529" w:author="張寶騌 CHANG,PAO-TSUNG" w:date="2022-05-31T13:31:00Z"/>
          <w:sz w:val="16"/>
        </w:rPr>
      </w:pPr>
      <w:bookmarkStart w:id="1530" w:name="_Ref102140335"/>
      <w:bookmarkStart w:id="1531" w:name="_Toc106974270"/>
      <w:ins w:id="1532" w:author="張寶騌 CHANG,PAO-TSUNG" w:date="2022-05-31T13:31:00Z">
        <w:r w:rsidRPr="00967260">
          <w:rPr>
            <w:rFonts w:hint="eastAsia"/>
          </w:rPr>
          <w:t>圖</w:t>
        </w:r>
        <w:r w:rsidRPr="00967260">
          <w:t xml:space="preserve"> </w:t>
        </w:r>
      </w:ins>
      <w:fldSimple w:instr=" STYLEREF 1 \s ">
        <w:r w:rsidR="009700FF">
          <w:rPr>
            <w:noProof/>
          </w:rPr>
          <w:t>1</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4</w:t>
      </w:r>
      <w:r w:rsidR="009700FF">
        <w:fldChar w:fldCharType="end"/>
      </w:r>
      <w:bookmarkEnd w:id="1530"/>
      <w:r w:rsidR="00B131A5">
        <w:rPr>
          <w:rFonts w:hint="eastAsia"/>
        </w:rPr>
        <w:t xml:space="preserve"> </w:t>
      </w:r>
      <w:ins w:id="1533" w:author="張寶騌 CHANG,PAO-TSUNG" w:date="2022-05-31T13:31:00Z">
        <w:r w:rsidRPr="00967260">
          <w:rPr>
            <w:rFonts w:hint="eastAsia"/>
          </w:rPr>
          <w:t>加速度警示燈模組整體外觀</w:t>
        </w:r>
        <w:bookmarkEnd w:id="1531"/>
      </w:ins>
    </w:p>
    <w:p w14:paraId="37355879" w14:textId="09342B8D" w:rsidR="00BF414D" w:rsidRDefault="00BF414D" w:rsidP="00BF414D">
      <w:pPr>
        <w:ind w:left="480" w:firstLine="480"/>
        <w:rPr>
          <w:ins w:id="1534" w:author="張寶騌 CHANG,PAO-TSUNG" w:date="2022-05-31T13:50:00Z"/>
        </w:rPr>
      </w:pPr>
      <w:ins w:id="1535" w:author="張寶騌 CHANG,PAO-TSUNG" w:date="2022-05-31T13:50:00Z">
        <w:r w:rsidRPr="00B44E41">
          <w:rPr>
            <w:rFonts w:hint="eastAsia"/>
          </w:rPr>
          <w:t>李艾璉</w:t>
        </w:r>
        <w:r>
          <w:rPr>
            <w:rFonts w:hint="eastAsia"/>
          </w:rPr>
          <w:t>等人</w:t>
        </w:r>
        <w:r>
          <w:fldChar w:fldCharType="begin"/>
        </w:r>
      </w:ins>
      <w:r w:rsidR="002212AA">
        <w:rPr>
          <w:rFonts w:hint="eastAsia"/>
        </w:rPr>
        <w:instrText xml:space="preserve"> ADDIN EN.CITE &lt;EndNote&gt;&lt;Cite&gt;&lt;Author&gt;</w:instrText>
      </w:r>
      <w:r w:rsidR="002212AA">
        <w:rPr>
          <w:rFonts w:hint="eastAsia"/>
        </w:rPr>
        <w:instrText>李艾璉</w:instrText>
      </w:r>
      <w:r w:rsidR="002212AA">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2212AA">
        <w:rPr>
          <w:rFonts w:hint="eastAsia"/>
        </w:rPr>
        <w:instrText>李艾璉</w:instrText>
      </w:r>
      <w:r w:rsidR="002212AA">
        <w:rPr>
          <w:rFonts w:hint="eastAsia"/>
        </w:rPr>
        <w:instrText>&lt;/style&gt;&lt;/author&gt;&lt;/authors&gt;&lt;tertiary-authors&gt;&lt;author&gt;&lt;style face="normal" font="default" charset="136" size="100%"&gt;</w:instrText>
      </w:r>
      <w:r w:rsidR="002212AA">
        <w:rPr>
          <w:rFonts w:hint="eastAsia"/>
        </w:rPr>
        <w:instrText>黃世昌</w:instrText>
      </w:r>
      <w:r w:rsidR="002212AA">
        <w:rPr>
          <w:rFonts w:hint="eastAsia"/>
        </w:rPr>
        <w:instrText>&lt;/style&gt;&lt;style face="normal" font="default" size="100%"&gt;,&lt;/style&gt;&lt;/author&gt;&lt;/tertiary-authors&gt;&lt;/contributors&gt;&lt;titles&gt;&lt;title&gt;&lt;style face="normal" font="default" charset="136" size="100%"&gt;</w:instrText>
      </w:r>
      <w:r w:rsidR="002212AA">
        <w:rPr>
          <w:rFonts w:hint="eastAsia"/>
        </w:rPr>
        <w:instrText>結合</w:instrText>
      </w:r>
      <w:r w:rsidR="002212AA">
        <w:rPr>
          <w:rFonts w:hint="eastAsia"/>
        </w:rPr>
        <w:instrText>&lt;/style&gt;&lt;style face="normal" font="default" size="100%"&gt;Arduino&lt;/style&gt;&lt;style face="normal" font="default" charset="136" size="100%"&gt;</w:instrText>
      </w:r>
      <w:r w:rsidR="002212AA">
        <w:rPr>
          <w:rFonts w:hint="eastAsia"/>
        </w:rPr>
        <w:instrText>與舒適度指標於</w:instrText>
      </w:r>
      <w:r w:rsidR="002212AA">
        <w:rPr>
          <w:rFonts w:hint="eastAsia"/>
        </w:rPr>
        <w:instrText>&lt;/style&gt;&lt;style face="normal" font="default" size="100%"&gt;Revit&lt;/style&gt;&lt;style face="normal" font="default" charset="136" size="100%"&gt;</w:instrText>
      </w:r>
      <w:r w:rsidR="002212AA">
        <w:rPr>
          <w:rFonts w:hint="eastAsia"/>
        </w:rPr>
        <w:instrText>平台之展示</w:instrText>
      </w:r>
      <w:r w:rsidR="002212AA">
        <w:rPr>
          <w:rFonts w:hint="eastAsia"/>
        </w:rPr>
        <w:instrText>&lt;/style&gt;&lt;/title&gt;&lt;secondary-title&gt;&lt;style face="normal" font="default" charset="136" size="100%"&gt;</w:instrText>
      </w:r>
      <w:r w:rsidR="002212AA">
        <w:rPr>
          <w:rFonts w:hint="eastAsia"/>
        </w:rPr>
        <w:instrText>土木工程系所</w:instrText>
      </w:r>
      <w:r w:rsidR="002212AA">
        <w:rPr>
          <w:rFonts w:hint="eastAsia"/>
        </w:rPr>
        <w:instrText>&lt;/style&gt;&lt;/secondary-title&gt;&lt;translated-title&gt;Integrating Arduino and Comfort Indicators on the Revit Platform&lt;/translated-title&gt;&lt;/titles&gt;&lt;pages&gt;1-80&lt;/pages&gt;&lt;keywords&gt;&lt;keyword&gt;</w:instrText>
      </w:r>
      <w:r w:rsidR="002212AA">
        <w:rPr>
          <w:rFonts w:hint="eastAsia"/>
        </w:rPr>
        <w:instrText>智慧建築</w:instrText>
      </w:r>
      <w:r w:rsidR="002212AA">
        <w:rPr>
          <w:rFonts w:hint="eastAsia"/>
        </w:rPr>
        <w:instrText>&lt;/keyword&gt;&lt;keyword&gt;Arduino&lt;/keyword&gt;&lt;keyword&gt;Dynamo</w:instrText>
      </w:r>
      <w:r w:rsidR="002212AA">
        <w:rPr>
          <w:rFonts w:hint="eastAsia"/>
        </w:rPr>
        <w:instrText>視覺程式設計工具</w:instrText>
      </w:r>
      <w:r w:rsidR="002212AA">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2212AA">
        <w:rPr>
          <w:rFonts w:hint="eastAsia"/>
        </w:rPr>
        <w:instrText>國立交通大學</w:instrText>
      </w:r>
      <w:r w:rsidR="002212AA">
        <w:rPr>
          <w:rFonts w:hint="eastAsia"/>
        </w:rPr>
        <w:instrText>&lt;/style&gt;&lt;/publisher&gt;&lt;work-type&gt;&lt;style face="normal" font="default" charset="136" size="100%"&gt;</w:instrText>
      </w:r>
      <w:r w:rsidR="002212AA">
        <w:rPr>
          <w:rFonts w:hint="eastAsia"/>
        </w:rPr>
        <w:instrText>碩士論文</w:instrText>
      </w:r>
      <w:r w:rsidR="002212AA">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2212AA">
        <w:rPr>
          <w:rFonts w:hint="eastAsia"/>
        </w:rPr>
        <w:instrText>繁體中文</w:instrText>
      </w:r>
      <w:r w:rsidR="002212AA">
        <w:rPr>
          <w:rFonts w:hint="eastAsia"/>
        </w:rPr>
        <w:instrText>&lt;/style&gt;&lt;/language&gt;&lt;/record&gt;&lt;/Cite&gt;&lt;/EndNote&gt;</w:instrText>
      </w:r>
      <w:ins w:id="1536" w:author="張寶騌 CHANG,PAO-TSUNG" w:date="2022-05-31T13:50:00Z">
        <w:r>
          <w:fldChar w:fldCharType="separate"/>
        </w:r>
      </w:ins>
      <w:r w:rsidR="002212AA">
        <w:rPr>
          <w:noProof/>
        </w:rPr>
        <w:t>[6]</w:t>
      </w:r>
      <w:ins w:id="1537" w:author="張寶騌 CHANG,PAO-TSUNG" w:date="2022-05-31T13:50:00Z">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ins>
    </w:p>
    <w:p w14:paraId="148FEB8F" w14:textId="77777777" w:rsidR="00BF414D" w:rsidRDefault="00BF414D">
      <w:pPr>
        <w:ind w:left="480" w:firstLineChars="0" w:firstLine="0"/>
        <w:rPr>
          <w:ins w:id="1538" w:author="張寶騌 CHANG,PAO-TSUNG" w:date="2022-05-31T13:50:00Z"/>
        </w:rPr>
        <w:pPrChange w:id="1539" w:author="張寶騌 CHANG,PAO-TSUNG" w:date="2022-06-01T17:59:00Z">
          <w:pPr>
            <w:ind w:left="480" w:firstLine="480"/>
          </w:pPr>
        </w:pPrChange>
      </w:pPr>
      <w:ins w:id="1540" w:author="張寶騌 CHANG,PAO-TSUNG" w:date="2022-05-31T13:50:00Z">
        <w:r>
          <w:rPr>
            <w:noProof/>
          </w:rPr>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40338" cy="2114591"/>
                      </a:xfrm>
                      <a:prstGeom prst="rect">
                        <a:avLst/>
                      </a:prstGeom>
                    </pic:spPr>
                  </pic:pic>
                </a:graphicData>
              </a:graphic>
            </wp:inline>
          </w:drawing>
        </w:r>
      </w:ins>
    </w:p>
    <w:p w14:paraId="704C7901" w14:textId="2038BCAA" w:rsidR="00BF414D" w:rsidRDefault="00BF414D" w:rsidP="00BF414D">
      <w:pPr>
        <w:pStyle w:val="ac"/>
        <w:spacing w:after="180"/>
      </w:pPr>
      <w:bookmarkStart w:id="1541" w:name="_Toc106974271"/>
      <w:ins w:id="1542" w:author="張寶騌 CHANG,PAO-TSUNG" w:date="2022-05-31T13:50: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1</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5</w:t>
      </w:r>
      <w:r w:rsidR="009700FF">
        <w:fldChar w:fldCharType="end"/>
      </w:r>
      <w:r w:rsidR="00B131A5">
        <w:rPr>
          <w:rFonts w:hint="eastAsia"/>
        </w:rPr>
        <w:t xml:space="preserve"> </w:t>
      </w:r>
      <w:ins w:id="1543" w:author="張寶騌 CHANG,PAO-TSUNG" w:date="2022-05-31T13:50:00Z">
        <w:r>
          <w:rPr>
            <w:rFonts w:hint="eastAsia"/>
          </w:rPr>
          <w:t>環境資訊呈現於</w:t>
        </w:r>
        <w:r w:rsidRPr="006B0F77">
          <w:rPr>
            <w:rFonts w:hint="eastAsia"/>
          </w:rPr>
          <w:t>Revit</w:t>
        </w:r>
        <w:r w:rsidRPr="006B0F77">
          <w:rPr>
            <w:rFonts w:hint="eastAsia"/>
          </w:rPr>
          <w:t>建築資訊模型</w:t>
        </w:r>
      </w:ins>
      <w:bookmarkEnd w:id="1541"/>
    </w:p>
    <w:p w14:paraId="77471929" w14:textId="77777777" w:rsidR="00B131A5" w:rsidRPr="00B131A5" w:rsidRDefault="00B131A5" w:rsidP="00B131A5">
      <w:pPr>
        <w:ind w:left="480" w:firstLine="480"/>
        <w:rPr>
          <w:ins w:id="1544" w:author="張寶騌 CHANG,PAO-TSUNG" w:date="2022-05-31T13:50:00Z"/>
        </w:rPr>
      </w:pPr>
    </w:p>
    <w:p w14:paraId="739D920C" w14:textId="04A38536" w:rsidR="001E7C1E" w:rsidRDefault="000D5A57">
      <w:pPr>
        <w:pStyle w:val="31"/>
        <w:spacing w:before="360" w:after="180"/>
        <w:rPr>
          <w:ins w:id="1545" w:author="張寶騌 CHANG,PAO-TSUNG" w:date="2022-04-26T15:04:00Z"/>
        </w:rPr>
        <w:pPrChange w:id="1546" w:author="張寶騌 CHANG,PAO-TSUNG" w:date="2022-04-26T15:31:00Z">
          <w:pPr>
            <w:pStyle w:val="aa"/>
            <w:ind w:leftChars="0" w:firstLineChars="0" w:firstLine="0"/>
          </w:pPr>
        </w:pPrChange>
      </w:pPr>
      <w:ins w:id="1547" w:author="張寶騌 CHANG,PAO-TSUNG" w:date="2022-05-03T21:45:00Z">
        <w:r>
          <w:rPr>
            <w:rFonts w:hint="eastAsia"/>
          </w:rPr>
          <w:lastRenderedPageBreak/>
          <w:t xml:space="preserve"> </w:t>
        </w:r>
      </w:ins>
      <w:r w:rsidR="007C6FA6" w:rsidRPr="007C6FA6">
        <w:rPr>
          <w:rFonts w:hint="eastAsia"/>
        </w:rPr>
        <w:t>Unity</w:t>
      </w:r>
      <w:r w:rsidR="007C6FA6" w:rsidRPr="007C6FA6">
        <w:rPr>
          <w:rFonts w:hint="eastAsia"/>
        </w:rPr>
        <w:t>互動平台於工程上的應用</w:t>
      </w:r>
    </w:p>
    <w:p w14:paraId="6363D2DC" w14:textId="77777777" w:rsidR="007C6FA6" w:rsidRDefault="00703C67" w:rsidP="00CE7B36">
      <w:pPr>
        <w:ind w:left="480" w:firstLine="480"/>
        <w:jc w:val="both"/>
      </w:pPr>
      <w:ins w:id="1548" w:author="張寶騌 CHANG,PAO-TSUNG" w:date="2022-06-21T20:34:00Z">
        <w:r w:rsidRPr="00703C67">
          <w:rPr>
            <w:rFonts w:hint="eastAsia"/>
          </w:rPr>
          <w:t>使用</w:t>
        </w:r>
        <w:r w:rsidRPr="00703C67">
          <w:rPr>
            <w:rFonts w:hint="eastAsia"/>
          </w:rPr>
          <w:t>BIM</w:t>
        </w:r>
      </w:ins>
      <w:ins w:id="1549" w:author="張寶騌 CHANG,PAO-TSUNG" w:date="2022-06-02T13:45:00Z">
        <w:r w:rsidR="009D44A9" w:rsidRPr="0019664F">
          <w:rPr>
            <w:rFonts w:hint="eastAsia"/>
          </w:rPr>
          <w:t>（</w:t>
        </w:r>
        <w:r w:rsidR="009D44A9" w:rsidRPr="0019664F">
          <w:rPr>
            <w:rFonts w:hint="eastAsia"/>
          </w:rPr>
          <w:t>Building Information Modeling</w:t>
        </w:r>
        <w:r w:rsidR="009D44A9" w:rsidRPr="0019664F">
          <w:rPr>
            <w:rFonts w:hint="eastAsia"/>
          </w:rPr>
          <w:t>）</w:t>
        </w:r>
      </w:ins>
      <w:ins w:id="1550" w:author="張寶騌 CHANG,PAO-TSUNG" w:date="2022-06-21T20:34:00Z">
        <w:r w:rsidRPr="00703C67">
          <w:rPr>
            <w:rFonts w:hint="eastAsia"/>
          </w:rPr>
          <w:t>建立虛擬模型雖然可以達到快速設計與建立模型資料庫的目的，</w:t>
        </w:r>
        <w:r w:rsidR="006E2E3A" w:rsidRPr="006E2E3A">
          <w:rPr>
            <w:rFonts w:hint="eastAsia"/>
          </w:rPr>
          <w:t>但對於將資訊完整呈現於真實環境往往仍有落差</w:t>
        </w:r>
      </w:ins>
      <w:r w:rsidR="002D46D1">
        <w:rPr>
          <w:rFonts w:hint="eastAsia"/>
        </w:rPr>
        <w:t>，</w:t>
      </w:r>
      <w:ins w:id="1551" w:author="張寶騌 CHANG,PAO-TSUNG" w:date="2022-06-21T20:34:00Z">
        <w:r w:rsidR="002D46D1" w:rsidRPr="006E2E3A">
          <w:rPr>
            <w:rFonts w:hint="eastAsia"/>
          </w:rPr>
          <w:t>只透過虛擬模型不</w:t>
        </w:r>
      </w:ins>
      <w:ins w:id="1552" w:author="張寶騌 CHANG,PAO-TSUNG" w:date="2022-06-21T20:35:00Z">
        <w:r w:rsidR="002D46D1">
          <w:rPr>
            <w:rFonts w:hint="eastAsia"/>
          </w:rPr>
          <w:t>一定讓使用者了解</w:t>
        </w:r>
      </w:ins>
      <w:ins w:id="1553" w:author="張寶騌 CHANG,PAO-TSUNG" w:date="2022-06-21T20:36:00Z">
        <w:r w:rsidR="002D46D1">
          <w:rPr>
            <w:rFonts w:hint="eastAsia"/>
          </w:rPr>
          <w:t>實際空間關係</w:t>
        </w:r>
      </w:ins>
      <w:r w:rsidR="002D46D1">
        <w:fldChar w:fldCharType="begin"/>
      </w:r>
      <w:r w:rsidR="002D46D1">
        <w:rPr>
          <w:rFonts w:hint="eastAsia"/>
        </w:rPr>
        <w:instrText xml:space="preserve"> ADDIN EN.CITE &lt;EndNote&gt;&lt;Cite&gt;&lt;Author&gt;</w:instrText>
      </w:r>
      <w:r w:rsidR="002D46D1">
        <w:rPr>
          <w:rFonts w:hint="eastAsia"/>
        </w:rPr>
        <w:instrText>呂欣倫</w:instrText>
      </w:r>
      <w:r w:rsidR="002D46D1">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2D46D1">
        <w:rPr>
          <w:rFonts w:hint="eastAsia"/>
        </w:rPr>
        <w:instrText>呂欣倫</w:instrText>
      </w:r>
      <w:r w:rsidR="002D46D1">
        <w:rPr>
          <w:rFonts w:hint="eastAsia"/>
        </w:rPr>
        <w:instrText>&lt;/style&gt;&lt;style face="normal" font="default" size="100%"&gt;,&lt;/style&gt;&lt;/author&gt;&lt;/authors&gt;&lt;tertiary-authors&gt;&lt;author&gt;&lt;style face="normal" font="default" charset="136" size="100%"&gt;</w:instrText>
      </w:r>
      <w:r w:rsidR="002D46D1">
        <w:rPr>
          <w:rFonts w:hint="eastAsia"/>
        </w:rPr>
        <w:instrText>周建成</w:instrText>
      </w:r>
      <w:r w:rsidR="002D46D1">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2D46D1">
        <w:rPr>
          <w:rFonts w:hint="eastAsia"/>
        </w:rPr>
        <w:instrText>結合</w:instrText>
      </w:r>
      <w:r w:rsidR="002D46D1">
        <w:rPr>
          <w:rFonts w:hint="eastAsia"/>
        </w:rPr>
        <w:instrText>&lt;/style&gt;&lt;style face="normal" font="default" size="100%"&gt;BIM&lt;/style&gt;&lt;style face="normal" font="default" charset="136" size="100%"&gt;</w:instrText>
      </w:r>
      <w:r w:rsidR="002D46D1">
        <w:rPr>
          <w:rFonts w:hint="eastAsia"/>
        </w:rPr>
        <w:instrText>與</w:instrText>
      </w:r>
      <w:r w:rsidR="002D46D1">
        <w:rPr>
          <w:rFonts w:hint="eastAsia"/>
        </w:rPr>
        <w:instrText>&lt;/style&gt;&lt;style face="normal" font="default" size="100%"&gt;Unity&lt;/style&gt;&lt;style face="normal" font="default" charset="136" size="100%"&gt;</w:instrText>
      </w:r>
      <w:r w:rsidR="002D46D1">
        <w:rPr>
          <w:rFonts w:hint="eastAsia"/>
        </w:rPr>
        <w:instrText>技術互動式呈現住家節電樣式與教育</w:instrText>
      </w:r>
      <w:r w:rsidR="002D46D1">
        <w:rPr>
          <w:rFonts w:hint="eastAsia"/>
        </w:rPr>
        <w:instrText>&lt;/style&gt;&lt;/title&gt;&lt;secondary-title&gt;&lt;style face="normal" font="default" charset="136" size="100%"&gt;</w:instrText>
      </w:r>
      <w:r w:rsidR="002D46D1">
        <w:rPr>
          <w:rFonts w:hint="eastAsia"/>
        </w:rPr>
        <w:instrText>土木工程學系</w:instrText>
      </w:r>
      <w:r w:rsidR="002D46D1">
        <w:rPr>
          <w:rFonts w:hint="eastAsia"/>
        </w:rPr>
        <w:instrText>&lt;/style&gt;&lt;/secondary-title&gt;&lt;translated-title&gt;none&lt;/translated-title&gt;&lt;/titles&gt;&lt;pages&gt;60&lt;/pages&gt;&lt;volume&gt;&lt;style face="normal" font="default" charset="136" size="100%"&gt;</w:instrText>
      </w:r>
      <w:r w:rsidR="002D46D1">
        <w:rPr>
          <w:rFonts w:hint="eastAsia"/>
        </w:rPr>
        <w:instrText>碩士論文</w:instrText>
      </w:r>
      <w:r w:rsidR="002D46D1">
        <w:rPr>
          <w:rFonts w:hint="eastAsia"/>
        </w:rPr>
        <w:instrText>&lt;/style&gt;&lt;/volume&gt;&lt;dates&gt;&lt;year&gt;2016&lt;/year&gt;&lt;/dates&gt;&lt;pub-location&gt;&lt;style face="normal" font="default" charset="136" size="100%"&gt;</w:instrText>
      </w:r>
      <w:r w:rsidR="002D46D1">
        <w:rPr>
          <w:rFonts w:hint="eastAsia"/>
        </w:rPr>
        <w:instrText>桃園市</w:instrText>
      </w:r>
      <w:r w:rsidR="002D46D1">
        <w:rPr>
          <w:rFonts w:hint="eastAsia"/>
        </w:rPr>
        <w:instrText>&lt;/style&gt;&lt;/pub-location&gt;&lt;publisher&gt;&lt;style face="normal" font="default" charset="136" size="100%"&gt;</w:instrText>
      </w:r>
      <w:r w:rsidR="002D46D1">
        <w:rPr>
          <w:rFonts w:hint="eastAsia"/>
        </w:rPr>
        <w:instrText>國立中央大學</w:instrText>
      </w:r>
      <w:r w:rsidR="002D46D1">
        <w:rPr>
          <w:rFonts w:hint="eastAsia"/>
        </w:rPr>
        <w:instrText>&lt;/style&gt;&lt;/publisher&gt;&lt;urls&gt;&lt;related-urls&gt;&lt;url&gt;https://hdl.handle.net/11296/fhet83&lt;/url&gt;&lt;/related-urls&gt;&lt;/urls&gt;&lt;/record&gt;&lt;/Cite&gt;&lt;/EndNote&gt;</w:instrText>
      </w:r>
      <w:r w:rsidR="002D46D1">
        <w:fldChar w:fldCharType="separate"/>
      </w:r>
      <w:r w:rsidR="002D46D1">
        <w:rPr>
          <w:noProof/>
        </w:rPr>
        <w:t>[7]</w:t>
      </w:r>
      <w:r w:rsidR="002D46D1">
        <w:fldChar w:fldCharType="end"/>
      </w:r>
      <w:r w:rsidR="007C6FA6">
        <w:rPr>
          <w:rFonts w:hint="eastAsia"/>
        </w:rPr>
        <w:t>。</w:t>
      </w:r>
    </w:p>
    <w:p w14:paraId="35022C21" w14:textId="60E27A51" w:rsidR="0054610D" w:rsidRDefault="007C6FA6" w:rsidP="00CE7B36">
      <w:pPr>
        <w:ind w:left="480" w:firstLine="480"/>
        <w:jc w:val="both"/>
      </w:pPr>
      <w:r>
        <w:rPr>
          <w:rFonts w:hint="eastAsia"/>
        </w:rPr>
        <w:t>近</w:t>
      </w:r>
      <w:ins w:id="1554" w:author="張寶騌 CHANG,PAO-TSUNG" w:date="2022-06-01T22:34:00Z">
        <w:r w:rsidR="00CD6D96">
          <w:rPr>
            <w:rFonts w:hint="eastAsia"/>
          </w:rPr>
          <w:t>年來，遊戲開發引擎應用於工程上的案例越來越多，</w:t>
        </w:r>
      </w:ins>
      <w:ins w:id="1555" w:author="張寶騌 CHANG,PAO-TSUNG" w:date="2022-06-01T22:35:00Z">
        <w:r w:rsidR="00CD6D96">
          <w:rPr>
            <w:rFonts w:hint="eastAsia"/>
          </w:rPr>
          <w:t>因其具有強大的人機互動特性以及</w:t>
        </w:r>
      </w:ins>
      <w:ins w:id="1556" w:author="張寶騌 CHANG,PAO-TSUNG" w:date="2022-06-01T22:36:00Z">
        <w:r w:rsidR="00CD6D96">
          <w:t>VR</w:t>
        </w:r>
      </w:ins>
      <w:r w:rsidR="003123D3">
        <w:rPr>
          <w:rFonts w:hint="eastAsia"/>
        </w:rPr>
        <w:t>、</w:t>
      </w:r>
      <w:ins w:id="1557" w:author="張寶騌 CHANG,PAO-TSUNG" w:date="2022-06-01T22:36:00Z">
        <w:r w:rsidR="00CD6D96">
          <w:t>AR</w:t>
        </w:r>
      </w:ins>
      <w:ins w:id="1558" w:author="張寶騌 CHANG,PAO-TSUNG" w:date="2022-06-01T22:37:00Z">
        <w:r w:rsidR="00CD6D96">
          <w:rPr>
            <w:rFonts w:hint="eastAsia"/>
          </w:rPr>
          <w:t>等延伸應用，</w:t>
        </w:r>
      </w:ins>
      <w:r w:rsidR="0054610D">
        <w:rPr>
          <w:rFonts w:hint="eastAsia"/>
        </w:rPr>
        <w:t>大幅提高了虛擬模型的互動性以及空間感。許多單位</w:t>
      </w:r>
      <w:ins w:id="1559" w:author="張寶騌 CHANG,PAO-TSUNG" w:date="2022-06-21T20:58:00Z">
        <w:r w:rsidR="0054610D">
          <w:rPr>
            <w:rFonts w:hint="eastAsia"/>
          </w:rPr>
          <w:t>將此技術應用在技術人員之教育訓練，以</w:t>
        </w:r>
      </w:ins>
      <w:ins w:id="1560" w:author="張寶騌 CHANG,PAO-TSUNG" w:date="2022-06-21T21:00:00Z">
        <w:r w:rsidR="0054610D">
          <w:rPr>
            <w:rFonts w:hint="eastAsia"/>
          </w:rPr>
          <w:t>減少員工於實際場域受到的傷害</w:t>
        </w:r>
      </w:ins>
      <w:ins w:id="1561" w:author="張寶騌 CHANG,PAO-TSUNG" w:date="2022-06-21T21:01:00Z">
        <w:r w:rsidR="0054610D">
          <w:rPr>
            <w:rFonts w:hint="eastAsia"/>
          </w:rPr>
          <w:t>及提高工作流暢性</w:t>
        </w:r>
      </w:ins>
      <w:r w:rsidR="0054610D">
        <w:fldChar w:fldCharType="begin"/>
      </w:r>
      <w:r w:rsidR="0054610D">
        <w:instrText xml:space="preserve"> ADDIN EN.CITE &lt;EndNote&gt;&lt;Cite ExcludeAuth="1"&gt;&lt;Year&gt;2016&lt;/Year&gt;&lt;RecNum&gt;55&lt;/RecNum&gt;&lt;DisplayText&gt;[8, 9]&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Cite ExcludeAuth="1"&gt;&lt;Year&gt;2017&lt;/Year&gt;&lt;RecNum&gt;54&lt;/RecNum&gt;&lt;record&gt;&lt;rec-number&gt;54&lt;/rec-number&gt;&lt;foreign-keys&gt;&lt;key app="EN" db-id="svx92rfr1svpvnerppyva0asra2wxdzswsds" timestamp="1655816690"&gt;54&lt;/key&gt;&lt;/foreign-keys&gt;&lt;ref-type name="Web Page"&gt;12&lt;/ref-type&gt;&lt;contributors&gt;&lt;/contributors&gt;&lt;titles&gt;&lt;title&gt;4Experience presents: Hololens Interface for Network Rail (Maintenance Presentation)&lt;/title&gt;&lt;/titles&gt;&lt;dates&gt;&lt;year&gt;2017&lt;/year&gt;&lt;/dates&gt;&lt;urls&gt;&lt;related-urls&gt;&lt;url&gt;https://www.youtube.com/watch?v=hL2F8Awm7Gk&amp;amp;ab_channel=4Experience&lt;/url&gt;&lt;/related-urls&gt;&lt;/urls&gt;&lt;/record&gt;&lt;/Cite&gt;&lt;/EndNote&gt;</w:instrText>
      </w:r>
      <w:r w:rsidR="0054610D">
        <w:fldChar w:fldCharType="separate"/>
      </w:r>
      <w:r w:rsidR="0054610D">
        <w:rPr>
          <w:noProof/>
        </w:rPr>
        <w:t>[8, 9]</w:t>
      </w:r>
      <w:r w:rsidR="0054610D">
        <w:fldChar w:fldCharType="end"/>
      </w:r>
      <w:ins w:id="1562" w:author="張寶騌 CHANG,PAO-TSUNG" w:date="2022-06-21T21:01:00Z">
        <w:r w:rsidR="0054610D">
          <w:rPr>
            <w:rFonts w:hint="eastAsia"/>
          </w:rPr>
          <w:t>。</w:t>
        </w:r>
      </w:ins>
    </w:p>
    <w:p w14:paraId="6B7B5EB3" w14:textId="76ECDABB" w:rsidR="0054610D" w:rsidRDefault="0054610D" w:rsidP="00CE7B36">
      <w:pPr>
        <w:ind w:left="480" w:firstLine="480"/>
        <w:jc w:val="both"/>
      </w:pPr>
    </w:p>
    <w:p w14:paraId="44B0A8FA" w14:textId="77777777" w:rsidR="0054610D" w:rsidRDefault="0054610D" w:rsidP="0054610D">
      <w:pPr>
        <w:ind w:left="480" w:firstLine="480"/>
        <w:jc w:val="both"/>
        <w:rPr>
          <w:ins w:id="1563" w:author="張寶騌 CHANG,PAO-TSUNG" w:date="2022-06-21T21:22:00Z"/>
        </w:rPr>
      </w:pPr>
      <w:ins w:id="1564" w:author="張寶騌 CHANG,PAO-TSUNG" w:date="2022-06-21T21:22:00Z">
        <w:r>
          <w:rPr>
            <w:noProof/>
          </w:rPr>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4"/>
                      <a:stretch>
                        <a:fillRect/>
                      </a:stretch>
                    </pic:blipFill>
                    <pic:spPr>
                      <a:xfrm>
                        <a:off x="0" y="0"/>
                        <a:ext cx="4360853" cy="2213926"/>
                      </a:xfrm>
                      <a:prstGeom prst="rect">
                        <a:avLst/>
                      </a:prstGeom>
                    </pic:spPr>
                  </pic:pic>
                </a:graphicData>
              </a:graphic>
            </wp:inline>
          </w:drawing>
        </w:r>
      </w:ins>
    </w:p>
    <w:p w14:paraId="484F5669" w14:textId="548F4828" w:rsidR="0054610D" w:rsidRDefault="0054610D" w:rsidP="0054610D">
      <w:pPr>
        <w:pStyle w:val="ac"/>
        <w:spacing w:after="180"/>
        <w:rPr>
          <w:ins w:id="1565" w:author="張寶騌 CHANG,PAO-TSUNG" w:date="2022-06-21T21:22:00Z"/>
        </w:rPr>
        <w:pPrChange w:id="1566" w:author="張寶騌 CHANG,PAO-TSUNG" w:date="2022-06-21T21:23:00Z">
          <w:pPr>
            <w:ind w:left="480" w:firstLine="480"/>
            <w:jc w:val="both"/>
          </w:pPr>
        </w:pPrChange>
      </w:pPr>
      <w:bookmarkStart w:id="1567" w:name="_Toc106974272"/>
      <w:ins w:id="1568" w:author="張寶騌 CHANG,PAO-TSUNG" w:date="2022-06-21T21:2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1</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6</w:t>
      </w:r>
      <w:r w:rsidR="009700FF">
        <w:fldChar w:fldCharType="end"/>
      </w:r>
      <w:r>
        <w:rPr>
          <w:rFonts w:hint="eastAsia"/>
        </w:rPr>
        <w:t xml:space="preserve"> </w:t>
      </w:r>
      <w:ins w:id="1569" w:author="張寶騌 CHANG,PAO-TSUNG" w:date="2022-06-21T21:24:00Z">
        <w:r w:rsidRPr="00100597">
          <w:rPr>
            <w:rFonts w:hint="eastAsia"/>
          </w:rPr>
          <w:t>俄羅斯</w:t>
        </w:r>
        <w:r w:rsidRPr="00100597">
          <w:rPr>
            <w:rFonts w:hint="eastAsia"/>
          </w:rPr>
          <w:t xml:space="preserve"> Tengo Interactive </w:t>
        </w:r>
        <w:r w:rsidRPr="00100597">
          <w:rPr>
            <w:rFonts w:hint="eastAsia"/>
          </w:rPr>
          <w:t>公司模擬維修畫面</w:t>
        </w:r>
      </w:ins>
      <w:bookmarkEnd w:id="1567"/>
    </w:p>
    <w:p w14:paraId="3CD48F2C" w14:textId="77777777" w:rsidR="0054610D" w:rsidRDefault="0054610D" w:rsidP="00CE7B36">
      <w:pPr>
        <w:ind w:left="480" w:firstLine="480"/>
        <w:jc w:val="both"/>
        <w:rPr>
          <w:rFonts w:hint="eastAsia"/>
        </w:rPr>
      </w:pPr>
    </w:p>
    <w:p w14:paraId="61FB512A" w14:textId="711AF5D0" w:rsidR="00CD6D96"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ins w:id="1570" w:author="張寶騌 CHANG,PAO-TSUNG" w:date="2022-06-01T22:38:00Z">
        <w:r w:rsidR="007A785B">
          <w:rPr>
            <w:rFonts w:hint="eastAsia"/>
          </w:rPr>
          <w:t>U</w:t>
        </w:r>
        <w:r w:rsidR="007A785B">
          <w:t>nity</w:t>
        </w:r>
      </w:ins>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ins w:id="1571" w:author="張寶騌 CHANG,PAO-TSUNG" w:date="2022-06-01T22:38:00Z">
        <w:r w:rsidR="00CD6D96">
          <w:rPr>
            <w:rFonts w:hint="eastAsia"/>
          </w:rPr>
          <w:t>。關於</w:t>
        </w:r>
        <w:r w:rsidR="00CD6D96">
          <w:rPr>
            <w:rFonts w:hint="eastAsia"/>
          </w:rPr>
          <w:t>U</w:t>
        </w:r>
        <w:r w:rsidR="00CD6D96">
          <w:t>nity</w:t>
        </w:r>
        <w:r w:rsidR="00CD6D96">
          <w:rPr>
            <w:rFonts w:hint="eastAsia"/>
          </w:rPr>
          <w:t>應用於工程上的案例，</w:t>
        </w:r>
      </w:ins>
      <w:ins w:id="1572" w:author="張寶騌 CHANG,PAO-TSUNG" w:date="2022-06-01T22:39:00Z">
        <w:r w:rsidR="00CD0DF2" w:rsidRPr="00CD0DF2">
          <w:rPr>
            <w:rFonts w:hint="eastAsia"/>
          </w:rPr>
          <w:t>陳沛</w:t>
        </w:r>
        <w:proofErr w:type="gramStart"/>
        <w:r w:rsidR="00CD0DF2" w:rsidRPr="00CD0DF2">
          <w:rPr>
            <w:rFonts w:hint="eastAsia"/>
          </w:rPr>
          <w:t>璇</w:t>
        </w:r>
      </w:ins>
      <w:proofErr w:type="gramEnd"/>
      <w:r w:rsidR="00CD0DF2">
        <w:fldChar w:fldCharType="begin"/>
      </w:r>
      <w:r w:rsidR="0054610D">
        <w:rPr>
          <w:rFonts w:hint="eastAsia"/>
        </w:rPr>
        <w:instrText xml:space="preserve"> ADDIN EN.CITE &lt;EndNote&gt;&lt;Cite&gt;&lt;Author&gt;</w:instrText>
      </w:r>
      <w:r w:rsidR="0054610D">
        <w:rPr>
          <w:rFonts w:hint="eastAsia"/>
        </w:rPr>
        <w:instrText>陳沛璇</w:instrText>
      </w:r>
      <w:r w:rsidR="0054610D">
        <w:rPr>
          <w:rFonts w:hint="eastAsia"/>
        </w:rPr>
        <w:instrText>&lt;/Author&gt;&lt;Year&gt;2021&lt;/Year&gt;&lt;RecNum&gt;26&lt;/RecNum&gt;&lt;DisplayText&gt;[10]&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54610D">
        <w:rPr>
          <w:rFonts w:hint="eastAsia"/>
        </w:rPr>
        <w:instrText>陳沛璇</w:instrText>
      </w:r>
      <w:r w:rsidR="0054610D">
        <w:rPr>
          <w:rFonts w:hint="eastAsia"/>
        </w:rPr>
        <w:instrText>&lt;/style&gt;&lt;/author&gt;&lt;/authors&gt;&lt;tertiary-authors&gt;&lt;author&gt;&lt;style face="normal" font="default" charset="136" size="100%"&gt;</w:instrText>
      </w:r>
      <w:r w:rsidR="0054610D">
        <w:rPr>
          <w:rFonts w:hint="eastAsia"/>
        </w:rPr>
        <w:instrText>馮重偉</w:instrText>
      </w:r>
      <w:r w:rsidR="0054610D">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54610D">
        <w:rPr>
          <w:rFonts w:hint="eastAsia"/>
        </w:rPr>
        <w:instrText>利用虛擬實境訓練工程師指揮鋼構組立之作業</w:instrText>
      </w:r>
      <w:r w:rsidR="0054610D">
        <w:rPr>
          <w:rFonts w:hint="eastAsia"/>
        </w:rPr>
        <w:instrText>&lt;/style&gt;&lt;style face="normal" font="default" size="100%"&gt;-&lt;/style&gt;&lt;style face="normal" font="default" charset="136" size="100%"&gt;</w:instrText>
      </w:r>
      <w:r w:rsidR="0054610D">
        <w:rPr>
          <w:rFonts w:hint="eastAsia"/>
        </w:rPr>
        <w:instrText>以山月吊橋為例</w:instrText>
      </w:r>
      <w:r w:rsidR="0054610D">
        <w:rPr>
          <w:rFonts w:hint="eastAsia"/>
        </w:rPr>
        <w:instrText>&lt;/style&gt;&lt;/title&gt;&lt;secondary-title&gt;&lt;style face="normal" font="default" charset="136" size="100%"&gt;</w:instrText>
      </w:r>
      <w:r w:rsidR="0054610D">
        <w:rPr>
          <w:rFonts w:hint="eastAsia"/>
        </w:rPr>
        <w:instrText>土木工程學系</w:instrText>
      </w:r>
      <w:r w:rsidR="0054610D">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54610D">
        <w:rPr>
          <w:rFonts w:hint="eastAsia"/>
        </w:rPr>
        <w:instrText>台南市</w:instrText>
      </w:r>
      <w:r w:rsidR="0054610D">
        <w:rPr>
          <w:rFonts w:hint="eastAsia"/>
        </w:rPr>
        <w:instrText>&lt;/style&gt;&lt;/pub-location&gt;&lt;publisher&gt;&lt;style face="normal" font="default" charset="136" size="100%"&gt;</w:instrText>
      </w:r>
      <w:r w:rsidR="0054610D">
        <w:rPr>
          <w:rFonts w:hint="eastAsia"/>
        </w:rPr>
        <w:instrText>國立成功大學</w:instrText>
      </w:r>
      <w:r w:rsidR="0054610D">
        <w:rPr>
          <w:rFonts w:hint="eastAsia"/>
        </w:rPr>
        <w:instrText>&lt;/style&gt;&lt;/publisher&gt;&lt;work-type&gt;&lt;style face="normal" font="default" charset="136" size="100%"&gt;</w:instrText>
      </w:r>
      <w:r w:rsidR="0054610D">
        <w:rPr>
          <w:rFonts w:hint="eastAsia"/>
        </w:rPr>
        <w:instrText>碩士論文</w:instrText>
      </w:r>
      <w:r w:rsidR="0054610D">
        <w:rPr>
          <w:rFonts w:hint="eastAsia"/>
        </w:rPr>
        <w:instrText>&lt;/style&gt;&lt;/work-type&gt;&lt;urls&gt;&lt;/urls&gt;&lt;/record&gt;&lt;/Cite&gt;&lt;/EndNote&gt;</w:instrText>
      </w:r>
      <w:r w:rsidR="00CD0DF2">
        <w:fldChar w:fldCharType="separate"/>
      </w:r>
      <w:r w:rsidR="0054610D">
        <w:rPr>
          <w:noProof/>
        </w:rPr>
        <w:t>[10]</w:t>
      </w:r>
      <w:r w:rsidR="00CD0DF2">
        <w:fldChar w:fldCharType="end"/>
      </w:r>
      <w:ins w:id="1573" w:author="張寶騌 CHANG,PAO-TSUNG" w:date="2022-06-02T00:16:00Z">
        <w:r w:rsidR="00EB640C">
          <w:rPr>
            <w:rFonts w:hint="eastAsia"/>
          </w:rPr>
          <w:t>發展</w:t>
        </w:r>
        <w:r w:rsidR="00EB640C" w:rsidRPr="00EB640C">
          <w:rPr>
            <w:rFonts w:hint="eastAsia"/>
          </w:rPr>
          <w:t>鋼構組立作業培訓</w:t>
        </w:r>
        <w:r w:rsidR="00EB640C">
          <w:rPr>
            <w:rFonts w:hint="eastAsia"/>
          </w:rPr>
          <w:t>系統，</w:t>
        </w:r>
      </w:ins>
      <w:ins w:id="1574" w:author="張寶騌 CHANG,PAO-TSUNG" w:date="2022-06-02T00:26:00Z">
        <w:r w:rsidR="00CE7B36">
          <w:rPr>
            <w:rFonts w:hint="eastAsia"/>
          </w:rPr>
          <w:t>能夠</w:t>
        </w:r>
        <w:r w:rsidR="00863D4C">
          <w:rPr>
            <w:rFonts w:hint="eastAsia"/>
          </w:rPr>
          <w:t>提供</w:t>
        </w:r>
      </w:ins>
      <w:ins w:id="1575" w:author="張寶騌 CHANG,PAO-TSUNG" w:date="2022-06-02T00:16:00Z">
        <w:r w:rsidR="00EB640C">
          <w:rPr>
            <w:rFonts w:hint="eastAsia"/>
          </w:rPr>
          <w:t>模擬鋼構組立時的</w:t>
        </w:r>
      </w:ins>
      <w:ins w:id="1576" w:author="張寶騌 CHANG,PAO-TSUNG" w:date="2022-06-02T00:26:00Z">
        <w:r w:rsidR="00863D4C">
          <w:rPr>
            <w:rFonts w:hint="eastAsia"/>
          </w:rPr>
          <w:t>作業</w:t>
        </w:r>
      </w:ins>
      <w:ins w:id="1577" w:author="張寶騌 CHANG,PAO-TSUNG" w:date="2022-06-02T00:16:00Z">
        <w:r w:rsidR="00EB640C">
          <w:rPr>
            <w:rFonts w:hint="eastAsia"/>
          </w:rPr>
          <w:t>情境，透過按鈕</w:t>
        </w:r>
      </w:ins>
      <w:ins w:id="1578" w:author="張寶騌 CHANG,PAO-TSUNG" w:date="2022-06-02T00:27:00Z">
        <w:r w:rsidR="00863D4C">
          <w:rPr>
            <w:rFonts w:hint="eastAsia"/>
          </w:rPr>
          <w:t>可以調整</w:t>
        </w:r>
      </w:ins>
      <w:ins w:id="1579" w:author="張寶騌 CHANG,PAO-TSUNG" w:date="2022-06-02T00:16:00Z">
        <w:r w:rsidR="00EB640C">
          <w:rPr>
            <w:rFonts w:hint="eastAsia"/>
          </w:rPr>
          <w:t>欲吊裝桁架</w:t>
        </w:r>
      </w:ins>
      <w:ins w:id="1580" w:author="張寶騌 CHANG,PAO-TSUNG" w:date="2022-06-02T00:28:00Z">
        <w:r w:rsidR="00863D4C">
          <w:rPr>
            <w:rFonts w:hint="eastAsia"/>
          </w:rPr>
          <w:t>的</w:t>
        </w:r>
      </w:ins>
      <w:ins w:id="1581" w:author="張寶騌 CHANG,PAO-TSUNG" w:date="2022-06-02T00:16:00Z">
        <w:r w:rsidR="00EB640C">
          <w:rPr>
            <w:rFonts w:hint="eastAsia"/>
          </w:rPr>
          <w:t>高程</w:t>
        </w:r>
      </w:ins>
      <w:ins w:id="1582" w:author="張寶騌 CHANG,PAO-TSUNG" w:date="2022-06-02T00:17:00Z">
        <w:r w:rsidR="00EB640C">
          <w:rPr>
            <w:rFonts w:hint="eastAsia"/>
          </w:rPr>
          <w:t>，並提供一系列的互動機制</w:t>
        </w:r>
      </w:ins>
      <w:ins w:id="1583" w:author="張寶騌 CHANG,PAO-TSUNG" w:date="2022-06-02T00:28:00Z">
        <w:r w:rsidR="00863D4C">
          <w:rPr>
            <w:rFonts w:hint="eastAsia"/>
          </w:rPr>
          <w:t>，記錄受試者</w:t>
        </w:r>
      </w:ins>
      <w:ins w:id="1584" w:author="張寶騌 CHANG,PAO-TSUNG" w:date="2022-06-02T00:29:00Z">
        <w:r w:rsidR="00863D4C">
          <w:rPr>
            <w:rFonts w:hint="eastAsia"/>
          </w:rPr>
          <w:t>行動軌跡並給予反饋，</w:t>
        </w:r>
      </w:ins>
      <w:ins w:id="1585" w:author="張寶騌 CHANG,PAO-TSUNG" w:date="2022-06-02T00:17:00Z">
        <w:r w:rsidR="00EB640C">
          <w:rPr>
            <w:rFonts w:hint="eastAsia"/>
          </w:rPr>
          <w:t>以達到</w:t>
        </w:r>
      </w:ins>
      <w:ins w:id="1586" w:author="張寶騌 CHANG,PAO-TSUNG" w:date="2022-06-02T00:18:00Z">
        <w:r w:rsidR="00EB640C">
          <w:rPr>
            <w:rFonts w:hint="eastAsia"/>
          </w:rPr>
          <w:t>施工人員培訓的目的；</w:t>
        </w:r>
      </w:ins>
      <w:ins w:id="1587" w:author="張寶騌 CHANG,PAO-TSUNG" w:date="2022-06-02T00:20:00Z">
        <w:r w:rsidR="00EB640C" w:rsidRPr="00EB640C">
          <w:rPr>
            <w:rFonts w:hint="eastAsia"/>
          </w:rPr>
          <w:t>蕭文昌</w:t>
        </w:r>
      </w:ins>
      <w:r w:rsidR="00CE7B36">
        <w:fldChar w:fldCharType="begin"/>
      </w:r>
      <w:r w:rsidR="0054610D">
        <w:rPr>
          <w:rFonts w:hint="eastAsia"/>
        </w:rPr>
        <w:instrText xml:space="preserve"> ADDIN EN.CITE &lt;EndNote&gt;&lt;Cite&gt;&lt;Author&gt;</w:instrText>
      </w:r>
      <w:r w:rsidR="0054610D">
        <w:rPr>
          <w:rFonts w:hint="eastAsia"/>
        </w:rPr>
        <w:instrText>蕭文昌</w:instrText>
      </w:r>
      <w:r w:rsidR="0054610D">
        <w:rPr>
          <w:rFonts w:hint="eastAsia"/>
        </w:rPr>
        <w:instrText>&lt;/Author&gt;&lt;Year&gt;2020&lt;/Year&gt;&lt;RecNum&gt;36&lt;/RecNum&gt;&lt;DisplayText&gt;[11]&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54610D">
        <w:rPr>
          <w:rFonts w:hint="eastAsia"/>
        </w:rPr>
        <w:instrText>蕭文昌</w:instrText>
      </w:r>
      <w:r w:rsidR="0054610D">
        <w:rPr>
          <w:rFonts w:hint="eastAsia"/>
        </w:rPr>
        <w:instrText>&lt;/style&gt;&lt;/author&gt;&lt;/authors&gt;&lt;tertiary-authors&gt;&lt;author&gt;&lt;style face="normal" font="default" charset="136" size="100%"&gt;</w:instrText>
      </w:r>
      <w:r w:rsidR="0054610D">
        <w:rPr>
          <w:rFonts w:hint="eastAsia"/>
        </w:rPr>
        <w:instrText>楊勝智</w:instrText>
      </w:r>
      <w:r w:rsidR="0054610D">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54610D">
        <w:rPr>
          <w:rFonts w:hint="eastAsia"/>
        </w:rPr>
        <w:instrText>結合</w:instrText>
      </w:r>
      <w:r w:rsidR="0054610D">
        <w:rPr>
          <w:rFonts w:hint="eastAsia"/>
        </w:rPr>
        <w:instrText>&lt;/style&gt;&lt;style face="normal" font="default" size="100%"&gt;Unity&lt;/style&gt;&lt;style face="normal" font="default" charset="136" size="100%"&gt;</w:instrText>
      </w:r>
      <w:r w:rsidR="0054610D">
        <w:rPr>
          <w:rFonts w:hint="eastAsia"/>
        </w:rPr>
        <w:instrText>與</w:instrText>
      </w:r>
      <w:r w:rsidR="0054610D">
        <w:rPr>
          <w:rFonts w:hint="eastAsia"/>
        </w:rPr>
        <w:instrText>&lt;/style&gt;&lt;style face="normal" font="default" size="100%"&gt;Arduino&lt;/style&gt;&lt;style face="normal" font="default" charset="136" size="100%"&gt;</w:instrText>
      </w:r>
      <w:r w:rsidR="0054610D">
        <w:rPr>
          <w:rFonts w:hint="eastAsia"/>
        </w:rPr>
        <w:instrText>控制之堆高機考照輔助系統</w:instrText>
      </w:r>
      <w:r w:rsidR="0054610D">
        <w:rPr>
          <w:rFonts w:hint="eastAsia"/>
        </w:rPr>
        <w:instrText>&lt;/style&gt;&lt;/title&gt;&lt;secondary-title&gt;&lt;style face="normal" font="default" charset="136" size="100%"&gt;</w:instrText>
      </w:r>
      <w:r w:rsidR="0054610D">
        <w:rPr>
          <w:rFonts w:hint="eastAsia"/>
        </w:rPr>
        <w:instrText>資訊工程系</w:instrText>
      </w:r>
      <w:r w:rsidR="0054610D">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54610D">
        <w:rPr>
          <w:rFonts w:hint="eastAsia"/>
        </w:rPr>
        <w:instrText>台中市</w:instrText>
      </w:r>
      <w:r w:rsidR="0054610D">
        <w:rPr>
          <w:rFonts w:hint="eastAsia"/>
        </w:rPr>
        <w:instrText>&lt;/style&gt;&lt;/pub-location&gt;&lt;publisher&gt;&lt;style face="normal" font="default" charset="136" size="100%"&gt;</w:instrText>
      </w:r>
      <w:r w:rsidR="0054610D">
        <w:rPr>
          <w:rFonts w:hint="eastAsia"/>
        </w:rPr>
        <w:instrText>國立勤益科技大學</w:instrText>
      </w:r>
      <w:r w:rsidR="0054610D">
        <w:rPr>
          <w:rFonts w:hint="eastAsia"/>
        </w:rPr>
        <w:instrText>&lt;/style&gt;&lt;/publisher&gt;&lt;work-type&gt;&lt;style face="normal" font="default" charset="136" size="100%"&gt;</w:instrText>
      </w:r>
      <w:r w:rsidR="0054610D">
        <w:rPr>
          <w:rFonts w:hint="eastAsia"/>
        </w:rPr>
        <w:instrText>碩士論文</w:instrText>
      </w:r>
      <w:r w:rsidR="0054610D">
        <w:rPr>
          <w:rFonts w:hint="eastAsia"/>
        </w:rPr>
        <w:instrText>&lt;/style&gt;&lt;/work-type&gt;&lt;urls&gt;&lt;/urls&gt;&lt;/record&gt;&lt;/Cite&gt;&lt;/EndNote&gt;</w:instrText>
      </w:r>
      <w:r w:rsidR="00CE7B36">
        <w:fldChar w:fldCharType="separate"/>
      </w:r>
      <w:r w:rsidR="0054610D">
        <w:rPr>
          <w:noProof/>
        </w:rPr>
        <w:t>[11]</w:t>
      </w:r>
      <w:r w:rsidR="00CE7B36">
        <w:fldChar w:fldCharType="end"/>
      </w:r>
      <w:ins w:id="1588" w:author="張寶騌 CHANG,PAO-TSUNG" w:date="2022-06-02T00:22:00Z">
        <w:r w:rsidR="00CE7B36">
          <w:rPr>
            <w:rFonts w:hint="eastAsia"/>
          </w:rPr>
          <w:t>則</w:t>
        </w:r>
      </w:ins>
      <w:ins w:id="1589" w:author="張寶騌 CHANG,PAO-TSUNG" w:date="2022-06-02T00:23:00Z">
        <w:r w:rsidR="00CE7B36">
          <w:rPr>
            <w:rFonts w:hint="eastAsia"/>
          </w:rPr>
          <w:t>發展</w:t>
        </w:r>
      </w:ins>
      <w:ins w:id="1590" w:author="張寶騌 CHANG,PAO-TSUNG" w:date="2022-06-02T00:24:00Z">
        <w:r w:rsidR="00CE7B36" w:rsidRPr="00CE7B36">
          <w:rPr>
            <w:rFonts w:hint="eastAsia"/>
          </w:rPr>
          <w:t>堆高機考照輔助系統</w:t>
        </w:r>
      </w:ins>
      <w:ins w:id="1591" w:author="張寶騌 CHANG,PAO-TSUNG" w:date="2022-06-02T00:30:00Z">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ins>
      <w:ins w:id="1592" w:author="張寶騌 CHANG,PAO-TSUNG" w:date="2022-06-02T00:24:00Z">
        <w:r w:rsidR="00CE7B36">
          <w:rPr>
            <w:rFonts w:hint="eastAsia"/>
          </w:rPr>
          <w:t>，透過前節所提</w:t>
        </w:r>
        <w:r w:rsidR="00CE7B36">
          <w:rPr>
            <w:rFonts w:hint="eastAsia"/>
          </w:rPr>
          <w:lastRenderedPageBreak/>
          <w:t>及之</w:t>
        </w:r>
      </w:ins>
      <w:ins w:id="1593" w:author="張寶騌 CHANG,PAO-TSUNG" w:date="2022-06-02T00:22:00Z">
        <w:r w:rsidR="00CE7B36">
          <w:t>Arduino</w:t>
        </w:r>
      </w:ins>
      <w:ins w:id="1594" w:author="張寶騌 CHANG,PAO-TSUNG" w:date="2022-06-02T00:24:00Z">
        <w:r w:rsidR="00CE7B36">
          <w:rPr>
            <w:rFonts w:hint="eastAsia"/>
          </w:rPr>
          <w:t>感測模組</w:t>
        </w:r>
      </w:ins>
      <w:ins w:id="1595" w:author="張寶騌 CHANG,PAO-TSUNG" w:date="2022-06-02T00:25:00Z">
        <w:r w:rsidR="00CE7B36" w:rsidRPr="00CE7B36">
          <w:rPr>
            <w:rFonts w:hint="eastAsia"/>
          </w:rPr>
          <w:t>來模擬堆高機駕駛的各項控制功能</w:t>
        </w:r>
      </w:ins>
      <w:ins w:id="1596" w:author="張寶騌 CHANG,PAO-TSUNG" w:date="2022-06-02T00:31:00Z">
        <w:r w:rsidR="00863D4C">
          <w:rPr>
            <w:rFonts w:hint="eastAsia"/>
          </w:rPr>
          <w:t>，幫助考照學員有</w:t>
        </w:r>
        <w:r w:rsidR="0018078A">
          <w:rPr>
            <w:rFonts w:hint="eastAsia"/>
          </w:rPr>
          <w:t>更完善的準備。</w:t>
        </w:r>
      </w:ins>
    </w:p>
    <w:p w14:paraId="325510AB" w14:textId="1ED3DFF7"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Pr>
          <w:noProof/>
        </w:rPr>
        <w:t>[12]</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9700FF">
        <w:rPr>
          <w:rFonts w:hint="eastAsia"/>
        </w:rPr>
        <w:t>圖</w:t>
      </w:r>
      <w:r w:rsidR="009700FF">
        <w:rPr>
          <w:rFonts w:hint="eastAsia"/>
        </w:rPr>
        <w:t xml:space="preserve"> </w:t>
      </w:r>
      <w:r w:rsidR="009700FF">
        <w:rPr>
          <w:noProof/>
        </w:rPr>
        <w:t>1</w:t>
      </w:r>
      <w:r w:rsidR="009700FF">
        <w:noBreakHyphen/>
      </w:r>
      <w:r w:rsidR="009700FF">
        <w:rPr>
          <w:noProof/>
        </w:rPr>
        <w:t>7</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9745" cy="3577590"/>
                    </a:xfrm>
                    <a:prstGeom prst="rect">
                      <a:avLst/>
                    </a:prstGeom>
                  </pic:spPr>
                </pic:pic>
              </a:graphicData>
            </a:graphic>
          </wp:inline>
        </w:drawing>
      </w:r>
    </w:p>
    <w:p w14:paraId="438DADE9" w14:textId="75287A36" w:rsidR="009700FF" w:rsidRDefault="009700FF" w:rsidP="009700FF">
      <w:pPr>
        <w:pStyle w:val="ac"/>
        <w:spacing w:after="180"/>
        <w:rPr>
          <w:rFonts w:hint="eastAsia"/>
        </w:rPr>
      </w:pPr>
      <w:bookmarkStart w:id="1597" w:name="_Ref10718178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7</w:t>
      </w:r>
      <w:r>
        <w:fldChar w:fldCharType="end"/>
      </w:r>
      <w:bookmarkEnd w:id="1597"/>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instrText xml:space="preserve"> ADDIN EN.CITE &lt;EndNote&gt;&lt;Cite&gt;&lt;Author&gt;Nikitin&lt;/Author&gt;&lt;Year&gt;2020&lt;/Year&gt;&lt;RecNum&gt;61&lt;/RecNum&gt;&lt;DisplayText&gt;[12]&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Pr>
          <w:noProof/>
        </w:rPr>
        <w:t>[12]</w:t>
      </w:r>
      <w:r>
        <w:fldChar w:fldCharType="end"/>
      </w:r>
    </w:p>
    <w:p w14:paraId="6DD849C3" w14:textId="77777777" w:rsidR="00EE71D3" w:rsidRDefault="00EE71D3" w:rsidP="00CE7B36">
      <w:pPr>
        <w:ind w:left="480" w:firstLine="480"/>
        <w:jc w:val="both"/>
        <w:rPr>
          <w:ins w:id="1598" w:author="張寶騌 CHANG,PAO-TSUNG" w:date="2022-06-02T00:31:00Z"/>
          <w:rFonts w:hint="eastAsia"/>
        </w:rPr>
      </w:pPr>
    </w:p>
    <w:p w14:paraId="7A77651A" w14:textId="1BA9DB5C" w:rsidR="003F782E" w:rsidRDefault="00473514" w:rsidP="003F782E">
      <w:pPr>
        <w:ind w:left="480" w:firstLine="480"/>
        <w:jc w:val="both"/>
        <w:rPr>
          <w:ins w:id="1599" w:author="張寶騌 CHANG,PAO-TSUNG" w:date="2022-06-02T14:45:00Z"/>
        </w:rPr>
      </w:pPr>
      <w:r>
        <w:rPr>
          <w:rFonts w:hint="eastAsia"/>
        </w:rPr>
        <w:t>美國</w:t>
      </w:r>
      <w:proofErr w:type="spellStart"/>
      <w:ins w:id="1600" w:author="張寶騌 CHANG,PAO-TSUNG" w:date="2022-06-02T14:25:00Z">
        <w:r w:rsidR="00630D45" w:rsidRPr="00630D45">
          <w:t>SHoP</w:t>
        </w:r>
        <w:proofErr w:type="spellEnd"/>
        <w:r w:rsidR="00630D45" w:rsidRPr="00630D45">
          <w:t xml:space="preserve"> Architects</w:t>
        </w:r>
        <w:r w:rsidR="00630D45">
          <w:rPr>
            <w:rFonts w:hint="eastAsia"/>
          </w:rPr>
          <w:t>公司</w:t>
        </w:r>
      </w:ins>
      <w:r w:rsidR="00630D45">
        <w:fldChar w:fldCharType="begin"/>
      </w:r>
      <w:r w:rsidR="00EE71D3">
        <w:instrText xml:space="preserve"> ADDIN EN.CITE &lt;EndNote&gt;&lt;Cite&gt;&lt;Year&gt;2019&lt;/Year&gt;&lt;RecNum&gt;48&lt;/RecNum&gt;&lt;DisplayText&gt;[13, 14]&lt;/DisplayText&gt;&lt;record&gt;&lt;rec-number&gt;48&lt;/rec-number&gt;&lt;foreign-keys&gt;&lt;key app="EN" db-id="svx92rfr1svpvnerppyva0asra2wxdzswsds" timestamp="1654150427"&gt;48&lt;/key&gt;&lt;/foreign-keys&gt;&lt;ref-type name="Web Page"&gt;12&lt;/ref-type&gt;&lt;contributors&gt;&lt;/contributors&gt;&lt;titles&gt;&lt;title&gt;How SHoP Architects brings real time BIM to AEC with Unity Reflect&lt;/title&gt;&lt;/titles&gt;&lt;dates&gt;&lt;year&gt;2019&lt;/year&gt;&lt;/dates&gt;&lt;urls&gt;&lt;related-urls&gt;&lt;url&gt;https://subtitlelist.com/en/How-SHoP-Architects-brings-real-time-BIM-to-AEC-with-Unity-Reflect-172108&lt;/url&gt;&lt;/related-urls&gt;&lt;/urls&gt;&lt;/record&gt;&lt;/Cite&gt;&lt;Cite&gt;&lt;Author&gt;Architects&lt;/Author&gt;&lt;Year&gt;2022&lt;/Year&gt;&lt;RecNum&gt;58&lt;/RecNum&gt;&lt;record&gt;&lt;rec-number&gt;58&lt;/rec-number&gt;&lt;foreign-keys&gt;&lt;key app="EN" db-id="svx92rfr1svpvnerppyva0asra2wxdzswsds" timestamp="1655973719"&gt;58&lt;/key&gt;&lt;/foreign-keys&gt;&lt;ref-type name="Web Page"&gt;12&lt;/ref-type&gt;&lt;contributors&gt;&lt;authors&gt;&lt;author&gt;SHoP Architects&lt;/author&gt;&lt;/authors&gt;&lt;/contributors&gt;&lt;titles&gt;&lt;title&gt;At 1,066 feet, The Brooklyn Tower is the tallest in the borough.&lt;/title&gt;&lt;/titles&gt;&lt;dates&gt;&lt;year&gt;2022&lt;/year&gt;&lt;/dates&gt;&lt;urls&gt;&lt;related-urls&gt;&lt;url&gt;https://www.shoparc.com/projects/9-dekalb/&lt;/url&gt;&lt;/related-urls&gt;&lt;/urls&gt;&lt;/record&gt;&lt;/Cite&gt;&lt;/EndNote&gt;</w:instrText>
      </w:r>
      <w:r w:rsidR="00630D45">
        <w:fldChar w:fldCharType="separate"/>
      </w:r>
      <w:r w:rsidR="00EE71D3">
        <w:rPr>
          <w:noProof/>
        </w:rPr>
        <w:t>[13, 14]</w:t>
      </w:r>
      <w:r w:rsidR="00630D45">
        <w:fldChar w:fldCharType="end"/>
      </w:r>
      <w:r w:rsidR="000242CB">
        <w:rPr>
          <w:rFonts w:hint="eastAsia"/>
        </w:rPr>
        <w:t>將此技術應用於</w:t>
      </w:r>
      <w:r w:rsidR="000242CB" w:rsidRPr="000242CB">
        <w:t>The Brooklyn Tower</w:t>
      </w:r>
      <w:r w:rsidR="000242CB">
        <w:rPr>
          <w:rFonts w:hint="eastAsia"/>
        </w:rPr>
        <w:t>建築專案上，</w:t>
      </w:r>
      <w:ins w:id="1601" w:author="張寶騌 CHANG,PAO-TSUNG" w:date="2022-06-02T14:28:00Z">
        <w:r w:rsidR="006F549F">
          <w:rPr>
            <w:rFonts w:hint="eastAsia"/>
          </w:rPr>
          <w:t>在</w:t>
        </w:r>
        <w:r w:rsidR="006F549F">
          <w:rPr>
            <w:rFonts w:hint="eastAsia"/>
          </w:rPr>
          <w:t>B</w:t>
        </w:r>
        <w:r w:rsidR="006F549F">
          <w:t>IM</w:t>
        </w:r>
        <w:r w:rsidR="006F549F">
          <w:rPr>
            <w:rFonts w:hint="eastAsia"/>
          </w:rPr>
          <w:t>軟體上完成的模型</w:t>
        </w:r>
      </w:ins>
      <w:ins w:id="1602" w:author="張寶騌 CHANG,PAO-TSUNG" w:date="2022-06-02T14:29:00Z">
        <w:r w:rsidR="006F549F">
          <w:rPr>
            <w:rFonts w:hint="eastAsia"/>
          </w:rPr>
          <w:t>匯入</w:t>
        </w:r>
        <w:r w:rsidR="006F549F">
          <w:rPr>
            <w:rFonts w:hint="eastAsia"/>
          </w:rPr>
          <w:t>U</w:t>
        </w:r>
        <w:r w:rsidR="006F549F">
          <w:t>nity</w:t>
        </w:r>
        <w:r w:rsidR="006F549F">
          <w:rPr>
            <w:rFonts w:hint="eastAsia"/>
          </w:rPr>
          <w:t>中，發揮其</w:t>
        </w:r>
      </w:ins>
      <w:r w:rsidR="00AD1106">
        <w:rPr>
          <w:rFonts w:hint="eastAsia"/>
        </w:rPr>
        <w:t>跨裝置的</w:t>
      </w:r>
      <w:ins w:id="1603" w:author="張寶騌 CHANG,PAO-TSUNG" w:date="2022-06-02T14:29:00Z">
        <w:r w:rsidR="006F549F">
          <w:rPr>
            <w:rFonts w:hint="eastAsia"/>
          </w:rPr>
          <w:t>優勢</w:t>
        </w:r>
      </w:ins>
      <w:ins w:id="1604" w:author="張寶騌 CHANG,PAO-TSUNG" w:date="2022-06-02T14:30:00Z">
        <w:r w:rsidR="006F549F">
          <w:rPr>
            <w:rFonts w:hint="eastAsia"/>
          </w:rPr>
          <w:t>，</w:t>
        </w:r>
      </w:ins>
      <w:r w:rsidR="00AD1106">
        <w:rPr>
          <w:rFonts w:hint="eastAsia"/>
        </w:rPr>
        <w:t>利用平板等裝置亦能</w:t>
      </w:r>
      <w:r w:rsidR="00C55EB4">
        <w:rPr>
          <w:rFonts w:hint="eastAsia"/>
        </w:rPr>
        <w:t>真實呈現其空間感與互動性</w:t>
      </w:r>
      <w:ins w:id="1605" w:author="張寶騌 CHANG,PAO-TSUNG" w:date="2022-06-15T18:15:00Z">
        <w:r w:rsidR="00731047">
          <w:rPr>
            <w:rFonts w:hint="eastAsia"/>
          </w:rPr>
          <w:t>。</w:t>
        </w:r>
      </w:ins>
    </w:p>
    <w:p w14:paraId="45AA5FD6" w14:textId="5E05E378" w:rsidR="00664815" w:rsidRDefault="00C977EE" w:rsidP="00402C5C">
      <w:pPr>
        <w:ind w:leftChars="83" w:left="199" w:firstLineChars="83" w:firstLine="199"/>
        <w:jc w:val="center"/>
        <w:rPr>
          <w:ins w:id="1606" w:author="張寶騌 CHANG,PAO-TSUNG" w:date="2022-06-02T14:52:00Z"/>
        </w:rPr>
      </w:pPr>
      <w:ins w:id="1607" w:author="張寶騌 CHANG,PAO-TSUNG" w:date="2022-06-02T14:53:00Z">
        <w:r>
          <w:rPr>
            <w:noProof/>
          </w:rPr>
          <w:lastRenderedPageBreak/>
          <w:drawing>
            <wp:inline distT="0" distB="0" distL="0" distR="0" wp14:anchorId="22F458DF" wp14:editId="03F67199">
              <wp:extent cx="3657600" cy="1984687"/>
              <wp:effectExtent l="0" t="0" r="0" b="0"/>
              <wp:docPr id="2723" name="圖片 2723" descr="一張含有 文字, 公車, 個人, 室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 name="圖片 2723" descr="一張含有 文字, 公車, 個人, 室外 的圖片&#10;&#10;自動產生的描述"/>
                      <pic:cNvPicPr/>
                    </pic:nvPicPr>
                    <pic:blipFill>
                      <a:blip r:embed="rId36"/>
                      <a:stretch>
                        <a:fillRect/>
                      </a:stretch>
                    </pic:blipFill>
                    <pic:spPr>
                      <a:xfrm>
                        <a:off x="0" y="0"/>
                        <a:ext cx="3691190" cy="2002914"/>
                      </a:xfrm>
                      <a:prstGeom prst="rect">
                        <a:avLst/>
                      </a:prstGeom>
                    </pic:spPr>
                  </pic:pic>
                </a:graphicData>
              </a:graphic>
            </wp:inline>
          </w:drawing>
        </w:r>
      </w:ins>
    </w:p>
    <w:p w14:paraId="39C21FFC" w14:textId="71E00F87" w:rsidR="00C977EE" w:rsidRDefault="00C977EE">
      <w:pPr>
        <w:pStyle w:val="ac"/>
        <w:spacing w:after="180"/>
      </w:pPr>
      <w:bookmarkStart w:id="1608" w:name="_Toc106974273"/>
      <w:ins w:id="1609" w:author="張寶騌 CHANG,PAO-TSUNG" w:date="2022-06-02T14:52: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1</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8</w:t>
      </w:r>
      <w:r w:rsidR="009700FF">
        <w:fldChar w:fldCharType="end"/>
      </w:r>
      <w:r w:rsidR="00B131A5">
        <w:rPr>
          <w:rFonts w:hint="eastAsia"/>
        </w:rPr>
        <w:t xml:space="preserve"> </w:t>
      </w:r>
      <w:ins w:id="1610" w:author="張寶騌 CHANG,PAO-TSUNG" w:date="2022-06-02T14:54:00Z">
        <w:r>
          <w:rPr>
            <w:rFonts w:hint="eastAsia"/>
          </w:rPr>
          <w:t>設計模型模擬呈現於行動裝置</w:t>
        </w:r>
      </w:ins>
      <w:bookmarkEnd w:id="1608"/>
    </w:p>
    <w:p w14:paraId="66DAEFF9" w14:textId="78350709" w:rsidR="007C6FA6" w:rsidRDefault="007C6FA6" w:rsidP="007C6FA6">
      <w:pPr>
        <w:ind w:left="480" w:firstLine="480"/>
      </w:pPr>
    </w:p>
    <w:p w14:paraId="177E4872" w14:textId="62AE0BB6" w:rsidR="007C6FA6" w:rsidRPr="009700FF" w:rsidRDefault="007C6FA6" w:rsidP="007C6FA6">
      <w:pPr>
        <w:ind w:left="480" w:firstLine="480"/>
      </w:pPr>
    </w:p>
    <w:p w14:paraId="60F6D074" w14:textId="3871A907" w:rsidR="002273D4" w:rsidRDefault="002273D4" w:rsidP="002273D4">
      <w:pPr>
        <w:pStyle w:val="21"/>
        <w:spacing w:before="360" w:afterLines="50" w:after="180"/>
        <w:rPr>
          <w:ins w:id="1611" w:author="張寶騌 CHANG,PAO-TSUNG" w:date="2022-06-02T21:48:00Z"/>
        </w:rPr>
      </w:pPr>
      <w:ins w:id="1612" w:author="張寶騌 CHANG,PAO-TSUNG" w:date="2022-06-02T21:49:00Z">
        <w:r>
          <w:rPr>
            <w:rFonts w:hint="eastAsia"/>
          </w:rPr>
          <w:t xml:space="preserve"> </w:t>
        </w:r>
        <w:bookmarkStart w:id="1613" w:name="_Toc107005812"/>
        <w:r>
          <w:rPr>
            <w:rFonts w:hint="eastAsia"/>
          </w:rPr>
          <w:t>小結</w:t>
        </w:r>
      </w:ins>
      <w:bookmarkEnd w:id="1613"/>
    </w:p>
    <w:p w14:paraId="4840B6BC" w14:textId="6C419C09" w:rsidR="001075A5" w:rsidRDefault="00186615" w:rsidP="004B5446">
      <w:pPr>
        <w:ind w:left="480" w:firstLine="480"/>
        <w:rPr>
          <w:ins w:id="1614" w:author="張寶騌 CHANG,PAO-TSUNG" w:date="2022-06-21T21:31:00Z"/>
        </w:rPr>
      </w:pPr>
      <w:del w:id="1615" w:author="張寶騌 CHANG,PAO-TSUNG" w:date="2022-06-02T14:54:00Z">
        <w:r w:rsidDel="00C977EE">
          <w:fldChar w:fldCharType="begin">
            <w:fldData xml:space="preserve">PEVuZE5vdGU+PENpdGU+PEF1dGhvcj5TYWtkaXJhdCBLYWV3dW5ydWVuPC9BdXRob3I+PFllYXI+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</w:fldData>
          </w:fldChar>
        </w:r>
      </w:del>
      <w:r w:rsidR="004846B4">
        <w:instrText xml:space="preserve"> ADDIN EN.CITE </w:instrText>
      </w:r>
      <w:r w:rsidR="004846B4">
        <w:fldChar w:fldCharType="begin">
          <w:fldData xml:space="preserve">PEVuZE5vdGU+PENpdGU+PEF1dGhvcj5TYWtkaXJhdCBLYWV3dW5ydWVuPC9BdXRob3I+PFllYXI+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</w:fldData>
        </w:fldChar>
      </w:r>
      <w:r w:rsidR="004846B4">
        <w:instrText xml:space="preserve"> ADDIN EN.CITE.DATA </w:instrText>
      </w:r>
      <w:r w:rsidR="004846B4">
        <w:fldChar w:fldCharType="end"/>
      </w:r>
      <w:del w:id="1616" w:author="張寶騌 CHANG,PAO-TSUNG" w:date="2022-06-02T14:54:00Z">
        <w:r w:rsidDel="00C977EE">
          <w:fldChar w:fldCharType="separate"/>
        </w:r>
      </w:del>
      <w:r w:rsidR="004846B4">
        <w:rPr>
          <w:noProof/>
        </w:rPr>
        <w:t>[8, 16]</w:t>
      </w:r>
      <w:del w:id="1617" w:author="張寶騌 CHANG,PAO-TSUNG" w:date="2022-06-02T14:54:00Z">
        <w:r w:rsidDel="00C977EE">
          <w:fldChar w:fldCharType="end"/>
        </w:r>
      </w:del>
      <w:ins w:id="1618" w:author="張寶騌 CHANG,PAO-TSUNG" w:date="2022-05-14T13:40:00Z">
        <w:r w:rsidR="00C635C9" w:rsidRPr="00C635C9">
          <w:rPr>
            <w:rFonts w:hint="eastAsia"/>
          </w:rPr>
          <w:t>由前述的文獻</w:t>
        </w:r>
      </w:ins>
      <w:ins w:id="1619" w:author="張寶騌 CHANG,PAO-TSUNG" w:date="2022-06-21T21:28:00Z">
        <w:r w:rsidR="00E5681B">
          <w:rPr>
            <w:rFonts w:hint="eastAsia"/>
          </w:rPr>
          <w:t>回顧與研究範圍中</w:t>
        </w:r>
      </w:ins>
      <w:ins w:id="1620" w:author="張寶騌 CHANG,PAO-TSUNG" w:date="2022-05-14T13:40:00Z">
        <w:r w:rsidR="00C635C9" w:rsidRPr="00C635C9">
          <w:rPr>
            <w:rFonts w:hint="eastAsia"/>
          </w:rPr>
          <w:t>，</w:t>
        </w:r>
      </w:ins>
      <w:ins w:id="1621" w:author="張寶騌 CHANG,PAO-TSUNG" w:date="2022-06-21T21:36:00Z">
        <w:r w:rsidR="004B5446">
          <w:rPr>
            <w:rFonts w:hint="eastAsia"/>
          </w:rPr>
          <w:t>總結軌道狀態監測目的以及使用工具</w:t>
        </w:r>
      </w:ins>
      <w:ins w:id="1622" w:author="張寶騌 CHANG,PAO-TSUNG" w:date="2022-06-21T21:37:00Z">
        <w:r w:rsidR="004B5446">
          <w:rPr>
            <w:rFonts w:hint="eastAsia"/>
          </w:rPr>
          <w:t>。本研究</w:t>
        </w:r>
      </w:ins>
      <w:ins w:id="1623" w:author="張寶騌 CHANG,PAO-TSUNG" w:date="2022-06-21T21:36:00Z">
        <w:r w:rsidR="004B5446">
          <w:rPr>
            <w:rFonts w:hint="eastAsia"/>
          </w:rPr>
          <w:t>計畫監測列車通過</w:t>
        </w:r>
      </w:ins>
      <w:ins w:id="1624" w:author="張寶騌 CHANG,PAO-TSUNG" w:date="2022-06-21T21:37:00Z">
        <w:r w:rsidR="004B5446">
          <w:rPr>
            <w:rFonts w:hint="eastAsia"/>
          </w:rPr>
          <w:t>道碴</w:t>
        </w:r>
      </w:ins>
      <w:ins w:id="1625" w:author="張寶騌 CHANG,PAO-TSUNG" w:date="2022-06-21T21:38:00Z">
        <w:r w:rsidR="004B5446">
          <w:rPr>
            <w:rFonts w:hint="eastAsia"/>
          </w:rPr>
          <w:t>軌道</w:t>
        </w:r>
      </w:ins>
      <w:ins w:id="1626" w:author="張寶騌 CHANG,PAO-TSUNG" w:date="2022-06-21T21:36:00Z">
        <w:r w:rsidR="004B5446">
          <w:rPr>
            <w:rFonts w:hint="eastAsia"/>
          </w:rPr>
          <w:t>時</w:t>
        </w:r>
      </w:ins>
      <w:ins w:id="1627" w:author="張寶騌 CHANG,PAO-TSUNG" w:date="2022-06-21T21:38:00Z">
        <w:r w:rsidR="004B5446">
          <w:rPr>
            <w:rFonts w:hint="eastAsia"/>
          </w:rPr>
          <w:t>，</w:t>
        </w:r>
      </w:ins>
      <w:ins w:id="1628" w:author="張寶騌 CHANG,PAO-TSUNG" w:date="2022-06-21T21:36:00Z">
        <w:r w:rsidR="004B5446">
          <w:rPr>
            <w:rFonts w:hint="eastAsia"/>
          </w:rPr>
          <w:t>產生的動態橫向阻力值、軌道振動加速度以及鋼軌的應變情形。由於這些測量值尚無明確的規範值，因此僅是希望透過這些數值更加了解軌道狀況，並透過監測觀察其數值變化的趨勢。</w:t>
        </w:r>
      </w:ins>
    </w:p>
    <w:p w14:paraId="337BFE96" w14:textId="183265AD" w:rsidR="00FB198E" w:rsidRDefault="004B5446" w:rsidP="00C635C9">
      <w:pPr>
        <w:ind w:left="480" w:firstLine="480"/>
        <w:rPr>
          <w:ins w:id="1629" w:author="張寶騌 CHANG,PAO-TSUNG" w:date="2022-06-21T21:49:00Z"/>
        </w:rPr>
      </w:pPr>
      <w:ins w:id="1630" w:author="張寶騌 CHANG,PAO-TSUNG" w:date="2022-06-21T21:40:00Z">
        <w:r>
          <w:rPr>
            <w:rFonts w:hint="eastAsia"/>
          </w:rPr>
          <w:t>在</w:t>
        </w:r>
        <w:proofErr w:type="gramStart"/>
        <w:r>
          <w:rPr>
            <w:rFonts w:hint="eastAsia"/>
          </w:rPr>
          <w:t>使用物聯網</w:t>
        </w:r>
        <w:proofErr w:type="gramEnd"/>
        <w:r>
          <w:rPr>
            <w:rFonts w:hint="eastAsia"/>
          </w:rPr>
          <w:t>工具的部分，文獻</w:t>
        </w:r>
      </w:ins>
      <w:ins w:id="1631" w:author="張寶騌 CHANG,PAO-TSUNG" w:date="2022-05-14T13:40:00Z">
        <w:r w:rsidR="00C635C9" w:rsidRPr="00C635C9">
          <w:rPr>
            <w:rFonts w:hint="eastAsia"/>
          </w:rPr>
          <w:t>多數利用</w:t>
        </w:r>
        <w:r w:rsidR="00C635C9" w:rsidRPr="00C635C9">
          <w:rPr>
            <w:rFonts w:hint="eastAsia"/>
          </w:rPr>
          <w:t>Arduino</w:t>
        </w:r>
        <w:r w:rsidR="00C635C9" w:rsidRPr="00C635C9">
          <w:rPr>
            <w:rFonts w:hint="eastAsia"/>
          </w:rPr>
          <w:t>與相關模組作為環境監測站，並結合各種無線通訊技術</w:t>
        </w:r>
      </w:ins>
      <w:ins w:id="1632" w:author="張寶騌 CHANG,PAO-TSUNG" w:date="2022-05-28T10:42:00Z">
        <w:r w:rsidR="00B46E01">
          <w:rPr>
            <w:rFonts w:hint="eastAsia"/>
          </w:rPr>
          <w:t>(</w:t>
        </w:r>
        <w:r w:rsidR="00B46E01">
          <w:rPr>
            <w:rFonts w:hint="eastAsia"/>
          </w:rPr>
          <w:t>如</w:t>
        </w:r>
        <w:r w:rsidR="00B46E01">
          <w:rPr>
            <w:rFonts w:hint="eastAsia"/>
          </w:rPr>
          <w:t>:</w:t>
        </w:r>
      </w:ins>
      <w:ins w:id="1633" w:author="張寶騌 CHANG,PAO-TSUNG" w:date="2022-05-28T10:43:00Z">
        <w:r w:rsidR="00B46E01">
          <w:t xml:space="preserve"> </w:t>
        </w:r>
      </w:ins>
      <w:proofErr w:type="spellStart"/>
      <w:ins w:id="1634" w:author="張寶騌 CHANG,PAO-TSUNG" w:date="2022-05-28T10:42:00Z">
        <w:r w:rsidR="00B46E01">
          <w:t>X</w:t>
        </w:r>
      </w:ins>
      <w:ins w:id="1635" w:author="張寶騌 CHANG,PAO-TSUNG" w:date="2022-05-28T10:43:00Z">
        <w:r w:rsidR="00B46E01">
          <w:t>Bee</w:t>
        </w:r>
        <w:proofErr w:type="spellEnd"/>
        <w:r w:rsidR="00B46E01">
          <w:rPr>
            <w:rFonts w:hint="eastAsia"/>
          </w:rPr>
          <w:t>與</w:t>
        </w:r>
        <w:r w:rsidR="00B46E01">
          <w:rPr>
            <w:rFonts w:hint="eastAsia"/>
          </w:rPr>
          <w:t>L</w:t>
        </w:r>
        <w:r w:rsidR="00B46E01">
          <w:t>PWA</w:t>
        </w:r>
        <w:r w:rsidR="00B46E01">
          <w:rPr>
            <w:rFonts w:hint="eastAsia"/>
          </w:rPr>
          <w:t>等</w:t>
        </w:r>
      </w:ins>
      <w:ins w:id="1636" w:author="張寶騌 CHANG,PAO-TSUNG" w:date="2022-05-28T10:42:00Z">
        <w:r w:rsidR="00B46E01">
          <w:rPr>
            <w:rFonts w:hint="eastAsia"/>
          </w:rPr>
          <w:t>)</w:t>
        </w:r>
      </w:ins>
      <w:ins w:id="1637" w:author="張寶騌 CHANG,PAO-TSUNG" w:date="2022-05-14T13:40:00Z">
        <w:r w:rsidR="00C635C9">
          <w:rPr>
            <w:rFonts w:hint="eastAsia"/>
          </w:rPr>
          <w:t>來</w:t>
        </w:r>
        <w:proofErr w:type="gramStart"/>
        <w:r w:rsidR="00C635C9">
          <w:rPr>
            <w:rFonts w:hint="eastAsia"/>
          </w:rPr>
          <w:t>達到物聯網</w:t>
        </w:r>
        <w:proofErr w:type="gramEnd"/>
        <w:r w:rsidR="00C635C9">
          <w:rPr>
            <w:rFonts w:hint="eastAsia"/>
          </w:rPr>
          <w:t>的目的</w:t>
        </w:r>
      </w:ins>
      <w:ins w:id="1638" w:author="張寶騌 CHANG,PAO-TSUNG" w:date="2022-06-21T21:49:00Z">
        <w:r w:rsidR="00FB198E">
          <w:rPr>
            <w:rFonts w:hint="eastAsia"/>
          </w:rPr>
          <w:t>。</w:t>
        </w:r>
      </w:ins>
      <w:ins w:id="1639" w:author="張寶騌 CHANG,PAO-TSUNG" w:date="2022-06-21T21:50:00Z">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接</w:t>
        </w:r>
      </w:ins>
      <w:ins w:id="1640" w:author="張寶騌 CHANG,PAO-TSUNG" w:date="2022-06-21T21:51:00Z">
        <w:r w:rsidR="00FB198E">
          <w:rPr>
            <w:rFonts w:hint="eastAsia"/>
          </w:rPr>
          <w:t>三軸加速計、</w:t>
        </w:r>
        <w:r w:rsidR="0046527C">
          <w:rPr>
            <w:rFonts w:hint="eastAsia"/>
          </w:rPr>
          <w:t>重量感測器、應變計</w:t>
        </w:r>
      </w:ins>
      <w:ins w:id="1641" w:author="張寶騌 CHANG,PAO-TSUNG" w:date="2022-06-21T21:52:00Z">
        <w:r w:rsidR="0046527C">
          <w:rPr>
            <w:rFonts w:hint="eastAsia"/>
          </w:rPr>
          <w:t>等</w:t>
        </w:r>
      </w:ins>
      <w:ins w:id="1642" w:author="張寶騌 CHANG,PAO-TSUNG" w:date="2022-06-21T21:50:00Z">
        <w:r w:rsidR="00FB198E">
          <w:rPr>
            <w:rFonts w:hint="eastAsia"/>
          </w:rPr>
          <w:t>感測元件</w:t>
        </w:r>
      </w:ins>
      <w:ins w:id="1643" w:author="張寶騌 CHANG,PAO-TSUNG" w:date="2022-06-21T21:52:00Z">
        <w:r w:rsidR="0046527C">
          <w:rPr>
            <w:rFonts w:hint="eastAsia"/>
          </w:rPr>
          <w:t>，</w:t>
        </w:r>
      </w:ins>
      <w:ins w:id="1644" w:author="張寶騌 CHANG,PAO-TSUNG" w:date="2022-06-21T21:53:00Z">
        <w:r w:rsidR="0046527C">
          <w:rPr>
            <w:rFonts w:hint="eastAsia"/>
          </w:rPr>
          <w:t>並</w:t>
        </w:r>
      </w:ins>
      <w:ins w:id="1645" w:author="張寶騌 CHANG,PAO-TSUNG" w:date="2022-06-21T21:54:00Z">
        <w:r w:rsidR="0046527C">
          <w:rPr>
            <w:rFonts w:hint="eastAsia"/>
          </w:rPr>
          <w:t>使用</w:t>
        </w:r>
        <w:r w:rsidR="0046527C" w:rsidRPr="00C635C9">
          <w:rPr>
            <w:rFonts w:hint="eastAsia"/>
          </w:rPr>
          <w:t>無線通訊</w:t>
        </w:r>
      </w:ins>
      <w:ins w:id="1646" w:author="張寶騌 CHANG,PAO-TSUNG" w:date="2022-06-21T21:55:00Z">
        <w:r w:rsidR="0046527C">
          <w:rPr>
            <w:rFonts w:hint="eastAsia"/>
          </w:rPr>
          <w:t>作為傳輸工具。</w:t>
        </w:r>
      </w:ins>
    </w:p>
    <w:p w14:paraId="7361F9E6" w14:textId="1BF61044" w:rsidR="00076082" w:rsidRDefault="0046527C" w:rsidP="00C635C9">
      <w:pPr>
        <w:ind w:left="480" w:firstLine="480"/>
        <w:rPr>
          <w:ins w:id="1647" w:author="張寶騌 CHANG,PAO-TSUNG" w:date="2022-06-21T22:00:00Z"/>
        </w:rPr>
      </w:pPr>
      <w:ins w:id="1648" w:author="張寶騌 CHANG,PAO-TSUNG" w:date="2022-06-21T21:56:00Z">
        <w:r>
          <w:rPr>
            <w:rFonts w:hint="eastAsia"/>
          </w:rPr>
          <w:t>在</w:t>
        </w:r>
      </w:ins>
      <w:r w:rsidR="00812AE8">
        <w:rPr>
          <w:rFonts w:hint="eastAsia"/>
        </w:rPr>
        <w:t>互動平台</w:t>
      </w:r>
      <w:ins w:id="1649" w:author="張寶騌 CHANG,PAO-TSUNG" w:date="2022-06-21T21:56:00Z">
        <w:r>
          <w:rPr>
            <w:rFonts w:hint="eastAsia"/>
          </w:rPr>
          <w:t>方面，</w:t>
        </w:r>
      </w:ins>
      <w:ins w:id="1650" w:author="張寶騌 CHANG,PAO-TSUNG" w:date="2022-06-21T21:58:00Z">
        <w:r w:rsidR="00076082">
          <w:rPr>
            <w:rFonts w:hint="eastAsia"/>
          </w:rPr>
          <w:t>本研究亦採用與</w:t>
        </w:r>
      </w:ins>
      <w:ins w:id="1651" w:author="張寶騌 CHANG,PAO-TSUNG" w:date="2022-06-21T21:56:00Z">
        <w:r>
          <w:rPr>
            <w:rFonts w:hint="eastAsia"/>
          </w:rPr>
          <w:t>文獻</w:t>
        </w:r>
      </w:ins>
      <w:ins w:id="1652" w:author="張寶騌 CHANG,PAO-TSUNG" w:date="2022-06-21T21:58:00Z">
        <w:r w:rsidR="00076082">
          <w:rPr>
            <w:rFonts w:hint="eastAsia"/>
          </w:rPr>
          <w:t>所</w:t>
        </w:r>
      </w:ins>
      <w:ins w:id="1653" w:author="張寶騌 CHANG,PAO-TSUNG" w:date="2022-06-21T21:59:00Z">
        <w:r w:rsidR="00076082">
          <w:rPr>
            <w:rFonts w:hint="eastAsia"/>
          </w:rPr>
          <w:t>回顧</w:t>
        </w:r>
      </w:ins>
      <w:ins w:id="1654" w:author="張寶騌 CHANG,PAO-TSUNG" w:date="2022-06-21T21:58:00Z">
        <w:r w:rsidR="00076082">
          <w:rPr>
            <w:rFonts w:hint="eastAsia"/>
          </w:rPr>
          <w:t>的工具，</w:t>
        </w:r>
      </w:ins>
      <w:ins w:id="1655" w:author="張寶騌 CHANG,PAO-TSUNG" w:date="2022-06-21T21:57:00Z">
        <w:r w:rsidR="00076082">
          <w:rPr>
            <w:rFonts w:hint="eastAsia"/>
          </w:rPr>
          <w:t>使用</w:t>
        </w:r>
        <w:r w:rsidR="00076082">
          <w:rPr>
            <w:rFonts w:hint="eastAsia"/>
          </w:rPr>
          <w:t>U</w:t>
        </w:r>
        <w:r w:rsidR="00076082">
          <w:t>nity</w:t>
        </w:r>
      </w:ins>
      <w:r w:rsidR="00812AE8">
        <w:rPr>
          <w:rFonts w:hint="eastAsia"/>
        </w:rPr>
        <w:t>作為開發工具</w:t>
      </w:r>
      <w:ins w:id="1656" w:author="張寶騌 CHANG,PAO-TSUNG" w:date="2022-06-21T21:57:00Z">
        <w:r w:rsidR="00076082">
          <w:rPr>
            <w:rFonts w:hint="eastAsia"/>
          </w:rPr>
          <w:t>，</w:t>
        </w:r>
      </w:ins>
      <w:ins w:id="1657" w:author="張寶騌 CHANG,PAO-TSUNG" w:date="2022-05-14T13:41:00Z">
        <w:r w:rsidR="00C635C9">
          <w:rPr>
            <w:rFonts w:hint="eastAsia"/>
          </w:rPr>
          <w:t>然後</w:t>
        </w:r>
      </w:ins>
      <w:ins w:id="1658" w:author="張寶騌 CHANG,PAO-TSUNG" w:date="2022-06-15T23:08:00Z">
        <w:r w:rsidR="009E4B16">
          <w:rPr>
            <w:rFonts w:hint="eastAsia"/>
          </w:rPr>
          <w:t>針對所</w:t>
        </w:r>
        <w:r w:rsidR="00C34354">
          <w:rPr>
            <w:rFonts w:hint="eastAsia"/>
          </w:rPr>
          <w:t>監測的物件</w:t>
        </w:r>
      </w:ins>
      <w:ins w:id="1659" w:author="張寶騌 CHANG,PAO-TSUNG" w:date="2022-06-15T23:09:00Z">
        <w:r w:rsidR="00C34354">
          <w:rPr>
            <w:rFonts w:hint="eastAsia"/>
          </w:rPr>
          <w:t>選擇</w:t>
        </w:r>
      </w:ins>
      <w:ins w:id="1660" w:author="張寶騌 CHANG,PAO-TSUNG" w:date="2022-05-14T13:41:00Z">
        <w:r w:rsidR="00C635C9">
          <w:rPr>
            <w:rFonts w:hint="eastAsia"/>
          </w:rPr>
          <w:t>相對應的</w:t>
        </w:r>
      </w:ins>
      <w:ins w:id="1661" w:author="張寶騌 CHANG,PAO-TSUNG" w:date="2022-05-14T13:42:00Z">
        <w:r w:rsidR="00C635C9">
          <w:rPr>
            <w:rFonts w:hint="eastAsia"/>
          </w:rPr>
          <w:t>軟體</w:t>
        </w:r>
      </w:ins>
      <w:ins w:id="1662" w:author="張寶騌 CHANG,PAO-TSUNG" w:date="2022-05-14T13:41:00Z">
        <w:r w:rsidR="00C635C9">
          <w:rPr>
            <w:rFonts w:hint="eastAsia"/>
          </w:rPr>
          <w:t>建模</w:t>
        </w:r>
      </w:ins>
      <w:ins w:id="1663" w:author="張寶騌 CHANG,PAO-TSUNG" w:date="2022-06-15T23:12:00Z">
        <w:r w:rsidR="00C34354">
          <w:rPr>
            <w:rFonts w:hint="eastAsia"/>
          </w:rPr>
          <w:t>，</w:t>
        </w:r>
      </w:ins>
      <w:ins w:id="1664" w:author="張寶騌 CHANG,PAO-TSUNG" w:date="2022-06-21T21:57:00Z">
        <w:r w:rsidR="00076082">
          <w:rPr>
            <w:rFonts w:hint="eastAsia"/>
          </w:rPr>
          <w:t>最後</w:t>
        </w:r>
      </w:ins>
      <w:ins w:id="1665" w:author="張寶騌 CHANG,PAO-TSUNG" w:date="2022-06-02T14:57:00Z">
        <w:r w:rsidR="00C977EE">
          <w:rPr>
            <w:rFonts w:hint="eastAsia"/>
          </w:rPr>
          <w:t>將</w:t>
        </w:r>
      </w:ins>
      <w:ins w:id="1666" w:author="張寶騌 CHANG,PAO-TSUNG" w:date="2022-06-15T17:39:00Z">
        <w:r w:rsidR="00E41159">
          <w:rPr>
            <w:rFonts w:hint="eastAsia"/>
          </w:rPr>
          <w:t>其</w:t>
        </w:r>
      </w:ins>
      <w:ins w:id="1667" w:author="張寶騌 CHANG,PAO-TSUNG" w:date="2022-06-02T14:57:00Z">
        <w:r w:rsidR="00C977EE">
          <w:rPr>
            <w:rFonts w:hint="eastAsia"/>
          </w:rPr>
          <w:t>模型匯入</w:t>
        </w:r>
      </w:ins>
      <w:ins w:id="1668" w:author="張寶騌 CHANG,PAO-TSUNG" w:date="2022-06-02T14:56:00Z">
        <w:r w:rsidR="00C977EE">
          <w:rPr>
            <w:rFonts w:hint="eastAsia"/>
          </w:rPr>
          <w:t>U</w:t>
        </w:r>
        <w:r w:rsidR="00C977EE">
          <w:t>nity</w:t>
        </w:r>
      </w:ins>
      <w:ins w:id="1669" w:author="張寶騌 CHANG,PAO-TSUNG" w:date="2022-06-02T14:57:00Z">
        <w:r w:rsidR="00A21BEA">
          <w:rPr>
            <w:rFonts w:hint="eastAsia"/>
          </w:rPr>
          <w:t>並建置</w:t>
        </w:r>
      </w:ins>
      <w:ins w:id="1670" w:author="張寶騌 CHANG,PAO-TSUNG" w:date="2022-06-02T14:58:00Z">
        <w:r w:rsidR="00A21BEA">
          <w:rPr>
            <w:rFonts w:hint="eastAsia"/>
          </w:rPr>
          <w:t>使用者介面，</w:t>
        </w:r>
      </w:ins>
      <w:ins w:id="1671" w:author="張寶騌 CHANG,PAO-TSUNG" w:date="2022-06-21T22:00:00Z">
        <w:r w:rsidR="00076082">
          <w:rPr>
            <w:rFonts w:hint="eastAsia"/>
          </w:rPr>
          <w:t>方便後續</w:t>
        </w:r>
      </w:ins>
      <w:ins w:id="1672" w:author="張寶騌 CHANG,PAO-TSUNG" w:date="2022-06-21T22:01:00Z">
        <w:r w:rsidR="00076082">
          <w:rPr>
            <w:rFonts w:hint="eastAsia"/>
          </w:rPr>
          <w:t>數據展示呈現與</w:t>
        </w:r>
        <w:r w:rsidR="00076082" w:rsidRPr="00076082">
          <w:rPr>
            <w:rFonts w:hint="eastAsia"/>
          </w:rPr>
          <w:t>提升模型與使用者的互動性</w:t>
        </w:r>
        <w:r w:rsidR="004E62F1">
          <w:rPr>
            <w:rFonts w:hint="eastAsia"/>
          </w:rPr>
          <w:t>，以達到視覺化管理的初步</w:t>
        </w:r>
      </w:ins>
      <w:ins w:id="1673" w:author="張寶騌 CHANG,PAO-TSUNG" w:date="2022-06-21T22:02:00Z">
        <w:r w:rsidR="004E62F1">
          <w:rPr>
            <w:rFonts w:hint="eastAsia"/>
          </w:rPr>
          <w:t>架構。</w:t>
        </w:r>
      </w:ins>
    </w:p>
    <w:p w14:paraId="60C51FBA" w14:textId="77777777" w:rsidR="00C635C9" w:rsidRPr="00C635C9" w:rsidRDefault="00C635C9">
      <w:pPr>
        <w:ind w:left="480" w:firstLine="480"/>
        <w:rPr>
          <w:ins w:id="1674" w:author="張寶騌 CHANG,PAO-TSUNG" w:date="2022-05-08T12:43:00Z"/>
        </w:rPr>
        <w:pPrChange w:id="1675" w:author="張寶騌 CHANG,PAO-TSUNG" w:date="2022-05-14T13:40:00Z">
          <w:pPr>
            <w:pStyle w:val="31"/>
            <w:spacing w:before="360" w:after="180"/>
          </w:pPr>
        </w:pPrChange>
      </w:pPr>
      <w:bookmarkStart w:id="1676" w:name="_Toc103337129"/>
      <w:bookmarkEnd w:id="1676"/>
    </w:p>
    <w:p w14:paraId="485F77FA" w14:textId="4DFCC69E" w:rsidR="00653B8F" w:rsidRPr="00793BDB" w:rsidDel="00307E9D" w:rsidRDefault="00653B8F">
      <w:pPr>
        <w:pStyle w:val="aa"/>
        <w:ind w:leftChars="0" w:firstLineChars="0" w:firstLine="480"/>
        <w:rPr>
          <w:del w:id="1677" w:author="張寶騌 CHANG,PAO-TSUNG" w:date="2022-04-26T19:47:00Z"/>
        </w:rPr>
        <w:pPrChange w:id="1678" w:author="張寶騌 CHANG,PAO-TSUNG" w:date="2022-04-26T15:52:00Z">
          <w:pPr>
            <w:pStyle w:val="aa"/>
            <w:ind w:leftChars="0" w:firstLineChars="0" w:firstLine="0"/>
          </w:pPr>
        </w:pPrChange>
      </w:pPr>
      <w:bookmarkStart w:id="1679" w:name="_Toc105773345"/>
      <w:bookmarkStart w:id="1680" w:name="_Toc106390670"/>
      <w:bookmarkStart w:id="1681" w:name="_Toc106814683"/>
      <w:bookmarkStart w:id="1682" w:name="_Toc106814923"/>
      <w:bookmarkStart w:id="1683" w:name="_Toc106974031"/>
      <w:bookmarkStart w:id="1684" w:name="_Toc106993592"/>
      <w:bookmarkStart w:id="1685" w:name="_Toc106993834"/>
      <w:bookmarkStart w:id="1686" w:name="_Toc107003327"/>
      <w:bookmarkStart w:id="1687" w:name="_Toc107003569"/>
      <w:bookmarkStart w:id="1688" w:name="_Toc107003809"/>
      <w:bookmarkStart w:id="1689" w:name="_Toc107005573"/>
      <w:bookmarkStart w:id="1690" w:name="_Toc107005813"/>
      <w:bookmarkEnd w:id="1679"/>
      <w:bookmarkEnd w:id="1680"/>
      <w:bookmarkEnd w:id="1681"/>
      <w:bookmarkEnd w:id="1682"/>
      <w:bookmarkEnd w:id="1683"/>
      <w:bookmarkEnd w:id="1684"/>
      <w:bookmarkEnd w:id="1685"/>
      <w:bookmarkEnd w:id="1686"/>
      <w:bookmarkEnd w:id="1687"/>
      <w:bookmarkEnd w:id="1688"/>
      <w:bookmarkEnd w:id="1689"/>
      <w:bookmarkEnd w:id="1690"/>
    </w:p>
    <w:p w14:paraId="0A62D73B" w14:textId="43ADDDDB" w:rsidR="00DF05F7" w:rsidDel="00513E81" w:rsidRDefault="00AE7819">
      <w:pPr>
        <w:pStyle w:val="1"/>
        <w:spacing w:after="360"/>
        <w:rPr>
          <w:del w:id="1691" w:author="張寶騌 CHANG,PAO-TSUNG" w:date="2022-04-29T16:17:00Z"/>
        </w:rPr>
      </w:pPr>
      <w:del w:id="1692" w:author="張寶騌 CHANG,PAO-TSUNG" w:date="2022-05-14T13:45:00Z">
        <w:r w:rsidRPr="00F037DC" w:rsidDel="008211FB">
          <w:br w:type="page"/>
        </w:r>
      </w:del>
      <w:del w:id="1693" w:author="張寶騌 CHANG,PAO-TSUNG" w:date="2022-04-29T16:17:00Z">
        <w:r w:rsidR="00CD54B3" w:rsidDel="00513E81">
          <w:rPr>
            <w:rFonts w:hint="eastAsia"/>
          </w:rPr>
          <w:delText xml:space="preserve">　</w:delText>
        </w:r>
        <w:r w:rsidR="00FA54B2" w:rsidDel="00513E81">
          <w:rPr>
            <w:rFonts w:hint="eastAsia"/>
          </w:rPr>
          <w:delText>文獻回顧</w:delText>
        </w:r>
      </w:del>
    </w:p>
    <w:p w14:paraId="0348528C" w14:textId="057B58BE" w:rsidR="00E171B3" w:rsidDel="00513E81" w:rsidRDefault="00E171B3">
      <w:pPr>
        <w:pStyle w:val="1"/>
        <w:spacing w:after="360"/>
        <w:rPr>
          <w:del w:id="1694" w:author="張寶騌 CHANG,PAO-TSUNG" w:date="2022-04-29T16:17:00Z"/>
        </w:rPr>
        <w:pPrChange w:id="1695" w:author="張寶騌 CHANG,PAO-TSUNG" w:date="2022-04-29T16:17:00Z">
          <w:pPr>
            <w:ind w:leftChars="0" w:left="0" w:firstLine="480"/>
            <w:jc w:val="both"/>
          </w:pPr>
        </w:pPrChange>
      </w:pPr>
      <w:del w:id="1696" w:author="張寶騌 CHANG,PAO-TSUNG" w:date="2022-04-29T16:17:00Z">
        <w:r w:rsidDel="00513E81">
          <w:rPr>
            <w:rFonts w:hint="eastAsia"/>
          </w:rPr>
          <w:delText>本研究為建置軌道</w:delText>
        </w:r>
        <w:r w:rsidDel="00513E81">
          <w:rPr>
            <w:rFonts w:hint="eastAsia"/>
          </w:rPr>
          <w:delText>BIM</w:delText>
        </w:r>
        <w:r w:rsidDel="00513E81">
          <w:rPr>
            <w:rFonts w:hint="eastAsia"/>
          </w:rPr>
          <w:delText>模型並運用於軌道養護之用，</w:delText>
        </w:r>
        <w:r w:rsidR="001F5D14" w:rsidDel="00513E81">
          <w:rPr>
            <w:rFonts w:hint="eastAsia"/>
          </w:rPr>
          <w:delText>因此對於</w:delText>
        </w:r>
        <w:r w:rsidR="008C2AC3" w:rsidDel="00513E81">
          <w:rPr>
            <w:rFonts w:hint="eastAsia"/>
          </w:rPr>
          <w:delText>B</w:delText>
        </w:r>
        <w:r w:rsidR="008C2AC3" w:rsidDel="00513E81">
          <w:delText>IM</w:delText>
        </w:r>
        <w:r w:rsidR="00183057" w:rsidDel="00513E81">
          <w:rPr>
            <w:rFonts w:hint="eastAsia"/>
          </w:rPr>
          <w:delText>技術與</w:delText>
        </w:r>
        <w:r w:rsidR="00130F3F" w:rsidDel="00513E81">
          <w:rPr>
            <w:rFonts w:hint="eastAsia"/>
          </w:rPr>
          <w:delText>目前</w:delText>
        </w:r>
        <w:r w:rsidR="008C2AC3" w:rsidDel="00513E81">
          <w:rPr>
            <w:rFonts w:hint="eastAsia"/>
          </w:rPr>
          <w:delText>於軌道方面的發展</w:delText>
        </w:r>
        <w:r w:rsidR="00130F3F" w:rsidDel="00513E81">
          <w:rPr>
            <w:rFonts w:hint="eastAsia"/>
          </w:rPr>
          <w:delText>現況</w:delText>
        </w:r>
        <w:r w:rsidR="001F5D14" w:rsidDel="00513E81">
          <w:rPr>
            <w:rFonts w:hint="eastAsia"/>
          </w:rPr>
          <w:delText>、</w:delText>
        </w:r>
        <w:r w:rsidR="00A02B6B" w:rsidDel="00513E81">
          <w:rPr>
            <w:rFonts w:hint="eastAsia"/>
          </w:rPr>
          <w:delText>如何</w:delText>
        </w:r>
        <w:r w:rsidDel="00513E81">
          <w:rPr>
            <w:rFonts w:hint="eastAsia"/>
          </w:rPr>
          <w:delText>針對既有建築物</w:delText>
        </w:r>
        <w:r w:rsidR="008C2AC3" w:rsidDel="00513E81">
          <w:rPr>
            <w:rFonts w:hint="eastAsia"/>
          </w:rPr>
          <w:delText>建置模型</w:delText>
        </w:r>
        <w:r w:rsidR="00410EE8" w:rsidDel="00513E81">
          <w:rPr>
            <w:rFonts w:hint="eastAsia"/>
          </w:rPr>
          <w:delText>與設施維護管理</w:delText>
        </w:r>
        <w:r w:rsidR="001F5D14" w:rsidDel="00513E81">
          <w:rPr>
            <w:rFonts w:hint="eastAsia"/>
          </w:rPr>
          <w:delText>相關</w:delText>
        </w:r>
        <w:r w:rsidR="006B03D6" w:rsidDel="00513E81">
          <w:rPr>
            <w:rFonts w:hint="eastAsia"/>
          </w:rPr>
          <w:delText>內容</w:delText>
        </w:r>
        <w:r w:rsidR="001F5D14" w:rsidDel="00513E81">
          <w:rPr>
            <w:rFonts w:hint="eastAsia"/>
          </w:rPr>
          <w:delText>進行回顧</w:delText>
        </w:r>
        <w:r w:rsidR="008C2AC3" w:rsidDel="00513E81">
          <w:rPr>
            <w:rFonts w:hint="eastAsia"/>
          </w:rPr>
          <w:delText>，</w:delText>
        </w:r>
        <w:r w:rsidR="00B063B7" w:rsidDel="00513E81">
          <w:rPr>
            <w:rFonts w:hint="eastAsia"/>
          </w:rPr>
          <w:delText>最後</w:delText>
        </w:r>
        <w:r w:rsidR="005D6028" w:rsidDel="00513E81">
          <w:rPr>
            <w:rFonts w:hint="eastAsia"/>
          </w:rPr>
          <w:delText>對於</w:delText>
        </w:r>
        <w:r w:rsidR="00794FD2" w:rsidDel="00513E81">
          <w:rPr>
            <w:rFonts w:hint="eastAsia"/>
          </w:rPr>
          <w:delText>智慧軌道</w:delText>
        </w:r>
        <w:r w:rsidR="00244B24" w:rsidDel="00513E81">
          <w:rPr>
            <w:rFonts w:hint="eastAsia"/>
          </w:rPr>
          <w:delText>相</w:delText>
        </w:r>
        <w:r w:rsidR="009A2089" w:rsidDel="00513E81">
          <w:rPr>
            <w:rFonts w:hint="eastAsia"/>
          </w:rPr>
          <w:delText>關</w:delText>
        </w:r>
        <w:r w:rsidR="000A0FFA" w:rsidDel="00513E81">
          <w:rPr>
            <w:rFonts w:hint="eastAsia"/>
          </w:rPr>
          <w:delText>運用</w:delText>
        </w:r>
        <w:r w:rsidR="005D6028" w:rsidDel="00513E81">
          <w:rPr>
            <w:rFonts w:hint="eastAsia"/>
          </w:rPr>
          <w:delText>進行了解</w:delText>
        </w:r>
        <w:r w:rsidR="00794FD2" w:rsidDel="00513E81">
          <w:rPr>
            <w:rFonts w:hint="eastAsia"/>
          </w:rPr>
          <w:delText>。</w:delText>
        </w:r>
        <w:bookmarkStart w:id="1697" w:name="_Toc103337130"/>
        <w:bookmarkStart w:id="1698" w:name="_Toc105773346"/>
        <w:bookmarkStart w:id="1699" w:name="_Toc106390671"/>
        <w:bookmarkStart w:id="1700" w:name="_Toc106814684"/>
        <w:bookmarkStart w:id="1701" w:name="_Toc106814924"/>
        <w:bookmarkStart w:id="1702" w:name="_Toc106974032"/>
        <w:bookmarkStart w:id="1703" w:name="_Toc106993593"/>
        <w:bookmarkStart w:id="1704" w:name="_Toc106993835"/>
        <w:bookmarkStart w:id="1705" w:name="_Toc107003328"/>
        <w:bookmarkStart w:id="1706" w:name="_Toc107003570"/>
        <w:bookmarkStart w:id="1707" w:name="_Toc107003810"/>
        <w:bookmarkStart w:id="1708" w:name="_Toc107005574"/>
        <w:bookmarkStart w:id="1709" w:name="_Toc107005814"/>
        <w:bookmarkEnd w:id="1697"/>
        <w:bookmarkEnd w:id="1698"/>
        <w:bookmarkEnd w:id="1699"/>
        <w:bookmarkEnd w:id="1700"/>
        <w:bookmarkEnd w:id="1701"/>
        <w:bookmarkEnd w:id="1702"/>
        <w:bookmarkEnd w:id="1703"/>
        <w:bookmarkEnd w:id="1704"/>
        <w:bookmarkEnd w:id="1705"/>
        <w:bookmarkEnd w:id="1706"/>
        <w:bookmarkEnd w:id="1707"/>
        <w:bookmarkEnd w:id="1708"/>
        <w:bookmarkEnd w:id="1709"/>
      </w:del>
    </w:p>
    <w:p w14:paraId="089368AE" w14:textId="109A7B4A" w:rsidR="005E61CC" w:rsidDel="00513E81" w:rsidRDefault="00CD54B3">
      <w:pPr>
        <w:pStyle w:val="1"/>
        <w:spacing w:after="360"/>
        <w:rPr>
          <w:del w:id="1710" w:author="張寶騌 CHANG,PAO-TSUNG" w:date="2022-04-29T16:17:00Z"/>
        </w:rPr>
        <w:pPrChange w:id="1711" w:author="張寶騌 CHANG,PAO-TSUNG" w:date="2022-04-29T16:17:00Z">
          <w:pPr>
            <w:pStyle w:val="21"/>
            <w:spacing w:before="360" w:afterLines="50" w:after="180"/>
          </w:pPr>
        </w:pPrChange>
      </w:pPr>
      <w:del w:id="1712" w:author="張寶騌 CHANG,PAO-TSUNG" w:date="2022-04-29T16:17:00Z">
        <w:r w:rsidDel="00513E81">
          <w:rPr>
            <w:rFonts w:hint="eastAsia"/>
          </w:rPr>
          <w:delText xml:space="preserve">　</w:delText>
        </w:r>
        <w:r w:rsidR="005E61CC" w:rsidDel="00513E81">
          <w:delText>BIM</w:delText>
        </w:r>
        <w:r w:rsidR="005E61CC" w:rsidDel="00513E81">
          <w:rPr>
            <w:rFonts w:hint="eastAsia"/>
          </w:rPr>
          <w:delText>簡介</w:delText>
        </w:r>
        <w:bookmarkStart w:id="1713" w:name="_Toc103337131"/>
        <w:bookmarkStart w:id="1714" w:name="_Toc105773347"/>
        <w:bookmarkStart w:id="1715" w:name="_Toc106390672"/>
        <w:bookmarkStart w:id="1716" w:name="_Toc106814685"/>
        <w:bookmarkStart w:id="1717" w:name="_Toc106814925"/>
        <w:bookmarkStart w:id="1718" w:name="_Toc106974033"/>
        <w:bookmarkStart w:id="1719" w:name="_Toc106993594"/>
        <w:bookmarkStart w:id="1720" w:name="_Toc106993836"/>
        <w:bookmarkStart w:id="1721" w:name="_Toc107003329"/>
        <w:bookmarkStart w:id="1722" w:name="_Toc107003571"/>
        <w:bookmarkStart w:id="1723" w:name="_Toc107003811"/>
        <w:bookmarkStart w:id="1724" w:name="_Toc107005575"/>
        <w:bookmarkStart w:id="1725" w:name="_Toc107005815"/>
        <w:bookmarkEnd w:id="1713"/>
        <w:bookmarkEnd w:id="1714"/>
        <w:bookmarkEnd w:id="1715"/>
        <w:bookmarkEnd w:id="1716"/>
        <w:bookmarkEnd w:id="1717"/>
        <w:bookmarkEnd w:id="1718"/>
        <w:bookmarkEnd w:id="1719"/>
        <w:bookmarkEnd w:id="1720"/>
        <w:bookmarkEnd w:id="1721"/>
        <w:bookmarkEnd w:id="1722"/>
        <w:bookmarkEnd w:id="1723"/>
        <w:bookmarkEnd w:id="1724"/>
        <w:bookmarkEnd w:id="1725"/>
      </w:del>
    </w:p>
    <w:p w14:paraId="1A2387F3" w14:textId="35630C7E" w:rsidR="00CD5897" w:rsidDel="00513E81" w:rsidRDefault="0019664F">
      <w:pPr>
        <w:pStyle w:val="1"/>
        <w:spacing w:after="360"/>
        <w:rPr>
          <w:del w:id="1726" w:author="張寶騌 CHANG,PAO-TSUNG" w:date="2022-04-29T16:17:00Z"/>
        </w:rPr>
        <w:pPrChange w:id="1727" w:author="張寶騌 CHANG,PAO-TSUNG" w:date="2022-04-29T16:17:00Z">
          <w:pPr>
            <w:ind w:left="480" w:firstLine="480"/>
            <w:jc w:val="both"/>
          </w:pPr>
        </w:pPrChange>
      </w:pPr>
      <w:del w:id="1728" w:author="張寶騌 CHANG,PAO-TSUNG" w:date="2022-04-29T16:17:00Z">
        <w:r w:rsidRPr="0019664F" w:rsidDel="00513E81">
          <w:rPr>
            <w:rFonts w:hint="eastAsia"/>
          </w:rPr>
          <w:delText>建築資訊模型</w:delText>
        </w:r>
        <w:r w:rsidRPr="0019664F" w:rsidDel="00513E81">
          <w:rPr>
            <w:rFonts w:hint="eastAsia"/>
          </w:rPr>
          <w:delText>BIM</w:delText>
        </w:r>
        <w:r w:rsidRPr="0019664F" w:rsidDel="00513E81">
          <w:rPr>
            <w:rFonts w:hint="eastAsia"/>
          </w:rPr>
          <w:delText>（</w:delText>
        </w:r>
        <w:r w:rsidRPr="0019664F" w:rsidDel="00513E81">
          <w:rPr>
            <w:rFonts w:hint="eastAsia"/>
          </w:rPr>
          <w:delText>Building Information Modeling</w:delText>
        </w:r>
        <w:r w:rsidRPr="0019664F" w:rsidDel="00513E81">
          <w:rPr>
            <w:rFonts w:hint="eastAsia"/>
          </w:rPr>
          <w:delText>）</w:delText>
        </w:r>
        <w:r w:rsidDel="00513E81">
          <w:rPr>
            <w:rFonts w:hint="eastAsia"/>
          </w:rPr>
          <w:delText>，是</w:delText>
        </w:r>
        <w:r w:rsidR="009E4BFF" w:rsidDel="00513E81">
          <w:rPr>
            <w:rFonts w:hint="eastAsia"/>
          </w:rPr>
          <w:delText>指</w:delText>
        </w:r>
        <w:r w:rsidR="00A662BD" w:rsidDel="00513E81">
          <w:rPr>
            <w:rFonts w:hint="eastAsia"/>
          </w:rPr>
          <w:delText>於</w:delText>
        </w:r>
        <w:r w:rsidR="00C67E73" w:rsidDel="00513E81">
          <w:rPr>
            <w:rFonts w:hint="eastAsia"/>
          </w:rPr>
          <w:delText>建築工程</w:delText>
        </w:r>
        <w:r w:rsidR="007A6745" w:rsidDel="00513E81">
          <w:rPr>
            <w:rFonts w:hint="eastAsia"/>
          </w:rPr>
          <w:delText>設施</w:delText>
        </w:r>
        <w:r w:rsidDel="00513E81">
          <w:rPr>
            <w:rFonts w:hint="eastAsia"/>
          </w:rPr>
          <w:delText>如建築物、橋梁等的生命週期中，</w:delText>
        </w:r>
        <w:r w:rsidRPr="0019664F" w:rsidDel="00513E81">
          <w:rPr>
            <w:rFonts w:hint="eastAsia"/>
          </w:rPr>
          <w:delText>創建與維護設施</w:delText>
        </w:r>
        <w:r w:rsidR="00237383" w:rsidDel="00513E81">
          <w:rPr>
            <w:rFonts w:hint="eastAsia"/>
          </w:rPr>
          <w:delText>的</w:delText>
        </w:r>
        <w:r w:rsidRPr="0019664F" w:rsidDel="00513E81">
          <w:rPr>
            <w:rFonts w:hint="eastAsia"/>
          </w:rPr>
          <w:delText>數位資訊及其工程應用的技術。</w:delText>
        </w:r>
        <w:r w:rsidR="00A96083" w:rsidDel="00513E81">
          <w:rPr>
            <w:rFonts w:hint="eastAsia"/>
          </w:rPr>
          <w:delText>簡單來說，</w:delText>
        </w:r>
        <w:r w:rsidR="00A96083" w:rsidDel="00513E81">
          <w:rPr>
            <w:rFonts w:hint="eastAsia"/>
          </w:rPr>
          <w:delText>B</w:delText>
        </w:r>
        <w:r w:rsidR="00A96083" w:rsidDel="00513E81">
          <w:delText>IM</w:delText>
        </w:r>
        <w:r w:rsidR="00A96083" w:rsidDel="00513E81">
          <w:rPr>
            <w:rFonts w:hint="eastAsia"/>
          </w:rPr>
          <w:delText>技術是建置一個虛擬模型來模擬真實建物，</w:delText>
        </w:r>
        <w:r w:rsidR="00E01FCF" w:rsidDel="00513E81">
          <w:rPr>
            <w:rFonts w:hint="eastAsia"/>
          </w:rPr>
          <w:delText>以協助從建物的</w:delText>
        </w:r>
        <w:r w:rsidR="00A96083" w:rsidDel="00513E81">
          <w:rPr>
            <w:rFonts w:hint="eastAsia"/>
          </w:rPr>
          <w:delText>規劃、設計、施工、營運到維護管理，更甚至拆除</w:delText>
        </w:r>
        <w:r w:rsidR="00E01FCF" w:rsidDel="00513E81">
          <w:rPr>
            <w:rFonts w:hint="eastAsia"/>
          </w:rPr>
          <w:delText>翻</w:delText>
        </w:r>
        <w:r w:rsidR="00A96083" w:rsidDel="00513E81">
          <w:rPr>
            <w:rFonts w:hint="eastAsia"/>
          </w:rPr>
          <w:delText>新階段</w:delText>
        </w:r>
        <w:r w:rsidR="00E01FCF" w:rsidDel="00513E81">
          <w:rPr>
            <w:rFonts w:hint="eastAsia"/>
          </w:rPr>
          <w:delText>的</w:delText>
        </w:r>
        <w:r w:rsidR="0098635B" w:rsidDel="00513E81">
          <w:rPr>
            <w:rFonts w:hint="eastAsia"/>
          </w:rPr>
          <w:delText>全生命週期</w:delText>
        </w:r>
        <w:r w:rsidR="00E01FCF" w:rsidDel="00513E81">
          <w:rPr>
            <w:rFonts w:hint="eastAsia"/>
          </w:rPr>
          <w:delText>運用與管理作為。</w:delText>
        </w:r>
        <w:r w:rsidR="007A6745" w:rsidDel="00513E81">
          <w:rPr>
            <w:rFonts w:hint="eastAsia"/>
          </w:rPr>
          <w:delText>B</w:delText>
        </w:r>
        <w:r w:rsidR="007A6745" w:rsidDel="00513E81">
          <w:delText>IM</w:delText>
        </w:r>
        <w:r w:rsidR="007A6745" w:rsidDel="00513E81">
          <w:rPr>
            <w:rFonts w:hint="eastAsia"/>
          </w:rPr>
          <w:delText>具有可視化、協調性、模擬性及可出圖性等特點</w:delText>
        </w:r>
        <w:r w:rsidR="00374517" w:rsidDel="00513E81">
          <w:rPr>
            <w:b w:val="0"/>
            <w:bCs w:val="0"/>
          </w:rPr>
          <w:fldChar w:fldCharType="begin"/>
        </w:r>
      </w:del>
      <w:r w:rsidR="004846B4">
        <w:rPr>
          <w:rFonts w:hint="eastAsia"/>
        </w:rPr>
        <w:instrText xml:space="preserve"> ADDIN EN.CITE &lt;EndNote&gt;&lt;Cite&gt;&lt;Author&gt;</w:instrText>
      </w:r>
      <w:r w:rsidR="004846B4">
        <w:rPr>
          <w:rFonts w:hint="eastAsia"/>
        </w:rPr>
        <w:instrText>繽紛科技</w:instrText>
      </w:r>
      <w:r w:rsidR="004846B4">
        <w:rPr>
          <w:rFonts w:hint="eastAsia"/>
        </w:rPr>
        <w:instrText>&lt;/Author&gt;&lt;RecNum&gt;21&lt;/RecNum&gt;&lt;DisplayText&gt;[17]&lt;/DisplayText&gt;&lt;record&gt;&lt;rec-number&gt;21&lt;/rec-number&gt;&lt;foreign-keys&gt;&lt;key app="EN" db-id="vswwpavwedxavledrsqxwe9qra5pa00v0sw5" timestamp="1626999282"&gt;21&lt;/key&gt;&lt;/foreign-keys&gt;&lt;ref-type name="Web Page"&gt;12&lt;/ref-type&gt;&lt;contributors&gt;&lt;authors&gt;&lt;author&gt;&lt;style face="normal" font="default" charset="136" size="100%"&gt;</w:instrText>
      </w:r>
      <w:r w:rsidR="004846B4">
        <w:rPr>
          <w:rFonts w:hint="eastAsia"/>
        </w:rPr>
        <w:instrText>繽紛科技</w:instrText>
      </w:r>
      <w:r w:rsidR="004846B4">
        <w:rPr>
          <w:rFonts w:hint="eastAsia"/>
        </w:rPr>
        <w:instrText>&lt;/style&gt;&lt;/author&gt;&lt;/authors&gt;&lt;/contributors&gt;&lt;titles&gt;&lt;title&gt;&lt;style face="normal" font="default" charset="136" size="100%"&gt;</w:instrText>
      </w:r>
      <w:r w:rsidR="004846B4">
        <w:rPr>
          <w:rFonts w:hint="eastAsia"/>
        </w:rPr>
        <w:instrText>何謂『</w:instrText>
      </w:r>
      <w:r w:rsidR="004846B4">
        <w:rPr>
          <w:rFonts w:hint="eastAsia"/>
        </w:rPr>
        <w:instrText>&lt;/style&gt;&lt;style face="normal" font="default" size="100%"&gt;BIM&lt;/style&gt;&lt;style face="normal" font="default" charset="136" size="100%"&gt;</w:instrText>
      </w:r>
      <w:r w:rsidR="004846B4">
        <w:rPr>
          <w:rFonts w:hint="eastAsia"/>
        </w:rPr>
        <w:instrText>』建築資訊模型？什麼是『</w:instrText>
      </w:r>
      <w:r w:rsidR="004846B4">
        <w:rPr>
          <w:rFonts w:hint="eastAsia"/>
        </w:rPr>
        <w:instrText>&lt;/style&gt;&lt;style face="normal" font="default" size="100%"&gt;BIM&lt;/style&gt;&lt;style face="normal" font="default" charset="136" size="100%"&gt;</w:instrText>
      </w:r>
      <w:r w:rsidR="004846B4">
        <w:rPr>
          <w:rFonts w:hint="eastAsia"/>
        </w:rPr>
        <w:instrText>』？</w:instrText>
      </w:r>
      <w:r w:rsidR="004846B4">
        <w:rPr>
          <w:rFonts w:hint="eastAsia"/>
        </w:rPr>
        <w:instrText>&lt;/style&gt;&lt;/title&gt;&lt;/titles&gt;&lt;volume&gt;2021&lt;/volume&gt;&lt;dates&gt;&lt;/dates&gt;&lt;urls&gt;&lt;related-urls&gt;&lt;url&gt;https://www.bimfm.com.tw/what.html&lt;/url&gt;&lt;/related-urls&gt;&lt;/urls&gt;&lt;/record&gt;&lt;/Cite&gt;&lt;/EndNote&gt;</w:instrText>
      </w:r>
      <w:del w:id="1729" w:author="張寶騌 CHANG,PAO-TSUNG" w:date="2022-04-29T16:17:00Z">
        <w:r w:rsidR="00374517" w:rsidDel="00513E81">
          <w:rPr>
            <w:b w:val="0"/>
            <w:bCs w:val="0"/>
          </w:rPr>
          <w:fldChar w:fldCharType="separate"/>
        </w:r>
      </w:del>
      <w:r w:rsidR="004846B4">
        <w:rPr>
          <w:noProof/>
        </w:rPr>
        <w:t>[17]</w:t>
      </w:r>
      <w:del w:id="1730" w:author="張寶騌 CHANG,PAO-TSUNG" w:date="2022-04-29T16:17:00Z">
        <w:r w:rsidR="00374517" w:rsidDel="00513E81">
          <w:rPr>
            <w:b w:val="0"/>
            <w:bCs w:val="0"/>
          </w:rPr>
          <w:fldChar w:fldCharType="end"/>
        </w:r>
        <w:r w:rsidR="00411ACD" w:rsidDel="00513E81">
          <w:rPr>
            <w:rFonts w:hint="eastAsia"/>
          </w:rPr>
          <w:delText>：</w:delText>
        </w:r>
        <w:bookmarkStart w:id="1731" w:name="_Toc103337132"/>
        <w:bookmarkStart w:id="1732" w:name="_Toc105773348"/>
        <w:bookmarkStart w:id="1733" w:name="_Toc106390673"/>
        <w:bookmarkStart w:id="1734" w:name="_Toc106814686"/>
        <w:bookmarkStart w:id="1735" w:name="_Toc106814926"/>
        <w:bookmarkStart w:id="1736" w:name="_Toc106974034"/>
        <w:bookmarkStart w:id="1737" w:name="_Toc106993595"/>
        <w:bookmarkStart w:id="1738" w:name="_Toc106993837"/>
        <w:bookmarkStart w:id="1739" w:name="_Toc107003330"/>
        <w:bookmarkStart w:id="1740" w:name="_Toc107003572"/>
        <w:bookmarkStart w:id="1741" w:name="_Toc107003812"/>
        <w:bookmarkStart w:id="1742" w:name="_Toc107005576"/>
        <w:bookmarkStart w:id="1743" w:name="_Toc107005816"/>
        <w:bookmarkEnd w:id="1731"/>
        <w:bookmarkEnd w:id="1732"/>
        <w:bookmarkEnd w:id="1733"/>
        <w:bookmarkEnd w:id="1734"/>
        <w:bookmarkEnd w:id="1735"/>
        <w:bookmarkEnd w:id="1736"/>
        <w:bookmarkEnd w:id="1737"/>
        <w:bookmarkEnd w:id="1738"/>
        <w:bookmarkEnd w:id="1739"/>
        <w:bookmarkEnd w:id="1740"/>
        <w:bookmarkEnd w:id="1741"/>
        <w:bookmarkEnd w:id="1742"/>
        <w:bookmarkEnd w:id="1743"/>
      </w:del>
    </w:p>
    <w:p w14:paraId="60232A3E" w14:textId="01152C3B" w:rsidR="00CD5897" w:rsidDel="00513E81" w:rsidRDefault="009E0C4C">
      <w:pPr>
        <w:pStyle w:val="1"/>
        <w:spacing w:after="360"/>
        <w:rPr>
          <w:del w:id="1744" w:author="張寶騌 CHANG,PAO-TSUNG" w:date="2022-04-29T16:17:00Z"/>
        </w:rPr>
        <w:pPrChange w:id="1745" w:author="張寶騌 CHANG,PAO-TSUNG" w:date="2022-04-29T16:17:00Z">
          <w:pPr>
            <w:numPr>
              <w:numId w:val="20"/>
            </w:numPr>
            <w:ind w:leftChars="0" w:left="1440" w:firstLineChars="0" w:hanging="480"/>
            <w:jc w:val="both"/>
          </w:pPr>
        </w:pPrChange>
      </w:pPr>
      <w:del w:id="1746" w:author="張寶騌 CHANG,PAO-TSUNG" w:date="2022-04-29T16:17:00Z">
        <w:r w:rsidDel="00513E81">
          <w:rPr>
            <w:rFonts w:hint="eastAsia"/>
          </w:rPr>
          <w:delText>可視化是指將建物以一個整合的</w:delText>
        </w:r>
        <w:r w:rsidDel="00513E81">
          <w:rPr>
            <w:rFonts w:hint="eastAsia"/>
          </w:rPr>
          <w:delText>3D</w:delText>
        </w:r>
        <w:r w:rsidDel="00513E81">
          <w:rPr>
            <w:rFonts w:hint="eastAsia"/>
          </w:rPr>
          <w:delText>模型展示而非大量</w:delText>
        </w:r>
        <w:r w:rsidDel="00513E81">
          <w:rPr>
            <w:rFonts w:hint="eastAsia"/>
          </w:rPr>
          <w:delText>2D</w:delText>
        </w:r>
        <w:r w:rsidDel="00513E81">
          <w:rPr>
            <w:rFonts w:hint="eastAsia"/>
          </w:rPr>
          <w:delText>圖紙，增加</w:delText>
        </w:r>
        <w:r w:rsidR="00374517" w:rsidDel="00513E81">
          <w:rPr>
            <w:rFonts w:hint="eastAsia"/>
          </w:rPr>
          <w:delText>計</w:delText>
        </w:r>
        <w:r w:rsidDel="00513E81">
          <w:rPr>
            <w:rFonts w:hint="eastAsia"/>
          </w:rPr>
          <w:delText>畫的視覺概念。</w:delText>
        </w:r>
        <w:bookmarkStart w:id="1747" w:name="_Toc103337133"/>
        <w:bookmarkStart w:id="1748" w:name="_Toc105773349"/>
        <w:bookmarkStart w:id="1749" w:name="_Toc106390674"/>
        <w:bookmarkStart w:id="1750" w:name="_Toc106814687"/>
        <w:bookmarkStart w:id="1751" w:name="_Toc106814927"/>
        <w:bookmarkStart w:id="1752" w:name="_Toc106974035"/>
        <w:bookmarkStart w:id="1753" w:name="_Toc106993596"/>
        <w:bookmarkStart w:id="1754" w:name="_Toc106993838"/>
        <w:bookmarkStart w:id="1755" w:name="_Toc107003331"/>
        <w:bookmarkStart w:id="1756" w:name="_Toc107003573"/>
        <w:bookmarkStart w:id="1757" w:name="_Toc107003813"/>
        <w:bookmarkStart w:id="1758" w:name="_Toc107005577"/>
        <w:bookmarkStart w:id="1759" w:name="_Toc107005817"/>
        <w:bookmarkEnd w:id="1747"/>
        <w:bookmarkEnd w:id="1748"/>
        <w:bookmarkEnd w:id="1749"/>
        <w:bookmarkEnd w:id="1750"/>
        <w:bookmarkEnd w:id="1751"/>
        <w:bookmarkEnd w:id="1752"/>
        <w:bookmarkEnd w:id="1753"/>
        <w:bookmarkEnd w:id="1754"/>
        <w:bookmarkEnd w:id="1755"/>
        <w:bookmarkEnd w:id="1756"/>
        <w:bookmarkEnd w:id="1757"/>
        <w:bookmarkEnd w:id="1758"/>
        <w:bookmarkEnd w:id="1759"/>
      </w:del>
    </w:p>
    <w:p w14:paraId="40186739" w14:textId="2B53512F" w:rsidR="00CD5897" w:rsidDel="00513E81" w:rsidRDefault="009E0C4C">
      <w:pPr>
        <w:pStyle w:val="1"/>
        <w:spacing w:after="360"/>
        <w:rPr>
          <w:del w:id="1760" w:author="張寶騌 CHANG,PAO-TSUNG" w:date="2022-04-29T16:17:00Z"/>
        </w:rPr>
        <w:pPrChange w:id="1761" w:author="張寶騌 CHANG,PAO-TSUNG" w:date="2022-04-29T16:17:00Z">
          <w:pPr>
            <w:numPr>
              <w:numId w:val="20"/>
            </w:numPr>
            <w:ind w:leftChars="0" w:left="1440" w:firstLineChars="0" w:hanging="480"/>
            <w:jc w:val="both"/>
          </w:pPr>
        </w:pPrChange>
      </w:pPr>
      <w:del w:id="1762" w:author="張寶騌 CHANG,PAO-TSUNG" w:date="2022-04-29T16:17:00Z">
        <w:r w:rsidDel="00513E81">
          <w:rPr>
            <w:rFonts w:hint="eastAsia"/>
          </w:rPr>
          <w:delText>協調性是指可於專案設計階段檢討各種介面的衝突</w:delText>
        </w:r>
        <w:r w:rsidRPr="00470AF1" w:rsidDel="00513E81">
          <w:rPr>
            <w:rFonts w:hint="eastAsia"/>
          </w:rPr>
          <w:delText>，以避免於施工時發現</w:delText>
        </w:r>
        <w:r w:rsidR="00842B5D" w:rsidRPr="00470AF1" w:rsidDel="00513E81">
          <w:rPr>
            <w:rFonts w:hint="eastAsia"/>
          </w:rPr>
          <w:delText>問題需</w:delText>
        </w:r>
        <w:r w:rsidRPr="00470AF1" w:rsidDel="00513E81">
          <w:rPr>
            <w:rFonts w:hint="eastAsia"/>
          </w:rPr>
          <w:delText>重做</w:delText>
        </w:r>
        <w:r w:rsidR="00842B5D" w:rsidRPr="00470AF1" w:rsidDel="00513E81">
          <w:rPr>
            <w:rFonts w:hint="eastAsia"/>
          </w:rPr>
          <w:delText>導致成本的提升</w:delText>
        </w:r>
        <w:r w:rsidRPr="00470AF1" w:rsidDel="00513E81">
          <w:rPr>
            <w:rFonts w:hint="eastAsia"/>
          </w:rPr>
          <w:delText>。</w:delText>
        </w:r>
        <w:bookmarkStart w:id="1763" w:name="_Toc103337134"/>
        <w:bookmarkStart w:id="1764" w:name="_Toc105773350"/>
        <w:bookmarkStart w:id="1765" w:name="_Toc106390675"/>
        <w:bookmarkStart w:id="1766" w:name="_Toc106814688"/>
        <w:bookmarkStart w:id="1767" w:name="_Toc106814928"/>
        <w:bookmarkStart w:id="1768" w:name="_Toc106974036"/>
        <w:bookmarkStart w:id="1769" w:name="_Toc106993597"/>
        <w:bookmarkStart w:id="1770" w:name="_Toc106993839"/>
        <w:bookmarkStart w:id="1771" w:name="_Toc107003332"/>
        <w:bookmarkStart w:id="1772" w:name="_Toc107003574"/>
        <w:bookmarkStart w:id="1773" w:name="_Toc107003814"/>
        <w:bookmarkStart w:id="1774" w:name="_Toc107005578"/>
        <w:bookmarkStart w:id="1775" w:name="_Toc107005818"/>
        <w:bookmarkEnd w:id="1763"/>
        <w:bookmarkEnd w:id="1764"/>
        <w:bookmarkEnd w:id="1765"/>
        <w:bookmarkEnd w:id="1766"/>
        <w:bookmarkEnd w:id="1767"/>
        <w:bookmarkEnd w:id="1768"/>
        <w:bookmarkEnd w:id="1769"/>
        <w:bookmarkEnd w:id="1770"/>
        <w:bookmarkEnd w:id="1771"/>
        <w:bookmarkEnd w:id="1772"/>
        <w:bookmarkEnd w:id="1773"/>
        <w:bookmarkEnd w:id="1774"/>
        <w:bookmarkEnd w:id="1775"/>
      </w:del>
    </w:p>
    <w:p w14:paraId="033CDE03" w14:textId="234B3416" w:rsidR="00CD5897" w:rsidDel="00513E81" w:rsidRDefault="009E0C4C">
      <w:pPr>
        <w:pStyle w:val="1"/>
        <w:spacing w:after="360"/>
        <w:rPr>
          <w:del w:id="1776" w:author="張寶騌 CHANG,PAO-TSUNG" w:date="2022-04-29T16:17:00Z"/>
        </w:rPr>
        <w:pPrChange w:id="1777" w:author="張寶騌 CHANG,PAO-TSUNG" w:date="2022-04-29T16:17:00Z">
          <w:pPr>
            <w:numPr>
              <w:numId w:val="20"/>
            </w:numPr>
            <w:ind w:leftChars="0" w:left="1440" w:firstLineChars="0" w:hanging="480"/>
            <w:jc w:val="both"/>
          </w:pPr>
        </w:pPrChange>
      </w:pPr>
      <w:del w:id="1778" w:author="張寶騌 CHANG,PAO-TSUNG" w:date="2022-04-29T16:17:00Z">
        <w:r w:rsidDel="00513E81">
          <w:rPr>
            <w:rFonts w:hint="eastAsia"/>
          </w:rPr>
          <w:delText>模擬性</w:delText>
        </w:r>
        <w:r w:rsidR="009749C8" w:rsidDel="00513E81">
          <w:rPr>
            <w:rFonts w:hint="eastAsia"/>
          </w:rPr>
          <w:delText>是指可以運用</w:delText>
        </w:r>
        <w:r w:rsidR="009749C8" w:rsidDel="00513E81">
          <w:rPr>
            <w:rFonts w:hint="eastAsia"/>
          </w:rPr>
          <w:delText>BIM</w:delText>
        </w:r>
        <w:r w:rsidR="009749C8" w:rsidDel="00513E81">
          <w:rPr>
            <w:rFonts w:hint="eastAsia"/>
          </w:rPr>
          <w:delText>技術進行如緊急疏散、日照等模擬，亦可運用工程進度或成本的模擬，使建築物於施工前得以完善計畫與評估。</w:delText>
        </w:r>
        <w:bookmarkStart w:id="1779" w:name="_Toc103337135"/>
        <w:bookmarkStart w:id="1780" w:name="_Toc105773351"/>
        <w:bookmarkStart w:id="1781" w:name="_Toc106390676"/>
        <w:bookmarkStart w:id="1782" w:name="_Toc106814689"/>
        <w:bookmarkStart w:id="1783" w:name="_Toc106814929"/>
        <w:bookmarkStart w:id="1784" w:name="_Toc106974037"/>
        <w:bookmarkStart w:id="1785" w:name="_Toc106993598"/>
        <w:bookmarkStart w:id="1786" w:name="_Toc106993840"/>
        <w:bookmarkStart w:id="1787" w:name="_Toc107003333"/>
        <w:bookmarkStart w:id="1788" w:name="_Toc107003575"/>
        <w:bookmarkStart w:id="1789" w:name="_Toc107003815"/>
        <w:bookmarkStart w:id="1790" w:name="_Toc107005579"/>
        <w:bookmarkStart w:id="1791" w:name="_Toc107005819"/>
        <w:bookmarkEnd w:id="1779"/>
        <w:bookmarkEnd w:id="1780"/>
        <w:bookmarkEnd w:id="1781"/>
        <w:bookmarkEnd w:id="1782"/>
        <w:bookmarkEnd w:id="1783"/>
        <w:bookmarkEnd w:id="1784"/>
        <w:bookmarkEnd w:id="1785"/>
        <w:bookmarkEnd w:id="1786"/>
        <w:bookmarkEnd w:id="1787"/>
        <w:bookmarkEnd w:id="1788"/>
        <w:bookmarkEnd w:id="1789"/>
        <w:bookmarkEnd w:id="1790"/>
        <w:bookmarkEnd w:id="1791"/>
      </w:del>
    </w:p>
    <w:p w14:paraId="511DC692" w14:textId="7F668211" w:rsidR="00446566" w:rsidDel="00513E81" w:rsidRDefault="00446566">
      <w:pPr>
        <w:pStyle w:val="1"/>
        <w:spacing w:after="360"/>
        <w:rPr>
          <w:del w:id="1792" w:author="張寶騌 CHANG,PAO-TSUNG" w:date="2022-04-29T16:17:00Z"/>
        </w:rPr>
        <w:pPrChange w:id="1793" w:author="張寶騌 CHANG,PAO-TSUNG" w:date="2022-04-29T16:17:00Z">
          <w:pPr>
            <w:numPr>
              <w:numId w:val="20"/>
            </w:numPr>
            <w:ind w:leftChars="0" w:left="1440" w:firstLineChars="0" w:hanging="480"/>
            <w:jc w:val="both"/>
          </w:pPr>
        </w:pPrChange>
      </w:pPr>
      <w:del w:id="1794" w:author="張寶騌 CHANG,PAO-TSUNG" w:date="2022-04-29T16:17:00Z">
        <w:r w:rsidDel="00513E81">
          <w:rPr>
            <w:rFonts w:hint="eastAsia"/>
          </w:rPr>
          <w:delText>可出圖性則為可將建立好的模型根據所需要展示的區域、模擬的結果、待改善事項等進行輸出，以進行計畫</w:delText>
        </w:r>
        <w:r w:rsidR="00F4159F" w:rsidDel="00513E81">
          <w:rPr>
            <w:rFonts w:hint="eastAsia"/>
          </w:rPr>
          <w:delText>的展示或修正</w:delText>
        </w:r>
        <w:r w:rsidDel="00513E81">
          <w:rPr>
            <w:rFonts w:hint="eastAsia"/>
          </w:rPr>
          <w:delText>。</w:delText>
        </w:r>
        <w:bookmarkStart w:id="1795" w:name="_Toc103337136"/>
        <w:bookmarkStart w:id="1796" w:name="_Toc105773352"/>
        <w:bookmarkStart w:id="1797" w:name="_Toc106390677"/>
        <w:bookmarkStart w:id="1798" w:name="_Toc106814690"/>
        <w:bookmarkStart w:id="1799" w:name="_Toc106814930"/>
        <w:bookmarkStart w:id="1800" w:name="_Toc106974038"/>
        <w:bookmarkStart w:id="1801" w:name="_Toc106993599"/>
        <w:bookmarkStart w:id="1802" w:name="_Toc106993841"/>
        <w:bookmarkStart w:id="1803" w:name="_Toc107003334"/>
        <w:bookmarkStart w:id="1804" w:name="_Toc107003576"/>
        <w:bookmarkStart w:id="1805" w:name="_Toc107003816"/>
        <w:bookmarkStart w:id="1806" w:name="_Toc107005580"/>
        <w:bookmarkStart w:id="1807" w:name="_Toc107005820"/>
        <w:bookmarkEnd w:id="1795"/>
        <w:bookmarkEnd w:id="1796"/>
        <w:bookmarkEnd w:id="1797"/>
        <w:bookmarkEnd w:id="1798"/>
        <w:bookmarkEnd w:id="1799"/>
        <w:bookmarkEnd w:id="1800"/>
        <w:bookmarkEnd w:id="1801"/>
        <w:bookmarkEnd w:id="1802"/>
        <w:bookmarkEnd w:id="1803"/>
        <w:bookmarkEnd w:id="1804"/>
        <w:bookmarkEnd w:id="1805"/>
        <w:bookmarkEnd w:id="1806"/>
        <w:bookmarkEnd w:id="1807"/>
      </w:del>
    </w:p>
    <w:p w14:paraId="7E57B2B1" w14:textId="7B9632C8" w:rsidR="0062494E" w:rsidDel="00513E81" w:rsidRDefault="000619AB">
      <w:pPr>
        <w:pStyle w:val="1"/>
        <w:spacing w:after="360"/>
        <w:rPr>
          <w:del w:id="1808" w:author="張寶騌 CHANG,PAO-TSUNG" w:date="2022-04-29T16:17:00Z"/>
        </w:rPr>
        <w:pPrChange w:id="1809" w:author="張寶騌 CHANG,PAO-TSUNG" w:date="2022-04-29T16:17:00Z">
          <w:pPr>
            <w:ind w:left="480" w:firstLine="480"/>
            <w:jc w:val="both"/>
          </w:pPr>
        </w:pPrChange>
      </w:pPr>
      <w:del w:id="1810" w:author="張寶騌 CHANG,PAO-TSUNG" w:date="2022-04-29T16:17:00Z">
        <w:r w:rsidDel="00513E81">
          <w:rPr>
            <w:rFonts w:hint="eastAsia"/>
          </w:rPr>
          <w:delText>接著</w:delText>
        </w:r>
        <w:r w:rsidR="00962703" w:rsidDel="00513E81">
          <w:rPr>
            <w:rFonts w:hint="eastAsia"/>
          </w:rPr>
          <w:delText>找尋</w:delText>
        </w:r>
        <w:r w:rsidR="004314CA" w:rsidDel="00513E81">
          <w:rPr>
            <w:rFonts w:hint="eastAsia"/>
          </w:rPr>
          <w:delText>對於</w:delText>
        </w:r>
        <w:r w:rsidR="0062494E" w:rsidDel="00513E81">
          <w:rPr>
            <w:rFonts w:hint="eastAsia"/>
          </w:rPr>
          <w:delText>運用</w:delText>
        </w:r>
        <w:r w:rsidR="0062494E" w:rsidDel="00513E81">
          <w:rPr>
            <w:rFonts w:hint="eastAsia"/>
          </w:rPr>
          <w:delText>BIM</w:delText>
        </w:r>
        <w:r w:rsidR="001B3F9F" w:rsidDel="00513E81">
          <w:rPr>
            <w:rFonts w:hint="eastAsia"/>
          </w:rPr>
          <w:delText>於建築中</w:delText>
        </w:r>
        <w:r w:rsidR="0062494E" w:rsidDel="00513E81">
          <w:rPr>
            <w:rFonts w:hint="eastAsia"/>
          </w:rPr>
          <w:delText>所帶來</w:delText>
        </w:r>
        <w:r w:rsidR="001B3F9F" w:rsidDel="00513E81">
          <w:rPr>
            <w:rFonts w:hint="eastAsia"/>
          </w:rPr>
          <w:delText>影響</w:delText>
        </w:r>
        <w:r w:rsidR="004314CA" w:rsidDel="00513E81">
          <w:rPr>
            <w:rFonts w:hint="eastAsia"/>
          </w:rPr>
          <w:delText>的相關</w:delText>
        </w:r>
        <w:r w:rsidR="00A64C1B" w:rsidDel="00513E81">
          <w:rPr>
            <w:rFonts w:hint="eastAsia"/>
          </w:rPr>
          <w:delText>研究</w:delText>
        </w:r>
        <w:r w:rsidR="0062494E" w:rsidDel="00513E81">
          <w:rPr>
            <w:rFonts w:hint="eastAsia"/>
          </w:rPr>
          <w:delText>，</w:delText>
        </w:r>
        <w:r w:rsidR="0062494E" w:rsidRPr="00DB387C" w:rsidDel="00513E81">
          <w:delText xml:space="preserve">D. Bryde </w:delText>
        </w:r>
        <w:r w:rsidR="0062494E" w:rsidDel="00513E81">
          <w:rPr>
            <w:b w:val="0"/>
            <w:bCs w:val="0"/>
          </w:rPr>
          <w:fldChar w:fldCharType="begin"/>
        </w:r>
      </w:del>
      <w:r w:rsidR="004846B4">
        <w:instrText xml:space="preserve"> ADDIN EN.CITE &lt;EndNote&gt;&lt;Cite&gt;&lt;Author&gt;Bryde&lt;/Author&gt;&lt;Year&gt;2013&lt;/Year&gt;&lt;RecNum&gt;1&lt;/RecNum&gt;&lt;DisplayText&gt;[18]&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1811" w:author="張寶騌 CHANG,PAO-TSUNG" w:date="2022-04-29T16:17:00Z">
        <w:r w:rsidR="0062494E" w:rsidDel="00513E81">
          <w:rPr>
            <w:b w:val="0"/>
            <w:bCs w:val="0"/>
          </w:rPr>
          <w:fldChar w:fldCharType="separate"/>
        </w:r>
      </w:del>
      <w:r w:rsidR="004846B4">
        <w:rPr>
          <w:noProof/>
        </w:rPr>
        <w:t>[18]</w:t>
      </w:r>
      <w:del w:id="1812" w:author="張寶騌 CHANG,PAO-TSUNG" w:date="2022-04-29T16:17:00Z">
        <w:r w:rsidR="0062494E" w:rsidDel="00513E81">
          <w:rPr>
            <w:b w:val="0"/>
            <w:bCs w:val="0"/>
          </w:rPr>
          <w:fldChar w:fldCharType="end"/>
        </w:r>
        <w:r w:rsidR="0062494E" w:rsidDel="00513E81">
          <w:rPr>
            <w:rFonts w:hint="eastAsia"/>
          </w:rPr>
          <w:delText>等人蒐集了</w:delText>
        </w:r>
        <w:r w:rsidR="0062494E" w:rsidDel="00513E81">
          <w:rPr>
            <w:rFonts w:hint="eastAsia"/>
          </w:rPr>
          <w:delText>2008</w:delText>
        </w:r>
        <w:r w:rsidR="0062494E" w:rsidDel="00513E81">
          <w:rPr>
            <w:rFonts w:hint="eastAsia"/>
          </w:rPr>
          <w:delText>年至</w:delText>
        </w:r>
        <w:r w:rsidR="0062494E" w:rsidDel="00513E81">
          <w:rPr>
            <w:rFonts w:hint="eastAsia"/>
          </w:rPr>
          <w:delText>2010</w:delText>
        </w:r>
        <w:r w:rsidR="0062494E" w:rsidDel="00513E81">
          <w:rPr>
            <w:rFonts w:hint="eastAsia"/>
          </w:rPr>
          <w:delText>年間，</w:delText>
        </w:r>
        <w:r w:rsidR="0062494E" w:rsidDel="00513E81">
          <w:rPr>
            <w:rFonts w:hint="eastAsia"/>
          </w:rPr>
          <w:delText>35</w:delText>
        </w:r>
        <w:r w:rsidR="0062494E" w:rsidDel="00513E81">
          <w:rPr>
            <w:rFonts w:hint="eastAsia"/>
          </w:rPr>
          <w:delText>個</w:delText>
        </w:r>
        <w:r w:rsidR="00175908" w:rsidDel="00513E81">
          <w:rPr>
            <w:rFonts w:hint="eastAsia"/>
          </w:rPr>
          <w:delText>於</w:delText>
        </w:r>
        <w:r w:rsidR="0062494E" w:rsidDel="00513E81">
          <w:rPr>
            <w:rFonts w:hint="eastAsia"/>
          </w:rPr>
          <w:delText>世界各地的建築計畫使用</w:delText>
        </w:r>
        <w:r w:rsidR="0062494E" w:rsidDel="00513E81">
          <w:rPr>
            <w:rFonts w:hint="eastAsia"/>
          </w:rPr>
          <w:delText>BIM</w:delText>
        </w:r>
        <w:r w:rsidR="00F87EDC" w:rsidDel="00513E81">
          <w:rPr>
            <w:rFonts w:hint="eastAsia"/>
          </w:rPr>
          <w:delText>技術</w:delText>
        </w:r>
        <w:r w:rsidR="0062494E" w:rsidDel="00513E81">
          <w:rPr>
            <w:rFonts w:hint="eastAsia"/>
          </w:rPr>
          <w:delText>的案例進行分析，將各計畫中使用</w:delText>
        </w:r>
        <w:r w:rsidR="0062494E" w:rsidDel="00513E81">
          <w:rPr>
            <w:rFonts w:hint="eastAsia"/>
          </w:rPr>
          <w:delText>BIM</w:delText>
        </w:r>
        <w:r w:rsidR="0062494E" w:rsidDel="00513E81">
          <w:rPr>
            <w:rFonts w:hint="eastAsia"/>
          </w:rPr>
          <w:delText>所帶來正面與負面影響</w:delText>
        </w:r>
        <w:r w:rsidR="00737067" w:rsidDel="00513E81">
          <w:rPr>
            <w:rFonts w:hint="eastAsia"/>
          </w:rPr>
          <w:delText>經過分析後</w:delText>
        </w:r>
        <w:r w:rsidR="0062494E" w:rsidDel="00513E81">
          <w:rPr>
            <w:rFonts w:hint="eastAsia"/>
          </w:rPr>
          <w:delText>列舉出來，</w:delText>
        </w:r>
        <w:r w:rsidR="00F15376" w:rsidDel="00513E81">
          <w:rPr>
            <w:rFonts w:hint="eastAsia"/>
          </w:rPr>
          <w:delText>如</w:delText>
        </w:r>
        <w:r w:rsidR="0062494E" w:rsidDel="00513E81">
          <w:rPr>
            <w:b w:val="0"/>
            <w:bCs w:val="0"/>
          </w:rPr>
          <w:fldChar w:fldCharType="begin" w:fldLock="1"/>
        </w:r>
        <w:r w:rsidR="0062494E" w:rsidDel="00513E81">
          <w:delInstrText xml:space="preserve"> </w:delInstrText>
        </w:r>
        <w:r w:rsidR="0062494E" w:rsidDel="00513E81">
          <w:rPr>
            <w:rFonts w:hint="eastAsia"/>
          </w:rPr>
          <w:delInstrText>REF _Ref77278303 \h</w:delInstrText>
        </w:r>
        <w:r w:rsidR="0062494E" w:rsidDel="00513E81">
          <w:delInstrText xml:space="preserve"> </w:delInstrText>
        </w:r>
        <w:r w:rsidR="0075376A" w:rsidDel="00513E81">
          <w:delInstrText xml:space="preserve"> \* MERGEFORMAT </w:delInstrText>
        </w:r>
        <w:r w:rsidR="0062494E" w:rsidDel="00513E81">
          <w:rPr>
            <w:b w:val="0"/>
            <w:bCs w:val="0"/>
          </w:rPr>
        </w:r>
        <w:r w:rsidR="0062494E" w:rsidDel="00513E81">
          <w:rPr>
            <w:b w:val="0"/>
            <w:bCs w:val="0"/>
          </w:rPr>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62494E" w:rsidDel="00513E81">
          <w:rPr>
            <w:b w:val="0"/>
            <w:bCs w:val="0"/>
          </w:rPr>
          <w:fldChar w:fldCharType="end"/>
        </w:r>
        <w:r w:rsidR="0062494E" w:rsidDel="00513E81">
          <w:rPr>
            <w:rFonts w:hint="eastAsia"/>
          </w:rPr>
          <w:delText>所示，可</w:delText>
        </w:r>
        <w:r w:rsidR="008078D7" w:rsidDel="00513E81">
          <w:rPr>
            <w:rFonts w:hint="eastAsia"/>
          </w:rPr>
          <w:delText>得知</w:delText>
        </w:r>
        <w:r w:rsidR="0062494E" w:rsidDel="00513E81">
          <w:rPr>
            <w:rFonts w:hint="eastAsia"/>
          </w:rPr>
          <w:delText>獲</w:delText>
        </w:r>
        <w:r w:rsidR="00F15376" w:rsidDel="00513E81">
          <w:rPr>
            <w:rFonts w:hint="eastAsia"/>
          </w:rPr>
          <w:delText>得</w:delText>
        </w:r>
        <w:r w:rsidR="0062494E" w:rsidDel="00513E81">
          <w:rPr>
            <w:rFonts w:hint="eastAsia"/>
          </w:rPr>
          <w:delText>正面效益中比例最高</w:delText>
        </w:r>
        <w:r w:rsidR="00D40282" w:rsidDel="00513E81">
          <w:rPr>
            <w:rFonts w:hint="eastAsia"/>
          </w:rPr>
          <w:delText>為</w:delText>
        </w:r>
        <w:r w:rsidR="00D90943" w:rsidDel="00513E81">
          <w:rPr>
            <w:rFonts w:hint="eastAsia"/>
          </w:rPr>
          <w:delText>計畫成本</w:delText>
        </w:r>
        <w:r w:rsidR="0062494E" w:rsidDel="00513E81">
          <w:rPr>
            <w:rFonts w:hint="eastAsia"/>
          </w:rPr>
          <w:delText>可</w:delText>
        </w:r>
        <w:r w:rsidR="00D90943" w:rsidDel="00513E81">
          <w:rPr>
            <w:rFonts w:hint="eastAsia"/>
          </w:rPr>
          <w:delText>被</w:delText>
        </w:r>
        <w:r w:rsidR="0062494E" w:rsidDel="00513E81">
          <w:rPr>
            <w:rFonts w:hint="eastAsia"/>
          </w:rPr>
          <w:delText>良好的控制與減少</w:delText>
        </w:r>
        <w:r w:rsidR="00F15376" w:rsidDel="00513E81">
          <w:rPr>
            <w:rFonts w:hint="eastAsia"/>
          </w:rPr>
          <w:delText>，</w:delText>
        </w:r>
        <w:r w:rsidR="0062494E" w:rsidDel="00513E81">
          <w:rPr>
            <w:rFonts w:hint="eastAsia"/>
          </w:rPr>
          <w:delText>其次則是</w:delText>
        </w:r>
        <w:r w:rsidR="00F15376" w:rsidDel="00513E81">
          <w:rPr>
            <w:rFonts w:hint="eastAsia"/>
          </w:rPr>
          <w:delText>可以改善計劃執行過程中</w:delText>
        </w:r>
        <w:r w:rsidR="0062494E" w:rsidDel="00513E81">
          <w:rPr>
            <w:rFonts w:hint="eastAsia"/>
          </w:rPr>
          <w:delText>各介面間溝通</w:delText>
        </w:r>
        <w:r w:rsidR="00215E3C" w:rsidDel="00513E81">
          <w:rPr>
            <w:rFonts w:hint="eastAsia"/>
          </w:rPr>
          <w:delText>的</w:delText>
        </w:r>
        <w:r w:rsidR="0062494E" w:rsidDel="00513E81">
          <w:rPr>
            <w:rFonts w:hint="eastAsia"/>
          </w:rPr>
          <w:delText>阻礙，使計畫得以</w:delText>
        </w:r>
        <w:r w:rsidR="00337911" w:rsidDel="00513E81">
          <w:rPr>
            <w:rFonts w:hint="eastAsia"/>
          </w:rPr>
          <w:delText>更</w:delText>
        </w:r>
        <w:r w:rsidR="0062494E" w:rsidDel="00513E81">
          <w:rPr>
            <w:rFonts w:hint="eastAsia"/>
          </w:rPr>
          <w:delText>為順利的進行，</w:delText>
        </w:r>
        <w:r w:rsidR="00712E2C" w:rsidDel="00513E81">
          <w:rPr>
            <w:rFonts w:hint="eastAsia"/>
          </w:rPr>
          <w:delText>並</w:delText>
        </w:r>
        <w:r w:rsidR="0062494E" w:rsidDel="00513E81">
          <w:rPr>
            <w:rFonts w:hint="eastAsia"/>
          </w:rPr>
          <w:delText>有效減少與控管計畫時程。</w:delText>
        </w:r>
        <w:bookmarkStart w:id="1813" w:name="_Toc103337137"/>
        <w:bookmarkStart w:id="1814" w:name="_Toc105773353"/>
        <w:bookmarkStart w:id="1815" w:name="_Toc106390678"/>
        <w:bookmarkStart w:id="1816" w:name="_Toc106814691"/>
        <w:bookmarkStart w:id="1817" w:name="_Toc106814931"/>
        <w:bookmarkStart w:id="1818" w:name="_Toc106974039"/>
        <w:bookmarkStart w:id="1819" w:name="_Toc106993600"/>
        <w:bookmarkStart w:id="1820" w:name="_Toc106993842"/>
        <w:bookmarkStart w:id="1821" w:name="_Toc107003335"/>
        <w:bookmarkStart w:id="1822" w:name="_Toc107003577"/>
        <w:bookmarkStart w:id="1823" w:name="_Toc107003817"/>
        <w:bookmarkStart w:id="1824" w:name="_Toc107005581"/>
        <w:bookmarkStart w:id="1825" w:name="_Toc107005821"/>
        <w:bookmarkEnd w:id="1813"/>
        <w:bookmarkEnd w:id="1814"/>
        <w:bookmarkEnd w:id="1815"/>
        <w:bookmarkEnd w:id="1816"/>
        <w:bookmarkEnd w:id="1817"/>
        <w:bookmarkEnd w:id="1818"/>
        <w:bookmarkEnd w:id="1819"/>
        <w:bookmarkEnd w:id="1820"/>
        <w:bookmarkEnd w:id="1821"/>
        <w:bookmarkEnd w:id="1822"/>
        <w:bookmarkEnd w:id="1823"/>
        <w:bookmarkEnd w:id="1824"/>
        <w:bookmarkEnd w:id="1825"/>
      </w:del>
    </w:p>
    <w:p w14:paraId="056F377A" w14:textId="727461EE" w:rsidR="0062494E" w:rsidDel="00513E81" w:rsidRDefault="0068293F">
      <w:pPr>
        <w:pStyle w:val="1"/>
        <w:spacing w:after="360"/>
        <w:rPr>
          <w:del w:id="1826" w:author="張寶騌 CHANG,PAO-TSUNG" w:date="2022-04-29T16:17:00Z"/>
        </w:rPr>
        <w:pPrChange w:id="1827" w:author="張寶騌 CHANG,PAO-TSUNG" w:date="2022-04-29T16:17:00Z">
          <w:pPr>
            <w:ind w:left="480" w:firstLine="480"/>
            <w:jc w:val="both"/>
          </w:pPr>
        </w:pPrChange>
      </w:pPr>
      <w:del w:id="1828" w:author="張寶騌 CHANG,PAO-TSUNG" w:date="2022-04-29T16:17:00Z">
        <w:r w:rsidDel="00513E81">
          <w:rPr>
            <w:rFonts w:hint="eastAsia"/>
          </w:rPr>
          <w:delText>但</w:delText>
        </w:r>
        <w:r w:rsidR="00F63EAC" w:rsidDel="00513E81">
          <w:rPr>
            <w:rFonts w:hint="eastAsia"/>
          </w:rPr>
          <w:delText>運用</w:delText>
        </w:r>
        <w:r w:rsidR="008B5887" w:rsidDel="00513E81">
          <w:rPr>
            <w:rFonts w:hint="eastAsia"/>
          </w:rPr>
          <w:delText>BIM</w:delText>
        </w:r>
        <w:r w:rsidR="00F63EAC" w:rsidDel="00513E81">
          <w:rPr>
            <w:rFonts w:hint="eastAsia"/>
          </w:rPr>
          <w:delText>技術</w:delText>
        </w:r>
        <w:r w:rsidR="0062494E" w:rsidDel="00513E81">
          <w:rPr>
            <w:rFonts w:hint="eastAsia"/>
          </w:rPr>
          <w:delText>還是</w:delText>
        </w:r>
        <w:r w:rsidR="008B5887" w:rsidDel="00513E81">
          <w:rPr>
            <w:rFonts w:hint="eastAsia"/>
          </w:rPr>
          <w:delText>會有</w:delText>
        </w:r>
        <w:r w:rsidR="00813CCF" w:rsidDel="00513E81">
          <w:rPr>
            <w:rFonts w:hint="eastAsia"/>
          </w:rPr>
          <w:delText>少數</w:delText>
        </w:r>
        <w:r w:rsidR="0062494E" w:rsidDel="00513E81">
          <w:rPr>
            <w:rFonts w:hint="eastAsia"/>
          </w:rPr>
          <w:delText>負面的影響，從</w:delText>
        </w:r>
        <w:r w:rsidR="005E4660" w:rsidDel="00513E81">
          <w:rPr>
            <w:b w:val="0"/>
            <w:bCs w:val="0"/>
          </w:rPr>
          <w:fldChar w:fldCharType="begin" w:fldLock="1"/>
        </w:r>
        <w:r w:rsidR="005E4660" w:rsidDel="00513E81">
          <w:delInstrText xml:space="preserve"> </w:delInstrText>
        </w:r>
        <w:r w:rsidR="005E4660" w:rsidDel="00513E81">
          <w:rPr>
            <w:rFonts w:hint="eastAsia"/>
          </w:rPr>
          <w:delInstrText>REF _Ref77278303 \h</w:delInstrText>
        </w:r>
        <w:r w:rsidR="005E4660" w:rsidDel="00513E81">
          <w:delInstrText xml:space="preserve"> </w:delInstrText>
        </w:r>
        <w:r w:rsidR="005E4660" w:rsidDel="00513E81">
          <w:rPr>
            <w:b w:val="0"/>
            <w:bCs w:val="0"/>
          </w:rPr>
        </w:r>
        <w:r w:rsidR="005E4660" w:rsidDel="00513E81">
          <w:rPr>
            <w:b w:val="0"/>
            <w:bCs w:val="0"/>
          </w:rPr>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5E4660" w:rsidDel="00513E81">
          <w:rPr>
            <w:b w:val="0"/>
            <w:bCs w:val="0"/>
          </w:rPr>
          <w:fldChar w:fldCharType="end"/>
        </w:r>
        <w:r w:rsidR="0062494E" w:rsidDel="00513E81">
          <w:rPr>
            <w:rFonts w:hint="eastAsia"/>
          </w:rPr>
          <w:delText>中可以看出最</w:delText>
        </w:r>
        <w:r w:rsidR="00AF2006" w:rsidDel="00513E81">
          <w:rPr>
            <w:rFonts w:hint="eastAsia"/>
          </w:rPr>
          <w:delText>高</w:delText>
        </w:r>
        <w:r w:rsidR="0062494E" w:rsidDel="00513E81">
          <w:rPr>
            <w:rFonts w:hint="eastAsia"/>
          </w:rPr>
          <w:delText>比例為軟體的問題，例如</w:delText>
        </w:r>
        <w:r w:rsidR="00F5553B" w:rsidDel="00513E81">
          <w:rPr>
            <w:rFonts w:hint="eastAsia"/>
          </w:rPr>
          <w:delText>B</w:delText>
        </w:r>
        <w:r w:rsidR="00F5553B" w:rsidDel="00513E81">
          <w:delText>IM</w:delText>
        </w:r>
        <w:r w:rsidR="0062494E" w:rsidDel="00513E81">
          <w:rPr>
            <w:rFonts w:hint="eastAsia"/>
          </w:rPr>
          <w:delText>軟體</w:delText>
        </w:r>
        <w:r w:rsidR="002B330D" w:rsidDel="00513E81">
          <w:rPr>
            <w:rFonts w:hint="eastAsia"/>
          </w:rPr>
          <w:delText>是</w:delText>
        </w:r>
        <w:r w:rsidR="00635C96" w:rsidDel="00513E81">
          <w:rPr>
            <w:rFonts w:hint="eastAsia"/>
          </w:rPr>
          <w:delText>否容易取得、人員對於</w:delText>
        </w:r>
        <w:r w:rsidR="0062494E" w:rsidDel="00513E81">
          <w:rPr>
            <w:rFonts w:hint="eastAsia"/>
          </w:rPr>
          <w:delText>軟體</w:delText>
        </w:r>
        <w:r w:rsidR="00635C96" w:rsidDel="00513E81">
          <w:rPr>
            <w:rFonts w:hint="eastAsia"/>
          </w:rPr>
          <w:delText>的</w:delText>
        </w:r>
        <w:r w:rsidR="0062494E" w:rsidDel="00513E81">
          <w:rPr>
            <w:rFonts w:hint="eastAsia"/>
          </w:rPr>
          <w:delText>熟練度</w:delText>
        </w:r>
        <w:r w:rsidR="00635C96" w:rsidDel="00513E81">
          <w:rPr>
            <w:rFonts w:hint="eastAsia"/>
          </w:rPr>
          <w:delText>以及需要提供</w:delText>
        </w:r>
        <w:r w:rsidR="0062494E" w:rsidDel="00513E81">
          <w:rPr>
            <w:rFonts w:hint="eastAsia"/>
          </w:rPr>
          <w:delText>教育訓練等</w:delText>
        </w:r>
        <w:r w:rsidDel="00513E81">
          <w:rPr>
            <w:rFonts w:hint="eastAsia"/>
          </w:rPr>
          <w:delText>。然而</w:delText>
        </w:r>
        <w:r w:rsidR="002B3D89" w:rsidDel="00513E81">
          <w:rPr>
            <w:rFonts w:hint="eastAsia"/>
          </w:rPr>
          <w:delText>這都是使用</w:delText>
        </w:r>
        <w:r w:rsidR="002B3D89" w:rsidDel="00513E81">
          <w:rPr>
            <w:rFonts w:hint="eastAsia"/>
          </w:rPr>
          <w:delText>BIM</w:delText>
        </w:r>
        <w:r w:rsidR="002B3D89" w:rsidDel="00513E81">
          <w:rPr>
            <w:rFonts w:hint="eastAsia"/>
          </w:rPr>
          <w:delText>技術</w:delText>
        </w:r>
        <w:r w:rsidR="004B63C5" w:rsidDel="00513E81">
          <w:rPr>
            <w:rFonts w:hint="eastAsia"/>
          </w:rPr>
          <w:delText>所需要的</w:delText>
        </w:r>
        <w:r w:rsidR="002B3D89" w:rsidDel="00513E81">
          <w:rPr>
            <w:rFonts w:hint="eastAsia"/>
          </w:rPr>
          <w:delText>前期投資與調整，</w:delText>
        </w:r>
        <w:r w:rsidR="002232FD" w:rsidDel="00513E81">
          <w:rPr>
            <w:rFonts w:hint="eastAsia"/>
          </w:rPr>
          <w:delText>相</w:delText>
        </w:r>
        <w:r w:rsidR="002B3D89" w:rsidDel="00513E81">
          <w:rPr>
            <w:rFonts w:hint="eastAsia"/>
          </w:rPr>
          <w:delText>對於所帶來</w:delText>
        </w:r>
        <w:r w:rsidR="007A0137" w:rsidDel="00513E81">
          <w:rPr>
            <w:rFonts w:hint="eastAsia"/>
          </w:rPr>
          <w:delText>的</w:delText>
        </w:r>
        <w:r w:rsidR="002B3D89" w:rsidDel="00513E81">
          <w:rPr>
            <w:rFonts w:hint="eastAsia"/>
          </w:rPr>
          <w:delText>正面效益</w:delText>
        </w:r>
        <w:r w:rsidR="00FC0395" w:rsidDel="00513E81">
          <w:rPr>
            <w:rFonts w:hint="eastAsia"/>
          </w:rPr>
          <w:delText>，這些負面影響</w:delText>
        </w:r>
        <w:r w:rsidR="002B3D89" w:rsidDel="00513E81">
          <w:rPr>
            <w:rFonts w:hint="eastAsia"/>
          </w:rPr>
          <w:delText>是</w:delText>
        </w:r>
        <w:r w:rsidR="00CA2A40" w:rsidDel="00513E81">
          <w:rPr>
            <w:rFonts w:hint="eastAsia"/>
          </w:rPr>
          <w:delText>可接受的</w:delText>
        </w:r>
        <w:r w:rsidR="002B3D89" w:rsidDel="00513E81">
          <w:rPr>
            <w:rFonts w:hint="eastAsia"/>
          </w:rPr>
          <w:delText>，也因此運</w:delText>
        </w:r>
        <w:r w:rsidR="009D198E" w:rsidDel="00513E81">
          <w:rPr>
            <w:rFonts w:hint="eastAsia"/>
          </w:rPr>
          <w:delText>用</w:delText>
        </w:r>
        <w:r w:rsidR="009D198E" w:rsidDel="00513E81">
          <w:rPr>
            <w:rFonts w:hint="eastAsia"/>
          </w:rPr>
          <w:delText>BIM</w:delText>
        </w:r>
        <w:r w:rsidR="009D198E" w:rsidDel="00513E81">
          <w:rPr>
            <w:rFonts w:hint="eastAsia"/>
          </w:rPr>
          <w:delText>技術</w:delText>
        </w:r>
        <w:r w:rsidR="00425BCB" w:rsidDel="00513E81">
          <w:rPr>
            <w:rFonts w:hint="eastAsia"/>
          </w:rPr>
          <w:delText>對於計畫的推動與進行</w:delText>
        </w:r>
        <w:r w:rsidR="00691B18" w:rsidDel="00513E81">
          <w:rPr>
            <w:rFonts w:hint="eastAsia"/>
          </w:rPr>
          <w:delText>就</w:delText>
        </w:r>
        <w:r w:rsidR="00F2299E" w:rsidDel="00513E81">
          <w:rPr>
            <w:rFonts w:hint="eastAsia"/>
          </w:rPr>
          <w:delText>整體而言</w:delText>
        </w:r>
        <w:r w:rsidR="00425BCB" w:rsidDel="00513E81">
          <w:rPr>
            <w:rFonts w:hint="eastAsia"/>
          </w:rPr>
          <w:delText>是利大於弊</w:delText>
        </w:r>
        <w:r w:rsidR="0062494E" w:rsidDel="00513E81">
          <w:rPr>
            <w:rFonts w:hint="eastAsia"/>
          </w:rPr>
          <w:delText>。</w:delText>
        </w:r>
        <w:r w:rsidR="0062494E" w:rsidDel="00513E81">
          <w:rPr>
            <w:b w:val="0"/>
            <w:bCs w:val="0"/>
          </w:rPr>
          <w:fldChar w:fldCharType="begin"/>
        </w:r>
        <w:r w:rsidR="0062494E" w:rsidDel="00513E81">
          <w:rPr>
            <w:b w:val="0"/>
            <w:bCs w:val="0"/>
          </w:rPr>
          <w:fldChar w:fldCharType="separate"/>
        </w:r>
        <w:r w:rsidR="0062494E" w:rsidDel="00513E81">
          <w:rPr>
            <w:rFonts w:hint="eastAsia"/>
          </w:rPr>
          <w:delText>[Bryde, 2013 #2]</w:delText>
        </w:r>
        <w:r w:rsidR="0062494E" w:rsidDel="00513E81">
          <w:rPr>
            <w:b w:val="0"/>
            <w:bCs w:val="0"/>
          </w:rPr>
          <w:fldChar w:fldCharType="end"/>
        </w:r>
        <w:bookmarkStart w:id="1829" w:name="_Toc103337138"/>
        <w:bookmarkStart w:id="1830" w:name="_Toc105773354"/>
        <w:bookmarkStart w:id="1831" w:name="_Toc106390679"/>
        <w:bookmarkStart w:id="1832" w:name="_Toc106814692"/>
        <w:bookmarkStart w:id="1833" w:name="_Toc106814932"/>
        <w:bookmarkStart w:id="1834" w:name="_Toc106974040"/>
        <w:bookmarkStart w:id="1835" w:name="_Toc106993601"/>
        <w:bookmarkStart w:id="1836" w:name="_Toc106993843"/>
        <w:bookmarkStart w:id="1837" w:name="_Toc107003336"/>
        <w:bookmarkStart w:id="1838" w:name="_Toc107003578"/>
        <w:bookmarkStart w:id="1839" w:name="_Toc107003818"/>
        <w:bookmarkStart w:id="1840" w:name="_Toc107005582"/>
        <w:bookmarkStart w:id="1841" w:name="_Toc107005822"/>
        <w:bookmarkEnd w:id="1829"/>
        <w:bookmarkEnd w:id="1830"/>
        <w:bookmarkEnd w:id="1831"/>
        <w:bookmarkEnd w:id="1832"/>
        <w:bookmarkEnd w:id="1833"/>
        <w:bookmarkEnd w:id="1834"/>
        <w:bookmarkEnd w:id="1835"/>
        <w:bookmarkEnd w:id="1836"/>
        <w:bookmarkEnd w:id="1837"/>
        <w:bookmarkEnd w:id="1838"/>
        <w:bookmarkEnd w:id="1839"/>
        <w:bookmarkEnd w:id="1840"/>
        <w:bookmarkEnd w:id="1841"/>
      </w:del>
    </w:p>
    <w:p w14:paraId="16AFEA83" w14:textId="6441159B" w:rsidR="0062494E" w:rsidDel="00513E81" w:rsidRDefault="0062494E">
      <w:pPr>
        <w:pStyle w:val="1"/>
        <w:spacing w:after="360"/>
        <w:rPr>
          <w:del w:id="1842" w:author="張寶騌 CHANG,PAO-TSUNG" w:date="2022-04-29T16:17:00Z"/>
        </w:rPr>
        <w:pPrChange w:id="1843" w:author="張寶騌 CHANG,PAO-TSUNG" w:date="2022-04-29T16:17:00Z">
          <w:pPr>
            <w:pStyle w:val="ac"/>
            <w:keepNext/>
            <w:spacing w:beforeLines="100" w:before="360" w:after="180"/>
          </w:pPr>
        </w:pPrChange>
      </w:pPr>
      <w:bookmarkStart w:id="1844" w:name="_Ref77278303"/>
      <w:bookmarkStart w:id="1845" w:name="_Toc76754139"/>
      <w:del w:id="1846" w:author="張寶騌 CHANG,PAO-TSUNG" w:date="2022-04-29T16:17:00Z">
        <w:r w:rsidDel="00513E81">
          <w:rPr>
            <w:rFonts w:hint="eastAsia"/>
          </w:rPr>
          <w:delText>表</w:delText>
        </w:r>
        <w:r w:rsidDel="00513E81">
          <w:rPr>
            <w:rFonts w:hint="eastAsia"/>
          </w:rPr>
          <w:delText xml:space="preserve"> </w:delText>
        </w:r>
      </w:del>
      <w:del w:id="1847" w:author="張寶騌 CHANG,PAO-TSUNG" w:date="2022-04-07T17:43:00Z">
        <w:r w:rsidR="009F69E8" w:rsidDel="0035692D">
          <w:rPr>
            <w:b w:val="0"/>
            <w:bCs w:val="0"/>
          </w:rPr>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rPr>
            <w:b w:val="0"/>
            <w:bCs w:val="0"/>
          </w:rPr>
          <w:fldChar w:fldCharType="separate"/>
        </w:r>
        <w:r w:rsidR="00C919C6" w:rsidDel="0035692D">
          <w:rPr>
            <w:noProof/>
          </w:rPr>
          <w:delText>2</w:delText>
        </w:r>
        <w:r w:rsidR="009F69E8" w:rsidDel="0035692D">
          <w:rPr>
            <w:b w:val="0"/>
            <w:bCs w:val="0"/>
          </w:rPr>
          <w:fldChar w:fldCharType="end"/>
        </w:r>
        <w:r w:rsidR="009F69E8" w:rsidDel="0035692D">
          <w:noBreakHyphen/>
        </w:r>
        <w:r w:rsidR="009F69E8" w:rsidDel="0035692D">
          <w:rPr>
            <w:b w:val="0"/>
            <w:bCs w:val="0"/>
          </w:rPr>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rPr>
            <w:b w:val="0"/>
            <w:bCs w:val="0"/>
          </w:rPr>
          <w:fldChar w:fldCharType="separate"/>
        </w:r>
        <w:r w:rsidR="009E5548" w:rsidDel="0035692D">
          <w:rPr>
            <w:noProof/>
          </w:rPr>
          <w:delText>1</w:delText>
        </w:r>
        <w:r w:rsidR="009F69E8" w:rsidDel="0035692D">
          <w:rPr>
            <w:b w:val="0"/>
            <w:bCs w:val="0"/>
          </w:rPr>
          <w:fldChar w:fldCharType="end"/>
        </w:r>
      </w:del>
      <w:bookmarkEnd w:id="1844"/>
      <w:del w:id="1848" w:author="張寶騌 CHANG,PAO-TSUNG" w:date="2022-04-29T16:17:00Z">
        <w:r w:rsidR="0051604A" w:rsidDel="00513E81">
          <w:rPr>
            <w:rFonts w:hint="eastAsia"/>
          </w:rPr>
          <w:delText xml:space="preserve">　</w:delText>
        </w:r>
        <w:r w:rsidDel="00513E81">
          <w:delText>BIM</w:delText>
        </w:r>
        <w:r w:rsidR="00295304" w:rsidDel="00513E81">
          <w:rPr>
            <w:rFonts w:hint="eastAsia"/>
          </w:rPr>
          <w:delText>專案</w:delText>
        </w:r>
        <w:r w:rsidDel="00513E81">
          <w:rPr>
            <w:rFonts w:hint="eastAsia"/>
          </w:rPr>
          <w:delText>成功指標排名</w:delText>
        </w:r>
        <w:r w:rsidDel="00513E81">
          <w:rPr>
            <w:b w:val="0"/>
            <w:bCs w:val="0"/>
          </w:rPr>
          <w:fldChar w:fldCharType="begin"/>
        </w:r>
      </w:del>
      <w:r w:rsidR="004846B4">
        <w:instrText xml:space="preserve"> ADDIN EN.CITE &lt;EndNote&gt;&lt;Cite&gt;&lt;Author&gt;Bryde&lt;/Author&gt;&lt;Year&gt;2013&lt;/Year&gt;&lt;RecNum&gt;1&lt;/RecNum&gt;&lt;DisplayText&gt;[18]&lt;/DisplayText&gt;&lt;record&gt;&lt;rec-number&gt;1&lt;/rec-number&gt;&lt;foreign-keys&gt;&lt;key app="EN" db-id="vswwpavwedxavledrsqxwe9qra5pa00v0sw5" timestamp="1626066352"&gt;1&lt;/key&gt;&lt;/foreign-keys&gt;&lt;ref-type name="Journal Article"&gt;17&lt;/ref-type&gt;&lt;contributors&gt;&lt;authors&gt;&lt;author&gt;Bryde, David&lt;/author&gt;&lt;author&gt;Broquetas, Martí&lt;/author&gt;&lt;author&gt;Volm, Jürgen Marc&lt;/author&gt;&lt;/authors&gt;&lt;/contributors&gt;&lt;titles&gt;&lt;title&gt;The project benefits of Building Information Modelling (BIM)&lt;/title&gt;&lt;secondary-title&gt;International Journal of Project Management&lt;/secondary-title&gt;&lt;/titles&gt;&lt;periodical&gt;&lt;full-title&gt;International Journal of Project Management&lt;/full-title&gt;&lt;/periodical&gt;&lt;pages&gt;971-980&lt;/pages&gt;&lt;volume&gt;31&lt;/volume&gt;&lt;number&gt;7&lt;/number&gt;&lt;keywords&gt;&lt;keyword&gt;Business Information Modelling (BIM)&lt;/keyword&gt;&lt;keyword&gt;Project benefits&lt;/keyword&gt;&lt;keyword&gt;Secondary data&lt;/keyword&gt;&lt;keyword&gt;Case studies&lt;/keyword&gt;&lt;/keywords&gt;&lt;dates&gt;&lt;year&gt;2013&lt;/year&gt;&lt;/dates&gt;&lt;isbn&gt;0263-7863&lt;/isbn&gt;&lt;urls&gt;&lt;/urls&gt;&lt;/record&gt;&lt;/Cite&gt;&lt;/EndNote&gt;</w:instrText>
      </w:r>
      <w:del w:id="1849" w:author="張寶騌 CHANG,PAO-TSUNG" w:date="2022-04-29T16:17:00Z">
        <w:r w:rsidDel="00513E81">
          <w:rPr>
            <w:b w:val="0"/>
            <w:bCs w:val="0"/>
          </w:rPr>
          <w:fldChar w:fldCharType="separate"/>
        </w:r>
      </w:del>
      <w:r w:rsidR="004846B4">
        <w:rPr>
          <w:noProof/>
        </w:rPr>
        <w:t>[18]</w:t>
      </w:r>
      <w:del w:id="1850" w:author="張寶騌 CHANG,PAO-TSUNG" w:date="2022-04-29T16:17:00Z">
        <w:r w:rsidDel="00513E81">
          <w:rPr>
            <w:b w:val="0"/>
            <w:bCs w:val="0"/>
          </w:rPr>
          <w:fldChar w:fldCharType="end"/>
        </w:r>
        <w:bookmarkStart w:id="1851" w:name="_Toc103337139"/>
        <w:bookmarkStart w:id="1852" w:name="_Toc105773355"/>
        <w:bookmarkStart w:id="1853" w:name="_Toc106390680"/>
        <w:bookmarkStart w:id="1854" w:name="_Toc106814693"/>
        <w:bookmarkStart w:id="1855" w:name="_Toc106814933"/>
        <w:bookmarkStart w:id="1856" w:name="_Toc106974041"/>
        <w:bookmarkStart w:id="1857" w:name="_Toc106993602"/>
        <w:bookmarkStart w:id="1858" w:name="_Toc106993844"/>
        <w:bookmarkStart w:id="1859" w:name="_Toc107003337"/>
        <w:bookmarkStart w:id="1860" w:name="_Toc107003579"/>
        <w:bookmarkStart w:id="1861" w:name="_Toc107003819"/>
        <w:bookmarkStart w:id="1862" w:name="_Toc107005583"/>
        <w:bookmarkStart w:id="1863" w:name="_Toc107005823"/>
        <w:bookmarkEnd w:id="1851"/>
        <w:bookmarkEnd w:id="1852"/>
        <w:bookmarkEnd w:id="1853"/>
        <w:bookmarkEnd w:id="1854"/>
        <w:bookmarkEnd w:id="1855"/>
        <w:bookmarkEnd w:id="1856"/>
        <w:bookmarkEnd w:id="1857"/>
        <w:bookmarkEnd w:id="1858"/>
        <w:bookmarkEnd w:id="1859"/>
        <w:bookmarkEnd w:id="1860"/>
        <w:bookmarkEnd w:id="1861"/>
        <w:bookmarkEnd w:id="1862"/>
        <w:bookmarkEnd w:id="1863"/>
      </w:del>
    </w:p>
    <w:bookmarkEnd w:id="1845"/>
    <w:bookmarkStart w:id="1864" w:name="_MON_1686396420"/>
    <w:bookmarkEnd w:id="1864"/>
    <w:p w14:paraId="75C456FD" w14:textId="2D2D65E9" w:rsidR="0062494E" w:rsidDel="00513E81" w:rsidRDefault="0062494E">
      <w:pPr>
        <w:pStyle w:val="1"/>
        <w:spacing w:after="360"/>
        <w:rPr>
          <w:del w:id="1865" w:author="張寶騌 CHANG,PAO-TSUNG" w:date="2022-04-29T16:17:00Z"/>
        </w:rPr>
        <w:pPrChange w:id="1866" w:author="張寶騌 CHANG,PAO-TSUNG" w:date="2022-04-29T16:17:00Z">
          <w:pPr>
            <w:pStyle w:val="ac"/>
            <w:keepNext/>
            <w:spacing w:after="180"/>
          </w:pPr>
        </w:pPrChange>
      </w:pPr>
      <w:del w:id="1867" w:author="張寶騌 CHANG,PAO-TSUNG" w:date="2022-04-29T16:17:00Z">
        <w:r w:rsidRPr="006760EE" w:rsidDel="00513E81">
          <w:rPr>
            <w:rFonts w:eastAsia="新細明體"/>
            <w:noProof/>
            <w:color w:val="2E2E2E"/>
            <w:kern w:val="0"/>
            <w:sz w:val="18"/>
            <w:szCs w:val="18"/>
          </w:rPr>
          <w:object w:dxaOrig="8328" w:dyaOrig="4844" w14:anchorId="2C2C0E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8pt;height:240.6pt" o:ole="">
              <v:imagedata r:id="rId37" o:title=""/>
            </v:shape>
            <o:OLEObject Type="Embed" ProgID="Word.Document.12" ShapeID="_x0000_i1025" DrawAspect="Content" ObjectID="_1717797124" r:id="rId38">
              <o:FieldCodes>\s</o:FieldCodes>
            </o:OLEObject>
          </w:object>
        </w:r>
        <w:bookmarkStart w:id="1868" w:name="_Toc103337140"/>
        <w:bookmarkStart w:id="1869" w:name="_Toc105773356"/>
        <w:bookmarkStart w:id="1870" w:name="_Toc106390681"/>
        <w:bookmarkStart w:id="1871" w:name="_Toc106814694"/>
        <w:bookmarkStart w:id="1872" w:name="_Toc106814934"/>
        <w:bookmarkStart w:id="1873" w:name="_Toc106974042"/>
        <w:bookmarkStart w:id="1874" w:name="_Toc106993603"/>
        <w:bookmarkStart w:id="1875" w:name="_Toc106993845"/>
        <w:bookmarkStart w:id="1876" w:name="_Toc107003338"/>
        <w:bookmarkStart w:id="1877" w:name="_Toc107003580"/>
        <w:bookmarkStart w:id="1878" w:name="_Toc107003820"/>
        <w:bookmarkStart w:id="1879" w:name="_Toc107005584"/>
        <w:bookmarkStart w:id="1880" w:name="_Toc107005824"/>
        <w:bookmarkEnd w:id="1868"/>
        <w:bookmarkEnd w:id="1869"/>
        <w:bookmarkEnd w:id="1870"/>
        <w:bookmarkEnd w:id="1871"/>
        <w:bookmarkEnd w:id="1872"/>
        <w:bookmarkEnd w:id="1873"/>
        <w:bookmarkEnd w:id="1874"/>
        <w:bookmarkEnd w:id="1875"/>
        <w:bookmarkEnd w:id="1876"/>
        <w:bookmarkEnd w:id="1877"/>
        <w:bookmarkEnd w:id="1878"/>
        <w:bookmarkEnd w:id="1879"/>
        <w:bookmarkEnd w:id="1880"/>
      </w:del>
    </w:p>
    <w:p w14:paraId="084A18FB" w14:textId="41AB57D0" w:rsidR="0062494E" w:rsidDel="00513E81" w:rsidRDefault="0062494E">
      <w:pPr>
        <w:pStyle w:val="1"/>
        <w:spacing w:after="360"/>
        <w:rPr>
          <w:del w:id="1881" w:author="張寶騌 CHANG,PAO-TSUNG" w:date="2022-04-29T16:17:00Z"/>
        </w:rPr>
        <w:pPrChange w:id="1882" w:author="張寶騌 CHANG,PAO-TSUNG" w:date="2022-04-29T16:17:00Z">
          <w:pPr>
            <w:ind w:left="480" w:firstLine="480"/>
          </w:pPr>
        </w:pPrChange>
      </w:pPr>
      <w:bookmarkStart w:id="1883" w:name="_Toc103337141"/>
      <w:bookmarkStart w:id="1884" w:name="_Toc105773357"/>
      <w:bookmarkStart w:id="1885" w:name="_Toc106390682"/>
      <w:bookmarkStart w:id="1886" w:name="_Toc106814695"/>
      <w:bookmarkStart w:id="1887" w:name="_Toc106814935"/>
      <w:bookmarkStart w:id="1888" w:name="_Toc106974043"/>
      <w:bookmarkStart w:id="1889" w:name="_Toc106993604"/>
      <w:bookmarkStart w:id="1890" w:name="_Toc106993846"/>
      <w:bookmarkStart w:id="1891" w:name="_Toc107003339"/>
      <w:bookmarkStart w:id="1892" w:name="_Toc107003581"/>
      <w:bookmarkStart w:id="1893" w:name="_Toc107003821"/>
      <w:bookmarkStart w:id="1894" w:name="_Toc107005585"/>
      <w:bookmarkStart w:id="1895" w:name="_Toc107005825"/>
      <w:bookmarkEnd w:id="1883"/>
      <w:bookmarkEnd w:id="1884"/>
      <w:bookmarkEnd w:id="1885"/>
      <w:bookmarkEnd w:id="1886"/>
      <w:bookmarkEnd w:id="1887"/>
      <w:bookmarkEnd w:id="1888"/>
      <w:bookmarkEnd w:id="1889"/>
      <w:bookmarkEnd w:id="1890"/>
      <w:bookmarkEnd w:id="1891"/>
      <w:bookmarkEnd w:id="1892"/>
      <w:bookmarkEnd w:id="1893"/>
      <w:bookmarkEnd w:id="1894"/>
      <w:bookmarkEnd w:id="1895"/>
    </w:p>
    <w:p w14:paraId="1DAD0C68" w14:textId="65549AEE" w:rsidR="00281D7B" w:rsidRPr="009E0C4C" w:rsidDel="00513E81" w:rsidRDefault="00281D7B">
      <w:pPr>
        <w:pStyle w:val="1"/>
        <w:spacing w:after="360"/>
        <w:rPr>
          <w:del w:id="1896" w:author="張寶騌 CHANG,PAO-TSUNG" w:date="2022-04-29T16:17:00Z"/>
        </w:rPr>
        <w:pPrChange w:id="1897" w:author="張寶騌 CHANG,PAO-TSUNG" w:date="2022-04-29T16:17:00Z">
          <w:pPr>
            <w:ind w:left="480" w:firstLine="480"/>
          </w:pPr>
        </w:pPrChange>
      </w:pPr>
      <w:bookmarkStart w:id="1898" w:name="_Toc103337142"/>
      <w:bookmarkStart w:id="1899" w:name="_Toc105773358"/>
      <w:bookmarkStart w:id="1900" w:name="_Toc106390683"/>
      <w:bookmarkStart w:id="1901" w:name="_Toc106814696"/>
      <w:bookmarkStart w:id="1902" w:name="_Toc106814936"/>
      <w:bookmarkStart w:id="1903" w:name="_Toc106974044"/>
      <w:bookmarkStart w:id="1904" w:name="_Toc106993605"/>
      <w:bookmarkStart w:id="1905" w:name="_Toc106993847"/>
      <w:bookmarkStart w:id="1906" w:name="_Toc107003340"/>
      <w:bookmarkStart w:id="1907" w:name="_Toc107003582"/>
      <w:bookmarkStart w:id="1908" w:name="_Toc107003822"/>
      <w:bookmarkStart w:id="1909" w:name="_Toc107005586"/>
      <w:bookmarkStart w:id="1910" w:name="_Toc107005826"/>
      <w:bookmarkEnd w:id="1898"/>
      <w:bookmarkEnd w:id="1899"/>
      <w:bookmarkEnd w:id="1900"/>
      <w:bookmarkEnd w:id="1901"/>
      <w:bookmarkEnd w:id="1902"/>
      <w:bookmarkEnd w:id="1903"/>
      <w:bookmarkEnd w:id="1904"/>
      <w:bookmarkEnd w:id="1905"/>
      <w:bookmarkEnd w:id="1906"/>
      <w:bookmarkEnd w:id="1907"/>
      <w:bookmarkEnd w:id="1908"/>
      <w:bookmarkEnd w:id="1909"/>
      <w:bookmarkEnd w:id="1910"/>
    </w:p>
    <w:p w14:paraId="12C1C69A" w14:textId="77BF5000" w:rsidR="00816068" w:rsidDel="00513E81" w:rsidRDefault="002242BD">
      <w:pPr>
        <w:pStyle w:val="1"/>
        <w:spacing w:after="360"/>
        <w:rPr>
          <w:del w:id="1911" w:author="張寶騌 CHANG,PAO-TSUNG" w:date="2022-04-29T16:17:00Z"/>
        </w:rPr>
        <w:pPrChange w:id="1912" w:author="張寶騌 CHANG,PAO-TSUNG" w:date="2022-04-29T16:17:00Z">
          <w:pPr>
            <w:pStyle w:val="21"/>
            <w:spacing w:before="360" w:afterLines="50" w:after="180"/>
          </w:pPr>
        </w:pPrChange>
      </w:pPr>
      <w:del w:id="1913" w:author="張寶騌 CHANG,PAO-TSUNG" w:date="2022-04-29T16:17:00Z">
        <w:r w:rsidDel="00513E81">
          <w:br w:type="page"/>
        </w:r>
        <w:r w:rsidR="00CD54B3" w:rsidDel="00513E81">
          <w:rPr>
            <w:rFonts w:hint="eastAsia"/>
          </w:rPr>
          <w:delText xml:space="preserve">　</w:delText>
        </w:r>
        <w:r w:rsidR="00AE1294" w:rsidDel="00513E81">
          <w:delText>BIM</w:delText>
        </w:r>
        <w:r w:rsidR="00AE1294" w:rsidDel="00513E81">
          <w:rPr>
            <w:rFonts w:hint="eastAsia"/>
          </w:rPr>
          <w:delText>於軌道之</w:delText>
        </w:r>
        <w:r w:rsidR="00364B09" w:rsidDel="00513E81">
          <w:rPr>
            <w:rFonts w:hint="eastAsia"/>
          </w:rPr>
          <w:delText>應用</w:delText>
        </w:r>
      </w:del>
    </w:p>
    <w:p w14:paraId="2EECCD1A" w14:textId="69303C86" w:rsidR="007D6CD5" w:rsidDel="00513E81" w:rsidRDefault="007D6CD5">
      <w:pPr>
        <w:pStyle w:val="1"/>
        <w:spacing w:after="360"/>
        <w:rPr>
          <w:del w:id="1914" w:author="張寶騌 CHANG,PAO-TSUNG" w:date="2022-04-29T16:17:00Z"/>
        </w:rPr>
        <w:pPrChange w:id="1915" w:author="張寶騌 CHANG,PAO-TSUNG" w:date="2022-04-29T16:17:00Z">
          <w:pPr>
            <w:ind w:left="480" w:firstLine="480"/>
            <w:jc w:val="both"/>
          </w:pPr>
        </w:pPrChange>
      </w:pPr>
      <w:del w:id="1916" w:author="張寶騌 CHANG,PAO-TSUNG" w:date="2022-04-29T16:17:00Z">
        <w:r w:rsidDel="00513E81">
          <w:rPr>
            <w:rFonts w:hint="eastAsia"/>
          </w:rPr>
          <w:delText>交通部</w:delText>
        </w:r>
        <w:r w:rsidR="001A2772" w:rsidDel="00513E81">
          <w:rPr>
            <w:rFonts w:hint="eastAsia"/>
          </w:rPr>
          <w:delText>於</w:delText>
        </w:r>
        <w:r w:rsidDel="00513E81">
          <w:rPr>
            <w:rFonts w:hint="eastAsia"/>
          </w:rPr>
          <w:delText>2016</w:delText>
        </w:r>
        <w:r w:rsidDel="00513E81">
          <w:rPr>
            <w:rFonts w:hint="eastAsia"/>
          </w:rPr>
          <w:delText>年</w:delText>
        </w:r>
        <w:r w:rsidDel="00513E81">
          <w:rPr>
            <w:rFonts w:hint="eastAsia"/>
          </w:rPr>
          <w:delText>3</w:delText>
        </w:r>
        <w:r w:rsidDel="00513E81">
          <w:rPr>
            <w:rFonts w:hint="eastAsia"/>
          </w:rPr>
          <w:delText>月時函頒「交通部所屬各機關</w:delText>
        </w:r>
        <w:r w:rsidR="005E4660" w:rsidDel="00513E81">
          <w:rPr>
            <w:rFonts w:hint="eastAsia"/>
          </w:rPr>
          <w:delText>（</w:delText>
        </w:r>
        <w:r w:rsidDel="00513E81">
          <w:rPr>
            <w:rFonts w:hint="eastAsia"/>
          </w:rPr>
          <w:delText>構</w:delText>
        </w:r>
        <w:r w:rsidR="005E4660" w:rsidDel="00513E81">
          <w:rPr>
            <w:rFonts w:hint="eastAsia"/>
          </w:rPr>
          <w:delText>）</w:delText>
        </w:r>
        <w:r w:rsidDel="00513E81">
          <w:rPr>
            <w:rFonts w:hint="eastAsia"/>
          </w:rPr>
          <w:delText>工程建置建築資訊模型</w:delText>
        </w:r>
        <w:r w:rsidDel="00513E81">
          <w:rPr>
            <w:rFonts w:hint="eastAsia"/>
          </w:rPr>
          <w:delText>(BIM)</w:delText>
        </w:r>
        <w:r w:rsidDel="00513E81">
          <w:rPr>
            <w:rFonts w:hint="eastAsia"/>
          </w:rPr>
          <w:delText>作業推動原則」，要求旗下各機關在辦理工程採購時，若其預算達</w:delText>
        </w:r>
        <w:r w:rsidDel="00513E81">
          <w:rPr>
            <w:rFonts w:hint="eastAsia"/>
          </w:rPr>
          <w:delText>10</w:delText>
        </w:r>
        <w:r w:rsidDel="00513E81">
          <w:rPr>
            <w:rFonts w:hint="eastAsia"/>
          </w:rPr>
          <w:delText>億元以上之統包工程、建築工程及軌道機電工程，或</w:delText>
        </w:r>
        <w:r w:rsidDel="00513E81">
          <w:rPr>
            <w:rFonts w:hint="eastAsia"/>
          </w:rPr>
          <w:delText>20</w:delText>
        </w:r>
        <w:r w:rsidDel="00513E81">
          <w:rPr>
            <w:rFonts w:hint="eastAsia"/>
          </w:rPr>
          <w:delText>億元以上之土木工程，應視工程特性、需求與規模建置</w:delText>
        </w:r>
        <w:r w:rsidDel="00513E81">
          <w:rPr>
            <w:rFonts w:hint="eastAsia"/>
          </w:rPr>
          <w:delText xml:space="preserve">BIM </w:delText>
        </w:r>
        <w:r w:rsidDel="00513E81">
          <w:rPr>
            <w:rFonts w:hint="eastAsia"/>
          </w:rPr>
          <w:delText>模型。而軌道系統整體工程規模龐大，</w:delText>
        </w:r>
        <w:r w:rsidR="00B50028" w:rsidDel="00513E81">
          <w:rPr>
            <w:rFonts w:hint="eastAsia"/>
          </w:rPr>
          <w:delText>其中</w:delText>
        </w:r>
        <w:r w:rsidR="00781A94" w:rsidDel="00513E81">
          <w:rPr>
            <w:rFonts w:hint="eastAsia"/>
          </w:rPr>
          <w:delText>包含土建、機電等項目，</w:delText>
        </w:r>
        <w:r w:rsidDel="00513E81">
          <w:rPr>
            <w:rFonts w:hint="eastAsia"/>
          </w:rPr>
          <w:delText>工程預算</w:delText>
        </w:r>
        <w:r w:rsidR="00B50028" w:rsidDel="00513E81">
          <w:rPr>
            <w:rFonts w:hint="eastAsia"/>
          </w:rPr>
          <w:delText>原則上</w:delText>
        </w:r>
        <w:r w:rsidDel="00513E81">
          <w:rPr>
            <w:rFonts w:hint="eastAsia"/>
          </w:rPr>
          <w:delText>都會高於上述金額，</w:delText>
        </w:r>
        <w:r w:rsidR="00B50028" w:rsidDel="00513E81">
          <w:rPr>
            <w:rFonts w:hint="eastAsia"/>
          </w:rPr>
          <w:delText>再</w:delText>
        </w:r>
        <w:r w:rsidR="00BA1CD0" w:rsidDel="00513E81">
          <w:rPr>
            <w:rFonts w:hint="eastAsia"/>
          </w:rPr>
          <w:delText>加上</w:delText>
        </w:r>
        <w:r w:rsidR="002852DB" w:rsidDel="00513E81">
          <w:rPr>
            <w:rFonts w:hint="eastAsia"/>
          </w:rPr>
          <w:delText>軌道系統的</w:delText>
        </w:r>
        <w:r w:rsidDel="00513E81">
          <w:rPr>
            <w:rFonts w:hint="eastAsia"/>
          </w:rPr>
          <w:delText>複雜度也相對</w:delText>
        </w:r>
        <w:r w:rsidR="002852DB" w:rsidDel="00513E81">
          <w:rPr>
            <w:rFonts w:hint="eastAsia"/>
          </w:rPr>
          <w:delText>一般土木建築物</w:delText>
        </w:r>
        <w:r w:rsidDel="00513E81">
          <w:rPr>
            <w:rFonts w:hint="eastAsia"/>
          </w:rPr>
          <w:delText>高，</w:delText>
        </w:r>
        <w:r w:rsidR="00BA1CD0" w:rsidDel="00513E81">
          <w:rPr>
            <w:rFonts w:hint="eastAsia"/>
          </w:rPr>
          <w:delText>綜合上述原因</w:delText>
        </w:r>
        <w:r w:rsidR="00635774" w:rsidDel="00513E81">
          <w:rPr>
            <w:rFonts w:hint="eastAsia"/>
          </w:rPr>
          <w:delText>，</w:delText>
        </w:r>
        <w:r w:rsidDel="00513E81">
          <w:rPr>
            <w:rFonts w:hint="eastAsia"/>
          </w:rPr>
          <w:delText>國內軌道建設皆須評估是否採用</w:delText>
        </w:r>
        <w:r w:rsidDel="00513E81">
          <w:rPr>
            <w:rFonts w:hint="eastAsia"/>
          </w:rPr>
          <w:delText>BIM</w:delText>
        </w:r>
        <w:r w:rsidDel="00513E81">
          <w:rPr>
            <w:rFonts w:hint="eastAsia"/>
          </w:rPr>
          <w:delText>技術。</w:delText>
        </w:r>
        <w:r w:rsidDel="00513E81">
          <w:rPr>
            <w:b w:val="0"/>
            <w:bCs w:val="0"/>
          </w:rPr>
          <w:fldChar w:fldCharType="begin"/>
        </w:r>
        <w:r w:rsidDel="00513E81">
          <w:rPr>
            <w:b w:val="0"/>
            <w:bCs w:val="0"/>
          </w:rPr>
          <w:fldChar w:fldCharType="separate"/>
        </w:r>
        <w:r w:rsidDel="00513E81">
          <w:rPr>
            <w:rFonts w:hint="eastAsia"/>
          </w:rPr>
          <w:delText>{Kaewunruen, 2019 #3}</w:delText>
        </w:r>
        <w:r w:rsidDel="00513E81">
          <w:rPr>
            <w:b w:val="0"/>
            <w:bCs w:val="0"/>
          </w:rPr>
          <w:fldChar w:fldCharType="end"/>
        </w:r>
        <w:bookmarkStart w:id="1917" w:name="_Toc103337143"/>
        <w:bookmarkStart w:id="1918" w:name="_Toc105773359"/>
        <w:bookmarkStart w:id="1919" w:name="_Toc106390684"/>
        <w:bookmarkStart w:id="1920" w:name="_Toc106814697"/>
        <w:bookmarkStart w:id="1921" w:name="_Toc106814937"/>
        <w:bookmarkStart w:id="1922" w:name="_Toc106974045"/>
        <w:bookmarkStart w:id="1923" w:name="_Toc106993606"/>
        <w:bookmarkStart w:id="1924" w:name="_Toc106993848"/>
        <w:bookmarkStart w:id="1925" w:name="_Toc107003341"/>
        <w:bookmarkStart w:id="1926" w:name="_Toc107003583"/>
        <w:bookmarkStart w:id="1927" w:name="_Toc107003823"/>
        <w:bookmarkStart w:id="1928" w:name="_Toc107005587"/>
        <w:bookmarkStart w:id="1929" w:name="_Toc107005827"/>
        <w:bookmarkEnd w:id="1917"/>
        <w:bookmarkEnd w:id="1918"/>
        <w:bookmarkEnd w:id="1919"/>
        <w:bookmarkEnd w:id="1920"/>
        <w:bookmarkEnd w:id="1921"/>
        <w:bookmarkEnd w:id="1922"/>
        <w:bookmarkEnd w:id="1923"/>
        <w:bookmarkEnd w:id="1924"/>
        <w:bookmarkEnd w:id="1925"/>
        <w:bookmarkEnd w:id="1926"/>
        <w:bookmarkEnd w:id="1927"/>
        <w:bookmarkEnd w:id="1928"/>
        <w:bookmarkEnd w:id="1929"/>
      </w:del>
    </w:p>
    <w:p w14:paraId="4D85190A" w14:textId="17C07CBE" w:rsidR="007D6CD5" w:rsidDel="00513E81" w:rsidRDefault="00B50028">
      <w:pPr>
        <w:pStyle w:val="1"/>
        <w:spacing w:after="360"/>
        <w:rPr>
          <w:del w:id="1930" w:author="張寶騌 CHANG,PAO-TSUNG" w:date="2022-04-29T16:17:00Z"/>
        </w:rPr>
        <w:pPrChange w:id="1931" w:author="張寶騌 CHANG,PAO-TSUNG" w:date="2022-04-29T16:17:00Z">
          <w:pPr>
            <w:ind w:left="480" w:firstLine="480"/>
            <w:jc w:val="both"/>
          </w:pPr>
        </w:pPrChange>
      </w:pPr>
      <w:del w:id="1932" w:author="張寶騌 CHANG,PAO-TSUNG" w:date="2022-04-29T16:17:00Z">
        <w:r w:rsidDel="00513E81">
          <w:rPr>
            <w:rFonts w:hint="eastAsia"/>
          </w:rPr>
          <w:delText>交通部鐵道局於</w:delText>
        </w:r>
        <w:r w:rsidDel="00513E81">
          <w:rPr>
            <w:rFonts w:hint="eastAsia"/>
          </w:rPr>
          <w:delText>2019</w:delText>
        </w:r>
        <w:r w:rsidDel="00513E81">
          <w:rPr>
            <w:rFonts w:hint="eastAsia"/>
          </w:rPr>
          <w:delText>年</w:delText>
        </w:r>
        <w:r w:rsidDel="00513E81">
          <w:rPr>
            <w:rFonts w:hint="eastAsia"/>
          </w:rPr>
          <w:delText>10</w:delText>
        </w:r>
        <w:r w:rsidDel="00513E81">
          <w:rPr>
            <w:rFonts w:hint="eastAsia"/>
          </w:rPr>
          <w:delText>月公布一份</w:delText>
        </w:r>
        <w:r w:rsidRPr="009A2C62" w:rsidDel="00513E81">
          <w:rPr>
            <w:rFonts w:hint="eastAsia"/>
          </w:rPr>
          <w:delText>鐵道工程</w:delText>
        </w:r>
        <w:r w:rsidRPr="009A2C62" w:rsidDel="00513E81">
          <w:rPr>
            <w:rFonts w:hint="eastAsia"/>
          </w:rPr>
          <w:delText>BIM</w:delText>
        </w:r>
        <w:r w:rsidRPr="009A2C62" w:rsidDel="00513E81">
          <w:rPr>
            <w:rFonts w:hint="eastAsia"/>
          </w:rPr>
          <w:delText>作業指引</w:delText>
        </w:r>
        <w:r w:rsidDel="00513E81">
          <w:rPr>
            <w:b w:val="0"/>
            <w:bCs w:val="0"/>
          </w:rPr>
          <w:fldChar w:fldCharType="begin"/>
        </w:r>
      </w:del>
      <w:r w:rsidR="004846B4">
        <w:rPr>
          <w:rFonts w:hint="eastAsia"/>
        </w:rPr>
        <w:instrText xml:space="preserve"> ADDIN EN.CITE &lt;EndNote&gt;&lt;Cite&gt;&lt;Author&gt;</w:instrText>
      </w:r>
      <w:r w:rsidR="004846B4">
        <w:rPr>
          <w:rFonts w:hint="eastAsia"/>
        </w:rPr>
        <w:instrText>交通部鐵道局</w:instrText>
      </w:r>
      <w:r w:rsidR="004846B4">
        <w:rPr>
          <w:rFonts w:hint="eastAsia"/>
        </w:rPr>
        <w:instrText>&lt;/Author&gt;&lt;Year&gt;2019&lt;/Year&gt;&lt;RecNum&gt;8&lt;/RecNum&gt;&lt;DisplayText&gt;[19]&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sidR="004846B4">
        <w:rPr>
          <w:rFonts w:hint="eastAsia"/>
        </w:rPr>
        <w:instrText>交通部鐵道局</w:instrText>
      </w:r>
      <w:r w:rsidR="004846B4">
        <w:rPr>
          <w:rFonts w:hint="eastAsia"/>
        </w:rPr>
        <w:instrText>&lt;/style&gt;&lt;/author&gt;&lt;/authors&gt;&lt;tertiary-authors&gt;&lt;author&gt;&lt;style face="normal" font="default" charset="136" size="100%"&gt;</w:instrText>
      </w:r>
      <w:r w:rsidR="004846B4">
        <w:rPr>
          <w:rFonts w:hint="eastAsia"/>
        </w:rPr>
        <w:instrText>交通部鐵道局</w:instrText>
      </w:r>
      <w:r w:rsidR="004846B4">
        <w:rPr>
          <w:rFonts w:hint="eastAsia"/>
        </w:rPr>
        <w:instrText>&lt;/style&gt;&lt;/author&gt;&lt;/tertiary-authors&gt;&lt;/contributors&gt;&lt;titles&gt;&lt;title&gt;&lt;style face="normal" font="default" charset="136" size="100%"&gt;</w:instrText>
      </w:r>
      <w:r w:rsidR="004846B4">
        <w:rPr>
          <w:rFonts w:hint="eastAsia"/>
        </w:rPr>
        <w:instrText>鐵道工程</w:instrText>
      </w:r>
      <w:r w:rsidR="004846B4">
        <w:rPr>
          <w:rFonts w:hint="eastAsia"/>
        </w:rPr>
        <w:instrText>&lt;/style&gt;&lt;style face="normal" font="default" size="100%"&gt;BIM&lt;/style&gt;&lt;style face="normal" font="default" charset="136" size="100%"&gt;</w:instrText>
      </w:r>
      <w:r w:rsidR="004846B4">
        <w:rPr>
          <w:rFonts w:hint="eastAsia"/>
        </w:rPr>
        <w:instrText>作業指引</w:instrText>
      </w:r>
      <w:r w:rsidR="004846B4">
        <w:rPr>
          <w:rFonts w:hint="eastAsia"/>
        </w:rPr>
        <w:instrText>&lt;/style&gt;&lt;/title&gt;&lt;/titles&gt;&lt;dates&gt;&lt;year&gt;2019&lt;/year&gt;&lt;/dates&gt;&lt;urls&gt;&lt;/urls&gt;&lt;/record&gt;&lt;/Cite&gt;&lt;/EndNote&gt;</w:instrText>
      </w:r>
      <w:del w:id="1933" w:author="張寶騌 CHANG,PAO-TSUNG" w:date="2022-04-29T16:17:00Z">
        <w:r w:rsidDel="00513E81">
          <w:rPr>
            <w:b w:val="0"/>
            <w:bCs w:val="0"/>
          </w:rPr>
          <w:fldChar w:fldCharType="separate"/>
        </w:r>
      </w:del>
      <w:r w:rsidR="004846B4">
        <w:rPr>
          <w:noProof/>
        </w:rPr>
        <w:t>[19]</w:t>
      </w:r>
      <w:del w:id="1934" w:author="張寶騌 CHANG,PAO-TSUNG" w:date="2022-04-29T16:17:00Z">
        <w:r w:rsidDel="00513E81">
          <w:rPr>
            <w:b w:val="0"/>
            <w:bCs w:val="0"/>
          </w:rPr>
          <w:fldChar w:fldCharType="end"/>
        </w:r>
        <w:r w:rsidDel="00513E81">
          <w:rPr>
            <w:rFonts w:hint="eastAsia"/>
          </w:rPr>
          <w:delText>，</w:delText>
        </w:r>
        <w:r w:rsidR="00BE0294" w:rsidDel="00513E81">
          <w:rPr>
            <w:rFonts w:hint="eastAsia"/>
          </w:rPr>
          <w:delText>提供</w:delText>
        </w:r>
        <w:r w:rsidDel="00513E81">
          <w:rPr>
            <w:rFonts w:hint="eastAsia"/>
          </w:rPr>
          <w:delText>軌道工程的業主在導入</w:delText>
        </w:r>
        <w:r w:rsidDel="00513E81">
          <w:rPr>
            <w:rFonts w:hint="eastAsia"/>
          </w:rPr>
          <w:delText>BIM</w:delText>
        </w:r>
        <w:r w:rsidDel="00513E81">
          <w:rPr>
            <w:rFonts w:hint="eastAsia"/>
          </w:rPr>
          <w:delText>技術時之參考。</w:delText>
        </w:r>
        <w:r w:rsidR="00395E87" w:rsidDel="00513E81">
          <w:rPr>
            <w:rFonts w:hint="eastAsia"/>
          </w:rPr>
          <w:delText>指</w:delText>
        </w:r>
        <w:r w:rsidR="00827631" w:rsidDel="00513E81">
          <w:rPr>
            <w:rFonts w:hint="eastAsia"/>
          </w:rPr>
          <w:delText>引</w:delText>
        </w:r>
        <w:r w:rsidR="0068265E" w:rsidDel="00513E81">
          <w:rPr>
            <w:rFonts w:hint="eastAsia"/>
          </w:rPr>
          <w:delText>內</w:delText>
        </w:r>
        <w:r w:rsidR="007D6CD5" w:rsidDel="00513E81">
          <w:rPr>
            <w:rFonts w:hint="eastAsia"/>
          </w:rPr>
          <w:delText>說明</w:delText>
        </w:r>
        <w:r w:rsidR="00330758" w:rsidDel="00513E81">
          <w:rPr>
            <w:rFonts w:hint="eastAsia"/>
          </w:rPr>
          <w:delText>軌</w:delText>
        </w:r>
        <w:r w:rsidR="007D6CD5" w:rsidDel="00513E81">
          <w:rPr>
            <w:rFonts w:hint="eastAsia"/>
          </w:rPr>
          <w:delText>道工程需要使用</w:delText>
        </w:r>
        <w:r w:rsidR="007D6CD5" w:rsidDel="00513E81">
          <w:rPr>
            <w:rFonts w:hint="eastAsia"/>
          </w:rPr>
          <w:delText>BIM</w:delText>
        </w:r>
        <w:r w:rsidR="007D6CD5" w:rsidDel="00513E81">
          <w:rPr>
            <w:rFonts w:hint="eastAsia"/>
          </w:rPr>
          <w:delText>的理由有以下幾點：</w:delText>
        </w:r>
        <w:bookmarkStart w:id="1935" w:name="_Toc103337144"/>
        <w:bookmarkStart w:id="1936" w:name="_Toc105773360"/>
        <w:bookmarkStart w:id="1937" w:name="_Toc106390685"/>
        <w:bookmarkStart w:id="1938" w:name="_Toc106814698"/>
        <w:bookmarkStart w:id="1939" w:name="_Toc106814938"/>
        <w:bookmarkStart w:id="1940" w:name="_Toc106974046"/>
        <w:bookmarkStart w:id="1941" w:name="_Toc106993607"/>
        <w:bookmarkStart w:id="1942" w:name="_Toc106993849"/>
        <w:bookmarkStart w:id="1943" w:name="_Toc107003342"/>
        <w:bookmarkStart w:id="1944" w:name="_Toc107003584"/>
        <w:bookmarkStart w:id="1945" w:name="_Toc107003824"/>
        <w:bookmarkStart w:id="1946" w:name="_Toc107005588"/>
        <w:bookmarkStart w:id="1947" w:name="_Toc107005828"/>
        <w:bookmarkEnd w:id="1935"/>
        <w:bookmarkEnd w:id="1936"/>
        <w:bookmarkEnd w:id="1937"/>
        <w:bookmarkEnd w:id="1938"/>
        <w:bookmarkEnd w:id="1939"/>
        <w:bookmarkEnd w:id="1940"/>
        <w:bookmarkEnd w:id="1941"/>
        <w:bookmarkEnd w:id="1942"/>
        <w:bookmarkEnd w:id="1943"/>
        <w:bookmarkEnd w:id="1944"/>
        <w:bookmarkEnd w:id="1945"/>
        <w:bookmarkEnd w:id="1946"/>
        <w:bookmarkEnd w:id="1947"/>
      </w:del>
    </w:p>
    <w:p w14:paraId="061E7020" w14:textId="151FC77E" w:rsidR="007D6CD5" w:rsidDel="00513E81" w:rsidRDefault="00E02A3E">
      <w:pPr>
        <w:pStyle w:val="1"/>
        <w:spacing w:after="360"/>
        <w:rPr>
          <w:del w:id="1948" w:author="張寶騌 CHANG,PAO-TSUNG" w:date="2022-04-29T16:17:00Z"/>
        </w:rPr>
        <w:pPrChange w:id="1949" w:author="張寶騌 CHANG,PAO-TSUNG" w:date="2022-04-29T16:17:00Z">
          <w:pPr>
            <w:numPr>
              <w:numId w:val="11"/>
            </w:numPr>
            <w:ind w:leftChars="0" w:left="1440" w:firstLineChars="0" w:hanging="480"/>
            <w:jc w:val="both"/>
          </w:pPr>
        </w:pPrChange>
      </w:pPr>
      <w:del w:id="1950" w:author="張寶騌 CHANG,PAO-TSUNG" w:date="2022-04-29T16:17:00Z">
        <w:r w:rsidDel="00513E81">
          <w:rPr>
            <w:rFonts w:hint="eastAsia"/>
          </w:rPr>
          <w:delText>計畫成本高且使用年限長</w:delText>
        </w:r>
        <w:r w:rsidR="005A66A6" w:rsidDel="00513E81">
          <w:rPr>
            <w:rFonts w:hint="eastAsia"/>
          </w:rPr>
          <w:delText>。</w:delText>
        </w:r>
        <w:bookmarkStart w:id="1951" w:name="_Toc103337145"/>
        <w:bookmarkStart w:id="1952" w:name="_Toc105773361"/>
        <w:bookmarkStart w:id="1953" w:name="_Toc106390686"/>
        <w:bookmarkStart w:id="1954" w:name="_Toc106814699"/>
        <w:bookmarkStart w:id="1955" w:name="_Toc106814939"/>
        <w:bookmarkStart w:id="1956" w:name="_Toc106974047"/>
        <w:bookmarkStart w:id="1957" w:name="_Toc106993608"/>
        <w:bookmarkStart w:id="1958" w:name="_Toc106993850"/>
        <w:bookmarkStart w:id="1959" w:name="_Toc107003343"/>
        <w:bookmarkStart w:id="1960" w:name="_Toc107003585"/>
        <w:bookmarkStart w:id="1961" w:name="_Toc107003825"/>
        <w:bookmarkStart w:id="1962" w:name="_Toc107005589"/>
        <w:bookmarkStart w:id="1963" w:name="_Toc107005829"/>
        <w:bookmarkEnd w:id="1951"/>
        <w:bookmarkEnd w:id="1952"/>
        <w:bookmarkEnd w:id="1953"/>
        <w:bookmarkEnd w:id="1954"/>
        <w:bookmarkEnd w:id="1955"/>
        <w:bookmarkEnd w:id="1956"/>
        <w:bookmarkEnd w:id="1957"/>
        <w:bookmarkEnd w:id="1958"/>
        <w:bookmarkEnd w:id="1959"/>
        <w:bookmarkEnd w:id="1960"/>
        <w:bookmarkEnd w:id="1961"/>
        <w:bookmarkEnd w:id="1962"/>
        <w:bookmarkEnd w:id="1963"/>
      </w:del>
    </w:p>
    <w:p w14:paraId="58C026C8" w14:textId="1C7B9534" w:rsidR="00E02A3E" w:rsidDel="00513E81" w:rsidRDefault="00330758">
      <w:pPr>
        <w:pStyle w:val="1"/>
        <w:spacing w:after="360"/>
        <w:rPr>
          <w:del w:id="1964" w:author="張寶騌 CHANG,PAO-TSUNG" w:date="2022-04-29T16:17:00Z"/>
        </w:rPr>
        <w:pPrChange w:id="1965" w:author="張寶騌 CHANG,PAO-TSUNG" w:date="2022-04-29T16:17:00Z">
          <w:pPr>
            <w:numPr>
              <w:numId w:val="11"/>
            </w:numPr>
            <w:ind w:leftChars="0" w:left="1440" w:firstLineChars="0" w:hanging="480"/>
            <w:jc w:val="both"/>
          </w:pPr>
        </w:pPrChange>
      </w:pPr>
      <w:del w:id="1966" w:author="張寶騌 CHANG,PAO-TSUNG" w:date="2022-04-29T16:17:00Z">
        <w:r w:rsidDel="00513E81">
          <w:rPr>
            <w:rFonts w:hint="eastAsia"/>
          </w:rPr>
          <w:delText>軌</w:delText>
        </w:r>
        <w:r w:rsidR="00054B7D" w:rsidDel="00513E81">
          <w:rPr>
            <w:rFonts w:hint="eastAsia"/>
          </w:rPr>
          <w:delText>道的</w:delText>
        </w:r>
        <w:r w:rsidR="007D6CD5" w:rsidDel="00513E81">
          <w:rPr>
            <w:rFonts w:hint="eastAsia"/>
          </w:rPr>
          <w:delText>子系統多且</w:delText>
        </w:r>
        <w:r w:rsidR="00054B7D" w:rsidDel="00513E81">
          <w:rPr>
            <w:rFonts w:hint="eastAsia"/>
          </w:rPr>
          <w:delText>彼此間</w:delText>
        </w:r>
        <w:r w:rsidR="007D6CD5" w:rsidDel="00513E81">
          <w:rPr>
            <w:rFonts w:hint="eastAsia"/>
          </w:rPr>
          <w:delText>介面複雜</w:delText>
        </w:r>
        <w:r w:rsidR="005A66A6" w:rsidDel="00513E81">
          <w:rPr>
            <w:rFonts w:hint="eastAsia"/>
          </w:rPr>
          <w:delText>。</w:delText>
        </w:r>
        <w:bookmarkStart w:id="1967" w:name="_Toc103337146"/>
        <w:bookmarkStart w:id="1968" w:name="_Toc105773362"/>
        <w:bookmarkStart w:id="1969" w:name="_Toc106390687"/>
        <w:bookmarkStart w:id="1970" w:name="_Toc106814700"/>
        <w:bookmarkStart w:id="1971" w:name="_Toc106814940"/>
        <w:bookmarkStart w:id="1972" w:name="_Toc106974048"/>
        <w:bookmarkStart w:id="1973" w:name="_Toc106993609"/>
        <w:bookmarkStart w:id="1974" w:name="_Toc106993851"/>
        <w:bookmarkStart w:id="1975" w:name="_Toc107003344"/>
        <w:bookmarkStart w:id="1976" w:name="_Toc107003586"/>
        <w:bookmarkStart w:id="1977" w:name="_Toc107003826"/>
        <w:bookmarkStart w:id="1978" w:name="_Toc107005590"/>
        <w:bookmarkStart w:id="1979" w:name="_Toc107005830"/>
        <w:bookmarkEnd w:id="1967"/>
        <w:bookmarkEnd w:id="1968"/>
        <w:bookmarkEnd w:id="1969"/>
        <w:bookmarkEnd w:id="1970"/>
        <w:bookmarkEnd w:id="1971"/>
        <w:bookmarkEnd w:id="1972"/>
        <w:bookmarkEnd w:id="1973"/>
        <w:bookmarkEnd w:id="1974"/>
        <w:bookmarkEnd w:id="1975"/>
        <w:bookmarkEnd w:id="1976"/>
        <w:bookmarkEnd w:id="1977"/>
        <w:bookmarkEnd w:id="1978"/>
        <w:bookmarkEnd w:id="1979"/>
      </w:del>
    </w:p>
    <w:p w14:paraId="5E9CB879" w14:textId="0AB02C54" w:rsidR="007D6CD5" w:rsidDel="00513E81" w:rsidRDefault="007D6CD5">
      <w:pPr>
        <w:pStyle w:val="1"/>
        <w:spacing w:after="360"/>
        <w:rPr>
          <w:del w:id="1980" w:author="張寶騌 CHANG,PAO-TSUNG" w:date="2022-04-29T16:17:00Z"/>
        </w:rPr>
        <w:pPrChange w:id="1981" w:author="張寶騌 CHANG,PAO-TSUNG" w:date="2022-04-29T16:17:00Z">
          <w:pPr>
            <w:numPr>
              <w:numId w:val="11"/>
            </w:numPr>
            <w:ind w:leftChars="0" w:left="1440" w:firstLineChars="0" w:hanging="480"/>
            <w:jc w:val="both"/>
          </w:pPr>
        </w:pPrChange>
      </w:pPr>
      <w:del w:id="1982" w:author="張寶騌 CHANG,PAO-TSUNG" w:date="2022-04-29T16:17:00Z">
        <w:r w:rsidDel="00513E81">
          <w:rPr>
            <w:rFonts w:hint="eastAsia"/>
          </w:rPr>
          <w:delText>設施</w:delText>
        </w:r>
        <w:r w:rsidR="00681A77" w:rsidDel="00513E81">
          <w:rPr>
            <w:rFonts w:hint="eastAsia"/>
          </w:rPr>
          <w:delText>需</w:delText>
        </w:r>
        <w:r w:rsidDel="00513E81">
          <w:rPr>
            <w:rFonts w:hint="eastAsia"/>
          </w:rPr>
          <w:delText>維護的頻率</w:delText>
        </w:r>
        <w:r w:rsidR="00681A77" w:rsidDel="00513E81">
          <w:rPr>
            <w:rFonts w:hint="eastAsia"/>
          </w:rPr>
          <w:delText>相</w:delText>
        </w:r>
        <w:r w:rsidDel="00513E81">
          <w:rPr>
            <w:rFonts w:hint="eastAsia"/>
          </w:rPr>
          <w:delText>較傳統建築高</w:delText>
        </w:r>
        <w:r w:rsidR="005A66A6" w:rsidDel="00513E81">
          <w:rPr>
            <w:rFonts w:hint="eastAsia"/>
          </w:rPr>
          <w:delText>。</w:delText>
        </w:r>
        <w:bookmarkStart w:id="1983" w:name="_Toc103337147"/>
        <w:bookmarkStart w:id="1984" w:name="_Toc105773363"/>
        <w:bookmarkStart w:id="1985" w:name="_Toc106390688"/>
        <w:bookmarkStart w:id="1986" w:name="_Toc106814701"/>
        <w:bookmarkStart w:id="1987" w:name="_Toc106814941"/>
        <w:bookmarkStart w:id="1988" w:name="_Toc106974049"/>
        <w:bookmarkStart w:id="1989" w:name="_Toc106993610"/>
        <w:bookmarkStart w:id="1990" w:name="_Toc106993852"/>
        <w:bookmarkStart w:id="1991" w:name="_Toc107003345"/>
        <w:bookmarkStart w:id="1992" w:name="_Toc107003587"/>
        <w:bookmarkStart w:id="1993" w:name="_Toc107003827"/>
        <w:bookmarkStart w:id="1994" w:name="_Toc107005591"/>
        <w:bookmarkStart w:id="1995" w:name="_Toc107005831"/>
        <w:bookmarkEnd w:id="1983"/>
        <w:bookmarkEnd w:id="1984"/>
        <w:bookmarkEnd w:id="1985"/>
        <w:bookmarkEnd w:id="1986"/>
        <w:bookmarkEnd w:id="1987"/>
        <w:bookmarkEnd w:id="1988"/>
        <w:bookmarkEnd w:id="1989"/>
        <w:bookmarkEnd w:id="1990"/>
        <w:bookmarkEnd w:id="1991"/>
        <w:bookmarkEnd w:id="1992"/>
        <w:bookmarkEnd w:id="1993"/>
        <w:bookmarkEnd w:id="1994"/>
        <w:bookmarkEnd w:id="1995"/>
      </w:del>
    </w:p>
    <w:p w14:paraId="3D5DD06D" w14:textId="6BF37047" w:rsidR="00681A77" w:rsidDel="00513E81" w:rsidRDefault="007D6CD5">
      <w:pPr>
        <w:pStyle w:val="1"/>
        <w:spacing w:after="360"/>
        <w:rPr>
          <w:del w:id="1996" w:author="張寶騌 CHANG,PAO-TSUNG" w:date="2022-04-29T16:17:00Z"/>
        </w:rPr>
        <w:pPrChange w:id="1997" w:author="張寶騌 CHANG,PAO-TSUNG" w:date="2022-04-29T16:17:00Z">
          <w:pPr>
            <w:numPr>
              <w:numId w:val="11"/>
            </w:numPr>
            <w:ind w:leftChars="0" w:left="1440" w:firstLineChars="0" w:hanging="480"/>
            <w:jc w:val="both"/>
          </w:pPr>
        </w:pPrChange>
      </w:pPr>
      <w:del w:id="1998" w:author="張寶騌 CHANG,PAO-TSUNG" w:date="2022-04-29T16:17:00Z">
        <w:r w:rsidDel="00513E81">
          <w:rPr>
            <w:rFonts w:hint="eastAsia"/>
          </w:rPr>
          <w:delText>軌道及站體範圍廣，傳統設施</w:delText>
        </w:r>
        <w:r w:rsidR="00134C5C" w:rsidDel="00513E81">
          <w:rPr>
            <w:rFonts w:hint="eastAsia"/>
          </w:rPr>
          <w:delText>之</w:delText>
        </w:r>
        <w:r w:rsidDel="00513E81">
          <w:rPr>
            <w:rFonts w:hint="eastAsia"/>
          </w:rPr>
          <w:delText>管理方法不敷需求</w:delText>
        </w:r>
        <w:r w:rsidR="005A66A6" w:rsidDel="00513E81">
          <w:rPr>
            <w:rFonts w:hint="eastAsia"/>
          </w:rPr>
          <w:delText>。</w:delText>
        </w:r>
        <w:bookmarkStart w:id="1999" w:name="_Toc103337148"/>
        <w:bookmarkStart w:id="2000" w:name="_Toc105773364"/>
        <w:bookmarkStart w:id="2001" w:name="_Toc106390689"/>
        <w:bookmarkStart w:id="2002" w:name="_Toc106814702"/>
        <w:bookmarkStart w:id="2003" w:name="_Toc106814942"/>
        <w:bookmarkStart w:id="2004" w:name="_Toc106974050"/>
        <w:bookmarkStart w:id="2005" w:name="_Toc106993611"/>
        <w:bookmarkStart w:id="2006" w:name="_Toc106993853"/>
        <w:bookmarkStart w:id="2007" w:name="_Toc107003346"/>
        <w:bookmarkStart w:id="2008" w:name="_Toc107003588"/>
        <w:bookmarkStart w:id="2009" w:name="_Toc107003828"/>
        <w:bookmarkStart w:id="2010" w:name="_Toc107005592"/>
        <w:bookmarkStart w:id="2011" w:name="_Toc107005832"/>
        <w:bookmarkEnd w:id="1999"/>
        <w:bookmarkEnd w:id="2000"/>
        <w:bookmarkEnd w:id="2001"/>
        <w:bookmarkEnd w:id="2002"/>
        <w:bookmarkEnd w:id="2003"/>
        <w:bookmarkEnd w:id="2004"/>
        <w:bookmarkEnd w:id="2005"/>
        <w:bookmarkEnd w:id="2006"/>
        <w:bookmarkEnd w:id="2007"/>
        <w:bookmarkEnd w:id="2008"/>
        <w:bookmarkEnd w:id="2009"/>
        <w:bookmarkEnd w:id="2010"/>
        <w:bookmarkEnd w:id="2011"/>
      </w:del>
    </w:p>
    <w:p w14:paraId="5311B09A" w14:textId="277DA7CA" w:rsidR="006776DD" w:rsidDel="00513E81" w:rsidRDefault="00415796">
      <w:pPr>
        <w:pStyle w:val="1"/>
        <w:spacing w:after="360"/>
        <w:rPr>
          <w:del w:id="2012" w:author="張寶騌 CHANG,PAO-TSUNG" w:date="2022-04-29T16:17:00Z"/>
        </w:rPr>
        <w:pPrChange w:id="2013" w:author="張寶騌 CHANG,PAO-TSUNG" w:date="2022-04-29T16:17:00Z">
          <w:pPr>
            <w:ind w:left="480" w:firstLine="480"/>
            <w:jc w:val="both"/>
          </w:pPr>
        </w:pPrChange>
      </w:pPr>
      <w:del w:id="2014" w:author="張寶騌 CHANG,PAO-TSUNG" w:date="2022-04-29T16:17:00Z">
        <w:r w:rsidDel="00513E81">
          <w:rPr>
            <w:rFonts w:hint="eastAsia"/>
          </w:rPr>
          <w:delText>上述的各種原因都促使</w:delText>
        </w:r>
        <w:r w:rsidDel="00513E81">
          <w:rPr>
            <w:rFonts w:hint="eastAsia"/>
          </w:rPr>
          <w:delText>BIM</w:delText>
        </w:r>
        <w:r w:rsidDel="00513E81">
          <w:rPr>
            <w:rFonts w:hint="eastAsia"/>
          </w:rPr>
          <w:delText>技術在</w:delText>
        </w:r>
        <w:r w:rsidR="00011EA2" w:rsidDel="00513E81">
          <w:rPr>
            <w:rFonts w:hint="eastAsia"/>
          </w:rPr>
          <w:delText>軌</w:delText>
        </w:r>
        <w:r w:rsidDel="00513E81">
          <w:rPr>
            <w:rFonts w:hint="eastAsia"/>
          </w:rPr>
          <w:delText>道產業逐漸廣為使用</w:delText>
        </w:r>
        <w:r w:rsidR="001F0D77" w:rsidDel="00513E81">
          <w:rPr>
            <w:rFonts w:hint="eastAsia"/>
          </w:rPr>
          <w:delText>，</w:delText>
        </w:r>
        <w:r w:rsidR="0093682E" w:rsidDel="00513E81">
          <w:rPr>
            <w:rFonts w:hint="eastAsia"/>
          </w:rPr>
          <w:delText>然而從</w:delText>
        </w:r>
        <w:r w:rsidR="00CE5C4B" w:rsidDel="00513E81">
          <w:rPr>
            <w:rFonts w:hint="eastAsia"/>
          </w:rPr>
          <w:delText>近期</w:delText>
        </w:r>
        <w:r w:rsidR="00D11F26" w:rsidDel="00513E81">
          <w:rPr>
            <w:rFonts w:hint="eastAsia"/>
          </w:rPr>
          <w:delText>國內</w:delText>
        </w:r>
        <w:r w:rsidR="00330758" w:rsidDel="00513E81">
          <w:rPr>
            <w:rFonts w:hint="eastAsia"/>
          </w:rPr>
          <w:delText>軌</w:delText>
        </w:r>
        <w:r w:rsidR="00E02A3E" w:rsidDel="00513E81">
          <w:rPr>
            <w:rFonts w:hint="eastAsia"/>
          </w:rPr>
          <w:delText>道工程導入</w:delText>
        </w:r>
        <w:r w:rsidR="00E02A3E" w:rsidDel="00513E81">
          <w:rPr>
            <w:rFonts w:hint="eastAsia"/>
          </w:rPr>
          <w:delText>BIM</w:delText>
        </w:r>
        <w:r w:rsidR="00E02A3E" w:rsidDel="00513E81">
          <w:rPr>
            <w:rFonts w:hint="eastAsia"/>
          </w:rPr>
          <w:delText>技術之案例</w:delText>
        </w:r>
        <w:r w:rsidR="0093682E" w:rsidDel="00513E81">
          <w:rPr>
            <w:rFonts w:hint="eastAsia"/>
          </w:rPr>
          <w:delText>中（</w:delText>
        </w:r>
        <w:r w:rsidR="00E02A3E" w:rsidDel="00513E81">
          <w:rPr>
            <w:b w:val="0"/>
            <w:bCs w:val="0"/>
            <w:highlight w:val="yellow"/>
          </w:rPr>
          <w:fldChar w:fldCharType="begin" w:fldLock="1"/>
        </w:r>
        <w:r w:rsidR="00E02A3E" w:rsidDel="00513E81">
          <w:delInstrText xml:space="preserve"> </w:delInstrText>
        </w:r>
        <w:r w:rsidR="00E02A3E" w:rsidDel="00513E81">
          <w:rPr>
            <w:rFonts w:hint="eastAsia"/>
          </w:rPr>
          <w:delInstrText>REF _Ref74555409 \h</w:delInstrText>
        </w:r>
        <w:r w:rsidR="00E02A3E" w:rsidDel="00513E81">
          <w:delInstrText xml:space="preserve"> </w:delInstrText>
        </w:r>
        <w:r w:rsidR="00E02A3E" w:rsidDel="00513E81">
          <w:rPr>
            <w:b w:val="0"/>
            <w:bCs w:val="0"/>
            <w:highlight w:val="yellow"/>
          </w:rPr>
        </w:r>
        <w:r w:rsidR="00E02A3E" w:rsidDel="00513E81">
          <w:rPr>
            <w:b w:val="0"/>
            <w:bCs w:val="0"/>
            <w:highlight w:val="yellow"/>
          </w:rPr>
          <w:fldChar w:fldCharType="separate"/>
        </w:r>
        <w:r w:rsidR="00C919C6" w:rsidDel="00513E81">
          <w:rPr>
            <w:rFonts w:hint="eastAsia"/>
          </w:rPr>
          <w:delText>表</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2</w:delText>
        </w:r>
        <w:r w:rsidR="00E02A3E" w:rsidDel="00513E81">
          <w:rPr>
            <w:b w:val="0"/>
            <w:bCs w:val="0"/>
            <w:highlight w:val="yellow"/>
          </w:rPr>
          <w:fldChar w:fldCharType="end"/>
        </w:r>
        <w:r w:rsidR="0093682E" w:rsidDel="00513E81">
          <w:rPr>
            <w:rFonts w:hint="eastAsia"/>
          </w:rPr>
          <w:delText>）</w:delText>
        </w:r>
        <w:r w:rsidR="00E02A3E" w:rsidDel="00513E81">
          <w:rPr>
            <w:rFonts w:hint="eastAsia"/>
          </w:rPr>
          <w:delText>，</w:delText>
        </w:r>
        <w:r w:rsidR="00B665C3" w:rsidDel="00513E81">
          <w:rPr>
            <w:rFonts w:hint="eastAsia"/>
          </w:rPr>
          <w:delText>可以得知目前</w:delText>
        </w:r>
        <w:r w:rsidR="00E02A3E" w:rsidDel="00513E81">
          <w:rPr>
            <w:rFonts w:hint="eastAsia"/>
          </w:rPr>
          <w:delText>大多</w:delText>
        </w:r>
        <w:r w:rsidR="00B665C3" w:rsidDel="00513E81">
          <w:rPr>
            <w:rFonts w:hint="eastAsia"/>
          </w:rPr>
          <w:delText>數的軌道計畫</w:delText>
        </w:r>
        <w:r w:rsidR="00E7712D" w:rsidDel="00513E81">
          <w:rPr>
            <w:rFonts w:hint="eastAsia"/>
          </w:rPr>
          <w:delText>僅</w:delText>
        </w:r>
        <w:r w:rsidR="00E02A3E" w:rsidDel="00513E81">
          <w:rPr>
            <w:rFonts w:hint="eastAsia"/>
          </w:rPr>
          <w:delText>應用於規劃</w:delText>
        </w:r>
        <w:r w:rsidR="00025D9C" w:rsidDel="00513E81">
          <w:rPr>
            <w:rFonts w:hint="eastAsia"/>
          </w:rPr>
          <w:delText>、設計</w:delText>
        </w:r>
        <w:r w:rsidR="00E02A3E" w:rsidDel="00513E81">
          <w:rPr>
            <w:rFonts w:hint="eastAsia"/>
          </w:rPr>
          <w:delText>與施工階段</w:delText>
        </w:r>
        <w:r w:rsidR="00025D9C" w:rsidDel="00513E81">
          <w:rPr>
            <w:rFonts w:hint="eastAsia"/>
          </w:rPr>
          <w:delText>，</w:delText>
        </w:r>
        <w:r w:rsidR="00E7712D" w:rsidDel="00513E81">
          <w:rPr>
            <w:rFonts w:hint="eastAsia"/>
          </w:rPr>
          <w:delText>並無</w:delText>
        </w:r>
        <w:r w:rsidR="00025D9C" w:rsidDel="00513E81">
          <w:rPr>
            <w:rFonts w:hint="eastAsia"/>
          </w:rPr>
          <w:delText>應用於完工後的營運及維護階段</w:delText>
        </w:r>
        <w:r w:rsidR="0019730A" w:rsidDel="00513E81">
          <w:rPr>
            <w:rFonts w:hint="eastAsia"/>
          </w:rPr>
          <w:delText>。</w:delText>
        </w:r>
        <w:r w:rsidR="006776DD" w:rsidDel="00513E81">
          <w:rPr>
            <w:rFonts w:hint="eastAsia"/>
          </w:rPr>
          <w:delText>而不僅是在軌道方面有這樣的現象，在營建產業中情況也類似</w:delText>
        </w:r>
        <w:r w:rsidR="0019730A" w:rsidDel="00513E81">
          <w:rPr>
            <w:rFonts w:hint="eastAsia"/>
          </w:rPr>
          <w:delText>，</w:delText>
        </w:r>
        <w:r w:rsidR="006776DD" w:rsidRPr="006776DD" w:rsidDel="00513E81">
          <w:rPr>
            <w:rFonts w:hint="eastAsia"/>
          </w:rPr>
          <w:delText>楊智斌</w:delText>
        </w:r>
        <w:r w:rsidR="006776DD" w:rsidDel="00513E81">
          <w:rPr>
            <w:rFonts w:hint="eastAsia"/>
          </w:rPr>
          <w:delText>等人</w:delText>
        </w:r>
        <w:r w:rsidR="00602A85" w:rsidDel="00513E81">
          <w:rPr>
            <w:b w:val="0"/>
            <w:bCs w:val="0"/>
          </w:rPr>
          <w:fldChar w:fldCharType="begin"/>
        </w:r>
      </w:del>
      <w:r w:rsidR="004846B4">
        <w:rPr>
          <w:rFonts w:hint="eastAsia"/>
        </w:rPr>
        <w:instrText xml:space="preserve"> ADDIN EN.CITE &lt;EndNote&gt;&lt;Cite&gt;&lt;Author&gt;</w:instrText>
      </w:r>
      <w:r w:rsidR="004846B4">
        <w:rPr>
          <w:rFonts w:hint="eastAsia"/>
        </w:rPr>
        <w:instrText>楊智斌</w:instrText>
      </w:r>
      <w:r w:rsidR="004846B4">
        <w:rPr>
          <w:rFonts w:hint="eastAsia"/>
        </w:rPr>
        <w:instrText>&lt;/Author&gt;&lt;Year&gt;2016&lt;/Year&gt;&lt;RecNum&gt;15&lt;/RecNum&gt;&lt;DisplayText&gt;[20]&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4846B4">
        <w:rPr>
          <w:rFonts w:hint="eastAsia"/>
        </w:rPr>
        <w:instrText>楊智斌</w:instrText>
      </w:r>
      <w:r w:rsidR="004846B4">
        <w:rPr>
          <w:rFonts w:hint="eastAsia"/>
        </w:rPr>
        <w:instrText>&lt;/style&gt;&lt;/author&gt;&lt;author&gt;&lt;style face="normal" font="default" charset="136" size="100%"&gt;</w:instrText>
      </w:r>
      <w:r w:rsidR="004846B4">
        <w:rPr>
          <w:rFonts w:hint="eastAsia"/>
        </w:rPr>
        <w:instrText>李怡青</w:instrText>
      </w:r>
      <w:r w:rsidR="004846B4">
        <w:rPr>
          <w:rFonts w:hint="eastAsia"/>
        </w:rPr>
        <w:instrText>&lt;/style&gt;&lt;/author&gt;&lt;/authors&gt;&lt;/contributors&gt;&lt;titles&gt;&lt;title&gt;&lt;style face="normal" font="default" charset="136" size="100%"&gt;</w:instrText>
      </w:r>
      <w:r w:rsidR="004846B4">
        <w:rPr>
          <w:rFonts w:hint="eastAsia"/>
        </w:rPr>
        <w:instrText>國內營建產業</w:instrText>
      </w:r>
      <w:r w:rsidR="004846B4">
        <w:rPr>
          <w:rFonts w:hint="eastAsia"/>
        </w:rPr>
        <w:instrText>&lt;/style&gt;&lt;style face="normal" font="default" size="100%"&gt;BIM&lt;/style&gt;&lt;style face="normal" font="default" charset="136" size="100%"&gt;</w:instrText>
      </w:r>
      <w:r w:rsidR="004846B4">
        <w:rPr>
          <w:rFonts w:hint="eastAsia"/>
        </w:rPr>
        <w:instrText>應用現況分析</w:instrText>
      </w:r>
      <w:r w:rsidR="004846B4">
        <w:rPr>
          <w:rFonts w:hint="eastAsia"/>
        </w:rPr>
        <w:instrText>&lt;/style&gt;&lt;/title&gt;&lt;secondary-title&gt;&lt;style face="normal" font="default" charset="136" size="100%"&gt;</w:instrText>
      </w:r>
      <w:r w:rsidR="004846B4">
        <w:rPr>
          <w:rFonts w:hint="eastAsia"/>
        </w:rPr>
        <w:instrText>營建管理季刊</w:instrText>
      </w:r>
      <w:r w:rsidR="004846B4">
        <w:rPr>
          <w:rFonts w:hint="eastAsia"/>
        </w:rPr>
        <w:instrText>&lt;/style&gt;&lt;/secondary-title&gt;&lt;translated-title&gt;Surveys of bim applications in taiwan&lt;/translated-title&gt;&lt;/titles&gt;&lt;periodical&gt;&lt;full-title&gt;</w:instrText>
      </w:r>
      <w:r w:rsidR="004846B4">
        <w:rPr>
          <w:rFonts w:hint="eastAsia"/>
        </w:rPr>
        <w:instrText>營建管理季刊</w:instrText>
      </w:r>
      <w:r w:rsidR="004846B4">
        <w:rPr>
          <w:rFonts w:hint="eastAsia"/>
        </w:rPr>
        <w:instrText>&lt;/full-title&gt;&lt;/periodical&gt;&lt;pages&gt;71-82&lt;/pages&gt;&lt;number&gt;105&lt;/number&gt;&lt;keywords&gt;&lt;keyword&gt;</w:instrText>
      </w:r>
      <w:r w:rsidR="004846B4">
        <w:rPr>
          <w:rFonts w:hint="eastAsia"/>
        </w:rPr>
        <w:instrText>建築資訊模型</w:instrText>
      </w:r>
      <w:r w:rsidR="004846B4">
        <w:rPr>
          <w:rFonts w:hint="eastAsia"/>
        </w:rPr>
        <w:instrText>&lt;/keyword&gt;&lt;keyword&gt;BIM&lt;/keyword&gt;&lt;keyword&gt;</w:instrText>
      </w:r>
      <w:r w:rsidR="004846B4">
        <w:rPr>
          <w:rFonts w:hint="eastAsia"/>
        </w:rPr>
        <w:instrText>產業現況</w:instrText>
      </w:r>
      <w:r w:rsidR="004846B4">
        <w:rPr>
          <w:rFonts w:hint="eastAsia"/>
        </w:rPr>
        <w:instrText>&lt;/keyword&gt;&lt;keyword&gt;</w:instrText>
      </w:r>
      <w:r w:rsidR="004846B4">
        <w:rPr>
          <w:rFonts w:hint="eastAsia"/>
        </w:rPr>
        <w:instrText>問卷調查</w:instrText>
      </w:r>
      <w:r w:rsidR="004846B4">
        <w:rPr>
          <w:rFonts w:hint="eastAsia"/>
        </w:rPr>
        <w:instrText>&lt;/keyword&gt;&lt;keyword&gt;Building Information Modeling&lt;/keyword&gt;&lt;keyword&gt;Industry Status&lt;/keyword&gt;&lt;keyword&gt;Questionnair</w:instrText>
      </w:r>
      <w:r w:rsidR="004846B4">
        <w:instrText>e Survey&lt;/keyword&gt;&lt;/keywords&gt;&lt;dates&gt;&lt;year&gt;2016&lt;/year&gt;&lt;/dates&gt;&lt;urls&gt;&lt;/urls&gt;&lt;remote-database-name&gt;AiritiLibrary&lt;/remote-database-name&gt;&lt;remote-database-provider&gt;Airiti&lt;/remote-database-provider&gt;&lt;/record&gt;&lt;/Cite&gt;&lt;/EndNote&gt;</w:instrText>
      </w:r>
      <w:del w:id="2015" w:author="張寶騌 CHANG,PAO-TSUNG" w:date="2022-04-29T16:17:00Z">
        <w:r w:rsidR="00602A85" w:rsidDel="00513E81">
          <w:rPr>
            <w:b w:val="0"/>
            <w:bCs w:val="0"/>
          </w:rPr>
          <w:fldChar w:fldCharType="separate"/>
        </w:r>
      </w:del>
      <w:r w:rsidR="004846B4">
        <w:rPr>
          <w:noProof/>
        </w:rPr>
        <w:t>[20]</w:t>
      </w:r>
      <w:del w:id="2016" w:author="張寶騌 CHANG,PAO-TSUNG" w:date="2022-04-29T16:17:00Z">
        <w:r w:rsidR="00602A85" w:rsidDel="00513E81">
          <w:rPr>
            <w:b w:val="0"/>
            <w:bCs w:val="0"/>
          </w:rPr>
          <w:fldChar w:fldCharType="end"/>
        </w:r>
        <w:r w:rsidR="006776DD" w:rsidDel="00513E81">
          <w:rPr>
            <w:rFonts w:hint="eastAsia"/>
          </w:rPr>
          <w:delText>針對國內營建產業的</w:delText>
        </w:r>
        <w:r w:rsidR="006776DD" w:rsidDel="00513E81">
          <w:rPr>
            <w:rFonts w:hint="eastAsia"/>
          </w:rPr>
          <w:delText>BIM</w:delText>
        </w:r>
        <w:r w:rsidR="006776DD" w:rsidDel="00513E81">
          <w:rPr>
            <w:rFonts w:hint="eastAsia"/>
          </w:rPr>
          <w:delText>應用現況進行分析，透過問卷針對國內的建設公司、建築師事務所、工程顧問公司與營造廠進行調查，獲得的結果如</w:delText>
        </w:r>
        <w:r w:rsidR="000058E8" w:rsidDel="00513E81">
          <w:rPr>
            <w:b w:val="0"/>
            <w:bCs w:val="0"/>
          </w:rPr>
          <w:fldChar w:fldCharType="begin" w:fldLock="1"/>
        </w:r>
        <w:r w:rsidR="000058E8" w:rsidDel="00513E81">
          <w:delInstrText xml:space="preserve"> </w:delInstrText>
        </w:r>
        <w:r w:rsidR="000058E8" w:rsidDel="00513E81">
          <w:rPr>
            <w:rFonts w:hint="eastAsia"/>
          </w:rPr>
          <w:delInstrText>REF _Ref77673004 \h</w:delInstrText>
        </w:r>
        <w:r w:rsidR="000058E8" w:rsidDel="00513E81">
          <w:delInstrText xml:space="preserve"> </w:delInstrText>
        </w:r>
        <w:r w:rsidR="000058E8" w:rsidDel="00513E81">
          <w:rPr>
            <w:b w:val="0"/>
            <w:bCs w:val="0"/>
          </w:rPr>
        </w:r>
        <w:r w:rsidR="000058E8" w:rsidDel="00513E81">
          <w:rPr>
            <w:b w:val="0"/>
            <w:bCs w:val="0"/>
          </w:rPr>
          <w:fldChar w:fldCharType="separate"/>
        </w:r>
        <w:r w:rsidR="00C919C6" w:rsidDel="00513E81">
          <w:rPr>
            <w:rFonts w:hint="eastAsia"/>
          </w:rPr>
          <w:delText>圖</w:delText>
        </w:r>
        <w:r w:rsidR="00C919C6" w:rsidDel="00513E81">
          <w:rPr>
            <w:rFonts w:hint="eastAsia"/>
          </w:rPr>
          <w:delText xml:space="preserve"> </w:delText>
        </w:r>
        <w:r w:rsidR="00C919C6" w:rsidDel="00513E81">
          <w:rPr>
            <w:noProof/>
          </w:rPr>
          <w:delText>2</w:delText>
        </w:r>
        <w:r w:rsidR="00C919C6" w:rsidDel="00513E81">
          <w:noBreakHyphen/>
        </w:r>
        <w:r w:rsidR="00C919C6" w:rsidDel="00513E81">
          <w:rPr>
            <w:noProof/>
          </w:rPr>
          <w:delText>1</w:delText>
        </w:r>
        <w:r w:rsidR="000058E8" w:rsidDel="00513E81">
          <w:rPr>
            <w:b w:val="0"/>
            <w:bCs w:val="0"/>
          </w:rPr>
          <w:fldChar w:fldCharType="end"/>
        </w:r>
        <w:r w:rsidR="000058E8" w:rsidDel="00513E81">
          <w:rPr>
            <w:rFonts w:hint="eastAsia"/>
          </w:rPr>
          <w:delText>所示</w:delText>
        </w:r>
        <w:r w:rsidR="0019730A" w:rsidDel="00513E81">
          <w:rPr>
            <w:rFonts w:hint="eastAsia"/>
          </w:rPr>
          <w:delText>，</w:delText>
        </w:r>
        <w:r w:rsidR="000058E8" w:rsidDel="00513E81">
          <w:rPr>
            <w:rFonts w:hint="eastAsia"/>
          </w:rPr>
          <w:delText>可以得知在營運與維護管理階段所使用的廠商相對於前期</w:delText>
        </w:r>
        <w:r w:rsidR="00503432" w:rsidDel="00513E81">
          <w:rPr>
            <w:rFonts w:hint="eastAsia"/>
          </w:rPr>
          <w:delText>設計施工</w:delText>
        </w:r>
        <w:r w:rsidR="000058E8" w:rsidDel="00513E81">
          <w:rPr>
            <w:rFonts w:hint="eastAsia"/>
          </w:rPr>
          <w:delText>階段比例少上許多</w:delText>
        </w:r>
        <w:r w:rsidR="001F0D77" w:rsidDel="00513E81">
          <w:rPr>
            <w:rFonts w:hint="eastAsia"/>
          </w:rPr>
          <w:delText>，</w:delText>
        </w:r>
        <w:r w:rsidR="00E21BA5" w:rsidDel="00513E81">
          <w:rPr>
            <w:rFonts w:hint="eastAsia"/>
          </w:rPr>
          <w:delText>可能的原因是由</w:delText>
        </w:r>
        <w:r w:rsidR="008F4791" w:rsidDel="00513E81">
          <w:rPr>
            <w:rFonts w:hint="eastAsia"/>
          </w:rPr>
          <w:delText>於營運與維護管理所需要的模型資訊與前期施工階段的需求不盡相同，</w:delText>
        </w:r>
        <w:r w:rsidR="005816E3" w:rsidDel="00513E81">
          <w:rPr>
            <w:rFonts w:hint="eastAsia"/>
          </w:rPr>
          <w:delText>施工設計階段</w:delText>
        </w:r>
        <w:r w:rsidR="00FF109E" w:rsidDel="00513E81">
          <w:rPr>
            <w:rFonts w:hint="eastAsia"/>
          </w:rPr>
          <w:delText>的</w:delText>
        </w:r>
        <w:r w:rsidR="00FF109E" w:rsidDel="00513E81">
          <w:rPr>
            <w:rFonts w:hint="eastAsia"/>
          </w:rPr>
          <w:delText>BIM</w:delText>
        </w:r>
        <w:r w:rsidR="00FF109E" w:rsidDel="00513E81">
          <w:rPr>
            <w:rFonts w:hint="eastAsia"/>
          </w:rPr>
          <w:delText>模型</w:delText>
        </w:r>
        <w:r w:rsidR="005816E3" w:rsidDel="00513E81">
          <w:rPr>
            <w:rFonts w:hint="eastAsia"/>
          </w:rPr>
          <w:delText>是由</w:delText>
        </w:r>
        <w:r w:rsidR="00737067" w:rsidDel="00513E81">
          <w:rPr>
            <w:rFonts w:hint="eastAsia"/>
          </w:rPr>
          <w:delText>設計單位</w:delText>
        </w:r>
        <w:r w:rsidR="005816E3" w:rsidDel="00513E81">
          <w:rPr>
            <w:rFonts w:hint="eastAsia"/>
          </w:rPr>
          <w:delText>或業主規劃，</w:delText>
        </w:r>
        <w:r w:rsidR="00BC2942" w:rsidDel="00513E81">
          <w:rPr>
            <w:rFonts w:hint="eastAsia"/>
          </w:rPr>
          <w:delText>模型建置的角度會以</w:delText>
        </w:r>
        <w:r w:rsidR="00F37312" w:rsidDel="00513E81">
          <w:rPr>
            <w:rFonts w:hint="eastAsia"/>
          </w:rPr>
          <w:delText>適用於</w:delText>
        </w:r>
        <w:r w:rsidR="00BC2942" w:rsidDel="00513E81">
          <w:rPr>
            <w:rFonts w:hint="eastAsia"/>
          </w:rPr>
          <w:delText>設計與施工為原則，</w:delText>
        </w:r>
        <w:r w:rsidR="005816E3" w:rsidDel="00513E81">
          <w:rPr>
            <w:rFonts w:hint="eastAsia"/>
          </w:rPr>
          <w:delText>而</w:delText>
        </w:r>
        <w:r w:rsidR="00203E6A" w:rsidDel="00513E81">
          <w:rPr>
            <w:rFonts w:hint="eastAsia"/>
          </w:rPr>
          <w:delText>完工後要轉移到</w:delText>
        </w:r>
        <w:r w:rsidR="005816E3" w:rsidDel="00513E81">
          <w:rPr>
            <w:rFonts w:hint="eastAsia"/>
          </w:rPr>
          <w:delText>營運管理階段</w:delText>
        </w:r>
        <w:r w:rsidR="00203E6A" w:rsidDel="00513E81">
          <w:rPr>
            <w:rFonts w:hint="eastAsia"/>
          </w:rPr>
          <w:delText>，</w:delText>
        </w:r>
        <w:r w:rsidR="005816E3" w:rsidDel="00513E81">
          <w:rPr>
            <w:rFonts w:hint="eastAsia"/>
          </w:rPr>
          <w:delText>物業</w:delText>
        </w:r>
        <w:r w:rsidR="00203E6A" w:rsidDel="00513E81">
          <w:rPr>
            <w:rFonts w:hint="eastAsia"/>
          </w:rPr>
          <w:delText>人員</w:delText>
        </w:r>
        <w:r w:rsidR="005816E3" w:rsidDel="00513E81">
          <w:rPr>
            <w:rFonts w:hint="eastAsia"/>
          </w:rPr>
          <w:delText>或營運單位</w:delText>
        </w:r>
        <w:r w:rsidR="0099580D" w:rsidDel="00513E81">
          <w:rPr>
            <w:rFonts w:hint="eastAsia"/>
          </w:rPr>
          <w:delText>要</w:delText>
        </w:r>
        <w:r w:rsidR="005816E3" w:rsidDel="00513E81">
          <w:rPr>
            <w:rFonts w:hint="eastAsia"/>
          </w:rPr>
          <w:delText>進駐時</w:delText>
        </w:r>
        <w:r w:rsidR="009C52CE" w:rsidDel="00513E81">
          <w:rPr>
            <w:rFonts w:hint="eastAsia"/>
          </w:rPr>
          <w:delText>，</w:delText>
        </w:r>
        <w:r w:rsidR="003A421E" w:rsidDel="00513E81">
          <w:rPr>
            <w:rFonts w:hint="eastAsia"/>
          </w:rPr>
          <w:delText>此</w:delText>
        </w:r>
        <w:r w:rsidR="009C52CE" w:rsidDel="00513E81">
          <w:rPr>
            <w:rFonts w:hint="eastAsia"/>
          </w:rPr>
          <w:delText>時</w:delText>
        </w:r>
        <w:r w:rsidR="005816E3" w:rsidDel="00513E81">
          <w:rPr>
            <w:rFonts w:hint="eastAsia"/>
          </w:rPr>
          <w:delText>模型的狀態或資訊並不符合</w:delText>
        </w:r>
        <w:r w:rsidR="0033428E" w:rsidDel="00513E81">
          <w:rPr>
            <w:rFonts w:hint="eastAsia"/>
          </w:rPr>
          <w:delText>營運管理之</w:delText>
        </w:r>
        <w:r w:rsidR="005816E3" w:rsidDel="00513E81">
          <w:rPr>
            <w:rFonts w:hint="eastAsia"/>
          </w:rPr>
          <w:delText>需求，</w:delText>
        </w:r>
        <w:r w:rsidR="00EE64C7" w:rsidDel="00513E81">
          <w:rPr>
            <w:rFonts w:hint="eastAsia"/>
          </w:rPr>
          <w:delText>需要將模型做大幅度的更新或是</w:delText>
        </w:r>
        <w:r w:rsidR="00B86F45" w:rsidDel="00513E81">
          <w:rPr>
            <w:rFonts w:hint="eastAsia"/>
          </w:rPr>
          <w:delText>新增</w:delText>
        </w:r>
        <w:r w:rsidR="00EE64C7" w:rsidDel="00513E81">
          <w:rPr>
            <w:rFonts w:hint="eastAsia"/>
          </w:rPr>
          <w:delText>資訊的輸入，造成時間與成本的耗費，</w:delText>
        </w:r>
        <w:r w:rsidR="00A46396" w:rsidDel="00513E81">
          <w:rPr>
            <w:rFonts w:hint="eastAsia"/>
          </w:rPr>
          <w:delText>也</w:delText>
        </w:r>
        <w:r w:rsidR="005816E3" w:rsidDel="00513E81">
          <w:rPr>
            <w:rFonts w:hint="eastAsia"/>
          </w:rPr>
          <w:delText>因</w:delText>
        </w:r>
        <w:r w:rsidR="008F4791" w:rsidDel="00513E81">
          <w:rPr>
            <w:rFonts w:hint="eastAsia"/>
          </w:rPr>
          <w:delText>此</w:delText>
        </w:r>
        <w:r w:rsidR="005816E3" w:rsidDel="00513E81">
          <w:rPr>
            <w:rFonts w:hint="eastAsia"/>
          </w:rPr>
          <w:delText>造成</w:delText>
        </w:r>
        <w:r w:rsidR="005816E3" w:rsidDel="00513E81">
          <w:rPr>
            <w:rFonts w:hint="eastAsia"/>
          </w:rPr>
          <w:delText>BIM</w:delText>
        </w:r>
        <w:r w:rsidR="00872D4A" w:rsidDel="00513E81">
          <w:rPr>
            <w:rFonts w:hint="eastAsia"/>
          </w:rPr>
          <w:delText>技術</w:delText>
        </w:r>
        <w:r w:rsidR="005816E3" w:rsidDel="00513E81">
          <w:rPr>
            <w:rFonts w:hint="eastAsia"/>
          </w:rPr>
          <w:delText>推展至營運維護管理階段有困難的原因</w:delText>
        </w:r>
        <w:r w:rsidR="00B06FFE" w:rsidDel="00513E81">
          <w:rPr>
            <w:b w:val="0"/>
            <w:bCs w:val="0"/>
          </w:rPr>
          <w:fldChar w:fldCharType="begin"/>
        </w:r>
      </w:del>
      <w:r w:rsidR="004846B4">
        <w:rPr>
          <w:rFonts w:hint="eastAsia"/>
        </w:rPr>
        <w:instrText xml:space="preserve"> ADDIN EN.CITE &lt;EndNote&gt;&lt;Cite&gt;&lt;Author&gt;</w:instrText>
      </w:r>
      <w:r w:rsidR="004846B4">
        <w:rPr>
          <w:rFonts w:hint="eastAsia"/>
        </w:rPr>
        <w:instrText>曾郁婷</w:instrText>
      </w:r>
      <w:r w:rsidR="004846B4">
        <w:rPr>
          <w:rFonts w:hint="eastAsia"/>
        </w:rPr>
        <w:instrText>&lt;/Author&gt;&lt;Year&gt;2016&lt;/Year&gt;&lt;RecNum&gt;20&lt;/RecNum&gt;&lt;DisplayText&gt;[21]&lt;/DisplayText&gt;&lt;record&gt;&lt;rec-number&gt;20&lt;/rec-number&gt;&lt;foreign-keys&gt;&lt;key app="EN" db-id="vswwpavwedxavledrsqxwe9qra5pa00v0sw5" timestamp="1626795338"&gt;20&lt;/key&gt;&lt;/foreign-keys&gt;&lt;ref-type name="Conference Proceedings"&gt;10&lt;/ref-type&gt;&lt;contributors&gt;&lt;authors&gt;&lt;author&gt;</w:instrText>
      </w:r>
      <w:r w:rsidR="004846B4">
        <w:rPr>
          <w:rFonts w:hint="eastAsia"/>
        </w:rPr>
        <w:instrText>曾郁婷</w:instrText>
      </w:r>
      <w:r w:rsidR="004846B4">
        <w:rPr>
          <w:rFonts w:hint="eastAsia"/>
        </w:rPr>
        <w:instrText>&lt;/author&gt;&lt;author&gt;</w:instrText>
      </w:r>
      <w:r w:rsidR="004846B4">
        <w:rPr>
          <w:rFonts w:hint="eastAsia"/>
        </w:rPr>
        <w:instrText>潘乃欣</w:instrText>
      </w:r>
      <w:r w:rsidR="004846B4">
        <w:rPr>
          <w:rFonts w:hint="eastAsia"/>
        </w:rPr>
        <w:instrText>&lt;/author&gt;&lt;/authors&gt;&lt;/contributors&gt;&lt;titles&gt;&lt;title&gt;</w:instrText>
      </w:r>
      <w:r w:rsidR="004846B4">
        <w:rPr>
          <w:rFonts w:hint="eastAsia"/>
        </w:rPr>
        <w:instrText>從營運維護管理的角度探討</w:instrText>
      </w:r>
      <w:r w:rsidR="004846B4">
        <w:rPr>
          <w:rFonts w:hint="eastAsia"/>
        </w:rPr>
        <w:instrText>BIM</w:instrText>
      </w:r>
      <w:r w:rsidR="004846B4">
        <w:rPr>
          <w:rFonts w:hint="eastAsia"/>
        </w:rPr>
        <w:instrText>技術應用在前期規畫之研究</w:instrText>
      </w:r>
      <w:r w:rsidR="004846B4">
        <w:rPr>
          <w:rFonts w:hint="eastAsia"/>
        </w:rPr>
        <w:instrText>&lt;/title&gt;&lt;translated-title&gt;BIM&amp;apos;s Applications in the Pre-Planning Stage of Buildings From the Viewpoint of Maintenance management&lt;/translated-title&gt;&lt;/titles&gt;&lt;pages&gt;171-181&lt;/pages&gt;&lt;number&gt;10</w:instrText>
      </w:r>
      <w:r w:rsidR="004846B4">
        <w:rPr>
          <w:rFonts w:hint="eastAsia"/>
        </w:rPr>
        <w:instrText>屆</w:instrText>
      </w:r>
      <w:r w:rsidR="004846B4">
        <w:rPr>
          <w:rFonts w:hint="eastAsia"/>
        </w:rPr>
        <w:instrText>&lt;/number&gt;&lt;keywords&gt;&lt;keyword&gt;</w:instrText>
      </w:r>
      <w:r w:rsidR="004846B4">
        <w:rPr>
          <w:rFonts w:hint="eastAsia"/>
        </w:rPr>
        <w:instrText>前期規劃</w:instrText>
      </w:r>
      <w:r w:rsidR="004846B4">
        <w:rPr>
          <w:rFonts w:hint="eastAsia"/>
        </w:rPr>
        <w:instrText>&lt;/keyword&gt;&lt;keyword&gt;</w:instrText>
      </w:r>
      <w:r w:rsidR="004846B4">
        <w:rPr>
          <w:rFonts w:hint="eastAsia"/>
        </w:rPr>
        <w:instrText>擴增實境</w:instrText>
      </w:r>
      <w:r w:rsidR="004846B4">
        <w:rPr>
          <w:rFonts w:hint="eastAsia"/>
        </w:rPr>
        <w:instrText>&lt;/keyword&gt;&lt;keyword&gt;</w:instrText>
      </w:r>
      <w:r w:rsidR="004846B4">
        <w:rPr>
          <w:rFonts w:hint="eastAsia"/>
        </w:rPr>
        <w:instrText>虛擬實境</w:instrText>
      </w:r>
      <w:r w:rsidR="004846B4">
        <w:rPr>
          <w:rFonts w:hint="eastAsia"/>
        </w:rPr>
        <w:instrText>&lt;/keyword&gt;&lt;keyword&gt;pre-planning stage&lt;/keyword&gt;&lt;keyword&gt;BIM&lt;/keyword&gt;&lt;keyword&gt;Virtual Reality&lt;/keyword&gt;&lt;keyword&gt;Augmented Reality&lt;/keyword&gt;&lt;/keywords&gt;&lt;dates&gt;&lt;year&gt;2016&lt;/year&gt;&lt;/dates&gt;&lt;publisher&gt;</w:instrText>
      </w:r>
      <w:r w:rsidR="004846B4">
        <w:rPr>
          <w:rFonts w:hint="eastAsia"/>
        </w:rPr>
        <w:instrText>台灣物業管理學會</w:instrText>
      </w:r>
      <w:r w:rsidR="004846B4">
        <w:rPr>
          <w:rFonts w:hint="eastAsia"/>
        </w:rPr>
        <w:instrText>&lt;/publisher&gt;&lt;urls&gt;&lt;/urls&gt;&lt;remote-database-name&gt;AiritiLibrary&lt;/remote-database-name&gt;&lt;remote-database-provider&gt;Airiti&lt;/remote-database-provider&gt;&lt;language&gt;</w:instrText>
      </w:r>
      <w:r w:rsidR="004846B4">
        <w:rPr>
          <w:rFonts w:hint="eastAsia"/>
        </w:rPr>
        <w:instrText>繁體中文</w:instrText>
      </w:r>
      <w:r w:rsidR="004846B4">
        <w:rPr>
          <w:rFonts w:hint="eastAsia"/>
        </w:rPr>
        <w:instrText>&lt;/language&gt;&lt;/record&gt;&lt;/Cite&gt;&lt;/EndNote&gt;</w:instrText>
      </w:r>
      <w:del w:id="2017" w:author="張寶騌 CHANG,PAO-TSUNG" w:date="2022-04-29T16:17:00Z">
        <w:r w:rsidR="00B06FFE" w:rsidDel="00513E81">
          <w:rPr>
            <w:b w:val="0"/>
            <w:bCs w:val="0"/>
          </w:rPr>
          <w:fldChar w:fldCharType="separate"/>
        </w:r>
      </w:del>
      <w:r w:rsidR="004846B4">
        <w:rPr>
          <w:noProof/>
        </w:rPr>
        <w:t>[21]</w:t>
      </w:r>
      <w:del w:id="2018" w:author="張寶騌 CHANG,PAO-TSUNG" w:date="2022-04-29T16:17:00Z">
        <w:r w:rsidR="00B06FFE" w:rsidDel="00513E81">
          <w:rPr>
            <w:b w:val="0"/>
            <w:bCs w:val="0"/>
          </w:rPr>
          <w:fldChar w:fldCharType="end"/>
        </w:r>
        <w:r w:rsidR="005816E3" w:rsidDel="00513E81">
          <w:rPr>
            <w:rFonts w:hint="eastAsia"/>
          </w:rPr>
          <w:delText>。</w:delText>
        </w:r>
        <w:bookmarkStart w:id="2019" w:name="_Toc103337149"/>
        <w:bookmarkStart w:id="2020" w:name="_Toc105773365"/>
        <w:bookmarkStart w:id="2021" w:name="_Toc106390690"/>
        <w:bookmarkStart w:id="2022" w:name="_Toc106814703"/>
        <w:bookmarkStart w:id="2023" w:name="_Toc106814943"/>
        <w:bookmarkStart w:id="2024" w:name="_Toc106974051"/>
        <w:bookmarkStart w:id="2025" w:name="_Toc106993612"/>
        <w:bookmarkStart w:id="2026" w:name="_Toc106993854"/>
        <w:bookmarkStart w:id="2027" w:name="_Toc107003347"/>
        <w:bookmarkStart w:id="2028" w:name="_Toc107003589"/>
        <w:bookmarkStart w:id="2029" w:name="_Toc107003829"/>
        <w:bookmarkStart w:id="2030" w:name="_Toc107005593"/>
        <w:bookmarkStart w:id="2031" w:name="_Toc107005833"/>
        <w:bookmarkEnd w:id="2019"/>
        <w:bookmarkEnd w:id="2020"/>
        <w:bookmarkEnd w:id="2021"/>
        <w:bookmarkEnd w:id="2022"/>
        <w:bookmarkEnd w:id="2023"/>
        <w:bookmarkEnd w:id="2024"/>
        <w:bookmarkEnd w:id="2025"/>
        <w:bookmarkEnd w:id="2026"/>
        <w:bookmarkEnd w:id="2027"/>
        <w:bookmarkEnd w:id="2028"/>
        <w:bookmarkEnd w:id="2029"/>
        <w:bookmarkEnd w:id="2030"/>
        <w:bookmarkEnd w:id="2031"/>
      </w:del>
    </w:p>
    <w:p w14:paraId="68B0D6F7" w14:textId="2FED4D4B" w:rsidR="00816068" w:rsidDel="00513E81" w:rsidRDefault="00816068">
      <w:pPr>
        <w:pStyle w:val="1"/>
        <w:spacing w:after="360"/>
        <w:rPr>
          <w:del w:id="2032" w:author="張寶騌 CHANG,PAO-TSUNG" w:date="2022-04-29T16:17:00Z"/>
        </w:rPr>
        <w:pPrChange w:id="2033" w:author="張寶騌 CHANG,PAO-TSUNG" w:date="2022-04-29T16:17:00Z">
          <w:pPr>
            <w:pStyle w:val="ac"/>
            <w:keepNext/>
            <w:spacing w:beforeLines="100" w:before="360" w:afterLines="0" w:after="0"/>
          </w:pPr>
        </w:pPrChange>
      </w:pPr>
      <w:bookmarkStart w:id="2034" w:name="_Ref74555409"/>
      <w:del w:id="2035" w:author="張寶騌 CHANG,PAO-TSUNG" w:date="2022-04-29T16:17:00Z">
        <w:r w:rsidDel="00513E81">
          <w:rPr>
            <w:rFonts w:hint="eastAsia"/>
          </w:rPr>
          <w:delText>表</w:delText>
        </w:r>
        <w:r w:rsidDel="00513E81">
          <w:rPr>
            <w:rFonts w:hint="eastAsia"/>
          </w:rPr>
          <w:delText xml:space="preserve"> </w:delText>
        </w:r>
      </w:del>
      <w:del w:id="2036" w:author="張寶騌 CHANG,PAO-TSUNG" w:date="2022-04-07T17:43:00Z">
        <w:r w:rsidR="009F69E8" w:rsidDel="0035692D">
          <w:rPr>
            <w:b w:val="0"/>
            <w:bCs w:val="0"/>
          </w:rPr>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rPr>
            <w:b w:val="0"/>
            <w:bCs w:val="0"/>
          </w:rPr>
          <w:fldChar w:fldCharType="separate"/>
        </w:r>
        <w:r w:rsidR="00C919C6" w:rsidDel="0035692D">
          <w:rPr>
            <w:noProof/>
          </w:rPr>
          <w:delText>2</w:delText>
        </w:r>
        <w:r w:rsidR="009F69E8" w:rsidDel="0035692D">
          <w:rPr>
            <w:b w:val="0"/>
            <w:bCs w:val="0"/>
          </w:rPr>
          <w:fldChar w:fldCharType="end"/>
        </w:r>
        <w:r w:rsidR="009F69E8" w:rsidDel="0035692D">
          <w:noBreakHyphen/>
        </w:r>
        <w:r w:rsidR="009F69E8" w:rsidDel="0035692D">
          <w:rPr>
            <w:b w:val="0"/>
            <w:bCs w:val="0"/>
          </w:rPr>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rPr>
            <w:b w:val="0"/>
            <w:bCs w:val="0"/>
          </w:rPr>
          <w:fldChar w:fldCharType="separate"/>
        </w:r>
        <w:r w:rsidR="009E5548" w:rsidDel="0035692D">
          <w:rPr>
            <w:noProof/>
          </w:rPr>
          <w:delText>2</w:delText>
        </w:r>
        <w:r w:rsidR="009F69E8" w:rsidDel="0035692D">
          <w:rPr>
            <w:b w:val="0"/>
            <w:bCs w:val="0"/>
          </w:rPr>
          <w:fldChar w:fldCharType="end"/>
        </w:r>
      </w:del>
      <w:bookmarkEnd w:id="2034"/>
      <w:del w:id="2037" w:author="張寶騌 CHANG,PAO-TSUNG" w:date="2022-04-29T16:17:00Z">
        <w:r w:rsidR="0051604A" w:rsidDel="00513E81">
          <w:rPr>
            <w:rFonts w:hint="eastAsia"/>
          </w:rPr>
          <w:delText xml:space="preserve">　</w:delText>
        </w:r>
        <w:r w:rsidR="00120D3F" w:rsidDel="00513E81">
          <w:rPr>
            <w:rFonts w:hint="eastAsia"/>
          </w:rPr>
          <w:delText>國內</w:delText>
        </w:r>
        <w:r w:rsidDel="00513E81">
          <w:rPr>
            <w:rFonts w:hint="eastAsia"/>
          </w:rPr>
          <w:delText>各</w:delText>
        </w:r>
        <w:r w:rsidR="00330758" w:rsidDel="00513E81">
          <w:rPr>
            <w:rFonts w:hint="eastAsia"/>
          </w:rPr>
          <w:delText>軌</w:delText>
        </w:r>
        <w:r w:rsidDel="00513E81">
          <w:rPr>
            <w:rFonts w:hint="eastAsia"/>
          </w:rPr>
          <w:delText>道工程</w:delText>
        </w:r>
        <w:r w:rsidR="00120D3F" w:rsidDel="00513E81">
          <w:rPr>
            <w:rFonts w:hint="eastAsia"/>
          </w:rPr>
          <w:delText>專案</w:delText>
        </w:r>
        <w:r w:rsidDel="00513E81">
          <w:rPr>
            <w:rFonts w:hint="eastAsia"/>
          </w:rPr>
          <w:delText>應用</w:delText>
        </w:r>
        <w:r w:rsidDel="00513E81">
          <w:rPr>
            <w:rFonts w:hint="eastAsia"/>
          </w:rPr>
          <w:delText>BIM</w:delText>
        </w:r>
        <w:r w:rsidDel="00513E81">
          <w:rPr>
            <w:rFonts w:hint="eastAsia"/>
          </w:rPr>
          <w:delText>之案例</w:delText>
        </w:r>
        <w:r w:rsidR="00C12F2B" w:rsidDel="00513E81">
          <w:rPr>
            <w:b w:val="0"/>
            <w:bCs w:val="0"/>
          </w:rPr>
          <w:fldChar w:fldCharType="begin"/>
        </w:r>
      </w:del>
      <w:r w:rsidR="004846B4">
        <w:rPr>
          <w:rFonts w:hint="eastAsia"/>
        </w:rPr>
        <w:instrText xml:space="preserve"> ADDIN EN.CITE &lt;EndNote&gt;&lt;Cite&gt;&lt;Author&gt;</w:instrText>
      </w:r>
      <w:r w:rsidR="004846B4">
        <w:rPr>
          <w:rFonts w:hint="eastAsia"/>
        </w:rPr>
        <w:instrText>交通部鐵道局</w:instrText>
      </w:r>
      <w:r w:rsidR="004846B4">
        <w:rPr>
          <w:rFonts w:hint="eastAsia"/>
        </w:rPr>
        <w:instrText>&lt;/Author&gt;&lt;Year&gt;2019&lt;/Year&gt;&lt;RecNum&gt;8&lt;/RecNum&gt;&lt;DisplayText&gt;[19]&lt;/DisplayText&gt;&lt;record&gt;&lt;rec-number&gt;8&lt;/rec-number&gt;&lt;foreign-keys&gt;&lt;key app="EN" db-id="vswwpavwedxavledrsqxwe9qra5pa00v0sw5" timestamp="1626067266"&gt;8&lt;/key&gt;&lt;/foreign-keys&gt;&lt;ref-type name="Report"&gt;27&lt;/ref-type&gt;&lt;contributors&gt;&lt;authors&gt;&lt;author&gt;&lt;style face="normal" font="default" charset="136" size="100%"&gt;</w:instrText>
      </w:r>
      <w:r w:rsidR="004846B4">
        <w:rPr>
          <w:rFonts w:hint="eastAsia"/>
        </w:rPr>
        <w:instrText>交通部鐵道局</w:instrText>
      </w:r>
      <w:r w:rsidR="004846B4">
        <w:rPr>
          <w:rFonts w:hint="eastAsia"/>
        </w:rPr>
        <w:instrText>&lt;/style&gt;&lt;/author&gt;&lt;/authors&gt;&lt;tertiary-authors&gt;&lt;author&gt;&lt;style face="normal" font="default" charset="136" size="100%"&gt;</w:instrText>
      </w:r>
      <w:r w:rsidR="004846B4">
        <w:rPr>
          <w:rFonts w:hint="eastAsia"/>
        </w:rPr>
        <w:instrText>交通部鐵道局</w:instrText>
      </w:r>
      <w:r w:rsidR="004846B4">
        <w:rPr>
          <w:rFonts w:hint="eastAsia"/>
        </w:rPr>
        <w:instrText>&lt;/style&gt;&lt;/author&gt;&lt;/tertiary-authors&gt;&lt;/contributors&gt;&lt;titles&gt;&lt;title&gt;&lt;style face="normal" font="default" charset="136" size="100%"&gt;</w:instrText>
      </w:r>
      <w:r w:rsidR="004846B4">
        <w:rPr>
          <w:rFonts w:hint="eastAsia"/>
        </w:rPr>
        <w:instrText>鐵道工程</w:instrText>
      </w:r>
      <w:r w:rsidR="004846B4">
        <w:rPr>
          <w:rFonts w:hint="eastAsia"/>
        </w:rPr>
        <w:instrText>&lt;/style&gt;&lt;style face="normal" font="default" size="100%"&gt;BIM&lt;/style&gt;&lt;style face="normal" font="default" charset="136" size="100%"&gt;</w:instrText>
      </w:r>
      <w:r w:rsidR="004846B4">
        <w:rPr>
          <w:rFonts w:hint="eastAsia"/>
        </w:rPr>
        <w:instrText>作業指引</w:instrText>
      </w:r>
      <w:r w:rsidR="004846B4">
        <w:rPr>
          <w:rFonts w:hint="eastAsia"/>
        </w:rPr>
        <w:instrText>&lt;/style&gt;&lt;/title&gt;&lt;/titles&gt;&lt;dates&gt;&lt;year&gt;2019&lt;/year&gt;&lt;/dates&gt;&lt;urls&gt;&lt;/urls&gt;&lt;/record&gt;&lt;/Cite&gt;&lt;/EndNote&gt;</w:instrText>
      </w:r>
      <w:del w:id="2038" w:author="張寶騌 CHANG,PAO-TSUNG" w:date="2022-04-29T16:17:00Z">
        <w:r w:rsidR="00C12F2B" w:rsidDel="00513E81">
          <w:rPr>
            <w:b w:val="0"/>
            <w:bCs w:val="0"/>
          </w:rPr>
          <w:fldChar w:fldCharType="separate"/>
        </w:r>
      </w:del>
      <w:r w:rsidR="004846B4">
        <w:rPr>
          <w:noProof/>
        </w:rPr>
        <w:t>[19]</w:t>
      </w:r>
      <w:del w:id="2039" w:author="張寶騌 CHANG,PAO-TSUNG" w:date="2022-04-29T16:17:00Z">
        <w:r w:rsidR="00C12F2B" w:rsidDel="00513E81">
          <w:rPr>
            <w:b w:val="0"/>
            <w:bCs w:val="0"/>
          </w:rPr>
          <w:fldChar w:fldCharType="end"/>
        </w:r>
        <w:r w:rsidDel="00513E81">
          <w:rPr>
            <w:b w:val="0"/>
            <w:bCs w:val="0"/>
          </w:rPr>
          <w:fldChar w:fldCharType="begin"/>
        </w:r>
        <w:r w:rsidDel="00513E81">
          <w:rPr>
            <w:b w:val="0"/>
            <w:bCs w:val="0"/>
          </w:rPr>
          <w:fldChar w:fldCharType="separate"/>
        </w:r>
        <w:r w:rsidDel="00513E81">
          <w:rPr>
            <w:rFonts w:hint="eastAsia"/>
          </w:rPr>
          <w:delText>[1]</w:delText>
        </w:r>
        <w:r w:rsidDel="00513E81">
          <w:rPr>
            <w:b w:val="0"/>
            <w:bCs w:val="0"/>
          </w:rPr>
          <w:fldChar w:fldCharType="end"/>
        </w:r>
        <w:bookmarkStart w:id="2040" w:name="_Toc103337150"/>
        <w:bookmarkStart w:id="2041" w:name="_Toc105773366"/>
        <w:bookmarkStart w:id="2042" w:name="_Toc106390691"/>
        <w:bookmarkStart w:id="2043" w:name="_Toc106814704"/>
        <w:bookmarkStart w:id="2044" w:name="_Toc106814944"/>
        <w:bookmarkStart w:id="2045" w:name="_Toc106974052"/>
        <w:bookmarkStart w:id="2046" w:name="_Toc106993613"/>
        <w:bookmarkStart w:id="2047" w:name="_Toc106993855"/>
        <w:bookmarkStart w:id="2048" w:name="_Toc107003348"/>
        <w:bookmarkStart w:id="2049" w:name="_Toc107003590"/>
        <w:bookmarkStart w:id="2050" w:name="_Toc107003830"/>
        <w:bookmarkStart w:id="2051" w:name="_Toc107005594"/>
        <w:bookmarkStart w:id="2052" w:name="_Toc107005834"/>
        <w:bookmarkEnd w:id="2040"/>
        <w:bookmarkEnd w:id="2041"/>
        <w:bookmarkEnd w:id="2042"/>
        <w:bookmarkEnd w:id="2043"/>
        <w:bookmarkEnd w:id="2044"/>
        <w:bookmarkEnd w:id="2045"/>
        <w:bookmarkEnd w:id="2046"/>
        <w:bookmarkEnd w:id="2047"/>
        <w:bookmarkEnd w:id="2048"/>
        <w:bookmarkEnd w:id="2049"/>
        <w:bookmarkEnd w:id="2050"/>
        <w:bookmarkEnd w:id="2051"/>
        <w:bookmarkEnd w:id="2052"/>
      </w:del>
    </w:p>
    <w:p w14:paraId="6333A575" w14:textId="12FDA915" w:rsidR="00816068" w:rsidDel="00513E81" w:rsidRDefault="00104502">
      <w:pPr>
        <w:pStyle w:val="1"/>
        <w:spacing w:after="360"/>
        <w:rPr>
          <w:del w:id="2053" w:author="張寶騌 CHANG,PAO-TSUNG" w:date="2022-04-29T16:17:00Z"/>
        </w:rPr>
        <w:pPrChange w:id="2054" w:author="張寶騌 CHANG,PAO-TSUNG" w:date="2022-04-29T16:17:00Z">
          <w:pPr>
            <w:pStyle w:val="ac"/>
            <w:spacing w:after="180"/>
          </w:pPr>
        </w:pPrChange>
      </w:pPr>
      <w:del w:id="2055" w:author="張寶騌 CHANG,PAO-TSUNG" w:date="2022-04-29T16:17:00Z">
        <w:r w:rsidRPr="003B45D9" w:rsidDel="00513E81">
          <w:rPr>
            <w:b w:val="0"/>
            <w:bCs w:val="0"/>
            <w:noProof/>
          </w:rPr>
          <w:drawing>
            <wp:inline distT="0" distB="0" distL="0" distR="0" wp14:anchorId="05CBE033" wp14:editId="20DE348B">
              <wp:extent cx="4602805" cy="3333750"/>
              <wp:effectExtent l="0" t="0" r="7620" b="0"/>
              <wp:docPr id="2733" name="圖片 7"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descr="一張含有 桌 的圖片&#10;&#10;自動產生的描述"/>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6530" cy="3336448"/>
                      </a:xfrm>
                      <a:prstGeom prst="rect">
                        <a:avLst/>
                      </a:prstGeom>
                      <a:noFill/>
                      <a:ln>
                        <a:noFill/>
                      </a:ln>
                    </pic:spPr>
                  </pic:pic>
                </a:graphicData>
              </a:graphic>
            </wp:inline>
          </w:drawing>
        </w:r>
        <w:bookmarkStart w:id="2056" w:name="_Toc103337151"/>
        <w:bookmarkStart w:id="2057" w:name="_Toc105773367"/>
        <w:bookmarkStart w:id="2058" w:name="_Toc106390692"/>
        <w:bookmarkStart w:id="2059" w:name="_Toc106814705"/>
        <w:bookmarkStart w:id="2060" w:name="_Toc106814945"/>
        <w:bookmarkStart w:id="2061" w:name="_Toc106974053"/>
        <w:bookmarkStart w:id="2062" w:name="_Toc106993614"/>
        <w:bookmarkStart w:id="2063" w:name="_Toc106993856"/>
        <w:bookmarkStart w:id="2064" w:name="_Toc107003349"/>
        <w:bookmarkStart w:id="2065" w:name="_Toc107003591"/>
        <w:bookmarkStart w:id="2066" w:name="_Toc107003831"/>
        <w:bookmarkStart w:id="2067" w:name="_Toc107005595"/>
        <w:bookmarkStart w:id="2068" w:name="_Toc107005835"/>
        <w:bookmarkEnd w:id="2056"/>
        <w:bookmarkEnd w:id="2057"/>
        <w:bookmarkEnd w:id="2058"/>
        <w:bookmarkEnd w:id="2059"/>
        <w:bookmarkEnd w:id="2060"/>
        <w:bookmarkEnd w:id="2061"/>
        <w:bookmarkEnd w:id="2062"/>
        <w:bookmarkEnd w:id="2063"/>
        <w:bookmarkEnd w:id="2064"/>
        <w:bookmarkEnd w:id="2065"/>
        <w:bookmarkEnd w:id="2066"/>
        <w:bookmarkEnd w:id="2067"/>
        <w:bookmarkEnd w:id="2068"/>
      </w:del>
    </w:p>
    <w:p w14:paraId="4F5F70A4" w14:textId="22FAB11A" w:rsidR="006776DD" w:rsidDel="00513E81" w:rsidRDefault="00104502">
      <w:pPr>
        <w:pStyle w:val="1"/>
        <w:spacing w:after="360"/>
        <w:rPr>
          <w:del w:id="2069" w:author="張寶騌 CHANG,PAO-TSUNG" w:date="2022-04-29T16:17:00Z"/>
        </w:rPr>
        <w:pPrChange w:id="2070" w:author="張寶騌 CHANG,PAO-TSUNG" w:date="2022-04-29T16:17:00Z">
          <w:pPr>
            <w:pStyle w:val="ac"/>
            <w:keepNext/>
            <w:spacing w:beforeLines="100" w:before="360" w:after="180"/>
          </w:pPr>
        </w:pPrChange>
      </w:pPr>
      <w:del w:id="2071" w:author="張寶騌 CHANG,PAO-TSUNG" w:date="2022-04-29T16:17:00Z">
        <w:r w:rsidRPr="00F92E3D" w:rsidDel="00513E81">
          <w:rPr>
            <w:b w:val="0"/>
            <w:bCs w:val="0"/>
            <w:noProof/>
          </w:rPr>
          <w:drawing>
            <wp:inline distT="0" distB="0" distL="0" distR="0" wp14:anchorId="7964A68B" wp14:editId="23347845">
              <wp:extent cx="3204000" cy="2276984"/>
              <wp:effectExtent l="0" t="0" r="0" b="9525"/>
              <wp:docPr id="273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04000" cy="2276984"/>
                      </a:xfrm>
                      <a:prstGeom prst="rect">
                        <a:avLst/>
                      </a:prstGeom>
                      <a:noFill/>
                      <a:ln>
                        <a:noFill/>
                      </a:ln>
                    </pic:spPr>
                  </pic:pic>
                </a:graphicData>
              </a:graphic>
            </wp:inline>
          </w:drawing>
        </w:r>
        <w:bookmarkStart w:id="2072" w:name="_Toc103337152"/>
        <w:bookmarkStart w:id="2073" w:name="_Toc105773368"/>
        <w:bookmarkStart w:id="2074" w:name="_Toc106390693"/>
        <w:bookmarkStart w:id="2075" w:name="_Toc106814706"/>
        <w:bookmarkStart w:id="2076" w:name="_Toc106814946"/>
        <w:bookmarkStart w:id="2077" w:name="_Toc106974054"/>
        <w:bookmarkStart w:id="2078" w:name="_Toc106993615"/>
        <w:bookmarkStart w:id="2079" w:name="_Toc106993857"/>
        <w:bookmarkStart w:id="2080" w:name="_Toc107003350"/>
        <w:bookmarkStart w:id="2081" w:name="_Toc107003592"/>
        <w:bookmarkStart w:id="2082" w:name="_Toc107003832"/>
        <w:bookmarkStart w:id="2083" w:name="_Toc107005596"/>
        <w:bookmarkStart w:id="2084" w:name="_Toc107005836"/>
        <w:bookmarkEnd w:id="2072"/>
        <w:bookmarkEnd w:id="2073"/>
        <w:bookmarkEnd w:id="2074"/>
        <w:bookmarkEnd w:id="2075"/>
        <w:bookmarkEnd w:id="2076"/>
        <w:bookmarkEnd w:id="2077"/>
        <w:bookmarkEnd w:id="2078"/>
        <w:bookmarkEnd w:id="2079"/>
        <w:bookmarkEnd w:id="2080"/>
        <w:bookmarkEnd w:id="2081"/>
        <w:bookmarkEnd w:id="2082"/>
        <w:bookmarkEnd w:id="2083"/>
        <w:bookmarkEnd w:id="2084"/>
      </w:del>
    </w:p>
    <w:p w14:paraId="1B711614" w14:textId="209DFD69" w:rsidR="0062494E" w:rsidDel="00513E81" w:rsidRDefault="006776DD">
      <w:pPr>
        <w:pStyle w:val="1"/>
        <w:spacing w:after="360"/>
        <w:rPr>
          <w:del w:id="2085" w:author="張寶騌 CHANG,PAO-TSUNG" w:date="2022-04-29T16:17:00Z"/>
        </w:rPr>
        <w:pPrChange w:id="2086" w:author="張寶騌 CHANG,PAO-TSUNG" w:date="2022-04-29T16:17:00Z">
          <w:pPr>
            <w:pStyle w:val="ac"/>
            <w:spacing w:afterLines="0" w:after="0"/>
          </w:pPr>
        </w:pPrChange>
      </w:pPr>
      <w:bookmarkStart w:id="2087" w:name="_Ref77673004"/>
      <w:del w:id="2088" w:author="張寶騌 CHANG,PAO-TSUNG" w:date="2022-04-29T16:17:00Z">
        <w:r w:rsidDel="00513E81">
          <w:rPr>
            <w:rFonts w:hint="eastAsia"/>
          </w:rPr>
          <w:delText>圖</w:delText>
        </w:r>
        <w:r w:rsidDel="00513E81">
          <w:rPr>
            <w:rFonts w:hint="eastAsia"/>
          </w:rPr>
          <w:delText xml:space="preserve"> </w:delText>
        </w:r>
      </w:del>
      <w:del w:id="2089" w:author="張寶騌 CHANG,PAO-TSUNG" w:date="2022-04-07T18:14:00Z">
        <w:r w:rsidR="00BD40D4" w:rsidDel="005044B8">
          <w:rPr>
            <w:b w:val="0"/>
            <w:bCs w:val="0"/>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rPr>
            <w:b w:val="0"/>
            <w:bCs w:val="0"/>
          </w:rPr>
          <w:fldChar w:fldCharType="separate"/>
        </w:r>
        <w:r w:rsidR="009E5548" w:rsidDel="005044B8">
          <w:rPr>
            <w:noProof/>
          </w:rPr>
          <w:delText>2</w:delText>
        </w:r>
        <w:r w:rsidR="00BD40D4" w:rsidDel="005044B8">
          <w:rPr>
            <w:b w:val="0"/>
            <w:bCs w:val="0"/>
          </w:rPr>
          <w:fldChar w:fldCharType="end"/>
        </w:r>
        <w:r w:rsidR="00BD40D4" w:rsidDel="005044B8">
          <w:noBreakHyphen/>
        </w:r>
        <w:r w:rsidR="00BD40D4" w:rsidDel="005044B8">
          <w:rPr>
            <w:b w:val="0"/>
            <w:bCs w:val="0"/>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rPr>
            <w:b w:val="0"/>
            <w:bCs w:val="0"/>
          </w:rPr>
          <w:fldChar w:fldCharType="separate"/>
        </w:r>
        <w:r w:rsidR="009E5548" w:rsidDel="005044B8">
          <w:rPr>
            <w:noProof/>
          </w:rPr>
          <w:delText>1</w:delText>
        </w:r>
        <w:r w:rsidR="00BD40D4" w:rsidDel="005044B8">
          <w:rPr>
            <w:b w:val="0"/>
            <w:bCs w:val="0"/>
          </w:rPr>
          <w:fldChar w:fldCharType="end"/>
        </w:r>
      </w:del>
      <w:bookmarkEnd w:id="2087"/>
      <w:del w:id="2090" w:author="張寶騌 CHANG,PAO-TSUNG" w:date="2022-04-29T16:17:00Z">
        <w:r w:rsidR="0051604A" w:rsidDel="00513E81">
          <w:rPr>
            <w:rFonts w:hint="eastAsia"/>
          </w:rPr>
          <w:delText xml:space="preserve">　</w:delText>
        </w:r>
        <w:r w:rsidDel="00513E81">
          <w:rPr>
            <w:rFonts w:hint="eastAsia"/>
          </w:rPr>
          <w:delText>國內</w:delText>
        </w:r>
        <w:r w:rsidR="00C04547" w:rsidDel="00513E81">
          <w:rPr>
            <w:rFonts w:hint="eastAsia"/>
          </w:rPr>
          <w:delText>營建相關</w:delText>
        </w:r>
        <w:r w:rsidDel="00513E81">
          <w:rPr>
            <w:rFonts w:hint="eastAsia"/>
          </w:rPr>
          <w:delText>廠商使用</w:delText>
        </w:r>
        <w:r w:rsidDel="00513E81">
          <w:rPr>
            <w:rFonts w:hint="eastAsia"/>
          </w:rPr>
          <w:delText>B</w:delText>
        </w:r>
        <w:r w:rsidDel="00513E81">
          <w:delText>IM</w:delText>
        </w:r>
        <w:r w:rsidDel="00513E81">
          <w:rPr>
            <w:rFonts w:hint="eastAsia"/>
          </w:rPr>
          <w:delText>技術於各</w:delText>
        </w:r>
        <w:r w:rsidR="00E774D9" w:rsidDel="00513E81">
          <w:rPr>
            <w:rFonts w:hint="eastAsia"/>
          </w:rPr>
          <w:delText>生命週期</w:delText>
        </w:r>
        <w:r w:rsidR="00676BE6" w:rsidDel="00513E81">
          <w:rPr>
            <w:rFonts w:hint="eastAsia"/>
          </w:rPr>
          <w:delText>之</w:delText>
        </w:r>
        <w:r w:rsidR="00FD3366" w:rsidDel="00513E81">
          <w:rPr>
            <w:rFonts w:hint="eastAsia"/>
          </w:rPr>
          <w:delText>情</w:delText>
        </w:r>
        <w:r w:rsidR="00676BE6" w:rsidDel="00513E81">
          <w:rPr>
            <w:rFonts w:hint="eastAsia"/>
          </w:rPr>
          <w:delText>形</w:delText>
        </w:r>
        <w:r w:rsidR="00602A85" w:rsidDel="00513E81">
          <w:rPr>
            <w:b w:val="0"/>
            <w:bCs w:val="0"/>
          </w:rPr>
          <w:fldChar w:fldCharType="begin"/>
        </w:r>
      </w:del>
      <w:r w:rsidR="004846B4">
        <w:rPr>
          <w:rFonts w:hint="eastAsia"/>
        </w:rPr>
        <w:instrText xml:space="preserve"> ADDIN EN.CITE &lt;EndNote&gt;&lt;Cite&gt;&lt;Author&gt;</w:instrText>
      </w:r>
      <w:r w:rsidR="004846B4">
        <w:rPr>
          <w:rFonts w:hint="eastAsia"/>
        </w:rPr>
        <w:instrText>楊智斌</w:instrText>
      </w:r>
      <w:r w:rsidR="004846B4">
        <w:rPr>
          <w:rFonts w:hint="eastAsia"/>
        </w:rPr>
        <w:instrText>&lt;/Author&gt;&lt;Year&gt;2016&lt;/Year&gt;&lt;RecNum&gt;15&lt;/RecNum&gt;&lt;DisplayText&gt;[20]&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4846B4">
        <w:rPr>
          <w:rFonts w:hint="eastAsia"/>
        </w:rPr>
        <w:instrText>楊智斌</w:instrText>
      </w:r>
      <w:r w:rsidR="004846B4">
        <w:rPr>
          <w:rFonts w:hint="eastAsia"/>
        </w:rPr>
        <w:instrText>&lt;/style&gt;&lt;/author&gt;&lt;author&gt;&lt;style face="normal" font="default" charset="136" size="100%"&gt;</w:instrText>
      </w:r>
      <w:r w:rsidR="004846B4">
        <w:rPr>
          <w:rFonts w:hint="eastAsia"/>
        </w:rPr>
        <w:instrText>李怡青</w:instrText>
      </w:r>
      <w:r w:rsidR="004846B4">
        <w:rPr>
          <w:rFonts w:hint="eastAsia"/>
        </w:rPr>
        <w:instrText>&lt;/style&gt;&lt;/author&gt;&lt;/authors&gt;&lt;/contributors&gt;&lt;titles&gt;&lt;title&gt;&lt;style face="normal" font="default" charset="136" size="100%"&gt;</w:instrText>
      </w:r>
      <w:r w:rsidR="004846B4">
        <w:rPr>
          <w:rFonts w:hint="eastAsia"/>
        </w:rPr>
        <w:instrText>國內營建產業</w:instrText>
      </w:r>
      <w:r w:rsidR="004846B4">
        <w:rPr>
          <w:rFonts w:hint="eastAsia"/>
        </w:rPr>
        <w:instrText>&lt;/style&gt;&lt;style face="normal" font="default" size="100%"&gt;BIM&lt;/style&gt;&lt;style face="normal" font="default" charset="136" size="100%"&gt;</w:instrText>
      </w:r>
      <w:r w:rsidR="004846B4">
        <w:rPr>
          <w:rFonts w:hint="eastAsia"/>
        </w:rPr>
        <w:instrText>應用現況分析</w:instrText>
      </w:r>
      <w:r w:rsidR="004846B4">
        <w:rPr>
          <w:rFonts w:hint="eastAsia"/>
        </w:rPr>
        <w:instrText>&lt;/style&gt;&lt;/title&gt;&lt;secondary-title&gt;&lt;style face="normal" font="default" charset="136" size="100%"&gt;</w:instrText>
      </w:r>
      <w:r w:rsidR="004846B4">
        <w:rPr>
          <w:rFonts w:hint="eastAsia"/>
        </w:rPr>
        <w:instrText>營建管理季刊</w:instrText>
      </w:r>
      <w:r w:rsidR="004846B4">
        <w:rPr>
          <w:rFonts w:hint="eastAsia"/>
        </w:rPr>
        <w:instrText>&lt;/style&gt;&lt;/secondary-title&gt;&lt;translated-title&gt;Surveys of bim applications in taiwan&lt;/translated-title&gt;&lt;/titles&gt;&lt;periodical&gt;&lt;full-title&gt;</w:instrText>
      </w:r>
      <w:r w:rsidR="004846B4">
        <w:rPr>
          <w:rFonts w:hint="eastAsia"/>
        </w:rPr>
        <w:instrText>營建管理季刊</w:instrText>
      </w:r>
      <w:r w:rsidR="004846B4">
        <w:rPr>
          <w:rFonts w:hint="eastAsia"/>
        </w:rPr>
        <w:instrText>&lt;/full-title&gt;&lt;/periodical&gt;&lt;pages&gt;71-82&lt;/pages&gt;&lt;number&gt;105&lt;/number&gt;&lt;keywords&gt;&lt;keyword&gt;</w:instrText>
      </w:r>
      <w:r w:rsidR="004846B4">
        <w:rPr>
          <w:rFonts w:hint="eastAsia"/>
        </w:rPr>
        <w:instrText>建築資訊模型</w:instrText>
      </w:r>
      <w:r w:rsidR="004846B4">
        <w:rPr>
          <w:rFonts w:hint="eastAsia"/>
        </w:rPr>
        <w:instrText>&lt;/keyword&gt;&lt;keyword&gt;BIM&lt;/keyword&gt;&lt;keyword&gt;</w:instrText>
      </w:r>
      <w:r w:rsidR="004846B4">
        <w:rPr>
          <w:rFonts w:hint="eastAsia"/>
        </w:rPr>
        <w:instrText>產業現況</w:instrText>
      </w:r>
      <w:r w:rsidR="004846B4">
        <w:rPr>
          <w:rFonts w:hint="eastAsia"/>
        </w:rPr>
        <w:instrText>&lt;/keyword&gt;&lt;keyword&gt;</w:instrText>
      </w:r>
      <w:r w:rsidR="004846B4">
        <w:rPr>
          <w:rFonts w:hint="eastAsia"/>
        </w:rPr>
        <w:instrText>問卷調查</w:instrText>
      </w:r>
      <w:r w:rsidR="004846B4">
        <w:rPr>
          <w:rFonts w:hint="eastAsia"/>
        </w:rPr>
        <w:instrText>&lt;/keyword&gt;&lt;keyword&gt;Building Information Modeling&lt;/keyword&gt;&lt;keyword&gt;Industry Status&lt;/keyword&gt;&lt;keyword&gt;Questionnair</w:instrText>
      </w:r>
      <w:r w:rsidR="004846B4">
        <w:instrText>e Survey&lt;/keyword&gt;&lt;/keywords&gt;&lt;dates&gt;&lt;year&gt;2016&lt;/year&gt;&lt;/dates&gt;&lt;urls&gt;&lt;/urls&gt;&lt;remote-database-name&gt;AiritiLibrary&lt;/remote-database-name&gt;&lt;remote-database-provider&gt;Airiti&lt;/remote-database-provider&gt;&lt;/record&gt;&lt;/Cite&gt;&lt;/EndNote&gt;</w:instrText>
      </w:r>
      <w:del w:id="2091" w:author="張寶騌 CHANG,PAO-TSUNG" w:date="2022-04-29T16:17:00Z">
        <w:r w:rsidR="00602A85" w:rsidDel="00513E81">
          <w:rPr>
            <w:b w:val="0"/>
            <w:bCs w:val="0"/>
          </w:rPr>
          <w:fldChar w:fldCharType="separate"/>
        </w:r>
      </w:del>
      <w:r w:rsidR="004846B4">
        <w:rPr>
          <w:noProof/>
        </w:rPr>
        <w:t>[20]</w:t>
      </w:r>
      <w:del w:id="2092" w:author="張寶騌 CHANG,PAO-TSUNG" w:date="2022-04-29T16:17:00Z">
        <w:r w:rsidR="00602A85" w:rsidDel="00513E81">
          <w:rPr>
            <w:b w:val="0"/>
            <w:bCs w:val="0"/>
          </w:rPr>
          <w:fldChar w:fldCharType="end"/>
        </w:r>
        <w:bookmarkStart w:id="2093" w:name="_Toc103337153"/>
        <w:bookmarkStart w:id="2094" w:name="_Toc105773369"/>
        <w:bookmarkStart w:id="2095" w:name="_Toc106390694"/>
        <w:bookmarkStart w:id="2096" w:name="_Toc106814707"/>
        <w:bookmarkStart w:id="2097" w:name="_Toc106814947"/>
        <w:bookmarkStart w:id="2098" w:name="_Toc106974055"/>
        <w:bookmarkStart w:id="2099" w:name="_Toc106993616"/>
        <w:bookmarkStart w:id="2100" w:name="_Toc106993858"/>
        <w:bookmarkStart w:id="2101" w:name="_Toc107003351"/>
        <w:bookmarkStart w:id="2102" w:name="_Toc107003593"/>
        <w:bookmarkStart w:id="2103" w:name="_Toc107003833"/>
        <w:bookmarkStart w:id="2104" w:name="_Toc107005597"/>
        <w:bookmarkStart w:id="2105" w:name="_Toc107005837"/>
        <w:bookmarkEnd w:id="2093"/>
        <w:bookmarkEnd w:id="2094"/>
        <w:bookmarkEnd w:id="2095"/>
        <w:bookmarkEnd w:id="2096"/>
        <w:bookmarkEnd w:id="2097"/>
        <w:bookmarkEnd w:id="2098"/>
        <w:bookmarkEnd w:id="2099"/>
        <w:bookmarkEnd w:id="2100"/>
        <w:bookmarkEnd w:id="2101"/>
        <w:bookmarkEnd w:id="2102"/>
        <w:bookmarkEnd w:id="2103"/>
        <w:bookmarkEnd w:id="2104"/>
        <w:bookmarkEnd w:id="2105"/>
      </w:del>
    </w:p>
    <w:p w14:paraId="5C68B037" w14:textId="114F3A04" w:rsidR="00A625C3" w:rsidDel="00513E81" w:rsidRDefault="00305BF0">
      <w:pPr>
        <w:pStyle w:val="1"/>
        <w:spacing w:after="360"/>
        <w:rPr>
          <w:del w:id="2106" w:author="張寶騌 CHANG,PAO-TSUNG" w:date="2022-04-29T16:17:00Z"/>
        </w:rPr>
        <w:pPrChange w:id="2107" w:author="張寶騌 CHANG,PAO-TSUNG" w:date="2022-04-29T16:17:00Z">
          <w:pPr>
            <w:pStyle w:val="21"/>
            <w:spacing w:beforeLines="0" w:before="0" w:afterLines="50" w:after="180"/>
          </w:pPr>
        </w:pPrChange>
      </w:pPr>
      <w:del w:id="2108" w:author="張寶騌 CHANG,PAO-TSUNG" w:date="2022-04-29T16:17:00Z">
        <w:r w:rsidDel="00513E81">
          <w:br w:type="page"/>
        </w:r>
        <w:r w:rsidR="00CD54B3" w:rsidDel="00513E81">
          <w:rPr>
            <w:rFonts w:hint="eastAsia"/>
          </w:rPr>
          <w:delText xml:space="preserve">　</w:delText>
        </w:r>
        <w:r w:rsidR="00A625C3" w:rsidDel="00513E81">
          <w:rPr>
            <w:rFonts w:hint="eastAsia"/>
          </w:rPr>
          <w:delText>BIM</w:delText>
        </w:r>
        <w:r w:rsidR="00A625C3" w:rsidDel="00513E81">
          <w:rPr>
            <w:rFonts w:hint="eastAsia"/>
          </w:rPr>
          <w:delText>於</w:delText>
        </w:r>
        <w:r w:rsidR="0045548E" w:rsidDel="00513E81">
          <w:rPr>
            <w:rFonts w:hint="eastAsia"/>
          </w:rPr>
          <w:delText>既有</w:delText>
        </w:r>
        <w:r w:rsidR="000E69E2" w:rsidDel="00513E81">
          <w:rPr>
            <w:rFonts w:hint="eastAsia"/>
          </w:rPr>
          <w:delText>建物與設施</w:delText>
        </w:r>
        <w:r w:rsidR="006B4D5C" w:rsidDel="00513E81">
          <w:rPr>
            <w:rFonts w:hint="eastAsia"/>
          </w:rPr>
          <w:delText>維護</w:delText>
        </w:r>
        <w:r w:rsidR="000E69E2" w:rsidDel="00513E81">
          <w:rPr>
            <w:rFonts w:hint="eastAsia"/>
          </w:rPr>
          <w:delText>管理</w:delText>
        </w:r>
      </w:del>
    </w:p>
    <w:p w14:paraId="373D1B9A" w14:textId="408E0FAA" w:rsidR="009025C9" w:rsidDel="00513E81" w:rsidRDefault="009025C9">
      <w:pPr>
        <w:pStyle w:val="1"/>
        <w:spacing w:after="360"/>
        <w:rPr>
          <w:del w:id="2109" w:author="張寶騌 CHANG,PAO-TSUNG" w:date="2022-04-29T16:17:00Z"/>
        </w:rPr>
        <w:pPrChange w:id="2110" w:author="張寶騌 CHANG,PAO-TSUNG" w:date="2022-04-29T16:17:00Z">
          <w:pPr>
            <w:ind w:left="480" w:firstLine="480"/>
            <w:jc w:val="both"/>
          </w:pPr>
        </w:pPrChange>
      </w:pPr>
      <w:del w:id="2111" w:author="張寶騌 CHANG,PAO-TSUNG" w:date="2022-04-29T16:17:00Z">
        <w:r w:rsidDel="00513E81">
          <w:rPr>
            <w:rFonts w:hint="eastAsia"/>
          </w:rPr>
          <w:delText>由於本研究是要建立既有軌道系統的</w:delText>
        </w:r>
        <w:r w:rsidDel="00513E81">
          <w:rPr>
            <w:rFonts w:hint="eastAsia"/>
          </w:rPr>
          <w:delText>B</w:delText>
        </w:r>
        <w:r w:rsidDel="00513E81">
          <w:delText>IM</w:delText>
        </w:r>
        <w:r w:rsidDel="00513E81">
          <w:rPr>
            <w:rFonts w:hint="eastAsia"/>
          </w:rPr>
          <w:delText>模型，與大部分</w:delText>
        </w:r>
        <w:r w:rsidR="00232E19" w:rsidDel="00513E81">
          <w:rPr>
            <w:rFonts w:hint="eastAsia"/>
          </w:rPr>
          <w:delText>新</w:delText>
        </w:r>
        <w:r w:rsidR="00AD37AD" w:rsidDel="00513E81">
          <w:rPr>
            <w:rFonts w:hint="eastAsia"/>
          </w:rPr>
          <w:delText>建築物</w:delText>
        </w:r>
        <w:r w:rsidDel="00513E81">
          <w:rPr>
            <w:rFonts w:hint="eastAsia"/>
          </w:rPr>
          <w:delText>從一開始的規劃、設計到施工都採用</w:delText>
        </w:r>
        <w:r w:rsidDel="00513E81">
          <w:rPr>
            <w:rFonts w:hint="eastAsia"/>
          </w:rPr>
          <w:delText>BIM</w:delText>
        </w:r>
        <w:r w:rsidR="00EB39B7" w:rsidDel="00513E81">
          <w:rPr>
            <w:rFonts w:hint="eastAsia"/>
          </w:rPr>
          <w:delText>技術</w:delText>
        </w:r>
        <w:r w:rsidDel="00513E81">
          <w:rPr>
            <w:rFonts w:hint="eastAsia"/>
          </w:rPr>
          <w:delText>的情況不同，因此</w:delText>
        </w:r>
        <w:r w:rsidR="003A5598" w:rsidDel="00513E81">
          <w:rPr>
            <w:rFonts w:hint="eastAsia"/>
          </w:rPr>
          <w:delText>找</w:delText>
        </w:r>
        <w:r w:rsidR="002C3B31" w:rsidDel="00513E81">
          <w:rPr>
            <w:rFonts w:hint="eastAsia"/>
          </w:rPr>
          <w:delText>尋</w:delText>
        </w:r>
        <w:r w:rsidR="009638EC" w:rsidDel="00513E81">
          <w:rPr>
            <w:rFonts w:hint="eastAsia"/>
          </w:rPr>
          <w:delText>建立既有建物</w:delText>
        </w:r>
        <w:r w:rsidR="009638EC" w:rsidDel="00513E81">
          <w:rPr>
            <w:rFonts w:hint="eastAsia"/>
          </w:rPr>
          <w:delText>BIM</w:delText>
        </w:r>
        <w:r w:rsidR="009638EC" w:rsidDel="00513E81">
          <w:rPr>
            <w:rFonts w:hint="eastAsia"/>
          </w:rPr>
          <w:delText>模型的相關</w:delText>
        </w:r>
        <w:r w:rsidR="00E96E77" w:rsidDel="00513E81">
          <w:rPr>
            <w:rFonts w:hint="eastAsia"/>
          </w:rPr>
          <w:delText>文獻進行探討</w:delText>
        </w:r>
        <w:r w:rsidDel="00513E81">
          <w:rPr>
            <w:rFonts w:hint="eastAsia"/>
          </w:rPr>
          <w:delText>。</w:delText>
        </w:r>
        <w:bookmarkStart w:id="2112" w:name="_Toc103337154"/>
        <w:bookmarkStart w:id="2113" w:name="_Toc105773370"/>
        <w:bookmarkStart w:id="2114" w:name="_Toc106390695"/>
        <w:bookmarkStart w:id="2115" w:name="_Toc106814708"/>
        <w:bookmarkStart w:id="2116" w:name="_Toc106814948"/>
        <w:bookmarkStart w:id="2117" w:name="_Toc106974056"/>
        <w:bookmarkStart w:id="2118" w:name="_Toc106993617"/>
        <w:bookmarkStart w:id="2119" w:name="_Toc106993859"/>
        <w:bookmarkStart w:id="2120" w:name="_Toc107003352"/>
        <w:bookmarkStart w:id="2121" w:name="_Toc107003594"/>
        <w:bookmarkStart w:id="2122" w:name="_Toc107003834"/>
        <w:bookmarkStart w:id="2123" w:name="_Toc107005598"/>
        <w:bookmarkStart w:id="2124" w:name="_Toc107005838"/>
        <w:bookmarkEnd w:id="2112"/>
        <w:bookmarkEnd w:id="2113"/>
        <w:bookmarkEnd w:id="2114"/>
        <w:bookmarkEnd w:id="2115"/>
        <w:bookmarkEnd w:id="2116"/>
        <w:bookmarkEnd w:id="2117"/>
        <w:bookmarkEnd w:id="2118"/>
        <w:bookmarkEnd w:id="2119"/>
        <w:bookmarkEnd w:id="2120"/>
        <w:bookmarkEnd w:id="2121"/>
        <w:bookmarkEnd w:id="2122"/>
        <w:bookmarkEnd w:id="2123"/>
        <w:bookmarkEnd w:id="2124"/>
      </w:del>
    </w:p>
    <w:p w14:paraId="3E58B2D2" w14:textId="02797B8C" w:rsidR="008508A8" w:rsidDel="00513E81" w:rsidRDefault="000B71F0">
      <w:pPr>
        <w:pStyle w:val="1"/>
        <w:spacing w:after="360"/>
        <w:rPr>
          <w:del w:id="2125" w:author="張寶騌 CHANG,PAO-TSUNG" w:date="2022-04-29T16:17:00Z"/>
        </w:rPr>
        <w:pPrChange w:id="2126" w:author="張寶騌 CHANG,PAO-TSUNG" w:date="2022-04-29T16:17:00Z">
          <w:pPr>
            <w:ind w:left="480" w:firstLine="480"/>
            <w:jc w:val="both"/>
          </w:pPr>
        </w:pPrChange>
      </w:pPr>
      <w:del w:id="2127" w:author="張寶騌 CHANG,PAO-TSUNG" w:date="2022-04-29T16:17:00Z">
        <w:r w:rsidDel="00513E81">
          <w:rPr>
            <w:rFonts w:hint="eastAsia"/>
          </w:rPr>
          <w:delText>首先是</w:delText>
        </w:r>
        <w:r w:rsidR="00DB387C" w:rsidRPr="00DB387C" w:rsidDel="00513E81">
          <w:delText>R. Volk</w:delText>
        </w:r>
        <w:r w:rsidR="004957CA" w:rsidDel="00513E81">
          <w:rPr>
            <w:rFonts w:hint="eastAsia"/>
          </w:rPr>
          <w:delText xml:space="preserve"> </w:delText>
        </w:r>
        <w:r w:rsidR="006B2E10" w:rsidDel="00513E81">
          <w:rPr>
            <w:b w:val="0"/>
            <w:bCs w:val="0"/>
          </w:rPr>
          <w:fldChar w:fldCharType="begin"/>
        </w:r>
      </w:del>
      <w:r w:rsidR="004846B4">
        <w:instrText xml:space="preserve"> ADDIN EN.CITE &lt;EndNote&gt;&lt;Cite&gt;&lt;Author&gt;Volk&lt;/Author&gt;&lt;Year&gt;2014&lt;/Year&gt;&lt;RecNum&gt;3&lt;/RecNum&gt;&lt;DisplayText&gt;[22]&lt;/DisplayText&gt;&lt;record&gt;&lt;rec-number&gt;3&lt;/rec-number&gt;&lt;foreign-keys&gt;&lt;key app="EN" db-id="vswwpavwedxavledrsqxwe9qra5pa00v0sw5" timestamp="1626066360"&gt;3&lt;/key&gt;&lt;/foreign-keys&gt;&lt;ref-type name="Journal Article"&gt;17&lt;/ref-type&gt;&lt;contributors&gt;&lt;authors&gt;&lt;author&gt;Volk, Rebekka&lt;/author&gt;&lt;author&gt;Stengel, Julian&lt;/author&gt;&lt;author&gt;Schultmann, Frank&lt;/author&gt;&lt;/authors&gt;&lt;/contributors&gt;&lt;titles&gt;&lt;title&gt;Building Information Modeling (BIM) for existing buildings — Literature review and future needs&lt;/title&gt;&lt;secondary-title&gt;Automation in Construction&lt;/secondary-title&gt;&lt;/titles&gt;&lt;periodical&gt;&lt;full-title&gt;Automation in Construction&lt;/full-title&gt;&lt;/periodical&gt;&lt;pages&gt;109-127&lt;/pages&gt;&lt;volume&gt;38&lt;/volume&gt;&lt;keywords&gt;&lt;keyword&gt;As-built BIM (Building Information Modeling)&lt;/keyword&gt;&lt;keyword&gt;Existing buildings&lt;/keyword&gt;&lt;keyword&gt;Facility management (FM)&lt;/keyword&gt;&lt;keyword&gt;Maintenance&lt;/keyword&gt;&lt;keyword&gt;Retrofit&lt;/keyword&gt;&lt;keyword&gt;Deconstruction&lt;/keyword&gt;&lt;keyword&gt;Dismantling&lt;/keyword&gt;&lt;keyword&gt;Demolition&lt;/keyword&gt;&lt;keyword&gt;‘Scan-to-BIM’&lt;/keyword&gt;&lt;keyword&gt;Reverse engineering&lt;/keyword&gt;&lt;/keywords&gt;&lt;dates&gt;&lt;year&gt;2014&lt;/year&gt;&lt;/dates&gt;&lt;isbn&gt;0926-5805&lt;/isbn&gt;&lt;urls&gt;&lt;/urls&gt;&lt;/record&gt;&lt;/Cite&gt;&lt;/EndNote&gt;</w:instrText>
      </w:r>
      <w:del w:id="2128" w:author="張寶騌 CHANG,PAO-TSUNG" w:date="2022-04-29T16:17:00Z">
        <w:r w:rsidR="006B2E10" w:rsidDel="00513E81">
          <w:rPr>
            <w:b w:val="0"/>
            <w:bCs w:val="0"/>
          </w:rPr>
          <w:fldChar w:fldCharType="separate"/>
        </w:r>
      </w:del>
      <w:r w:rsidR="004846B4">
        <w:rPr>
          <w:noProof/>
        </w:rPr>
        <w:t>[22]</w:t>
      </w:r>
      <w:del w:id="2129" w:author="張寶騌 CHANG,PAO-TSUNG" w:date="2022-04-29T16:17:00Z">
        <w:r w:rsidR="006B2E10" w:rsidDel="00513E81">
          <w:rPr>
            <w:b w:val="0"/>
            <w:bCs w:val="0"/>
          </w:rPr>
          <w:fldChar w:fldCharType="end"/>
        </w:r>
        <w:r w:rsidR="009025C9" w:rsidDel="00513E81">
          <w:rPr>
            <w:rFonts w:hint="eastAsia"/>
          </w:rPr>
          <w:delText>等人</w:delText>
        </w:r>
        <w:r w:rsidR="00AD29EF" w:rsidDel="00513E81">
          <w:rPr>
            <w:rFonts w:hint="eastAsia"/>
          </w:rPr>
          <w:delText>分析大量</w:delText>
        </w:r>
        <w:r w:rsidR="0020300B" w:rsidDel="00513E81">
          <w:rPr>
            <w:rFonts w:hint="eastAsia"/>
          </w:rPr>
          <w:delText>對於既有建築物要建立</w:delText>
        </w:r>
        <w:r w:rsidR="0020300B" w:rsidDel="00513E81">
          <w:rPr>
            <w:rFonts w:hint="eastAsia"/>
          </w:rPr>
          <w:delText>BIM</w:delText>
        </w:r>
        <w:r w:rsidR="0020300B" w:rsidDel="00513E81">
          <w:rPr>
            <w:rFonts w:hint="eastAsia"/>
          </w:rPr>
          <w:delText>模型的研究與未來需求</w:delText>
        </w:r>
        <w:r w:rsidR="00AD29EF" w:rsidDel="00513E81">
          <w:rPr>
            <w:rFonts w:hint="eastAsia"/>
          </w:rPr>
          <w:delText>的相關文獻</w:delText>
        </w:r>
        <w:r w:rsidR="0020300B" w:rsidDel="00513E81">
          <w:rPr>
            <w:rFonts w:hint="eastAsia"/>
          </w:rPr>
          <w:delText>，</w:delText>
        </w:r>
        <w:r w:rsidR="00AD29EF" w:rsidDel="00513E81">
          <w:rPr>
            <w:rFonts w:hint="eastAsia"/>
          </w:rPr>
          <w:delText>整理</w:delText>
        </w:r>
        <w:r w:rsidR="0070635D" w:rsidDel="00513E81">
          <w:rPr>
            <w:rFonts w:hint="eastAsia"/>
          </w:rPr>
          <w:delText>出會遇到的</w:delText>
        </w:r>
        <w:r w:rsidR="00065ADC" w:rsidDel="00513E81">
          <w:rPr>
            <w:rFonts w:hint="eastAsia"/>
          </w:rPr>
          <w:delText>幾個挑戰</w:delText>
        </w:r>
        <w:r w:rsidR="007C7BB4" w:rsidDel="00513E81">
          <w:rPr>
            <w:rFonts w:hint="eastAsia"/>
          </w:rPr>
          <w:delText>與待研究的領域</w:delText>
        </w:r>
        <w:r w:rsidR="00065ADC" w:rsidDel="00513E81">
          <w:rPr>
            <w:rFonts w:hint="eastAsia"/>
          </w:rPr>
          <w:delText>：</w:delText>
        </w:r>
        <w:bookmarkStart w:id="2130" w:name="_Toc103337155"/>
        <w:bookmarkStart w:id="2131" w:name="_Toc105773371"/>
        <w:bookmarkStart w:id="2132" w:name="_Toc106390696"/>
        <w:bookmarkStart w:id="2133" w:name="_Toc106814709"/>
        <w:bookmarkStart w:id="2134" w:name="_Toc106814949"/>
        <w:bookmarkStart w:id="2135" w:name="_Toc106974057"/>
        <w:bookmarkStart w:id="2136" w:name="_Toc106993618"/>
        <w:bookmarkStart w:id="2137" w:name="_Toc106993860"/>
        <w:bookmarkStart w:id="2138" w:name="_Toc107003353"/>
        <w:bookmarkStart w:id="2139" w:name="_Toc107003595"/>
        <w:bookmarkStart w:id="2140" w:name="_Toc107003835"/>
        <w:bookmarkStart w:id="2141" w:name="_Toc107005599"/>
        <w:bookmarkStart w:id="2142" w:name="_Toc107005839"/>
        <w:bookmarkEnd w:id="2130"/>
        <w:bookmarkEnd w:id="2131"/>
        <w:bookmarkEnd w:id="2132"/>
        <w:bookmarkEnd w:id="2133"/>
        <w:bookmarkEnd w:id="2134"/>
        <w:bookmarkEnd w:id="2135"/>
        <w:bookmarkEnd w:id="2136"/>
        <w:bookmarkEnd w:id="2137"/>
        <w:bookmarkEnd w:id="2138"/>
        <w:bookmarkEnd w:id="2139"/>
        <w:bookmarkEnd w:id="2140"/>
        <w:bookmarkEnd w:id="2141"/>
        <w:bookmarkEnd w:id="2142"/>
      </w:del>
    </w:p>
    <w:p w14:paraId="6BD0EDE4" w14:textId="1B0789BD" w:rsidR="008508A8" w:rsidDel="00513E81" w:rsidRDefault="007C7BB4">
      <w:pPr>
        <w:pStyle w:val="1"/>
        <w:spacing w:after="360"/>
        <w:rPr>
          <w:del w:id="2143" w:author="張寶騌 CHANG,PAO-TSUNG" w:date="2022-04-29T16:17:00Z"/>
        </w:rPr>
        <w:pPrChange w:id="2144" w:author="張寶騌 CHANG,PAO-TSUNG" w:date="2022-04-29T16:17:00Z">
          <w:pPr>
            <w:pStyle w:val="aa"/>
            <w:numPr>
              <w:numId w:val="12"/>
            </w:numPr>
            <w:ind w:leftChars="0" w:left="1440" w:firstLineChars="0" w:hanging="480"/>
            <w:jc w:val="both"/>
          </w:pPr>
        </w:pPrChange>
      </w:pPr>
      <w:del w:id="2145" w:author="張寶騌 CHANG,PAO-TSUNG" w:date="2022-04-29T16:17:00Z">
        <w:r w:rsidDel="00513E81">
          <w:rPr>
            <w:rFonts w:hint="eastAsia"/>
          </w:rPr>
          <w:delText>如何</w:delText>
        </w:r>
        <w:r w:rsidR="00065ADC" w:rsidDel="00513E81">
          <w:rPr>
            <w:rFonts w:hint="eastAsia"/>
          </w:rPr>
          <w:delText>取得既有建物的資料</w:delText>
        </w:r>
        <w:r w:rsidR="005D7D09" w:rsidRPr="005D7D09" w:rsidDel="00513E81">
          <w:rPr>
            <w:rFonts w:hint="eastAsia"/>
          </w:rPr>
          <w:delText>作為建模參考</w:delText>
        </w:r>
        <w:r w:rsidR="005D7D09" w:rsidDel="00513E81">
          <w:rPr>
            <w:rFonts w:hint="eastAsia"/>
          </w:rPr>
          <w:delText>，以及</w:delText>
        </w:r>
        <w:r w:rsidDel="00513E81">
          <w:rPr>
            <w:rFonts w:hint="eastAsia"/>
          </w:rPr>
          <w:delText>自動化</w:delText>
        </w:r>
        <w:r w:rsidR="00BD085B" w:rsidDel="00513E81">
          <w:rPr>
            <w:rFonts w:hint="eastAsia"/>
          </w:rPr>
          <w:delText>或快速</w:delText>
        </w:r>
        <w:r w:rsidDel="00513E81">
          <w:rPr>
            <w:rFonts w:hint="eastAsia"/>
          </w:rPr>
          <w:delText>建立</w:delText>
        </w:r>
        <w:r w:rsidR="008508A8" w:rsidDel="00513E81">
          <w:rPr>
            <w:rFonts w:hint="eastAsia"/>
          </w:rPr>
          <w:delText>原</w:delText>
        </w:r>
        <w:r w:rsidR="00A65C9D" w:rsidDel="00513E81">
          <w:rPr>
            <w:rFonts w:hint="eastAsia"/>
          </w:rPr>
          <w:delText>不存在之</w:delText>
        </w:r>
        <w:r w:rsidDel="00513E81">
          <w:rPr>
            <w:rFonts w:hint="eastAsia"/>
          </w:rPr>
          <w:delText>BIM</w:delText>
        </w:r>
        <w:r w:rsidDel="00513E81">
          <w:rPr>
            <w:rFonts w:hint="eastAsia"/>
          </w:rPr>
          <w:delText>模型</w:delText>
        </w:r>
        <w:r w:rsidR="008508A8" w:rsidDel="00513E81">
          <w:rPr>
            <w:rFonts w:hint="eastAsia"/>
          </w:rPr>
          <w:delText>。</w:delText>
        </w:r>
        <w:bookmarkStart w:id="2146" w:name="_Toc103337156"/>
        <w:bookmarkStart w:id="2147" w:name="_Toc105773372"/>
        <w:bookmarkStart w:id="2148" w:name="_Toc106390697"/>
        <w:bookmarkStart w:id="2149" w:name="_Toc106814710"/>
        <w:bookmarkStart w:id="2150" w:name="_Toc106814950"/>
        <w:bookmarkStart w:id="2151" w:name="_Toc106974058"/>
        <w:bookmarkStart w:id="2152" w:name="_Toc106993619"/>
        <w:bookmarkStart w:id="2153" w:name="_Toc106993861"/>
        <w:bookmarkStart w:id="2154" w:name="_Toc107003354"/>
        <w:bookmarkStart w:id="2155" w:name="_Toc107003596"/>
        <w:bookmarkStart w:id="2156" w:name="_Toc107003836"/>
        <w:bookmarkStart w:id="2157" w:name="_Toc107005600"/>
        <w:bookmarkStart w:id="2158" w:name="_Toc107005840"/>
        <w:bookmarkEnd w:id="2146"/>
        <w:bookmarkEnd w:id="2147"/>
        <w:bookmarkEnd w:id="2148"/>
        <w:bookmarkEnd w:id="2149"/>
        <w:bookmarkEnd w:id="2150"/>
        <w:bookmarkEnd w:id="2151"/>
        <w:bookmarkEnd w:id="2152"/>
        <w:bookmarkEnd w:id="2153"/>
        <w:bookmarkEnd w:id="2154"/>
        <w:bookmarkEnd w:id="2155"/>
        <w:bookmarkEnd w:id="2156"/>
        <w:bookmarkEnd w:id="2157"/>
        <w:bookmarkEnd w:id="2158"/>
      </w:del>
    </w:p>
    <w:p w14:paraId="4943283B" w14:textId="49ABF289" w:rsidR="001B0F9D" w:rsidDel="00513E81" w:rsidRDefault="001B0F9D">
      <w:pPr>
        <w:pStyle w:val="1"/>
        <w:spacing w:after="360"/>
        <w:rPr>
          <w:del w:id="2159" w:author="張寶騌 CHANG,PAO-TSUNG" w:date="2022-04-29T16:17:00Z"/>
        </w:rPr>
        <w:pPrChange w:id="2160" w:author="張寶騌 CHANG,PAO-TSUNG" w:date="2022-04-29T16:17:00Z">
          <w:pPr>
            <w:pStyle w:val="aa"/>
            <w:numPr>
              <w:numId w:val="12"/>
            </w:numPr>
            <w:ind w:leftChars="0" w:left="1440" w:firstLineChars="0" w:hanging="480"/>
            <w:jc w:val="both"/>
          </w:pPr>
        </w:pPrChange>
      </w:pPr>
      <w:del w:id="2161" w:author="張寶騌 CHANG,PAO-TSUNG" w:date="2022-04-29T16:17:00Z">
        <w:r w:rsidDel="00513E81">
          <w:rPr>
            <w:rFonts w:hint="eastAsia"/>
          </w:rPr>
          <w:delText>B</w:delText>
        </w:r>
        <w:r w:rsidDel="00513E81">
          <w:delText>IM</w:delText>
        </w:r>
        <w:r w:rsidDel="00513E81">
          <w:rPr>
            <w:rFonts w:hint="eastAsia"/>
          </w:rPr>
          <w:delText>中資訊</w:delText>
        </w:r>
        <w:r w:rsidR="005D7D09" w:rsidDel="00513E81">
          <w:rPr>
            <w:rFonts w:hint="eastAsia"/>
          </w:rPr>
          <w:delText>的</w:delText>
        </w:r>
        <w:r w:rsidDel="00513E81">
          <w:rPr>
            <w:rFonts w:hint="eastAsia"/>
          </w:rPr>
          <w:delText>更新與維護。</w:delText>
        </w:r>
        <w:bookmarkStart w:id="2162" w:name="_Toc103337157"/>
        <w:bookmarkStart w:id="2163" w:name="_Toc105773373"/>
        <w:bookmarkStart w:id="2164" w:name="_Toc106390698"/>
        <w:bookmarkStart w:id="2165" w:name="_Toc106814711"/>
        <w:bookmarkStart w:id="2166" w:name="_Toc106814951"/>
        <w:bookmarkStart w:id="2167" w:name="_Toc106974059"/>
        <w:bookmarkStart w:id="2168" w:name="_Toc106993620"/>
        <w:bookmarkStart w:id="2169" w:name="_Toc106993862"/>
        <w:bookmarkStart w:id="2170" w:name="_Toc107003355"/>
        <w:bookmarkStart w:id="2171" w:name="_Toc107003597"/>
        <w:bookmarkStart w:id="2172" w:name="_Toc107003837"/>
        <w:bookmarkStart w:id="2173" w:name="_Toc107005601"/>
        <w:bookmarkStart w:id="2174" w:name="_Toc107005841"/>
        <w:bookmarkEnd w:id="2162"/>
        <w:bookmarkEnd w:id="2163"/>
        <w:bookmarkEnd w:id="2164"/>
        <w:bookmarkEnd w:id="2165"/>
        <w:bookmarkEnd w:id="2166"/>
        <w:bookmarkEnd w:id="2167"/>
        <w:bookmarkEnd w:id="2168"/>
        <w:bookmarkEnd w:id="2169"/>
        <w:bookmarkEnd w:id="2170"/>
        <w:bookmarkEnd w:id="2171"/>
        <w:bookmarkEnd w:id="2172"/>
        <w:bookmarkEnd w:id="2173"/>
        <w:bookmarkEnd w:id="2174"/>
      </w:del>
    </w:p>
    <w:p w14:paraId="306B488F" w14:textId="7E4AB81A" w:rsidR="009025C9" w:rsidDel="00513E81" w:rsidRDefault="00812CC6">
      <w:pPr>
        <w:pStyle w:val="1"/>
        <w:spacing w:after="360"/>
        <w:rPr>
          <w:del w:id="2175" w:author="張寶騌 CHANG,PAO-TSUNG" w:date="2022-04-29T16:17:00Z"/>
        </w:rPr>
        <w:pPrChange w:id="2176" w:author="張寶騌 CHANG,PAO-TSUNG" w:date="2022-04-29T16:17:00Z">
          <w:pPr>
            <w:pStyle w:val="aa"/>
            <w:numPr>
              <w:numId w:val="12"/>
            </w:numPr>
            <w:ind w:leftChars="0" w:left="1440" w:firstLineChars="0" w:hanging="480"/>
            <w:jc w:val="both"/>
          </w:pPr>
        </w:pPrChange>
      </w:pPr>
      <w:del w:id="2177" w:author="張寶騌 CHANG,PAO-TSUNG" w:date="2022-04-29T16:17:00Z">
        <w:r w:rsidDel="00513E81">
          <w:rPr>
            <w:rFonts w:hint="eastAsia"/>
          </w:rPr>
          <w:delText>既有建物</w:delText>
        </w:r>
        <w:r w:rsidR="00DE51DE" w:rsidDel="00513E81">
          <w:rPr>
            <w:rFonts w:hint="eastAsia"/>
          </w:rPr>
          <w:delText>不確</w:delText>
        </w:r>
        <w:r w:rsidR="00BD085B" w:rsidDel="00513E81">
          <w:rPr>
            <w:rFonts w:hint="eastAsia"/>
          </w:rPr>
          <w:delText>定資料的處理與建模</w:delText>
        </w:r>
        <w:r w:rsidR="004B5987" w:rsidDel="00513E81">
          <w:rPr>
            <w:rFonts w:hint="eastAsia"/>
          </w:rPr>
          <w:delText>，</w:delText>
        </w:r>
        <w:r w:rsidR="00802C6E" w:rsidDel="00513E81">
          <w:rPr>
            <w:rFonts w:hint="eastAsia"/>
          </w:rPr>
          <w:delText>以</w:delText>
        </w:r>
        <w:r w:rsidR="00DE51DE" w:rsidDel="00513E81">
          <w:rPr>
            <w:rFonts w:hint="eastAsia"/>
          </w:rPr>
          <w:delText>及物件彼此</w:delText>
        </w:r>
        <w:r w:rsidR="00314266" w:rsidDel="00513E81">
          <w:rPr>
            <w:rFonts w:hint="eastAsia"/>
          </w:rPr>
          <w:delText>之間的</w:delText>
        </w:r>
        <w:r w:rsidR="00DE51DE" w:rsidDel="00513E81">
          <w:rPr>
            <w:rFonts w:hint="eastAsia"/>
          </w:rPr>
          <w:delText>關係</w:delText>
        </w:r>
        <w:r w:rsidDel="00513E81">
          <w:rPr>
            <w:rFonts w:hint="eastAsia"/>
          </w:rPr>
          <w:delText>確認</w:delText>
        </w:r>
        <w:r w:rsidR="008508A8" w:rsidDel="00513E81">
          <w:rPr>
            <w:rFonts w:hint="eastAsia"/>
          </w:rPr>
          <w:delText>。</w:delText>
        </w:r>
        <w:bookmarkStart w:id="2178" w:name="_Toc103337158"/>
        <w:bookmarkStart w:id="2179" w:name="_Toc105773374"/>
        <w:bookmarkStart w:id="2180" w:name="_Toc106390699"/>
        <w:bookmarkStart w:id="2181" w:name="_Toc106814712"/>
        <w:bookmarkStart w:id="2182" w:name="_Toc106814952"/>
        <w:bookmarkStart w:id="2183" w:name="_Toc106974060"/>
        <w:bookmarkStart w:id="2184" w:name="_Toc106993621"/>
        <w:bookmarkStart w:id="2185" w:name="_Toc106993863"/>
        <w:bookmarkStart w:id="2186" w:name="_Toc107003356"/>
        <w:bookmarkStart w:id="2187" w:name="_Toc107003598"/>
        <w:bookmarkStart w:id="2188" w:name="_Toc107003838"/>
        <w:bookmarkStart w:id="2189" w:name="_Toc107005602"/>
        <w:bookmarkStart w:id="2190" w:name="_Toc107005842"/>
        <w:bookmarkEnd w:id="2178"/>
        <w:bookmarkEnd w:id="2179"/>
        <w:bookmarkEnd w:id="2180"/>
        <w:bookmarkEnd w:id="2181"/>
        <w:bookmarkEnd w:id="2182"/>
        <w:bookmarkEnd w:id="2183"/>
        <w:bookmarkEnd w:id="2184"/>
        <w:bookmarkEnd w:id="2185"/>
        <w:bookmarkEnd w:id="2186"/>
        <w:bookmarkEnd w:id="2187"/>
        <w:bookmarkEnd w:id="2188"/>
        <w:bookmarkEnd w:id="2189"/>
        <w:bookmarkEnd w:id="2190"/>
      </w:del>
    </w:p>
    <w:p w14:paraId="1ECB69B9" w14:textId="708E6C90" w:rsidR="008B7A76" w:rsidDel="00513E81" w:rsidRDefault="008B7A76">
      <w:pPr>
        <w:pStyle w:val="1"/>
        <w:spacing w:after="360"/>
        <w:rPr>
          <w:del w:id="2191" w:author="張寶騌 CHANG,PAO-TSUNG" w:date="2022-04-29T16:17:00Z"/>
        </w:rPr>
        <w:pPrChange w:id="2192" w:author="張寶騌 CHANG,PAO-TSUNG" w:date="2022-04-29T16:17:00Z">
          <w:pPr>
            <w:ind w:left="480" w:firstLine="480"/>
            <w:jc w:val="both"/>
          </w:pPr>
        </w:pPrChange>
      </w:pPr>
      <w:del w:id="2193" w:author="張寶騌 CHANG,PAO-TSUNG" w:date="2022-04-29T16:17:00Z">
        <w:r w:rsidDel="00513E81">
          <w:rPr>
            <w:rFonts w:hint="eastAsia"/>
          </w:rPr>
          <w:delText>而</w:delText>
        </w:r>
        <w:r w:rsidR="00F359A9" w:rsidDel="00513E81">
          <w:rPr>
            <w:rFonts w:hint="eastAsia"/>
          </w:rPr>
          <w:delText>分析</w:delText>
        </w:r>
        <w:r w:rsidR="006847CC" w:rsidDel="00513E81">
          <w:rPr>
            <w:rFonts w:hint="eastAsia"/>
          </w:rPr>
          <w:delText>文獻</w:delText>
        </w:r>
        <w:r w:rsidR="00F359A9" w:rsidDel="00513E81">
          <w:rPr>
            <w:rFonts w:hint="eastAsia"/>
          </w:rPr>
          <w:delText>的</w:delText>
        </w:r>
        <w:r w:rsidR="007B619E" w:rsidDel="00513E81">
          <w:rPr>
            <w:rFonts w:hint="eastAsia"/>
          </w:rPr>
          <w:delText>其中一篇由</w:delText>
        </w:r>
        <w:r w:rsidR="00DB387C" w:rsidRPr="00DB387C" w:rsidDel="00513E81">
          <w:delText>B. Becerik-Gerber</w:delText>
        </w:r>
        <w:r w:rsidR="004957CA" w:rsidDel="00513E81">
          <w:rPr>
            <w:rFonts w:hint="eastAsia"/>
          </w:rPr>
          <w:delText xml:space="preserve"> </w:delText>
        </w:r>
        <w:r w:rsidR="000610F4" w:rsidDel="00513E81">
          <w:rPr>
            <w:b w:val="0"/>
            <w:bCs w:val="0"/>
          </w:rPr>
          <w:fldChar w:fldCharType="begin"/>
        </w:r>
      </w:del>
      <w:r w:rsidR="004846B4">
        <w:instrText xml:space="preserve"> ADDIN EN.CITE &lt;EndNote&gt;&lt;Cite&gt;&lt;Author&gt;Becerik-Gerber&lt;/Author&gt;&lt;Year&gt;2012&lt;/Year&gt;&lt;RecNum&gt;5&lt;/RecNum&gt;&lt;DisplayText&gt;[23]&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2194" w:author="張寶騌 CHANG,PAO-TSUNG" w:date="2022-04-29T16:17:00Z">
        <w:r w:rsidR="000610F4" w:rsidDel="00513E81">
          <w:rPr>
            <w:b w:val="0"/>
            <w:bCs w:val="0"/>
          </w:rPr>
          <w:fldChar w:fldCharType="separate"/>
        </w:r>
      </w:del>
      <w:r w:rsidR="004846B4">
        <w:rPr>
          <w:noProof/>
        </w:rPr>
        <w:t>[23]</w:t>
      </w:r>
      <w:del w:id="2195" w:author="張寶騌 CHANG,PAO-TSUNG" w:date="2022-04-29T16:17:00Z">
        <w:r w:rsidR="000610F4" w:rsidDel="00513E81">
          <w:rPr>
            <w:b w:val="0"/>
            <w:bCs w:val="0"/>
          </w:rPr>
          <w:fldChar w:fldCharType="end"/>
        </w:r>
        <w:r w:rsidDel="00513E81">
          <w:rPr>
            <w:rFonts w:hint="eastAsia"/>
          </w:rPr>
          <w:delText>等人提到</w:delText>
        </w:r>
        <w:r w:rsidR="003F48BA" w:rsidDel="00513E81">
          <w:rPr>
            <w:rFonts w:hint="eastAsia"/>
          </w:rPr>
          <w:delText>使用</w:delText>
        </w:r>
        <w:r w:rsidR="003F48BA" w:rsidDel="00513E81">
          <w:rPr>
            <w:rFonts w:hint="eastAsia"/>
          </w:rPr>
          <w:delText>BIM</w:delText>
        </w:r>
        <w:r w:rsidR="00A8679D" w:rsidDel="00513E81">
          <w:rPr>
            <w:rFonts w:hint="eastAsia"/>
          </w:rPr>
          <w:delText>作為</w:delText>
        </w:r>
        <w:r w:rsidR="003F48BA" w:rsidDel="00513E81">
          <w:rPr>
            <w:rFonts w:hint="eastAsia"/>
          </w:rPr>
          <w:delText>設施</w:delText>
        </w:r>
        <w:r w:rsidDel="00513E81">
          <w:rPr>
            <w:rFonts w:hint="eastAsia"/>
          </w:rPr>
          <w:delText>管理時</w:delText>
        </w:r>
        <w:r w:rsidR="003F48BA" w:rsidDel="00513E81">
          <w:rPr>
            <w:rFonts w:hint="eastAsia"/>
          </w:rPr>
          <w:delText>之應用領域與資料需求</w:delText>
        </w:r>
        <w:r w:rsidDel="00513E81">
          <w:rPr>
            <w:rFonts w:hint="eastAsia"/>
          </w:rPr>
          <w:delText>，除了建築資訊外，還需要已安裝物件和設備的詳細資訊，如安裝日期、製造商、幾何形狀與確切位置、材料和成分、保固及維修紀錄等。</w:delText>
        </w:r>
        <w:r w:rsidR="00F27517" w:rsidDel="00513E81">
          <w:rPr>
            <w:rFonts w:hint="eastAsia"/>
          </w:rPr>
          <w:delText>上述</w:delText>
        </w:r>
        <w:r w:rsidR="007B619E" w:rsidDel="00513E81">
          <w:rPr>
            <w:rFonts w:hint="eastAsia"/>
          </w:rPr>
          <w:delText>資</w:delText>
        </w:r>
        <w:r w:rsidR="00525E85" w:rsidDel="00513E81">
          <w:rPr>
            <w:rFonts w:hint="eastAsia"/>
          </w:rPr>
          <w:delText>料</w:delText>
        </w:r>
        <w:r w:rsidR="007B619E" w:rsidDel="00513E81">
          <w:rPr>
            <w:rFonts w:hint="eastAsia"/>
          </w:rPr>
          <w:delText>如果是從建物一開始就建置的</w:delText>
        </w:r>
        <w:r w:rsidR="007B619E" w:rsidDel="00513E81">
          <w:rPr>
            <w:rFonts w:hint="eastAsia"/>
          </w:rPr>
          <w:delText>BIM</w:delText>
        </w:r>
        <w:r w:rsidR="007B619E" w:rsidDel="00513E81">
          <w:rPr>
            <w:rFonts w:hint="eastAsia"/>
          </w:rPr>
          <w:delText>會相對完整許多，而如果是針對既有的建物，由於</w:delText>
        </w:r>
        <w:r w:rsidR="006E7406" w:rsidDel="00513E81">
          <w:rPr>
            <w:rFonts w:hint="eastAsia"/>
          </w:rPr>
          <w:delText>建設之</w:delText>
        </w:r>
        <w:r w:rsidR="007B619E" w:rsidDel="00513E81">
          <w:rPr>
            <w:rFonts w:hint="eastAsia"/>
          </w:rPr>
          <w:delText>初並</w:delText>
        </w:r>
        <w:r w:rsidR="006E7406" w:rsidDel="00513E81">
          <w:rPr>
            <w:rFonts w:hint="eastAsia"/>
          </w:rPr>
          <w:delText>沒有</w:delText>
        </w:r>
        <w:r w:rsidR="00092A19" w:rsidDel="00513E81">
          <w:rPr>
            <w:rFonts w:hint="eastAsia"/>
          </w:rPr>
          <w:delText>設想日</w:delText>
        </w:r>
        <w:r w:rsidR="007B619E" w:rsidDel="00513E81">
          <w:rPr>
            <w:rFonts w:hint="eastAsia"/>
          </w:rPr>
          <w:delText>後要建置模型，因此可能</w:delText>
        </w:r>
        <w:r w:rsidR="009F08F4" w:rsidDel="00513E81">
          <w:rPr>
            <w:rFonts w:hint="eastAsia"/>
          </w:rPr>
          <w:delText>會有</w:delText>
        </w:r>
        <w:r w:rsidR="007B619E" w:rsidDel="00513E81">
          <w:rPr>
            <w:rFonts w:hint="eastAsia"/>
          </w:rPr>
          <w:delText>部分的建築資訊缺漏或是不合時宜的狀況產生，</w:delText>
        </w:r>
        <w:r w:rsidR="006D2E51" w:rsidDel="00513E81">
          <w:rPr>
            <w:rFonts w:hint="eastAsia"/>
          </w:rPr>
          <w:delText>亦</w:delText>
        </w:r>
        <w:r w:rsidR="00AD4CD7" w:rsidDel="00513E81">
          <w:rPr>
            <w:rFonts w:hint="eastAsia"/>
          </w:rPr>
          <w:delText>可能</w:delText>
        </w:r>
        <w:r w:rsidR="002B7942" w:rsidDel="00513E81">
          <w:rPr>
            <w:rFonts w:hint="eastAsia"/>
          </w:rPr>
          <w:delText>缺少</w:delText>
        </w:r>
        <w:r w:rsidR="007B619E" w:rsidDel="00513E81">
          <w:rPr>
            <w:rFonts w:hint="eastAsia"/>
          </w:rPr>
          <w:delText>最終完工的竣工圖等，</w:delText>
        </w:r>
        <w:r w:rsidR="00583844" w:rsidDel="00513E81">
          <w:rPr>
            <w:rFonts w:hint="eastAsia"/>
          </w:rPr>
          <w:delText>上述問題都</w:delText>
        </w:r>
        <w:r w:rsidR="007B619E" w:rsidDel="00513E81">
          <w:rPr>
            <w:rFonts w:hint="eastAsia"/>
          </w:rPr>
          <w:delText>會使得建立現有建築的模型</w:delText>
        </w:r>
        <w:r w:rsidR="006644A1" w:rsidDel="00513E81">
          <w:rPr>
            <w:rFonts w:hint="eastAsia"/>
          </w:rPr>
          <w:delText>產生困難</w:delText>
        </w:r>
        <w:r w:rsidR="007B619E" w:rsidDel="00513E81">
          <w:rPr>
            <w:rFonts w:hint="eastAsia"/>
          </w:rPr>
          <w:delText>。</w:delText>
        </w:r>
        <w:bookmarkStart w:id="2196" w:name="_Toc103337159"/>
        <w:bookmarkStart w:id="2197" w:name="_Toc105773375"/>
        <w:bookmarkStart w:id="2198" w:name="_Toc106390700"/>
        <w:bookmarkStart w:id="2199" w:name="_Toc106814713"/>
        <w:bookmarkStart w:id="2200" w:name="_Toc106814953"/>
        <w:bookmarkStart w:id="2201" w:name="_Toc106974061"/>
        <w:bookmarkStart w:id="2202" w:name="_Toc106993622"/>
        <w:bookmarkStart w:id="2203" w:name="_Toc106993864"/>
        <w:bookmarkStart w:id="2204" w:name="_Toc107003357"/>
        <w:bookmarkStart w:id="2205" w:name="_Toc107003599"/>
        <w:bookmarkStart w:id="2206" w:name="_Toc107003839"/>
        <w:bookmarkStart w:id="2207" w:name="_Toc107005603"/>
        <w:bookmarkStart w:id="2208" w:name="_Toc107005843"/>
        <w:bookmarkEnd w:id="2196"/>
        <w:bookmarkEnd w:id="2197"/>
        <w:bookmarkEnd w:id="2198"/>
        <w:bookmarkEnd w:id="2199"/>
        <w:bookmarkEnd w:id="2200"/>
        <w:bookmarkEnd w:id="2201"/>
        <w:bookmarkEnd w:id="2202"/>
        <w:bookmarkEnd w:id="2203"/>
        <w:bookmarkEnd w:id="2204"/>
        <w:bookmarkEnd w:id="2205"/>
        <w:bookmarkEnd w:id="2206"/>
        <w:bookmarkEnd w:id="2207"/>
        <w:bookmarkEnd w:id="2208"/>
      </w:del>
    </w:p>
    <w:p w14:paraId="7CA39487" w14:textId="12919F8E" w:rsidR="004B1D27" w:rsidDel="00513E81" w:rsidRDefault="000610F4">
      <w:pPr>
        <w:pStyle w:val="1"/>
        <w:spacing w:after="360"/>
        <w:rPr>
          <w:del w:id="2209" w:author="張寶騌 CHANG,PAO-TSUNG" w:date="2022-04-29T16:17:00Z"/>
        </w:rPr>
        <w:pPrChange w:id="2210" w:author="張寶騌 CHANG,PAO-TSUNG" w:date="2022-04-29T16:17:00Z">
          <w:pPr>
            <w:ind w:left="480" w:firstLine="480"/>
            <w:jc w:val="both"/>
          </w:pPr>
        </w:pPrChange>
      </w:pPr>
      <w:del w:id="2211" w:author="張寶騌 CHANG,PAO-TSUNG" w:date="2022-04-29T16:17:00Z">
        <w:r w:rsidDel="00513E81">
          <w:rPr>
            <w:rFonts w:hint="eastAsia"/>
          </w:rPr>
          <w:delText>另外</w:delText>
        </w:r>
        <w:r w:rsidR="0023547C" w:rsidRPr="00DB387C" w:rsidDel="00513E81">
          <w:delText>B. Becerik-Gerber</w:delText>
        </w:r>
        <w:r w:rsidR="0023547C" w:rsidDel="00513E81">
          <w:delText xml:space="preserve"> </w:delText>
        </w:r>
        <w:r w:rsidR="0023547C" w:rsidDel="00513E81">
          <w:rPr>
            <w:b w:val="0"/>
            <w:bCs w:val="0"/>
          </w:rPr>
          <w:fldChar w:fldCharType="begin"/>
        </w:r>
      </w:del>
      <w:r w:rsidR="004846B4">
        <w:instrText xml:space="preserve"> ADDIN EN.CITE &lt;EndNote&gt;&lt;Cite&gt;&lt;Author&gt;Becerik-Gerber&lt;/Author&gt;&lt;Year&gt;2012&lt;/Year&gt;&lt;RecNum&gt;5&lt;/RecNum&gt;&lt;DisplayText&gt;[23]&lt;/DisplayText&gt;&lt;record&gt;&lt;rec-number&gt;5&lt;/rec-number&gt;&lt;foreign-keys&gt;&lt;key app="EN" db-id="vswwpavwedxavledrsqxwe9qra5pa00v0sw5" timestamp="1626066365"&gt;5&lt;/key&gt;&lt;/foreign-keys&gt;&lt;ref-type name="Journal Article"&gt;17&lt;/ref-type&gt;&lt;contributors&gt;&lt;authors&gt;&lt;author&gt;Burcin Becerik-Gerber&lt;/author&gt;&lt;author&gt;Farrokh Jazizadeh&lt;/author&gt;&lt;author&gt;Nan Li&lt;/author&gt;&lt;author&gt;Gulben Calis&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urls&gt;&lt;/urls&gt;&lt;/record&gt;&lt;/Cite&gt;&lt;/EndNote&gt;</w:instrText>
      </w:r>
      <w:del w:id="2212" w:author="張寶騌 CHANG,PAO-TSUNG" w:date="2022-04-29T16:17:00Z">
        <w:r w:rsidR="0023547C" w:rsidDel="00513E81">
          <w:rPr>
            <w:b w:val="0"/>
            <w:bCs w:val="0"/>
          </w:rPr>
          <w:fldChar w:fldCharType="separate"/>
        </w:r>
      </w:del>
      <w:r w:rsidR="004846B4">
        <w:rPr>
          <w:noProof/>
        </w:rPr>
        <w:t>[23]</w:t>
      </w:r>
      <w:del w:id="2213" w:author="張寶騌 CHANG,PAO-TSUNG" w:date="2022-04-29T16:17:00Z">
        <w:r w:rsidR="0023547C" w:rsidDel="00513E81">
          <w:rPr>
            <w:b w:val="0"/>
            <w:bCs w:val="0"/>
          </w:rPr>
          <w:fldChar w:fldCharType="end"/>
        </w:r>
        <w:r w:rsidR="0023547C" w:rsidDel="00513E81">
          <w:rPr>
            <w:rFonts w:hint="eastAsia"/>
          </w:rPr>
          <w:delText>等人</w:delText>
        </w:r>
        <w:r w:rsidR="00044024" w:rsidDel="00513E81">
          <w:rPr>
            <w:rFonts w:hint="eastAsia"/>
          </w:rPr>
          <w:delText>為了解在</w:delText>
        </w:r>
        <w:r w:rsidR="005477AA" w:rsidDel="00513E81">
          <w:rPr>
            <w:rFonts w:hint="eastAsia"/>
          </w:rPr>
          <w:delText>營</w:delText>
        </w:r>
        <w:r w:rsidR="00044024" w:rsidDel="00513E81">
          <w:rPr>
            <w:rFonts w:hint="eastAsia"/>
          </w:rPr>
          <w:delText>運維</w:delText>
        </w:r>
        <w:r w:rsidR="005477AA" w:rsidDel="00513E81">
          <w:rPr>
            <w:rFonts w:hint="eastAsia"/>
          </w:rPr>
          <w:delText>護</w:delText>
        </w:r>
        <w:r w:rsidR="00044024" w:rsidDel="00513E81">
          <w:rPr>
            <w:rFonts w:hint="eastAsia"/>
          </w:rPr>
          <w:delText>方面以及探索</w:delText>
        </w:r>
        <w:r w:rsidR="00464A2C" w:rsidDel="00513E81">
          <w:rPr>
            <w:rFonts w:hint="eastAsia"/>
          </w:rPr>
          <w:delText>實際</w:delText>
        </w:r>
        <w:r w:rsidR="00044024" w:rsidDel="00513E81">
          <w:rPr>
            <w:rFonts w:hint="eastAsia"/>
          </w:rPr>
          <w:delText>在</w:delText>
        </w:r>
        <w:r w:rsidR="00900872" w:rsidDel="00513E81">
          <w:rPr>
            <w:rFonts w:hint="eastAsia"/>
          </w:rPr>
          <w:delText>設施管理</w:delText>
        </w:r>
        <w:r w:rsidR="00513B15" w:rsidDel="00513E81">
          <w:rPr>
            <w:rFonts w:hint="eastAsia"/>
          </w:rPr>
          <w:delText>使用</w:delText>
        </w:r>
        <w:r w:rsidR="00044024" w:rsidDel="00513E81">
          <w:rPr>
            <w:rFonts w:hint="eastAsia"/>
          </w:rPr>
          <w:delText>BIM</w:delText>
        </w:r>
        <w:r w:rsidR="00513B15" w:rsidDel="00513E81">
          <w:rPr>
            <w:rFonts w:hint="eastAsia"/>
          </w:rPr>
          <w:delText>的</w:delText>
        </w:r>
        <w:r w:rsidR="00044024" w:rsidDel="00513E81">
          <w:rPr>
            <w:rFonts w:hint="eastAsia"/>
          </w:rPr>
          <w:delText>情形，</w:delText>
        </w:r>
        <w:r w:rsidR="00757312" w:rsidDel="00513E81">
          <w:rPr>
            <w:rFonts w:hint="eastAsia"/>
          </w:rPr>
          <w:delText>進行訪談與問卷調查，</w:delText>
        </w:r>
        <w:r w:rsidR="00812161" w:rsidDel="00513E81">
          <w:rPr>
            <w:rFonts w:hint="eastAsia"/>
          </w:rPr>
          <w:delText>根</w:delText>
        </w:r>
        <w:r w:rsidR="00323C02" w:rsidDel="00513E81">
          <w:rPr>
            <w:rFonts w:hint="eastAsia"/>
          </w:rPr>
          <w:delText>據訪談整理後所獲得的回饋，</w:delText>
        </w:r>
        <w:r w:rsidR="004B1D27" w:rsidDel="00513E81">
          <w:rPr>
            <w:rFonts w:hint="eastAsia"/>
          </w:rPr>
          <w:delText>將</w:delText>
        </w:r>
        <w:r w:rsidR="004B1D27" w:rsidDel="00513E81">
          <w:rPr>
            <w:rFonts w:hint="eastAsia"/>
          </w:rPr>
          <w:delText>BIM</w:delText>
        </w:r>
        <w:r w:rsidR="004B1D27" w:rsidDel="00513E81">
          <w:rPr>
            <w:rFonts w:hint="eastAsia"/>
          </w:rPr>
          <w:delText>運用於</w:delText>
        </w:r>
        <w:r w:rsidR="00323C02" w:rsidDel="00513E81">
          <w:rPr>
            <w:rFonts w:hint="eastAsia"/>
          </w:rPr>
          <w:delText>設施管理</w:delText>
        </w:r>
        <w:r w:rsidR="004B1D27" w:rsidDel="00513E81">
          <w:rPr>
            <w:rFonts w:hint="eastAsia"/>
          </w:rPr>
          <w:delText>中可</w:delText>
        </w:r>
        <w:r w:rsidR="00323C02" w:rsidDel="00513E81">
          <w:rPr>
            <w:rFonts w:hint="eastAsia"/>
          </w:rPr>
          <w:delText>獲得</w:delText>
        </w:r>
        <w:r w:rsidR="004B1D27" w:rsidDel="00513E81">
          <w:rPr>
            <w:rFonts w:hint="eastAsia"/>
          </w:rPr>
          <w:delText>的</w:delText>
        </w:r>
        <w:r w:rsidR="00323C02" w:rsidDel="00513E81">
          <w:rPr>
            <w:rFonts w:hint="eastAsia"/>
          </w:rPr>
          <w:delText>受益</w:delText>
        </w:r>
        <w:r w:rsidR="00CE34B9" w:rsidDel="00513E81">
          <w:rPr>
            <w:rFonts w:hint="eastAsia"/>
          </w:rPr>
          <w:delText>，選擇</w:delText>
        </w:r>
        <w:r w:rsidR="00A00359" w:rsidDel="00513E81">
          <w:rPr>
            <w:rFonts w:hint="eastAsia"/>
          </w:rPr>
          <w:delText>其中兩點說明</w:delText>
        </w:r>
        <w:r w:rsidR="004B1D27" w:rsidDel="00513E81">
          <w:rPr>
            <w:rFonts w:hint="eastAsia"/>
          </w:rPr>
          <w:delText>如下：</w:delText>
        </w:r>
        <w:bookmarkStart w:id="2214" w:name="_Toc103337160"/>
        <w:bookmarkStart w:id="2215" w:name="_Toc105773376"/>
        <w:bookmarkStart w:id="2216" w:name="_Toc106390701"/>
        <w:bookmarkStart w:id="2217" w:name="_Toc106814714"/>
        <w:bookmarkStart w:id="2218" w:name="_Toc106814954"/>
        <w:bookmarkStart w:id="2219" w:name="_Toc106974062"/>
        <w:bookmarkStart w:id="2220" w:name="_Toc106993623"/>
        <w:bookmarkStart w:id="2221" w:name="_Toc106993865"/>
        <w:bookmarkStart w:id="2222" w:name="_Toc107003358"/>
        <w:bookmarkStart w:id="2223" w:name="_Toc107003600"/>
        <w:bookmarkStart w:id="2224" w:name="_Toc107003840"/>
        <w:bookmarkStart w:id="2225" w:name="_Toc107005604"/>
        <w:bookmarkStart w:id="2226" w:name="_Toc107005844"/>
        <w:bookmarkEnd w:id="2214"/>
        <w:bookmarkEnd w:id="2215"/>
        <w:bookmarkEnd w:id="2216"/>
        <w:bookmarkEnd w:id="2217"/>
        <w:bookmarkEnd w:id="2218"/>
        <w:bookmarkEnd w:id="2219"/>
        <w:bookmarkEnd w:id="2220"/>
        <w:bookmarkEnd w:id="2221"/>
        <w:bookmarkEnd w:id="2222"/>
        <w:bookmarkEnd w:id="2223"/>
        <w:bookmarkEnd w:id="2224"/>
        <w:bookmarkEnd w:id="2225"/>
        <w:bookmarkEnd w:id="2226"/>
      </w:del>
    </w:p>
    <w:p w14:paraId="2A85F355" w14:textId="081E78B3" w:rsidR="004B1D27" w:rsidDel="00513E81" w:rsidRDefault="00323C02">
      <w:pPr>
        <w:pStyle w:val="1"/>
        <w:spacing w:after="360"/>
        <w:rPr>
          <w:del w:id="2227" w:author="張寶騌 CHANG,PAO-TSUNG" w:date="2022-04-29T16:17:00Z"/>
        </w:rPr>
        <w:pPrChange w:id="2228" w:author="張寶騌 CHANG,PAO-TSUNG" w:date="2022-04-29T16:17:00Z">
          <w:pPr>
            <w:numPr>
              <w:numId w:val="13"/>
            </w:numPr>
            <w:ind w:leftChars="0" w:left="1440" w:firstLineChars="0" w:hanging="480"/>
            <w:jc w:val="both"/>
          </w:pPr>
        </w:pPrChange>
      </w:pPr>
      <w:del w:id="2229" w:author="張寶騌 CHANG,PAO-TSUNG" w:date="2022-04-29T16:17:00Z">
        <w:r w:rsidDel="00513E81">
          <w:rPr>
            <w:rFonts w:hint="eastAsia"/>
          </w:rPr>
          <w:delText>可定位建築的物件，傳統設施管理人員需要仰賴紙本的圖說或</w:delText>
        </w:r>
        <w:r w:rsidR="004B1D27" w:rsidDel="00513E81">
          <w:rPr>
            <w:rFonts w:hint="eastAsia"/>
          </w:rPr>
          <w:delText>仰賴</w:delText>
        </w:r>
        <w:r w:rsidDel="00513E81">
          <w:rPr>
            <w:rFonts w:hint="eastAsia"/>
          </w:rPr>
          <w:delText>經驗找尋所需維護或更換的物件</w:delText>
        </w:r>
        <w:r w:rsidR="00741C5E" w:rsidDel="00513E81">
          <w:rPr>
            <w:rFonts w:hint="eastAsia"/>
          </w:rPr>
          <w:delText>，</w:delText>
        </w:r>
        <w:r w:rsidDel="00513E81">
          <w:rPr>
            <w:rFonts w:hint="eastAsia"/>
          </w:rPr>
          <w:delText>透過</w:delText>
        </w:r>
        <w:r w:rsidDel="00513E81">
          <w:rPr>
            <w:rFonts w:hint="eastAsia"/>
          </w:rPr>
          <w:delText>BIM</w:delText>
        </w:r>
        <w:r w:rsidDel="00513E81">
          <w:rPr>
            <w:rFonts w:hint="eastAsia"/>
          </w:rPr>
          <w:delText>技術可以</w:delText>
        </w:r>
        <w:r w:rsidR="004B1D27" w:rsidDel="00513E81">
          <w:rPr>
            <w:rFonts w:hint="eastAsia"/>
          </w:rPr>
          <w:delText>透過</w:delText>
        </w:r>
        <w:r w:rsidDel="00513E81">
          <w:rPr>
            <w:rFonts w:hint="eastAsia"/>
          </w:rPr>
          <w:delText>視覺化</w:delText>
        </w:r>
        <w:r w:rsidR="004B1D27" w:rsidDel="00513E81">
          <w:rPr>
            <w:rFonts w:hint="eastAsia"/>
          </w:rPr>
          <w:delText>輕</w:delText>
        </w:r>
        <w:r w:rsidR="00AF2043" w:rsidDel="00513E81">
          <w:rPr>
            <w:rFonts w:hint="eastAsia"/>
          </w:rPr>
          <w:delText>鬆</w:delText>
        </w:r>
        <w:r w:rsidDel="00513E81">
          <w:rPr>
            <w:rFonts w:hint="eastAsia"/>
          </w:rPr>
          <w:delText>的找到所要處理的物件，再調閱模型中的物件資訊與養護歷史來協助養護作業的進行。</w:delText>
        </w:r>
        <w:bookmarkStart w:id="2230" w:name="_Toc103337161"/>
        <w:bookmarkStart w:id="2231" w:name="_Toc105773377"/>
        <w:bookmarkStart w:id="2232" w:name="_Toc106390702"/>
        <w:bookmarkStart w:id="2233" w:name="_Toc106814715"/>
        <w:bookmarkStart w:id="2234" w:name="_Toc106814955"/>
        <w:bookmarkStart w:id="2235" w:name="_Toc106974063"/>
        <w:bookmarkStart w:id="2236" w:name="_Toc106993624"/>
        <w:bookmarkStart w:id="2237" w:name="_Toc106993866"/>
        <w:bookmarkStart w:id="2238" w:name="_Toc107003359"/>
        <w:bookmarkStart w:id="2239" w:name="_Toc107003601"/>
        <w:bookmarkStart w:id="2240" w:name="_Toc107003841"/>
        <w:bookmarkStart w:id="2241" w:name="_Toc107005605"/>
        <w:bookmarkStart w:id="2242" w:name="_Toc107005845"/>
        <w:bookmarkEnd w:id="2230"/>
        <w:bookmarkEnd w:id="2231"/>
        <w:bookmarkEnd w:id="2232"/>
        <w:bookmarkEnd w:id="2233"/>
        <w:bookmarkEnd w:id="2234"/>
        <w:bookmarkEnd w:id="2235"/>
        <w:bookmarkEnd w:id="2236"/>
        <w:bookmarkEnd w:id="2237"/>
        <w:bookmarkEnd w:id="2238"/>
        <w:bookmarkEnd w:id="2239"/>
        <w:bookmarkEnd w:id="2240"/>
        <w:bookmarkEnd w:id="2241"/>
        <w:bookmarkEnd w:id="2242"/>
      </w:del>
    </w:p>
    <w:p w14:paraId="6FD4DA1E" w14:textId="1B1C114C" w:rsidR="00E27FDA" w:rsidDel="00513E81" w:rsidRDefault="00E27FDA">
      <w:pPr>
        <w:pStyle w:val="1"/>
        <w:spacing w:after="360"/>
        <w:rPr>
          <w:del w:id="2243" w:author="張寶騌 CHANG,PAO-TSUNG" w:date="2022-04-29T16:17:00Z"/>
        </w:rPr>
        <w:pPrChange w:id="2244" w:author="張寶騌 CHANG,PAO-TSUNG" w:date="2022-04-29T16:17:00Z">
          <w:pPr>
            <w:numPr>
              <w:numId w:val="13"/>
            </w:numPr>
            <w:ind w:leftChars="0" w:left="1440" w:firstLineChars="0" w:hanging="480"/>
            <w:jc w:val="both"/>
          </w:pPr>
        </w:pPrChange>
      </w:pPr>
      <w:del w:id="2245" w:author="張寶騌 CHANG,PAO-TSUNG" w:date="2022-04-29T16:17:00Z">
        <w:r w:rsidDel="00513E81">
          <w:rPr>
            <w:rFonts w:hint="eastAsia"/>
          </w:rPr>
          <w:delText>對於人員訓練與發展方面可以有很好的成效，運用</w:delText>
        </w:r>
        <w:r w:rsidDel="00513E81">
          <w:rPr>
            <w:rFonts w:hint="eastAsia"/>
          </w:rPr>
          <w:delText>BIM</w:delText>
        </w:r>
        <w:r w:rsidDel="00513E81">
          <w:rPr>
            <w:rFonts w:hint="eastAsia"/>
          </w:rPr>
          <w:delText>模型使新進人員先了解自己負責的區域，</w:delText>
        </w:r>
        <w:r w:rsidR="007F1E6D" w:rsidDel="00513E81">
          <w:rPr>
            <w:rFonts w:hint="eastAsia"/>
          </w:rPr>
          <w:delText>如</w:delText>
        </w:r>
        <w:r w:rsidDel="00513E81">
          <w:rPr>
            <w:rFonts w:hint="eastAsia"/>
          </w:rPr>
          <w:delText>空間配置、物件與設備等，亦可了解</w:delText>
        </w:r>
        <w:r w:rsidR="00E25CFD" w:rsidDel="00513E81">
          <w:rPr>
            <w:rFonts w:hint="eastAsia"/>
          </w:rPr>
          <w:delText>物件</w:delText>
        </w:r>
        <w:r w:rsidDel="00513E81">
          <w:rPr>
            <w:rFonts w:hint="eastAsia"/>
          </w:rPr>
          <w:delText>資訊的內容，使實際在執行養護作業時</w:delText>
        </w:r>
        <w:r w:rsidR="00727E63" w:rsidDel="00513E81">
          <w:rPr>
            <w:rFonts w:hint="eastAsia"/>
          </w:rPr>
          <w:delText>能夠</w:delText>
        </w:r>
        <w:r w:rsidDel="00513E81">
          <w:rPr>
            <w:rFonts w:hint="eastAsia"/>
          </w:rPr>
          <w:delText>更為順手。</w:delText>
        </w:r>
        <w:bookmarkStart w:id="2246" w:name="_Toc103337162"/>
        <w:bookmarkStart w:id="2247" w:name="_Toc105773378"/>
        <w:bookmarkStart w:id="2248" w:name="_Toc106390703"/>
        <w:bookmarkStart w:id="2249" w:name="_Toc106814716"/>
        <w:bookmarkStart w:id="2250" w:name="_Toc106814956"/>
        <w:bookmarkStart w:id="2251" w:name="_Toc106974064"/>
        <w:bookmarkStart w:id="2252" w:name="_Toc106993625"/>
        <w:bookmarkStart w:id="2253" w:name="_Toc106993867"/>
        <w:bookmarkStart w:id="2254" w:name="_Toc107003360"/>
        <w:bookmarkStart w:id="2255" w:name="_Toc107003602"/>
        <w:bookmarkStart w:id="2256" w:name="_Toc107003842"/>
        <w:bookmarkStart w:id="2257" w:name="_Toc107005606"/>
        <w:bookmarkStart w:id="2258" w:name="_Toc107005846"/>
        <w:bookmarkEnd w:id="2246"/>
        <w:bookmarkEnd w:id="2247"/>
        <w:bookmarkEnd w:id="2248"/>
        <w:bookmarkEnd w:id="2249"/>
        <w:bookmarkEnd w:id="2250"/>
        <w:bookmarkEnd w:id="2251"/>
        <w:bookmarkEnd w:id="2252"/>
        <w:bookmarkEnd w:id="2253"/>
        <w:bookmarkEnd w:id="2254"/>
        <w:bookmarkEnd w:id="2255"/>
        <w:bookmarkEnd w:id="2256"/>
        <w:bookmarkEnd w:id="2257"/>
        <w:bookmarkEnd w:id="2258"/>
      </w:del>
    </w:p>
    <w:p w14:paraId="53C0B3B9" w14:textId="016D36B0" w:rsidR="00D55E52" w:rsidDel="00513E81" w:rsidRDefault="009B7598">
      <w:pPr>
        <w:pStyle w:val="1"/>
        <w:spacing w:after="360"/>
        <w:rPr>
          <w:del w:id="2259" w:author="張寶騌 CHANG,PAO-TSUNG" w:date="2022-04-29T16:17:00Z"/>
        </w:rPr>
        <w:pPrChange w:id="2260" w:author="張寶騌 CHANG,PAO-TSUNG" w:date="2022-04-29T16:17:00Z">
          <w:pPr>
            <w:ind w:left="480" w:firstLine="480"/>
            <w:jc w:val="both"/>
          </w:pPr>
        </w:pPrChange>
      </w:pPr>
      <w:del w:id="2261" w:author="張寶騌 CHANG,PAO-TSUNG" w:date="2022-04-29T16:17:00Z">
        <w:r w:rsidDel="00513E81">
          <w:rPr>
            <w:rFonts w:hint="eastAsia"/>
          </w:rPr>
          <w:delText>雖然設施管理導入</w:delText>
        </w:r>
        <w:r w:rsidDel="00513E81">
          <w:rPr>
            <w:rFonts w:hint="eastAsia"/>
          </w:rPr>
          <w:delText>BIM</w:delText>
        </w:r>
        <w:r w:rsidDel="00513E81">
          <w:rPr>
            <w:rFonts w:hint="eastAsia"/>
          </w:rPr>
          <w:delText>技術可以</w:delText>
        </w:r>
        <w:r w:rsidR="008700D1" w:rsidDel="00513E81">
          <w:rPr>
            <w:rFonts w:hint="eastAsia"/>
          </w:rPr>
          <w:delText>帶來</w:delText>
        </w:r>
        <w:r w:rsidDel="00513E81">
          <w:rPr>
            <w:rFonts w:hint="eastAsia"/>
          </w:rPr>
          <w:delText>許多好處，</w:delText>
        </w:r>
        <w:r w:rsidR="00D55E52" w:rsidDel="00513E81">
          <w:rPr>
            <w:rFonts w:hint="eastAsia"/>
          </w:rPr>
          <w:delText>但也</w:delText>
        </w:r>
        <w:r w:rsidR="008700D1" w:rsidDel="00513E81">
          <w:rPr>
            <w:rFonts w:hint="eastAsia"/>
          </w:rPr>
          <w:delText>會遇到一些</w:delText>
        </w:r>
        <w:r w:rsidR="00D55E52" w:rsidDel="00513E81">
          <w:rPr>
            <w:rFonts w:hint="eastAsia"/>
          </w:rPr>
          <w:delText>挑戰</w:delText>
        </w:r>
        <w:r w:rsidR="00E35B09" w:rsidDel="00513E81">
          <w:rPr>
            <w:rFonts w:hint="eastAsia"/>
          </w:rPr>
          <w:delText>需要去</w:delText>
        </w:r>
        <w:r w:rsidR="00D55E52" w:rsidDel="00513E81">
          <w:rPr>
            <w:rFonts w:hint="eastAsia"/>
          </w:rPr>
          <w:delText>克服，</w:delText>
        </w:r>
        <w:r w:rsidR="007C08D2" w:rsidDel="00513E81">
          <w:rPr>
            <w:rFonts w:hint="eastAsia"/>
          </w:rPr>
          <w:delText>如</w:delText>
        </w:r>
        <w:r w:rsidDel="00513E81">
          <w:rPr>
            <w:rFonts w:hint="eastAsia"/>
          </w:rPr>
          <w:delText>B</w:delText>
        </w:r>
        <w:r w:rsidDel="00513E81">
          <w:delText>IM</w:delText>
        </w:r>
        <w:r w:rsidDel="00513E81">
          <w:rPr>
            <w:rFonts w:hint="eastAsia"/>
          </w:rPr>
          <w:delText>和</w:delText>
        </w:r>
        <w:r w:rsidR="00E9143C" w:rsidDel="00513E81">
          <w:rPr>
            <w:rFonts w:hint="eastAsia"/>
          </w:rPr>
          <w:delText>設施管理</w:delText>
        </w:r>
        <w:r w:rsidDel="00513E81">
          <w:rPr>
            <w:rFonts w:hint="eastAsia"/>
          </w:rPr>
          <w:delText>軟體的多樣性與互操作性</w:delText>
        </w:r>
        <w:r w:rsidR="00E657C6" w:rsidDel="00513E81">
          <w:rPr>
            <w:rFonts w:hint="eastAsia"/>
          </w:rPr>
          <w:delText>、採</w:delText>
        </w:r>
        <w:r w:rsidDel="00513E81">
          <w:rPr>
            <w:rFonts w:hint="eastAsia"/>
          </w:rPr>
          <w:delText>取新技術所需要的</w:delText>
        </w:r>
        <w:r w:rsidR="007C08D2" w:rsidDel="00513E81">
          <w:rPr>
            <w:rFonts w:hint="eastAsia"/>
          </w:rPr>
          <w:delText>投資、人員</w:delText>
        </w:r>
        <w:r w:rsidDel="00513E81">
          <w:rPr>
            <w:rFonts w:hint="eastAsia"/>
          </w:rPr>
          <w:delText>培訓</w:delText>
        </w:r>
        <w:r w:rsidR="007C08D2" w:rsidDel="00513E81">
          <w:rPr>
            <w:rFonts w:hint="eastAsia"/>
          </w:rPr>
          <w:delText>與文化的改變</w:delText>
        </w:r>
        <w:r w:rsidR="00E657C6" w:rsidDel="00513E81">
          <w:rPr>
            <w:rFonts w:hint="eastAsia"/>
          </w:rPr>
          <w:delText>等問題</w:delText>
        </w:r>
        <w:r w:rsidR="005E7582" w:rsidDel="00513E81">
          <w:rPr>
            <w:rFonts w:hint="eastAsia"/>
          </w:rPr>
          <w:delText>。</w:delText>
        </w:r>
        <w:r w:rsidDel="00513E81">
          <w:rPr>
            <w:rFonts w:hint="eastAsia"/>
          </w:rPr>
          <w:delText>如果可以解決上述問題，</w:delText>
        </w:r>
        <w:r w:rsidR="00E9207D" w:rsidDel="00513E81">
          <w:rPr>
            <w:rFonts w:hint="eastAsia"/>
          </w:rPr>
          <w:delText>將</w:delText>
        </w:r>
        <w:r w:rsidR="00E9207D" w:rsidDel="00513E81">
          <w:rPr>
            <w:rFonts w:hint="eastAsia"/>
          </w:rPr>
          <w:delText>BIM</w:delText>
        </w:r>
        <w:r w:rsidR="00E9207D" w:rsidDel="00513E81">
          <w:rPr>
            <w:rFonts w:hint="eastAsia"/>
          </w:rPr>
          <w:delText>導入於設施管理之中，</w:delText>
        </w:r>
        <w:r w:rsidDel="00513E81">
          <w:rPr>
            <w:rFonts w:hint="eastAsia"/>
          </w:rPr>
          <w:delText>得以精進設施管理</w:delText>
        </w:r>
        <w:r w:rsidR="003856DE" w:rsidDel="00513E81">
          <w:rPr>
            <w:rFonts w:hint="eastAsia"/>
          </w:rPr>
          <w:delText>的作為</w:delText>
        </w:r>
        <w:r w:rsidDel="00513E81">
          <w:rPr>
            <w:rFonts w:hint="eastAsia"/>
          </w:rPr>
          <w:delText>。</w:delText>
        </w:r>
        <w:bookmarkStart w:id="2262" w:name="_Toc103337163"/>
        <w:bookmarkStart w:id="2263" w:name="_Toc105773379"/>
        <w:bookmarkStart w:id="2264" w:name="_Toc106390704"/>
        <w:bookmarkStart w:id="2265" w:name="_Toc106814717"/>
        <w:bookmarkStart w:id="2266" w:name="_Toc106814957"/>
        <w:bookmarkStart w:id="2267" w:name="_Toc106974065"/>
        <w:bookmarkStart w:id="2268" w:name="_Toc106993626"/>
        <w:bookmarkStart w:id="2269" w:name="_Toc106993868"/>
        <w:bookmarkStart w:id="2270" w:name="_Toc107003361"/>
        <w:bookmarkStart w:id="2271" w:name="_Toc107003603"/>
        <w:bookmarkStart w:id="2272" w:name="_Toc107003843"/>
        <w:bookmarkStart w:id="2273" w:name="_Toc107005607"/>
        <w:bookmarkStart w:id="2274" w:name="_Toc107005847"/>
        <w:bookmarkEnd w:id="2262"/>
        <w:bookmarkEnd w:id="2263"/>
        <w:bookmarkEnd w:id="2264"/>
        <w:bookmarkEnd w:id="2265"/>
        <w:bookmarkEnd w:id="2266"/>
        <w:bookmarkEnd w:id="2267"/>
        <w:bookmarkEnd w:id="2268"/>
        <w:bookmarkEnd w:id="2269"/>
        <w:bookmarkEnd w:id="2270"/>
        <w:bookmarkEnd w:id="2271"/>
        <w:bookmarkEnd w:id="2272"/>
        <w:bookmarkEnd w:id="2273"/>
        <w:bookmarkEnd w:id="2274"/>
      </w:del>
    </w:p>
    <w:p w14:paraId="22BB9FBE" w14:textId="40B1FC8A" w:rsidR="008122D1" w:rsidDel="00513E81" w:rsidRDefault="00215D30">
      <w:pPr>
        <w:pStyle w:val="1"/>
        <w:spacing w:after="360"/>
        <w:rPr>
          <w:del w:id="2275" w:author="張寶騌 CHANG,PAO-TSUNG" w:date="2022-04-29T16:17:00Z"/>
        </w:rPr>
        <w:pPrChange w:id="2276" w:author="張寶騌 CHANG,PAO-TSUNG" w:date="2022-04-29T16:17:00Z">
          <w:pPr>
            <w:pStyle w:val="21"/>
            <w:spacing w:beforeLines="0" w:before="0" w:afterLines="50" w:after="180"/>
          </w:pPr>
        </w:pPrChange>
      </w:pPr>
      <w:del w:id="2277" w:author="張寶騌 CHANG,PAO-TSUNG" w:date="2022-04-29T16:17:00Z">
        <w:r w:rsidDel="00513E81">
          <w:br w:type="page"/>
        </w:r>
        <w:r w:rsidR="00CD54B3" w:rsidDel="00513E81">
          <w:rPr>
            <w:rFonts w:hint="eastAsia"/>
          </w:rPr>
          <w:delText xml:space="preserve">　</w:delText>
        </w:r>
        <w:r w:rsidR="00806544" w:rsidDel="00513E81">
          <w:rPr>
            <w:rFonts w:hint="eastAsia"/>
          </w:rPr>
          <w:delText>智慧</w:delText>
        </w:r>
        <w:r w:rsidR="0063044E" w:rsidDel="00513E81">
          <w:rPr>
            <w:rFonts w:hint="eastAsia"/>
          </w:rPr>
          <w:delText>軌</w:delText>
        </w:r>
        <w:r w:rsidR="00806544" w:rsidDel="00513E81">
          <w:rPr>
            <w:rFonts w:hint="eastAsia"/>
          </w:rPr>
          <w:delText>道</w:delText>
        </w:r>
      </w:del>
    </w:p>
    <w:p w14:paraId="12EC0635" w14:textId="2CC03FD4" w:rsidR="00EB1119" w:rsidDel="00513E81" w:rsidRDefault="0063044E">
      <w:pPr>
        <w:pStyle w:val="1"/>
        <w:spacing w:after="360"/>
        <w:rPr>
          <w:del w:id="2278" w:author="張寶騌 CHANG,PAO-TSUNG" w:date="2022-04-29T16:17:00Z"/>
        </w:rPr>
        <w:pPrChange w:id="2279" w:author="張寶騌 CHANG,PAO-TSUNG" w:date="2022-04-29T16:17:00Z">
          <w:pPr>
            <w:ind w:left="480" w:firstLine="480"/>
            <w:jc w:val="both"/>
          </w:pPr>
        </w:pPrChange>
      </w:pPr>
      <w:del w:id="2280" w:author="張寶騌 CHANG,PAO-TSUNG" w:date="2022-04-29T16:17:00Z">
        <w:r w:rsidDel="00513E81">
          <w:rPr>
            <w:rFonts w:hint="eastAsia"/>
          </w:rPr>
          <w:delText>由於軌道運輸產業目前正朝向數位化與智慧化的方向發展之中，期望運用物聯網、人工智慧等科技</w:delText>
        </w:r>
        <w:r w:rsidR="007C0757" w:rsidDel="00513E81">
          <w:rPr>
            <w:rFonts w:hint="eastAsia"/>
          </w:rPr>
          <w:delText>，</w:delText>
        </w:r>
        <w:r w:rsidDel="00513E81">
          <w:rPr>
            <w:rFonts w:hint="eastAsia"/>
          </w:rPr>
          <w:delText>使得軌道運輸的效率得以提升</w:delText>
        </w:r>
        <w:r w:rsidR="00281BCF" w:rsidDel="00513E81">
          <w:rPr>
            <w:rFonts w:hint="eastAsia"/>
          </w:rPr>
          <w:delText>並</w:delText>
        </w:r>
        <w:r w:rsidDel="00513E81">
          <w:rPr>
            <w:rFonts w:hint="eastAsia"/>
          </w:rPr>
          <w:delText>降低營運維護的成本。而</w:delText>
        </w:r>
        <w:r w:rsidR="002765CC" w:rsidDel="00513E81">
          <w:rPr>
            <w:rFonts w:hint="eastAsia"/>
          </w:rPr>
          <w:delText>智慧軌道可搭配</w:delText>
        </w:r>
        <w:r w:rsidR="00AB65B4" w:rsidDel="00513E81">
          <w:rPr>
            <w:rFonts w:hint="eastAsia"/>
          </w:rPr>
          <w:delText>數位孿生</w:delText>
        </w:r>
        <w:r w:rsidR="004957CA" w:rsidDel="00513E81">
          <w:rPr>
            <w:rFonts w:hint="eastAsia"/>
          </w:rPr>
          <w:delText>(</w:delText>
        </w:r>
        <w:r w:rsidR="00AB65B4" w:rsidRPr="00AB65B4" w:rsidDel="00513E81">
          <w:delText>Digital Twin</w:delText>
        </w:r>
        <w:r w:rsidR="004957CA" w:rsidDel="00513E81">
          <w:rPr>
            <w:rFonts w:hint="eastAsia"/>
          </w:rPr>
          <w:delText>)</w:delText>
        </w:r>
        <w:r w:rsidR="00A07F4D" w:rsidDel="00513E81">
          <w:rPr>
            <w:rFonts w:hint="eastAsia"/>
          </w:rPr>
          <w:delText>來探討</w:delText>
        </w:r>
        <w:r w:rsidR="002765CC" w:rsidDel="00513E81">
          <w:rPr>
            <w:rFonts w:hint="eastAsia"/>
          </w:rPr>
          <w:delText>，</w:delText>
        </w:r>
        <w:r w:rsidR="006308E3" w:rsidDel="00513E81">
          <w:rPr>
            <w:rFonts w:hint="eastAsia"/>
          </w:rPr>
          <w:delText>此</w:delText>
        </w:r>
        <w:r w:rsidR="00AB65B4" w:rsidDel="00513E81">
          <w:rPr>
            <w:rFonts w:hint="eastAsia"/>
          </w:rPr>
          <w:delText>概念為創造一個與真實物件相同的數位模型，此模型擁有真實物件的所有資訊</w:delText>
        </w:r>
        <w:r w:rsidR="004703E5" w:rsidDel="00513E81">
          <w:rPr>
            <w:rFonts w:hint="eastAsia"/>
          </w:rPr>
          <w:delText>如材料性質、強度等</w:delText>
        </w:r>
        <w:r w:rsidR="00543EE0" w:rsidDel="00513E81">
          <w:rPr>
            <w:rFonts w:hint="eastAsia"/>
          </w:rPr>
          <w:delText>，</w:delText>
        </w:r>
        <w:r w:rsidR="004703E5" w:rsidDel="00513E81">
          <w:rPr>
            <w:rFonts w:hint="eastAsia"/>
          </w:rPr>
          <w:delText>並</w:delText>
        </w:r>
        <w:r w:rsidR="00543EE0" w:rsidDel="00513E81">
          <w:rPr>
            <w:rFonts w:hint="eastAsia"/>
          </w:rPr>
          <w:delText>透過感測器</w:delText>
        </w:r>
        <w:r w:rsidR="00DA2C53" w:rsidDel="00513E81">
          <w:rPr>
            <w:rFonts w:hint="eastAsia"/>
          </w:rPr>
          <w:delText>等方式取得</w:delText>
        </w:r>
        <w:r w:rsidR="00543EE0" w:rsidDel="00513E81">
          <w:rPr>
            <w:rFonts w:hint="eastAsia"/>
          </w:rPr>
          <w:delText>真實物件的資訊</w:delText>
        </w:r>
        <w:r w:rsidR="00DA2C53" w:rsidDel="00513E81">
          <w:rPr>
            <w:rFonts w:hint="eastAsia"/>
          </w:rPr>
          <w:delText>並</w:delText>
        </w:r>
        <w:r w:rsidR="00543EE0" w:rsidDel="00513E81">
          <w:rPr>
            <w:rFonts w:hint="eastAsia"/>
          </w:rPr>
          <w:delText>反映於模型之中</w:delText>
        </w:r>
        <w:r w:rsidR="00BA307E" w:rsidDel="00513E81">
          <w:rPr>
            <w:rFonts w:hint="eastAsia"/>
          </w:rPr>
          <w:delText>。而</w:delText>
        </w:r>
        <w:r w:rsidR="00794A07" w:rsidDel="00513E81">
          <w:rPr>
            <w:rFonts w:hint="eastAsia"/>
          </w:rPr>
          <w:delText>由於</w:delText>
        </w:r>
        <w:r w:rsidR="00BA307E" w:rsidDel="00513E81">
          <w:rPr>
            <w:rFonts w:hint="eastAsia"/>
          </w:rPr>
          <w:delText>軌道</w:delText>
        </w:r>
        <w:r w:rsidR="00794A07" w:rsidDel="00513E81">
          <w:rPr>
            <w:rFonts w:hint="eastAsia"/>
          </w:rPr>
          <w:delText>為</w:delText>
        </w:r>
        <w:r w:rsidR="00BA307E" w:rsidDel="00513E81">
          <w:rPr>
            <w:rFonts w:hint="eastAsia"/>
          </w:rPr>
          <w:delText>龐大且複雜的系統，近幾年才</w:delText>
        </w:r>
        <w:r w:rsidR="00000B47" w:rsidDel="00513E81">
          <w:rPr>
            <w:rFonts w:hint="eastAsia"/>
          </w:rPr>
          <w:delText>開始</w:delText>
        </w:r>
        <w:r w:rsidR="00BA307E" w:rsidDel="00513E81">
          <w:rPr>
            <w:rFonts w:hint="eastAsia"/>
          </w:rPr>
          <w:delText>導入</w:delText>
        </w:r>
        <w:r w:rsidR="00000B47" w:rsidDel="00513E81">
          <w:rPr>
            <w:rFonts w:hint="eastAsia"/>
          </w:rPr>
          <w:delText>此</w:delText>
        </w:r>
        <w:r w:rsidR="00BA307E" w:rsidDel="00513E81">
          <w:rPr>
            <w:rFonts w:hint="eastAsia"/>
          </w:rPr>
          <w:delText>概念</w:delText>
        </w:r>
        <w:r w:rsidR="00584E0F" w:rsidDel="00513E81">
          <w:rPr>
            <w:rFonts w:hint="eastAsia"/>
          </w:rPr>
          <w:delText>，建置出一個與真實軌道系</w:delText>
        </w:r>
        <w:r w:rsidR="00B61008" w:rsidDel="00513E81">
          <w:rPr>
            <w:rFonts w:hint="eastAsia"/>
          </w:rPr>
          <w:delText>統相同</w:delText>
        </w:r>
        <w:r w:rsidR="00584E0F" w:rsidDel="00513E81">
          <w:rPr>
            <w:rFonts w:hint="eastAsia"/>
          </w:rPr>
          <w:delText>的模型</w:delText>
        </w:r>
        <w:r w:rsidR="00B61008" w:rsidDel="00513E81">
          <w:rPr>
            <w:rFonts w:hint="eastAsia"/>
          </w:rPr>
          <w:delText>，</w:delText>
        </w:r>
        <w:r w:rsidR="00584E0F" w:rsidDel="00513E81">
          <w:rPr>
            <w:rFonts w:hint="eastAsia"/>
          </w:rPr>
          <w:delText>並且</w:delText>
        </w:r>
        <w:r w:rsidR="00B61008" w:rsidDel="00513E81">
          <w:rPr>
            <w:rFonts w:hint="eastAsia"/>
          </w:rPr>
          <w:delText>帶有</w:delText>
        </w:r>
        <w:r w:rsidR="00584E0F" w:rsidDel="00513E81">
          <w:rPr>
            <w:rFonts w:hint="eastAsia"/>
          </w:rPr>
          <w:delText>所有</w:delText>
        </w:r>
        <w:r w:rsidR="00B61008" w:rsidDel="00513E81">
          <w:rPr>
            <w:rFonts w:hint="eastAsia"/>
          </w:rPr>
          <w:delText>軌道相關</w:delText>
        </w:r>
        <w:r w:rsidR="00584E0F" w:rsidDel="00513E81">
          <w:rPr>
            <w:rFonts w:hint="eastAsia"/>
          </w:rPr>
          <w:delText>的資訊</w:delText>
        </w:r>
        <w:r w:rsidR="00BB48AA" w:rsidDel="00513E81">
          <w:rPr>
            <w:rFonts w:hint="eastAsia"/>
          </w:rPr>
          <w:delText>。</w:delText>
        </w:r>
        <w:bookmarkStart w:id="2281" w:name="_Toc103337164"/>
        <w:bookmarkStart w:id="2282" w:name="_Toc105773380"/>
        <w:bookmarkStart w:id="2283" w:name="_Toc106390705"/>
        <w:bookmarkStart w:id="2284" w:name="_Toc106814718"/>
        <w:bookmarkStart w:id="2285" w:name="_Toc106814958"/>
        <w:bookmarkStart w:id="2286" w:name="_Toc106974066"/>
        <w:bookmarkStart w:id="2287" w:name="_Toc106993627"/>
        <w:bookmarkStart w:id="2288" w:name="_Toc106993869"/>
        <w:bookmarkStart w:id="2289" w:name="_Toc107003362"/>
        <w:bookmarkStart w:id="2290" w:name="_Toc107003604"/>
        <w:bookmarkStart w:id="2291" w:name="_Toc107003844"/>
        <w:bookmarkStart w:id="2292" w:name="_Toc107005608"/>
        <w:bookmarkStart w:id="2293" w:name="_Toc107005848"/>
        <w:bookmarkEnd w:id="2281"/>
        <w:bookmarkEnd w:id="2282"/>
        <w:bookmarkEnd w:id="2283"/>
        <w:bookmarkEnd w:id="2284"/>
        <w:bookmarkEnd w:id="2285"/>
        <w:bookmarkEnd w:id="2286"/>
        <w:bookmarkEnd w:id="2287"/>
        <w:bookmarkEnd w:id="2288"/>
        <w:bookmarkEnd w:id="2289"/>
        <w:bookmarkEnd w:id="2290"/>
        <w:bookmarkEnd w:id="2291"/>
        <w:bookmarkEnd w:id="2292"/>
        <w:bookmarkEnd w:id="2293"/>
      </w:del>
    </w:p>
    <w:p w14:paraId="03B6CBFD" w14:textId="0E52122B" w:rsidR="00F007CE" w:rsidDel="00513E81" w:rsidRDefault="00BB48AA">
      <w:pPr>
        <w:pStyle w:val="1"/>
        <w:spacing w:after="360"/>
        <w:rPr>
          <w:del w:id="2294" w:author="張寶騌 CHANG,PAO-TSUNG" w:date="2022-04-29T16:17:00Z"/>
        </w:rPr>
        <w:pPrChange w:id="2295" w:author="張寶騌 CHANG,PAO-TSUNG" w:date="2022-04-29T16:17:00Z">
          <w:pPr>
            <w:ind w:left="480" w:firstLine="480"/>
            <w:jc w:val="both"/>
          </w:pPr>
        </w:pPrChange>
      </w:pPr>
      <w:del w:id="2296" w:author="張寶騌 CHANG,PAO-TSUNG" w:date="2022-04-29T16:17:00Z">
        <w:r w:rsidDel="00513E81">
          <w:rPr>
            <w:rFonts w:hint="eastAsia"/>
          </w:rPr>
          <w:delText>有關數位孿生</w:delText>
        </w:r>
        <w:r w:rsidR="00022F10" w:rsidDel="00513E81">
          <w:rPr>
            <w:rFonts w:hint="eastAsia"/>
          </w:rPr>
          <w:delText>應用於軌道方面</w:delText>
        </w:r>
        <w:r w:rsidDel="00513E81">
          <w:rPr>
            <w:rFonts w:hint="eastAsia"/>
          </w:rPr>
          <w:delText>的研究，</w:delText>
        </w:r>
        <w:r w:rsidR="00DB387C" w:rsidRPr="00DB387C" w:rsidDel="00513E81">
          <w:delText>S. Kaewunruen</w:delText>
        </w:r>
        <w:r w:rsidR="004957CA" w:rsidDel="00513E81">
          <w:rPr>
            <w:rFonts w:hint="eastAsia"/>
          </w:rPr>
          <w:delText xml:space="preserve"> </w:delText>
        </w:r>
        <w:r w:rsidR="00224C9C" w:rsidDel="00513E81">
          <w:rPr>
            <w:b w:val="0"/>
            <w:bCs w:val="0"/>
          </w:rPr>
          <w:fldChar w:fldCharType="begin"/>
        </w:r>
      </w:del>
      <w:r w:rsidR="004846B4">
        <w:instrText xml:space="preserve"> ADDIN EN.CITE &lt;EndNote&gt;&lt;Cite&gt;&lt;Author&gt;Kaewunruen&lt;/Author&gt;&lt;Year&gt;2019&lt;/Year&gt;&lt;RecNum&gt;2&lt;/RecNum&gt;&lt;DisplayText&gt;[24]&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2297" w:author="張寶騌 CHANG,PAO-TSUNG" w:date="2022-04-29T16:17:00Z">
        <w:r w:rsidR="00224C9C" w:rsidDel="00513E81">
          <w:rPr>
            <w:b w:val="0"/>
            <w:bCs w:val="0"/>
          </w:rPr>
          <w:fldChar w:fldCharType="separate"/>
        </w:r>
      </w:del>
      <w:r w:rsidR="004846B4">
        <w:rPr>
          <w:noProof/>
        </w:rPr>
        <w:t>[24]</w:t>
      </w:r>
      <w:del w:id="2298" w:author="張寶騌 CHANG,PAO-TSUNG" w:date="2022-04-29T16:17:00Z">
        <w:r w:rsidR="00224C9C" w:rsidDel="00513E81">
          <w:rPr>
            <w:b w:val="0"/>
            <w:bCs w:val="0"/>
          </w:rPr>
          <w:fldChar w:fldCharType="end"/>
        </w:r>
        <w:r w:rsidDel="00513E81">
          <w:rPr>
            <w:rFonts w:hint="eastAsia"/>
          </w:rPr>
          <w:delText>等人將此技術應用於軌道的道岔系統上，由於鐵路列車行駛於軌道上無法自行</w:delText>
        </w:r>
        <w:r w:rsidR="007A271C" w:rsidDel="00513E81">
          <w:rPr>
            <w:rFonts w:hint="eastAsia"/>
          </w:rPr>
          <w:delText>變換路線</w:delText>
        </w:r>
        <w:r w:rsidDel="00513E81">
          <w:rPr>
            <w:rFonts w:hint="eastAsia"/>
          </w:rPr>
          <w:delText>，需要</w:delText>
        </w:r>
        <w:r w:rsidR="009C1C1D" w:rsidDel="00513E81">
          <w:rPr>
            <w:rFonts w:hint="eastAsia"/>
          </w:rPr>
          <w:delText>仰賴</w:delText>
        </w:r>
        <w:r w:rsidDel="00513E81">
          <w:rPr>
            <w:rFonts w:hint="eastAsia"/>
          </w:rPr>
          <w:delText>道岔系統</w:delText>
        </w:r>
        <w:r w:rsidR="007A271C" w:rsidDel="00513E81">
          <w:rPr>
            <w:rFonts w:hint="eastAsia"/>
          </w:rPr>
          <w:delText>與轉轍器</w:delText>
        </w:r>
        <w:r w:rsidDel="00513E81">
          <w:rPr>
            <w:rFonts w:hint="eastAsia"/>
          </w:rPr>
          <w:delText>來變換列車的行駛方向，也因此道岔所</w:delText>
        </w:r>
        <w:r w:rsidR="003A5F1B" w:rsidDel="00513E81">
          <w:rPr>
            <w:rFonts w:hint="eastAsia"/>
          </w:rPr>
          <w:delText>承</w:delText>
        </w:r>
        <w:r w:rsidDel="00513E81">
          <w:rPr>
            <w:rFonts w:hint="eastAsia"/>
          </w:rPr>
          <w:delText>受的撞擊與磨耗相對一般路線大</w:delText>
        </w:r>
        <w:r w:rsidR="00546A13" w:rsidDel="00513E81">
          <w:rPr>
            <w:rFonts w:hint="eastAsia"/>
          </w:rPr>
          <w:delText>上</w:delText>
        </w:r>
        <w:r w:rsidDel="00513E81">
          <w:rPr>
            <w:rFonts w:hint="eastAsia"/>
          </w:rPr>
          <w:delText>許多，需要定期</w:delText>
        </w:r>
        <w:r w:rsidR="00EA1BA6" w:rsidDel="00513E81">
          <w:rPr>
            <w:rFonts w:hint="eastAsia"/>
          </w:rPr>
          <w:delText>維護</w:delText>
        </w:r>
        <w:r w:rsidR="001A2BC9" w:rsidDel="00513E81">
          <w:rPr>
            <w:rFonts w:hint="eastAsia"/>
          </w:rPr>
          <w:delText>以確保列車行駛的安全</w:delText>
        </w:r>
        <w:r w:rsidR="000C08D3" w:rsidDel="00513E81">
          <w:rPr>
            <w:rFonts w:hint="eastAsia"/>
          </w:rPr>
          <w:delText>。</w:delText>
        </w:r>
        <w:r w:rsidR="001A2BC9" w:rsidDel="00513E81">
          <w:rPr>
            <w:rFonts w:hint="eastAsia"/>
          </w:rPr>
          <w:delText>而道岔組成</w:delText>
        </w:r>
        <w:r w:rsidR="00001951" w:rsidDel="00513E81">
          <w:rPr>
            <w:rFonts w:hint="eastAsia"/>
          </w:rPr>
          <w:delText>的</w:delText>
        </w:r>
        <w:r w:rsidR="001A2BC9" w:rsidDel="00513E81">
          <w:rPr>
            <w:rFonts w:hint="eastAsia"/>
          </w:rPr>
          <w:delText>物件也相對複雜，因此適合</w:delText>
        </w:r>
        <w:r w:rsidR="00FC0ED8" w:rsidDel="00513E81">
          <w:rPr>
            <w:rFonts w:hint="eastAsia"/>
          </w:rPr>
          <w:delText>使用</w:delText>
        </w:r>
        <w:r w:rsidR="001A2BC9" w:rsidDel="00513E81">
          <w:rPr>
            <w:rFonts w:hint="eastAsia"/>
          </w:rPr>
          <w:delText>BIM</w:delText>
        </w:r>
        <w:r w:rsidR="001A2BC9" w:rsidDel="00513E81">
          <w:rPr>
            <w:rFonts w:hint="eastAsia"/>
          </w:rPr>
          <w:delText>來整合並達到有效率的</w:delText>
        </w:r>
        <w:r w:rsidR="00723289" w:rsidDel="00513E81">
          <w:rPr>
            <w:rFonts w:hint="eastAsia"/>
          </w:rPr>
          <w:delText>管理與</w:delText>
        </w:r>
        <w:r w:rsidR="001A2BC9" w:rsidDel="00513E81">
          <w:rPr>
            <w:rFonts w:hint="eastAsia"/>
          </w:rPr>
          <w:delText>養護作業。</w:delText>
        </w:r>
        <w:r w:rsidR="00001951" w:rsidDel="00513E81">
          <w:rPr>
            <w:rFonts w:hint="eastAsia"/>
          </w:rPr>
          <w:delText>此</w:delText>
        </w:r>
        <w:r w:rsidR="00A87E55" w:rsidDel="00513E81">
          <w:rPr>
            <w:rFonts w:hint="eastAsia"/>
          </w:rPr>
          <w:delText>研究</w:delText>
        </w:r>
        <w:r w:rsidR="00E27155" w:rsidDel="00513E81">
          <w:rPr>
            <w:rFonts w:hint="eastAsia"/>
          </w:rPr>
          <w:delText>利用道岔的</w:delText>
        </w:r>
        <w:r w:rsidR="00E27155" w:rsidDel="00513E81">
          <w:rPr>
            <w:rFonts w:hint="eastAsia"/>
          </w:rPr>
          <w:delText>2D</w:delText>
        </w:r>
        <w:r w:rsidR="00DE28F9" w:rsidDel="00513E81">
          <w:rPr>
            <w:rFonts w:hint="eastAsia"/>
          </w:rPr>
          <w:delText>設計圖</w:delText>
        </w:r>
        <w:r w:rsidR="006B014A" w:rsidDel="00513E81">
          <w:rPr>
            <w:rFonts w:hint="eastAsia"/>
          </w:rPr>
          <w:delText>建置一</w:delText>
        </w:r>
        <w:r w:rsidR="00875953" w:rsidDel="00513E81">
          <w:rPr>
            <w:rFonts w:hint="eastAsia"/>
          </w:rPr>
          <w:delText>組</w:delText>
        </w:r>
        <w:r w:rsidR="001A2BC9" w:rsidDel="00513E81">
          <w:rPr>
            <w:rFonts w:hint="eastAsia"/>
          </w:rPr>
          <w:delText>道岔系統的全生命週期管理</w:delText>
        </w:r>
        <w:r w:rsidR="0030677B" w:rsidDel="00513E81">
          <w:rPr>
            <w:rFonts w:hint="eastAsia"/>
          </w:rPr>
          <w:delText>之</w:delText>
        </w:r>
        <w:r w:rsidR="001A2BC9" w:rsidDel="00513E81">
          <w:delText xml:space="preserve"> </w:delText>
        </w:r>
        <w:r w:rsidR="001A2BC9" w:rsidDel="00513E81">
          <w:rPr>
            <w:rFonts w:hint="eastAsia"/>
          </w:rPr>
          <w:delText>BIM</w:delText>
        </w:r>
        <w:r w:rsidR="001A2BC9" w:rsidDel="00513E81">
          <w:rPr>
            <w:rFonts w:hint="eastAsia"/>
          </w:rPr>
          <w:delText>，</w:delText>
        </w:r>
        <w:r w:rsidR="00CC20C2" w:rsidDel="00513E81">
          <w:rPr>
            <w:rFonts w:hint="eastAsia"/>
          </w:rPr>
          <w:delText>加</w:delText>
        </w:r>
        <w:r w:rsidR="008654D7" w:rsidDel="00513E81">
          <w:rPr>
            <w:rFonts w:hint="eastAsia"/>
          </w:rPr>
          <w:delText>入</w:delText>
        </w:r>
        <w:r w:rsidR="00CC20C2" w:rsidDel="00513E81">
          <w:rPr>
            <w:rFonts w:hint="eastAsia"/>
          </w:rPr>
          <w:delText>時程、成本</w:delText>
        </w:r>
        <w:r w:rsidR="00931B2C" w:rsidDel="00513E81">
          <w:rPr>
            <w:rFonts w:hint="eastAsia"/>
          </w:rPr>
          <w:delText>等</w:delText>
        </w:r>
        <w:r w:rsidR="00CC20C2" w:rsidDel="00513E81">
          <w:rPr>
            <w:rFonts w:hint="eastAsia"/>
          </w:rPr>
          <w:delText>資料，</w:delText>
        </w:r>
        <w:r w:rsidR="001A2BC9" w:rsidDel="00513E81">
          <w:rPr>
            <w:rFonts w:hint="eastAsia"/>
          </w:rPr>
          <w:delText>建立</w:delText>
        </w:r>
        <w:r w:rsidR="004247EB" w:rsidDel="00513E81">
          <w:rPr>
            <w:rFonts w:hint="eastAsia"/>
          </w:rPr>
          <w:delText>道岔系統的</w:delText>
        </w:r>
        <w:r w:rsidR="001A2BC9" w:rsidDel="00513E81">
          <w:rPr>
            <w:rFonts w:hint="eastAsia"/>
          </w:rPr>
          <w:delText>規劃、設計、施工乃至於後續營運維護管理的</w:delText>
        </w:r>
        <w:r w:rsidR="000F7D8E" w:rsidDel="00513E81">
          <w:rPr>
            <w:rFonts w:hint="eastAsia"/>
          </w:rPr>
          <w:delText>運用，</w:delText>
        </w:r>
        <w:r w:rsidR="00763599" w:rsidDel="00513E81">
          <w:rPr>
            <w:rFonts w:hint="eastAsia"/>
          </w:rPr>
          <w:delText>可以得到提高設計品質、縮短工期與降低成本等好處，亦</w:delText>
        </w:r>
        <w:r w:rsidR="000F7D8E" w:rsidDel="00513E81">
          <w:rPr>
            <w:rFonts w:hint="eastAsia"/>
          </w:rPr>
          <w:delText>達到更好的營運</w:delText>
        </w:r>
        <w:r w:rsidR="00763599" w:rsidDel="00513E81">
          <w:rPr>
            <w:rFonts w:hint="eastAsia"/>
          </w:rPr>
          <w:delText>維護之</w:delText>
        </w:r>
        <w:r w:rsidR="000F7D8E" w:rsidDel="00513E81">
          <w:rPr>
            <w:rFonts w:hint="eastAsia"/>
          </w:rPr>
          <w:delText>效率。</w:delText>
        </w:r>
        <w:bookmarkStart w:id="2299" w:name="_Toc103337165"/>
        <w:bookmarkStart w:id="2300" w:name="_Toc105773381"/>
        <w:bookmarkStart w:id="2301" w:name="_Toc106390706"/>
        <w:bookmarkStart w:id="2302" w:name="_Toc106814719"/>
        <w:bookmarkStart w:id="2303" w:name="_Toc106814959"/>
        <w:bookmarkStart w:id="2304" w:name="_Toc106974067"/>
        <w:bookmarkStart w:id="2305" w:name="_Toc106993628"/>
        <w:bookmarkStart w:id="2306" w:name="_Toc106993870"/>
        <w:bookmarkStart w:id="2307" w:name="_Toc107003363"/>
        <w:bookmarkStart w:id="2308" w:name="_Toc107003605"/>
        <w:bookmarkStart w:id="2309" w:name="_Toc107003845"/>
        <w:bookmarkStart w:id="2310" w:name="_Toc107005609"/>
        <w:bookmarkStart w:id="2311" w:name="_Toc107005849"/>
        <w:bookmarkEnd w:id="2299"/>
        <w:bookmarkEnd w:id="2300"/>
        <w:bookmarkEnd w:id="2301"/>
        <w:bookmarkEnd w:id="2302"/>
        <w:bookmarkEnd w:id="2303"/>
        <w:bookmarkEnd w:id="2304"/>
        <w:bookmarkEnd w:id="2305"/>
        <w:bookmarkEnd w:id="2306"/>
        <w:bookmarkEnd w:id="2307"/>
        <w:bookmarkEnd w:id="2308"/>
        <w:bookmarkEnd w:id="2309"/>
        <w:bookmarkEnd w:id="2310"/>
        <w:bookmarkEnd w:id="2311"/>
      </w:del>
    </w:p>
    <w:p w14:paraId="16BC6D3F" w14:textId="55C95355" w:rsidR="002833C8" w:rsidDel="00513E81" w:rsidRDefault="00F007CE">
      <w:pPr>
        <w:pStyle w:val="1"/>
        <w:spacing w:after="360"/>
        <w:rPr>
          <w:del w:id="2312" w:author="張寶騌 CHANG,PAO-TSUNG" w:date="2022-04-29T16:17:00Z"/>
        </w:rPr>
        <w:pPrChange w:id="2313" w:author="張寶騌 CHANG,PAO-TSUNG" w:date="2022-04-29T16:17:00Z">
          <w:pPr>
            <w:ind w:left="480" w:firstLine="480"/>
            <w:jc w:val="both"/>
          </w:pPr>
        </w:pPrChange>
      </w:pPr>
      <w:del w:id="2314" w:author="張寶騌 CHANG,PAO-TSUNG" w:date="2022-04-29T16:17:00Z">
        <w:r w:rsidDel="00513E81">
          <w:rPr>
            <w:rFonts w:hint="eastAsia"/>
          </w:rPr>
          <w:delText>而</w:delText>
        </w:r>
        <w:r w:rsidR="002D0EB0" w:rsidDel="00513E81">
          <w:rPr>
            <w:rFonts w:hint="eastAsia"/>
          </w:rPr>
          <w:delText>文獻中將</w:delText>
        </w:r>
        <w:r w:rsidDel="00513E81">
          <w:rPr>
            <w:rFonts w:hint="eastAsia"/>
          </w:rPr>
          <w:delText>模型中各個物件</w:delText>
        </w:r>
        <w:r w:rsidR="00F10147" w:rsidDel="00513E81">
          <w:rPr>
            <w:rFonts w:hint="eastAsia"/>
          </w:rPr>
          <w:delText>進行</w:delText>
        </w:r>
        <w:r w:rsidDel="00513E81">
          <w:rPr>
            <w:rFonts w:hint="eastAsia"/>
          </w:rPr>
          <w:delText>編碼，</w:delText>
        </w:r>
        <w:r w:rsidR="00BE5E6D" w:rsidDel="00513E81">
          <w:rPr>
            <w:rFonts w:hint="eastAsia"/>
          </w:rPr>
          <w:delText>使得在道岔的</w:delText>
        </w:r>
        <w:r w:rsidDel="00513E81">
          <w:rPr>
            <w:rFonts w:hint="eastAsia"/>
          </w:rPr>
          <w:delText>製造及改建階段得以</w:delText>
        </w:r>
        <w:r w:rsidR="00136A48" w:rsidDel="00513E81">
          <w:rPr>
            <w:rFonts w:hint="eastAsia"/>
          </w:rPr>
          <w:delText>清楚辨別各物件</w:delText>
        </w:r>
        <w:r w:rsidR="00A65610" w:rsidDel="00513E81">
          <w:rPr>
            <w:rFonts w:hint="eastAsia"/>
          </w:rPr>
          <w:delText>。</w:delText>
        </w:r>
        <w:r w:rsidR="00C73C89" w:rsidDel="00513E81">
          <w:rPr>
            <w:rFonts w:hint="eastAsia"/>
          </w:rPr>
          <w:delText>亦</w:delText>
        </w:r>
        <w:r w:rsidDel="00513E81">
          <w:rPr>
            <w:rFonts w:hint="eastAsia"/>
          </w:rPr>
          <w:delText>將</w:delText>
        </w:r>
        <w:r w:rsidR="00C73C89" w:rsidDel="00513E81">
          <w:rPr>
            <w:rFonts w:hint="eastAsia"/>
          </w:rPr>
          <w:delText>軌枕各部件的</w:delText>
        </w:r>
        <w:r w:rsidDel="00513E81">
          <w:rPr>
            <w:rFonts w:hint="eastAsia"/>
          </w:rPr>
          <w:delText>型號、形狀</w:delText>
        </w:r>
        <w:r w:rsidR="000D5C0C" w:rsidDel="00513E81">
          <w:rPr>
            <w:rFonts w:hint="eastAsia"/>
          </w:rPr>
          <w:delText>、</w:delText>
        </w:r>
        <w:r w:rsidDel="00513E81">
          <w:rPr>
            <w:rFonts w:hint="eastAsia"/>
          </w:rPr>
          <w:delText>製造商</w:delText>
        </w:r>
        <w:r w:rsidR="000D5C0C" w:rsidDel="00513E81">
          <w:rPr>
            <w:rFonts w:hint="eastAsia"/>
          </w:rPr>
          <w:delText>及成本</w:delText>
        </w:r>
        <w:r w:rsidDel="00513E81">
          <w:rPr>
            <w:rFonts w:hint="eastAsia"/>
          </w:rPr>
          <w:delText>等都詳列在模型中</w:delText>
        </w:r>
        <w:r w:rsidR="000D5C0C" w:rsidDel="00513E81">
          <w:rPr>
            <w:rFonts w:hint="eastAsia"/>
          </w:rPr>
          <w:delText>，可以計算整體的成本</w:delText>
        </w:r>
        <w:r w:rsidR="00625CA0" w:rsidDel="00513E81">
          <w:rPr>
            <w:rFonts w:hint="eastAsia"/>
          </w:rPr>
          <w:delText>與材料的運用情形</w:delText>
        </w:r>
        <w:r w:rsidR="00791849" w:rsidDel="00513E81">
          <w:rPr>
            <w:rFonts w:hint="eastAsia"/>
          </w:rPr>
          <w:delText>，並且將各部件的安裝日期、預計年限與更換時間等資訊輸入在模型之中，</w:delText>
        </w:r>
        <w:r w:rsidR="00EA4720" w:rsidDel="00513E81">
          <w:rPr>
            <w:rFonts w:hint="eastAsia"/>
          </w:rPr>
          <w:delText>進行計畫的全生命週期排程，方便</w:delText>
        </w:r>
        <w:r w:rsidR="00791849" w:rsidDel="00513E81">
          <w:rPr>
            <w:rFonts w:hint="eastAsia"/>
          </w:rPr>
          <w:delText>日後進行</w:delText>
        </w:r>
        <w:r w:rsidR="006C6C97" w:rsidDel="00513E81">
          <w:rPr>
            <w:rFonts w:hint="eastAsia"/>
          </w:rPr>
          <w:delText>營運、</w:delText>
        </w:r>
        <w:r w:rsidR="00791849" w:rsidDel="00513E81">
          <w:rPr>
            <w:rFonts w:hint="eastAsia"/>
          </w:rPr>
          <w:delText>維護</w:delText>
        </w:r>
        <w:r w:rsidR="006C6C97" w:rsidDel="00513E81">
          <w:rPr>
            <w:rFonts w:hint="eastAsia"/>
          </w:rPr>
          <w:delText>與更新</w:delText>
        </w:r>
        <w:r w:rsidR="00791849" w:rsidDel="00513E81">
          <w:rPr>
            <w:rFonts w:hint="eastAsia"/>
          </w:rPr>
          <w:delText>的管理</w:delText>
        </w:r>
        <w:r w:rsidDel="00513E81">
          <w:rPr>
            <w:rFonts w:hint="eastAsia"/>
          </w:rPr>
          <w:delText>。</w:delText>
        </w:r>
        <w:r w:rsidR="00402503" w:rsidDel="00513E81">
          <w:rPr>
            <w:b w:val="0"/>
            <w:bCs w:val="0"/>
          </w:rPr>
          <w:fldChar w:fldCharType="begin"/>
        </w:r>
        <w:r w:rsidR="00402503" w:rsidDel="00513E81">
          <w:rPr>
            <w:b w:val="0"/>
            <w:bCs w:val="0"/>
          </w:rPr>
          <w:fldChar w:fldCharType="separate"/>
        </w:r>
        <w:r w:rsidR="00402503" w:rsidDel="00513E81">
          <w:rPr>
            <w:rFonts w:hint="eastAsia"/>
          </w:rPr>
          <w:delText>[Kaewunruen, 2019 #3]</w:delText>
        </w:r>
        <w:r w:rsidR="00402503" w:rsidDel="00513E81">
          <w:rPr>
            <w:b w:val="0"/>
            <w:bCs w:val="0"/>
          </w:rPr>
          <w:fldChar w:fldCharType="end"/>
        </w:r>
        <w:bookmarkStart w:id="2315" w:name="_Toc103337166"/>
        <w:bookmarkStart w:id="2316" w:name="_Toc105773382"/>
        <w:bookmarkStart w:id="2317" w:name="_Toc106390707"/>
        <w:bookmarkStart w:id="2318" w:name="_Toc106814720"/>
        <w:bookmarkStart w:id="2319" w:name="_Toc106814960"/>
        <w:bookmarkStart w:id="2320" w:name="_Toc106974068"/>
        <w:bookmarkStart w:id="2321" w:name="_Toc106993629"/>
        <w:bookmarkStart w:id="2322" w:name="_Toc106993871"/>
        <w:bookmarkStart w:id="2323" w:name="_Toc107003364"/>
        <w:bookmarkStart w:id="2324" w:name="_Toc107003606"/>
        <w:bookmarkStart w:id="2325" w:name="_Toc107003846"/>
        <w:bookmarkStart w:id="2326" w:name="_Toc107005610"/>
        <w:bookmarkStart w:id="2327" w:name="_Toc107005850"/>
        <w:bookmarkEnd w:id="2315"/>
        <w:bookmarkEnd w:id="2316"/>
        <w:bookmarkEnd w:id="2317"/>
        <w:bookmarkEnd w:id="2318"/>
        <w:bookmarkEnd w:id="2319"/>
        <w:bookmarkEnd w:id="2320"/>
        <w:bookmarkEnd w:id="2321"/>
        <w:bookmarkEnd w:id="2322"/>
        <w:bookmarkEnd w:id="2323"/>
        <w:bookmarkEnd w:id="2324"/>
        <w:bookmarkEnd w:id="2325"/>
        <w:bookmarkEnd w:id="2326"/>
        <w:bookmarkEnd w:id="2327"/>
      </w:del>
    </w:p>
    <w:p w14:paraId="55B7D68A" w14:textId="314E7298" w:rsidR="00C93370" w:rsidDel="00513E81" w:rsidRDefault="00104502">
      <w:pPr>
        <w:pStyle w:val="1"/>
        <w:spacing w:after="360"/>
        <w:rPr>
          <w:del w:id="2328" w:author="張寶騌 CHANG,PAO-TSUNG" w:date="2022-04-29T16:17:00Z"/>
        </w:rPr>
        <w:pPrChange w:id="2329" w:author="張寶騌 CHANG,PAO-TSUNG" w:date="2022-04-29T16:17:00Z">
          <w:pPr>
            <w:pStyle w:val="ac"/>
            <w:spacing w:beforeLines="50" w:before="180" w:after="180"/>
          </w:pPr>
        </w:pPrChange>
      </w:pPr>
      <w:del w:id="2330" w:author="張寶騌 CHANG,PAO-TSUNG" w:date="2022-04-29T16:17:00Z">
        <w:r w:rsidRPr="00846200" w:rsidDel="00513E81">
          <w:rPr>
            <w:b w:val="0"/>
            <w:bCs w:val="0"/>
            <w:noProof/>
          </w:rPr>
          <w:drawing>
            <wp:inline distT="0" distB="0" distL="0" distR="0" wp14:anchorId="25560E2C" wp14:editId="4EAAF7B1">
              <wp:extent cx="5574030" cy="1558290"/>
              <wp:effectExtent l="0" t="0" r="0" b="0"/>
              <wp:docPr id="273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1">
                        <a:extLst>
                          <a:ext uri="{28A0092B-C50C-407E-A947-70E740481C1C}">
                            <a14:useLocalDpi xmlns:a14="http://schemas.microsoft.com/office/drawing/2010/main" val="0"/>
                          </a:ext>
                        </a:extLst>
                      </a:blip>
                      <a:srcRect l="22539" t="31677" r="1836" b="4468"/>
                      <a:stretch>
                        <a:fillRect/>
                      </a:stretch>
                    </pic:blipFill>
                    <pic:spPr bwMode="auto">
                      <a:xfrm>
                        <a:off x="0" y="0"/>
                        <a:ext cx="5574030" cy="1558290"/>
                      </a:xfrm>
                      <a:prstGeom prst="rect">
                        <a:avLst/>
                      </a:prstGeom>
                      <a:noFill/>
                      <a:ln>
                        <a:noFill/>
                      </a:ln>
                    </pic:spPr>
                  </pic:pic>
                </a:graphicData>
              </a:graphic>
            </wp:inline>
          </w:drawing>
        </w:r>
        <w:bookmarkStart w:id="2331" w:name="_Toc103337167"/>
        <w:bookmarkStart w:id="2332" w:name="_Toc105773383"/>
        <w:bookmarkStart w:id="2333" w:name="_Toc106390708"/>
        <w:bookmarkStart w:id="2334" w:name="_Toc106814721"/>
        <w:bookmarkStart w:id="2335" w:name="_Toc106814961"/>
        <w:bookmarkStart w:id="2336" w:name="_Toc106974069"/>
        <w:bookmarkStart w:id="2337" w:name="_Toc106993630"/>
        <w:bookmarkStart w:id="2338" w:name="_Toc106993872"/>
        <w:bookmarkStart w:id="2339" w:name="_Toc107003365"/>
        <w:bookmarkStart w:id="2340" w:name="_Toc107003607"/>
        <w:bookmarkStart w:id="2341" w:name="_Toc107003847"/>
        <w:bookmarkStart w:id="2342" w:name="_Toc107005611"/>
        <w:bookmarkStart w:id="2343" w:name="_Toc107005851"/>
        <w:bookmarkEnd w:id="2331"/>
        <w:bookmarkEnd w:id="2332"/>
        <w:bookmarkEnd w:id="2333"/>
        <w:bookmarkEnd w:id="2334"/>
        <w:bookmarkEnd w:id="2335"/>
        <w:bookmarkEnd w:id="2336"/>
        <w:bookmarkEnd w:id="2337"/>
        <w:bookmarkEnd w:id="2338"/>
        <w:bookmarkEnd w:id="2339"/>
        <w:bookmarkEnd w:id="2340"/>
        <w:bookmarkEnd w:id="2341"/>
        <w:bookmarkEnd w:id="2342"/>
        <w:bookmarkEnd w:id="2343"/>
      </w:del>
    </w:p>
    <w:p w14:paraId="08AE3F02" w14:textId="6D234C89" w:rsidR="00C93370" w:rsidDel="00513E81" w:rsidRDefault="00C93370">
      <w:pPr>
        <w:pStyle w:val="1"/>
        <w:spacing w:after="360"/>
        <w:rPr>
          <w:del w:id="2344" w:author="張寶騌 CHANG,PAO-TSUNG" w:date="2022-04-29T16:17:00Z"/>
        </w:rPr>
        <w:pPrChange w:id="2345" w:author="張寶騌 CHANG,PAO-TSUNG" w:date="2022-04-29T16:17:00Z">
          <w:pPr>
            <w:pStyle w:val="ac"/>
            <w:spacing w:afterLines="100" w:after="360"/>
          </w:pPr>
        </w:pPrChange>
      </w:pPr>
      <w:del w:id="2346" w:author="張寶騌 CHANG,PAO-TSUNG" w:date="2022-04-29T16:17:00Z">
        <w:r w:rsidDel="00513E81">
          <w:rPr>
            <w:rFonts w:hint="eastAsia"/>
          </w:rPr>
          <w:delText>圖</w:delText>
        </w:r>
        <w:r w:rsidDel="00513E81">
          <w:rPr>
            <w:rFonts w:hint="eastAsia"/>
          </w:rPr>
          <w:delText xml:space="preserve"> </w:delText>
        </w:r>
      </w:del>
      <w:del w:id="2347" w:author="張寶騌 CHANG,PAO-TSUNG" w:date="2022-04-07T18:14:00Z">
        <w:r w:rsidR="00BD40D4" w:rsidDel="005044B8">
          <w:rPr>
            <w:b w:val="0"/>
            <w:bCs w:val="0"/>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rPr>
            <w:b w:val="0"/>
            <w:bCs w:val="0"/>
          </w:rPr>
          <w:fldChar w:fldCharType="separate"/>
        </w:r>
        <w:r w:rsidR="009E5548" w:rsidDel="005044B8">
          <w:rPr>
            <w:noProof/>
          </w:rPr>
          <w:delText>2</w:delText>
        </w:r>
        <w:r w:rsidR="00BD40D4" w:rsidDel="005044B8">
          <w:rPr>
            <w:b w:val="0"/>
            <w:bCs w:val="0"/>
          </w:rPr>
          <w:fldChar w:fldCharType="end"/>
        </w:r>
        <w:r w:rsidR="00BD40D4" w:rsidDel="005044B8">
          <w:noBreakHyphen/>
        </w:r>
        <w:r w:rsidR="00BD40D4" w:rsidDel="005044B8">
          <w:rPr>
            <w:b w:val="0"/>
            <w:bCs w:val="0"/>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rPr>
            <w:b w:val="0"/>
            <w:bCs w:val="0"/>
          </w:rPr>
          <w:fldChar w:fldCharType="separate"/>
        </w:r>
        <w:r w:rsidR="009E5548" w:rsidDel="005044B8">
          <w:rPr>
            <w:noProof/>
          </w:rPr>
          <w:delText>2</w:delText>
        </w:r>
        <w:r w:rsidR="00BD40D4" w:rsidDel="005044B8">
          <w:rPr>
            <w:b w:val="0"/>
            <w:bCs w:val="0"/>
          </w:rPr>
          <w:fldChar w:fldCharType="end"/>
        </w:r>
      </w:del>
      <w:del w:id="2348" w:author="張寶騌 CHANG,PAO-TSUNG" w:date="2022-04-29T16:17:00Z">
        <w:r w:rsidR="0051604A" w:rsidDel="00513E81">
          <w:rPr>
            <w:rFonts w:hint="eastAsia"/>
          </w:rPr>
          <w:delText xml:space="preserve">　</w:delText>
        </w:r>
        <w:r w:rsidDel="00513E81">
          <w:rPr>
            <w:rFonts w:hint="eastAsia"/>
          </w:rPr>
          <w:delText>道岔</w:delText>
        </w:r>
        <w:r w:rsidR="00846200" w:rsidDel="00513E81">
          <w:rPr>
            <w:rFonts w:hint="eastAsia"/>
          </w:rPr>
          <w:delText>系統</w:delText>
        </w:r>
        <w:r w:rsidR="009D040F" w:rsidDel="00513E81">
          <w:rPr>
            <w:rFonts w:hint="eastAsia"/>
          </w:rPr>
          <w:delText>時程管理</w:delText>
        </w:r>
        <w:r w:rsidR="00C12F2B" w:rsidDel="00513E81">
          <w:rPr>
            <w:b w:val="0"/>
            <w:bCs w:val="0"/>
          </w:rPr>
          <w:fldChar w:fldCharType="begin"/>
        </w:r>
      </w:del>
      <w:r w:rsidR="004846B4">
        <w:instrText xml:space="preserve"> ADDIN EN.CITE &lt;EndNote&gt;&lt;Cite&gt;&lt;Author&gt;Kaewunruen&lt;/Author&gt;&lt;Year&gt;2019&lt;/Year&gt;&lt;RecNum&gt;2&lt;/RecNum&gt;&lt;DisplayText&gt;[24]&lt;/DisplayText&gt;&lt;record&gt;&lt;rec-number&gt;2&lt;/rec-number&gt;&lt;foreign-keys&gt;&lt;key app="EN" db-id="vswwpavwedxavledrsqxwe9qra5pa00v0sw5" timestamp="1626066356"&gt;2&lt;/key&gt;&lt;/foreign-keys&gt;&lt;ref-type name="Journal Article"&gt;17&lt;/ref-type&gt;&lt;contributors&gt;&lt;authors&gt;&lt;author&gt;Kaewunruen, Sakdirat&lt;/author&gt;&lt;author&gt;Lian, Qiang&lt;/author&gt;&lt;/authors&gt;&lt;/contributors&gt;&lt;titles&gt;&lt;title&gt;Digital twin aided sustainability-based lifecycle management for railway turnout systems&lt;/title&gt;&lt;secondary-title&gt;Journal of Cleaner Production&lt;/secondary-title&gt;&lt;/titles&gt;&lt;periodical&gt;&lt;full-title&gt;Journal of Cleaner Production&lt;/full-title&gt;&lt;/periodical&gt;&lt;pages&gt;1537-1551&lt;/pages&gt;&lt;volume&gt;228&lt;/volume&gt;&lt;keywords&gt;&lt;keyword&gt;BIM&lt;/keyword&gt;&lt;keyword&gt;6D&lt;/keyword&gt;&lt;keyword&gt;Digital twin&lt;/keyword&gt;&lt;keyword&gt;Turnout&lt;/keyword&gt;&lt;keyword&gt;Level 3 model&lt;/keyword&gt;&lt;keyword&gt;IS&lt;/keyword&gt;&lt;keyword&gt;Schedule&lt;/keyword&gt;&lt;keyword&gt;Costs&lt;/keyword&gt;&lt;keyword&gt;Carbon&lt;/keyword&gt;&lt;keyword&gt;Life-cycle&lt;/keyword&gt;&lt;/keywords&gt;&lt;dates&gt;&lt;year&gt;2019&lt;/year&gt;&lt;/dates&gt;&lt;isbn&gt;0959-6526&lt;/isbn&gt;&lt;urls&gt;&lt;/urls&gt;&lt;/record&gt;&lt;/Cite&gt;&lt;/EndNote&gt;</w:instrText>
      </w:r>
      <w:del w:id="2349" w:author="張寶騌 CHANG,PAO-TSUNG" w:date="2022-04-29T16:17:00Z">
        <w:r w:rsidR="00C12F2B" w:rsidDel="00513E81">
          <w:rPr>
            <w:b w:val="0"/>
            <w:bCs w:val="0"/>
          </w:rPr>
          <w:fldChar w:fldCharType="separate"/>
        </w:r>
      </w:del>
      <w:r w:rsidR="004846B4">
        <w:rPr>
          <w:noProof/>
        </w:rPr>
        <w:t>[24]</w:t>
      </w:r>
      <w:del w:id="2350" w:author="張寶騌 CHANG,PAO-TSUNG" w:date="2022-04-29T16:17:00Z">
        <w:r w:rsidR="00C12F2B" w:rsidDel="00513E81">
          <w:rPr>
            <w:b w:val="0"/>
            <w:bCs w:val="0"/>
          </w:rPr>
          <w:fldChar w:fldCharType="end"/>
        </w:r>
        <w:bookmarkStart w:id="2351" w:name="_Toc103337168"/>
        <w:bookmarkStart w:id="2352" w:name="_Toc105773384"/>
        <w:bookmarkStart w:id="2353" w:name="_Toc106390709"/>
        <w:bookmarkStart w:id="2354" w:name="_Toc106814722"/>
        <w:bookmarkStart w:id="2355" w:name="_Toc106814962"/>
        <w:bookmarkStart w:id="2356" w:name="_Toc106974070"/>
        <w:bookmarkStart w:id="2357" w:name="_Toc106993631"/>
        <w:bookmarkStart w:id="2358" w:name="_Toc106993873"/>
        <w:bookmarkStart w:id="2359" w:name="_Toc107003366"/>
        <w:bookmarkStart w:id="2360" w:name="_Toc107003608"/>
        <w:bookmarkStart w:id="2361" w:name="_Toc107003848"/>
        <w:bookmarkStart w:id="2362" w:name="_Toc107005612"/>
        <w:bookmarkStart w:id="2363" w:name="_Toc107005852"/>
        <w:bookmarkEnd w:id="2351"/>
        <w:bookmarkEnd w:id="2352"/>
        <w:bookmarkEnd w:id="2353"/>
        <w:bookmarkEnd w:id="2354"/>
        <w:bookmarkEnd w:id="2355"/>
        <w:bookmarkEnd w:id="2356"/>
        <w:bookmarkEnd w:id="2357"/>
        <w:bookmarkEnd w:id="2358"/>
        <w:bookmarkEnd w:id="2359"/>
        <w:bookmarkEnd w:id="2360"/>
        <w:bookmarkEnd w:id="2361"/>
        <w:bookmarkEnd w:id="2362"/>
        <w:bookmarkEnd w:id="2363"/>
      </w:del>
    </w:p>
    <w:p w14:paraId="1FB3DF29" w14:textId="3E1C0A02" w:rsidR="00EB1119" w:rsidDel="00513E81" w:rsidRDefault="00EB1119">
      <w:pPr>
        <w:pStyle w:val="1"/>
        <w:spacing w:after="360"/>
        <w:rPr>
          <w:del w:id="2364" w:author="張寶騌 CHANG,PAO-TSUNG" w:date="2022-04-29T16:17:00Z"/>
        </w:rPr>
        <w:pPrChange w:id="2365" w:author="張寶騌 CHANG,PAO-TSUNG" w:date="2022-04-29T16:17:00Z">
          <w:pPr>
            <w:ind w:left="480" w:firstLine="480"/>
          </w:pPr>
        </w:pPrChange>
      </w:pPr>
      <w:bookmarkStart w:id="2366" w:name="_Toc103337169"/>
      <w:bookmarkStart w:id="2367" w:name="_Toc105773385"/>
      <w:bookmarkStart w:id="2368" w:name="_Toc106390710"/>
      <w:bookmarkStart w:id="2369" w:name="_Toc106814723"/>
      <w:bookmarkStart w:id="2370" w:name="_Toc106814963"/>
      <w:bookmarkStart w:id="2371" w:name="_Toc106974071"/>
      <w:bookmarkStart w:id="2372" w:name="_Toc106993632"/>
      <w:bookmarkStart w:id="2373" w:name="_Toc106993874"/>
      <w:bookmarkStart w:id="2374" w:name="_Toc107003367"/>
      <w:bookmarkStart w:id="2375" w:name="_Toc107003609"/>
      <w:bookmarkStart w:id="2376" w:name="_Toc107003849"/>
      <w:bookmarkStart w:id="2377" w:name="_Toc107005613"/>
      <w:bookmarkStart w:id="2378" w:name="_Toc107005853"/>
      <w:bookmarkEnd w:id="2366"/>
      <w:bookmarkEnd w:id="2367"/>
      <w:bookmarkEnd w:id="2368"/>
      <w:bookmarkEnd w:id="2369"/>
      <w:bookmarkEnd w:id="2370"/>
      <w:bookmarkEnd w:id="2371"/>
      <w:bookmarkEnd w:id="2372"/>
      <w:bookmarkEnd w:id="2373"/>
      <w:bookmarkEnd w:id="2374"/>
      <w:bookmarkEnd w:id="2375"/>
      <w:bookmarkEnd w:id="2376"/>
      <w:bookmarkEnd w:id="2377"/>
      <w:bookmarkEnd w:id="2378"/>
    </w:p>
    <w:p w14:paraId="5284DA8C" w14:textId="37A9D40A" w:rsidR="00C27BC4" w:rsidDel="00513E81" w:rsidRDefault="00C27BC4">
      <w:pPr>
        <w:pStyle w:val="1"/>
        <w:spacing w:after="360"/>
        <w:rPr>
          <w:del w:id="2379" w:author="張寶騌 CHANG,PAO-TSUNG" w:date="2022-04-29T16:17:00Z"/>
        </w:rPr>
        <w:pPrChange w:id="2380" w:author="張寶騌 CHANG,PAO-TSUNG" w:date="2022-04-29T16:17:00Z">
          <w:pPr>
            <w:pStyle w:val="21"/>
            <w:spacing w:beforeLines="0" w:before="0" w:afterLines="50" w:after="180"/>
          </w:pPr>
        </w:pPrChange>
      </w:pPr>
      <w:del w:id="2381" w:author="張寶騌 CHANG,PAO-TSUNG" w:date="2022-04-29T16:17:00Z">
        <w:r w:rsidDel="00513E81">
          <w:br w:type="page"/>
        </w:r>
        <w:r w:rsidR="00CD54B3" w:rsidDel="00513E81">
          <w:rPr>
            <w:rFonts w:hint="eastAsia"/>
          </w:rPr>
          <w:delText xml:space="preserve">　</w:delText>
        </w:r>
        <w:r w:rsidDel="00513E81">
          <w:rPr>
            <w:rFonts w:hint="eastAsia"/>
          </w:rPr>
          <w:delText>文獻回顧小結</w:delText>
        </w:r>
      </w:del>
    </w:p>
    <w:p w14:paraId="4DC0FE9B" w14:textId="683019A5" w:rsidR="00E6201D" w:rsidDel="00513E81" w:rsidRDefault="003D430E">
      <w:pPr>
        <w:pStyle w:val="1"/>
        <w:spacing w:after="360"/>
        <w:rPr>
          <w:del w:id="2382" w:author="張寶騌 CHANG,PAO-TSUNG" w:date="2022-04-29T16:17:00Z"/>
        </w:rPr>
        <w:pPrChange w:id="2383" w:author="張寶騌 CHANG,PAO-TSUNG" w:date="2022-04-29T16:17:00Z">
          <w:pPr>
            <w:ind w:left="480" w:firstLine="480"/>
            <w:jc w:val="both"/>
          </w:pPr>
        </w:pPrChange>
      </w:pPr>
      <w:del w:id="2384" w:author="張寶騌 CHANG,PAO-TSUNG" w:date="2022-04-29T16:17:00Z">
        <w:r w:rsidDel="00513E81">
          <w:rPr>
            <w:rFonts w:hint="eastAsia"/>
          </w:rPr>
          <w:delText>國內軌道系統由於</w:delText>
        </w:r>
        <w:r w:rsidR="00253DB7" w:rsidDel="00513E81">
          <w:rPr>
            <w:rFonts w:hint="eastAsia"/>
          </w:rPr>
          <w:delText>計畫</w:delText>
        </w:r>
        <w:r w:rsidR="00520E39" w:rsidDel="00513E81">
          <w:rPr>
            <w:rFonts w:hint="eastAsia"/>
          </w:rPr>
          <w:delText>金</w:delText>
        </w:r>
        <w:r w:rsidDel="00513E81">
          <w:rPr>
            <w:rFonts w:hint="eastAsia"/>
          </w:rPr>
          <w:delText>額龐大加上政府</w:delText>
        </w:r>
        <w:r w:rsidR="00253DB7" w:rsidDel="00513E81">
          <w:rPr>
            <w:rFonts w:hint="eastAsia"/>
          </w:rPr>
          <w:delText>的推動</w:delText>
        </w:r>
        <w:r w:rsidDel="00513E81">
          <w:rPr>
            <w:rFonts w:hint="eastAsia"/>
          </w:rPr>
          <w:delText>之下</w:delText>
        </w:r>
        <w:r w:rsidR="00520E39" w:rsidDel="00513E81">
          <w:rPr>
            <w:rFonts w:hint="eastAsia"/>
          </w:rPr>
          <w:delText>，已導入</w:delText>
        </w:r>
        <w:r w:rsidR="00DF3A99" w:rsidDel="00513E81">
          <w:rPr>
            <w:rFonts w:hint="eastAsia"/>
          </w:rPr>
          <w:delText>B</w:delText>
        </w:r>
        <w:r w:rsidR="00DF3A99" w:rsidDel="00513E81">
          <w:delText>IM</w:delText>
        </w:r>
        <w:r w:rsidDel="00513E81">
          <w:rPr>
            <w:rFonts w:hint="eastAsia"/>
          </w:rPr>
          <w:delText>技術</w:delText>
        </w:r>
        <w:r w:rsidR="00520E39" w:rsidDel="00513E81">
          <w:rPr>
            <w:rFonts w:hint="eastAsia"/>
          </w:rPr>
          <w:delText>進行全生命</w:delText>
        </w:r>
        <w:r w:rsidR="00C159D3" w:rsidDel="00513E81">
          <w:rPr>
            <w:rFonts w:hint="eastAsia"/>
          </w:rPr>
          <w:delText>周期</w:delText>
        </w:r>
        <w:r w:rsidR="00520E39" w:rsidDel="00513E81">
          <w:rPr>
            <w:rFonts w:hint="eastAsia"/>
          </w:rPr>
          <w:delText>的運用</w:delText>
        </w:r>
        <w:r w:rsidDel="00513E81">
          <w:rPr>
            <w:rFonts w:hint="eastAsia"/>
          </w:rPr>
          <w:delText>，然</w:delText>
        </w:r>
        <w:r w:rsidR="001E0C52" w:rsidDel="00513E81">
          <w:rPr>
            <w:rFonts w:hint="eastAsia"/>
          </w:rPr>
          <w:delText>而多數</w:delText>
        </w:r>
        <w:r w:rsidDel="00513E81">
          <w:rPr>
            <w:rFonts w:hint="eastAsia"/>
          </w:rPr>
          <w:delText>計畫</w:delText>
        </w:r>
        <w:r w:rsidR="003F18E1" w:rsidDel="00513E81">
          <w:rPr>
            <w:rFonts w:hint="eastAsia"/>
          </w:rPr>
          <w:delText>目前</w:delText>
        </w:r>
        <w:r w:rsidR="001E0C52" w:rsidDel="00513E81">
          <w:rPr>
            <w:rFonts w:hint="eastAsia"/>
          </w:rPr>
          <w:delText>僅運用在規劃</w:delText>
        </w:r>
        <w:r w:rsidR="0056297B" w:rsidDel="00513E81">
          <w:rPr>
            <w:rFonts w:hint="eastAsia"/>
          </w:rPr>
          <w:delText>、</w:delText>
        </w:r>
        <w:r w:rsidR="001E0C52" w:rsidDel="00513E81">
          <w:rPr>
            <w:rFonts w:hint="eastAsia"/>
          </w:rPr>
          <w:delText>設計</w:delText>
        </w:r>
        <w:r w:rsidR="0056297B" w:rsidDel="00513E81">
          <w:rPr>
            <w:rFonts w:hint="eastAsia"/>
          </w:rPr>
          <w:delText>與</w:delText>
        </w:r>
        <w:r w:rsidR="001E0C52" w:rsidDel="00513E81">
          <w:rPr>
            <w:rFonts w:hint="eastAsia"/>
          </w:rPr>
          <w:delText>施工階段，鮮少用於營運養護</w:delText>
        </w:r>
        <w:r w:rsidR="00DD3376" w:rsidDel="00513E81">
          <w:rPr>
            <w:rFonts w:hint="eastAsia"/>
          </w:rPr>
          <w:delText>。</w:delText>
        </w:r>
        <w:r w:rsidR="00887A0D" w:rsidDel="00513E81">
          <w:rPr>
            <w:rFonts w:hint="eastAsia"/>
          </w:rPr>
          <w:delText>而</w:delText>
        </w:r>
        <w:r w:rsidR="003848E1" w:rsidDel="00513E81">
          <w:rPr>
            <w:rFonts w:hint="eastAsia"/>
          </w:rPr>
          <w:delText>本研究</w:delText>
        </w:r>
        <w:r w:rsidR="00887A0D" w:rsidDel="00513E81">
          <w:rPr>
            <w:rFonts w:hint="eastAsia"/>
          </w:rPr>
          <w:delText>嘗試</w:delText>
        </w:r>
        <w:r w:rsidR="00AD7A69" w:rsidDel="00513E81">
          <w:rPr>
            <w:rFonts w:hint="eastAsia"/>
          </w:rPr>
          <w:delText>將</w:delText>
        </w:r>
        <w:r w:rsidR="008275F7" w:rsidDel="00513E81">
          <w:delText>BIM</w:delText>
        </w:r>
        <w:r w:rsidR="00AD7A69" w:rsidDel="00513E81">
          <w:rPr>
            <w:rFonts w:hint="eastAsia"/>
          </w:rPr>
          <w:delText>技術運用於軌道</w:delText>
        </w:r>
        <w:r w:rsidR="00144166" w:rsidDel="00513E81">
          <w:rPr>
            <w:rFonts w:hint="eastAsia"/>
          </w:rPr>
          <w:delText>系統之上</w:delText>
        </w:r>
        <w:r w:rsidR="00DD3376" w:rsidDel="00513E81">
          <w:rPr>
            <w:rFonts w:hint="eastAsia"/>
          </w:rPr>
          <w:delText>，</w:delText>
        </w:r>
        <w:r w:rsidR="00AD7A69" w:rsidDel="00513E81">
          <w:rPr>
            <w:rFonts w:hint="eastAsia"/>
          </w:rPr>
          <w:delText>由於是要建置既有軌道系統的模</w:delText>
        </w:r>
        <w:r w:rsidR="00A76B6F" w:rsidDel="00513E81">
          <w:rPr>
            <w:rFonts w:hint="eastAsia"/>
          </w:rPr>
          <w:delText>型，</w:delText>
        </w:r>
        <w:r w:rsidR="004B15CA" w:rsidDel="00513E81">
          <w:rPr>
            <w:rFonts w:hint="eastAsia"/>
          </w:rPr>
          <w:delText>需</w:delText>
        </w:r>
        <w:r w:rsidR="00DF3A99" w:rsidDel="00513E81">
          <w:rPr>
            <w:rFonts w:hint="eastAsia"/>
          </w:rPr>
          <w:delText>取得既有建物</w:delText>
        </w:r>
        <w:r w:rsidR="007B45BA" w:rsidDel="00513E81">
          <w:rPr>
            <w:rFonts w:hint="eastAsia"/>
          </w:rPr>
          <w:delText>的</w:delText>
        </w:r>
        <w:r w:rsidR="009C110F" w:rsidDel="00513E81">
          <w:rPr>
            <w:rFonts w:hint="eastAsia"/>
          </w:rPr>
          <w:delText>實體尺寸或圖說</w:delText>
        </w:r>
        <w:r w:rsidR="00EB242E" w:rsidDel="00513E81">
          <w:rPr>
            <w:rFonts w:hint="eastAsia"/>
          </w:rPr>
          <w:delText>作為建模依據</w:delText>
        </w:r>
        <w:r w:rsidR="003A0EAB" w:rsidDel="00513E81">
          <w:rPr>
            <w:rFonts w:hint="eastAsia"/>
          </w:rPr>
          <w:delText>。建置模型所需之物件參數則參考</w:delText>
        </w:r>
        <w:r w:rsidR="00CF73FC" w:rsidDel="00513E81">
          <w:rPr>
            <w:rFonts w:hint="eastAsia"/>
          </w:rPr>
          <w:delText>設施管理應用</w:delText>
        </w:r>
        <w:r w:rsidR="00CF73FC" w:rsidDel="00513E81">
          <w:rPr>
            <w:rFonts w:hint="eastAsia"/>
          </w:rPr>
          <w:delText>BIM</w:delText>
        </w:r>
        <w:r w:rsidR="00CF73FC" w:rsidDel="00513E81">
          <w:rPr>
            <w:rFonts w:hint="eastAsia"/>
          </w:rPr>
          <w:delText>的</w:delText>
        </w:r>
        <w:r w:rsidR="003A0EAB" w:rsidDel="00513E81">
          <w:rPr>
            <w:rFonts w:hint="eastAsia"/>
          </w:rPr>
          <w:delText>研究</w:delText>
        </w:r>
        <w:r w:rsidR="00CF73FC" w:rsidDel="00513E81">
          <w:rPr>
            <w:rFonts w:hint="eastAsia"/>
          </w:rPr>
          <w:delText>。</w:delText>
        </w:r>
        <w:r w:rsidR="003A0EAB" w:rsidDel="00513E81">
          <w:rPr>
            <w:rFonts w:hint="eastAsia"/>
          </w:rPr>
          <w:delText>最終為達成智慧軌道之</w:delText>
        </w:r>
        <w:r w:rsidR="00E6201D" w:rsidDel="00513E81">
          <w:rPr>
            <w:rFonts w:hint="eastAsia"/>
          </w:rPr>
          <w:delText>運用</w:delText>
        </w:r>
        <w:r w:rsidR="00F12CD0" w:rsidDel="00513E81">
          <w:rPr>
            <w:rFonts w:hint="eastAsia"/>
          </w:rPr>
          <w:delText>目標</w:delText>
        </w:r>
        <w:r w:rsidR="00E6201D" w:rsidDel="00513E81">
          <w:rPr>
            <w:rFonts w:hint="eastAsia"/>
          </w:rPr>
          <w:delText>，</w:delText>
        </w:r>
        <w:r w:rsidR="00064FBD" w:rsidDel="00513E81">
          <w:rPr>
            <w:rFonts w:hint="eastAsia"/>
          </w:rPr>
          <w:delText>已有</w:delText>
        </w:r>
        <w:r w:rsidR="00151017" w:rsidDel="00513E81">
          <w:rPr>
            <w:rFonts w:hint="eastAsia"/>
          </w:rPr>
          <w:delText>將</w:delText>
        </w:r>
        <w:r w:rsidR="003A0EAB" w:rsidDel="00513E81">
          <w:rPr>
            <w:rFonts w:hint="eastAsia"/>
          </w:rPr>
          <w:delText>軌</w:delText>
        </w:r>
        <w:r w:rsidR="00B87321" w:rsidDel="00513E81">
          <w:rPr>
            <w:rFonts w:hint="eastAsia"/>
          </w:rPr>
          <w:delText>道</w:delText>
        </w:r>
        <w:r w:rsidR="00B57C4C" w:rsidDel="00513E81">
          <w:rPr>
            <w:rFonts w:hint="eastAsia"/>
          </w:rPr>
          <w:delText>之</w:delText>
        </w:r>
        <w:r w:rsidR="003A0EAB" w:rsidDel="00513E81">
          <w:rPr>
            <w:rFonts w:hint="eastAsia"/>
          </w:rPr>
          <w:delText>道岔系統</w:delText>
        </w:r>
        <w:r w:rsidR="00E6201D" w:rsidDel="00513E81">
          <w:rPr>
            <w:rFonts w:hint="eastAsia"/>
          </w:rPr>
          <w:delText>導入數位孿生技術，</w:delText>
        </w:r>
        <w:r w:rsidR="00013F08" w:rsidDel="00513E81">
          <w:rPr>
            <w:rFonts w:hint="eastAsia"/>
          </w:rPr>
          <w:delText>進行全生命週期的探討，</w:delText>
        </w:r>
        <w:r w:rsidR="00BA368B" w:rsidDel="00513E81">
          <w:rPr>
            <w:rFonts w:hint="eastAsia"/>
          </w:rPr>
          <w:delText>針對物件的</w:delText>
        </w:r>
        <w:r w:rsidR="002E5AF6" w:rsidDel="00513E81">
          <w:rPr>
            <w:rFonts w:hint="eastAsia"/>
          </w:rPr>
          <w:delText>資訊整合</w:delText>
        </w:r>
        <w:r w:rsidR="00BA368B" w:rsidDel="00513E81">
          <w:rPr>
            <w:rFonts w:hint="eastAsia"/>
          </w:rPr>
          <w:delText>、成本控管都帶來很好的運用與影響。</w:delText>
        </w:r>
        <w:bookmarkStart w:id="2385" w:name="_Toc103337170"/>
        <w:bookmarkStart w:id="2386" w:name="_Toc105773386"/>
        <w:bookmarkStart w:id="2387" w:name="_Toc106390711"/>
        <w:bookmarkStart w:id="2388" w:name="_Toc106814724"/>
        <w:bookmarkStart w:id="2389" w:name="_Toc106814964"/>
        <w:bookmarkStart w:id="2390" w:name="_Toc106974072"/>
        <w:bookmarkStart w:id="2391" w:name="_Toc106993633"/>
        <w:bookmarkStart w:id="2392" w:name="_Toc106993875"/>
        <w:bookmarkStart w:id="2393" w:name="_Toc107003368"/>
        <w:bookmarkStart w:id="2394" w:name="_Toc107003610"/>
        <w:bookmarkStart w:id="2395" w:name="_Toc107003850"/>
        <w:bookmarkStart w:id="2396" w:name="_Toc107005614"/>
        <w:bookmarkStart w:id="2397" w:name="_Toc107005854"/>
        <w:bookmarkEnd w:id="2385"/>
        <w:bookmarkEnd w:id="2386"/>
        <w:bookmarkEnd w:id="2387"/>
        <w:bookmarkEnd w:id="2388"/>
        <w:bookmarkEnd w:id="2389"/>
        <w:bookmarkEnd w:id="2390"/>
        <w:bookmarkEnd w:id="2391"/>
        <w:bookmarkEnd w:id="2392"/>
        <w:bookmarkEnd w:id="2393"/>
        <w:bookmarkEnd w:id="2394"/>
        <w:bookmarkEnd w:id="2395"/>
        <w:bookmarkEnd w:id="2396"/>
        <w:bookmarkEnd w:id="2397"/>
      </w:del>
    </w:p>
    <w:p w14:paraId="7FF460AA" w14:textId="093AB555" w:rsidR="00D31713" w:rsidDel="00513E81" w:rsidRDefault="0001796F">
      <w:pPr>
        <w:pStyle w:val="1"/>
        <w:spacing w:after="360"/>
        <w:rPr>
          <w:del w:id="2398" w:author="張寶騌 CHANG,PAO-TSUNG" w:date="2022-04-29T16:17:00Z"/>
        </w:rPr>
        <w:pPrChange w:id="2399" w:author="張寶騌 CHANG,PAO-TSUNG" w:date="2022-04-29T16:17:00Z">
          <w:pPr>
            <w:ind w:left="480" w:firstLine="480"/>
            <w:jc w:val="both"/>
          </w:pPr>
        </w:pPrChange>
      </w:pPr>
      <w:del w:id="2400" w:author="張寶騌 CHANG,PAO-TSUNG" w:date="2022-04-29T16:17:00Z">
        <w:r w:rsidDel="00513E81">
          <w:rPr>
            <w:rFonts w:hint="eastAsia"/>
          </w:rPr>
          <w:delText>綜合文獻回顧的結果，</w:delText>
        </w:r>
        <w:r w:rsidR="00E45C9E" w:rsidDel="00513E81">
          <w:rPr>
            <w:rFonts w:hint="eastAsia"/>
          </w:rPr>
          <w:delText>本研究</w:delText>
        </w:r>
        <w:r w:rsidR="00F94714" w:rsidDel="00513E81">
          <w:rPr>
            <w:rFonts w:hint="eastAsia"/>
          </w:rPr>
          <w:delText>將</w:delText>
        </w:r>
        <w:r w:rsidR="00E97EEB" w:rsidDel="00513E81">
          <w:delText>BIM</w:delText>
        </w:r>
        <w:r w:rsidR="00E97EEB" w:rsidDel="00513E81">
          <w:rPr>
            <w:rFonts w:hint="eastAsia"/>
          </w:rPr>
          <w:delText>技術導入</w:delText>
        </w:r>
        <w:r w:rsidR="003C51D9" w:rsidDel="00513E81">
          <w:rPr>
            <w:rFonts w:hint="eastAsia"/>
          </w:rPr>
          <w:delText>目前應用</w:delText>
        </w:r>
        <w:r w:rsidR="004355FE" w:rsidDel="00513E81">
          <w:rPr>
            <w:rFonts w:hint="eastAsia"/>
          </w:rPr>
          <w:delText>領域</w:delText>
        </w:r>
        <w:r w:rsidR="003C51D9" w:rsidDel="00513E81">
          <w:rPr>
            <w:rFonts w:hint="eastAsia"/>
          </w:rPr>
          <w:delText>較少的</w:delText>
        </w:r>
        <w:r w:rsidR="00874D5A" w:rsidDel="00513E81">
          <w:rPr>
            <w:rFonts w:hint="eastAsia"/>
          </w:rPr>
          <w:delText>維修</w:delText>
        </w:r>
        <w:r w:rsidR="001E6DD4" w:rsidDel="00513E81">
          <w:rPr>
            <w:rFonts w:hint="eastAsia"/>
          </w:rPr>
          <w:delText>養</w:delText>
        </w:r>
        <w:r w:rsidR="00E97EEB" w:rsidDel="00513E81">
          <w:rPr>
            <w:rFonts w:hint="eastAsia"/>
          </w:rPr>
          <w:delText>護階段，</w:delText>
        </w:r>
        <w:r w:rsidR="00B942D3" w:rsidDel="00513E81">
          <w:rPr>
            <w:rFonts w:hint="eastAsia"/>
          </w:rPr>
          <w:delText>建立既有存在軌道</w:delText>
        </w:r>
        <w:r w:rsidR="004355FE" w:rsidDel="00513E81">
          <w:rPr>
            <w:rFonts w:hint="eastAsia"/>
          </w:rPr>
          <w:delText>系統之</w:delText>
        </w:r>
        <w:r w:rsidR="00A7536B" w:rsidDel="00513E81">
          <w:rPr>
            <w:rFonts w:hint="eastAsia"/>
          </w:rPr>
          <w:delText>數位</w:delText>
        </w:r>
        <w:r w:rsidR="00B942D3" w:rsidDel="00513E81">
          <w:rPr>
            <w:rFonts w:hint="eastAsia"/>
          </w:rPr>
          <w:delText>模型</w:delText>
        </w:r>
        <w:r w:rsidDel="00513E81">
          <w:rPr>
            <w:rFonts w:hint="eastAsia"/>
          </w:rPr>
          <w:delText>，</w:delText>
        </w:r>
        <w:r w:rsidR="007C1750" w:rsidDel="00513E81">
          <w:rPr>
            <w:rFonts w:hint="eastAsia"/>
          </w:rPr>
          <w:delText>將設施管理的物件資訊</w:delText>
        </w:r>
        <w:r w:rsidR="00991F6D" w:rsidDel="00513E81">
          <w:rPr>
            <w:rFonts w:hint="eastAsia"/>
          </w:rPr>
          <w:delText>設計</w:delText>
        </w:r>
        <w:r w:rsidR="007C1750" w:rsidDel="00513E81">
          <w:rPr>
            <w:rFonts w:hint="eastAsia"/>
          </w:rPr>
          <w:delText>導入軌道</w:delText>
        </w:r>
        <w:r w:rsidR="00FD3366" w:rsidDel="00513E81">
          <w:rPr>
            <w:rFonts w:hint="eastAsia"/>
          </w:rPr>
          <w:delText>系統</w:delText>
        </w:r>
        <w:r w:rsidR="007C1750" w:rsidDel="00513E81">
          <w:rPr>
            <w:rFonts w:hint="eastAsia"/>
          </w:rPr>
          <w:delText>中</w:delText>
        </w:r>
        <w:r w:rsidR="00FD3366" w:rsidDel="00513E81">
          <w:rPr>
            <w:rFonts w:hint="eastAsia"/>
          </w:rPr>
          <w:delText>，</w:delText>
        </w:r>
        <w:r w:rsidR="007C1750" w:rsidDel="00513E81">
          <w:rPr>
            <w:rFonts w:hint="eastAsia"/>
          </w:rPr>
          <w:delText>並根據軌道的特性發展成適合軌道物件的資訊呈現方式，</w:delText>
        </w:r>
        <w:r w:rsidR="00EB32E6" w:rsidDel="00513E81">
          <w:rPr>
            <w:rFonts w:hint="eastAsia"/>
          </w:rPr>
          <w:delText>最後</w:delText>
        </w:r>
        <w:r w:rsidR="007C1750" w:rsidDel="00513E81">
          <w:rPr>
            <w:rFonts w:hint="eastAsia"/>
          </w:rPr>
          <w:delText>透過串接</w:delText>
        </w:r>
        <w:r w:rsidR="005339B0" w:rsidDel="00513E81">
          <w:rPr>
            <w:rFonts w:hint="eastAsia"/>
          </w:rPr>
          <w:delText>養護管理</w:delText>
        </w:r>
        <w:r w:rsidR="007C1750" w:rsidDel="00513E81">
          <w:rPr>
            <w:rFonts w:hint="eastAsia"/>
          </w:rPr>
          <w:delText>資</w:delText>
        </w:r>
        <w:r w:rsidR="004355FE" w:rsidDel="00513E81">
          <w:rPr>
            <w:rFonts w:hint="eastAsia"/>
          </w:rPr>
          <w:delText>訊</w:delText>
        </w:r>
        <w:r w:rsidR="007C1750" w:rsidDel="00513E81">
          <w:rPr>
            <w:rFonts w:hint="eastAsia"/>
          </w:rPr>
          <w:delText>系統</w:delText>
        </w:r>
        <w:r w:rsidR="00076272" w:rsidDel="00513E81">
          <w:rPr>
            <w:rFonts w:hint="eastAsia"/>
          </w:rPr>
          <w:delText>，初步</w:delText>
        </w:r>
        <w:r w:rsidR="009B2BD4" w:rsidDel="00513E81">
          <w:rPr>
            <w:rFonts w:hint="eastAsia"/>
          </w:rPr>
          <w:delText>建立一套</w:delText>
        </w:r>
        <w:r w:rsidR="007C1750" w:rsidDel="00513E81">
          <w:rPr>
            <w:rFonts w:hint="eastAsia"/>
          </w:rPr>
          <w:delText>運用</w:delText>
        </w:r>
        <w:r w:rsidR="00D0229C" w:rsidDel="00513E81">
          <w:rPr>
            <w:rFonts w:hint="eastAsia"/>
          </w:rPr>
          <w:delText>BIM</w:delText>
        </w:r>
        <w:r w:rsidR="00D0229C" w:rsidDel="00513E81">
          <w:rPr>
            <w:rFonts w:hint="eastAsia"/>
          </w:rPr>
          <w:delText>技術</w:delText>
        </w:r>
        <w:r w:rsidR="009B2BD4" w:rsidDel="00513E81">
          <w:rPr>
            <w:rFonts w:hint="eastAsia"/>
          </w:rPr>
          <w:delText>的</w:delText>
        </w:r>
        <w:r w:rsidR="00D6063B" w:rsidDel="00513E81">
          <w:rPr>
            <w:rFonts w:hint="eastAsia"/>
          </w:rPr>
          <w:delText>軌道養護</w:delText>
        </w:r>
        <w:r w:rsidR="009B2BD4" w:rsidDel="00513E81">
          <w:rPr>
            <w:rFonts w:hint="eastAsia"/>
          </w:rPr>
          <w:delText>流程</w:delText>
        </w:r>
        <w:r w:rsidR="007C1750" w:rsidDel="00513E81">
          <w:rPr>
            <w:rFonts w:hint="eastAsia"/>
          </w:rPr>
          <w:delText>，</w:delText>
        </w:r>
        <w:r w:rsidR="000658D1" w:rsidDel="00513E81">
          <w:rPr>
            <w:rFonts w:hint="eastAsia"/>
          </w:rPr>
          <w:delText>以期獲得運用</w:delText>
        </w:r>
        <w:r w:rsidR="000658D1" w:rsidDel="00513E81">
          <w:rPr>
            <w:rFonts w:hint="eastAsia"/>
          </w:rPr>
          <w:delText>BIM</w:delText>
        </w:r>
        <w:r w:rsidR="000658D1" w:rsidDel="00513E81">
          <w:rPr>
            <w:rFonts w:hint="eastAsia"/>
          </w:rPr>
          <w:delText>所帶來的益處並</w:delText>
        </w:r>
        <w:r w:rsidR="007C1750" w:rsidDel="00513E81">
          <w:rPr>
            <w:rFonts w:hint="eastAsia"/>
          </w:rPr>
          <w:delText>達成智慧軌道</w:delText>
        </w:r>
        <w:r w:rsidR="008300D8" w:rsidDel="00513E81">
          <w:rPr>
            <w:rFonts w:hint="eastAsia"/>
          </w:rPr>
          <w:delText>之</w:delText>
        </w:r>
        <w:r w:rsidR="007C1750" w:rsidDel="00513E81">
          <w:rPr>
            <w:rFonts w:hint="eastAsia"/>
          </w:rPr>
          <w:delText>目標</w:delText>
        </w:r>
        <w:r w:rsidR="00D6063B" w:rsidDel="00513E81">
          <w:rPr>
            <w:rFonts w:hint="eastAsia"/>
          </w:rPr>
          <w:delText>。</w:delText>
        </w:r>
        <w:bookmarkStart w:id="2401" w:name="_Toc103337171"/>
        <w:bookmarkStart w:id="2402" w:name="_Toc105773387"/>
        <w:bookmarkStart w:id="2403" w:name="_Toc106390712"/>
        <w:bookmarkStart w:id="2404" w:name="_Toc106814725"/>
        <w:bookmarkStart w:id="2405" w:name="_Toc106814965"/>
        <w:bookmarkStart w:id="2406" w:name="_Toc106974073"/>
        <w:bookmarkStart w:id="2407" w:name="_Toc106993634"/>
        <w:bookmarkStart w:id="2408" w:name="_Toc106993876"/>
        <w:bookmarkStart w:id="2409" w:name="_Toc107003369"/>
        <w:bookmarkStart w:id="2410" w:name="_Toc107003611"/>
        <w:bookmarkStart w:id="2411" w:name="_Toc107003851"/>
        <w:bookmarkStart w:id="2412" w:name="_Toc107005615"/>
        <w:bookmarkStart w:id="2413" w:name="_Toc107005855"/>
        <w:bookmarkEnd w:id="2401"/>
        <w:bookmarkEnd w:id="2402"/>
        <w:bookmarkEnd w:id="2403"/>
        <w:bookmarkEnd w:id="2404"/>
        <w:bookmarkEnd w:id="2405"/>
        <w:bookmarkEnd w:id="2406"/>
        <w:bookmarkEnd w:id="2407"/>
        <w:bookmarkEnd w:id="2408"/>
        <w:bookmarkEnd w:id="2409"/>
        <w:bookmarkEnd w:id="2410"/>
        <w:bookmarkEnd w:id="2411"/>
        <w:bookmarkEnd w:id="2412"/>
        <w:bookmarkEnd w:id="2413"/>
      </w:del>
    </w:p>
    <w:p w14:paraId="5D2D4A39" w14:textId="1CB6AD8D" w:rsidR="002F0A65" w:rsidRDefault="00215D30">
      <w:pPr>
        <w:pStyle w:val="1"/>
        <w:spacing w:after="360"/>
      </w:pPr>
      <w:bookmarkStart w:id="2414" w:name="_Hlk106387929"/>
      <w:del w:id="2415" w:author="張寶騌 CHANG,PAO-TSUNG" w:date="2022-04-29T16:17:00Z">
        <w:r w:rsidDel="00513E81">
          <w:br w:type="page"/>
        </w:r>
      </w:del>
      <w:r w:rsidR="00CD54B3">
        <w:rPr>
          <w:rFonts w:hint="eastAsia"/>
        </w:rPr>
        <w:t xml:space="preserve">　</w:t>
      </w:r>
      <w:r w:rsidR="003A7083">
        <w:rPr>
          <w:rFonts w:hint="eastAsia"/>
        </w:rPr>
        <w:t>A</w:t>
      </w:r>
      <w:r w:rsidR="003A7083">
        <w:t>rduino</w:t>
      </w:r>
      <w:del w:id="2416" w:author="張寶騌 CHANG,PAO-TSUNG" w:date="2022-04-07T16:51:00Z">
        <w:r w:rsidR="00BE64D8" w:rsidDel="00785446">
          <w:rPr>
            <w:rFonts w:hint="eastAsia"/>
          </w:rPr>
          <w:delText>模型建置</w:delText>
        </w:r>
      </w:del>
      <w:bookmarkStart w:id="2417" w:name="_Toc107005856"/>
      <w:ins w:id="2418" w:author="張寶騌 CHANG,PAO-TSUNG" w:date="2022-04-07T16:52:00Z">
        <w:r w:rsidR="00785446">
          <w:rPr>
            <w:rFonts w:hint="eastAsia"/>
          </w:rPr>
          <w:t>監</w:t>
        </w:r>
      </w:ins>
      <w:ins w:id="2419" w:author="張寶騌 CHANG,PAO-TSUNG" w:date="2022-04-07T16:51:00Z">
        <w:r w:rsidR="00785446" w:rsidRPr="00785446">
          <w:rPr>
            <w:rFonts w:hint="eastAsia"/>
          </w:rPr>
          <w:t>測模組建置</w:t>
        </w:r>
      </w:ins>
      <w:bookmarkEnd w:id="2417"/>
    </w:p>
    <w:bookmarkEnd w:id="2414"/>
    <w:p w14:paraId="1CBDBEDA" w14:textId="37918FB2" w:rsidR="00244C07" w:rsidRDefault="008935ED" w:rsidP="005B6A5F">
      <w:pPr>
        <w:ind w:leftChars="0" w:left="0" w:firstLine="480"/>
        <w:jc w:val="both"/>
        <w:rPr>
          <w:ins w:id="2420" w:author="張寶騌 CHANG,PAO-TSUNG" w:date="2022-04-07T17:12:00Z"/>
        </w:rPr>
      </w:pPr>
      <w:ins w:id="2421" w:author="張寶騌 CHANG,PAO-TSUNG" w:date="2022-04-07T16:54:00Z">
        <w:r>
          <w:rPr>
            <w:rFonts w:hint="eastAsia"/>
          </w:rPr>
          <w:t>根據文獻回顧</w:t>
        </w:r>
        <w:proofErr w:type="gramStart"/>
        <w:r>
          <w:rPr>
            <w:rFonts w:hint="eastAsia"/>
          </w:rPr>
          <w:t>了解物聯網</w:t>
        </w:r>
      </w:ins>
      <w:proofErr w:type="gramEnd"/>
      <w:ins w:id="2422" w:author="張寶騌 CHANG,PAO-TSUNG" w:date="2022-04-07T16:55:00Z">
        <w:r>
          <w:rPr>
            <w:rFonts w:hint="eastAsia"/>
          </w:rPr>
          <w:t>之概念</w:t>
        </w:r>
      </w:ins>
      <w:ins w:id="2423" w:author="張寶騌 CHANG,PAO-TSUNG" w:date="2022-04-07T16:58:00Z">
        <w:r w:rsidR="00CB5E34">
          <w:rPr>
            <w:rFonts w:hint="eastAsia"/>
          </w:rPr>
          <w:t>，以</w:t>
        </w:r>
      </w:ins>
      <w:ins w:id="2424" w:author="張寶騌 CHANG,PAO-TSUNG" w:date="2022-04-07T16:55:00Z">
        <w:r>
          <w:rPr>
            <w:rFonts w:hint="eastAsia"/>
          </w:rPr>
          <w:t>及近年來如何將</w:t>
        </w:r>
      </w:ins>
      <w:ins w:id="2425" w:author="張寶騌 CHANG,PAO-TSUNG" w:date="2022-04-07T16:59:00Z">
        <w:r w:rsidR="00CB5E34">
          <w:rPr>
            <w:rFonts w:hint="eastAsia"/>
          </w:rPr>
          <w:t>無線傳輸技術</w:t>
        </w:r>
      </w:ins>
      <w:ins w:id="2426" w:author="張寶騌 CHANG,PAO-TSUNG" w:date="2022-04-07T16:55:00Z">
        <w:r>
          <w:rPr>
            <w:rFonts w:hint="eastAsia"/>
          </w:rPr>
          <w:t>應用於土建</w:t>
        </w:r>
      </w:ins>
      <w:ins w:id="2427" w:author="張寶騌 CHANG,PAO-TSUNG" w:date="2022-04-07T16:59:00Z">
        <w:r w:rsidR="00CB5E34">
          <w:rPr>
            <w:rFonts w:hint="eastAsia"/>
          </w:rPr>
          <w:t>設施的監測案例後，</w:t>
        </w:r>
      </w:ins>
      <w:ins w:id="2428" w:author="張寶騌 CHANG,PAO-TSUNG" w:date="2022-04-07T17:00:00Z">
        <w:r w:rsidR="00CB5E34">
          <w:rPr>
            <w:rFonts w:hint="eastAsia"/>
          </w:rPr>
          <w:t>本研究首先要建立相關監測模組，</w:t>
        </w:r>
      </w:ins>
      <w:ins w:id="2429" w:author="張寶騌 CHANG,PAO-TSUNG" w:date="2022-04-07T17:01:00Z">
        <w:r w:rsidR="00CB5E34">
          <w:rPr>
            <w:rFonts w:hint="eastAsia"/>
          </w:rPr>
          <w:t>主要針對</w:t>
        </w:r>
      </w:ins>
      <w:ins w:id="2430" w:author="張寶騌 CHANG,PAO-TSUNG" w:date="2022-06-21T22:02:00Z">
        <w:r w:rsidR="004E62F1">
          <w:rPr>
            <w:rFonts w:hint="eastAsia"/>
          </w:rPr>
          <w:t>道碴</w:t>
        </w:r>
      </w:ins>
      <w:ins w:id="2431" w:author="張寶騌 CHANG,PAO-TSUNG" w:date="2022-04-07T17:01:00Z">
        <w:r w:rsidR="00CB5E34">
          <w:rPr>
            <w:rFonts w:hint="eastAsia"/>
          </w:rPr>
          <w:t>軌道之</w:t>
        </w:r>
      </w:ins>
      <w:ins w:id="2432" w:author="張寶騌 CHANG,PAO-TSUNG" w:date="2022-06-21T22:29:00Z">
        <w:r w:rsidR="00F149B8">
          <w:rPr>
            <w:rFonts w:hint="eastAsia"/>
          </w:rPr>
          <w:t>振動加速度</w:t>
        </w:r>
      </w:ins>
      <w:ins w:id="2433" w:author="張寶騌 CHANG,PAO-TSUNG" w:date="2022-06-21T22:30:00Z">
        <w:r w:rsidR="00F149B8">
          <w:rPr>
            <w:rFonts w:hint="eastAsia"/>
          </w:rPr>
          <w:t>、</w:t>
        </w:r>
      </w:ins>
      <w:ins w:id="2434" w:author="張寶騌 CHANG,PAO-TSUNG" w:date="2022-06-21T22:02:00Z">
        <w:r w:rsidR="004E62F1">
          <w:rPr>
            <w:rFonts w:hint="eastAsia"/>
          </w:rPr>
          <w:t>動態橫向阻力</w:t>
        </w:r>
      </w:ins>
      <w:ins w:id="2435" w:author="張寶騌 CHANG,PAO-TSUNG" w:date="2022-06-21T22:03:00Z">
        <w:r w:rsidR="004E62F1">
          <w:rPr>
            <w:rFonts w:hint="eastAsia"/>
          </w:rPr>
          <w:t>及</w:t>
        </w:r>
      </w:ins>
      <w:ins w:id="2436" w:author="張寶騌 CHANG,PAO-TSUNG" w:date="2022-04-07T17:01:00Z">
        <w:r w:rsidR="00CB5E34">
          <w:rPr>
            <w:rFonts w:hint="eastAsia"/>
          </w:rPr>
          <w:t>鋼軌</w:t>
        </w:r>
      </w:ins>
      <w:ins w:id="2437" w:author="張寶騌 CHANG,PAO-TSUNG" w:date="2022-05-07T16:54:00Z">
        <w:r w:rsidR="006E3CF5">
          <w:rPr>
            <w:rFonts w:hint="eastAsia"/>
          </w:rPr>
          <w:t>應變</w:t>
        </w:r>
      </w:ins>
      <w:ins w:id="2438" w:author="張寶騌 CHANG,PAO-TSUNG" w:date="2022-04-07T17:01:00Z">
        <w:r w:rsidR="00CB5E34">
          <w:rPr>
            <w:rFonts w:hint="eastAsia"/>
          </w:rPr>
          <w:t>量等</w:t>
        </w:r>
      </w:ins>
      <w:ins w:id="2439" w:author="張寶騌 CHANG,PAO-TSUNG" w:date="2022-06-21T22:03:00Z">
        <w:r w:rsidR="004E62F1">
          <w:rPr>
            <w:rFonts w:hint="eastAsia"/>
          </w:rPr>
          <w:t>狀態</w:t>
        </w:r>
      </w:ins>
      <w:ins w:id="2440" w:author="張寶騌 CHANG,PAO-TSUNG" w:date="2022-04-07T17:02:00Z">
        <w:r w:rsidR="00CB5E34">
          <w:rPr>
            <w:rFonts w:hint="eastAsia"/>
          </w:rPr>
          <w:t>進行量測。</w:t>
        </w:r>
      </w:ins>
      <w:ins w:id="2441" w:author="張寶騌 CHANG,PAO-TSUNG" w:date="2022-05-07T16:55:00Z">
        <w:r w:rsidR="006E3CF5">
          <w:rPr>
            <w:rFonts w:hint="eastAsia"/>
          </w:rPr>
          <w:t>本章節將依序說明</w:t>
        </w:r>
      </w:ins>
      <w:ins w:id="2442" w:author="張寶騌 CHANG,PAO-TSUNG" w:date="2022-05-07T16:56:00Z">
        <w:r w:rsidR="006E3CF5">
          <w:rPr>
            <w:rFonts w:hint="eastAsia"/>
          </w:rPr>
          <w:t>開發</w:t>
        </w:r>
      </w:ins>
      <w:ins w:id="2443" w:author="張寶騌 CHANG,PAO-TSUNG" w:date="2022-05-07T16:55:00Z">
        <w:r w:rsidR="006E3CF5">
          <w:rPr>
            <w:rFonts w:hint="eastAsia"/>
          </w:rPr>
          <w:t>監測模組</w:t>
        </w:r>
      </w:ins>
      <w:ins w:id="2444" w:author="張寶騌 CHANG,PAO-TSUNG" w:date="2022-05-07T16:56:00Z">
        <w:r w:rsidR="006E3CF5">
          <w:rPr>
            <w:rFonts w:hint="eastAsia"/>
          </w:rPr>
          <w:t>所使用的工具、</w:t>
        </w:r>
      </w:ins>
      <w:r w:rsidR="00DC7A24">
        <w:rPr>
          <w:rFonts w:hint="eastAsia"/>
        </w:rPr>
        <w:t>整合製作監測模組、安裝</w:t>
      </w:r>
      <w:ins w:id="2445" w:author="張寶騌 CHANG,PAO-TSUNG" w:date="2022-05-07T16:56:00Z">
        <w:r w:rsidR="00167FA9">
          <w:rPr>
            <w:rFonts w:hint="eastAsia"/>
          </w:rPr>
          <w:t>流程</w:t>
        </w:r>
      </w:ins>
      <w:r w:rsidR="00DC7A24">
        <w:rPr>
          <w:rFonts w:hint="eastAsia"/>
        </w:rPr>
        <w:t>、測試無線通訊模組</w:t>
      </w:r>
      <w:ins w:id="2446" w:author="張寶騌 CHANG,PAO-TSUNG" w:date="2022-05-07T16:57:00Z">
        <w:r w:rsidR="00167FA9">
          <w:rPr>
            <w:rFonts w:hint="eastAsia"/>
          </w:rPr>
          <w:t>及初步彙</w:t>
        </w:r>
        <w:proofErr w:type="gramStart"/>
        <w:r w:rsidR="00167FA9">
          <w:rPr>
            <w:rFonts w:hint="eastAsia"/>
          </w:rPr>
          <w:t>整</w:t>
        </w:r>
      </w:ins>
      <w:ins w:id="2447" w:author="張寶騌 CHANG,PAO-TSUNG" w:date="2022-06-21T22:03:00Z">
        <w:r w:rsidR="004E62F1">
          <w:rPr>
            <w:rFonts w:hint="eastAsia"/>
          </w:rPr>
          <w:t>收測</w:t>
        </w:r>
        <w:proofErr w:type="gramEnd"/>
        <w:r w:rsidR="004E62F1">
          <w:rPr>
            <w:rFonts w:hint="eastAsia"/>
          </w:rPr>
          <w:t>數據</w:t>
        </w:r>
      </w:ins>
      <w:ins w:id="2448" w:author="張寶騌 CHANG,PAO-TSUNG" w:date="2022-05-07T16:57:00Z">
        <w:r w:rsidR="00167FA9">
          <w:rPr>
            <w:rFonts w:hint="eastAsia"/>
          </w:rPr>
          <w:t>。</w:t>
        </w:r>
      </w:ins>
    </w:p>
    <w:p w14:paraId="16E39D7E" w14:textId="77777777" w:rsidR="008935ED" w:rsidRDefault="008935ED" w:rsidP="005B6A5F">
      <w:pPr>
        <w:ind w:leftChars="0" w:left="0" w:firstLine="480"/>
        <w:jc w:val="both"/>
        <w:rPr>
          <w:ins w:id="2449" w:author="張寶騌 CHANG,PAO-TSUNG" w:date="2022-04-07T16:54:00Z"/>
        </w:rPr>
      </w:pPr>
    </w:p>
    <w:p w14:paraId="2D855F46" w14:textId="1F54361A" w:rsidR="00963B54" w:rsidRPr="00963B54" w:rsidDel="00633EF9" w:rsidRDefault="00607171" w:rsidP="005B6A5F">
      <w:pPr>
        <w:ind w:leftChars="0" w:left="0" w:firstLine="480"/>
        <w:jc w:val="both"/>
        <w:rPr>
          <w:del w:id="2450" w:author="張寶騌 CHANG,PAO-TSUNG" w:date="2022-04-07T17:14:00Z"/>
        </w:rPr>
      </w:pPr>
      <w:del w:id="2451" w:author="張寶騌 CHANG,PAO-TSUNG" w:date="2022-04-07T17:14:00Z">
        <w:r w:rsidDel="00633EF9">
          <w:rPr>
            <w:rFonts w:hint="eastAsia"/>
          </w:rPr>
          <w:delText>根據文獻回顧</w:delText>
        </w:r>
        <w:r w:rsidR="00D66E3B" w:rsidDel="00633EF9">
          <w:rPr>
            <w:rFonts w:hint="eastAsia"/>
          </w:rPr>
          <w:delText>了解</w:delText>
        </w:r>
        <w:r w:rsidR="00E9298C" w:rsidDel="00633EF9">
          <w:rPr>
            <w:rFonts w:hint="eastAsia"/>
          </w:rPr>
          <w:delText>軌道</w:delText>
        </w:r>
        <w:r w:rsidR="00E9298C" w:rsidDel="00633EF9">
          <w:delText>BIM</w:delText>
        </w:r>
        <w:r w:rsidDel="00633EF9">
          <w:rPr>
            <w:rFonts w:hint="eastAsia"/>
          </w:rPr>
          <w:delText>的相關</w:delText>
        </w:r>
        <w:r w:rsidR="00E9298C" w:rsidDel="00633EF9">
          <w:rPr>
            <w:rFonts w:hint="eastAsia"/>
          </w:rPr>
          <w:delText>研究與未來發展方向</w:delText>
        </w:r>
        <w:r w:rsidR="00D94322" w:rsidDel="00633EF9">
          <w:rPr>
            <w:rFonts w:hint="eastAsia"/>
          </w:rPr>
          <w:delText>後</w:delText>
        </w:r>
        <w:r w:rsidDel="00633EF9">
          <w:rPr>
            <w:rFonts w:hint="eastAsia"/>
          </w:rPr>
          <w:delText>，</w:delText>
        </w:r>
        <w:r w:rsidR="00E9298C" w:rsidDel="00633EF9">
          <w:rPr>
            <w:rFonts w:hint="eastAsia"/>
          </w:rPr>
          <w:delText>首先要</w:delText>
        </w:r>
        <w:r w:rsidR="003C10DA" w:rsidDel="00633EF9">
          <w:rPr>
            <w:rFonts w:hint="eastAsia"/>
          </w:rPr>
          <w:delText>進行</w:delText>
        </w:r>
        <w:r w:rsidR="00E9298C" w:rsidDel="00633EF9">
          <w:rPr>
            <w:rFonts w:hint="eastAsia"/>
          </w:rPr>
          <w:delText>軌道模型</w:delText>
        </w:r>
        <w:r w:rsidR="003C10DA" w:rsidDel="00633EF9">
          <w:rPr>
            <w:rFonts w:hint="eastAsia"/>
          </w:rPr>
          <w:delText>的建置</w:delText>
        </w:r>
        <w:r w:rsidR="00E9298C" w:rsidDel="00633EF9">
          <w:rPr>
            <w:rFonts w:hint="eastAsia"/>
          </w:rPr>
          <w:delText>，以便</w:delText>
        </w:r>
        <w:r w:rsidR="001C7C58" w:rsidDel="00633EF9">
          <w:rPr>
            <w:rFonts w:hint="eastAsia"/>
          </w:rPr>
          <w:delText>進行</w:delText>
        </w:r>
        <w:r w:rsidR="00E9298C" w:rsidDel="00633EF9">
          <w:rPr>
            <w:rFonts w:hint="eastAsia"/>
          </w:rPr>
          <w:delText>後續的分析與</w:delText>
        </w:r>
        <w:r w:rsidR="003C10DA" w:rsidDel="00633EF9">
          <w:rPr>
            <w:rFonts w:hint="eastAsia"/>
          </w:rPr>
          <w:delText>養護</w:delText>
        </w:r>
        <w:r w:rsidR="00E9298C" w:rsidDel="00633EF9">
          <w:rPr>
            <w:rFonts w:hint="eastAsia"/>
          </w:rPr>
          <w:delText>應用的探討。</w:delText>
        </w:r>
        <w:r w:rsidR="003C10DA" w:rsidDel="00633EF9">
          <w:rPr>
            <w:rFonts w:hint="eastAsia"/>
          </w:rPr>
          <w:delText>在此</w:delText>
        </w:r>
        <w:r w:rsidR="000E376A" w:rsidDel="00633EF9">
          <w:rPr>
            <w:rFonts w:hint="eastAsia"/>
          </w:rPr>
          <w:delText>將</w:delText>
        </w:r>
        <w:r w:rsidR="00335892" w:rsidDel="00633EF9">
          <w:rPr>
            <w:rFonts w:hint="eastAsia"/>
          </w:rPr>
          <w:delText>介紹</w:delText>
        </w:r>
        <w:r w:rsidR="00354F6D" w:rsidDel="00633EF9">
          <w:rPr>
            <w:rFonts w:hint="eastAsia"/>
          </w:rPr>
          <w:delText>主要</w:delText>
        </w:r>
        <w:r w:rsidR="00335892" w:rsidDel="00633EF9">
          <w:rPr>
            <w:rFonts w:hint="eastAsia"/>
          </w:rPr>
          <w:delText>使用</w:delText>
        </w:r>
        <w:r w:rsidR="00354F6D" w:rsidDel="00633EF9">
          <w:rPr>
            <w:rFonts w:hint="eastAsia"/>
          </w:rPr>
          <w:delText>的兩個</w:delText>
        </w:r>
        <w:r w:rsidR="00142270" w:rsidDel="00633EF9">
          <w:rPr>
            <w:rFonts w:hint="eastAsia"/>
          </w:rPr>
          <w:delText>建模</w:delText>
        </w:r>
        <w:r w:rsidR="00335892" w:rsidDel="00633EF9">
          <w:rPr>
            <w:rFonts w:hint="eastAsia"/>
          </w:rPr>
          <w:delText>軟體</w:delText>
        </w:r>
        <w:r w:rsidR="004974D0" w:rsidDel="00633EF9">
          <w:rPr>
            <w:rFonts w:hint="eastAsia"/>
          </w:rPr>
          <w:delText>：</w:delText>
        </w:r>
        <w:r w:rsidR="00142270" w:rsidRPr="00142270" w:rsidDel="00633EF9">
          <w:delText>Autodesk Revit</w:delText>
        </w:r>
        <w:r w:rsidR="00142270" w:rsidDel="00633EF9">
          <w:rPr>
            <w:rFonts w:hint="eastAsia"/>
          </w:rPr>
          <w:delText>及</w:delText>
        </w:r>
        <w:r w:rsidR="00142270" w:rsidDel="00633EF9">
          <w:delText>Dynamo</w:delText>
        </w:r>
        <w:r w:rsidR="00142270" w:rsidDel="00633EF9">
          <w:rPr>
            <w:rFonts w:hint="eastAsia"/>
          </w:rPr>
          <w:delText>，並</w:delText>
        </w:r>
        <w:r w:rsidR="000E376A" w:rsidDel="00633EF9">
          <w:rPr>
            <w:rFonts w:hint="eastAsia"/>
          </w:rPr>
          <w:delText>說明選擇的原因，接著</w:delText>
        </w:r>
        <w:r w:rsidR="00963B54" w:rsidDel="00633EF9">
          <w:rPr>
            <w:rFonts w:hint="eastAsia"/>
          </w:rPr>
          <w:delText>描述</w:delText>
        </w:r>
        <w:r w:rsidR="008030FE" w:rsidDel="00633EF9">
          <w:rPr>
            <w:rFonts w:hint="eastAsia"/>
          </w:rPr>
          <w:delText>軌道</w:delText>
        </w:r>
        <w:r w:rsidR="00963B54" w:rsidDel="00633EF9">
          <w:rPr>
            <w:rFonts w:hint="eastAsia"/>
          </w:rPr>
          <w:delText>模型建置的過程。</w:delText>
        </w:r>
        <w:bookmarkStart w:id="2452" w:name="_Toc103337173"/>
        <w:bookmarkStart w:id="2453" w:name="_Toc105773389"/>
        <w:bookmarkStart w:id="2454" w:name="_Toc106390714"/>
        <w:bookmarkStart w:id="2455" w:name="_Toc106814727"/>
        <w:bookmarkStart w:id="2456" w:name="_Toc106814967"/>
        <w:bookmarkStart w:id="2457" w:name="_Toc106974075"/>
        <w:bookmarkStart w:id="2458" w:name="_Toc106993636"/>
        <w:bookmarkStart w:id="2459" w:name="_Toc106993878"/>
        <w:bookmarkStart w:id="2460" w:name="_Toc107003371"/>
        <w:bookmarkStart w:id="2461" w:name="_Toc107003613"/>
        <w:bookmarkStart w:id="2462" w:name="_Toc107003853"/>
        <w:bookmarkStart w:id="2463" w:name="_Toc107005617"/>
        <w:bookmarkStart w:id="2464" w:name="_Toc107005857"/>
        <w:bookmarkEnd w:id="2452"/>
        <w:bookmarkEnd w:id="2453"/>
        <w:bookmarkEnd w:id="2454"/>
        <w:bookmarkEnd w:id="2455"/>
        <w:bookmarkEnd w:id="2456"/>
        <w:bookmarkEnd w:id="2457"/>
        <w:bookmarkEnd w:id="2458"/>
        <w:bookmarkEnd w:id="2459"/>
        <w:bookmarkEnd w:id="2460"/>
        <w:bookmarkEnd w:id="2461"/>
        <w:bookmarkEnd w:id="2462"/>
        <w:bookmarkEnd w:id="2463"/>
        <w:bookmarkEnd w:id="2464"/>
      </w:del>
    </w:p>
    <w:p w14:paraId="70A4CFDA" w14:textId="2ACD63E3" w:rsidR="006B29CF" w:rsidRDefault="00CD54B3" w:rsidP="00B1341C">
      <w:pPr>
        <w:pStyle w:val="21"/>
        <w:spacing w:before="360"/>
        <w:rPr>
          <w:ins w:id="2465" w:author="張寶騌 CHANG,PAO-TSUNG" w:date="2022-05-07T16:53:00Z"/>
        </w:rPr>
      </w:pPr>
      <w:r>
        <w:rPr>
          <w:rFonts w:hint="eastAsia"/>
        </w:rPr>
        <w:t xml:space="preserve">　</w:t>
      </w:r>
      <w:bookmarkStart w:id="2466" w:name="_Toc107005858"/>
      <w:ins w:id="2467" w:author="張寶騌 CHANG,PAO-TSUNG" w:date="2022-05-07T09:36:00Z">
        <w:r w:rsidR="00F223BD">
          <w:rPr>
            <w:rFonts w:hint="eastAsia"/>
          </w:rPr>
          <w:t>開發工具與</w:t>
        </w:r>
      </w:ins>
      <w:ins w:id="2468" w:author="張寶騌 CHANG,PAO-TSUNG" w:date="2022-05-05T22:44:00Z">
        <w:r w:rsidR="00E279E7">
          <w:rPr>
            <w:rFonts w:hint="eastAsia"/>
          </w:rPr>
          <w:t>感測元件</w:t>
        </w:r>
      </w:ins>
      <w:ins w:id="2469" w:author="張寶騌 CHANG,PAO-TSUNG" w:date="2022-04-07T17:14:00Z">
        <w:r w:rsidR="00633EF9">
          <w:rPr>
            <w:rFonts w:hint="eastAsia"/>
          </w:rPr>
          <w:t>介紹</w:t>
        </w:r>
      </w:ins>
      <w:bookmarkEnd w:id="2466"/>
      <w:del w:id="2470" w:author="張寶騌 CHANG,PAO-TSUNG" w:date="2022-04-07T17:14:00Z">
        <w:r w:rsidR="006B29CF" w:rsidRPr="006B29CF" w:rsidDel="00633EF9">
          <w:rPr>
            <w:rFonts w:hint="eastAsia"/>
          </w:rPr>
          <w:delText>軟體介紹</w:delText>
        </w:r>
      </w:del>
    </w:p>
    <w:p w14:paraId="4F28A842" w14:textId="749C7059" w:rsidR="00AF05EF" w:rsidRDefault="00D74532" w:rsidP="006E3CF5">
      <w:pPr>
        <w:ind w:leftChars="0" w:left="0" w:firstLine="480"/>
        <w:jc w:val="both"/>
        <w:rPr>
          <w:ins w:id="2471" w:author="張寶騌 CHANG,PAO-TSUNG" w:date="2022-05-07T17:08:00Z"/>
        </w:rPr>
      </w:pPr>
      <w:ins w:id="2472" w:author="張寶騌 CHANG,PAO-TSUNG" w:date="2022-05-07T17:04:00Z">
        <w:r>
          <w:rPr>
            <w:rFonts w:hint="eastAsia"/>
          </w:rPr>
          <w:t>由於</w:t>
        </w:r>
      </w:ins>
      <w:ins w:id="2473" w:author="張寶騌 CHANG,PAO-TSUNG" w:date="2022-05-07T17:03:00Z">
        <w:r>
          <w:rPr>
            <w:rFonts w:hint="eastAsia"/>
          </w:rPr>
          <w:t>傳統所使用的</w:t>
        </w:r>
      </w:ins>
      <w:ins w:id="2474" w:author="張寶騌 CHANG,PAO-TSUNG" w:date="2022-05-07T17:04:00Z">
        <w:r>
          <w:rPr>
            <w:rFonts w:hint="eastAsia"/>
          </w:rPr>
          <w:t>感測設備雖具有良好的監測品質，</w:t>
        </w:r>
      </w:ins>
      <w:ins w:id="2475" w:author="張寶騌 CHANG,PAO-TSUNG" w:date="2022-05-07T17:05:00Z">
        <w:r>
          <w:rPr>
            <w:rFonts w:hint="eastAsia"/>
          </w:rPr>
          <w:t>但所費不</w:t>
        </w:r>
        <w:proofErr w:type="gramStart"/>
        <w:r>
          <w:rPr>
            <w:rFonts w:hint="eastAsia"/>
          </w:rPr>
          <w:t>貲</w:t>
        </w:r>
        <w:proofErr w:type="gramEnd"/>
        <w:r>
          <w:rPr>
            <w:rFonts w:hint="eastAsia"/>
          </w:rPr>
          <w:t>，較難</w:t>
        </w:r>
      </w:ins>
      <w:ins w:id="2476" w:author="張寶騌 CHANG,PAO-TSUNG" w:date="2022-05-07T17:06:00Z">
        <w:r w:rsidR="00AF05EF">
          <w:rPr>
            <w:rFonts w:hint="eastAsia"/>
          </w:rPr>
          <w:t>廣泛使用。</w:t>
        </w:r>
      </w:ins>
      <w:ins w:id="2477" w:author="張寶騌 CHANG,PAO-TSUNG" w:date="2022-05-07T17:07:00Z">
        <w:r w:rsidR="00AF05EF">
          <w:rPr>
            <w:rFonts w:hint="eastAsia"/>
          </w:rPr>
          <w:t>而</w:t>
        </w:r>
        <w:proofErr w:type="gramStart"/>
        <w:r w:rsidR="00AF05EF">
          <w:rPr>
            <w:rFonts w:hint="eastAsia"/>
          </w:rPr>
          <w:t>在物聯網</w:t>
        </w:r>
      </w:ins>
      <w:ins w:id="2478" w:author="張寶騌 CHANG,PAO-TSUNG" w:date="2022-06-21T22:30:00Z">
        <w:r w:rsidR="00F149B8">
          <w:rPr>
            <w:rFonts w:hint="eastAsia"/>
          </w:rPr>
          <w:t>及實虛整合</w:t>
        </w:r>
      </w:ins>
      <w:proofErr w:type="gramEnd"/>
      <w:ins w:id="2479" w:author="張寶騌 CHANG,PAO-TSUNG" w:date="2022-05-07T17:07:00Z">
        <w:r w:rsidR="00AF05EF">
          <w:rPr>
            <w:rFonts w:hint="eastAsia"/>
          </w:rPr>
          <w:t>概念中，則講求</w:t>
        </w:r>
      </w:ins>
      <w:ins w:id="2480" w:author="張寶騌 CHANG,PAO-TSUNG" w:date="2022-05-07T17:08:00Z">
        <w:r w:rsidR="00AF05EF">
          <w:rPr>
            <w:rFonts w:hint="eastAsia"/>
          </w:rPr>
          <w:t>廣泛</w:t>
        </w:r>
        <w:proofErr w:type="gramStart"/>
        <w:r w:rsidR="00AF05EF">
          <w:rPr>
            <w:rFonts w:hint="eastAsia"/>
          </w:rPr>
          <w:t>佈設感</w:t>
        </w:r>
        <w:proofErr w:type="gramEnd"/>
        <w:r w:rsidR="00AF05EF">
          <w:rPr>
            <w:rFonts w:hint="eastAsia"/>
          </w:rPr>
          <w:t>測設備</w:t>
        </w:r>
      </w:ins>
      <w:ins w:id="2481" w:author="張寶騌 CHANG,PAO-TSUNG" w:date="2022-05-07T17:09:00Z">
        <w:r w:rsidR="00AF05EF">
          <w:rPr>
            <w:rFonts w:hint="eastAsia"/>
          </w:rPr>
          <w:t>，如此</w:t>
        </w:r>
      </w:ins>
      <w:ins w:id="2482" w:author="張寶騌 CHANG,PAO-TSUNG" w:date="2022-05-07T17:10:00Z">
        <w:r w:rsidR="00AF05EF">
          <w:rPr>
            <w:rFonts w:hint="eastAsia"/>
          </w:rPr>
          <w:t>獲得</w:t>
        </w:r>
      </w:ins>
      <w:ins w:id="2483" w:author="張寶騌 CHANG,PAO-TSUNG" w:date="2022-06-21T22:31:00Z">
        <w:r w:rsidR="00F149B8">
          <w:rPr>
            <w:rFonts w:hint="eastAsia"/>
          </w:rPr>
          <w:t>較多且</w:t>
        </w:r>
      </w:ins>
      <w:ins w:id="2484" w:author="張寶騌 CHANG,PAO-TSUNG" w:date="2022-05-07T17:09:00Z">
        <w:r w:rsidR="00AF05EF">
          <w:rPr>
            <w:rFonts w:hint="eastAsia"/>
          </w:rPr>
          <w:t>不同方面的</w:t>
        </w:r>
      </w:ins>
      <w:ins w:id="2485" w:author="張寶騌 CHANG,PAO-TSUNG" w:date="2022-05-07T17:10:00Z">
        <w:r w:rsidR="00AF05EF">
          <w:rPr>
            <w:rFonts w:hint="eastAsia"/>
          </w:rPr>
          <w:t>監測</w:t>
        </w:r>
      </w:ins>
      <w:ins w:id="2486" w:author="張寶騌 CHANG,PAO-TSUNG" w:date="2022-05-07T17:11:00Z">
        <w:r w:rsidR="00AD3D02">
          <w:rPr>
            <w:rFonts w:hint="eastAsia"/>
          </w:rPr>
          <w:t>數值</w:t>
        </w:r>
      </w:ins>
      <w:ins w:id="2487" w:author="張寶騌 CHANG,PAO-TSUNG" w:date="2022-05-07T17:12:00Z">
        <w:r w:rsidR="00AD3D02">
          <w:rPr>
            <w:rFonts w:hint="eastAsia"/>
          </w:rPr>
          <w:t>，進而使後端管理者能更快理解實際物體的全貌。</w:t>
        </w:r>
      </w:ins>
      <w:ins w:id="2488" w:author="張寶騌 CHANG,PAO-TSUNG" w:date="2022-05-07T17:15:00Z">
        <w:r w:rsidR="00AD3D02">
          <w:rPr>
            <w:rFonts w:hint="eastAsia"/>
          </w:rPr>
          <w:t>考量未來監測設施之擴充性及經濟性，本研究</w:t>
        </w:r>
      </w:ins>
      <w:ins w:id="2489" w:author="張寶騌 CHANG,PAO-TSUNG" w:date="2022-05-07T17:16:00Z">
        <w:r w:rsidR="00AD3D02">
          <w:rPr>
            <w:rFonts w:hint="eastAsia"/>
          </w:rPr>
          <w:t>採</w:t>
        </w:r>
        <w:r w:rsidR="00E1520F">
          <w:rPr>
            <w:rFonts w:hint="eastAsia"/>
          </w:rPr>
          <w:t>取能低成本</w:t>
        </w:r>
      </w:ins>
      <w:ins w:id="2490" w:author="張寶騌 CHANG,PAO-TSUNG" w:date="2022-05-07T17:17:00Z">
        <w:r w:rsidR="00E1520F">
          <w:rPr>
            <w:rFonts w:hint="eastAsia"/>
          </w:rPr>
          <w:t>來實現數據監測及通訊傳輸</w:t>
        </w:r>
      </w:ins>
      <w:proofErr w:type="gramStart"/>
      <w:ins w:id="2491" w:author="張寶騌 CHANG,PAO-TSUNG" w:date="2022-05-07T17:18:00Z">
        <w:r w:rsidR="00E1520F">
          <w:rPr>
            <w:rFonts w:hint="eastAsia"/>
          </w:rPr>
          <w:t>之物聯網</w:t>
        </w:r>
        <w:proofErr w:type="gramEnd"/>
        <w:r w:rsidR="00E1520F">
          <w:rPr>
            <w:rFonts w:hint="eastAsia"/>
          </w:rPr>
          <w:t>工具</w:t>
        </w:r>
      </w:ins>
      <w:ins w:id="2492" w:author="張寶騌 CHANG,PAO-TSUNG" w:date="2022-05-07T17:17:00Z">
        <w:r w:rsidR="00E1520F">
          <w:rPr>
            <w:rFonts w:hint="eastAsia"/>
          </w:rPr>
          <w:t>。</w:t>
        </w:r>
      </w:ins>
    </w:p>
    <w:p w14:paraId="16F50963" w14:textId="27ECACA3" w:rsidR="00E1520F" w:rsidRDefault="00E1520F" w:rsidP="00D72F81">
      <w:pPr>
        <w:ind w:leftChars="0" w:left="0" w:firstLine="480"/>
        <w:jc w:val="both"/>
        <w:rPr>
          <w:ins w:id="2493" w:author="張寶騌 CHANG,PAO-TSUNG" w:date="2022-05-07T17:55:00Z"/>
        </w:rPr>
      </w:pPr>
      <w:proofErr w:type="gramStart"/>
      <w:ins w:id="2494" w:author="張寶騌 CHANG,PAO-TSUNG" w:date="2022-05-07T17:18:00Z">
        <w:r>
          <w:rPr>
            <w:rFonts w:hint="eastAsia"/>
          </w:rPr>
          <w:t>在物聯網</w:t>
        </w:r>
        <w:proofErr w:type="gramEnd"/>
        <w:r>
          <w:rPr>
            <w:rFonts w:hint="eastAsia"/>
          </w:rPr>
          <w:t>工具中，常可</w:t>
        </w:r>
      </w:ins>
      <w:ins w:id="2495" w:author="張寶騌 CHANG,PAO-TSUNG" w:date="2022-05-07T17:19:00Z">
        <w:r>
          <w:rPr>
            <w:rFonts w:hint="eastAsia"/>
          </w:rPr>
          <w:t>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w:t>
        </w:r>
      </w:ins>
      <w:ins w:id="2496" w:author="張寶騌 CHANG,PAO-TSUNG" w:date="2022-05-07T17:20:00Z">
        <w:r>
          <w:rPr>
            <w:rFonts w:hint="eastAsia"/>
          </w:rPr>
          <w:t>名詞</w:t>
        </w:r>
      </w:ins>
      <w:ins w:id="2497" w:author="張寶騌 CHANG,PAO-TSUNG" w:date="2022-05-07T16:53:00Z">
        <w:r w:rsidR="006E3CF5">
          <w:rPr>
            <w:rFonts w:hint="eastAsia"/>
          </w:rPr>
          <w:t>，</w:t>
        </w:r>
      </w:ins>
      <w:ins w:id="2498" w:author="張寶騌 CHANG,PAO-TSUNG" w:date="2022-05-07T17:20:00Z">
        <w:r>
          <w:rPr>
            <w:rFonts w:hint="eastAsia"/>
          </w:rPr>
          <w:t>然而這兩者</w:t>
        </w:r>
      </w:ins>
      <w:ins w:id="2499" w:author="張寶騌 CHANG,PAO-TSUNG" w:date="2022-05-07T17:21:00Z">
        <w:r>
          <w:rPr>
            <w:rFonts w:hint="eastAsia"/>
          </w:rPr>
          <w:t>是不同屬性的產品，用以解決</w:t>
        </w:r>
        <w:r w:rsidR="00D72F81">
          <w:rPr>
            <w:rFonts w:hint="eastAsia"/>
          </w:rPr>
          <w:t>不同特性的問題。</w:t>
        </w:r>
        <w:r w:rsidR="00D72F81">
          <w:t>Arduin</w:t>
        </w:r>
        <w:r w:rsidR="00D72F81">
          <w:rPr>
            <w:rFonts w:hint="eastAsia"/>
          </w:rPr>
          <w:t>o</w:t>
        </w:r>
      </w:ins>
      <w:ins w:id="2500" w:author="張寶騌 CHANG,PAO-TSUNG" w:date="2022-05-07T17:23:00Z">
        <w:r w:rsidR="00D72F81">
          <w:rPr>
            <w:rFonts w:hint="eastAsia"/>
          </w:rPr>
          <w:t>是</w:t>
        </w:r>
      </w:ins>
      <w:ins w:id="2501" w:author="張寶騌 CHANG,PAO-TSUNG" w:date="2022-05-07T17:24:00Z">
        <w:r w:rsidR="00D72F81">
          <w:rPr>
            <w:rFonts w:hint="eastAsia"/>
          </w:rPr>
          <w:t>屬</w:t>
        </w:r>
      </w:ins>
      <w:ins w:id="2502" w:author="張寶騌 CHANG,PAO-TSUNG" w:date="2022-05-07T17:25:00Z">
        <w:r w:rsidR="00D72F81">
          <w:rPr>
            <w:rFonts w:hint="eastAsia"/>
          </w:rPr>
          <w:t>於</w:t>
        </w:r>
      </w:ins>
      <w:ins w:id="2503" w:author="張寶騌 CHANG,PAO-TSUNG" w:date="2022-05-07T17:23:00Z">
        <w:r w:rsidR="00D72F81">
          <w:rPr>
            <w:rFonts w:hint="eastAsia"/>
          </w:rPr>
          <w:t>微控制器</w:t>
        </w:r>
      </w:ins>
      <w:r w:rsidR="00B131A5">
        <w:rPr>
          <w:rFonts w:hint="eastAsia"/>
        </w:rPr>
        <w:t>(M</w:t>
      </w:r>
      <w:r w:rsidR="00B131A5">
        <w:t>CU</w:t>
      </w:r>
      <w:r w:rsidR="00B131A5">
        <w:rPr>
          <w:rFonts w:hint="eastAsia"/>
        </w:rPr>
        <w:t>)</w:t>
      </w:r>
      <w:ins w:id="2504" w:author="張寶騌 CHANG,PAO-TSUNG" w:date="2022-05-07T17:24:00Z">
        <w:r w:rsidR="00D72F81">
          <w:rPr>
            <w:rFonts w:hint="eastAsia"/>
          </w:rPr>
          <w:t>，如同電腦的某一模塊，</w:t>
        </w:r>
      </w:ins>
      <w:ins w:id="2505" w:author="張寶騌 CHANG,PAO-TSUNG" w:date="2022-06-21T22:52:00Z">
        <w:r w:rsidR="004D39DE" w:rsidRPr="004D39DE">
          <w:rPr>
            <w:rFonts w:hint="eastAsia"/>
          </w:rPr>
          <w:t>用來解決單一且有固定程序的問題，雖然無法執行多工處理及灌入相關的作業系統，</w:t>
        </w:r>
      </w:ins>
      <w:ins w:id="2506" w:author="張寶騌 CHANG,PAO-TSUNG" w:date="2022-06-21T22:53:00Z">
        <w:r w:rsidR="004D39DE">
          <w:rPr>
            <w:rFonts w:hint="eastAsia"/>
          </w:rPr>
          <w:t>好處是操控簡單且有較高運行效率，</w:t>
        </w:r>
      </w:ins>
      <w:ins w:id="2507" w:author="張寶騌 CHANG,PAO-TSUNG" w:date="2022-05-07T17:36:00Z">
        <w:r w:rsidR="005B5818">
          <w:rPr>
            <w:rFonts w:hint="eastAsia"/>
          </w:rPr>
          <w:t>在成本方面</w:t>
        </w:r>
      </w:ins>
      <w:ins w:id="2508" w:author="張寶騌 CHANG,PAO-TSUNG" w:date="2022-06-21T22:53:00Z">
        <w:r w:rsidR="004D39DE">
          <w:rPr>
            <w:rFonts w:hint="eastAsia"/>
          </w:rPr>
          <w:t>也</w:t>
        </w:r>
      </w:ins>
      <w:ins w:id="2509" w:author="張寶騌 CHANG,PAO-TSUNG" w:date="2022-05-07T17:36:00Z">
        <w:r w:rsidR="005B5818">
          <w:rPr>
            <w:rFonts w:hint="eastAsia"/>
          </w:rPr>
          <w:t>有較佳優勢</w:t>
        </w:r>
      </w:ins>
      <w:ins w:id="2510" w:author="張寶騌 CHANG,PAO-TSUNG" w:date="2022-05-07T17:48:00Z">
        <w:r w:rsidR="00534F0E">
          <w:rPr>
            <w:rFonts w:hint="eastAsia"/>
          </w:rPr>
          <w:t>且省電</w:t>
        </w:r>
      </w:ins>
      <w:ins w:id="2511" w:author="張寶騌 CHANG,PAO-TSUNG" w:date="2022-05-07T17:27:00Z">
        <w:r w:rsidR="008D1B26">
          <w:rPr>
            <w:rFonts w:hint="eastAsia"/>
          </w:rPr>
          <w:t>；</w:t>
        </w:r>
      </w:ins>
      <w:ins w:id="2512" w:author="張寶騌 CHANG,PAO-TSUNG" w:date="2022-05-07T17:28:00Z">
        <w:r w:rsidR="008D1B26">
          <w:rPr>
            <w:rFonts w:hint="eastAsia"/>
          </w:rPr>
          <w:t>樹</w:t>
        </w:r>
        <w:proofErr w:type="gramStart"/>
        <w:r w:rsidR="008D1B26">
          <w:rPr>
            <w:rFonts w:hint="eastAsia"/>
          </w:rPr>
          <w:t>莓</w:t>
        </w:r>
        <w:proofErr w:type="gramEnd"/>
        <w:r w:rsidR="008D1B26">
          <w:rPr>
            <w:rFonts w:hint="eastAsia"/>
          </w:rPr>
          <w:t>派則屬於</w:t>
        </w:r>
        <w:r w:rsidR="008D1B26" w:rsidRPr="008D1B26">
          <w:rPr>
            <w:rFonts w:hint="eastAsia"/>
          </w:rPr>
          <w:t>微處理器</w:t>
        </w:r>
      </w:ins>
      <w:r w:rsidR="00B131A5">
        <w:rPr>
          <w:rFonts w:hint="eastAsia"/>
        </w:rPr>
        <w:t>(M</w:t>
      </w:r>
      <w:r w:rsidR="00B131A5">
        <w:t>PU</w:t>
      </w:r>
      <w:r w:rsidR="00B131A5">
        <w:rPr>
          <w:rFonts w:hint="eastAsia"/>
        </w:rPr>
        <w:t>)</w:t>
      </w:r>
      <w:ins w:id="2513" w:author="張寶騌 CHANG,PAO-TSUNG" w:date="2022-05-07T17:28:00Z">
        <w:r w:rsidR="008D1B26">
          <w:rPr>
            <w:rFonts w:hint="eastAsia"/>
          </w:rPr>
          <w:t>，如同</w:t>
        </w:r>
      </w:ins>
      <w:proofErr w:type="gramStart"/>
      <w:ins w:id="2514" w:author="張寶騌 CHANG,PAO-TSUNG" w:date="2022-05-07T17:29:00Z">
        <w:r w:rsidR="008D1B26">
          <w:rPr>
            <w:rFonts w:hint="eastAsia"/>
          </w:rPr>
          <w:t>一</w:t>
        </w:r>
        <w:proofErr w:type="gramEnd"/>
        <w:r w:rsidR="008D1B26">
          <w:rPr>
            <w:rFonts w:hint="eastAsia"/>
          </w:rPr>
          <w:t>體積超小的電腦</w:t>
        </w:r>
      </w:ins>
      <w:r w:rsidR="00B131A5">
        <w:rPr>
          <w:rFonts w:hint="eastAsia"/>
        </w:rPr>
        <w:t>(</w:t>
      </w:r>
      <w:r w:rsidR="00B131A5">
        <w:rPr>
          <w:rFonts w:hint="eastAsia"/>
        </w:rPr>
        <w:t>微電腦</w:t>
      </w:r>
      <w:r w:rsidR="00B131A5">
        <w:rPr>
          <w:rFonts w:hint="eastAsia"/>
        </w:rPr>
        <w:t>)</w:t>
      </w:r>
      <w:ins w:id="2515" w:author="張寶騌 CHANG,PAO-TSUNG" w:date="2022-05-07T17:29:00Z">
        <w:r w:rsidR="008D1B26">
          <w:rPr>
            <w:rFonts w:hint="eastAsia"/>
          </w:rPr>
          <w:t>，內部允許灌入作業系統，可</w:t>
        </w:r>
      </w:ins>
      <w:ins w:id="2516" w:author="張寶騌 CHANG,PAO-TSUNG" w:date="2022-05-07T17:31:00Z">
        <w:r w:rsidR="008D1B26">
          <w:rPr>
            <w:rFonts w:hint="eastAsia"/>
          </w:rPr>
          <w:t>執行多工</w:t>
        </w:r>
      </w:ins>
      <w:ins w:id="2517" w:author="張寶騌 CHANG,PAO-TSUNG" w:date="2022-05-07T17:29:00Z">
        <w:r w:rsidR="008D1B26">
          <w:rPr>
            <w:rFonts w:hint="eastAsia"/>
          </w:rPr>
          <w:t>處理</w:t>
        </w:r>
      </w:ins>
      <w:ins w:id="2518" w:author="張寶騌 CHANG,PAO-TSUNG" w:date="2022-05-07T17:38:00Z">
        <w:r w:rsidR="00AA230A">
          <w:rPr>
            <w:rFonts w:hint="eastAsia"/>
          </w:rPr>
          <w:t>，惟操作上相對</w:t>
        </w:r>
      </w:ins>
      <w:ins w:id="2519" w:author="張寶騌 CHANG,PAO-TSUNG" w:date="2022-05-07T17:39:00Z">
        <w:r w:rsidR="00AA230A">
          <w:rPr>
            <w:rFonts w:hint="eastAsia"/>
          </w:rPr>
          <w:t>複雜且成本</w:t>
        </w:r>
      </w:ins>
      <w:ins w:id="2520" w:author="張寶騌 CHANG,PAO-TSUNG" w:date="2022-06-15T18:20:00Z">
        <w:r w:rsidR="00AA148E">
          <w:rPr>
            <w:rFonts w:hint="eastAsia"/>
          </w:rPr>
          <w:t>與耗電量皆</w:t>
        </w:r>
      </w:ins>
      <w:ins w:id="2521" w:author="張寶騌 CHANG,PAO-TSUNG" w:date="2022-05-07T17:39:00Z">
        <w:r w:rsidR="00AA230A">
          <w:rPr>
            <w:rFonts w:hint="eastAsia"/>
          </w:rPr>
          <w:t>較高</w:t>
        </w:r>
      </w:ins>
      <w:r w:rsidR="005B5818">
        <w:fldChar w:fldCharType="begin"/>
      </w:r>
      <w:r w:rsidR="009700FF">
        <w:rPr>
          <w:rFonts w:hint="eastAsia"/>
        </w:rPr>
        <w:instrText xml:space="preserve"> ADDIN EN.CITE &lt;EndNote&gt;&lt;Cite&gt;&lt;Author&gt;</w:instrText>
      </w:r>
      <w:r w:rsidR="009700FF">
        <w:rPr>
          <w:rFonts w:hint="eastAsia"/>
        </w:rPr>
        <w:instrText>台灣物聯科技</w:instrText>
      </w:r>
      <w:r w:rsidR="009700FF">
        <w:rPr>
          <w:rFonts w:hint="eastAsia"/>
        </w:rPr>
        <w:instrText>&lt;/Author&gt;&lt;Year&gt;2018&lt;/Year&gt;&lt;RecNum&gt;19&lt;/RecNum&gt;&lt;DisplayText&gt;[15]&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9700FF">
        <w:rPr>
          <w:rFonts w:hint="eastAsia"/>
        </w:rPr>
        <w:instrText>台灣物聯科技</w:instrText>
      </w:r>
      <w:r w:rsidR="009700FF">
        <w:rPr>
          <w:rFonts w:hint="eastAsia"/>
        </w:rPr>
        <w:instrText>&lt;/style&gt;&lt;/author&gt;&lt;/authors&gt;&lt;/contributors&gt;&lt;titles&gt;&lt;title&gt;&lt;style face="normal" font="default" size="100%"&gt;Arduino&lt;/style&gt;&lt;style face="normal" font="default" charset="136" size="100%"&gt;</w:instrText>
      </w:r>
      <w:r w:rsidR="009700FF">
        <w:rPr>
          <w:rFonts w:hint="eastAsia"/>
        </w:rPr>
        <w:instrText>與樹莓派哪款開發板更適合你</w:instrText>
      </w:r>
      <w:r w:rsidR="009700FF">
        <w:rPr>
          <w:rFonts w:hint="eastAsia"/>
        </w:rPr>
        <w:instrText>&lt;/style&gt;&lt;/title&gt;&lt;/titles&gt;&lt;dates&gt;&lt;year&gt;2018&lt;/year&gt;&lt;/dates&gt;&lt;urls&gt;&lt;related-urls&gt;&lt;url&gt;https://www.taiwaniot.com.tw/news/arduino%E8%88%87%E6%A8%B9%E8%8E%93%E6%B4%B</w:instrText>
      </w:r>
      <w:r w:rsidR="009700FF">
        <w:instrText>E-%E5%93%AA%E6%AC%BE%E9%96%8B%E7%99%BC%E6%9D%BF%E6%9B%B4%E9%81%A9%E5%90%88%E4%BD%A0/&lt;/url&gt;&lt;/related-urls&gt;&lt;/urls&gt;&lt;/record&gt;&lt;/Cite&gt;&lt;/EndNote&gt;</w:instrText>
      </w:r>
      <w:r w:rsidR="005B5818">
        <w:fldChar w:fldCharType="separate"/>
      </w:r>
      <w:r w:rsidR="009700FF">
        <w:rPr>
          <w:noProof/>
        </w:rPr>
        <w:t>[15]</w:t>
      </w:r>
      <w:r w:rsidR="005B5818">
        <w:fldChar w:fldCharType="end"/>
      </w:r>
      <w:ins w:id="2522" w:author="張寶騌 CHANG,PAO-TSUNG" w:date="2022-05-07T17:32:00Z">
        <w:r w:rsidR="005B5818">
          <w:rPr>
            <w:rFonts w:hint="eastAsia"/>
          </w:rPr>
          <w:t>。</w:t>
        </w:r>
      </w:ins>
      <w:ins w:id="2523" w:author="張寶騌 CHANG,PAO-TSUNG" w:date="2022-05-07T17:45:00Z">
        <w:r w:rsidR="00AF4BD6">
          <w:rPr>
            <w:rFonts w:hint="eastAsia"/>
          </w:rPr>
          <w:t>兩者比較如</w:t>
        </w:r>
      </w:ins>
      <w:ins w:id="2524" w:author="張寶騌 CHANG,PAO-TSUNG" w:date="2022-05-07T17:54:00Z">
        <w:r w:rsidR="00434A71">
          <w:fldChar w:fldCharType="begin"/>
        </w:r>
        <w:r w:rsidR="00434A71">
          <w:instrText xml:space="preserve"> </w:instrText>
        </w:r>
        <w:r w:rsidR="00434A71">
          <w:rPr>
            <w:rFonts w:hint="eastAsia"/>
          </w:rPr>
          <w:instrText>REF _Ref102838467 \h</w:instrText>
        </w:r>
        <w:r w:rsidR="00434A71">
          <w:instrText xml:space="preserve"> </w:instrText>
        </w:r>
      </w:ins>
      <w:r w:rsidR="00434A71">
        <w:fldChar w:fldCharType="separate"/>
      </w:r>
      <w:ins w:id="2525" w:author="張寶騌 CHANG,PAO-TSUNG" w:date="2022-05-07T17:53:00Z">
        <w:r w:rsidR="00643F6D">
          <w:rPr>
            <w:rFonts w:hint="eastAsia"/>
          </w:rPr>
          <w:t>表</w:t>
        </w:r>
        <w:r w:rsidR="00643F6D">
          <w:rPr>
            <w:rFonts w:hint="eastAsia"/>
          </w:rPr>
          <w:t xml:space="preserve"> </w:t>
        </w:r>
      </w:ins>
      <w:r w:rsidR="00643F6D">
        <w:rPr>
          <w:noProof/>
        </w:rPr>
        <w:t>2</w:t>
      </w:r>
      <w:r w:rsidR="00643F6D">
        <w:noBreakHyphen/>
      </w:r>
      <w:r w:rsidR="00643F6D">
        <w:rPr>
          <w:noProof/>
        </w:rPr>
        <w:t>1</w:t>
      </w:r>
      <w:ins w:id="2526" w:author="張寶騌 CHANG,PAO-TSUNG" w:date="2022-05-07T17:54:00Z">
        <w:r w:rsidR="00434A71">
          <w:fldChar w:fldCharType="end"/>
        </w:r>
        <w:r w:rsidR="00434A71">
          <w:rPr>
            <w:rFonts w:hint="eastAsia"/>
          </w:rPr>
          <w:t>。</w:t>
        </w:r>
      </w:ins>
    </w:p>
    <w:p w14:paraId="7990ED72" w14:textId="7408356E" w:rsidR="00434A71" w:rsidRDefault="00434A71" w:rsidP="00D72F81">
      <w:pPr>
        <w:ind w:leftChars="0" w:left="0" w:firstLine="480"/>
        <w:jc w:val="both"/>
        <w:rPr>
          <w:ins w:id="2527" w:author="張寶騌 CHANG,PAO-TSUNG" w:date="2022-05-07T17:45:00Z"/>
        </w:rPr>
      </w:pPr>
      <w:ins w:id="2528" w:author="張寶騌 CHANG,PAO-TSUNG" w:date="2022-05-07T17:55:00Z">
        <w:r>
          <w:rPr>
            <w:rFonts w:hint="eastAsia"/>
          </w:rPr>
          <w:t>由於本研究所要處理的需求較單純，能滿足監測與傳輸即可；而且考量成本以及至於室外場域的</w:t>
        </w:r>
      </w:ins>
      <w:ins w:id="2529" w:author="張寶騌 CHANG,PAO-TSUNG" w:date="2022-06-21T22:38:00Z">
        <w:r w:rsidR="00B76D04">
          <w:rPr>
            <w:rFonts w:hint="eastAsia"/>
          </w:rPr>
          <w:t>電池消耗</w:t>
        </w:r>
      </w:ins>
      <w:ins w:id="2530" w:author="張寶騌 CHANG,PAO-TSUNG" w:date="2022-05-07T17:55:00Z">
        <w:r>
          <w:rPr>
            <w:rFonts w:hint="eastAsia"/>
          </w:rPr>
          <w:t>，決定採用</w:t>
        </w:r>
        <w:r>
          <w:t>Arduin</w:t>
        </w:r>
        <w:r>
          <w:rPr>
            <w:rFonts w:hint="eastAsia"/>
          </w:rPr>
          <w:t>o</w:t>
        </w:r>
        <w:r>
          <w:rPr>
            <w:rFonts w:hint="eastAsia"/>
          </w:rPr>
          <w:t>體系及相關</w:t>
        </w:r>
      </w:ins>
      <w:r w:rsidR="00B131A5">
        <w:rPr>
          <w:rFonts w:hint="eastAsia"/>
        </w:rPr>
        <w:t>元件</w:t>
      </w:r>
      <w:ins w:id="2531" w:author="張寶騌 CHANG,PAO-TSUNG" w:date="2022-05-07T17:55:00Z">
        <w:r>
          <w:rPr>
            <w:rFonts w:hint="eastAsia"/>
          </w:rPr>
          <w:t>作為主要監測工具。</w:t>
        </w:r>
      </w:ins>
    </w:p>
    <w:p w14:paraId="44DCB4EC" w14:textId="389E1C5D" w:rsidR="00AF4BD6" w:rsidRDefault="00434A71">
      <w:pPr>
        <w:pStyle w:val="ac"/>
        <w:spacing w:after="180"/>
        <w:rPr>
          <w:ins w:id="2532" w:author="張寶騌 CHANG,PAO-TSUNG" w:date="2022-05-07T17:46:00Z"/>
        </w:rPr>
        <w:pPrChange w:id="2533" w:author="張寶騌 CHANG,PAO-TSUNG" w:date="2022-05-07T17:53:00Z">
          <w:pPr>
            <w:ind w:leftChars="0" w:left="0" w:firstLine="480"/>
            <w:jc w:val="both"/>
          </w:pPr>
        </w:pPrChange>
      </w:pPr>
      <w:bookmarkStart w:id="2534" w:name="_Ref102838467"/>
      <w:bookmarkStart w:id="2535" w:name="_Toc106977571"/>
      <w:ins w:id="2536" w:author="張寶騌 CHANG,PAO-TSUNG" w:date="2022-05-07T17:53:00Z">
        <w:r>
          <w:rPr>
            <w:rFonts w:hint="eastAsia"/>
          </w:rPr>
          <w:lastRenderedPageBreak/>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1</w:t>
      </w:r>
      <w:r w:rsidR="00BF7FA6">
        <w:fldChar w:fldCharType="end"/>
      </w:r>
      <w:bookmarkEnd w:id="2534"/>
      <w:r w:rsidR="00B131A5">
        <w:rPr>
          <w:rFonts w:hint="eastAsia"/>
        </w:rPr>
        <w:t xml:space="preserve"> </w:t>
      </w:r>
      <w:ins w:id="2537" w:author="張寶騌 CHANG,PAO-TSUNG" w:date="2022-05-07T17:53:00Z">
        <w:r w:rsidRPr="00434A71">
          <w:t>Arduino</w:t>
        </w:r>
        <w:r>
          <w:rPr>
            <w:rFonts w:hint="eastAsia"/>
          </w:rPr>
          <w:t>與</w:t>
        </w:r>
        <w:r w:rsidRPr="00434A71">
          <w:rPr>
            <w:rFonts w:hint="eastAsia"/>
          </w:rPr>
          <w:t>樹莓派</w:t>
        </w:r>
        <w:r>
          <w:rPr>
            <w:rFonts w:hint="eastAsia"/>
          </w:rPr>
          <w:t>之比較</w:t>
        </w:r>
      </w:ins>
      <w:bookmarkEnd w:id="2535"/>
    </w:p>
    <w:tbl>
      <w:tblPr>
        <w:tblStyle w:val="afa"/>
        <w:tblW w:w="0" w:type="auto"/>
        <w:jc w:val="center"/>
        <w:tblLook w:val="04A0" w:firstRow="1" w:lastRow="0" w:firstColumn="1" w:lastColumn="0" w:noHBand="0" w:noVBand="1"/>
        <w:tblPrChange w:id="2538" w:author="張寶騌 CHANG,PAO-TSUNG" w:date="2022-05-07T17:53:00Z">
          <w:tblPr>
            <w:tblStyle w:val="afa"/>
            <w:tblW w:w="0" w:type="auto"/>
            <w:tblLook w:val="04A0" w:firstRow="1" w:lastRow="0" w:firstColumn="1" w:lastColumn="0" w:noHBand="0" w:noVBand="1"/>
          </w:tblPr>
        </w:tblPrChange>
      </w:tblPr>
      <w:tblGrid>
        <w:gridCol w:w="1474"/>
        <w:gridCol w:w="2926"/>
        <w:gridCol w:w="2926"/>
        <w:tblGridChange w:id="2539">
          <w:tblGrid>
            <w:gridCol w:w="113"/>
            <w:gridCol w:w="1361"/>
            <w:gridCol w:w="113"/>
            <w:gridCol w:w="227"/>
            <w:gridCol w:w="2586"/>
            <w:gridCol w:w="113"/>
            <w:gridCol w:w="227"/>
            <w:gridCol w:w="2586"/>
            <w:gridCol w:w="113"/>
            <w:gridCol w:w="227"/>
          </w:tblGrid>
        </w:tblGridChange>
      </w:tblGrid>
      <w:tr w:rsidR="00AF4BD6" w14:paraId="77AF04F8" w14:textId="77777777" w:rsidTr="002F3960">
        <w:trPr>
          <w:jc w:val="center"/>
          <w:ins w:id="2540" w:author="張寶騌 CHANG,PAO-TSUNG" w:date="2022-05-07T17:46:00Z"/>
          <w:trPrChange w:id="2541" w:author="張寶騌 CHANG,PAO-TSUNG" w:date="2022-05-07T17:53:00Z">
            <w:trPr>
              <w:gridBefore w:val="1"/>
            </w:trPr>
          </w:trPrChange>
        </w:trPr>
        <w:tc>
          <w:tcPr>
            <w:tcW w:w="1474" w:type="dxa"/>
            <w:vAlign w:val="bottom"/>
            <w:tcPrChange w:id="2542" w:author="張寶騌 CHANG,PAO-TSUNG" w:date="2022-05-07T17:53:00Z">
              <w:tcPr>
                <w:tcW w:w="1701" w:type="dxa"/>
                <w:gridSpan w:val="3"/>
              </w:tcPr>
            </w:tcPrChange>
          </w:tcPr>
          <w:p w14:paraId="6914D0ED" w14:textId="70957BA8" w:rsidR="00AF4BD6" w:rsidRPr="00560ED7" w:rsidRDefault="00AF4BD6">
            <w:pPr>
              <w:ind w:leftChars="0" w:left="0" w:firstLineChars="0" w:firstLine="0"/>
              <w:jc w:val="center"/>
              <w:rPr>
                <w:ins w:id="2543" w:author="張寶騌 CHANG,PAO-TSUNG" w:date="2022-05-07T17:46:00Z"/>
                <w:sz w:val="20"/>
                <w:szCs w:val="20"/>
                <w:rPrChange w:id="2544" w:author="張寶騌 CHANG,PAO-TSUNG" w:date="2022-06-17T21:13:00Z">
                  <w:rPr>
                    <w:ins w:id="2545" w:author="張寶騌 CHANG,PAO-TSUNG" w:date="2022-05-07T17:46:00Z"/>
                  </w:rPr>
                </w:rPrChange>
              </w:rPr>
              <w:pPrChange w:id="2546" w:author="張寶騌 CHANG,PAO-TSUNG" w:date="2022-05-07T17:53:00Z">
                <w:pPr>
                  <w:ind w:leftChars="0" w:left="0" w:firstLineChars="0" w:firstLine="0"/>
                  <w:jc w:val="both"/>
                </w:pPr>
              </w:pPrChange>
            </w:pPr>
            <w:ins w:id="2547" w:author="張寶騌 CHANG,PAO-TSUNG" w:date="2022-05-07T17:46:00Z">
              <w:r w:rsidRPr="00560ED7">
                <w:rPr>
                  <w:rFonts w:hint="eastAsia"/>
                  <w:sz w:val="20"/>
                  <w:szCs w:val="20"/>
                  <w:rPrChange w:id="2548" w:author="張寶騌 CHANG,PAO-TSUNG" w:date="2022-06-17T21:13:00Z">
                    <w:rPr>
                      <w:rFonts w:hint="eastAsia"/>
                    </w:rPr>
                  </w:rPrChange>
                </w:rPr>
                <w:t>項目</w:t>
              </w:r>
            </w:ins>
          </w:p>
        </w:tc>
        <w:tc>
          <w:tcPr>
            <w:tcW w:w="2926" w:type="dxa"/>
            <w:vAlign w:val="bottom"/>
            <w:tcPrChange w:id="2549" w:author="張寶騌 CHANG,PAO-TSUNG" w:date="2022-05-07T17:53:00Z">
              <w:tcPr>
                <w:tcW w:w="2926" w:type="dxa"/>
                <w:gridSpan w:val="3"/>
              </w:tcPr>
            </w:tcPrChange>
          </w:tcPr>
          <w:p w14:paraId="5E9FF714" w14:textId="426403F3" w:rsidR="00AF4BD6" w:rsidRPr="00560ED7" w:rsidRDefault="00AF4BD6">
            <w:pPr>
              <w:ind w:leftChars="0" w:left="0" w:firstLineChars="0" w:firstLine="0"/>
              <w:jc w:val="center"/>
              <w:rPr>
                <w:ins w:id="2550" w:author="張寶騌 CHANG,PAO-TSUNG" w:date="2022-05-07T17:46:00Z"/>
                <w:sz w:val="20"/>
                <w:szCs w:val="20"/>
                <w:rPrChange w:id="2551" w:author="張寶騌 CHANG,PAO-TSUNG" w:date="2022-06-17T21:13:00Z">
                  <w:rPr>
                    <w:ins w:id="2552" w:author="張寶騌 CHANG,PAO-TSUNG" w:date="2022-05-07T17:46:00Z"/>
                  </w:rPr>
                </w:rPrChange>
              </w:rPr>
              <w:pPrChange w:id="2553" w:author="張寶騌 CHANG,PAO-TSUNG" w:date="2022-05-07T17:53:00Z">
                <w:pPr>
                  <w:ind w:leftChars="0" w:left="0" w:firstLineChars="0" w:firstLine="0"/>
                  <w:jc w:val="both"/>
                </w:pPr>
              </w:pPrChange>
            </w:pPr>
            <w:ins w:id="2554" w:author="張寶騌 CHANG,PAO-TSUNG" w:date="2022-05-07T17:46:00Z">
              <w:r w:rsidRPr="00560ED7">
                <w:rPr>
                  <w:sz w:val="20"/>
                  <w:szCs w:val="20"/>
                  <w:rPrChange w:id="2555" w:author="張寶騌 CHANG,PAO-TSUNG" w:date="2022-06-17T21:13:00Z">
                    <w:rPr/>
                  </w:rPrChange>
                </w:rPr>
                <w:t>Arduino</w:t>
              </w:r>
            </w:ins>
          </w:p>
        </w:tc>
        <w:tc>
          <w:tcPr>
            <w:tcW w:w="2926" w:type="dxa"/>
            <w:vAlign w:val="bottom"/>
            <w:tcPrChange w:id="2556" w:author="張寶騌 CHANG,PAO-TSUNG" w:date="2022-05-07T17:53:00Z">
              <w:tcPr>
                <w:tcW w:w="2926" w:type="dxa"/>
                <w:gridSpan w:val="3"/>
              </w:tcPr>
            </w:tcPrChange>
          </w:tcPr>
          <w:p w14:paraId="39D69215" w14:textId="17CE340A" w:rsidR="00AF4BD6" w:rsidRPr="00560ED7" w:rsidRDefault="00AF4BD6">
            <w:pPr>
              <w:ind w:leftChars="0" w:left="0" w:firstLineChars="0" w:firstLine="0"/>
              <w:jc w:val="center"/>
              <w:rPr>
                <w:ins w:id="2557" w:author="張寶騌 CHANG,PAO-TSUNG" w:date="2022-05-07T17:46:00Z"/>
                <w:sz w:val="20"/>
                <w:szCs w:val="20"/>
                <w:rPrChange w:id="2558" w:author="張寶騌 CHANG,PAO-TSUNG" w:date="2022-06-17T21:13:00Z">
                  <w:rPr>
                    <w:ins w:id="2559" w:author="張寶騌 CHANG,PAO-TSUNG" w:date="2022-05-07T17:46:00Z"/>
                  </w:rPr>
                </w:rPrChange>
              </w:rPr>
              <w:pPrChange w:id="2560" w:author="張寶騌 CHANG,PAO-TSUNG" w:date="2022-05-07T17:53:00Z">
                <w:pPr>
                  <w:ind w:leftChars="0" w:left="0" w:firstLineChars="0" w:firstLine="0"/>
                  <w:jc w:val="both"/>
                </w:pPr>
              </w:pPrChange>
            </w:pPr>
            <w:ins w:id="2561" w:author="張寶騌 CHANG,PAO-TSUNG" w:date="2022-05-07T17:46:00Z">
              <w:r w:rsidRPr="00560ED7">
                <w:rPr>
                  <w:rFonts w:hint="eastAsia"/>
                  <w:sz w:val="20"/>
                  <w:szCs w:val="20"/>
                  <w:rPrChange w:id="2562" w:author="張寶騌 CHANG,PAO-TSUNG" w:date="2022-06-17T21:13:00Z">
                    <w:rPr>
                      <w:rFonts w:hint="eastAsia"/>
                    </w:rPr>
                  </w:rPrChange>
                </w:rPr>
                <w:t>樹</w:t>
              </w:r>
              <w:proofErr w:type="gramStart"/>
              <w:r w:rsidRPr="00560ED7">
                <w:rPr>
                  <w:rFonts w:hint="eastAsia"/>
                  <w:sz w:val="20"/>
                  <w:szCs w:val="20"/>
                  <w:rPrChange w:id="2563" w:author="張寶騌 CHANG,PAO-TSUNG" w:date="2022-06-17T21:13:00Z">
                    <w:rPr>
                      <w:rFonts w:hint="eastAsia"/>
                    </w:rPr>
                  </w:rPrChange>
                </w:rPr>
                <w:t>莓</w:t>
              </w:r>
              <w:proofErr w:type="gramEnd"/>
              <w:r w:rsidRPr="00560ED7">
                <w:rPr>
                  <w:rFonts w:hint="eastAsia"/>
                  <w:sz w:val="20"/>
                  <w:szCs w:val="20"/>
                  <w:rPrChange w:id="2564" w:author="張寶騌 CHANG,PAO-TSUNG" w:date="2022-06-17T21:13:00Z">
                    <w:rPr>
                      <w:rFonts w:hint="eastAsia"/>
                    </w:rPr>
                  </w:rPrChange>
                </w:rPr>
                <w:t>派</w:t>
              </w:r>
            </w:ins>
          </w:p>
        </w:tc>
      </w:tr>
      <w:tr w:rsidR="00AF4BD6" w14:paraId="3CE4AB4F" w14:textId="77777777" w:rsidTr="002F3960">
        <w:trPr>
          <w:jc w:val="center"/>
          <w:ins w:id="2565" w:author="張寶騌 CHANG,PAO-TSUNG" w:date="2022-05-07T17:46:00Z"/>
          <w:trPrChange w:id="2566" w:author="張寶騌 CHANG,PAO-TSUNG" w:date="2022-05-07T17:53:00Z">
            <w:trPr>
              <w:gridBefore w:val="1"/>
            </w:trPr>
          </w:trPrChange>
        </w:trPr>
        <w:tc>
          <w:tcPr>
            <w:tcW w:w="1474" w:type="dxa"/>
            <w:vAlign w:val="bottom"/>
            <w:tcPrChange w:id="2567" w:author="張寶騌 CHANG,PAO-TSUNG" w:date="2022-05-07T17:53:00Z">
              <w:tcPr>
                <w:tcW w:w="1701" w:type="dxa"/>
                <w:gridSpan w:val="3"/>
              </w:tcPr>
            </w:tcPrChange>
          </w:tcPr>
          <w:p w14:paraId="105E9A07" w14:textId="34FAC0DC" w:rsidR="00AF4BD6" w:rsidRPr="00560ED7" w:rsidRDefault="00534F0E">
            <w:pPr>
              <w:ind w:leftChars="0" w:left="0" w:firstLineChars="0" w:firstLine="0"/>
              <w:jc w:val="center"/>
              <w:rPr>
                <w:ins w:id="2568" w:author="張寶騌 CHANG,PAO-TSUNG" w:date="2022-05-07T17:46:00Z"/>
                <w:sz w:val="20"/>
                <w:szCs w:val="20"/>
                <w:rPrChange w:id="2569" w:author="張寶騌 CHANG,PAO-TSUNG" w:date="2022-06-17T21:13:00Z">
                  <w:rPr>
                    <w:ins w:id="2570" w:author="張寶騌 CHANG,PAO-TSUNG" w:date="2022-05-07T17:46:00Z"/>
                  </w:rPr>
                </w:rPrChange>
              </w:rPr>
              <w:pPrChange w:id="2571" w:author="張寶騌 CHANG,PAO-TSUNG" w:date="2022-05-07T17:53:00Z">
                <w:pPr>
                  <w:ind w:leftChars="0" w:left="0" w:firstLineChars="0" w:firstLine="0"/>
                  <w:jc w:val="both"/>
                </w:pPr>
              </w:pPrChange>
            </w:pPr>
            <w:ins w:id="2572" w:author="張寶騌 CHANG,PAO-TSUNG" w:date="2022-05-07T17:46:00Z">
              <w:r w:rsidRPr="00560ED7">
                <w:rPr>
                  <w:rFonts w:hint="eastAsia"/>
                  <w:sz w:val="20"/>
                  <w:szCs w:val="20"/>
                  <w:rPrChange w:id="2573" w:author="張寶騌 CHANG,PAO-TSUNG" w:date="2022-06-17T21:13:00Z">
                    <w:rPr>
                      <w:rFonts w:hint="eastAsia"/>
                    </w:rPr>
                  </w:rPrChange>
                </w:rPr>
                <w:t>屬性</w:t>
              </w:r>
            </w:ins>
          </w:p>
        </w:tc>
        <w:tc>
          <w:tcPr>
            <w:tcW w:w="2926" w:type="dxa"/>
            <w:vAlign w:val="bottom"/>
            <w:tcPrChange w:id="2574" w:author="張寶騌 CHANG,PAO-TSUNG" w:date="2022-05-07T17:53:00Z">
              <w:tcPr>
                <w:tcW w:w="2926" w:type="dxa"/>
                <w:gridSpan w:val="3"/>
              </w:tcPr>
            </w:tcPrChange>
          </w:tcPr>
          <w:p w14:paraId="1847C2CE" w14:textId="429C92B3" w:rsidR="00AF4BD6" w:rsidRPr="00560ED7" w:rsidRDefault="00534F0E">
            <w:pPr>
              <w:ind w:leftChars="0" w:left="0" w:firstLineChars="0" w:firstLine="0"/>
              <w:jc w:val="center"/>
              <w:rPr>
                <w:ins w:id="2575" w:author="張寶騌 CHANG,PAO-TSUNG" w:date="2022-05-07T17:46:00Z"/>
                <w:sz w:val="20"/>
                <w:szCs w:val="20"/>
                <w:rPrChange w:id="2576" w:author="張寶騌 CHANG,PAO-TSUNG" w:date="2022-06-17T21:13:00Z">
                  <w:rPr>
                    <w:ins w:id="2577" w:author="張寶騌 CHANG,PAO-TSUNG" w:date="2022-05-07T17:46:00Z"/>
                  </w:rPr>
                </w:rPrChange>
              </w:rPr>
              <w:pPrChange w:id="2578" w:author="張寶騌 CHANG,PAO-TSUNG" w:date="2022-05-07T17:53:00Z">
                <w:pPr>
                  <w:ind w:leftChars="0" w:left="0" w:firstLineChars="0" w:firstLine="0"/>
                  <w:jc w:val="both"/>
                </w:pPr>
              </w:pPrChange>
            </w:pPr>
            <w:ins w:id="2579" w:author="張寶騌 CHANG,PAO-TSUNG" w:date="2022-05-07T17:46:00Z">
              <w:r w:rsidRPr="00560ED7">
                <w:rPr>
                  <w:rFonts w:hint="eastAsia"/>
                  <w:sz w:val="20"/>
                  <w:szCs w:val="20"/>
                  <w:rPrChange w:id="2580" w:author="張寶騌 CHANG,PAO-TSUNG" w:date="2022-06-17T21:13:00Z">
                    <w:rPr>
                      <w:rFonts w:hint="eastAsia"/>
                    </w:rPr>
                  </w:rPrChange>
                </w:rPr>
                <w:t>微控制器</w:t>
              </w:r>
            </w:ins>
            <w:ins w:id="2581" w:author="張寶騌 CHANG,PAO-TSUNG" w:date="2022-06-21T22:40:00Z">
              <w:r w:rsidR="00B37D42">
                <w:rPr>
                  <w:rFonts w:hint="eastAsia"/>
                  <w:sz w:val="20"/>
                  <w:szCs w:val="20"/>
                </w:rPr>
                <w:t>M</w:t>
              </w:r>
              <w:r w:rsidR="00B37D42">
                <w:rPr>
                  <w:sz w:val="20"/>
                  <w:szCs w:val="20"/>
                </w:rPr>
                <w:t>CU</w:t>
              </w:r>
            </w:ins>
          </w:p>
        </w:tc>
        <w:tc>
          <w:tcPr>
            <w:tcW w:w="2926" w:type="dxa"/>
            <w:vAlign w:val="bottom"/>
            <w:tcPrChange w:id="2582" w:author="張寶騌 CHANG,PAO-TSUNG" w:date="2022-05-07T17:53:00Z">
              <w:tcPr>
                <w:tcW w:w="2926" w:type="dxa"/>
                <w:gridSpan w:val="3"/>
              </w:tcPr>
            </w:tcPrChange>
          </w:tcPr>
          <w:p w14:paraId="14091E86" w14:textId="5D47C017" w:rsidR="00AF4BD6" w:rsidRPr="00560ED7" w:rsidRDefault="00534F0E">
            <w:pPr>
              <w:ind w:leftChars="0" w:left="0" w:firstLineChars="0" w:firstLine="0"/>
              <w:jc w:val="center"/>
              <w:rPr>
                <w:ins w:id="2583" w:author="張寶騌 CHANG,PAO-TSUNG" w:date="2022-05-07T17:46:00Z"/>
                <w:sz w:val="20"/>
                <w:szCs w:val="20"/>
                <w:rPrChange w:id="2584" w:author="張寶騌 CHANG,PAO-TSUNG" w:date="2022-06-17T21:13:00Z">
                  <w:rPr>
                    <w:ins w:id="2585" w:author="張寶騌 CHANG,PAO-TSUNG" w:date="2022-05-07T17:46:00Z"/>
                  </w:rPr>
                </w:rPrChange>
              </w:rPr>
              <w:pPrChange w:id="2586" w:author="張寶騌 CHANG,PAO-TSUNG" w:date="2022-05-07T17:53:00Z">
                <w:pPr>
                  <w:ind w:leftChars="0" w:left="0" w:firstLineChars="0" w:firstLine="0"/>
                  <w:jc w:val="both"/>
                </w:pPr>
              </w:pPrChange>
            </w:pPr>
            <w:ins w:id="2587" w:author="張寶騌 CHANG,PAO-TSUNG" w:date="2022-05-07T17:47:00Z">
              <w:r w:rsidRPr="00560ED7">
                <w:rPr>
                  <w:rFonts w:hint="eastAsia"/>
                  <w:sz w:val="20"/>
                  <w:szCs w:val="20"/>
                  <w:rPrChange w:id="2588" w:author="張寶騌 CHANG,PAO-TSUNG" w:date="2022-06-17T21:13:00Z">
                    <w:rPr>
                      <w:rFonts w:hint="eastAsia"/>
                    </w:rPr>
                  </w:rPrChange>
                </w:rPr>
                <w:t>微處理器</w:t>
              </w:r>
            </w:ins>
            <w:ins w:id="2589" w:author="張寶騌 CHANG,PAO-TSUNG" w:date="2022-06-21T22:40:00Z">
              <w:r w:rsidR="00B37D42">
                <w:rPr>
                  <w:rFonts w:hint="eastAsia"/>
                  <w:sz w:val="20"/>
                  <w:szCs w:val="20"/>
                </w:rPr>
                <w:t>M</w:t>
              </w:r>
              <w:r w:rsidR="00B37D42">
                <w:rPr>
                  <w:sz w:val="20"/>
                  <w:szCs w:val="20"/>
                </w:rPr>
                <w:t>PU</w:t>
              </w:r>
            </w:ins>
          </w:p>
        </w:tc>
      </w:tr>
      <w:tr w:rsidR="00AF4BD6" w14:paraId="76389D54" w14:textId="77777777" w:rsidTr="002F3960">
        <w:trPr>
          <w:jc w:val="center"/>
          <w:ins w:id="2590" w:author="張寶騌 CHANG,PAO-TSUNG" w:date="2022-05-07T17:46:00Z"/>
          <w:trPrChange w:id="2591" w:author="張寶騌 CHANG,PAO-TSUNG" w:date="2022-05-07T17:53:00Z">
            <w:trPr>
              <w:gridBefore w:val="1"/>
            </w:trPr>
          </w:trPrChange>
        </w:trPr>
        <w:tc>
          <w:tcPr>
            <w:tcW w:w="1474" w:type="dxa"/>
            <w:vAlign w:val="bottom"/>
            <w:tcPrChange w:id="2592" w:author="張寶騌 CHANG,PAO-TSUNG" w:date="2022-05-07T17:53:00Z">
              <w:tcPr>
                <w:tcW w:w="1701" w:type="dxa"/>
                <w:gridSpan w:val="3"/>
              </w:tcPr>
            </w:tcPrChange>
          </w:tcPr>
          <w:p w14:paraId="2B8CCB1E" w14:textId="3A411D96" w:rsidR="00534F0E" w:rsidRPr="00560ED7" w:rsidRDefault="00534F0E">
            <w:pPr>
              <w:ind w:leftChars="0" w:left="0" w:firstLineChars="0" w:firstLine="0"/>
              <w:jc w:val="center"/>
              <w:rPr>
                <w:ins w:id="2593" w:author="張寶騌 CHANG,PAO-TSUNG" w:date="2022-05-07T17:46:00Z"/>
                <w:sz w:val="20"/>
                <w:szCs w:val="20"/>
                <w:rPrChange w:id="2594" w:author="張寶騌 CHANG,PAO-TSUNG" w:date="2022-06-17T21:13:00Z">
                  <w:rPr>
                    <w:ins w:id="2595" w:author="張寶騌 CHANG,PAO-TSUNG" w:date="2022-05-07T17:46:00Z"/>
                  </w:rPr>
                </w:rPrChange>
              </w:rPr>
              <w:pPrChange w:id="2596" w:author="張寶騌 CHANG,PAO-TSUNG" w:date="2022-05-07T17:53:00Z">
                <w:pPr>
                  <w:ind w:leftChars="0" w:left="0" w:firstLineChars="0" w:firstLine="0"/>
                  <w:jc w:val="both"/>
                </w:pPr>
              </w:pPrChange>
            </w:pPr>
            <w:ins w:id="2597" w:author="張寶騌 CHANG,PAO-TSUNG" w:date="2022-05-07T17:50:00Z">
              <w:r w:rsidRPr="00560ED7">
                <w:rPr>
                  <w:rFonts w:hint="eastAsia"/>
                  <w:sz w:val="20"/>
                  <w:szCs w:val="20"/>
                  <w:rPrChange w:id="2598" w:author="張寶騌 CHANG,PAO-TSUNG" w:date="2022-06-17T21:13:00Z">
                    <w:rPr>
                      <w:rFonts w:hint="eastAsia"/>
                    </w:rPr>
                  </w:rPrChange>
                </w:rPr>
                <w:t>作業系統</w:t>
              </w:r>
            </w:ins>
          </w:p>
        </w:tc>
        <w:tc>
          <w:tcPr>
            <w:tcW w:w="2926" w:type="dxa"/>
            <w:vAlign w:val="bottom"/>
            <w:tcPrChange w:id="2599" w:author="張寶騌 CHANG,PAO-TSUNG" w:date="2022-05-07T17:53:00Z">
              <w:tcPr>
                <w:tcW w:w="2926" w:type="dxa"/>
                <w:gridSpan w:val="3"/>
              </w:tcPr>
            </w:tcPrChange>
          </w:tcPr>
          <w:p w14:paraId="53591A6F" w14:textId="780AE258" w:rsidR="00AF4BD6" w:rsidRPr="00560ED7" w:rsidRDefault="00534F0E">
            <w:pPr>
              <w:ind w:leftChars="0" w:left="0" w:firstLineChars="0" w:firstLine="0"/>
              <w:jc w:val="center"/>
              <w:rPr>
                <w:ins w:id="2600" w:author="張寶騌 CHANG,PAO-TSUNG" w:date="2022-05-07T17:46:00Z"/>
                <w:sz w:val="20"/>
                <w:szCs w:val="20"/>
                <w:rPrChange w:id="2601" w:author="張寶騌 CHANG,PAO-TSUNG" w:date="2022-06-17T21:13:00Z">
                  <w:rPr>
                    <w:ins w:id="2602" w:author="張寶騌 CHANG,PAO-TSUNG" w:date="2022-05-07T17:46:00Z"/>
                  </w:rPr>
                </w:rPrChange>
              </w:rPr>
              <w:pPrChange w:id="2603" w:author="張寶騌 CHANG,PAO-TSUNG" w:date="2022-05-07T17:53:00Z">
                <w:pPr>
                  <w:ind w:leftChars="0" w:left="0" w:firstLineChars="0" w:firstLine="0"/>
                  <w:jc w:val="both"/>
                </w:pPr>
              </w:pPrChange>
            </w:pPr>
            <w:ins w:id="2604" w:author="張寶騌 CHANG,PAO-TSUNG" w:date="2022-05-07T17:51:00Z">
              <w:r w:rsidRPr="00560ED7">
                <w:rPr>
                  <w:rFonts w:hint="eastAsia"/>
                  <w:sz w:val="20"/>
                  <w:szCs w:val="20"/>
                  <w:rPrChange w:id="2605" w:author="張寶騌 CHANG,PAO-TSUNG" w:date="2022-06-17T21:13:00Z">
                    <w:rPr>
                      <w:rFonts w:hint="eastAsia"/>
                    </w:rPr>
                  </w:rPrChange>
                </w:rPr>
                <w:t>無</w:t>
              </w:r>
            </w:ins>
          </w:p>
        </w:tc>
        <w:tc>
          <w:tcPr>
            <w:tcW w:w="2926" w:type="dxa"/>
            <w:vAlign w:val="bottom"/>
            <w:tcPrChange w:id="2606" w:author="張寶騌 CHANG,PAO-TSUNG" w:date="2022-05-07T17:53:00Z">
              <w:tcPr>
                <w:tcW w:w="2926" w:type="dxa"/>
                <w:gridSpan w:val="3"/>
              </w:tcPr>
            </w:tcPrChange>
          </w:tcPr>
          <w:p w14:paraId="1C57FAAE" w14:textId="3F979458" w:rsidR="00AF4BD6" w:rsidRPr="00560ED7" w:rsidRDefault="00534F0E">
            <w:pPr>
              <w:ind w:leftChars="0" w:left="0" w:firstLineChars="0" w:firstLine="0"/>
              <w:jc w:val="center"/>
              <w:rPr>
                <w:ins w:id="2607" w:author="張寶騌 CHANG,PAO-TSUNG" w:date="2022-05-07T17:46:00Z"/>
                <w:sz w:val="20"/>
                <w:szCs w:val="20"/>
                <w:rPrChange w:id="2608" w:author="張寶騌 CHANG,PAO-TSUNG" w:date="2022-06-17T21:13:00Z">
                  <w:rPr>
                    <w:ins w:id="2609" w:author="張寶騌 CHANG,PAO-TSUNG" w:date="2022-05-07T17:46:00Z"/>
                  </w:rPr>
                </w:rPrChange>
              </w:rPr>
              <w:pPrChange w:id="2610" w:author="張寶騌 CHANG,PAO-TSUNG" w:date="2022-05-07T17:53:00Z">
                <w:pPr>
                  <w:ind w:leftChars="0" w:left="0" w:firstLineChars="0" w:firstLine="0"/>
                  <w:jc w:val="both"/>
                </w:pPr>
              </w:pPrChange>
            </w:pPr>
            <w:ins w:id="2611" w:author="張寶騌 CHANG,PAO-TSUNG" w:date="2022-05-07T17:51:00Z">
              <w:r w:rsidRPr="00560ED7">
                <w:rPr>
                  <w:rFonts w:hint="eastAsia"/>
                  <w:sz w:val="20"/>
                  <w:szCs w:val="20"/>
                  <w:rPrChange w:id="2612" w:author="張寶騌 CHANG,PAO-TSUNG" w:date="2022-06-17T21:13:00Z">
                    <w:rPr>
                      <w:rFonts w:hint="eastAsia"/>
                    </w:rPr>
                  </w:rPrChange>
                </w:rPr>
                <w:t>有</w:t>
              </w:r>
            </w:ins>
          </w:p>
        </w:tc>
      </w:tr>
      <w:tr w:rsidR="00061E70" w14:paraId="05BFC3F3" w14:textId="77777777" w:rsidTr="002F3960">
        <w:trPr>
          <w:jc w:val="center"/>
          <w:ins w:id="2613" w:author="張寶騌 CHANG,PAO-TSUNG" w:date="2022-06-21T22:46:00Z"/>
        </w:trPr>
        <w:tc>
          <w:tcPr>
            <w:tcW w:w="1474" w:type="dxa"/>
            <w:vAlign w:val="bottom"/>
          </w:tcPr>
          <w:p w14:paraId="3F0EBEB2" w14:textId="0F1B6EB8" w:rsidR="00061E70" w:rsidRPr="00061E70" w:rsidRDefault="00061E70" w:rsidP="002F3960">
            <w:pPr>
              <w:ind w:leftChars="0" w:left="0" w:firstLineChars="0" w:firstLine="0"/>
              <w:jc w:val="center"/>
              <w:rPr>
                <w:ins w:id="2614" w:author="張寶騌 CHANG,PAO-TSUNG" w:date="2022-06-21T22:46:00Z"/>
                <w:sz w:val="20"/>
                <w:szCs w:val="20"/>
              </w:rPr>
            </w:pPr>
            <w:ins w:id="2615" w:author="張寶騌 CHANG,PAO-TSUNG" w:date="2022-06-21T22:47:00Z">
              <w:r>
                <w:rPr>
                  <w:rFonts w:hint="eastAsia"/>
                  <w:sz w:val="20"/>
                  <w:szCs w:val="20"/>
                </w:rPr>
                <w:t>多工處理</w:t>
              </w:r>
            </w:ins>
          </w:p>
        </w:tc>
        <w:tc>
          <w:tcPr>
            <w:tcW w:w="2926" w:type="dxa"/>
            <w:vAlign w:val="bottom"/>
          </w:tcPr>
          <w:p w14:paraId="33B67A26" w14:textId="024E602B" w:rsidR="00061E70" w:rsidRPr="00061E70" w:rsidRDefault="00061E70" w:rsidP="002F3960">
            <w:pPr>
              <w:ind w:leftChars="0" w:left="0" w:firstLineChars="0" w:firstLine="0"/>
              <w:jc w:val="center"/>
              <w:rPr>
                <w:ins w:id="2616" w:author="張寶騌 CHANG,PAO-TSUNG" w:date="2022-06-21T22:46:00Z"/>
                <w:sz w:val="20"/>
                <w:szCs w:val="20"/>
              </w:rPr>
            </w:pPr>
            <w:ins w:id="2617" w:author="張寶騌 CHANG,PAO-TSUNG" w:date="2022-06-21T22:47:00Z">
              <w:r>
                <w:rPr>
                  <w:rFonts w:hint="eastAsia"/>
                  <w:sz w:val="20"/>
                  <w:szCs w:val="20"/>
                </w:rPr>
                <w:t>無</w:t>
              </w:r>
            </w:ins>
          </w:p>
        </w:tc>
        <w:tc>
          <w:tcPr>
            <w:tcW w:w="2926" w:type="dxa"/>
            <w:vAlign w:val="bottom"/>
          </w:tcPr>
          <w:p w14:paraId="7A78C237" w14:textId="140A84E6" w:rsidR="00061E70" w:rsidRPr="00061E70" w:rsidRDefault="00061E70" w:rsidP="002F3960">
            <w:pPr>
              <w:ind w:leftChars="0" w:left="0" w:firstLineChars="0" w:firstLine="0"/>
              <w:jc w:val="center"/>
              <w:rPr>
                <w:ins w:id="2618" w:author="張寶騌 CHANG,PAO-TSUNG" w:date="2022-06-21T22:46:00Z"/>
                <w:sz w:val="20"/>
                <w:szCs w:val="20"/>
              </w:rPr>
            </w:pPr>
            <w:ins w:id="2619" w:author="張寶騌 CHANG,PAO-TSUNG" w:date="2022-06-21T22:47:00Z">
              <w:r>
                <w:rPr>
                  <w:rFonts w:hint="eastAsia"/>
                  <w:sz w:val="20"/>
                  <w:szCs w:val="20"/>
                </w:rPr>
                <w:t>有</w:t>
              </w:r>
            </w:ins>
          </w:p>
        </w:tc>
      </w:tr>
      <w:tr w:rsidR="00061E70" w14:paraId="0990E746" w14:textId="77777777" w:rsidTr="002F3960">
        <w:trPr>
          <w:jc w:val="center"/>
          <w:ins w:id="2620" w:author="張寶騌 CHANG,PAO-TSUNG" w:date="2022-06-21T22:49:00Z"/>
        </w:trPr>
        <w:tc>
          <w:tcPr>
            <w:tcW w:w="1474" w:type="dxa"/>
            <w:vAlign w:val="bottom"/>
          </w:tcPr>
          <w:p w14:paraId="5DED7AE4" w14:textId="75BA6959" w:rsidR="00061E70" w:rsidRDefault="00061E70" w:rsidP="002F3960">
            <w:pPr>
              <w:ind w:leftChars="0" w:left="0" w:firstLineChars="0" w:firstLine="0"/>
              <w:jc w:val="center"/>
              <w:rPr>
                <w:ins w:id="2621" w:author="張寶騌 CHANG,PAO-TSUNG" w:date="2022-06-21T22:49:00Z"/>
                <w:sz w:val="20"/>
                <w:szCs w:val="20"/>
              </w:rPr>
            </w:pPr>
            <w:ins w:id="2622" w:author="張寶騌 CHANG,PAO-TSUNG" w:date="2022-06-21T22:49:00Z">
              <w:r>
                <w:rPr>
                  <w:rFonts w:hint="eastAsia"/>
                  <w:sz w:val="20"/>
                  <w:szCs w:val="20"/>
                </w:rPr>
                <w:t>容量</w:t>
              </w:r>
            </w:ins>
          </w:p>
        </w:tc>
        <w:tc>
          <w:tcPr>
            <w:tcW w:w="2926" w:type="dxa"/>
            <w:vAlign w:val="bottom"/>
          </w:tcPr>
          <w:p w14:paraId="7A906BDE" w14:textId="1F88D217" w:rsidR="00061E70" w:rsidRDefault="00061E70" w:rsidP="002F3960">
            <w:pPr>
              <w:ind w:leftChars="0" w:left="0" w:firstLineChars="0" w:firstLine="0"/>
              <w:jc w:val="center"/>
              <w:rPr>
                <w:ins w:id="2623" w:author="張寶騌 CHANG,PAO-TSUNG" w:date="2022-06-21T22:49:00Z"/>
                <w:sz w:val="20"/>
                <w:szCs w:val="20"/>
              </w:rPr>
            </w:pPr>
            <w:ins w:id="2624" w:author="張寶騌 CHANG,PAO-TSUNG" w:date="2022-06-21T22:49:00Z">
              <w:r>
                <w:rPr>
                  <w:rFonts w:hint="eastAsia"/>
                  <w:sz w:val="20"/>
                  <w:szCs w:val="20"/>
                </w:rPr>
                <w:t>0.002M</w:t>
              </w:r>
              <w:r>
                <w:rPr>
                  <w:sz w:val="20"/>
                  <w:szCs w:val="20"/>
                </w:rPr>
                <w:t>B</w:t>
              </w:r>
            </w:ins>
          </w:p>
        </w:tc>
        <w:tc>
          <w:tcPr>
            <w:tcW w:w="2926" w:type="dxa"/>
            <w:vAlign w:val="bottom"/>
          </w:tcPr>
          <w:p w14:paraId="11872B32" w14:textId="536DD723" w:rsidR="00061E70" w:rsidRDefault="004D39DE" w:rsidP="002F3960">
            <w:pPr>
              <w:ind w:leftChars="0" w:left="0" w:firstLineChars="0" w:firstLine="0"/>
              <w:jc w:val="center"/>
              <w:rPr>
                <w:ins w:id="2625" w:author="張寶騌 CHANG,PAO-TSUNG" w:date="2022-06-21T22:49:00Z"/>
                <w:sz w:val="20"/>
                <w:szCs w:val="20"/>
              </w:rPr>
            </w:pPr>
            <w:ins w:id="2626" w:author="張寶騌 CHANG,PAO-TSUNG" w:date="2022-06-21T22:49:00Z">
              <w:r>
                <w:rPr>
                  <w:rFonts w:hint="eastAsia"/>
                  <w:sz w:val="20"/>
                  <w:szCs w:val="20"/>
                </w:rPr>
                <w:t>5</w:t>
              </w:r>
              <w:r>
                <w:rPr>
                  <w:sz w:val="20"/>
                  <w:szCs w:val="20"/>
                </w:rPr>
                <w:t>12MB</w:t>
              </w:r>
            </w:ins>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2F3960">
        <w:trPr>
          <w:jc w:val="center"/>
          <w:ins w:id="2627" w:author="張寶騌 CHANG,PAO-TSUNG" w:date="2022-05-07T17:52:00Z"/>
          <w:trPrChange w:id="2628" w:author="張寶騌 CHANG,PAO-TSUNG" w:date="2022-05-07T17:53:00Z">
            <w:trPr>
              <w:gridBefore w:val="1"/>
              <w:gridAfter w:val="0"/>
            </w:trPr>
          </w:trPrChange>
        </w:trPr>
        <w:tc>
          <w:tcPr>
            <w:tcW w:w="1474" w:type="dxa"/>
            <w:vAlign w:val="bottom"/>
            <w:tcPrChange w:id="2629" w:author="張寶騌 CHANG,PAO-TSUNG" w:date="2022-05-07T17:53:00Z">
              <w:tcPr>
                <w:tcW w:w="1474" w:type="dxa"/>
                <w:gridSpan w:val="2"/>
              </w:tcPr>
            </w:tcPrChange>
          </w:tcPr>
          <w:p w14:paraId="148A9D01" w14:textId="57CD6E0C" w:rsidR="00434A71" w:rsidRPr="00560ED7" w:rsidRDefault="00434A71">
            <w:pPr>
              <w:ind w:leftChars="0" w:left="0" w:firstLineChars="0" w:firstLine="0"/>
              <w:jc w:val="center"/>
              <w:rPr>
                <w:ins w:id="2630" w:author="張寶騌 CHANG,PAO-TSUNG" w:date="2022-05-07T17:52:00Z"/>
                <w:sz w:val="20"/>
                <w:szCs w:val="20"/>
                <w:rPrChange w:id="2631" w:author="張寶騌 CHANG,PAO-TSUNG" w:date="2022-06-17T21:13:00Z">
                  <w:rPr>
                    <w:ins w:id="2632" w:author="張寶騌 CHANG,PAO-TSUNG" w:date="2022-05-07T17:52:00Z"/>
                  </w:rPr>
                </w:rPrChange>
              </w:rPr>
              <w:pPrChange w:id="2633" w:author="張寶騌 CHANG,PAO-TSUNG" w:date="2022-05-07T17:53:00Z">
                <w:pPr>
                  <w:ind w:leftChars="0" w:left="0" w:firstLineChars="0" w:firstLine="0"/>
                  <w:jc w:val="both"/>
                </w:pPr>
              </w:pPrChange>
            </w:pPr>
            <w:ins w:id="2634" w:author="張寶騌 CHANG,PAO-TSUNG" w:date="2022-05-07T17:52:00Z">
              <w:r w:rsidRPr="00560ED7">
                <w:rPr>
                  <w:rFonts w:hint="eastAsia"/>
                  <w:sz w:val="20"/>
                  <w:szCs w:val="20"/>
                  <w:rPrChange w:id="2635" w:author="張寶騌 CHANG,PAO-TSUNG" w:date="2022-06-17T21:13:00Z">
                    <w:rPr>
                      <w:rFonts w:hint="eastAsia"/>
                    </w:rPr>
                  </w:rPrChange>
                </w:rPr>
                <w:t>成本</w:t>
              </w:r>
            </w:ins>
          </w:p>
        </w:tc>
        <w:tc>
          <w:tcPr>
            <w:tcW w:w="2926" w:type="dxa"/>
            <w:vAlign w:val="bottom"/>
            <w:tcPrChange w:id="2636" w:author="張寶騌 CHANG,PAO-TSUNG" w:date="2022-05-07T17:53:00Z">
              <w:tcPr>
                <w:tcW w:w="2926" w:type="dxa"/>
                <w:gridSpan w:val="3"/>
              </w:tcPr>
            </w:tcPrChange>
          </w:tcPr>
          <w:p w14:paraId="24B5E76A" w14:textId="1E9FE19A" w:rsidR="00434A71" w:rsidRPr="00560ED7" w:rsidRDefault="00B37D42">
            <w:pPr>
              <w:ind w:leftChars="0" w:left="0" w:firstLineChars="0" w:firstLine="0"/>
              <w:jc w:val="center"/>
              <w:rPr>
                <w:ins w:id="2637" w:author="張寶騌 CHANG,PAO-TSUNG" w:date="2022-05-07T17:52:00Z"/>
                <w:sz w:val="20"/>
                <w:szCs w:val="20"/>
                <w:rPrChange w:id="2638" w:author="張寶騌 CHANG,PAO-TSUNG" w:date="2022-06-17T21:13:00Z">
                  <w:rPr>
                    <w:ins w:id="2639" w:author="張寶騌 CHANG,PAO-TSUNG" w:date="2022-05-07T17:52:00Z"/>
                  </w:rPr>
                </w:rPrChange>
              </w:rPr>
              <w:pPrChange w:id="2640" w:author="張寶騌 CHANG,PAO-TSUNG" w:date="2022-05-07T17:53:00Z">
                <w:pPr>
                  <w:ind w:leftChars="0" w:left="0" w:firstLineChars="0" w:firstLine="0"/>
                  <w:jc w:val="both"/>
                </w:pPr>
              </w:pPrChange>
            </w:pPr>
            <w:ins w:id="2641" w:author="張寶騌 CHANG,PAO-TSUNG" w:date="2022-06-21T22:43:00Z">
              <w:r>
                <w:rPr>
                  <w:rFonts w:hint="eastAsia"/>
                  <w:sz w:val="20"/>
                  <w:szCs w:val="20"/>
                </w:rPr>
                <w:t>約</w:t>
              </w:r>
              <w:r>
                <w:rPr>
                  <w:rFonts w:hint="eastAsia"/>
                  <w:sz w:val="20"/>
                  <w:szCs w:val="20"/>
                </w:rPr>
                <w:t>700</w:t>
              </w:r>
            </w:ins>
          </w:p>
        </w:tc>
        <w:tc>
          <w:tcPr>
            <w:tcW w:w="2926" w:type="dxa"/>
            <w:vAlign w:val="bottom"/>
            <w:tcPrChange w:id="2642" w:author="張寶騌 CHANG,PAO-TSUNG" w:date="2022-05-07T17:53:00Z">
              <w:tcPr>
                <w:tcW w:w="2926" w:type="dxa"/>
                <w:gridSpan w:val="3"/>
              </w:tcPr>
            </w:tcPrChange>
          </w:tcPr>
          <w:p w14:paraId="717B92E4" w14:textId="7B87B591" w:rsidR="00434A71" w:rsidRPr="00560ED7" w:rsidRDefault="00B37D42">
            <w:pPr>
              <w:ind w:leftChars="0" w:left="0" w:firstLineChars="0" w:firstLine="0"/>
              <w:jc w:val="center"/>
              <w:rPr>
                <w:ins w:id="2643" w:author="張寶騌 CHANG,PAO-TSUNG" w:date="2022-05-07T17:52:00Z"/>
                <w:sz w:val="20"/>
                <w:szCs w:val="20"/>
                <w:rPrChange w:id="2644" w:author="張寶騌 CHANG,PAO-TSUNG" w:date="2022-06-17T21:13:00Z">
                  <w:rPr>
                    <w:ins w:id="2645" w:author="張寶騌 CHANG,PAO-TSUNG" w:date="2022-05-07T17:52:00Z"/>
                  </w:rPr>
                </w:rPrChange>
              </w:rPr>
              <w:pPrChange w:id="2646" w:author="張寶騌 CHANG,PAO-TSUNG" w:date="2022-05-07T17:53:00Z">
                <w:pPr>
                  <w:ind w:leftChars="0" w:left="0" w:firstLineChars="0" w:firstLine="0"/>
                  <w:jc w:val="both"/>
                </w:pPr>
              </w:pPrChange>
            </w:pPr>
            <w:ins w:id="2647" w:author="張寶騌 CHANG,PAO-TSUNG" w:date="2022-06-21T22:44:00Z">
              <w:r>
                <w:rPr>
                  <w:rFonts w:hint="eastAsia"/>
                  <w:sz w:val="20"/>
                  <w:szCs w:val="20"/>
                </w:rPr>
                <w:t>約</w:t>
              </w:r>
              <w:r>
                <w:rPr>
                  <w:rFonts w:hint="eastAsia"/>
                  <w:sz w:val="20"/>
                  <w:szCs w:val="20"/>
                </w:rPr>
                <w:t>4200</w:t>
              </w:r>
            </w:ins>
          </w:p>
        </w:tc>
      </w:tr>
      <w:tr w:rsidR="00434A71" w14:paraId="49F6E419" w14:textId="77777777" w:rsidTr="002F3960">
        <w:trPr>
          <w:jc w:val="center"/>
          <w:ins w:id="2648" w:author="張寶騌 CHANG,PAO-TSUNG" w:date="2022-05-07T17:52:00Z"/>
          <w:trPrChange w:id="2649" w:author="張寶騌 CHANG,PAO-TSUNG" w:date="2022-05-07T17:53:00Z">
            <w:trPr>
              <w:gridBefore w:val="1"/>
              <w:gridAfter w:val="0"/>
            </w:trPr>
          </w:trPrChange>
        </w:trPr>
        <w:tc>
          <w:tcPr>
            <w:tcW w:w="1474" w:type="dxa"/>
            <w:vAlign w:val="bottom"/>
            <w:tcPrChange w:id="2650" w:author="張寶騌 CHANG,PAO-TSUNG" w:date="2022-05-07T17:53:00Z">
              <w:tcPr>
                <w:tcW w:w="1474" w:type="dxa"/>
                <w:gridSpan w:val="2"/>
              </w:tcPr>
            </w:tcPrChange>
          </w:tcPr>
          <w:p w14:paraId="69B3FB75" w14:textId="240915C1" w:rsidR="00434A71" w:rsidRPr="00560ED7" w:rsidRDefault="00434A71">
            <w:pPr>
              <w:ind w:leftChars="0" w:left="0" w:firstLineChars="0" w:firstLine="0"/>
              <w:jc w:val="center"/>
              <w:rPr>
                <w:ins w:id="2651" w:author="張寶騌 CHANG,PAO-TSUNG" w:date="2022-05-07T17:52:00Z"/>
                <w:sz w:val="20"/>
                <w:szCs w:val="20"/>
                <w:rPrChange w:id="2652" w:author="張寶騌 CHANG,PAO-TSUNG" w:date="2022-06-17T21:13:00Z">
                  <w:rPr>
                    <w:ins w:id="2653" w:author="張寶騌 CHANG,PAO-TSUNG" w:date="2022-05-07T17:52:00Z"/>
                  </w:rPr>
                </w:rPrChange>
              </w:rPr>
              <w:pPrChange w:id="2654" w:author="張寶騌 CHANG,PAO-TSUNG" w:date="2022-05-07T17:53:00Z">
                <w:pPr>
                  <w:ind w:leftChars="0" w:left="0" w:firstLineChars="0" w:firstLine="0"/>
                  <w:jc w:val="both"/>
                </w:pPr>
              </w:pPrChange>
            </w:pPr>
            <w:ins w:id="2655" w:author="張寶騌 CHANG,PAO-TSUNG" w:date="2022-05-07T17:52:00Z">
              <w:r w:rsidRPr="00560ED7">
                <w:rPr>
                  <w:rFonts w:hint="eastAsia"/>
                  <w:sz w:val="20"/>
                  <w:szCs w:val="20"/>
                  <w:rPrChange w:id="2656" w:author="張寶騌 CHANG,PAO-TSUNG" w:date="2022-06-17T21:13:00Z">
                    <w:rPr>
                      <w:rFonts w:hint="eastAsia"/>
                    </w:rPr>
                  </w:rPrChange>
                </w:rPr>
                <w:t>耗電量</w:t>
              </w:r>
            </w:ins>
            <w:ins w:id="2657" w:author="張寶騌 CHANG,PAO-TSUNG" w:date="2022-06-21T22:46:00Z">
              <w:r w:rsidR="00061E70">
                <w:rPr>
                  <w:rFonts w:hint="eastAsia"/>
                  <w:sz w:val="20"/>
                  <w:szCs w:val="20"/>
                </w:rPr>
                <w:t>(</w:t>
              </w:r>
              <w:r w:rsidR="00061E70">
                <w:rPr>
                  <w:rFonts w:hint="eastAsia"/>
                  <w:sz w:val="20"/>
                  <w:szCs w:val="20"/>
                </w:rPr>
                <w:t>待機</w:t>
              </w:r>
              <w:r w:rsidR="00061E70">
                <w:rPr>
                  <w:sz w:val="20"/>
                  <w:szCs w:val="20"/>
                </w:rPr>
                <w:t>)</w:t>
              </w:r>
            </w:ins>
          </w:p>
        </w:tc>
        <w:tc>
          <w:tcPr>
            <w:tcW w:w="2926" w:type="dxa"/>
            <w:vAlign w:val="bottom"/>
            <w:tcPrChange w:id="2658" w:author="張寶騌 CHANG,PAO-TSUNG" w:date="2022-05-07T17:53:00Z">
              <w:tcPr>
                <w:tcW w:w="2926" w:type="dxa"/>
                <w:gridSpan w:val="3"/>
              </w:tcPr>
            </w:tcPrChange>
          </w:tcPr>
          <w:p w14:paraId="38C29B89" w14:textId="3A1B50F6" w:rsidR="00434A71" w:rsidRPr="00560ED7" w:rsidRDefault="00061E70">
            <w:pPr>
              <w:ind w:leftChars="0" w:left="0" w:firstLineChars="0" w:firstLine="0"/>
              <w:jc w:val="center"/>
              <w:rPr>
                <w:ins w:id="2659" w:author="張寶騌 CHANG,PAO-TSUNG" w:date="2022-05-07T17:52:00Z"/>
                <w:sz w:val="20"/>
                <w:szCs w:val="20"/>
                <w:rPrChange w:id="2660" w:author="張寶騌 CHANG,PAO-TSUNG" w:date="2022-06-17T21:13:00Z">
                  <w:rPr>
                    <w:ins w:id="2661" w:author="張寶騌 CHANG,PAO-TSUNG" w:date="2022-05-07T17:52:00Z"/>
                  </w:rPr>
                </w:rPrChange>
              </w:rPr>
              <w:pPrChange w:id="2662" w:author="張寶騌 CHANG,PAO-TSUNG" w:date="2022-05-07T17:53:00Z">
                <w:pPr>
                  <w:ind w:leftChars="0" w:left="0" w:firstLineChars="0" w:firstLine="0"/>
                  <w:jc w:val="both"/>
                </w:pPr>
              </w:pPrChange>
            </w:pPr>
            <w:ins w:id="2663" w:author="張寶騌 CHANG,PAO-TSUNG" w:date="2022-06-21T22:45:00Z">
              <w:r>
                <w:rPr>
                  <w:sz w:val="20"/>
                  <w:szCs w:val="20"/>
                </w:rPr>
                <w:t>4</w:t>
              </w:r>
              <w:r>
                <w:rPr>
                  <w:rFonts w:hint="eastAsia"/>
                  <w:sz w:val="20"/>
                  <w:szCs w:val="20"/>
                </w:rPr>
                <w:t>0</w:t>
              </w:r>
              <w:r>
                <w:rPr>
                  <w:sz w:val="20"/>
                  <w:szCs w:val="20"/>
                </w:rPr>
                <w:t>mAh</w:t>
              </w:r>
            </w:ins>
          </w:p>
        </w:tc>
        <w:tc>
          <w:tcPr>
            <w:tcW w:w="2926" w:type="dxa"/>
            <w:vAlign w:val="bottom"/>
            <w:tcPrChange w:id="2664" w:author="張寶騌 CHANG,PAO-TSUNG" w:date="2022-05-07T17:53:00Z">
              <w:tcPr>
                <w:tcW w:w="2926" w:type="dxa"/>
                <w:gridSpan w:val="3"/>
              </w:tcPr>
            </w:tcPrChange>
          </w:tcPr>
          <w:p w14:paraId="1CD59D0E" w14:textId="026A12E7" w:rsidR="00434A71" w:rsidRPr="00560ED7" w:rsidRDefault="00061E70">
            <w:pPr>
              <w:ind w:leftChars="0" w:left="0" w:firstLineChars="0" w:firstLine="0"/>
              <w:jc w:val="center"/>
              <w:rPr>
                <w:ins w:id="2665" w:author="張寶騌 CHANG,PAO-TSUNG" w:date="2022-05-07T17:52:00Z"/>
                <w:sz w:val="20"/>
                <w:szCs w:val="20"/>
                <w:rPrChange w:id="2666" w:author="張寶騌 CHANG,PAO-TSUNG" w:date="2022-06-17T21:13:00Z">
                  <w:rPr>
                    <w:ins w:id="2667" w:author="張寶騌 CHANG,PAO-TSUNG" w:date="2022-05-07T17:52:00Z"/>
                  </w:rPr>
                </w:rPrChange>
              </w:rPr>
              <w:pPrChange w:id="2668" w:author="張寶騌 CHANG,PAO-TSUNG" w:date="2022-05-07T17:53:00Z">
                <w:pPr>
                  <w:ind w:leftChars="0" w:left="0" w:firstLineChars="0" w:firstLine="0"/>
                  <w:jc w:val="both"/>
                </w:pPr>
              </w:pPrChange>
            </w:pPr>
            <w:ins w:id="2669" w:author="張寶騌 CHANG,PAO-TSUNG" w:date="2022-06-21T22:45:00Z">
              <w:r>
                <w:rPr>
                  <w:sz w:val="20"/>
                  <w:szCs w:val="20"/>
                </w:rPr>
                <w:t>2</w:t>
              </w:r>
              <w:r>
                <w:rPr>
                  <w:rFonts w:hint="eastAsia"/>
                  <w:sz w:val="20"/>
                  <w:szCs w:val="20"/>
                </w:rPr>
                <w:t>50</w:t>
              </w:r>
              <w:r>
                <w:rPr>
                  <w:sz w:val="20"/>
                  <w:szCs w:val="20"/>
                </w:rPr>
                <w:t>mAh</w:t>
              </w:r>
            </w:ins>
          </w:p>
        </w:tc>
      </w:tr>
    </w:tbl>
    <w:p w14:paraId="346F693F" w14:textId="21414888" w:rsidR="00AF4BD6" w:rsidRDefault="000B1260" w:rsidP="000B1260">
      <w:pPr>
        <w:ind w:leftChars="0" w:left="0" w:firstLineChars="0" w:firstLine="0"/>
        <w:jc w:val="both"/>
      </w:pPr>
      <w:r>
        <w:tab/>
      </w:r>
      <w:r>
        <w:tab/>
      </w:r>
      <w:proofErr w:type="gramStart"/>
      <w:r>
        <w:rPr>
          <w:rFonts w:hint="eastAsia"/>
        </w:rPr>
        <w:t>註</w:t>
      </w:r>
      <w:proofErr w:type="gramEnd"/>
      <w:r>
        <w:rPr>
          <w:rFonts w:hint="eastAsia"/>
        </w:rPr>
        <w:t xml:space="preserve">: </w:t>
      </w:r>
      <w:ins w:id="2670" w:author="張寶騌 CHANG,PAO-TSUNG" w:date="2022-05-07T17:46:00Z">
        <w:r w:rsidRPr="00560ED7">
          <w:rPr>
            <w:sz w:val="20"/>
            <w:szCs w:val="20"/>
            <w:rPrChange w:id="2671" w:author="張寶騌 CHANG,PAO-TSUNG" w:date="2022-06-17T21:13:00Z">
              <w:rPr/>
            </w:rPrChange>
          </w:rPr>
          <w:t>Arduino</w:t>
        </w:r>
      </w:ins>
      <w:r>
        <w:rPr>
          <w:rFonts w:hint="eastAsia"/>
          <w:sz w:val="20"/>
          <w:szCs w:val="20"/>
        </w:rPr>
        <w:t>是以</w:t>
      </w:r>
      <w:ins w:id="2672" w:author="張寶騌 CHANG,PAO-TSUNG" w:date="2022-05-07T17:46:00Z">
        <w:r w:rsidRPr="00560ED7">
          <w:rPr>
            <w:sz w:val="20"/>
            <w:szCs w:val="20"/>
            <w:rPrChange w:id="2673" w:author="張寶騌 CHANG,PAO-TSUNG" w:date="2022-06-17T21:13:00Z">
              <w:rPr/>
            </w:rPrChange>
          </w:rPr>
          <w:t>Arduino</w:t>
        </w:r>
      </w:ins>
      <w:r>
        <w:rPr>
          <w:rFonts w:hint="eastAsia"/>
          <w:sz w:val="20"/>
          <w:szCs w:val="20"/>
        </w:rPr>
        <w:t xml:space="preserve"> </w:t>
      </w:r>
      <w:r>
        <w:rPr>
          <w:sz w:val="20"/>
          <w:szCs w:val="20"/>
        </w:rPr>
        <w:t>UNO</w:t>
      </w:r>
      <w:r>
        <w:rPr>
          <w:rFonts w:hint="eastAsia"/>
          <w:sz w:val="20"/>
          <w:szCs w:val="20"/>
        </w:rPr>
        <w:t>；</w:t>
      </w:r>
      <w:ins w:id="2674" w:author="張寶騌 CHANG,PAO-TSUNG" w:date="2022-05-07T17:46:00Z">
        <w:r w:rsidRPr="00560ED7">
          <w:rPr>
            <w:rFonts w:hint="eastAsia"/>
            <w:sz w:val="20"/>
            <w:szCs w:val="20"/>
            <w:rPrChange w:id="2675" w:author="張寶騌 CHANG,PAO-TSUNG" w:date="2022-06-17T21:13:00Z">
              <w:rPr>
                <w:rFonts w:hint="eastAsia"/>
              </w:rPr>
            </w:rPrChange>
          </w:rPr>
          <w:t>樹</w:t>
        </w:r>
        <w:proofErr w:type="gramStart"/>
        <w:r w:rsidRPr="00560ED7">
          <w:rPr>
            <w:rFonts w:hint="eastAsia"/>
            <w:sz w:val="20"/>
            <w:szCs w:val="20"/>
            <w:rPrChange w:id="2676" w:author="張寶騌 CHANG,PAO-TSUNG" w:date="2022-06-17T21:13:00Z">
              <w:rPr>
                <w:rFonts w:hint="eastAsia"/>
              </w:rPr>
            </w:rPrChange>
          </w:rPr>
          <w:t>莓</w:t>
        </w:r>
        <w:proofErr w:type="gramEnd"/>
        <w:r w:rsidRPr="00560ED7">
          <w:rPr>
            <w:rFonts w:hint="eastAsia"/>
            <w:sz w:val="20"/>
            <w:szCs w:val="20"/>
            <w:rPrChange w:id="2677" w:author="張寶騌 CHANG,PAO-TSUNG" w:date="2022-06-17T21:13:00Z">
              <w:rPr>
                <w:rFonts w:hint="eastAsia"/>
              </w:rPr>
            </w:rPrChange>
          </w:rPr>
          <w:t>派</w:t>
        </w:r>
      </w:ins>
      <w:r>
        <w:rPr>
          <w:rFonts w:hint="eastAsia"/>
          <w:sz w:val="20"/>
          <w:szCs w:val="20"/>
        </w:rPr>
        <w:t>是以</w:t>
      </w:r>
      <w:r>
        <w:rPr>
          <w:sz w:val="20"/>
          <w:szCs w:val="20"/>
        </w:rPr>
        <w:t>Model 3 B+</w:t>
      </w:r>
      <w:r w:rsidR="002F3960">
        <w:rPr>
          <w:rFonts w:hint="eastAsia"/>
          <w:sz w:val="20"/>
          <w:szCs w:val="20"/>
        </w:rPr>
        <w:t>為比較基準</w:t>
      </w:r>
    </w:p>
    <w:p w14:paraId="72534DEB" w14:textId="77777777" w:rsidR="000B1260" w:rsidRDefault="000B1260">
      <w:pPr>
        <w:ind w:leftChars="0" w:left="0" w:firstLineChars="0" w:firstLine="0"/>
        <w:jc w:val="both"/>
        <w:rPr>
          <w:ins w:id="2678" w:author="張寶騌 CHANG,PAO-TSUNG" w:date="2022-05-07T17:19:00Z"/>
        </w:rPr>
        <w:pPrChange w:id="2679" w:author="張寶騌 CHANG,PAO-TSUNG" w:date="2022-05-07T17:54:00Z">
          <w:pPr>
            <w:ind w:leftChars="0" w:left="0" w:firstLine="480"/>
            <w:jc w:val="both"/>
          </w:pPr>
        </w:pPrChange>
      </w:pPr>
    </w:p>
    <w:p w14:paraId="7EC6C46F" w14:textId="4F4A7F54" w:rsidR="006E3CF5" w:rsidRDefault="00434A71" w:rsidP="00434A71">
      <w:pPr>
        <w:ind w:leftChars="0" w:left="0" w:firstLine="480"/>
        <w:jc w:val="both"/>
        <w:rPr>
          <w:ins w:id="2680" w:author="張寶騌 CHANG,PAO-TSUNG" w:date="2022-05-07T16:53:00Z"/>
        </w:rPr>
      </w:pPr>
      <w:ins w:id="2681" w:author="張寶騌 CHANG,PAO-TSUNG" w:date="2022-05-07T17:55:00Z">
        <w:r>
          <w:rPr>
            <w:rFonts w:hint="eastAsia"/>
          </w:rPr>
          <w:t>相關</w:t>
        </w:r>
      </w:ins>
      <w:ins w:id="2682" w:author="張寶騌 CHANG,PAO-TSUNG" w:date="2022-05-07T17:54:00Z">
        <w:r>
          <w:rPr>
            <w:rFonts w:hint="eastAsia"/>
          </w:rPr>
          <w:t>使用工具</w:t>
        </w:r>
      </w:ins>
      <w:ins w:id="2683" w:author="張寶騌 CHANG,PAO-TSUNG" w:date="2022-05-07T16:53:00Z">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ins>
      <w:ins w:id="2684" w:author="張寶騌 CHANG,PAO-TSUNG" w:date="2022-06-21T22:50:00Z">
        <w:r w:rsidR="004D39DE">
          <w:rPr>
            <w:rFonts w:hint="eastAsia"/>
          </w:rPr>
          <w:t>、</w:t>
        </w:r>
        <w:r w:rsidR="004D39DE" w:rsidRPr="00DA5534">
          <w:t>BF350-3AA</w:t>
        </w:r>
        <w:r w:rsidR="004D39DE">
          <w:rPr>
            <w:rFonts w:hint="eastAsia"/>
          </w:rPr>
          <w:t>應變計等</w:t>
        </w:r>
      </w:ins>
      <w:ins w:id="2685" w:author="張寶騌 CHANG,PAO-TSUNG" w:date="2022-05-07T16:53:00Z">
        <w:r w:rsidR="006E3CF5">
          <w:rPr>
            <w:rFonts w:hint="eastAsia"/>
          </w:rPr>
          <w:t>監測模組</w:t>
        </w:r>
      </w:ins>
      <w:ins w:id="2686" w:author="張寶騌 CHANG,PAO-TSUNG" w:date="2022-06-21T22:50:00Z">
        <w:r w:rsidR="004D39DE">
          <w:rPr>
            <w:rFonts w:hint="eastAsia"/>
          </w:rPr>
          <w:t>。</w:t>
        </w:r>
      </w:ins>
      <w:ins w:id="2687" w:author="張寶騌 CHANG,PAO-TSUNG" w:date="2022-06-02T10:36:00Z">
        <w:r w:rsidR="00F9445F">
          <w:rPr>
            <w:rFonts w:hint="eastAsia"/>
          </w:rPr>
          <w:t>無線傳輸則使用了</w:t>
        </w:r>
        <w:proofErr w:type="spellStart"/>
        <w:r w:rsidR="00F9445F">
          <w:t>XBe</w:t>
        </w:r>
      </w:ins>
      <w:ins w:id="2688" w:author="張寶騌 CHANG,PAO-TSUNG" w:date="2022-06-02T10:37:00Z">
        <w:r w:rsidR="00F9445F">
          <w:t>e</w:t>
        </w:r>
        <w:proofErr w:type="spellEnd"/>
        <w:r w:rsidR="00F9445F">
          <w:rPr>
            <w:rFonts w:hint="eastAsia"/>
          </w:rPr>
          <w:t>與</w:t>
        </w:r>
      </w:ins>
      <w:ins w:id="2689" w:author="張寶騌 CHANG,PAO-TSUNG" w:date="2022-06-18T16:00:00Z">
        <w:r w:rsidR="00383E93">
          <w:rPr>
            <w:rFonts w:hint="eastAsia"/>
          </w:rPr>
          <w:t>Cat M1</w:t>
        </w:r>
      </w:ins>
      <w:ins w:id="2690" w:author="張寶騌 CHANG,PAO-TSUNG" w:date="2022-06-02T10:37:00Z">
        <w:r w:rsidR="00F9445F">
          <w:rPr>
            <w:rFonts w:hint="eastAsia"/>
          </w:rPr>
          <w:t>模組，</w:t>
        </w:r>
      </w:ins>
      <w:ins w:id="2691" w:author="張寶騌 CHANG,PAO-TSUNG" w:date="2022-06-21T22:50:00Z">
        <w:r w:rsidR="004D39DE">
          <w:rPr>
            <w:rFonts w:hint="eastAsia"/>
          </w:rPr>
          <w:t>後續將</w:t>
        </w:r>
      </w:ins>
      <w:ins w:id="2692" w:author="張寶騌 CHANG,PAO-TSUNG" w:date="2022-06-02T10:37:00Z">
        <w:r w:rsidR="00F9445F">
          <w:rPr>
            <w:rFonts w:hint="eastAsia"/>
          </w:rPr>
          <w:t>進行比較</w:t>
        </w:r>
      </w:ins>
      <w:ins w:id="2693" w:author="張寶騌 CHANG,PAO-TSUNG" w:date="2022-06-21T22:50:00Z">
        <w:r w:rsidR="004D39DE">
          <w:rPr>
            <w:rFonts w:hint="eastAsia"/>
          </w:rPr>
          <w:t>。</w:t>
        </w:r>
      </w:ins>
      <w:ins w:id="2694" w:author="張寶騌 CHANG,PAO-TSUNG" w:date="2022-06-02T10:37:00Z">
        <w:r w:rsidR="00F9445F">
          <w:rPr>
            <w:rFonts w:hint="eastAsia"/>
          </w:rPr>
          <w:t>電源模組則以太陽能供電板</w:t>
        </w:r>
      </w:ins>
      <w:ins w:id="2695" w:author="張寶騌 CHANG,PAO-TSUNG" w:date="2022-06-02T10:38:00Z">
        <w:r w:rsidR="00F9445F">
          <w:rPr>
            <w:rFonts w:hint="eastAsia"/>
          </w:rPr>
          <w:t>與</w:t>
        </w:r>
      </w:ins>
      <w:ins w:id="2696" w:author="張寶騌 CHANG,PAO-TSUNG" w:date="2022-05-07T16:53:00Z">
        <w:r w:rsidR="006E3CF5">
          <w:rPr>
            <w:rFonts w:hint="eastAsia"/>
          </w:rPr>
          <w:t>機車電瓶</w:t>
        </w:r>
      </w:ins>
      <w:ins w:id="2697" w:author="張寶騌 CHANG,PAO-TSUNG" w:date="2022-06-02T10:38:00Z">
        <w:r w:rsidR="00F9445F">
          <w:rPr>
            <w:rFonts w:hint="eastAsia"/>
          </w:rPr>
          <w:t>供應</w:t>
        </w:r>
      </w:ins>
      <w:ins w:id="2698" w:author="張寶騌 CHANG,PAO-TSUNG" w:date="2022-05-07T16:53:00Z">
        <w:r w:rsidR="006E3CF5">
          <w:rPr>
            <w:rFonts w:hint="eastAsia"/>
          </w:rPr>
          <w:t>。以下將分別介紹其模組，</w:t>
        </w:r>
        <w:r w:rsidR="006E3CF5" w:rsidRPr="00244C07">
          <w:rPr>
            <w:rFonts w:hint="eastAsia"/>
          </w:rPr>
          <w:t>接著描述</w:t>
        </w:r>
        <w:r w:rsidR="006E3CF5">
          <w:rPr>
            <w:rFonts w:hint="eastAsia"/>
          </w:rPr>
          <w:t>監測模組</w:t>
        </w:r>
        <w:r w:rsidR="006E3CF5" w:rsidRPr="00244C07">
          <w:rPr>
            <w:rFonts w:hint="eastAsia"/>
          </w:rPr>
          <w:t>建置的過程</w:t>
        </w:r>
        <w:r w:rsidR="006E3CF5">
          <w:rPr>
            <w:rFonts w:hint="eastAsia"/>
          </w:rPr>
          <w:t>及成果</w:t>
        </w:r>
        <w:r w:rsidR="006E3CF5" w:rsidRPr="00244C07">
          <w:rPr>
            <w:rFonts w:hint="eastAsia"/>
          </w:rPr>
          <w:t>。</w:t>
        </w:r>
      </w:ins>
    </w:p>
    <w:p w14:paraId="247DD65B" w14:textId="77777777" w:rsidR="006E3CF5" w:rsidRPr="006E3CF5" w:rsidRDefault="006E3CF5">
      <w:pPr>
        <w:ind w:left="480" w:firstLine="480"/>
        <w:pPrChange w:id="2699" w:author="張寶騌 CHANG,PAO-TSUNG" w:date="2022-05-07T16:53:00Z">
          <w:pPr>
            <w:pStyle w:val="21"/>
            <w:spacing w:before="360"/>
          </w:pPr>
        </w:pPrChange>
      </w:pPr>
    </w:p>
    <w:p w14:paraId="1F92056F" w14:textId="45DFB19E" w:rsidR="00F609BC" w:rsidRDefault="006148CA">
      <w:pPr>
        <w:pStyle w:val="31"/>
        <w:spacing w:before="360" w:after="180"/>
        <w:pPrChange w:id="2700" w:author="張寶騌 CHANG,PAO-TSUNG" w:date="2022-04-10T17:27:00Z">
          <w:pPr>
            <w:numPr>
              <w:numId w:val="18"/>
            </w:numPr>
            <w:spacing w:beforeLines="50" w:before="180" w:afterLines="50" w:after="180"/>
            <w:ind w:left="905" w:firstLineChars="0" w:hanging="425"/>
          </w:pPr>
        </w:pPrChange>
      </w:pPr>
      <w:ins w:id="2701" w:author="張寶騌 CHANG,PAO-TSUNG" w:date="2022-04-10T17:27:00Z">
        <w:r>
          <w:rPr>
            <w:rFonts w:hint="eastAsia"/>
          </w:rPr>
          <w:t xml:space="preserve"> </w:t>
        </w:r>
      </w:ins>
      <w:del w:id="2702" w:author="張寶騌 CHANG,PAO-TSUNG" w:date="2022-04-07T17:14:00Z">
        <w:r w:rsidR="009C706E" w:rsidRPr="00737D5E" w:rsidDel="00633EF9">
          <w:delText>Autodesk Revit</w:delText>
        </w:r>
      </w:del>
      <w:bookmarkStart w:id="2703" w:name="_Toc107005859"/>
      <w:ins w:id="2704" w:author="張寶騌 CHANG,PAO-TSUNG" w:date="2022-04-07T17:14:00Z">
        <w:r w:rsidR="00633EF9" w:rsidRPr="00633EF9">
          <w:rPr>
            <w:rFonts w:hint="eastAsia"/>
          </w:rPr>
          <w:t>Arduino UNO</w:t>
        </w:r>
      </w:ins>
      <w:ins w:id="2705" w:author="張寶騌 CHANG,PAO-TSUNG" w:date="2022-04-19T20:38:00Z">
        <w:r w:rsidR="003F74A4">
          <w:rPr>
            <w:rFonts w:hint="eastAsia"/>
          </w:rPr>
          <w:t>開發版</w:t>
        </w:r>
      </w:ins>
      <w:bookmarkEnd w:id="2703"/>
    </w:p>
    <w:p w14:paraId="07724F7D" w14:textId="3459F72C" w:rsidR="00C90786" w:rsidRDefault="00D6338F" w:rsidP="003F74A4">
      <w:pPr>
        <w:ind w:left="480" w:firstLine="480"/>
        <w:jc w:val="both"/>
        <w:rPr>
          <w:ins w:id="2706" w:author="張寶騌 CHANG,PAO-TSUNG" w:date="2022-04-19T20:39:00Z"/>
        </w:rPr>
      </w:pPr>
      <w:ins w:id="2707" w:author="張寶騌 CHANG,PAO-TSUNG" w:date="2022-04-07T17:54:00Z">
        <w:r>
          <w:rPr>
            <w:rFonts w:hint="eastAsia"/>
          </w:rPr>
          <w:t>本研究</w:t>
        </w:r>
      </w:ins>
      <w:del w:id="2708" w:author="張寶騌 CHANG,PAO-TSUNG" w:date="2022-04-19T20:33:00Z">
        <w:r w:rsidR="0035692D" w:rsidDel="007B5522">
          <w:rPr>
            <w:szCs w:val="24"/>
          </w:rPr>
          <w:fldChar w:fldCharType="begin"/>
        </w:r>
      </w:del>
      <w:r w:rsidR="004846B4">
        <w:rPr>
          <w:rFonts w:hint="eastAsia"/>
          <w:szCs w:val="24"/>
        </w:rPr>
        <w:instrText xml:space="preserve"> ADDIN EN.CITE &lt;EndNote&gt;&lt;Cite&gt;&lt;Author&gt;</w:instrText>
      </w:r>
      <w:r w:rsidR="004846B4">
        <w:rPr>
          <w:rFonts w:hint="eastAsia"/>
          <w:szCs w:val="24"/>
        </w:rPr>
        <w:instrText>台灣物聯科技</w:instrText>
      </w:r>
      <w:r w:rsidR="004846B4">
        <w:rPr>
          <w:rFonts w:hint="eastAsia"/>
          <w:szCs w:val="24"/>
        </w:rPr>
        <w:instrText>&lt;/Author&gt;&lt;Year&gt;2018&lt;/Year&gt;&lt;RecNum&gt;19&lt;/RecNum&gt;&lt;DisplayText&gt;[25]&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4846B4">
        <w:rPr>
          <w:rFonts w:hint="eastAsia"/>
          <w:szCs w:val="24"/>
        </w:rPr>
        <w:instrText>台灣物聯科技</w:instrText>
      </w:r>
      <w:r w:rsidR="004846B4">
        <w:rPr>
          <w:rFonts w:hint="eastAsia"/>
          <w:szCs w:val="24"/>
        </w:rPr>
        <w:instrText>&lt;/style&gt;&lt;/author&gt;&lt;/authors&gt;&lt;/contributors&gt;&lt;titles&gt;&lt;title&gt;&lt;style face="normal" font="default" size="100%"&gt;Arduino&lt;/style&gt;&lt;style face="normal" font="default" charset="136" size="100%"&gt;</w:instrText>
      </w:r>
      <w:r w:rsidR="004846B4">
        <w:rPr>
          <w:rFonts w:hint="eastAsia"/>
          <w:szCs w:val="24"/>
        </w:rPr>
        <w:instrText>與樹莓派哪款開發板更適合你</w:instrText>
      </w:r>
      <w:r w:rsidR="004846B4">
        <w:rPr>
          <w:rFonts w:hint="eastAsia"/>
          <w:szCs w:val="24"/>
        </w:rPr>
        <w:instrText>&lt;/style&gt;&lt;/title&gt;&lt;/titles&gt;&lt;dates&gt;&lt;year&gt;2018&lt;/year&gt;&lt;/dates&gt;&lt;urls&gt;&lt;related-urls&gt;&lt;url&gt;https://www.taiwaniot.com.tw/news/arduino%E8%88%87%E6%A8%B9%E8%8E%93%E6%B4%B</w:instrText>
      </w:r>
      <w:r w:rsidR="004846B4">
        <w:rPr>
          <w:szCs w:val="24"/>
        </w:rPr>
        <w:instrText>E-%E5%93%AA%E6%AC%BE%E9%96%8B%E7%99%BC%E6%9D%BF%E6%9B%B4%E9%81%A9%E5%90%88%E4%BD%A0/&lt;/url&gt;&lt;/related-urls&gt;&lt;/urls&gt;&lt;/record&gt;&lt;/Cite&gt;&lt;/EndNote&gt;</w:instrText>
      </w:r>
      <w:del w:id="2709" w:author="張寶騌 CHANG,PAO-TSUNG" w:date="2022-04-19T20:33:00Z">
        <w:r w:rsidR="0035692D" w:rsidDel="007B5522">
          <w:rPr>
            <w:szCs w:val="24"/>
          </w:rPr>
          <w:fldChar w:fldCharType="separate"/>
        </w:r>
      </w:del>
      <w:r w:rsidR="004846B4">
        <w:rPr>
          <w:noProof/>
          <w:szCs w:val="24"/>
        </w:rPr>
        <w:t>[25]</w:t>
      </w:r>
      <w:del w:id="2710" w:author="張寶騌 CHANG,PAO-TSUNG" w:date="2022-04-19T20:33:00Z">
        <w:r w:rsidR="0035692D" w:rsidDel="007B5522">
          <w:rPr>
            <w:szCs w:val="24"/>
          </w:rPr>
          <w:fldChar w:fldCharType="end"/>
        </w:r>
      </w:del>
      <w:ins w:id="2711" w:author="張寶騌 CHANG,PAO-TSUNG" w:date="2022-04-19T20:38:00Z">
        <w:r w:rsidR="003F74A4">
          <w:rPr>
            <w:rFonts w:hint="eastAsia"/>
            <w:szCs w:val="24"/>
          </w:rPr>
          <w:t>選用</w:t>
        </w:r>
        <w:r w:rsidR="003F74A4" w:rsidRPr="002D3F2B">
          <w:rPr>
            <w:rFonts w:hint="eastAsia"/>
          </w:rPr>
          <w:t>Arduino UNO</w:t>
        </w:r>
        <w:r w:rsidR="003F74A4">
          <w:rPr>
            <w:rFonts w:hint="eastAsia"/>
          </w:rPr>
          <w:t>開發版</w:t>
        </w:r>
      </w:ins>
      <w:ins w:id="2712" w:author="張寶騌 CHANG,PAO-TSUNG" w:date="2022-04-19T20:39:00Z">
        <w:r w:rsidR="003F74A4">
          <w:rPr>
            <w:rFonts w:hint="eastAsia"/>
          </w:rPr>
          <w:t>，該</w:t>
        </w:r>
      </w:ins>
      <w:ins w:id="2713" w:author="張寶騌 CHANG,PAO-TSUNG" w:date="2022-04-07T18:02:00Z">
        <w:r w:rsidR="002D3F2B" w:rsidRPr="002D3F2B">
          <w:rPr>
            <w:rFonts w:hint="eastAsia"/>
          </w:rPr>
          <w:t>運作直流電壓為</w:t>
        </w:r>
        <w:r w:rsidR="002D3F2B" w:rsidRPr="002D3F2B">
          <w:rPr>
            <w:rFonts w:hint="eastAsia"/>
          </w:rPr>
          <w:t xml:space="preserve"> 5V</w:t>
        </w:r>
        <w:r w:rsidR="002D3F2B" w:rsidRPr="002D3F2B">
          <w:rPr>
            <w:rFonts w:hint="eastAsia"/>
          </w:rPr>
          <w:t>，可透過</w:t>
        </w:r>
      </w:ins>
      <w:ins w:id="2714" w:author="張寶騌 CHANG,PAO-TSUNG" w:date="2022-04-24T14:14:00Z">
        <w:r w:rsidR="00D60D7D" w:rsidRPr="002D3F2B">
          <w:rPr>
            <w:rFonts w:hint="eastAsia"/>
          </w:rPr>
          <w:t>USB</w:t>
        </w:r>
        <w:r w:rsidR="00D60D7D">
          <w:rPr>
            <w:rFonts w:hint="eastAsia"/>
          </w:rPr>
          <w:t>或</w:t>
        </w:r>
        <w:r w:rsidR="00D60D7D" w:rsidRPr="002D3F2B">
          <w:rPr>
            <w:rFonts w:hint="eastAsia"/>
          </w:rPr>
          <w:t>電源輸入插座</w:t>
        </w:r>
      </w:ins>
      <w:ins w:id="2715" w:author="張寶騌 CHANG,PAO-TSUNG" w:date="2022-04-07T18:02:00Z">
        <w:r w:rsidR="002D3F2B" w:rsidRPr="002D3F2B">
          <w:rPr>
            <w:rFonts w:hint="eastAsia"/>
          </w:rPr>
          <w:t>提供電源</w:t>
        </w:r>
      </w:ins>
      <w:ins w:id="2716" w:author="張寶騌 CHANG,PAO-TSUNG" w:date="2022-04-07T18:07:00Z">
        <w:r w:rsidR="00C90786">
          <w:rPr>
            <w:rFonts w:hint="eastAsia"/>
          </w:rPr>
          <w:t>，而以</w:t>
        </w:r>
        <w:r w:rsidR="00C90786" w:rsidRPr="002D3F2B">
          <w:rPr>
            <w:rFonts w:hint="eastAsia"/>
          </w:rPr>
          <w:t>USB</w:t>
        </w:r>
      </w:ins>
      <w:ins w:id="2717" w:author="張寶騌 CHANG,PAO-TSUNG" w:date="2022-04-07T18:08:00Z">
        <w:r w:rsidR="00C90786">
          <w:rPr>
            <w:rFonts w:hint="eastAsia"/>
          </w:rPr>
          <w:t>直接連接個人電腦是最方便的方式。</w:t>
        </w:r>
      </w:ins>
    </w:p>
    <w:p w14:paraId="022CDCB2" w14:textId="690628DC" w:rsidR="003F74A4" w:rsidRDefault="003F74A4" w:rsidP="003F74A4">
      <w:pPr>
        <w:ind w:left="480" w:firstLine="480"/>
        <w:jc w:val="center"/>
        <w:rPr>
          <w:ins w:id="2718" w:author="張寶騌 CHANG,PAO-TSUNG" w:date="2022-04-24T14:16:00Z"/>
        </w:rPr>
      </w:pPr>
      <w:ins w:id="2719" w:author="張寶騌 CHANG,PAO-TSUNG" w:date="2022-04-19T20:39:00Z">
        <w:r>
          <w:rPr>
            <w:noProof/>
          </w:rPr>
          <w:lastRenderedPageBreak/>
          <w:drawing>
            <wp:inline distT="0" distB="0" distL="0" distR="0" wp14:anchorId="28682F9F" wp14:editId="04B3F44B">
              <wp:extent cx="3872346" cy="290426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91162" cy="2918372"/>
                      </a:xfrm>
                      <a:prstGeom prst="rect">
                        <a:avLst/>
                      </a:prstGeom>
                      <a:noFill/>
                    </pic:spPr>
                  </pic:pic>
                </a:graphicData>
              </a:graphic>
            </wp:inline>
          </w:drawing>
        </w:r>
      </w:ins>
    </w:p>
    <w:p w14:paraId="2C5A5DF5" w14:textId="227BDFC4" w:rsidR="00D60D7D" w:rsidRDefault="00D60D7D" w:rsidP="003F74A4">
      <w:pPr>
        <w:ind w:left="480" w:firstLine="480"/>
        <w:jc w:val="center"/>
        <w:rPr>
          <w:ins w:id="2720" w:author="張寶騌 CHANG,PAO-TSUNG" w:date="2022-04-19T20:40:00Z"/>
        </w:rPr>
      </w:pPr>
      <w:ins w:id="2721" w:author="張寶騌 CHANG,PAO-TSUNG" w:date="2022-04-24T14:16:00Z">
        <w:r>
          <w:rPr>
            <w:noProof/>
          </w:rPr>
          <w:drawing>
            <wp:inline distT="0" distB="0" distL="0" distR="0" wp14:anchorId="05442891" wp14:editId="22D4E54B">
              <wp:extent cx="4972875" cy="3342981"/>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43"/>
                      <a:stretch>
                        <a:fillRect/>
                      </a:stretch>
                    </pic:blipFill>
                    <pic:spPr>
                      <a:xfrm>
                        <a:off x="0" y="0"/>
                        <a:ext cx="4978765" cy="3346940"/>
                      </a:xfrm>
                      <a:prstGeom prst="rect">
                        <a:avLst/>
                      </a:prstGeom>
                    </pic:spPr>
                  </pic:pic>
                </a:graphicData>
              </a:graphic>
            </wp:inline>
          </w:drawing>
        </w:r>
      </w:ins>
    </w:p>
    <w:p w14:paraId="3A0A724E" w14:textId="49B61730" w:rsidR="003F74A4" w:rsidRPr="00560ED7" w:rsidRDefault="003F74A4">
      <w:pPr>
        <w:pStyle w:val="ac"/>
        <w:spacing w:after="180"/>
        <w:rPr>
          <w:ins w:id="2722" w:author="張寶騌 CHANG,PAO-TSUNG" w:date="2022-04-07T18:17:00Z"/>
        </w:rPr>
        <w:pPrChange w:id="2723" w:author="張寶騌 CHANG,PAO-TSUNG" w:date="2022-04-19T20:40:00Z">
          <w:pPr>
            <w:ind w:left="480" w:firstLine="480"/>
            <w:jc w:val="both"/>
          </w:pPr>
        </w:pPrChange>
      </w:pPr>
      <w:bookmarkStart w:id="2724" w:name="_Ref101702305"/>
      <w:bookmarkStart w:id="2725" w:name="_Ref101702298"/>
      <w:bookmarkStart w:id="2726" w:name="_Toc106974274"/>
      <w:ins w:id="2727" w:author="張寶騌 CHANG,PAO-TSUNG" w:date="2022-04-19T20:40:00Z">
        <w:r w:rsidRPr="00560ED7">
          <w:rPr>
            <w:rFonts w:hint="eastAsia"/>
          </w:rPr>
          <w:t>圖</w:t>
        </w:r>
        <w:r w:rsidRPr="00560ED7">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1</w:t>
      </w:r>
      <w:r w:rsidR="009700FF">
        <w:fldChar w:fldCharType="end"/>
      </w:r>
      <w:bookmarkEnd w:id="2724"/>
      <w:r w:rsidR="00B131A5">
        <w:t xml:space="preserve"> </w:t>
      </w:r>
      <w:ins w:id="2728" w:author="張寶騌 CHANG,PAO-TSUNG" w:date="2022-04-19T20:40:00Z">
        <w:r w:rsidRPr="00560ED7">
          <w:t xml:space="preserve">Arduino UNO </w:t>
        </w:r>
        <w:r w:rsidRPr="00560ED7">
          <w:rPr>
            <w:rFonts w:hint="eastAsia"/>
          </w:rPr>
          <w:t>外觀</w:t>
        </w:r>
      </w:ins>
      <w:ins w:id="2729" w:author="張寶騌 CHANG,PAO-TSUNG" w:date="2022-04-24T14:15:00Z">
        <w:r w:rsidR="00D60D7D" w:rsidRPr="00560ED7">
          <w:rPr>
            <w:rFonts w:hint="eastAsia"/>
          </w:rPr>
          <w:t>與組成</w:t>
        </w:r>
      </w:ins>
      <w:bookmarkEnd w:id="2725"/>
      <w:r w:rsidR="00711A5B">
        <w:fldChar w:fldCharType="begin"/>
      </w:r>
      <w:r w:rsidR="009700FF">
        <w:instrText xml:space="preserve"> ADDIN EN.CITE &lt;EndNote&gt;&lt;Cite&gt;&lt;RecNum&gt;21&lt;/RecNum&gt;&lt;DisplayText&gt;[16]&lt;/DisplayText&gt;&lt;record&gt;&lt;rec-number&gt;21&lt;/rec-number&gt;&lt;foreign-keys&gt;&lt;key app="EN" db-id="svx92rfr1svpvnerppyva0asra2wxdzswsds" timestamp="1649326441"&gt;21&lt;/key&gt;&lt;/foreign-keys&gt;&lt;ref-type name="Web P</w:instrText>
      </w:r>
      <w:r w:rsidR="009700FF">
        <w:rPr>
          <w:rFonts w:hint="eastAsia"/>
        </w:rPr>
        <w:instrText>age"&gt;12&lt;/ref-type&gt;&lt;contributors&gt;&lt;/contributors&gt;&lt;titles&gt;&lt;title&gt;&lt;style face="normal" font="default" size="100%"&gt;Arduino Uno&lt;/style&gt;&lt;style face="normal" font="default" charset="136" size="100%"&gt;</w:instrText>
      </w:r>
      <w:r w:rsidR="009700FF">
        <w:rPr>
          <w:rFonts w:hint="eastAsia"/>
        </w:rPr>
        <w:instrText>功能簡介</w:instrText>
      </w:r>
      <w:r w:rsidR="009700FF">
        <w:rPr>
          <w:rFonts w:hint="eastAsia"/>
        </w:rPr>
        <w:instrText>&lt;/style&gt;&lt;/title&gt;&lt;/titles&gt;&lt;dates&gt;&lt;/dates&gt;&lt;urls&gt;&lt;related-urls&gt;</w:instrText>
      </w:r>
      <w:r w:rsidR="009700FF">
        <w:instrText>&lt;url&gt;https://openhome.cc/Gossip/Books/mBlockArduino1-3and1-4.html&lt;/url&gt;&lt;/related-urls&gt;&lt;/urls&gt;&lt;/record&gt;&lt;/Cite&gt;&lt;/EndNote&gt;</w:instrText>
      </w:r>
      <w:r w:rsidR="00711A5B">
        <w:fldChar w:fldCharType="separate"/>
      </w:r>
      <w:bookmarkEnd w:id="2726"/>
      <w:r w:rsidR="009700FF">
        <w:rPr>
          <w:noProof/>
        </w:rPr>
        <w:t>[16]</w:t>
      </w:r>
      <w:r w:rsidR="00711A5B">
        <w:fldChar w:fldCharType="end"/>
      </w:r>
    </w:p>
    <w:p w14:paraId="4795A104" w14:textId="217DD94A" w:rsidR="00122B53" w:rsidRDefault="00D5373B" w:rsidP="00122B53">
      <w:pPr>
        <w:ind w:left="480" w:firstLine="480"/>
        <w:jc w:val="both"/>
        <w:rPr>
          <w:ins w:id="2730" w:author="張寶騌 CHANG,PAO-TSUNG" w:date="2022-04-10T17:29:00Z"/>
        </w:rPr>
      </w:pPr>
      <w:ins w:id="2731" w:author="張寶騌 CHANG,PAO-TSUNG" w:date="2022-04-07T18:17:00Z">
        <w:r w:rsidRPr="002D3F2B">
          <w:rPr>
            <w:rFonts w:hint="eastAsia"/>
          </w:rPr>
          <w:t>Arduino UNO</w:t>
        </w:r>
        <w:r w:rsidRPr="002D3F2B">
          <w:rPr>
            <w:rFonts w:hint="eastAsia"/>
          </w:rPr>
          <w:t>開發板</w:t>
        </w:r>
      </w:ins>
      <w:ins w:id="2732" w:author="張寶騌 CHANG,PAO-TSUNG" w:date="2022-04-07T18:18:00Z">
        <w:r>
          <w:rPr>
            <w:rFonts w:hint="eastAsia"/>
          </w:rPr>
          <w:t>主要是透過</w:t>
        </w:r>
      </w:ins>
      <w:ins w:id="2733" w:author="張寶騌 CHANG,PAO-TSUNG" w:date="2022-04-07T18:19:00Z">
        <w:r>
          <w:rPr>
            <w:rFonts w:hint="eastAsia"/>
          </w:rPr>
          <w:t>板</w:t>
        </w:r>
      </w:ins>
      <w:ins w:id="2734" w:author="張寶騌 CHANG,PAO-TSUNG" w:date="2022-04-07T18:17:00Z">
        <w:r w:rsidRPr="002D3F2B">
          <w:rPr>
            <w:rFonts w:hint="eastAsia"/>
          </w:rPr>
          <w:t>上的</w:t>
        </w:r>
      </w:ins>
      <w:ins w:id="2735" w:author="張寶騌 CHANG,PAO-TSUNG" w:date="2022-04-07T18:19:00Z">
        <w:r>
          <w:rPr>
            <w:rFonts w:hint="eastAsia"/>
          </w:rPr>
          <w:t>腳位做訊號的輸出與輸入，</w:t>
        </w:r>
      </w:ins>
      <w:ins w:id="2736" w:author="張寶騌 CHANG,PAO-TSUNG" w:date="2022-04-07T18:20:00Z">
        <w:r>
          <w:rPr>
            <w:rFonts w:hint="eastAsia"/>
          </w:rPr>
          <w:t>訊號可分為數位訊號及類比訊號，</w:t>
        </w:r>
      </w:ins>
      <w:ins w:id="2737" w:author="張寶騌 CHANG,PAO-TSUNG" w:date="2022-04-07T18:23:00Z">
        <w:r w:rsidR="00134452">
          <w:rPr>
            <w:rFonts w:hint="eastAsia"/>
          </w:rPr>
          <w:t>數位</w:t>
        </w:r>
      </w:ins>
      <w:ins w:id="2738" w:author="張寶騌 CHANG,PAO-TSUNG" w:date="2022-04-07T18:24:00Z">
        <w:r w:rsidR="00134452">
          <w:rPr>
            <w:rFonts w:hint="eastAsia"/>
          </w:rPr>
          <w:t>訊號為只能輸入輸出</w:t>
        </w:r>
      </w:ins>
      <w:ins w:id="2739" w:author="張寶騌 CHANG,PAO-TSUNG" w:date="2022-04-07T18:25:00Z">
        <w:r w:rsidR="00134452" w:rsidRPr="002D3F2B">
          <w:rPr>
            <w:rFonts w:hint="eastAsia"/>
          </w:rPr>
          <w:t>低電位</w:t>
        </w:r>
        <w:r w:rsidR="00134452" w:rsidRPr="002D3F2B">
          <w:rPr>
            <w:rFonts w:hint="eastAsia"/>
          </w:rPr>
          <w:t xml:space="preserve"> 0V</w:t>
        </w:r>
      </w:ins>
      <w:ins w:id="2740" w:author="張寶騌 CHANG,PAO-TSUNG" w:date="2022-04-07T18:24:00Z">
        <w:r w:rsidR="00134452">
          <w:rPr>
            <w:rFonts w:hint="eastAsia"/>
          </w:rPr>
          <w:t>或</w:t>
        </w:r>
      </w:ins>
      <w:ins w:id="2741" w:author="張寶騌 CHANG,PAO-TSUNG" w:date="2022-04-07T18:25:00Z">
        <w:r w:rsidR="00134452" w:rsidRPr="002D3F2B">
          <w:rPr>
            <w:rFonts w:hint="eastAsia"/>
          </w:rPr>
          <w:t>高電位</w:t>
        </w:r>
        <w:r w:rsidR="00134452" w:rsidRPr="002D3F2B">
          <w:rPr>
            <w:rFonts w:hint="eastAsia"/>
          </w:rPr>
          <w:t xml:space="preserve"> 5V</w:t>
        </w:r>
      </w:ins>
      <w:ins w:id="2742" w:author="張寶騌 CHANG,PAO-TSUNG" w:date="2022-04-07T18:24:00Z">
        <w:r w:rsidR="00134452">
          <w:rPr>
            <w:rFonts w:hint="eastAsia"/>
          </w:rPr>
          <w:t>的</w:t>
        </w:r>
      </w:ins>
      <w:ins w:id="2743" w:author="張寶騌 CHANG,PAO-TSUNG" w:date="2022-04-07T18:25:00Z">
        <w:r w:rsidR="00134452">
          <w:rPr>
            <w:rFonts w:hint="eastAsia"/>
          </w:rPr>
          <w:t>訊號</w:t>
        </w:r>
      </w:ins>
      <w:ins w:id="2744" w:author="張寶騌 CHANG,PAO-TSUNG" w:date="2022-04-07T18:24:00Z">
        <w:r w:rsidR="00134452">
          <w:rPr>
            <w:rFonts w:hint="eastAsia"/>
          </w:rPr>
          <w:t>型式</w:t>
        </w:r>
      </w:ins>
      <w:ins w:id="2745" w:author="張寶騌 CHANG,PAO-TSUNG" w:date="2022-04-07T18:25:00Z">
        <w:r w:rsidR="00134452">
          <w:rPr>
            <w:rFonts w:hint="eastAsia"/>
          </w:rPr>
          <w:t>；</w:t>
        </w:r>
      </w:ins>
      <w:ins w:id="2746" w:author="張寶騌 CHANG,PAO-TSUNG" w:date="2022-04-07T18:26:00Z">
        <w:r w:rsidR="000D24BB">
          <w:rPr>
            <w:rFonts w:hint="eastAsia"/>
          </w:rPr>
          <w:t>類比訊號則為</w:t>
        </w:r>
      </w:ins>
      <w:ins w:id="2747" w:author="張寶騌 CHANG,PAO-TSUNG" w:date="2022-04-07T18:31:00Z">
        <w:r w:rsidR="00122B53">
          <w:rPr>
            <w:rFonts w:hint="eastAsia"/>
          </w:rPr>
          <w:t>可</w:t>
        </w:r>
      </w:ins>
      <w:ins w:id="2748" w:author="張寶騌 CHANG,PAO-TSUNG" w:date="2022-04-10T22:19:00Z">
        <w:r w:rsidR="004E0626">
          <w:rPr>
            <w:rFonts w:hint="eastAsia"/>
          </w:rPr>
          <w:t>輸出</w:t>
        </w:r>
        <w:r w:rsidR="004E0626" w:rsidRPr="002D3F2B">
          <w:rPr>
            <w:rFonts w:hint="eastAsia"/>
          </w:rPr>
          <w:t>0V</w:t>
        </w:r>
      </w:ins>
      <w:ins w:id="2749" w:author="張寶騌 CHANG,PAO-TSUNG" w:date="2022-04-07T18:32:00Z">
        <w:r w:rsidR="00122B53">
          <w:rPr>
            <w:rFonts w:hint="eastAsia"/>
          </w:rPr>
          <w:t>與</w:t>
        </w:r>
      </w:ins>
      <w:ins w:id="2750" w:author="張寶騌 CHANG,PAO-TSUNG" w:date="2022-04-10T22:19:00Z">
        <w:r w:rsidR="004E0626" w:rsidRPr="002D3F2B">
          <w:rPr>
            <w:rFonts w:hint="eastAsia"/>
          </w:rPr>
          <w:t>5V</w:t>
        </w:r>
      </w:ins>
      <w:ins w:id="2751" w:author="張寶騌 CHANG,PAO-TSUNG" w:date="2022-04-07T18:32:00Z">
        <w:r w:rsidR="00122B53">
          <w:rPr>
            <w:rFonts w:hint="eastAsia"/>
          </w:rPr>
          <w:t>以外數值的</w:t>
        </w:r>
      </w:ins>
      <w:ins w:id="2752" w:author="張寶騌 CHANG,PAO-TSUNG" w:date="2022-04-07T18:28:00Z">
        <w:r w:rsidR="000D24BB">
          <w:rPr>
            <w:rFonts w:hint="eastAsia"/>
          </w:rPr>
          <w:t>連續型資料型態</w:t>
        </w:r>
      </w:ins>
      <w:ins w:id="2753" w:author="張寶騌 CHANG,PAO-TSUNG" w:date="2022-04-07T18:31:00Z">
        <w:r w:rsidR="00122B53">
          <w:rPr>
            <w:rFonts w:hint="eastAsia"/>
          </w:rPr>
          <w:t>。</w:t>
        </w:r>
      </w:ins>
    </w:p>
    <w:p w14:paraId="2EB1077B" w14:textId="168ED664" w:rsidR="00055624" w:rsidRDefault="00874C2F">
      <w:pPr>
        <w:ind w:leftChars="83" w:left="199" w:firstLineChars="83" w:firstLine="199"/>
        <w:jc w:val="center"/>
        <w:rPr>
          <w:ins w:id="2754" w:author="張寶騌 CHANG,PAO-TSUNG" w:date="2022-04-10T22:11:00Z"/>
        </w:rPr>
        <w:pPrChange w:id="2755" w:author="張寶騌 CHANG,PAO-TSUNG" w:date="2022-06-15T23:30:00Z">
          <w:pPr>
            <w:ind w:left="480" w:firstLine="480"/>
            <w:jc w:val="both"/>
          </w:pPr>
        </w:pPrChange>
      </w:pPr>
      <w:ins w:id="2756" w:author="張寶騌 CHANG,PAO-TSUNG" w:date="2022-06-15T23:30:00Z">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ins>
    </w:p>
    <w:p w14:paraId="7B96A8A3" w14:textId="3A64DB0F" w:rsidR="00355839" w:rsidRPr="001A493D" w:rsidRDefault="00355839">
      <w:pPr>
        <w:pStyle w:val="ac"/>
        <w:spacing w:after="180"/>
        <w:rPr>
          <w:ins w:id="2757" w:author="張寶騌 CHANG,PAO-TSUNG" w:date="2022-04-07T18:33:00Z"/>
          <w:sz w:val="16"/>
          <w:rPrChange w:id="2758" w:author="張寶騌 CHANG,PAO-TSUNG" w:date="2022-05-07T09:40:00Z">
            <w:rPr>
              <w:ins w:id="2759" w:author="張寶騌 CHANG,PAO-TSUNG" w:date="2022-04-07T18:33:00Z"/>
              <w:szCs w:val="24"/>
            </w:rPr>
          </w:rPrChange>
        </w:rPr>
        <w:pPrChange w:id="2760" w:author="張寶騌 CHANG,PAO-TSUNG" w:date="2022-04-19T20:46:00Z">
          <w:pPr>
            <w:ind w:left="480" w:firstLine="480"/>
            <w:jc w:val="both"/>
          </w:pPr>
        </w:pPrChange>
      </w:pPr>
      <w:bookmarkStart w:id="2761" w:name="_Toc106974275"/>
      <w:ins w:id="2762" w:author="張寶騌 CHANG,PAO-TSUNG" w:date="2022-04-10T22:12:00Z">
        <w:r w:rsidRPr="001A493D">
          <w:rPr>
            <w:rFonts w:hint="eastAsia"/>
          </w:rPr>
          <w:t>圖</w:t>
        </w:r>
        <w:r w:rsidRPr="001A493D">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2</w:t>
      </w:r>
      <w:r w:rsidR="009700FF">
        <w:fldChar w:fldCharType="end"/>
      </w:r>
      <w:r w:rsidR="00B131A5">
        <w:t xml:space="preserve"> </w:t>
      </w:r>
      <w:ins w:id="2763" w:author="張寶騌 CHANG,PAO-TSUNG" w:date="2022-04-10T22:12:00Z">
        <w:r w:rsidRPr="001A493D">
          <w:rPr>
            <w:rFonts w:hint="eastAsia"/>
          </w:rPr>
          <w:t>數位與類比訊號</w:t>
        </w:r>
      </w:ins>
      <w:ins w:id="2764" w:author="張寶騌 CHANG,PAO-TSUNG" w:date="2022-04-10T22:16:00Z">
        <w:r w:rsidR="007A3756" w:rsidRPr="001A493D">
          <w:rPr>
            <w:rFonts w:hint="eastAsia"/>
          </w:rPr>
          <w:t>型態示意圖</w:t>
        </w:r>
      </w:ins>
      <w:r w:rsidR="00E2194A">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9700FF">
        <w:instrText xml:space="preserve"> ADDIN EN.CITE </w:instrText>
      </w:r>
      <w:r w:rsidR="009700FF">
        <w:fldChar w:fldCharType="begin">
          <w:fldData xml:space="preserve">PEVuZE5vdGU+PENpdGU+PEF1dGhvcj7otpnoi7HlgpE8L0F1dGhvcj48WWVhcj4yMDIwPC9ZZWFy
PjxSZWNOdW0+NDI8L1JlY051bT48RGlzcGxheVRleHQ+WzE3LCAxOF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9700FF">
        <w:instrText xml:space="preserve"> ADDIN EN.CITE.DATA </w:instrText>
      </w:r>
      <w:r w:rsidR="009700FF">
        <w:fldChar w:fldCharType="end"/>
      </w:r>
      <w:r w:rsidR="00E2194A">
        <w:fldChar w:fldCharType="separate"/>
      </w:r>
      <w:bookmarkEnd w:id="2761"/>
      <w:r w:rsidR="009700FF">
        <w:rPr>
          <w:noProof/>
        </w:rPr>
        <w:t>[17, 18]</w:t>
      </w:r>
      <w:r w:rsidR="00E2194A">
        <w:fldChar w:fldCharType="end"/>
      </w:r>
    </w:p>
    <w:p w14:paraId="402FFBB9" w14:textId="5F4B2E71" w:rsidR="005044B8" w:rsidRDefault="00122B53">
      <w:pPr>
        <w:ind w:left="480" w:firstLine="480"/>
        <w:jc w:val="both"/>
        <w:rPr>
          <w:ins w:id="2765" w:author="張寶騌 CHANG,PAO-TSUNG" w:date="2022-04-07T18:08:00Z"/>
        </w:rPr>
      </w:pPr>
      <w:ins w:id="2766" w:author="張寶騌 CHANG,PAO-TSUNG" w:date="2022-04-07T18:33:00Z">
        <w:r w:rsidRPr="002D3F2B">
          <w:rPr>
            <w:rFonts w:hint="eastAsia"/>
          </w:rPr>
          <w:t>Arduino</w:t>
        </w:r>
        <w:r>
          <w:rPr>
            <w:rFonts w:hint="eastAsia"/>
          </w:rPr>
          <w:t>提供</w:t>
        </w:r>
        <w:r>
          <w:rPr>
            <w:rFonts w:hint="eastAsia"/>
          </w:rPr>
          <w:t>14</w:t>
        </w:r>
        <w:r>
          <w:rPr>
            <w:rFonts w:hint="eastAsia"/>
          </w:rPr>
          <w:t>個數位輸入輸出</w:t>
        </w:r>
      </w:ins>
      <w:ins w:id="2767" w:author="張寶騌 CHANG,PAO-TSUNG" w:date="2022-04-07T18:17:00Z">
        <w:r w:rsidR="00D5373B" w:rsidRPr="002D3F2B">
          <w:rPr>
            <w:rFonts w:hint="eastAsia"/>
          </w:rPr>
          <w:t>腳位</w:t>
        </w:r>
      </w:ins>
      <w:ins w:id="2768" w:author="張寶騌 CHANG,PAO-TSUNG" w:date="2022-04-07T18:35:00Z">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ins>
      <w:ins w:id="2769" w:author="張寶騌 CHANG,PAO-TSUNG" w:date="2022-04-07T18:34:00Z">
        <w:r>
          <w:rPr>
            <w:rFonts w:hint="eastAsia"/>
          </w:rPr>
          <w:t>，</w:t>
        </w:r>
      </w:ins>
      <w:ins w:id="2770" w:author="張寶騌 CHANG,PAO-TSUNG" w:date="2022-04-07T18:17:00Z">
        <w:r w:rsidR="00D5373B" w:rsidRPr="002D3F2B">
          <w:rPr>
            <w:rFonts w:hint="eastAsia"/>
          </w:rPr>
          <w:t>可輸出高電位</w:t>
        </w:r>
        <w:r w:rsidR="00D5373B" w:rsidRPr="002D3F2B">
          <w:rPr>
            <w:rFonts w:hint="eastAsia"/>
          </w:rPr>
          <w:t xml:space="preserve"> 5V </w:t>
        </w:r>
        <w:r w:rsidR="00D5373B" w:rsidRPr="002D3F2B">
          <w:rPr>
            <w:rFonts w:hint="eastAsia"/>
          </w:rPr>
          <w:t>與低電位</w:t>
        </w:r>
        <w:r w:rsidR="00D5373B" w:rsidRPr="002D3F2B">
          <w:rPr>
            <w:rFonts w:hint="eastAsia"/>
          </w:rPr>
          <w:t xml:space="preserve"> 0V </w:t>
        </w:r>
        <w:r w:rsidR="00D5373B" w:rsidRPr="002D3F2B">
          <w:rPr>
            <w:rFonts w:hint="eastAsia"/>
          </w:rPr>
          <w:t>的數位訊號，也可以接受數位訊號，</w:t>
        </w:r>
      </w:ins>
      <w:ins w:id="2771" w:author="張寶騌 CHANG,PAO-TSUNG" w:date="2022-04-07T18:34:00Z">
        <w:r>
          <w:rPr>
            <w:rFonts w:hint="eastAsia"/>
          </w:rPr>
          <w:t>數位</w:t>
        </w:r>
      </w:ins>
      <w:ins w:id="2772" w:author="張寶騌 CHANG,PAO-TSUNG" w:date="2022-04-07T18:17:00Z">
        <w:r w:rsidR="00D5373B" w:rsidRPr="002D3F2B">
          <w:rPr>
            <w:rFonts w:hint="eastAsia"/>
          </w:rPr>
          <w:t>腳位</w:t>
        </w:r>
      </w:ins>
      <w:ins w:id="2773" w:author="張寶騌 CHANG,PAO-TSUNG" w:date="2022-04-07T18:34:00Z">
        <w:r>
          <w:rPr>
            <w:rFonts w:hint="eastAsia"/>
          </w:rPr>
          <w:t>以</w:t>
        </w:r>
        <w:r>
          <w:rPr>
            <w:rFonts w:hint="eastAsia"/>
          </w:rPr>
          <w:t>D</w:t>
        </w:r>
        <w:r>
          <w:rPr>
            <w:rFonts w:hint="eastAsia"/>
          </w:rPr>
          <w:t>表示，後面為</w:t>
        </w:r>
      </w:ins>
      <w:ins w:id="2774" w:author="張寶騌 CHANG,PAO-TSUNG" w:date="2022-04-07T18:35:00Z">
        <w:r>
          <w:rPr>
            <w:rFonts w:hint="eastAsia"/>
          </w:rPr>
          <w:t>腳位編號</w:t>
        </w:r>
      </w:ins>
      <w:ins w:id="2775" w:author="張寶騌 CHANG,PAO-TSUNG" w:date="2022-04-24T14:17:00Z">
        <w:r w:rsidR="00D60D7D">
          <w:rPr>
            <w:rFonts w:hint="eastAsia"/>
          </w:rPr>
          <w:t>，為</w:t>
        </w:r>
      </w:ins>
      <w:ins w:id="2776" w:author="張寶騌 CHANG,PAO-TSUNG" w:date="2022-04-24T14:18:00Z">
        <w:r w:rsidR="00D60D7D">
          <w:fldChar w:fldCharType="begin"/>
        </w:r>
        <w:r w:rsidR="00D60D7D">
          <w:instrText xml:space="preserve"> REF _Ref101702305 \h </w:instrText>
        </w:r>
      </w:ins>
      <w:r w:rsidR="00D60D7D">
        <w:fldChar w:fldCharType="separate"/>
      </w:r>
      <w:ins w:id="2777" w:author="張寶騌 CHANG,PAO-TSUNG" w:date="2022-04-19T20:40:00Z">
        <w:r w:rsidR="00643F6D" w:rsidRPr="00560ED7">
          <w:rPr>
            <w:rFonts w:hint="eastAsia"/>
          </w:rPr>
          <w:t>圖</w:t>
        </w:r>
        <w:r w:rsidR="00643F6D" w:rsidRPr="00560ED7">
          <w:t xml:space="preserve"> </w:t>
        </w:r>
      </w:ins>
      <w:r w:rsidR="00643F6D">
        <w:rPr>
          <w:noProof/>
        </w:rPr>
        <w:t>2</w:t>
      </w:r>
      <w:r w:rsidR="00643F6D">
        <w:noBreakHyphen/>
      </w:r>
      <w:r w:rsidR="00643F6D">
        <w:rPr>
          <w:noProof/>
        </w:rPr>
        <w:t>1</w:t>
      </w:r>
      <w:ins w:id="2778" w:author="張寶騌 CHANG,PAO-TSUNG" w:date="2022-04-24T14:18:00Z">
        <w:r w:rsidR="00D60D7D">
          <w:fldChar w:fldCharType="end"/>
        </w:r>
        <w:r w:rsidR="00D60D7D">
          <w:rPr>
            <w:rFonts w:hint="eastAsia"/>
          </w:rPr>
          <w:t>右上方之腳位</w:t>
        </w:r>
      </w:ins>
      <w:ins w:id="2779" w:author="張寶騌 CHANG,PAO-TSUNG" w:date="2022-04-07T18:35:00Z">
        <w:r>
          <w:rPr>
            <w:rFonts w:hint="eastAsia"/>
          </w:rPr>
          <w:t>。</w:t>
        </w:r>
      </w:ins>
      <w:del w:id="2780" w:author="張寶騌 CHANG,PAO-TSUNG" w:date="2022-04-24T14:16:00Z">
        <w:r w:rsidR="005044B8" w:rsidRPr="00D461F5" w:rsidDel="00D60D7D">
          <w:rPr>
            <w:szCs w:val="24"/>
          </w:rPr>
          <w:fldChar w:fldCharType="begin"/>
        </w:r>
      </w:del>
      <w:r w:rsidR="004846B4">
        <w:rPr>
          <w:szCs w:val="24"/>
        </w:rPr>
        <w:instrText xml:space="preserve"> ADDIN EN.CITE &lt;EndNote&gt;&lt;Cite&gt;&lt;RecNum&gt;21&lt;/RecNum&gt;&lt;DisplayText&gt;[26]&lt;/DisplayText&gt;&lt;record&gt;&lt;rec-number&gt;21&lt;/rec-number&gt;&lt;foreign-keys&gt;&lt;key app="EN" db-id="svx92rfr1svpvnerppyva0asra2wxdzswsds" timestamp="1649326441"&gt;21&lt;/key&gt;&lt;/foreign-keys&gt;&lt;ref-type name="Web P</w:instrText>
      </w:r>
      <w:r w:rsidR="004846B4">
        <w:rPr>
          <w:rFonts w:hint="eastAsia"/>
          <w:szCs w:val="24"/>
        </w:rPr>
        <w:instrText>age"&gt;12&lt;/ref-type&gt;&lt;contributors&gt;&lt;/contributors&gt;&lt;titles&gt;&lt;title&gt;&lt;style face="normal" font="default" size="100%"&gt;Arduino Uno&lt;/style&gt;&lt;style face="normal" font="default" charset="136" size="100%"&gt;</w:instrText>
      </w:r>
      <w:r w:rsidR="004846B4">
        <w:rPr>
          <w:rFonts w:hint="eastAsia"/>
          <w:szCs w:val="24"/>
        </w:rPr>
        <w:instrText>功能簡介</w:instrText>
      </w:r>
      <w:r w:rsidR="004846B4">
        <w:rPr>
          <w:rFonts w:hint="eastAsia"/>
          <w:szCs w:val="24"/>
        </w:rPr>
        <w:instrText>&lt;/style&gt;&lt;/title&gt;&lt;/titles&gt;&lt;dates&gt;&lt;/dates&gt;&lt;urls&gt;&lt;related-urls&gt;</w:instrText>
      </w:r>
      <w:r w:rsidR="004846B4">
        <w:rPr>
          <w:szCs w:val="24"/>
        </w:rPr>
        <w:instrText>&lt;url&gt;https://openhome.cc/Gossip/Books/mBlockArduino1-3and1-4.html&lt;/url&gt;&lt;/related-urls&gt;&lt;/urls&gt;&lt;/record&gt;&lt;/Cite&gt;&lt;/EndNote&gt;</w:instrText>
      </w:r>
      <w:del w:id="2781" w:author="張寶騌 CHANG,PAO-TSUNG" w:date="2022-04-24T14:16:00Z">
        <w:r w:rsidR="005044B8" w:rsidRPr="00D461F5" w:rsidDel="00D60D7D">
          <w:rPr>
            <w:szCs w:val="24"/>
          </w:rPr>
          <w:fldChar w:fldCharType="separate"/>
        </w:r>
      </w:del>
      <w:r w:rsidR="004846B4">
        <w:rPr>
          <w:noProof/>
          <w:szCs w:val="24"/>
        </w:rPr>
        <w:t>[26]</w:t>
      </w:r>
      <w:del w:id="2782" w:author="張寶騌 CHANG,PAO-TSUNG" w:date="2022-04-24T14:16:00Z">
        <w:r w:rsidR="005044B8" w:rsidRPr="00D461F5" w:rsidDel="00D60D7D">
          <w:rPr>
            <w:szCs w:val="24"/>
          </w:rPr>
          <w:fldChar w:fldCharType="end"/>
        </w:r>
      </w:del>
    </w:p>
    <w:p w14:paraId="591233C7" w14:textId="5A69264F" w:rsidR="00182289" w:rsidRDefault="003F3C75" w:rsidP="00B56F00">
      <w:pPr>
        <w:ind w:left="480" w:firstLine="480"/>
        <w:jc w:val="both"/>
        <w:rPr>
          <w:ins w:id="2783" w:author="張寶騌 CHANG,PAO-TSUNG" w:date="2022-04-24T14:28:00Z"/>
        </w:rPr>
      </w:pPr>
      <w:ins w:id="2784" w:author="張寶騌 CHANG,PAO-TSUNG" w:date="2022-04-24T14:26:00Z">
        <w:r>
          <w:rPr>
            <w:rFonts w:hint="eastAsia"/>
          </w:rPr>
          <w:t>在</w:t>
        </w:r>
      </w:ins>
      <w:ins w:id="2785" w:author="張寶騌 CHANG,PAO-TSUNG" w:date="2022-04-24T14:27:00Z">
        <w:r>
          <w:rPr>
            <w:rFonts w:hint="eastAsia"/>
          </w:rPr>
          <w:t>類比訊號方面，</w:t>
        </w:r>
      </w:ins>
      <w:ins w:id="2786" w:author="張寶騌 CHANG,PAO-TSUNG" w:date="2022-04-07T18:39:00Z">
        <w:r w:rsidR="008D7EC4" w:rsidRPr="002D3F2B">
          <w:rPr>
            <w:rFonts w:hint="eastAsia"/>
          </w:rPr>
          <w:t>Arduino</w:t>
        </w:r>
        <w:r w:rsidR="008D7EC4">
          <w:rPr>
            <w:rFonts w:hint="eastAsia"/>
          </w:rPr>
          <w:t>提供</w:t>
        </w:r>
        <w:r w:rsidR="008D7EC4">
          <w:rPr>
            <w:rFonts w:hint="eastAsia"/>
          </w:rPr>
          <w:t>6</w:t>
        </w:r>
        <w:r w:rsidR="008D7EC4">
          <w:rPr>
            <w:rFonts w:hint="eastAsia"/>
          </w:rPr>
          <w:t>個</w:t>
        </w:r>
      </w:ins>
      <w:ins w:id="2787" w:author="張寶騌 CHANG,PAO-TSUNG" w:date="2022-04-07T18:02:00Z">
        <w:r w:rsidR="002D3F2B" w:rsidRPr="002D3F2B">
          <w:rPr>
            <w:rFonts w:hint="eastAsia"/>
          </w:rPr>
          <w:t>類比輸入腳位</w:t>
        </w:r>
      </w:ins>
      <w:ins w:id="2788" w:author="張寶騌 CHANG,PAO-TSUNG" w:date="2022-04-07T18:39:00Z">
        <w:r w:rsidR="008D7EC4">
          <w:rPr>
            <w:rFonts w:hint="eastAsia"/>
          </w:rPr>
          <w:t>(</w:t>
        </w:r>
      </w:ins>
      <w:ins w:id="2789" w:author="張寶騌 CHANG,PAO-TSUNG" w:date="2022-04-07T18:02:00Z">
        <w:r w:rsidR="002D3F2B" w:rsidRPr="002D3F2B">
          <w:rPr>
            <w:rFonts w:hint="eastAsia"/>
          </w:rPr>
          <w:t xml:space="preserve">A0 </w:t>
        </w:r>
      </w:ins>
      <w:ins w:id="2790" w:author="張寶騌 CHANG,PAO-TSUNG" w:date="2022-04-07T18:39:00Z">
        <w:r w:rsidR="008D7EC4">
          <w:rPr>
            <w:rFonts w:hint="eastAsia"/>
          </w:rPr>
          <w:t>到</w:t>
        </w:r>
      </w:ins>
      <w:ins w:id="2791" w:author="張寶騌 CHANG,PAO-TSUNG" w:date="2022-04-07T18:02:00Z">
        <w:r w:rsidR="002D3F2B" w:rsidRPr="002D3F2B">
          <w:rPr>
            <w:rFonts w:hint="eastAsia"/>
          </w:rPr>
          <w:t>A5</w:t>
        </w:r>
      </w:ins>
      <w:ins w:id="2792" w:author="張寶騌 CHANG,PAO-TSUNG" w:date="2022-04-07T18:39:00Z">
        <w:r w:rsidR="008D7EC4">
          <w:rPr>
            <w:rFonts w:hint="eastAsia"/>
          </w:rPr>
          <w:t>)</w:t>
        </w:r>
      </w:ins>
      <w:ins w:id="2793" w:author="張寶騌 CHANG,PAO-TSUNG" w:date="2022-04-07T18:02:00Z">
        <w:r w:rsidR="002D3F2B" w:rsidRPr="002D3F2B">
          <w:rPr>
            <w:rFonts w:hint="eastAsia"/>
          </w:rPr>
          <w:t>，</w:t>
        </w:r>
      </w:ins>
      <w:ins w:id="2794" w:author="張寶騌 CHANG,PAO-TSUNG" w:date="2022-04-07T18:40:00Z">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ins>
      <w:ins w:id="2795" w:author="張寶騌 CHANG,PAO-TSUNG" w:date="2022-04-07T18:02:00Z">
        <w:r w:rsidR="002D3F2B" w:rsidRPr="002D3F2B">
          <w:rPr>
            <w:rFonts w:hint="eastAsia"/>
          </w:rPr>
          <w:t>可用來接受類比電壓輸入</w:t>
        </w:r>
      </w:ins>
      <w:ins w:id="2796" w:author="張寶騌 CHANG,PAO-TSUNG" w:date="2022-04-07T18:41:00Z">
        <w:r w:rsidR="008D7EC4">
          <w:rPr>
            <w:rFonts w:hint="eastAsia"/>
          </w:rPr>
          <w:t>，輸入值範圍為</w:t>
        </w:r>
        <w:r w:rsidR="008D7EC4">
          <w:rPr>
            <w:rFonts w:hint="eastAsia"/>
          </w:rPr>
          <w:t>0</w:t>
        </w:r>
        <w:r w:rsidR="008D7EC4">
          <w:rPr>
            <w:rFonts w:hint="eastAsia"/>
          </w:rPr>
          <w:t>到</w:t>
        </w:r>
        <w:r w:rsidR="008D7EC4">
          <w:rPr>
            <w:rFonts w:hint="eastAsia"/>
          </w:rPr>
          <w:t>1023</w:t>
        </w:r>
      </w:ins>
      <w:r w:rsidR="00E2194A">
        <w:fldChar w:fldCharType="begin"/>
      </w:r>
      <w:r w:rsidR="009700FF">
        <w:rPr>
          <w:rFonts w:hint="eastAsia"/>
        </w:rPr>
        <w:instrText xml:space="preserve"> ADDIN EN.CITE &lt;EndNote&gt;&lt;Cite&gt;&lt;Author&gt;</w:instrText>
      </w:r>
      <w:r w:rsidR="009700FF">
        <w:rPr>
          <w:rFonts w:hint="eastAsia"/>
        </w:rPr>
        <w:instrText>楊明豐</w:instrText>
      </w:r>
      <w:r w:rsidR="009700FF">
        <w:rPr>
          <w:rFonts w:hint="eastAsia"/>
        </w:rPr>
        <w:instrText>&lt;/Author&gt;&lt;Year&gt;2021&lt;/Year&gt;&lt;RecNum&gt;53&lt;/RecNum&gt;&lt;DisplayText&gt;[18]&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9700FF">
        <w:rPr>
          <w:rFonts w:hint="eastAsia"/>
        </w:rPr>
        <w:instrText>楊明豐</w:instrText>
      </w:r>
      <w:r w:rsidR="009700FF">
        <w:rPr>
          <w:rFonts w:hint="eastAsia"/>
        </w:rPr>
        <w:instrText>&lt;/style&gt;&lt;/author&gt;&lt;/authors&gt;&lt;/contributors&gt;&lt;titles&gt;&lt;title&gt;&lt;style face="normal" font="default" size="100%"&gt;Arduino&lt;/style&gt;&lt;style face="normal" font="default" charset="136" size="100%"&gt;</w:instrText>
      </w:r>
      <w:r w:rsidR="009700FF">
        <w:rPr>
          <w:rFonts w:hint="eastAsia"/>
        </w:rPr>
        <w:instrText>最佳入門與應用</w:instrText>
      </w:r>
      <w:r w:rsidR="009700FF">
        <w:rPr>
          <w:rFonts w:hint="eastAsia"/>
        </w:rPr>
        <w:instrText>&lt;/style&gt;&lt;style face="normal" font="default" size="100%"&gt;: &lt;/style&gt;&lt;style face="normal" font="default" charset="136" size="100%"&gt;</w:instrText>
      </w:r>
      <w:r w:rsidR="009700FF">
        <w:rPr>
          <w:rFonts w:hint="eastAsia"/>
        </w:rPr>
        <w:instrText>打造互動設計輕鬆學</w:instrText>
      </w:r>
      <w:r w:rsidR="009700FF">
        <w:rPr>
          <w:rFonts w:hint="eastAsia"/>
        </w:rPr>
        <w:instrText>&lt;/style&gt;&lt;style face="normal" font="default" size="100%"&gt; (&lt;/style&gt;&lt;style face="normal" font="default" charset="136" size="100%"&gt;</w:instrText>
      </w:r>
      <w:r w:rsidR="009700FF">
        <w:rPr>
          <w:rFonts w:hint="eastAsia"/>
        </w:rPr>
        <w:instrText>第</w:instrText>
      </w:r>
      <w:r w:rsidR="009700FF">
        <w:rPr>
          <w:rFonts w:hint="eastAsia"/>
        </w:rPr>
        <w:instrText>&lt;/style&gt;&lt;style face="normal" font="default" size="100%"&gt;3&lt;/style&gt;&lt;style face="normal" font="default" charset="136" size="100%"&gt;</w:instrText>
      </w:r>
      <w:r w:rsidR="009700FF">
        <w:rPr>
          <w:rFonts w:hint="eastAsia"/>
        </w:rPr>
        <w:instrText>版</w:instrText>
      </w:r>
      <w:r w:rsidR="009700FF">
        <w:rPr>
          <w:rFonts w:hint="eastAsia"/>
        </w:rPr>
        <w:instrText>&lt;/style&gt;&lt;style face="normal" font="default" size="100%"&gt;)&lt;/style&gt;&lt;/title&gt;&lt;/titles&gt;&lt;dates&gt;&lt;year&gt;2021&lt;/year&gt;&lt;/dates&gt;&lt;pub-location&gt;&lt;style face="normal" font="default" charset="136" size="100%"&gt;</w:instrText>
      </w:r>
      <w:r w:rsidR="009700FF">
        <w:rPr>
          <w:rFonts w:hint="eastAsia"/>
        </w:rPr>
        <w:instrText>台北市</w:instrText>
      </w:r>
      <w:r w:rsidR="009700FF">
        <w:rPr>
          <w:rFonts w:hint="eastAsia"/>
        </w:rPr>
        <w:instrText>&lt;/style&gt;&lt;/pub-location&gt;&lt;publisher&gt;&lt;style face="normal" font="default" charset="136" size="100%"&gt;</w:instrText>
      </w:r>
      <w:r w:rsidR="009700FF">
        <w:rPr>
          <w:rFonts w:hint="eastAsia"/>
        </w:rPr>
        <w:instrText>碁峰資訊股份有限公司</w:instrText>
      </w:r>
      <w:r w:rsidR="009700FF">
        <w:rPr>
          <w:rFonts w:hint="eastAsia"/>
        </w:rPr>
        <w:instrText>&lt;/style&gt;&lt;/publisher&gt;&lt;urls&gt;&lt;/urls&gt;&lt;/record&gt;&lt;/Cite&gt;&lt;/EndNote&gt;</w:instrText>
      </w:r>
      <w:r w:rsidR="00E2194A">
        <w:fldChar w:fldCharType="separate"/>
      </w:r>
      <w:r w:rsidR="009700FF">
        <w:rPr>
          <w:noProof/>
        </w:rPr>
        <w:t>[18]</w:t>
      </w:r>
      <w:r w:rsidR="00E2194A">
        <w:fldChar w:fldCharType="end"/>
      </w:r>
      <w:ins w:id="2797" w:author="張寶騌 CHANG,PAO-TSUNG" w:date="2022-04-07T18:02:00Z">
        <w:r w:rsidR="002D3F2B" w:rsidRPr="002D3F2B">
          <w:rPr>
            <w:rFonts w:hint="eastAsia"/>
          </w:rPr>
          <w:t>，但不能輸出類比電壓</w:t>
        </w:r>
      </w:ins>
      <w:ins w:id="2798" w:author="張寶騌 CHANG,PAO-TSUNG" w:date="2022-04-24T14:27:00Z">
        <w:r>
          <w:rPr>
            <w:rFonts w:hint="eastAsia"/>
          </w:rPr>
          <w:t>，為</w:t>
        </w:r>
        <w:r>
          <w:fldChar w:fldCharType="begin"/>
        </w:r>
        <w:r>
          <w:instrText xml:space="preserve"> REF _Ref101702305 \h </w:instrText>
        </w:r>
      </w:ins>
      <w:ins w:id="2799" w:author="張寶騌 CHANG,PAO-TSUNG" w:date="2022-04-24T14:27:00Z">
        <w:r>
          <w:fldChar w:fldCharType="separate"/>
        </w:r>
      </w:ins>
      <w:ins w:id="2800" w:author="張寶騌 CHANG,PAO-TSUNG" w:date="2022-04-19T20:40:00Z">
        <w:r w:rsidR="00643F6D" w:rsidRPr="00560ED7">
          <w:rPr>
            <w:rFonts w:hint="eastAsia"/>
          </w:rPr>
          <w:t>圖</w:t>
        </w:r>
        <w:r w:rsidR="00643F6D" w:rsidRPr="00560ED7">
          <w:t xml:space="preserve"> </w:t>
        </w:r>
      </w:ins>
      <w:r w:rsidR="00643F6D">
        <w:rPr>
          <w:noProof/>
        </w:rPr>
        <w:t>2</w:t>
      </w:r>
      <w:r w:rsidR="00643F6D">
        <w:noBreakHyphen/>
      </w:r>
      <w:r w:rsidR="00643F6D">
        <w:rPr>
          <w:noProof/>
        </w:rPr>
        <w:t>1</w:t>
      </w:r>
      <w:ins w:id="2801" w:author="張寶騌 CHANG,PAO-TSUNG" w:date="2022-04-24T14:27:00Z">
        <w:r>
          <w:fldChar w:fldCharType="end"/>
        </w:r>
        <w:r>
          <w:rPr>
            <w:rFonts w:hint="eastAsia"/>
          </w:rPr>
          <w:t>右下方之腳位</w:t>
        </w:r>
      </w:ins>
      <w:ins w:id="2802" w:author="張寶騌 CHANG,PAO-TSUNG" w:date="2022-04-07T18:38:00Z">
        <w:r w:rsidR="008D7EC4">
          <w:rPr>
            <w:rFonts w:hint="eastAsia"/>
          </w:rPr>
          <w:t>。</w:t>
        </w:r>
      </w:ins>
      <w:ins w:id="2803" w:author="張寶騌 CHANG,PAO-TSUNG" w:date="2022-04-24T14:28:00Z">
        <w:r>
          <w:rPr>
            <w:rFonts w:hint="eastAsia"/>
          </w:rPr>
          <w:t>這些腳位適合連接感測器</w:t>
        </w:r>
      </w:ins>
      <w:ins w:id="2804" w:author="張寶騌 CHANG,PAO-TSUNG" w:date="2022-04-24T14:30:00Z">
        <w:r w:rsidR="00CF5972">
          <w:rPr>
            <w:rFonts w:hint="eastAsia"/>
          </w:rPr>
          <w:t>，</w:t>
        </w:r>
      </w:ins>
      <w:ins w:id="2805" w:author="張寶騌 CHANG,PAO-TSUNG" w:date="2022-04-24T14:29:00Z">
        <w:r w:rsidR="00CF5972">
          <w:rPr>
            <w:rFonts w:hint="eastAsia"/>
          </w:rPr>
          <w:t>作為</w:t>
        </w:r>
      </w:ins>
      <w:ins w:id="2806" w:author="張寶騌 CHANG,PAO-TSUNG" w:date="2022-04-24T14:30:00Z">
        <w:r w:rsidR="00CF5972">
          <w:rPr>
            <w:rFonts w:hint="eastAsia"/>
          </w:rPr>
          <w:t>數值接收腳位</w:t>
        </w:r>
      </w:ins>
      <w:ins w:id="2807" w:author="張寶騌 CHANG,PAO-TSUNG" w:date="2022-04-24T14:48:00Z">
        <w:r w:rsidR="002D3798">
          <w:rPr>
            <w:rFonts w:hint="eastAsia"/>
          </w:rPr>
          <w:t>，可以獲得較精確的數值</w:t>
        </w:r>
      </w:ins>
      <w:ins w:id="2808" w:author="張寶騌 CHANG,PAO-TSUNG" w:date="2022-04-24T14:30:00Z">
        <w:r w:rsidR="00CF5972">
          <w:rPr>
            <w:rFonts w:hint="eastAsia"/>
          </w:rPr>
          <w:t>。</w:t>
        </w:r>
      </w:ins>
    </w:p>
    <w:p w14:paraId="426A6B02" w14:textId="73C576D9" w:rsidR="00104427" w:rsidRDefault="000779CB" w:rsidP="00B56F00">
      <w:pPr>
        <w:ind w:left="480" w:firstLine="480"/>
        <w:jc w:val="both"/>
        <w:rPr>
          <w:ins w:id="2809" w:author="張寶騌 CHANG,PAO-TSUNG" w:date="2022-05-12T23:23:00Z"/>
        </w:rPr>
      </w:pPr>
      <w:ins w:id="2810" w:author="張寶騌 CHANG,PAO-TSUNG" w:date="2022-05-12T23:13:00Z">
        <w:r>
          <w:rPr>
            <w:rFonts w:hint="eastAsia"/>
          </w:rPr>
          <w:t>在</w:t>
        </w:r>
        <w:r>
          <w:rPr>
            <w:rFonts w:hint="eastAsia"/>
          </w:rPr>
          <w:t>A</w:t>
        </w:r>
        <w:r>
          <w:t>rduino</w:t>
        </w:r>
        <w:r>
          <w:rPr>
            <w:rFonts w:hint="eastAsia"/>
          </w:rPr>
          <w:t>通訊協議方面，</w:t>
        </w:r>
      </w:ins>
      <w:ins w:id="2811" w:author="張寶騌 CHANG,PAO-TSUNG" w:date="2022-05-12T23:19:00Z">
        <w:r w:rsidR="00957CE9">
          <w:rPr>
            <w:rFonts w:hint="eastAsia"/>
          </w:rPr>
          <w:t>因設備</w:t>
        </w:r>
      </w:ins>
      <w:ins w:id="2812" w:author="張寶騌 CHANG,PAO-TSUNG" w:date="2022-05-12T23:20:00Z">
        <w:r w:rsidR="00957CE9">
          <w:rPr>
            <w:rFonts w:hint="eastAsia"/>
          </w:rPr>
          <w:t>間相互通訊時，需要相關通訊</w:t>
        </w:r>
      </w:ins>
      <w:ins w:id="2813" w:author="張寶騌 CHANG,PAO-TSUNG" w:date="2022-05-12T23:22:00Z">
        <w:r w:rsidR="00957CE9">
          <w:rPr>
            <w:rFonts w:hint="eastAsia"/>
          </w:rPr>
          <w:t>介面</w:t>
        </w:r>
      </w:ins>
      <w:ins w:id="2814" w:author="張寶騌 CHANG,PAO-TSUNG" w:date="2022-05-12T23:20:00Z">
        <w:r w:rsidR="00957CE9" w:rsidRPr="00957CE9">
          <w:rPr>
            <w:rFonts w:hint="eastAsia"/>
          </w:rPr>
          <w:t>對電子設備進行標準化，以確保設備之間的相容性</w:t>
        </w:r>
      </w:ins>
      <w:ins w:id="2815" w:author="張寶騌 CHANG,PAO-TSUNG" w:date="2022-05-12T23:22:00Z">
        <w:r w:rsidR="00957CE9">
          <w:rPr>
            <w:rFonts w:hint="eastAsia"/>
          </w:rPr>
          <w:t>。雖不同通訊介面</w:t>
        </w:r>
      </w:ins>
      <w:ins w:id="2816" w:author="張寶騌 CHANG,PAO-TSUNG" w:date="2022-05-12T23:23:00Z">
        <w:r w:rsidR="00957CE9" w:rsidRPr="00957CE9">
          <w:rPr>
            <w:rFonts w:hint="eastAsia"/>
          </w:rPr>
          <w:t>實現方式不同，但都</w:t>
        </w:r>
      </w:ins>
      <w:ins w:id="2817" w:author="張寶騌 CHANG,PAO-TSUNG" w:date="2022-05-13T10:25:00Z">
        <w:r w:rsidR="00A315A3">
          <w:rPr>
            <w:rFonts w:hint="eastAsia"/>
          </w:rPr>
          <w:t>以</w:t>
        </w:r>
      </w:ins>
      <w:ins w:id="2818" w:author="張寶騌 CHANG,PAO-TSUNG" w:date="2022-05-12T23:23:00Z">
        <w:r w:rsidR="00957CE9" w:rsidRPr="00957CE9">
          <w:rPr>
            <w:rFonts w:hint="eastAsia"/>
          </w:rPr>
          <w:t>將資料高速傳輸到任何相容設備上</w:t>
        </w:r>
      </w:ins>
      <w:ins w:id="2819" w:author="張寶騌 CHANG,PAO-TSUNG" w:date="2022-05-13T10:25:00Z">
        <w:r w:rsidR="00A315A3">
          <w:rPr>
            <w:rFonts w:hint="eastAsia"/>
          </w:rPr>
          <w:t>為</w:t>
        </w:r>
      </w:ins>
      <w:ins w:id="2820" w:author="張寶騌 CHANG,PAO-TSUNG" w:date="2022-05-12T23:23:00Z">
        <w:r w:rsidR="00957CE9">
          <w:rPr>
            <w:rFonts w:hint="eastAsia"/>
          </w:rPr>
          <w:t>目的</w:t>
        </w:r>
        <w:r w:rsidR="00957CE9" w:rsidRPr="00957CE9">
          <w:rPr>
            <w:rFonts w:hint="eastAsia"/>
          </w:rPr>
          <w:t>。</w:t>
        </w:r>
      </w:ins>
      <w:ins w:id="2821" w:author="張寶騌 CHANG,PAO-TSUNG" w:date="2022-05-12T23:14:00Z">
        <w:r>
          <w:rPr>
            <w:rFonts w:hint="eastAsia"/>
          </w:rPr>
          <w:t>本研究將使用到</w:t>
        </w:r>
      </w:ins>
      <w:ins w:id="2822" w:author="張寶騌 CHANG,PAO-TSUNG" w:date="2022-05-12T23:15:00Z">
        <w:r w:rsidRPr="002D3F2B">
          <w:rPr>
            <w:rFonts w:hint="eastAsia"/>
          </w:rPr>
          <w:t>I2C</w:t>
        </w:r>
      </w:ins>
      <w:ins w:id="2823" w:author="張寶騌 CHANG,PAO-TSUNG" w:date="2022-05-12T23:18:00Z">
        <w:r w:rsidR="00957CE9">
          <w:rPr>
            <w:rFonts w:hint="eastAsia"/>
          </w:rPr>
          <w:t>(</w:t>
        </w:r>
        <w:r w:rsidR="00957CE9" w:rsidRPr="00957CE9">
          <w:t>Inter-Integrated Circuit</w:t>
        </w:r>
        <w:r w:rsidR="00957CE9">
          <w:rPr>
            <w:rFonts w:hint="eastAsia"/>
          </w:rPr>
          <w:t>)</w:t>
        </w:r>
      </w:ins>
      <w:ins w:id="2824" w:author="張寶騌 CHANG,PAO-TSUNG" w:date="2022-05-12T23:15:00Z">
        <w:r>
          <w:rPr>
            <w:rFonts w:hint="eastAsia"/>
          </w:rPr>
          <w:t>與</w:t>
        </w:r>
      </w:ins>
      <w:ins w:id="2825" w:author="張寶騌 CHANG,PAO-TSUNG" w:date="2022-05-12T23:16:00Z">
        <w:r w:rsidRPr="00C74CE3">
          <w:rPr>
            <w:rFonts w:hint="eastAsia"/>
          </w:rPr>
          <w:t>UART (Universal Asynchronous Receiver/Transmitter)</w:t>
        </w:r>
      </w:ins>
      <w:ins w:id="2826" w:author="張寶騌 CHANG,PAO-TSUNG" w:date="2022-05-12T23:18:00Z">
        <w:r w:rsidR="00957CE9">
          <w:rPr>
            <w:rFonts w:hint="eastAsia"/>
          </w:rPr>
          <w:t>兩通訊介面</w:t>
        </w:r>
      </w:ins>
      <w:ins w:id="2827" w:author="張寶騌 CHANG,PAO-TSUNG" w:date="2022-05-12T23:23:00Z">
        <w:r w:rsidR="00957CE9">
          <w:rPr>
            <w:rFonts w:hint="eastAsia"/>
          </w:rPr>
          <w:t>。以下則分別說明</w:t>
        </w:r>
        <w:r w:rsidR="00957CE9">
          <w:rPr>
            <w:rFonts w:hint="eastAsia"/>
          </w:rPr>
          <w:t>:</w:t>
        </w:r>
      </w:ins>
    </w:p>
    <w:p w14:paraId="4F769044" w14:textId="04F2B849" w:rsidR="00F54277" w:rsidRDefault="00F54277">
      <w:pPr>
        <w:pStyle w:val="aa"/>
        <w:numPr>
          <w:ilvl w:val="0"/>
          <w:numId w:val="68"/>
        </w:numPr>
        <w:ind w:leftChars="0" w:firstLineChars="0"/>
        <w:rPr>
          <w:ins w:id="2828" w:author="張寶騌 CHANG,PAO-TSUNG" w:date="2022-05-12T23:05:00Z"/>
        </w:rPr>
        <w:pPrChange w:id="2829" w:author="張寶騌 CHANG,PAO-TSUNG" w:date="2022-05-12T23:24:00Z">
          <w:pPr>
            <w:ind w:left="480" w:firstLine="480"/>
            <w:jc w:val="both"/>
          </w:pPr>
        </w:pPrChange>
      </w:pPr>
      <w:ins w:id="2830" w:author="張寶騌 CHANG,PAO-TSUNG" w:date="2022-05-12T23:24:00Z">
        <w:r w:rsidRPr="002D3F2B">
          <w:rPr>
            <w:rFonts w:hint="eastAsia"/>
          </w:rPr>
          <w:t>I2C</w:t>
        </w:r>
        <w:r>
          <w:rPr>
            <w:rFonts w:hint="eastAsia"/>
          </w:rPr>
          <w:t>通訊介面</w:t>
        </w:r>
      </w:ins>
    </w:p>
    <w:p w14:paraId="26BF86B5" w14:textId="77777777" w:rsidR="0089042E" w:rsidRDefault="00A315A3" w:rsidP="00B56F00">
      <w:pPr>
        <w:ind w:left="480" w:firstLine="480"/>
        <w:jc w:val="both"/>
        <w:rPr>
          <w:ins w:id="2831" w:author="張寶騌 CHANG,PAO-TSUNG" w:date="2022-05-13T11:19:00Z"/>
        </w:rPr>
      </w:pPr>
      <w:ins w:id="2832" w:author="張寶騌 CHANG,PAO-TSUNG" w:date="2022-05-13T10:26:00Z">
        <w:r w:rsidRPr="002D3F2B">
          <w:rPr>
            <w:rFonts w:hint="eastAsia"/>
          </w:rPr>
          <w:t>I2C</w:t>
        </w:r>
      </w:ins>
      <w:ins w:id="2833" w:author="張寶騌 CHANG,PAO-TSUNG" w:date="2022-05-13T10:27:00Z">
        <w:r w:rsidRPr="00A315A3">
          <w:rPr>
            <w:rFonts w:hint="eastAsia"/>
          </w:rPr>
          <w:t>他是</w:t>
        </w:r>
        <w:r w:rsidRPr="00A315A3">
          <w:rPr>
            <w:rFonts w:hint="eastAsia"/>
          </w:rPr>
          <w:t xml:space="preserve"> NXP </w:t>
        </w:r>
        <w:r w:rsidRPr="00A315A3">
          <w:rPr>
            <w:rFonts w:hint="eastAsia"/>
          </w:rPr>
          <w:t>公司開發的通訊協定，主要用來作為</w:t>
        </w:r>
        <w:r w:rsidRPr="00A315A3">
          <w:rPr>
            <w:rFonts w:hint="eastAsia"/>
          </w:rPr>
          <w:t xml:space="preserve"> IC </w:t>
        </w:r>
        <w:r w:rsidRPr="00A315A3">
          <w:rPr>
            <w:rFonts w:hint="eastAsia"/>
          </w:rPr>
          <w:t>之間的通訊</w:t>
        </w:r>
        <w:r>
          <w:rPr>
            <w:rFonts w:hint="eastAsia"/>
          </w:rPr>
          <w:t>，</w:t>
        </w:r>
      </w:ins>
      <w:ins w:id="2834" w:author="張寶騌 CHANG,PAO-TSUNG" w:date="2022-05-13T10:28:00Z">
        <w:r>
          <w:rPr>
            <w:rFonts w:hint="eastAsia"/>
          </w:rPr>
          <w:t>傳輸速度為</w:t>
        </w:r>
      </w:ins>
      <w:ins w:id="2835" w:author="張寶騌 CHANG,PAO-TSUNG" w:date="2022-05-13T10:29:00Z">
        <w:r w:rsidR="005C2AAF" w:rsidRPr="005C2AAF">
          <w:t>100 Kb</w:t>
        </w:r>
        <w:r w:rsidR="005C2AAF">
          <w:rPr>
            <w:rFonts w:hint="eastAsia"/>
          </w:rPr>
          <w:t>p</w:t>
        </w:r>
        <w:r w:rsidR="005C2AAF" w:rsidRPr="005C2AAF">
          <w:t>s</w:t>
        </w:r>
        <w:r w:rsidR="005C2AAF">
          <w:rPr>
            <w:rFonts w:hint="eastAsia"/>
          </w:rPr>
          <w:t>~4</w:t>
        </w:r>
        <w:r w:rsidR="005C2AAF" w:rsidRPr="005C2AAF">
          <w:t>00 Kb</w:t>
        </w:r>
        <w:r w:rsidR="005C2AAF">
          <w:t>p</w:t>
        </w:r>
        <w:r w:rsidR="005C2AAF" w:rsidRPr="005C2AAF">
          <w:t>s</w:t>
        </w:r>
        <w:r w:rsidR="005C2AAF">
          <w:rPr>
            <w:rFonts w:hint="eastAsia"/>
          </w:rPr>
          <w:t>，</w:t>
        </w:r>
      </w:ins>
      <w:ins w:id="2836" w:author="張寶騌 CHANG,PAO-TSUNG" w:date="2022-05-12T23:27:00Z">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lastRenderedPageBreak/>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ins>
      <w:ins w:id="2837" w:author="張寶騌 CHANG,PAO-TSUNG" w:date="2022-05-12T23:28:00Z">
        <w:r w:rsidR="00F54277">
          <w:rPr>
            <w:rFonts w:hint="eastAsia"/>
          </w:rPr>
          <w:t>，實現多組設備</w:t>
        </w:r>
        <w:proofErr w:type="gramStart"/>
        <w:r w:rsidR="00F54277">
          <w:rPr>
            <w:rFonts w:hint="eastAsia"/>
          </w:rPr>
          <w:t>資訊間的傳遞</w:t>
        </w:r>
        <w:proofErr w:type="gramEnd"/>
        <w:r w:rsidR="00F54277">
          <w:rPr>
            <w:rFonts w:hint="eastAsia"/>
          </w:rPr>
          <w:t>。</w:t>
        </w:r>
      </w:ins>
    </w:p>
    <w:p w14:paraId="35E0A6F8" w14:textId="3A025F8E" w:rsidR="00F54277" w:rsidRDefault="005C2AAF" w:rsidP="00B56F00">
      <w:pPr>
        <w:ind w:left="480" w:firstLine="480"/>
        <w:jc w:val="both"/>
        <w:rPr>
          <w:ins w:id="2838" w:author="張寶騌 CHANG,PAO-TSUNG" w:date="2022-05-12T23:30:00Z"/>
        </w:rPr>
      </w:pPr>
      <w:ins w:id="2839" w:author="張寶騌 CHANG,PAO-TSUNG" w:date="2022-05-13T10:30:00Z">
        <w:r w:rsidRPr="002D3F2B">
          <w:rPr>
            <w:rFonts w:hint="eastAsia"/>
          </w:rPr>
          <w:t>I2C</w:t>
        </w:r>
      </w:ins>
      <w:ins w:id="2840" w:author="張寶騌 CHANG,PAO-TSUNG" w:date="2022-05-13T10:31:00Z">
        <w:r>
          <w:rPr>
            <w:rFonts w:hint="eastAsia"/>
          </w:rPr>
          <w:t>使用兩條線路來通訊，為</w:t>
        </w:r>
      </w:ins>
      <w:ins w:id="2841" w:author="張寶騌 CHANG,PAO-TSUNG" w:date="2022-05-13T10:32:00Z">
        <w:r>
          <w:rPr>
            <w:rFonts w:hint="eastAsia"/>
          </w:rPr>
          <w:t>同步電路上各元件時鐘頻率的</w:t>
        </w:r>
      </w:ins>
      <w:ins w:id="2842" w:author="張寶騌 CHANG,PAO-TSUNG" w:date="2022-05-12T23:30:00Z">
        <w:r w:rsidR="0076454F" w:rsidRPr="002D3F2B">
          <w:rPr>
            <w:rFonts w:hint="eastAsia"/>
          </w:rPr>
          <w:t>SCL</w:t>
        </w:r>
        <w:r w:rsidR="0076454F">
          <w:rPr>
            <w:rFonts w:hint="eastAsia"/>
          </w:rPr>
          <w:t xml:space="preserve"> (S</w:t>
        </w:r>
        <w:r w:rsidR="0076454F">
          <w:t>erial Clock</w:t>
        </w:r>
        <w:r w:rsidR="0076454F">
          <w:rPr>
            <w:rFonts w:hint="eastAsia"/>
          </w:rPr>
          <w:t>，時脈訊號線</w:t>
        </w:r>
      </w:ins>
      <w:ins w:id="2843" w:author="張寶騌 CHANG,PAO-TSUNG" w:date="2022-05-13T10:31:00Z">
        <w:r>
          <w:rPr>
            <w:rFonts w:hint="eastAsia"/>
          </w:rPr>
          <w:t>)</w:t>
        </w:r>
      </w:ins>
      <w:ins w:id="2844" w:author="張寶騌 CHANG,PAO-TSUNG" w:date="2022-05-12T23:30:00Z">
        <w:r w:rsidR="0076454F">
          <w:rPr>
            <w:rFonts w:hint="eastAsia"/>
          </w:rPr>
          <w:t>，</w:t>
        </w:r>
        <w:r w:rsidR="0076454F" w:rsidRPr="002D3F2B">
          <w:rPr>
            <w:rFonts w:hint="eastAsia"/>
          </w:rPr>
          <w:t>與</w:t>
        </w:r>
      </w:ins>
      <w:ins w:id="2845" w:author="張寶騌 CHANG,PAO-TSUNG" w:date="2022-05-13T10:32:00Z">
        <w:r>
          <w:rPr>
            <w:rFonts w:hint="eastAsia"/>
          </w:rPr>
          <w:t>傳輸資料用的</w:t>
        </w:r>
      </w:ins>
      <w:ins w:id="2846" w:author="張寶騌 CHANG,PAO-TSUNG" w:date="2022-05-12T23:30:00Z">
        <w:r w:rsidR="0076454F" w:rsidRPr="002D3F2B">
          <w:rPr>
            <w:rFonts w:hint="eastAsia"/>
          </w:rPr>
          <w:t>SDA</w:t>
        </w:r>
        <w:r w:rsidR="0076454F">
          <w:rPr>
            <w:rFonts w:hint="eastAsia"/>
          </w:rPr>
          <w:t xml:space="preserve"> </w:t>
        </w:r>
        <w:r w:rsidR="0076454F">
          <w:t>(</w:t>
        </w:r>
        <w:r w:rsidR="0076454F">
          <w:rPr>
            <w:rFonts w:hint="eastAsia"/>
          </w:rPr>
          <w:t>S</w:t>
        </w:r>
        <w:r w:rsidR="0076454F">
          <w:t>erial Data</w:t>
        </w:r>
      </w:ins>
      <w:ins w:id="2847" w:author="張寶騌 CHANG,PAO-TSUNG" w:date="2022-05-13T10:32:00Z">
        <w:r>
          <w:rPr>
            <w:rFonts w:hint="eastAsia"/>
          </w:rPr>
          <w:t>)</w:t>
        </w:r>
      </w:ins>
      <w:ins w:id="2848" w:author="張寶騌 CHANG,PAO-TSUNG" w:date="2022-05-12T23:30:00Z">
        <w:r w:rsidR="0076454F">
          <w:rPr>
            <w:rFonts w:hint="eastAsia"/>
          </w:rPr>
          <w:t>，</w:t>
        </w:r>
      </w:ins>
      <w:ins w:id="2849" w:author="張寶騌 CHANG,PAO-TSUNG" w:date="2022-05-13T10:33:00Z">
        <w:r>
          <w:rPr>
            <w:rFonts w:hint="eastAsia"/>
          </w:rPr>
          <w:t>透過</w:t>
        </w:r>
      </w:ins>
      <w:ins w:id="2850" w:author="張寶騌 CHANG,PAO-TSUNG" w:date="2022-05-12T23:31:00Z">
        <w:r w:rsidR="0076454F">
          <w:rPr>
            <w:rFonts w:hint="eastAsia"/>
          </w:rPr>
          <w:t>這兩條線</w:t>
        </w:r>
      </w:ins>
      <w:ins w:id="2851" w:author="張寶騌 CHANG,PAO-TSUNG" w:date="2022-05-12T23:30:00Z">
        <w:r w:rsidR="0076454F">
          <w:rPr>
            <w:rFonts w:hint="eastAsia"/>
          </w:rPr>
          <w:t>來同步接收</w:t>
        </w:r>
      </w:ins>
      <w:ins w:id="2852" w:author="張寶騌 CHANG,PAO-TSUNG" w:date="2022-05-12T23:32:00Z">
        <w:r w:rsidR="0076454F">
          <w:rPr>
            <w:rFonts w:hint="eastAsia"/>
          </w:rPr>
          <w:t>資料</w:t>
        </w:r>
      </w:ins>
      <w:ins w:id="2853" w:author="張寶騌 CHANG,PAO-TSUNG" w:date="2022-05-12T23:34:00Z">
        <w:r w:rsidR="004801E7">
          <w:rPr>
            <w:rFonts w:hint="eastAsia"/>
          </w:rPr>
          <w:t>，</w:t>
        </w:r>
      </w:ins>
      <w:ins w:id="2854" w:author="張寶騌 CHANG,PAO-TSUNG" w:date="2022-05-12T23:35:00Z">
        <w:r w:rsidR="004801E7">
          <w:rPr>
            <w:rFonts w:hint="eastAsia"/>
          </w:rPr>
          <w:t>如</w:t>
        </w:r>
        <w:r w:rsidR="004801E7">
          <w:fldChar w:fldCharType="begin"/>
        </w:r>
        <w:r w:rsidR="004801E7">
          <w:instrText xml:space="preserve"> REF _Ref100503279 \h </w:instrText>
        </w:r>
      </w:ins>
      <w:ins w:id="2855" w:author="張寶騌 CHANG,PAO-TSUNG" w:date="2022-05-12T23:35:00Z">
        <w:r w:rsidR="004801E7">
          <w:fldChar w:fldCharType="separate"/>
        </w:r>
      </w:ins>
      <w:ins w:id="2856" w:author="張寶騌 CHANG,PAO-TSUNG" w:date="2022-04-10T17:13:00Z">
        <w:r w:rsidR="00643F6D" w:rsidRPr="00802D61">
          <w:rPr>
            <w:rFonts w:hint="eastAsia"/>
          </w:rPr>
          <w:t>圖</w:t>
        </w:r>
        <w:r w:rsidR="00643F6D" w:rsidRPr="00802D61">
          <w:t xml:space="preserve"> </w:t>
        </w:r>
      </w:ins>
      <w:r w:rsidR="00643F6D">
        <w:rPr>
          <w:noProof/>
        </w:rPr>
        <w:t>2</w:t>
      </w:r>
      <w:r w:rsidR="00643F6D">
        <w:noBreakHyphen/>
      </w:r>
      <w:r w:rsidR="00643F6D">
        <w:rPr>
          <w:noProof/>
        </w:rPr>
        <w:t>3</w:t>
      </w:r>
      <w:ins w:id="2857" w:author="張寶騌 CHANG,PAO-TSUNG" w:date="2022-05-12T23:35:00Z">
        <w:r w:rsidR="004801E7">
          <w:fldChar w:fldCharType="end"/>
        </w:r>
        <w:r w:rsidR="004801E7">
          <w:rPr>
            <w:rFonts w:hint="eastAsia"/>
          </w:rPr>
          <w:t>所示</w:t>
        </w:r>
      </w:ins>
      <w:ins w:id="2858" w:author="張寶騌 CHANG,PAO-TSUNG" w:date="2022-06-02T10:39:00Z">
        <w:r w:rsidR="00633C93">
          <w:rPr>
            <w:rFonts w:hint="eastAsia"/>
          </w:rPr>
          <w:t>。</w:t>
        </w:r>
      </w:ins>
    </w:p>
    <w:p w14:paraId="4D87A354" w14:textId="5E16D9DF" w:rsidR="0076454F" w:rsidRDefault="00960FB6" w:rsidP="00E406E9">
      <w:pPr>
        <w:ind w:left="480" w:firstLine="480"/>
        <w:jc w:val="both"/>
        <w:rPr>
          <w:ins w:id="2859" w:author="張寶騌 CHANG,PAO-TSUNG" w:date="2022-05-12T23:27:00Z"/>
        </w:rPr>
      </w:pPr>
      <w:ins w:id="2860" w:author="張寶騌 CHANG,PAO-TSUNG" w:date="2022-05-13T10:36:00Z">
        <w:r>
          <w:rPr>
            <w:rFonts w:hint="eastAsia"/>
          </w:rPr>
          <w:t>在資料傳輸</w:t>
        </w:r>
      </w:ins>
      <w:ins w:id="2861" w:author="張寶騌 CHANG,PAO-TSUNG" w:date="2022-05-13T10:37:00Z">
        <w:r>
          <w:rPr>
            <w:rFonts w:hint="eastAsia"/>
          </w:rPr>
          <w:t>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bit</w:t>
        </w:r>
      </w:ins>
      <w:ins w:id="2862" w:author="張寶騌 CHANG,PAO-TSUNG" w:date="2022-05-13T10:38:00Z">
        <w:r>
          <w:t xml:space="preserve"> </w:t>
        </w:r>
        <w:r w:rsidRPr="00960FB6">
          <w:t>Acknowledge</w:t>
        </w:r>
        <w:r>
          <w:rPr>
            <w:rFonts w:hint="eastAsia"/>
          </w:rPr>
          <w:t>，是</w:t>
        </w:r>
      </w:ins>
      <w:ins w:id="2863" w:author="張寶騌 CHANG,PAO-TSUNG" w:date="2022-05-13T10:39:00Z">
        <w:r w:rsidR="00E406E9">
          <w:rPr>
            <w:rFonts w:hint="eastAsia"/>
          </w:rPr>
          <w:t>從端裝置</w:t>
        </w:r>
      </w:ins>
      <w:ins w:id="2864" w:author="張寶騌 CHANG,PAO-TSUNG" w:date="2022-05-13T10:38:00Z">
        <w:r>
          <w:rPr>
            <w:rFonts w:hint="eastAsia"/>
          </w:rPr>
          <w:t>用來</w:t>
        </w:r>
      </w:ins>
      <w:ins w:id="2865" w:author="張寶騌 CHANG,PAO-TSUNG" w:date="2022-05-13T10:39:00Z">
        <w:r w:rsidR="00E406E9">
          <w:rPr>
            <w:rFonts w:hint="eastAsia"/>
          </w:rPr>
          <w:t>回應主控端表示</w:t>
        </w:r>
      </w:ins>
      <w:ins w:id="2866" w:author="張寶騌 CHANG,PAO-TSUNG" w:date="2022-05-13T10:40:00Z">
        <w:r w:rsidR="00E406E9">
          <w:rPr>
            <w:rFonts w:hint="eastAsia"/>
          </w:rPr>
          <w:t>已經接收到資料。</w:t>
        </w:r>
      </w:ins>
    </w:p>
    <w:p w14:paraId="3BF97ACD" w14:textId="288879D7" w:rsidR="00F950BF" w:rsidRDefault="0089042E" w:rsidP="00B56F00">
      <w:pPr>
        <w:ind w:left="480" w:firstLine="480"/>
        <w:jc w:val="both"/>
        <w:rPr>
          <w:ins w:id="2867" w:author="張寶騌 CHANG,PAO-TSUNG" w:date="2022-05-13T11:23:00Z"/>
        </w:rPr>
      </w:pPr>
      <w:ins w:id="2868" w:author="張寶騌 CHANG,PAO-TSUNG" w:date="2022-05-13T11:20:00Z">
        <w:r>
          <w:rPr>
            <w:rFonts w:hint="eastAsia"/>
          </w:rPr>
          <w:t>A</w:t>
        </w:r>
        <w:r>
          <w:t>rduino UNO</w:t>
        </w:r>
      </w:ins>
      <w:ins w:id="2869" w:author="張寶騌 CHANG,PAO-TSUNG" w:date="2022-04-07T18:41:00Z">
        <w:r w:rsidR="00F950BF">
          <w:rPr>
            <w:rFonts w:hint="eastAsia"/>
          </w:rPr>
          <w:t>開發</w:t>
        </w:r>
      </w:ins>
      <w:ins w:id="2870" w:author="張寶騌 CHANG,PAO-TSUNG" w:date="2022-04-07T18:03:00Z">
        <w:r w:rsidR="002D3F2B" w:rsidRPr="002D3F2B">
          <w:rPr>
            <w:rFonts w:hint="eastAsia"/>
          </w:rPr>
          <w:t>板左上方</w:t>
        </w:r>
      </w:ins>
      <w:ins w:id="2871" w:author="張寶騌 CHANG,PAO-TSUNG" w:date="2022-05-13T10:43:00Z">
        <w:r w:rsidR="00E406E9">
          <w:rPr>
            <w:rFonts w:hint="eastAsia"/>
          </w:rPr>
          <w:t>就</w:t>
        </w:r>
      </w:ins>
      <w:ins w:id="2872" w:author="張寶騌 CHANG,PAO-TSUNG" w:date="2022-04-07T18:03:00Z">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ins>
      <w:ins w:id="2873" w:author="張寶騌 CHANG,PAO-TSUNG" w:date="2022-05-13T11:20:00Z">
        <w:r>
          <w:rPr>
            <w:rFonts w:hint="eastAsia"/>
          </w:rPr>
          <w:t>本研究</w:t>
        </w:r>
      </w:ins>
      <w:ins w:id="2874" w:author="張寶騌 CHANG,PAO-TSUNG" w:date="2022-05-13T11:23:00Z">
        <w:r>
          <w:rPr>
            <w:rFonts w:hint="eastAsia"/>
          </w:rPr>
          <w:t>所使用的感測元件多屬</w:t>
        </w:r>
        <w:r w:rsidRPr="002D3F2B">
          <w:rPr>
            <w:rFonts w:hint="eastAsia"/>
          </w:rPr>
          <w:t>I2C</w:t>
        </w:r>
        <w:r>
          <w:rPr>
            <w:rFonts w:hint="eastAsia"/>
          </w:rPr>
          <w:t>，因此則</w:t>
        </w:r>
      </w:ins>
      <w:ins w:id="2875" w:author="張寶騌 CHANG,PAO-TSUNG" w:date="2022-05-13T11:24:00Z">
        <w:r>
          <w:rPr>
            <w:rFonts w:hint="eastAsia"/>
          </w:rPr>
          <w:t>以此介面架構</w:t>
        </w:r>
        <w:r w:rsidR="00AC072F">
          <w:rPr>
            <w:rFonts w:hint="eastAsia"/>
          </w:rPr>
          <w:t>來連接開發</w:t>
        </w:r>
        <w:r w:rsidR="00AC072F" w:rsidRPr="002D3F2B">
          <w:rPr>
            <w:rFonts w:hint="eastAsia"/>
          </w:rPr>
          <w:t>板</w:t>
        </w:r>
      </w:ins>
      <w:r w:rsidR="004A2EA4">
        <w:fldChar w:fldCharType="begin"/>
      </w:r>
      <w:r w:rsidR="009700FF">
        <w:rPr>
          <w:rFonts w:hint="eastAsia"/>
        </w:rPr>
        <w:instrText xml:space="preserve"> ADDIN EN.CITE &lt;EndNote&gt;&lt;Cite&gt;&lt;Author&gt;</w:instrText>
      </w:r>
      <w:r w:rsidR="009700FF">
        <w:rPr>
          <w:rFonts w:hint="eastAsia"/>
        </w:rPr>
        <w:instrText>趙英傑</w:instrText>
      </w:r>
      <w:r w:rsidR="009700FF">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9700FF">
        <w:rPr>
          <w:rFonts w:hint="eastAsia"/>
        </w:rPr>
        <w:instrText>趙英傑</w:instrText>
      </w:r>
      <w:r w:rsidR="009700FF">
        <w:rPr>
          <w:rFonts w:hint="eastAsia"/>
        </w:rPr>
        <w:instrText>&lt;/style&gt;&lt;/author&gt;&lt;/authors&gt;&lt;/contributors&gt;&lt;titles&gt;&lt;title&gt;&lt;style face="normal" font="default" charset="136" size="100%"&gt;</w:instrText>
      </w:r>
      <w:r w:rsidR="009700FF">
        <w:rPr>
          <w:rFonts w:hint="eastAsia"/>
        </w:rPr>
        <w:instrText>超圖解</w:instrText>
      </w:r>
      <w:r w:rsidR="009700FF">
        <w:rPr>
          <w:rFonts w:hint="eastAsia"/>
        </w:rPr>
        <w:instrText>&lt;/style&gt;&lt;style face="normal" font="default" size="100%"&gt;Arduino&lt;/style&gt;&lt;style face="normal" font="default" charset="136" size="100%"&gt;</w:instrText>
      </w:r>
      <w:r w:rsidR="009700FF">
        <w:rPr>
          <w:rFonts w:hint="eastAsia"/>
        </w:rPr>
        <w:instrText>互動設計入門</w:instrText>
      </w:r>
      <w:r w:rsidR="009700FF">
        <w:rPr>
          <w:rFonts w:hint="eastAsia"/>
        </w:rPr>
        <w:instrText>&lt;/style&gt;&lt;/title&gt;&lt;/titles&gt;&lt;dates&gt;&lt;year&gt;2020&lt;/year&gt;&lt;/dates&gt;&lt;pub-location&gt;&lt;style face="normal" font="default" charset="136" size="100%"&gt;</w:instrText>
      </w:r>
      <w:r w:rsidR="009700FF">
        <w:rPr>
          <w:rFonts w:hint="eastAsia"/>
        </w:rPr>
        <w:instrText>台北市</w:instrText>
      </w:r>
      <w:r w:rsidR="009700FF">
        <w:rPr>
          <w:rFonts w:hint="eastAsia"/>
        </w:rPr>
        <w:instrText>&lt;/style&gt;&lt;/pub-location&gt;&lt;publisher&gt;&lt;style face="normal" font="default" charset="136" size="100%"&gt;</w:instrText>
      </w:r>
      <w:r w:rsidR="009700FF">
        <w:rPr>
          <w:rFonts w:hint="eastAsia"/>
        </w:rPr>
        <w:instrText>旗標科技</w:instrText>
      </w:r>
      <w:r w:rsidR="009700FF">
        <w:rPr>
          <w:rFonts w:hint="eastAsia"/>
        </w:rPr>
        <w:instrText>&lt;/style&gt;&lt;/publisher&gt;&lt;urls&gt;&lt;/urls&gt;&lt;/record&gt;&lt;/Cite&gt;&lt;/EndNote&gt;</w:instrText>
      </w:r>
      <w:r w:rsidR="004A2EA4">
        <w:fldChar w:fldCharType="separate"/>
      </w:r>
      <w:r w:rsidR="009700FF">
        <w:rPr>
          <w:noProof/>
        </w:rPr>
        <w:t>[17]</w:t>
      </w:r>
      <w:r w:rsidR="004A2EA4">
        <w:fldChar w:fldCharType="end"/>
      </w:r>
      <w:ins w:id="2876" w:author="張寶騌 CHANG,PAO-TSUNG" w:date="2022-05-13T11:24:00Z">
        <w:r w:rsidR="00AC072F">
          <w:rPr>
            <w:rFonts w:hint="eastAsia"/>
          </w:rPr>
          <w:t>。</w:t>
        </w:r>
      </w:ins>
    </w:p>
    <w:p w14:paraId="10A1914E" w14:textId="77777777" w:rsidR="0089042E" w:rsidRDefault="0089042E" w:rsidP="00B56F00">
      <w:pPr>
        <w:ind w:left="480" w:firstLine="480"/>
        <w:jc w:val="both"/>
        <w:rPr>
          <w:ins w:id="2877" w:author="張寶騌 CHANG,PAO-TSUNG" w:date="2022-04-07T18:42:00Z"/>
        </w:rPr>
      </w:pPr>
    </w:p>
    <w:p w14:paraId="54068555" w14:textId="744388B0" w:rsidR="00B640C5" w:rsidRDefault="002136D3">
      <w:pPr>
        <w:ind w:leftChars="0" w:left="0" w:firstLineChars="0" w:firstLine="0"/>
        <w:jc w:val="center"/>
        <w:rPr>
          <w:ins w:id="2878" w:author="張寶騌 CHANG,PAO-TSUNG" w:date="2022-04-10T17:12:00Z"/>
        </w:rPr>
        <w:pPrChange w:id="2879" w:author="張寶騌 CHANG,PAO-TSUNG" w:date="2022-06-17T21:26:00Z">
          <w:pPr>
            <w:ind w:leftChars="0" w:left="0" w:firstLineChars="0" w:firstLine="0"/>
            <w:jc w:val="both"/>
          </w:pPr>
        </w:pPrChange>
      </w:pPr>
      <w:ins w:id="2880" w:author="張寶騌 CHANG,PAO-TSUNG" w:date="2022-06-17T21:26:00Z">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ins>
    </w:p>
    <w:p w14:paraId="3AA82AA3" w14:textId="4ED0D5EB" w:rsidR="00756625" w:rsidRPr="00802D61" w:rsidRDefault="00756625">
      <w:pPr>
        <w:pStyle w:val="ac"/>
        <w:spacing w:after="180"/>
        <w:rPr>
          <w:ins w:id="2881" w:author="張寶騌 CHANG,PAO-TSUNG" w:date="2022-04-10T17:12:00Z"/>
          <w:sz w:val="16"/>
          <w:rPrChange w:id="2882" w:author="張寶騌 CHANG,PAO-TSUNG" w:date="2022-05-07T09:43:00Z">
            <w:rPr>
              <w:ins w:id="2883" w:author="張寶騌 CHANG,PAO-TSUNG" w:date="2022-04-10T17:12:00Z"/>
              <w:szCs w:val="24"/>
            </w:rPr>
          </w:rPrChange>
        </w:rPr>
        <w:pPrChange w:id="2884" w:author="張寶騌 CHANG,PAO-TSUNG" w:date="2022-04-10T17:13:00Z">
          <w:pPr>
            <w:ind w:leftChars="0" w:left="0" w:firstLineChars="0" w:firstLine="0"/>
            <w:jc w:val="both"/>
          </w:pPr>
        </w:pPrChange>
      </w:pPr>
      <w:bookmarkStart w:id="2885" w:name="_Ref100503279"/>
      <w:bookmarkStart w:id="2886" w:name="_Ref100503272"/>
      <w:bookmarkStart w:id="2887" w:name="_Toc106974276"/>
      <w:ins w:id="2888" w:author="張寶騌 CHANG,PAO-TSUNG" w:date="2022-04-10T17:13:00Z">
        <w:r w:rsidRPr="00802D61">
          <w:rPr>
            <w:rFonts w:hint="eastAsia"/>
          </w:rPr>
          <w:t>圖</w:t>
        </w:r>
        <w:r w:rsidRPr="00802D61">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3</w:t>
      </w:r>
      <w:r w:rsidR="009700FF">
        <w:fldChar w:fldCharType="end"/>
      </w:r>
      <w:bookmarkEnd w:id="2885"/>
      <w:r w:rsidR="005525E5">
        <w:t xml:space="preserve"> </w:t>
      </w:r>
      <w:ins w:id="2889" w:author="張寶騌 CHANG,PAO-TSUNG" w:date="2022-04-10T17:13:00Z">
        <w:r w:rsidRPr="00802D61">
          <w:t>I2C</w:t>
        </w:r>
        <w:r w:rsidRPr="00802D61">
          <w:rPr>
            <w:rFonts w:hint="eastAsia"/>
          </w:rPr>
          <w:t>介面通訊協定示意圖</w:t>
        </w:r>
      </w:ins>
      <w:bookmarkEnd w:id="2886"/>
      <w:ins w:id="2890" w:author="張寶騌 CHANG,PAO-TSUNG" w:date="2022-06-15T23:32:00Z">
        <w:r w:rsidR="00874C2F">
          <w:fldChar w:fldCharType="begin"/>
        </w:r>
      </w:ins>
      <w:r w:rsidR="009700FF">
        <w:rPr>
          <w:rFonts w:hint="eastAsia"/>
        </w:rPr>
        <w:instrText xml:space="preserve"> ADDIN EN.CITE &lt;EndNote&gt;&lt;Cite&gt;&lt;Author&gt;</w:instrText>
      </w:r>
      <w:r w:rsidR="009700FF">
        <w:rPr>
          <w:rFonts w:hint="eastAsia"/>
        </w:rPr>
        <w:instrText>趙英傑</w:instrText>
      </w:r>
      <w:r w:rsidR="009700FF">
        <w:rPr>
          <w:rFonts w:hint="eastAsia"/>
        </w:rPr>
        <w:instrText>&lt;/Author&gt;&lt;Year&gt;2020&lt;/Year&gt;&lt;RecNum&gt;42&lt;/RecNum&gt;&lt;DisplayText&gt;[17]&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9700FF">
        <w:rPr>
          <w:rFonts w:hint="eastAsia"/>
        </w:rPr>
        <w:instrText>趙英傑</w:instrText>
      </w:r>
      <w:r w:rsidR="009700FF">
        <w:rPr>
          <w:rFonts w:hint="eastAsia"/>
        </w:rPr>
        <w:instrText>&lt;/style&gt;&lt;/author&gt;&lt;/authors&gt;&lt;/contributors&gt;&lt;titles&gt;&lt;title&gt;&lt;style face="normal" font="default" charset="136" size="100%"&gt;</w:instrText>
      </w:r>
      <w:r w:rsidR="009700FF">
        <w:rPr>
          <w:rFonts w:hint="eastAsia"/>
        </w:rPr>
        <w:instrText>超圖解</w:instrText>
      </w:r>
      <w:r w:rsidR="009700FF">
        <w:rPr>
          <w:rFonts w:hint="eastAsia"/>
        </w:rPr>
        <w:instrText>&lt;/style&gt;&lt;style face="normal" font="default" size="100%"&gt;Arduino&lt;/style&gt;&lt;style face="normal" font="default" charset="136" size="100%"&gt;</w:instrText>
      </w:r>
      <w:r w:rsidR="009700FF">
        <w:rPr>
          <w:rFonts w:hint="eastAsia"/>
        </w:rPr>
        <w:instrText>互動設計入門</w:instrText>
      </w:r>
      <w:r w:rsidR="009700FF">
        <w:rPr>
          <w:rFonts w:hint="eastAsia"/>
        </w:rPr>
        <w:instrText>&lt;/style&gt;&lt;/title&gt;&lt;/titles&gt;&lt;dates&gt;&lt;year&gt;2020&lt;/year&gt;&lt;/dates&gt;&lt;pub-location&gt;&lt;style face="normal" font="default" charset="136" size="100%"&gt;</w:instrText>
      </w:r>
      <w:r w:rsidR="009700FF">
        <w:rPr>
          <w:rFonts w:hint="eastAsia"/>
        </w:rPr>
        <w:instrText>台北市</w:instrText>
      </w:r>
      <w:r w:rsidR="009700FF">
        <w:rPr>
          <w:rFonts w:hint="eastAsia"/>
        </w:rPr>
        <w:instrText>&lt;/style&gt;&lt;/pub-location&gt;&lt;publisher&gt;&lt;style face="normal" font="default" charset="136" size="100%"&gt;</w:instrText>
      </w:r>
      <w:r w:rsidR="009700FF">
        <w:rPr>
          <w:rFonts w:hint="eastAsia"/>
        </w:rPr>
        <w:instrText>旗標科技</w:instrText>
      </w:r>
      <w:r w:rsidR="009700FF">
        <w:rPr>
          <w:rFonts w:hint="eastAsia"/>
        </w:rPr>
        <w:instrText>&lt;/style&gt;&lt;/publisher&gt;&lt;urls&gt;&lt;/urls&gt;&lt;/record&gt;&lt;/Cite&gt;&lt;/EndNote&gt;</w:instrText>
      </w:r>
      <w:ins w:id="2891" w:author="張寶騌 CHANG,PAO-TSUNG" w:date="2022-06-15T23:32:00Z">
        <w:r w:rsidR="00874C2F">
          <w:fldChar w:fldCharType="separate"/>
        </w:r>
      </w:ins>
      <w:bookmarkEnd w:id="2887"/>
      <w:r w:rsidR="009700FF">
        <w:rPr>
          <w:noProof/>
        </w:rPr>
        <w:t>[17]</w:t>
      </w:r>
      <w:ins w:id="2892" w:author="張寶騌 CHANG,PAO-TSUNG" w:date="2022-06-15T23:32:00Z">
        <w:r w:rsidR="00874C2F">
          <w:fldChar w:fldCharType="end"/>
        </w:r>
      </w:ins>
    </w:p>
    <w:p w14:paraId="33DB05CD" w14:textId="7F405059" w:rsidR="00F54277" w:rsidRDefault="00F54277" w:rsidP="00C74CE3">
      <w:pPr>
        <w:ind w:left="480" w:firstLine="480"/>
        <w:jc w:val="both"/>
        <w:rPr>
          <w:ins w:id="2893" w:author="張寶騌 CHANG,PAO-TSUNG" w:date="2022-05-13T10:43:00Z"/>
        </w:rPr>
      </w:pPr>
    </w:p>
    <w:p w14:paraId="6157609D" w14:textId="77777777" w:rsidR="00E406E9" w:rsidRDefault="00E406E9" w:rsidP="00C74CE3">
      <w:pPr>
        <w:ind w:left="480" w:firstLine="480"/>
        <w:jc w:val="both"/>
        <w:rPr>
          <w:ins w:id="2894" w:author="張寶騌 CHANG,PAO-TSUNG" w:date="2022-05-12T23:25:00Z"/>
        </w:rPr>
      </w:pPr>
    </w:p>
    <w:p w14:paraId="33DC71EC" w14:textId="4B4EE988" w:rsidR="004801E7" w:rsidRDefault="00F54277">
      <w:pPr>
        <w:pStyle w:val="aa"/>
        <w:numPr>
          <w:ilvl w:val="0"/>
          <w:numId w:val="68"/>
        </w:numPr>
        <w:ind w:leftChars="0" w:firstLineChars="0"/>
        <w:rPr>
          <w:ins w:id="2895" w:author="張寶騌 CHANG,PAO-TSUNG" w:date="2022-05-12T23:36:00Z"/>
        </w:rPr>
        <w:pPrChange w:id="2896" w:author="張寶騌 CHANG,PAO-TSUNG" w:date="2022-05-12T23:37:00Z">
          <w:pPr>
            <w:ind w:left="480" w:firstLine="480"/>
            <w:jc w:val="both"/>
          </w:pPr>
        </w:pPrChange>
      </w:pPr>
      <w:ins w:id="2897" w:author="張寶騌 CHANG,PAO-TSUNG" w:date="2022-05-12T23:25:00Z">
        <w:r w:rsidRPr="00F54277">
          <w:t>UART</w:t>
        </w:r>
        <w:r>
          <w:rPr>
            <w:rFonts w:hint="eastAsia"/>
          </w:rPr>
          <w:t>通訊介面</w:t>
        </w:r>
      </w:ins>
    </w:p>
    <w:p w14:paraId="510C5FDC" w14:textId="65258337" w:rsidR="009D2015" w:rsidRDefault="004801E7" w:rsidP="00AF5BE3">
      <w:pPr>
        <w:ind w:left="480" w:firstLine="480"/>
        <w:jc w:val="both"/>
        <w:rPr>
          <w:ins w:id="2898" w:author="張寶騌 CHANG,PAO-TSUNG" w:date="2022-05-13T11:03:00Z"/>
        </w:rPr>
      </w:pPr>
      <w:ins w:id="2899" w:author="張寶騌 CHANG,PAO-TSUNG" w:date="2022-05-12T23:37:00Z">
        <w:r w:rsidRPr="004801E7">
          <w:rPr>
            <w:rFonts w:hint="eastAsia"/>
          </w:rPr>
          <w:t xml:space="preserve">UART </w:t>
        </w:r>
      </w:ins>
      <w:ins w:id="2900" w:author="張寶騌 CHANG,PAO-TSUNG" w:date="2022-05-13T10:48:00Z">
        <w:r w:rsidR="009D2015">
          <w:rPr>
            <w:rFonts w:hint="eastAsia"/>
          </w:rPr>
          <w:t>為</w:t>
        </w:r>
        <w:r w:rsidR="009D2015" w:rsidRPr="009D2015">
          <w:rPr>
            <w:rFonts w:hint="eastAsia"/>
          </w:rPr>
          <w:t>通用非同步收發器</w:t>
        </w:r>
      </w:ins>
      <w:ins w:id="2901" w:author="張寶騌 CHANG,PAO-TSUNG" w:date="2022-05-12T23:37:00Z">
        <w:r w:rsidRPr="004801E7">
          <w:rPr>
            <w:rFonts w:hint="eastAsia"/>
          </w:rPr>
          <w:t>，將數據透過序列通訊作傳輸轉換</w:t>
        </w:r>
      </w:ins>
      <w:ins w:id="2902" w:author="張寶騌 CHANG,PAO-TSUNG" w:date="2022-05-13T10:51:00Z">
        <w:r w:rsidR="003D03DD">
          <w:rPr>
            <w:rFonts w:hint="eastAsia"/>
          </w:rPr>
          <w:t>。</w:t>
        </w:r>
      </w:ins>
      <w:ins w:id="2903" w:author="張寶騌 CHANG,PAO-TSUNG" w:date="2022-05-13T10:48:00Z">
        <w:r w:rsidR="009D2015">
          <w:rPr>
            <w:rFonts w:hint="eastAsia"/>
          </w:rPr>
          <w:t>之所以</w:t>
        </w:r>
      </w:ins>
      <w:ins w:id="2904" w:author="張寶騌 CHANG,PAO-TSUNG" w:date="2022-05-13T10:49:00Z">
        <w:r w:rsidR="003D03DD">
          <w:rPr>
            <w:rFonts w:hint="eastAsia"/>
          </w:rPr>
          <w:t>稱非同步</w:t>
        </w:r>
      </w:ins>
      <w:ins w:id="2905" w:author="張寶騌 CHANG,PAO-TSUNG" w:date="2022-05-13T10:50:00Z">
        <w:r w:rsidR="003D03DD">
          <w:rPr>
            <w:rFonts w:hint="eastAsia"/>
          </w:rPr>
          <w:t>，是因為不使用前述</w:t>
        </w:r>
        <w:r w:rsidR="003D03DD" w:rsidRPr="002D3F2B">
          <w:rPr>
            <w:rFonts w:hint="eastAsia"/>
          </w:rPr>
          <w:t>I2C</w:t>
        </w:r>
      </w:ins>
      <w:ins w:id="2906" w:author="張寶騌 CHANG,PAO-TSUNG" w:date="2022-05-13T10:51:00Z">
        <w:r w:rsidR="003D03DD">
          <w:rPr>
            <w:rFonts w:hint="eastAsia"/>
          </w:rPr>
          <w:t>架構中的時脈訊號線</w:t>
        </w:r>
      </w:ins>
      <w:ins w:id="2907" w:author="張寶騌 CHANG,PAO-TSUNG" w:date="2022-05-13T10:53:00Z">
        <w:r w:rsidR="003D03DD">
          <w:rPr>
            <w:rFonts w:hint="eastAsia"/>
          </w:rPr>
          <w:t>來同步</w:t>
        </w:r>
      </w:ins>
      <w:proofErr w:type="gramStart"/>
      <w:ins w:id="2908" w:author="張寶騌 CHANG,PAO-TSUNG" w:date="2022-05-13T10:54:00Z">
        <w:r w:rsidR="00BB41EB">
          <w:rPr>
            <w:rFonts w:hint="eastAsia"/>
          </w:rPr>
          <w:t>元件間的時間</w:t>
        </w:r>
        <w:proofErr w:type="gramEnd"/>
        <w:r w:rsidR="00BB41EB">
          <w:rPr>
            <w:rFonts w:hint="eastAsia"/>
          </w:rPr>
          <w:t>頻率</w:t>
        </w:r>
      </w:ins>
      <w:ins w:id="2909" w:author="張寶騌 CHANG,PAO-TSUNG" w:date="2022-05-13T10:52:00Z">
        <w:r w:rsidR="003D03DD">
          <w:rPr>
            <w:rFonts w:hint="eastAsia"/>
          </w:rPr>
          <w:t>，</w:t>
        </w:r>
        <w:r w:rsidR="003D03DD" w:rsidRPr="004801E7">
          <w:rPr>
            <w:rFonts w:hint="eastAsia"/>
          </w:rPr>
          <w:t>而是</w:t>
        </w:r>
      </w:ins>
      <w:ins w:id="2910" w:author="張寶騌 CHANG,PAO-TSUNG" w:date="2022-05-13T10:54:00Z">
        <w:r w:rsidR="00BB41EB">
          <w:rPr>
            <w:rFonts w:hint="eastAsia"/>
          </w:rPr>
          <w:t>事先</w:t>
        </w:r>
      </w:ins>
      <w:ins w:id="2911" w:author="張寶騌 CHANG,PAO-TSUNG" w:date="2022-05-13T10:52:00Z">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ins>
      <w:ins w:id="2912" w:author="張寶騌 CHANG,PAO-TSUNG" w:date="2022-05-13T10:55:00Z">
        <w:r w:rsidR="00BB41EB">
          <w:rPr>
            <w:rFonts w:hint="eastAsia"/>
          </w:rPr>
          <w:t>來統一時間頻率</w:t>
        </w:r>
      </w:ins>
      <w:ins w:id="2913" w:author="張寶騌 CHANG,PAO-TSUNG" w:date="2022-05-13T10:52:00Z">
        <w:r w:rsidR="003D03DD" w:rsidRPr="004801E7">
          <w:rPr>
            <w:rFonts w:hint="eastAsia"/>
          </w:rPr>
          <w:t>，</w:t>
        </w:r>
      </w:ins>
      <w:ins w:id="2914" w:author="張寶騌 CHANG,PAO-TSUNG" w:date="2022-05-13T11:03:00Z">
        <w:r w:rsidR="00AF5BE3">
          <w:rPr>
            <w:rFonts w:hint="eastAsia"/>
          </w:rPr>
          <w:t>鮑率即每秒位元數</w:t>
        </w:r>
        <w:r w:rsidR="00AF5BE3">
          <w:rPr>
            <w:rFonts w:hint="eastAsia"/>
          </w:rPr>
          <w:t>(</w:t>
        </w:r>
        <w:r w:rsidR="00AF5BE3">
          <w:t xml:space="preserve">bit per </w:t>
        </w:r>
        <w:proofErr w:type="spellStart"/>
        <w:r w:rsidR="00AF5BE3">
          <w:t>second</w:t>
        </w:r>
      </w:ins>
      <w:ins w:id="2915" w:author="張寶騌 CHANG,PAO-TSUNG" w:date="2022-05-13T11:04:00Z">
        <w:r w:rsidR="00233AC6">
          <w:t>,bps</w:t>
        </w:r>
      </w:ins>
      <w:proofErr w:type="spellEnd"/>
      <w:ins w:id="2916" w:author="張寶騌 CHANG,PAO-TSUNG" w:date="2022-05-13T11:03:00Z">
        <w:r w:rsidR="00AF5BE3">
          <w:t>)</w:t>
        </w:r>
        <w:r w:rsidR="00AF5BE3">
          <w:rPr>
            <w:rFonts w:hint="eastAsia"/>
          </w:rPr>
          <w:t>，為序列埠的傳輸速率，各通訊設備的鮑</w:t>
        </w:r>
        <w:r w:rsidR="00AF5BE3">
          <w:rPr>
            <w:rFonts w:hint="eastAsia"/>
          </w:rPr>
          <w:lastRenderedPageBreak/>
          <w:t>率必須一致，</w:t>
        </w:r>
      </w:ins>
      <w:ins w:id="2917" w:author="張寶騌 CHANG,PAO-TSUNG" w:date="2022-06-15T23:34:00Z">
        <w:r w:rsidR="0083293B">
          <w:rPr>
            <w:rFonts w:hint="eastAsia"/>
          </w:rPr>
          <w:t>才能使資料順利傳輸，</w:t>
        </w:r>
      </w:ins>
      <w:ins w:id="2918" w:author="張寶騌 CHANG,PAO-TSUNG" w:date="2022-05-13T10:52:00Z">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t>115200</w:t>
        </w:r>
        <w:r w:rsidR="003D03DD" w:rsidRPr="004801E7">
          <w:rPr>
            <w:rFonts w:hint="eastAsia"/>
          </w:rPr>
          <w:t>、…</w:t>
        </w:r>
        <w:r w:rsidR="003D03DD" w:rsidRPr="004801E7">
          <w:rPr>
            <w:rFonts w:hint="eastAsia"/>
          </w:rPr>
          <w:t xml:space="preserve"> Hz</w:t>
        </w:r>
      </w:ins>
      <w:ins w:id="2919" w:author="張寶騌 CHANG,PAO-TSUNG" w:date="2022-05-13T11:04:00Z">
        <w:r w:rsidR="00AF5BE3">
          <w:rPr>
            <w:rFonts w:hint="eastAsia"/>
          </w:rPr>
          <w:t>等</w:t>
        </w:r>
      </w:ins>
      <w:ins w:id="2920" w:author="張寶騌 CHANG,PAO-TSUNG" w:date="2022-05-13T10:52:00Z">
        <w:r w:rsidR="003D03DD" w:rsidRPr="004801E7">
          <w:rPr>
            <w:rFonts w:hint="eastAsia"/>
          </w:rPr>
          <w:t>。</w:t>
        </w:r>
      </w:ins>
    </w:p>
    <w:p w14:paraId="409490D4" w14:textId="2B6B1ABC" w:rsidR="004801E7" w:rsidRDefault="000763B4" w:rsidP="00C74CE3">
      <w:pPr>
        <w:ind w:left="480" w:firstLine="480"/>
        <w:jc w:val="both"/>
        <w:rPr>
          <w:ins w:id="2921" w:author="張寶騌 CHANG,PAO-TSUNG" w:date="2022-05-12T23:38:00Z"/>
        </w:rPr>
      </w:pPr>
      <w:ins w:id="2922" w:author="張寶騌 CHANG,PAO-TSUNG" w:date="2022-05-12T23:39:00Z">
        <w:r w:rsidRPr="000763B4">
          <w:rPr>
            <w:rFonts w:hint="eastAsia"/>
          </w:rPr>
          <w:t>UART</w:t>
        </w:r>
        <w:r w:rsidRPr="000763B4">
          <w:rPr>
            <w:rFonts w:hint="eastAsia"/>
          </w:rPr>
          <w:t>通訊的接線</w:t>
        </w:r>
      </w:ins>
      <w:ins w:id="2923" w:author="張寶騌 CHANG,PAO-TSUNG" w:date="2022-05-12T23:40:00Z">
        <w:r>
          <w:rPr>
            <w:rFonts w:hint="eastAsia"/>
          </w:rPr>
          <w:t>架構</w:t>
        </w:r>
      </w:ins>
      <w:ins w:id="2924" w:author="張寶騌 CHANG,PAO-TSUNG" w:date="2022-05-12T23:39:00Z">
        <w:r w:rsidRPr="000763B4">
          <w:rPr>
            <w:rFonts w:hint="eastAsia"/>
          </w:rPr>
          <w:t>簡單</w:t>
        </w:r>
      </w:ins>
      <w:ins w:id="2925" w:author="張寶騌 CHANG,PAO-TSUNG" w:date="2022-05-12T23:40:00Z">
        <w:r>
          <w:rPr>
            <w:rFonts w:hint="eastAsia"/>
          </w:rPr>
          <w:t>，</w:t>
        </w:r>
      </w:ins>
      <w:ins w:id="2926" w:author="張寶騌 CHANG,PAO-TSUNG" w:date="2022-06-21T22:59:00Z">
        <w:r w:rsidR="00711A5B">
          <w:rPr>
            <w:rFonts w:hint="eastAsia"/>
          </w:rPr>
          <w:t>線路</w:t>
        </w:r>
      </w:ins>
      <w:ins w:id="2927" w:author="張寶騌 CHANG,PAO-TSUNG" w:date="2022-05-12T23:42:00Z">
        <w:r>
          <w:rPr>
            <w:rFonts w:hint="eastAsia"/>
          </w:rPr>
          <w:t>只</w:t>
        </w:r>
      </w:ins>
      <w:ins w:id="2928" w:author="張寶騌 CHANG,PAO-TSUNG" w:date="2022-06-21T22:59:00Z">
        <w:r w:rsidR="00711A5B">
          <w:rPr>
            <w:rFonts w:hint="eastAsia"/>
          </w:rPr>
          <w:t>需將</w:t>
        </w:r>
      </w:ins>
      <w:ins w:id="2929" w:author="張寶騌 CHANG,PAO-TSUNG" w:date="2022-05-12T23:39:00Z">
        <w:r w:rsidRPr="000763B4">
          <w:rPr>
            <w:rFonts w:hint="eastAsia"/>
          </w:rPr>
          <w:t>傳輸資料（</w:t>
        </w:r>
        <w:r w:rsidRPr="000763B4">
          <w:rPr>
            <w:rFonts w:hint="eastAsia"/>
          </w:rPr>
          <w:t>TX</w:t>
        </w:r>
        <w:r w:rsidRPr="000763B4">
          <w:rPr>
            <w:rFonts w:hint="eastAsia"/>
          </w:rPr>
          <w:t>）</w:t>
        </w:r>
      </w:ins>
      <w:ins w:id="2930" w:author="張寶騌 CHANG,PAO-TSUNG" w:date="2022-05-12T23:40:00Z">
        <w:r>
          <w:rPr>
            <w:rFonts w:hint="eastAsia"/>
          </w:rPr>
          <w:t>與</w:t>
        </w:r>
      </w:ins>
      <w:ins w:id="2931" w:author="張寶騌 CHANG,PAO-TSUNG" w:date="2022-05-12T23:39:00Z">
        <w:r w:rsidRPr="000763B4">
          <w:rPr>
            <w:rFonts w:hint="eastAsia"/>
          </w:rPr>
          <w:t>接收資料（</w:t>
        </w:r>
        <w:r w:rsidRPr="000763B4">
          <w:rPr>
            <w:rFonts w:hint="eastAsia"/>
          </w:rPr>
          <w:t>RX</w:t>
        </w:r>
        <w:r w:rsidRPr="000763B4">
          <w:rPr>
            <w:rFonts w:hint="eastAsia"/>
          </w:rPr>
          <w:t>）的</w:t>
        </w:r>
      </w:ins>
      <w:ins w:id="2932" w:author="張寶騌 CHANG,PAO-TSUNG" w:date="2022-06-21T22:59:00Z">
        <w:r w:rsidR="00711A5B">
          <w:rPr>
            <w:rFonts w:hint="eastAsia"/>
          </w:rPr>
          <w:t>腳位</w:t>
        </w:r>
      </w:ins>
      <w:ins w:id="2933" w:author="張寶騌 CHANG,PAO-TSUNG" w:date="2022-05-12T23:40:00Z">
        <w:r>
          <w:rPr>
            <w:rFonts w:hint="eastAsia"/>
          </w:rPr>
          <w:t>相互</w:t>
        </w:r>
      </w:ins>
      <w:ins w:id="2934" w:author="張寶騌 CHANG,PAO-TSUNG" w:date="2022-05-12T23:41:00Z">
        <w:r>
          <w:rPr>
            <w:rFonts w:hint="eastAsia"/>
          </w:rPr>
          <w:t>對接即可</w:t>
        </w:r>
      </w:ins>
      <w:ins w:id="2935" w:author="張寶騌 CHANG,PAO-TSUNG" w:date="2022-05-13T10:56:00Z">
        <w:r w:rsidR="00BB41EB">
          <w:rPr>
            <w:rFonts w:hint="eastAsia"/>
          </w:rPr>
          <w:t>，如</w:t>
        </w:r>
      </w:ins>
      <w:ins w:id="2936" w:author="張寶騌 CHANG,PAO-TSUNG" w:date="2022-05-13T11:01:00Z">
        <w:r w:rsidR="00AF5BE3">
          <w:fldChar w:fldCharType="begin"/>
        </w:r>
        <w:r w:rsidR="00AF5BE3">
          <w:instrText xml:space="preserve"> </w:instrText>
        </w:r>
        <w:r w:rsidR="00AF5BE3">
          <w:rPr>
            <w:rFonts w:hint="eastAsia"/>
          </w:rPr>
          <w:instrText>REF _Ref103332124 \h</w:instrText>
        </w:r>
        <w:r w:rsidR="00AF5BE3">
          <w:instrText xml:space="preserve"> </w:instrText>
        </w:r>
      </w:ins>
      <w:r w:rsidR="00AF5BE3">
        <w:fldChar w:fldCharType="separate"/>
      </w:r>
      <w:ins w:id="2937" w:author="張寶騌 CHANG,PAO-TSUNG" w:date="2022-05-13T11:00:00Z">
        <w:r w:rsidR="00643F6D">
          <w:rPr>
            <w:rFonts w:hint="eastAsia"/>
          </w:rPr>
          <w:t>圖</w:t>
        </w:r>
        <w:r w:rsidR="00643F6D">
          <w:rPr>
            <w:rFonts w:hint="eastAsia"/>
          </w:rPr>
          <w:t xml:space="preserve"> </w:t>
        </w:r>
      </w:ins>
      <w:r w:rsidR="00643F6D">
        <w:rPr>
          <w:noProof/>
        </w:rPr>
        <w:t>2</w:t>
      </w:r>
      <w:r w:rsidR="00643F6D">
        <w:noBreakHyphen/>
      </w:r>
      <w:r w:rsidR="00643F6D">
        <w:rPr>
          <w:noProof/>
        </w:rPr>
        <w:t>4</w:t>
      </w:r>
      <w:ins w:id="2938" w:author="張寶騌 CHANG,PAO-TSUNG" w:date="2022-05-13T11:01:00Z">
        <w:r w:rsidR="00AF5BE3">
          <w:fldChar w:fldCharType="end"/>
        </w:r>
      </w:ins>
      <w:ins w:id="2939" w:author="張寶騌 CHANG,PAO-TSUNG" w:date="2022-06-21T23:00:00Z">
        <w:r w:rsidR="00007FC2">
          <w:rPr>
            <w:rFonts w:hint="eastAsia"/>
          </w:rPr>
          <w:t>。</w:t>
        </w:r>
      </w:ins>
    </w:p>
    <w:p w14:paraId="24777FD8" w14:textId="5154BC12" w:rsidR="004801E7" w:rsidRDefault="00AF5BE3">
      <w:pPr>
        <w:ind w:leftChars="83" w:left="199" w:firstLineChars="83" w:firstLine="199"/>
        <w:jc w:val="center"/>
        <w:rPr>
          <w:ins w:id="2940" w:author="張寶騌 CHANG,PAO-TSUNG" w:date="2022-05-12T23:38:00Z"/>
        </w:rPr>
        <w:pPrChange w:id="2941" w:author="張寶騌 CHANG,PAO-TSUNG" w:date="2022-05-13T11:00:00Z">
          <w:pPr>
            <w:ind w:left="480" w:firstLine="480"/>
            <w:jc w:val="both"/>
          </w:pPr>
        </w:pPrChange>
      </w:pPr>
      <w:ins w:id="2942" w:author="張寶騌 CHANG,PAO-TSUNG" w:date="2022-05-13T11:00:00Z">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F9E40AE" w14:textId="73F9DD1D" w:rsidR="004801E7" w:rsidRDefault="00AF5BE3">
      <w:pPr>
        <w:pStyle w:val="ac"/>
        <w:spacing w:after="180"/>
        <w:rPr>
          <w:ins w:id="2943" w:author="張寶騌 CHANG,PAO-TSUNG" w:date="2022-05-12T23:36:00Z"/>
        </w:rPr>
        <w:pPrChange w:id="2944" w:author="張寶騌 CHANG,PAO-TSUNG" w:date="2022-05-13T11:00:00Z">
          <w:pPr>
            <w:ind w:left="480" w:firstLine="480"/>
            <w:jc w:val="both"/>
          </w:pPr>
        </w:pPrChange>
      </w:pPr>
      <w:bookmarkStart w:id="2945" w:name="_Ref103332124"/>
      <w:bookmarkStart w:id="2946" w:name="_Toc106974277"/>
      <w:ins w:id="2947" w:author="張寶騌 CHANG,PAO-TSUNG" w:date="2022-05-13T11:00: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4</w:t>
      </w:r>
      <w:r w:rsidR="009700FF">
        <w:fldChar w:fldCharType="end"/>
      </w:r>
      <w:bookmarkEnd w:id="2945"/>
      <w:r w:rsidR="00B131A5">
        <w:t xml:space="preserve"> </w:t>
      </w:r>
      <w:ins w:id="2948" w:author="張寶騌 CHANG,PAO-TSUNG" w:date="2022-05-13T11:00:00Z">
        <w:r>
          <w:rPr>
            <w:rFonts w:hint="eastAsia"/>
          </w:rPr>
          <w:t>U</w:t>
        </w:r>
        <w:r>
          <w:t>ART</w:t>
        </w:r>
        <w:r>
          <w:rPr>
            <w:rFonts w:hint="eastAsia"/>
          </w:rPr>
          <w:t>通訊</w:t>
        </w:r>
      </w:ins>
      <w:ins w:id="2949" w:author="張寶騌 CHANG,PAO-TSUNG" w:date="2022-05-13T11:01:00Z">
        <w:r>
          <w:rPr>
            <w:rFonts w:hint="eastAsia"/>
          </w:rPr>
          <w:t>介面示意圖</w:t>
        </w:r>
      </w:ins>
      <w:bookmarkEnd w:id="2946"/>
    </w:p>
    <w:p w14:paraId="0AC10F64" w14:textId="77777777" w:rsidR="00007FC2" w:rsidRDefault="00233AC6">
      <w:pPr>
        <w:ind w:left="480" w:firstLine="480"/>
        <w:jc w:val="both"/>
        <w:rPr>
          <w:ins w:id="2950" w:author="張寶騌 CHANG,PAO-TSUNG" w:date="2022-06-21T23:01:00Z"/>
        </w:rPr>
      </w:pPr>
      <w:ins w:id="2951" w:author="張寶騌 CHANG,PAO-TSUNG" w:date="2022-05-13T11:05:00Z">
        <w:r>
          <w:rPr>
            <w:rFonts w:hint="eastAsia"/>
          </w:rPr>
          <w:t>在</w:t>
        </w:r>
      </w:ins>
      <w:ins w:id="2952" w:author="張寶騌 CHANG,PAO-TSUNG" w:date="2022-05-12T23:01:00Z">
        <w:r w:rsidR="00C74CE3" w:rsidRPr="00122B53">
          <w:rPr>
            <w:rFonts w:hint="eastAsia"/>
          </w:rPr>
          <w:t xml:space="preserve"> D0 </w:t>
        </w:r>
        <w:r w:rsidR="00C74CE3" w:rsidRPr="00122B53">
          <w:rPr>
            <w:rFonts w:hint="eastAsia"/>
          </w:rPr>
          <w:t>與</w:t>
        </w:r>
        <w:r w:rsidR="00C74CE3" w:rsidRPr="00122B53">
          <w:rPr>
            <w:rFonts w:hint="eastAsia"/>
          </w:rPr>
          <w:t xml:space="preserve"> D1 </w:t>
        </w:r>
        <w:r w:rsidR="00C74CE3" w:rsidRPr="00122B53">
          <w:rPr>
            <w:rFonts w:hint="eastAsia"/>
          </w:rPr>
          <w:t>這兩</w:t>
        </w:r>
        <w:proofErr w:type="gramStart"/>
        <w:r w:rsidR="00C74CE3" w:rsidRPr="00122B53">
          <w:rPr>
            <w:rFonts w:hint="eastAsia"/>
          </w:rPr>
          <w:t>個</w:t>
        </w:r>
        <w:proofErr w:type="gramEnd"/>
        <w:r w:rsidR="00C74CE3" w:rsidRPr="00122B53">
          <w:rPr>
            <w:rFonts w:hint="eastAsia"/>
          </w:rPr>
          <w:t>數位腳位分別有標示</w:t>
        </w:r>
        <w:r w:rsidR="00C74CE3" w:rsidRPr="00122B53">
          <w:rPr>
            <w:rFonts w:hint="eastAsia"/>
          </w:rPr>
          <w:t xml:space="preserve"> TX</w:t>
        </w:r>
        <w:r w:rsidR="00C74CE3" w:rsidRPr="00122B53">
          <w:rPr>
            <w:rFonts w:hint="eastAsia"/>
          </w:rPr>
          <w:t>（</w:t>
        </w:r>
      </w:ins>
      <w:ins w:id="2953" w:author="張寶騌 CHANG,PAO-TSUNG" w:date="2022-06-17T20:29:00Z">
        <w:r w:rsidR="00812872" w:rsidRPr="00122B53">
          <w:rPr>
            <w:rFonts w:hint="eastAsia"/>
          </w:rPr>
          <w:t>Transmitter</w:t>
        </w:r>
      </w:ins>
      <w:ins w:id="2954" w:author="張寶騌 CHANG,PAO-TSUNG" w:date="2022-05-12T23:01:00Z">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ins>
      <w:ins w:id="2955" w:author="張寶騌 CHANG,PAO-TSUNG" w:date="2022-06-17T20:29:00Z">
        <w:r w:rsidR="00812872" w:rsidRPr="00122B53">
          <w:rPr>
            <w:rFonts w:hint="eastAsia"/>
          </w:rPr>
          <w:t>Receiver</w:t>
        </w:r>
      </w:ins>
      <w:ins w:id="2956" w:author="張寶騌 CHANG,PAO-TSUNG" w:date="2022-05-12T23:01:00Z">
        <w:r w:rsidR="00C74CE3" w:rsidRPr="00122B53">
          <w:rPr>
            <w:rFonts w:hint="eastAsia"/>
          </w:rPr>
          <w:t>），此二腳位用於</w:t>
        </w:r>
        <w:r w:rsidR="00C74CE3">
          <w:rPr>
            <w:rFonts w:hint="eastAsia"/>
          </w:rPr>
          <w:t>將所量測到的資訊與外部連接，作為資料從</w:t>
        </w:r>
        <w:r w:rsidR="00C74CE3">
          <w:rPr>
            <w:rFonts w:hint="eastAsia"/>
          </w:rPr>
          <w:t>A</w:t>
        </w:r>
        <w:r w:rsidR="00C74CE3">
          <w:t>rduino</w:t>
        </w:r>
        <w:r w:rsidR="00C74CE3">
          <w:rPr>
            <w:rFonts w:hint="eastAsia"/>
          </w:rPr>
          <w:t>的輸出端，本研究則將此二腳位連結無線通訊模組，將資料遠端傳輸回主機</w:t>
        </w:r>
      </w:ins>
      <w:ins w:id="2957" w:author="張寶騌 CHANG,PAO-TSUNG" w:date="2022-05-13T11:11:00Z">
        <w:r w:rsidR="009C0C49">
          <w:rPr>
            <w:rFonts w:hint="eastAsia"/>
          </w:rPr>
          <w:t>。</w:t>
        </w:r>
      </w:ins>
    </w:p>
    <w:p w14:paraId="4C29A17B" w14:textId="6DAB31BA" w:rsidR="00C74CE3" w:rsidRDefault="00007FC2">
      <w:pPr>
        <w:ind w:left="480" w:firstLine="480"/>
        <w:jc w:val="both"/>
        <w:rPr>
          <w:ins w:id="2958" w:author="張寶騌 CHANG,PAO-TSUNG" w:date="2022-05-12T23:01:00Z"/>
        </w:rPr>
        <w:pPrChange w:id="2959" w:author="張寶騌 CHANG,PAO-TSUNG" w:date="2022-05-13T10:57:00Z">
          <w:pPr>
            <w:ind w:leftChars="83" w:left="199" w:firstLineChars="83" w:firstLine="199"/>
            <w:jc w:val="both"/>
          </w:pPr>
        </w:pPrChange>
      </w:pPr>
      <w:ins w:id="2960" w:author="張寶騌 CHANG,PAO-TSUNG" w:date="2022-06-21T23:01:00Z">
        <w:r>
          <w:rPr>
            <w:rFonts w:hint="eastAsia"/>
          </w:rPr>
          <w:t>惟該介面只能一對</w:t>
        </w:r>
        <w:proofErr w:type="gramStart"/>
        <w:r>
          <w:rPr>
            <w:rFonts w:hint="eastAsia"/>
          </w:rPr>
          <w:t>一</w:t>
        </w:r>
        <w:proofErr w:type="gramEnd"/>
        <w:r>
          <w:rPr>
            <w:rFonts w:hint="eastAsia"/>
          </w:rPr>
          <w:t>傳輸，因此一台微控器只能接一個無線通訊模組。</w:t>
        </w:r>
      </w:ins>
    </w:p>
    <w:p w14:paraId="22D19BD1" w14:textId="77777777" w:rsidR="00C74CE3" w:rsidRPr="00812872" w:rsidRDefault="00C74CE3">
      <w:pPr>
        <w:ind w:leftChars="0" w:left="0" w:firstLineChars="0" w:firstLine="0"/>
        <w:jc w:val="both"/>
        <w:rPr>
          <w:ins w:id="2961" w:author="張寶騌 CHANG,PAO-TSUNG" w:date="2022-04-07T18:43:00Z"/>
        </w:rPr>
        <w:pPrChange w:id="2962" w:author="張寶騌 CHANG,PAO-TSUNG" w:date="2022-04-07T19:00:00Z">
          <w:pPr>
            <w:ind w:left="480" w:firstLine="480"/>
            <w:jc w:val="both"/>
          </w:pPr>
        </w:pPrChange>
      </w:pPr>
    </w:p>
    <w:p w14:paraId="770E153B" w14:textId="12DEFDEB" w:rsidR="00B640C5" w:rsidRDefault="006148CA">
      <w:pPr>
        <w:pStyle w:val="31"/>
        <w:spacing w:before="360" w:after="180"/>
        <w:rPr>
          <w:ins w:id="2963" w:author="張寶騌 CHANG,PAO-TSUNG" w:date="2022-04-07T18:43:00Z"/>
        </w:rPr>
        <w:pPrChange w:id="2964" w:author="張寶騌 CHANG,PAO-TSUNG" w:date="2022-04-10T17:27:00Z">
          <w:pPr>
            <w:numPr>
              <w:numId w:val="18"/>
            </w:numPr>
            <w:spacing w:beforeLines="50" w:before="180" w:afterLines="50" w:after="180"/>
            <w:ind w:left="905" w:firstLineChars="0" w:hanging="425"/>
          </w:pPr>
        </w:pPrChange>
      </w:pPr>
      <w:ins w:id="2965" w:author="張寶騌 CHANG,PAO-TSUNG" w:date="2022-04-10T17:27:00Z">
        <w:r>
          <w:rPr>
            <w:rFonts w:hint="eastAsia"/>
          </w:rPr>
          <w:t xml:space="preserve"> </w:t>
        </w:r>
      </w:ins>
      <w:bookmarkStart w:id="2966" w:name="_Toc107005860"/>
      <w:ins w:id="2967" w:author="張寶騌 CHANG,PAO-TSUNG" w:date="2022-04-07T18:43:00Z">
        <w:r w:rsidR="00B640C5" w:rsidRPr="00633EF9">
          <w:rPr>
            <w:rFonts w:hint="eastAsia"/>
          </w:rPr>
          <w:t xml:space="preserve">Arduino </w:t>
        </w:r>
        <w:r w:rsidR="00B640C5">
          <w:rPr>
            <w:rFonts w:hint="eastAsia"/>
          </w:rPr>
          <w:t>I</w:t>
        </w:r>
        <w:r w:rsidR="00B640C5">
          <w:t>DE</w:t>
        </w:r>
      </w:ins>
      <w:ins w:id="2968" w:author="張寶騌 CHANG,PAO-TSUNG" w:date="2022-04-07T18:44:00Z">
        <w:r w:rsidR="00B640C5">
          <w:rPr>
            <w:rFonts w:hint="eastAsia"/>
          </w:rPr>
          <w:t>整合開發介面</w:t>
        </w:r>
      </w:ins>
      <w:bookmarkEnd w:id="2966"/>
    </w:p>
    <w:p w14:paraId="0772FD04" w14:textId="66D5D2A0" w:rsidR="00C93764" w:rsidRDefault="00B640C5" w:rsidP="008A67DE">
      <w:pPr>
        <w:ind w:left="480" w:firstLine="480"/>
        <w:jc w:val="both"/>
        <w:rPr>
          <w:ins w:id="2969" w:author="張寶騌 CHANG,PAO-TSUNG" w:date="2022-05-08T15:14:00Z"/>
        </w:rPr>
      </w:pPr>
      <w:ins w:id="2970" w:author="張寶騌 CHANG,PAO-TSUNG" w:date="2022-04-07T18:45:00Z">
        <w:r w:rsidRPr="00633EF9">
          <w:rPr>
            <w:rFonts w:hint="eastAsia"/>
          </w:rPr>
          <w:t xml:space="preserve">Arduino </w:t>
        </w:r>
        <w:r>
          <w:rPr>
            <w:rFonts w:hint="eastAsia"/>
          </w:rPr>
          <w:t>I</w:t>
        </w:r>
        <w:r>
          <w:t>DE</w:t>
        </w:r>
        <w:r>
          <w:rPr>
            <w:rFonts w:hint="eastAsia"/>
          </w:rPr>
          <w:t>為</w:t>
        </w:r>
      </w:ins>
      <w:ins w:id="2971" w:author="張寶騌 CHANG,PAO-TSUNG" w:date="2022-04-07T18:46:00Z">
        <w:r w:rsidRPr="00633EF9">
          <w:rPr>
            <w:rFonts w:hint="eastAsia"/>
          </w:rPr>
          <w:t>Arduino</w:t>
        </w:r>
        <w:r>
          <w:rPr>
            <w:rFonts w:hint="eastAsia"/>
          </w:rPr>
          <w:t>腳本編譯器與燒錄器</w:t>
        </w:r>
        <w:r w:rsidR="00726E93">
          <w:rPr>
            <w:rFonts w:hint="eastAsia"/>
          </w:rPr>
          <w:t>，開發板</w:t>
        </w:r>
      </w:ins>
      <w:ins w:id="2972" w:author="張寶騌 CHANG,PAO-TSUNG" w:date="2022-06-21T23:01:00Z">
        <w:r w:rsidR="00007FC2">
          <w:rPr>
            <w:rFonts w:hint="eastAsia"/>
          </w:rPr>
          <w:t>所運行的程式</w:t>
        </w:r>
      </w:ins>
      <w:ins w:id="2973" w:author="張寶騌 CHANG,PAO-TSUNG" w:date="2022-04-07T18:47:00Z">
        <w:r w:rsidR="00726E93">
          <w:rPr>
            <w:rFonts w:hint="eastAsia"/>
          </w:rPr>
          <w:t>都是透過此整合開發介面將腳本轉為硬體語言燒錄進去</w:t>
        </w:r>
      </w:ins>
      <w:ins w:id="2974" w:author="張寶騌 CHANG,PAO-TSUNG" w:date="2022-04-19T21:00:00Z">
        <w:r w:rsidR="008A67DE">
          <w:rPr>
            <w:rFonts w:hint="eastAsia"/>
          </w:rPr>
          <w:t>。</w:t>
        </w:r>
      </w:ins>
      <w:ins w:id="2975" w:author="張寶騌 CHANG,PAO-TSUNG" w:date="2022-04-19T20:54:00Z">
        <w:r w:rsidR="00050D45">
          <w:rPr>
            <w:rFonts w:hint="eastAsia"/>
          </w:rPr>
          <w:t>編譯腳本的程式語法</w:t>
        </w:r>
      </w:ins>
      <w:ins w:id="2976" w:author="張寶騌 CHANG,PAO-TSUNG" w:date="2022-04-19T20:55:00Z">
        <w:r w:rsidR="00050D45" w:rsidRPr="00050D45">
          <w:rPr>
            <w:rFonts w:hint="eastAsia"/>
          </w:rPr>
          <w:t>類似於</w:t>
        </w:r>
        <w:r w:rsidR="00050D45" w:rsidRPr="00050D45">
          <w:rPr>
            <w:rFonts w:hint="eastAsia"/>
          </w:rPr>
          <w:t xml:space="preserve"> C/C++</w:t>
        </w:r>
        <w:r w:rsidR="00050D45">
          <w:rPr>
            <w:rFonts w:hint="eastAsia"/>
          </w:rPr>
          <w:t>，</w:t>
        </w:r>
      </w:ins>
      <w:ins w:id="2977" w:author="張寶騌 CHANG,PAO-TSUNG" w:date="2022-05-08T15:14:00Z">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預設語法有兩個，</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ins>
      <w:ins w:id="2978" w:author="張寶騌 CHANG,PAO-TSUNG" w:date="2022-06-15T23:36:00Z">
        <w:r w:rsidR="00E54543">
          <w:rPr>
            <w:rFonts w:hint="eastAsia"/>
          </w:rPr>
          <w:t>編譯過程</w:t>
        </w:r>
      </w:ins>
      <w:ins w:id="2979" w:author="張寶騌 CHANG,PAO-TSUNG" w:date="2022-05-08T15:14:00Z">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ins>
      <w:ins w:id="2980" w:author="張寶騌 CHANG,PAO-TSUNG" w:date="2022-05-08T15:15:00Z">
        <w:r w:rsidR="00C93764">
          <w:rPr>
            <w:rFonts w:hint="eastAsia"/>
          </w:rPr>
          <w:t>功能</w:t>
        </w:r>
      </w:ins>
      <w:ins w:id="2981" w:author="張寶騌 CHANG,PAO-TSUNG" w:date="2022-05-08T15:14:00Z">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ins>
      <w:ins w:id="2982" w:author="張寶騌 CHANG,PAO-TSUNG" w:date="2022-05-08T15:15:00Z">
        <w:r w:rsidR="00C93764">
          <w:rPr>
            <w:rFonts w:hint="eastAsia"/>
          </w:rPr>
          <w:t>，可以將主要監控的程式編寫於此</w:t>
        </w:r>
      </w:ins>
      <w:ins w:id="2983" w:author="張寶騌 CHANG,PAO-TSUNG" w:date="2022-05-08T15:14:00Z">
        <w:r w:rsidR="00C93764" w:rsidRPr="00C93764">
          <w:rPr>
            <w:rFonts w:hint="eastAsia"/>
          </w:rPr>
          <w:t>。</w:t>
        </w:r>
      </w:ins>
    </w:p>
    <w:p w14:paraId="49219900" w14:textId="0673454A" w:rsidR="008A67DE" w:rsidRDefault="00C93764" w:rsidP="008A67DE">
      <w:pPr>
        <w:ind w:left="480" w:firstLine="480"/>
        <w:jc w:val="both"/>
        <w:rPr>
          <w:ins w:id="2984" w:author="張寶騌 CHANG,PAO-TSUNG" w:date="2022-04-19T20:59:00Z"/>
        </w:rPr>
      </w:pPr>
      <w:ins w:id="2985" w:author="張寶騌 CHANG,PAO-TSUNG" w:date="2022-05-08T15:16:00Z">
        <w:r>
          <w:rPr>
            <w:rFonts w:hint="eastAsia"/>
          </w:rPr>
          <w:t>此開發環境</w:t>
        </w:r>
      </w:ins>
      <w:ins w:id="2986" w:author="張寶騌 CHANG,PAO-TSUNG" w:date="2022-04-19T20:55:00Z">
        <w:r w:rsidR="00050D45">
          <w:rPr>
            <w:rFonts w:hint="eastAsia"/>
          </w:rPr>
          <w:t>具備文字編輯介面、常用工具欄、圖形化控制介面等，</w:t>
        </w:r>
      </w:ins>
      <w:ins w:id="2987" w:author="張寶騌 CHANG,PAO-TSUNG" w:date="2022-04-19T21:00:00Z">
        <w:r w:rsidR="008A67DE">
          <w:rPr>
            <w:rFonts w:hint="eastAsia"/>
          </w:rPr>
          <w:t>完成腳本開發後，</w:t>
        </w:r>
      </w:ins>
      <w:ins w:id="2988" w:author="張寶騌 CHANG,PAO-TSUNG" w:date="2022-04-19T20:57:00Z">
        <w:r w:rsidR="008A67DE">
          <w:rPr>
            <w:rFonts w:hint="eastAsia"/>
          </w:rPr>
          <w:t>使用者只要利用</w:t>
        </w:r>
        <w:r w:rsidR="008A67DE">
          <w:rPr>
            <w:rFonts w:hint="eastAsia"/>
          </w:rPr>
          <w:t>USB</w:t>
        </w:r>
      </w:ins>
      <w:ins w:id="2989" w:author="張寶騌 CHANG,PAO-TSUNG" w:date="2022-04-19T20:58:00Z">
        <w:r w:rsidR="008A67DE">
          <w:rPr>
            <w:rFonts w:hint="eastAsia"/>
          </w:rPr>
          <w:t>連接開發版與電腦，即可燒錄韌體。而如果</w:t>
        </w:r>
      </w:ins>
      <w:ins w:id="2990" w:author="張寶騌 CHANG,PAO-TSUNG" w:date="2022-04-19T20:59:00Z">
        <w:r w:rsidR="008A67DE">
          <w:rPr>
            <w:rFonts w:hint="eastAsia"/>
          </w:rPr>
          <w:lastRenderedPageBreak/>
          <w:t>有回傳值等需要監控的需求，依然</w:t>
        </w:r>
      </w:ins>
      <w:ins w:id="2991" w:author="張寶騌 CHANG,PAO-TSUNG" w:date="2022-05-08T15:16:00Z">
        <w:r>
          <w:rPr>
            <w:rFonts w:hint="eastAsia"/>
          </w:rPr>
          <w:t>透過</w:t>
        </w:r>
      </w:ins>
      <w:ins w:id="2992" w:author="張寶騌 CHANG,PAO-TSUNG" w:date="2022-04-19T20:59:00Z">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即時的監控</w:t>
        </w:r>
        <w:r w:rsidR="008A67DE">
          <w:rPr>
            <w:rFonts w:hint="eastAsia"/>
          </w:rPr>
          <w:t>Arduino</w:t>
        </w:r>
        <w:r w:rsidR="008A67DE">
          <w:rPr>
            <w:rFonts w:hint="eastAsia"/>
          </w:rPr>
          <w:t>板狀態的功能。</w:t>
        </w:r>
      </w:ins>
    </w:p>
    <w:p w14:paraId="27BC6A46" w14:textId="4AE48A5A" w:rsidR="001076E1" w:rsidRPr="001076E1" w:rsidRDefault="001076E1">
      <w:pPr>
        <w:ind w:leftChars="83" w:left="199" w:firstLineChars="83" w:firstLine="199"/>
        <w:rPr>
          <w:ins w:id="2993" w:author="張寶騌 CHANG,PAO-TSUNG" w:date="2022-04-07T18:50:00Z"/>
        </w:rPr>
        <w:pPrChange w:id="2994" w:author="張寶騌 CHANG,PAO-TSUNG" w:date="2022-04-07T18:56:00Z">
          <w:pPr>
            <w:ind w:left="480" w:firstLine="480"/>
            <w:jc w:val="both"/>
          </w:pPr>
        </w:pPrChange>
      </w:pPr>
      <w:ins w:id="2995" w:author="張寶騌 CHANG,PAO-TSUNG" w:date="2022-04-07T18:56:00Z">
        <w:r>
          <w:rPr>
            <w:noProof/>
          </w:rPr>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2968625"/>
                      </a:xfrm>
                      <a:prstGeom prst="rect">
                        <a:avLst/>
                      </a:prstGeom>
                      <a:ln w="3175">
                        <a:solidFill>
                          <a:schemeClr val="tx1"/>
                        </a:solidFill>
                      </a:ln>
                    </pic:spPr>
                  </pic:pic>
                </a:graphicData>
              </a:graphic>
            </wp:inline>
          </w:drawing>
        </w:r>
      </w:ins>
    </w:p>
    <w:p w14:paraId="5FB8356B" w14:textId="77078A41" w:rsidR="00726E93" w:rsidRPr="00560ED7" w:rsidRDefault="007A3BCC">
      <w:pPr>
        <w:pStyle w:val="ac"/>
        <w:spacing w:after="180"/>
        <w:rPr>
          <w:ins w:id="2996" w:author="張寶騌 CHANG,PAO-TSUNG" w:date="2022-04-07T18:56:00Z"/>
        </w:rPr>
        <w:pPrChange w:id="2997" w:author="張寶騌 CHANG,PAO-TSUNG" w:date="2022-04-07T18:56:00Z">
          <w:pPr>
            <w:ind w:left="480" w:firstLine="480"/>
            <w:jc w:val="both"/>
          </w:pPr>
        </w:pPrChange>
      </w:pPr>
      <w:bookmarkStart w:id="2998" w:name="_Toc106974278"/>
      <w:ins w:id="2999" w:author="張寶騌 CHANG,PAO-TSUNG" w:date="2022-04-07T18:56:00Z">
        <w:r w:rsidRPr="00560ED7">
          <w:rPr>
            <w:rFonts w:hint="eastAsia"/>
          </w:rPr>
          <w:t>圖</w:t>
        </w:r>
        <w:r w:rsidRPr="00560ED7">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5</w:t>
      </w:r>
      <w:r w:rsidR="009700FF">
        <w:fldChar w:fldCharType="end"/>
      </w:r>
      <w:r w:rsidR="00B131A5">
        <w:t xml:space="preserve"> </w:t>
      </w:r>
      <w:ins w:id="3000" w:author="張寶騌 CHANG,PAO-TSUNG" w:date="2022-04-07T18:56:00Z">
        <w:r w:rsidRPr="00560ED7">
          <w:t>Arduino IDE</w:t>
        </w:r>
        <w:r w:rsidRPr="00560ED7">
          <w:rPr>
            <w:rFonts w:hint="eastAsia"/>
          </w:rPr>
          <w:t>整合開發介面</w:t>
        </w:r>
        <w:bookmarkEnd w:id="2998"/>
      </w:ins>
    </w:p>
    <w:p w14:paraId="633D6D16" w14:textId="6BA856E5" w:rsidR="007A3BCC" w:rsidRDefault="007A3BCC">
      <w:pPr>
        <w:ind w:leftChars="83" w:left="199" w:firstLineChars="83" w:firstLine="199"/>
        <w:rPr>
          <w:ins w:id="3001" w:author="張寶騌 CHANG,PAO-TSUNG" w:date="2022-04-07T18:58:00Z"/>
        </w:rPr>
        <w:pPrChange w:id="3002" w:author="張寶騌 CHANG,PAO-TSUNG" w:date="2022-04-07T19:00:00Z">
          <w:pPr>
            <w:ind w:left="480" w:firstLine="480"/>
          </w:pPr>
        </w:pPrChange>
      </w:pPr>
      <w:ins w:id="3003" w:author="張寶騌 CHANG,PAO-TSUNG" w:date="2022-04-07T18:58:00Z">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8"/>
                      <a:stretch>
                        <a:fillRect/>
                      </a:stretch>
                    </pic:blipFill>
                    <pic:spPr>
                      <a:xfrm>
                        <a:off x="0" y="0"/>
                        <a:ext cx="5579745" cy="2974340"/>
                      </a:xfrm>
                      <a:prstGeom prst="rect">
                        <a:avLst/>
                      </a:prstGeom>
                      <a:ln w="3175">
                        <a:solidFill>
                          <a:schemeClr val="tx1"/>
                        </a:solidFill>
                      </a:ln>
                    </pic:spPr>
                  </pic:pic>
                </a:graphicData>
              </a:graphic>
            </wp:inline>
          </w:drawing>
        </w:r>
      </w:ins>
    </w:p>
    <w:p w14:paraId="341A855B" w14:textId="469FADBA" w:rsidR="007A3BCC" w:rsidRPr="00560ED7" w:rsidRDefault="007A3BCC">
      <w:pPr>
        <w:pStyle w:val="ac"/>
        <w:spacing w:after="180"/>
        <w:rPr>
          <w:ins w:id="3004" w:author="張寶騌 CHANG,PAO-TSUNG" w:date="2022-04-07T18:56:00Z"/>
        </w:rPr>
        <w:pPrChange w:id="3005" w:author="張寶騌 CHANG,PAO-TSUNG" w:date="2022-04-07T19:00:00Z">
          <w:pPr>
            <w:ind w:left="480" w:firstLine="480"/>
            <w:jc w:val="both"/>
          </w:pPr>
        </w:pPrChange>
      </w:pPr>
      <w:bookmarkStart w:id="3006" w:name="_Toc106974279"/>
      <w:ins w:id="3007" w:author="張寶騌 CHANG,PAO-TSUNG" w:date="2022-04-07T18:59:00Z">
        <w:r w:rsidRPr="00560ED7">
          <w:rPr>
            <w:rFonts w:hint="eastAsia"/>
          </w:rPr>
          <w:t>圖</w:t>
        </w:r>
        <w:r w:rsidRPr="00560ED7">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6</w:t>
      </w:r>
      <w:r w:rsidR="009700FF">
        <w:fldChar w:fldCharType="end"/>
      </w:r>
      <w:r w:rsidR="00B131A5">
        <w:t xml:space="preserve"> </w:t>
      </w:r>
      <w:ins w:id="3008" w:author="張寶騌 CHANG,PAO-TSUNG" w:date="2022-04-07T18:58:00Z">
        <w:r w:rsidRPr="00560ED7">
          <w:rPr>
            <w:rFonts w:hint="eastAsia"/>
          </w:rPr>
          <w:t>開啟</w:t>
        </w:r>
      </w:ins>
      <w:ins w:id="3009" w:author="張寶騌 CHANG,PAO-TSUNG" w:date="2022-04-07T18:59:00Z">
        <w:r w:rsidRPr="00560ED7">
          <w:rPr>
            <w:rFonts w:hint="eastAsia"/>
          </w:rPr>
          <w:t>序列埠監控視窗監看</w:t>
        </w:r>
        <w:r w:rsidRPr="00560ED7">
          <w:t>Arduino</w:t>
        </w:r>
        <w:r w:rsidRPr="00560ED7">
          <w:rPr>
            <w:rFonts w:hint="eastAsia"/>
          </w:rPr>
          <w:t>狀態</w:t>
        </w:r>
      </w:ins>
      <w:bookmarkEnd w:id="3006"/>
    </w:p>
    <w:p w14:paraId="7015E233" w14:textId="1293B358" w:rsidR="007A3BCC" w:rsidRDefault="007A3BCC" w:rsidP="00726E93">
      <w:pPr>
        <w:ind w:left="480" w:firstLine="480"/>
        <w:jc w:val="both"/>
        <w:rPr>
          <w:ins w:id="3010" w:author="張寶騌 CHANG,PAO-TSUNG" w:date="2022-04-07T18:56:00Z"/>
        </w:rPr>
      </w:pPr>
    </w:p>
    <w:p w14:paraId="5391D622" w14:textId="02CCECA2" w:rsidR="00636588" w:rsidRDefault="00636588">
      <w:pPr>
        <w:pStyle w:val="31"/>
        <w:spacing w:before="360" w:after="180"/>
        <w:rPr>
          <w:ins w:id="3011" w:author="張寶騌 CHANG,PAO-TSUNG" w:date="2022-04-10T21:31:00Z"/>
        </w:rPr>
        <w:pPrChange w:id="3012" w:author="張寶騌 CHANG,PAO-TSUNG" w:date="2022-04-10T21:31:00Z">
          <w:pPr>
            <w:pStyle w:val="31"/>
            <w:numPr>
              <w:numId w:val="40"/>
            </w:numPr>
            <w:spacing w:before="360" w:after="180"/>
            <w:ind w:firstLine="482"/>
          </w:pPr>
        </w:pPrChange>
      </w:pPr>
      <w:ins w:id="3013" w:author="張寶騌 CHANG,PAO-TSUNG" w:date="2022-04-10T21:31:00Z">
        <w:r>
          <w:rPr>
            <w:rFonts w:hint="eastAsia"/>
          </w:rPr>
          <w:lastRenderedPageBreak/>
          <w:t xml:space="preserve"> </w:t>
        </w:r>
        <w:bookmarkStart w:id="3014" w:name="_Toc107005861"/>
        <w:r>
          <w:rPr>
            <w:rFonts w:hint="eastAsia"/>
          </w:rPr>
          <w:t>M</w:t>
        </w:r>
        <w:r>
          <w:t xml:space="preserve">PU6050 </w:t>
        </w:r>
        <w:r>
          <w:rPr>
            <w:rFonts w:hint="eastAsia"/>
          </w:rPr>
          <w:t>加速</w:t>
        </w:r>
      </w:ins>
      <w:ins w:id="3015" w:author="張寶騌 CHANG,PAO-TSUNG" w:date="2022-06-01T01:01:00Z">
        <w:r w:rsidR="00EB0E55">
          <w:rPr>
            <w:rFonts w:hint="eastAsia"/>
          </w:rPr>
          <w:t>度</w:t>
        </w:r>
      </w:ins>
      <w:ins w:id="3016" w:author="張寶騌 CHANG,PAO-TSUNG" w:date="2022-04-10T21:31:00Z">
        <w:r>
          <w:rPr>
            <w:rFonts w:hint="eastAsia"/>
          </w:rPr>
          <w:t>感測模組</w:t>
        </w:r>
        <w:bookmarkEnd w:id="3014"/>
      </w:ins>
    </w:p>
    <w:p w14:paraId="317BA9FE" w14:textId="6A6BB9AC" w:rsidR="002A03E1" w:rsidRDefault="00636588" w:rsidP="00AA148E">
      <w:pPr>
        <w:ind w:left="480" w:firstLine="480"/>
        <w:jc w:val="both"/>
        <w:rPr>
          <w:ins w:id="3017" w:author="張寶騌 CHANG,PAO-TSUNG" w:date="2022-04-10T21:59:00Z"/>
        </w:rPr>
      </w:pPr>
      <w:ins w:id="3018" w:author="張寶騌 CHANG,PAO-TSUNG" w:date="2022-04-10T21:32:00Z">
        <w:r>
          <w:rPr>
            <w:rFonts w:hint="eastAsia"/>
          </w:rPr>
          <w:t>M</w:t>
        </w:r>
        <w:r>
          <w:t>PU6050</w:t>
        </w:r>
        <w:r>
          <w:rPr>
            <w:rFonts w:hint="eastAsia"/>
          </w:rPr>
          <w:t>是由</w:t>
        </w:r>
        <w:proofErr w:type="spellStart"/>
        <w:r>
          <w:rPr>
            <w:rFonts w:hint="eastAsia"/>
          </w:rPr>
          <w:t>I</w:t>
        </w:r>
        <w:r>
          <w:t>nvenSense</w:t>
        </w:r>
      </w:ins>
      <w:proofErr w:type="spellEnd"/>
      <w:ins w:id="3019" w:author="張寶騌 CHANG,PAO-TSUNG" w:date="2022-04-10T21:33:00Z">
        <w:r>
          <w:rPr>
            <w:rFonts w:hint="eastAsia"/>
          </w:rPr>
          <w:t>公司所生產的</w:t>
        </w:r>
        <w:r>
          <w:t>IMU(</w:t>
        </w:r>
        <w:r>
          <w:rPr>
            <w:rFonts w:hint="eastAsia"/>
          </w:rPr>
          <w:t>慣性量測單元</w:t>
        </w:r>
        <w:r>
          <w:t>)</w:t>
        </w:r>
        <w:r>
          <w:rPr>
            <w:rFonts w:hint="eastAsia"/>
          </w:rPr>
          <w:t>晶片，</w:t>
        </w:r>
      </w:ins>
      <w:ins w:id="3020" w:author="張寶騌 CHANG,PAO-TSUNG" w:date="2022-04-10T21:34:00Z">
        <w:r w:rsidRPr="00636588">
          <w:rPr>
            <w:rFonts w:hint="eastAsia"/>
          </w:rPr>
          <w:t>是</w:t>
        </w:r>
        <w:r>
          <w:rPr>
            <w:rFonts w:hint="eastAsia"/>
          </w:rPr>
          <w:t>一</w:t>
        </w:r>
      </w:ins>
      <w:ins w:id="3021" w:author="張寶騌 CHANG,PAO-TSUNG" w:date="2022-06-15T23:38:00Z">
        <w:r w:rsidR="00E54543">
          <w:rPr>
            <w:rFonts w:hint="eastAsia"/>
          </w:rPr>
          <w:t>個</w:t>
        </w:r>
      </w:ins>
      <w:ins w:id="3022" w:author="張寶騌 CHANG,PAO-TSUNG" w:date="2022-04-10T21:34:00Z">
        <w:r w:rsidRPr="00636588">
          <w:t>6</w:t>
        </w:r>
      </w:ins>
      <w:ins w:id="3023" w:author="張寶騌 CHANG,PAO-TSUNG" w:date="2022-06-15T23:38:00Z">
        <w:r w:rsidR="00E54543">
          <w:rPr>
            <w:rFonts w:hint="eastAsia"/>
          </w:rPr>
          <w:t>自由度的</w:t>
        </w:r>
      </w:ins>
      <w:ins w:id="3024" w:author="張寶騌 CHANG,PAO-TSUNG" w:date="2022-04-10T21:34:00Z">
        <w:r w:rsidRPr="00636588">
          <w:rPr>
            <w:rFonts w:hint="eastAsia"/>
          </w:rPr>
          <w:t>運動跟踪設備，</w:t>
        </w:r>
      </w:ins>
      <w:ins w:id="3025" w:author="張寶騌 CHANG,PAO-TSUNG" w:date="2022-04-10T21:35:00Z">
        <w:r>
          <w:rPr>
            <w:rFonts w:hint="eastAsia"/>
          </w:rPr>
          <w:t>包含</w:t>
        </w:r>
      </w:ins>
      <w:ins w:id="3026" w:author="張寶騌 CHANG,PAO-TSUNG" w:date="2022-06-15T23:39:00Z">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w:t>
        </w:r>
      </w:ins>
      <w:ins w:id="3027" w:author="張寶騌 CHANG,PAO-TSUNG" w:date="2022-06-15T23:40:00Z">
        <w:r w:rsidR="00656F1A">
          <w:rPr>
            <w:rFonts w:hint="eastAsia"/>
          </w:rPr>
          <w:t>陀螺儀與加速計的功能</w:t>
        </w:r>
      </w:ins>
      <w:ins w:id="3028" w:author="張寶騌 CHANG,PAO-TSUNG" w:date="2022-04-10T21:34:00Z">
        <w:r w:rsidRPr="00636588">
          <w:rPr>
            <w:rFonts w:hint="eastAsia"/>
          </w:rPr>
          <w:t>。陀螺儀讀數以每秒度數（</w:t>
        </w:r>
        <w:proofErr w:type="spellStart"/>
        <w:r w:rsidRPr="00636588">
          <w:t>dps</w:t>
        </w:r>
        <w:proofErr w:type="spellEnd"/>
        <w:r w:rsidRPr="00636588">
          <w:rPr>
            <w:rFonts w:hint="eastAsia"/>
          </w:rPr>
          <w:t>）為單位；加速度計讀數以</w:t>
        </w:r>
        <w:r w:rsidRPr="00636588">
          <w:t>g</w:t>
        </w:r>
        <w:r w:rsidRPr="00636588">
          <w:rPr>
            <w:rFonts w:hint="eastAsia"/>
          </w:rPr>
          <w:t>為單位</w:t>
        </w:r>
      </w:ins>
      <w:ins w:id="3029" w:author="張寶騌 CHANG,PAO-TSUNG" w:date="2022-06-21T23:04:00Z">
        <w:r w:rsidR="00007FC2">
          <w:rPr>
            <w:rFonts w:hint="eastAsia"/>
          </w:rPr>
          <w:t>，而本研究則使用其加速度計的功能</w:t>
        </w:r>
      </w:ins>
      <w:ins w:id="3030" w:author="張寶騌 CHANG,PAO-TSUNG" w:date="2022-04-10T21:34:00Z">
        <w:r w:rsidRPr="00636588">
          <w:rPr>
            <w:rFonts w:hint="eastAsia"/>
          </w:rPr>
          <w:t>。</w:t>
        </w:r>
      </w:ins>
      <w:ins w:id="3031" w:author="張寶騌 CHANG,PAO-TSUNG" w:date="2022-04-10T21:36:00Z">
        <w:r w:rsidR="00203C13">
          <w:rPr>
            <w:rFonts w:hint="eastAsia"/>
          </w:rPr>
          <w:t>相關基本規格如</w:t>
        </w:r>
      </w:ins>
      <w:ins w:id="3032" w:author="張寶騌 CHANG,PAO-TSUNG" w:date="2022-04-10T21:47:00Z">
        <w:r w:rsidR="003D74AF">
          <w:fldChar w:fldCharType="begin"/>
        </w:r>
        <w:r w:rsidR="003D74AF">
          <w:instrText xml:space="preserve"> REF _Ref100519649 \h </w:instrText>
        </w:r>
      </w:ins>
      <w:r w:rsidR="003D74AF">
        <w:fldChar w:fldCharType="separate"/>
      </w:r>
      <w:ins w:id="3033" w:author="張寶騌 CHANG,PAO-TSUNG" w:date="2022-04-10T21:45:00Z">
        <w:r w:rsidR="00643F6D" w:rsidRPr="00010536">
          <w:rPr>
            <w:rFonts w:hint="eastAsia"/>
          </w:rPr>
          <w:t>表</w:t>
        </w:r>
        <w:r w:rsidR="00643F6D" w:rsidRPr="00010536">
          <w:t xml:space="preserve"> </w:t>
        </w:r>
      </w:ins>
      <w:r w:rsidR="00643F6D">
        <w:rPr>
          <w:noProof/>
        </w:rPr>
        <w:t>2</w:t>
      </w:r>
      <w:r w:rsidR="00643F6D">
        <w:noBreakHyphen/>
      </w:r>
      <w:r w:rsidR="00643F6D">
        <w:rPr>
          <w:noProof/>
        </w:rPr>
        <w:t>2</w:t>
      </w:r>
      <w:ins w:id="3034" w:author="張寶騌 CHANG,PAO-TSUNG" w:date="2022-04-10T21:47:00Z">
        <w:r w:rsidR="003D74AF">
          <w:fldChar w:fldCharType="end"/>
        </w:r>
      </w:ins>
      <w:ins w:id="3035" w:author="張寶騌 CHANG,PAO-TSUNG" w:date="2022-04-10T21:36:00Z">
        <w:r w:rsidR="00203C13">
          <w:rPr>
            <w:rFonts w:hint="eastAsia"/>
          </w:rPr>
          <w:t>所示</w:t>
        </w:r>
      </w:ins>
      <w:ins w:id="3036" w:author="張寶騌 CHANG,PAO-TSUNG" w:date="2022-04-10T21:47:00Z">
        <w:r w:rsidR="003D74AF">
          <w:rPr>
            <w:rFonts w:hint="eastAsia"/>
          </w:rPr>
          <w:t>。</w:t>
        </w:r>
      </w:ins>
    </w:p>
    <w:p w14:paraId="6C7BC22D" w14:textId="64B8C2BF" w:rsidR="002A03E1" w:rsidRDefault="002A03E1">
      <w:pPr>
        <w:ind w:left="480" w:firstLine="480"/>
        <w:jc w:val="center"/>
        <w:rPr>
          <w:ins w:id="3037" w:author="張寶騌 CHANG,PAO-TSUNG" w:date="2022-04-10T21:59:00Z"/>
        </w:rPr>
        <w:pPrChange w:id="3038" w:author="張寶騌 CHANG,PAO-TSUNG" w:date="2022-04-10T22:00:00Z">
          <w:pPr>
            <w:ind w:left="480" w:firstLine="480"/>
            <w:jc w:val="both"/>
          </w:pPr>
        </w:pPrChange>
      </w:pPr>
      <w:ins w:id="3039" w:author="張寶騌 CHANG,PAO-TSUNG" w:date="2022-04-10T21:59:00Z">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9">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F140BF4" w14:textId="1C257DDF" w:rsidR="002A03E1" w:rsidRPr="00010536" w:rsidRDefault="002A03E1">
      <w:pPr>
        <w:pStyle w:val="ac"/>
        <w:spacing w:after="180"/>
        <w:rPr>
          <w:ins w:id="3040" w:author="張寶騌 CHANG,PAO-TSUNG" w:date="2022-04-10T21:36:00Z"/>
        </w:rPr>
        <w:pPrChange w:id="3041" w:author="張寶騌 CHANG,PAO-TSUNG" w:date="2022-04-10T22:00:00Z">
          <w:pPr>
            <w:ind w:left="480" w:firstLine="480"/>
            <w:jc w:val="both"/>
          </w:pPr>
        </w:pPrChange>
      </w:pPr>
      <w:bookmarkStart w:id="3042" w:name="_Toc106974280"/>
      <w:ins w:id="3043" w:author="張寶騌 CHANG,PAO-TSUNG" w:date="2022-04-10T22:00:00Z">
        <w:r w:rsidRPr="00010536">
          <w:rPr>
            <w:rFonts w:hint="eastAsia"/>
          </w:rPr>
          <w:t>圖</w:t>
        </w:r>
        <w:r w:rsidRPr="00010536">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7</w:t>
      </w:r>
      <w:r w:rsidR="009700FF">
        <w:fldChar w:fldCharType="end"/>
      </w:r>
      <w:r w:rsidR="00B131A5">
        <w:t xml:space="preserve"> </w:t>
      </w:r>
      <w:ins w:id="3044" w:author="張寶騌 CHANG,PAO-TSUNG" w:date="2022-04-10T22:00:00Z">
        <w:r w:rsidRPr="00010536">
          <w:t>MPU60</w:t>
        </w:r>
        <w:r w:rsidRPr="00010536">
          <w:rPr>
            <w:rFonts w:hint="eastAsia"/>
          </w:rPr>
          <w:t xml:space="preserve">50 </w:t>
        </w:r>
        <w:r w:rsidRPr="00010536">
          <w:rPr>
            <w:rFonts w:hint="eastAsia"/>
          </w:rPr>
          <w:t>感測模組外觀</w:t>
        </w:r>
      </w:ins>
      <w:bookmarkEnd w:id="3042"/>
    </w:p>
    <w:p w14:paraId="7302A213" w14:textId="0620525E" w:rsidR="00203C13" w:rsidRPr="00010536" w:rsidRDefault="00E37A3D">
      <w:pPr>
        <w:pStyle w:val="ac"/>
        <w:spacing w:after="180"/>
        <w:rPr>
          <w:ins w:id="3045" w:author="張寶騌 CHANG,PAO-TSUNG" w:date="2022-04-10T21:36:00Z"/>
        </w:rPr>
        <w:pPrChange w:id="3046" w:author="張寶騌 CHANG,PAO-TSUNG" w:date="2022-04-10T21:45:00Z">
          <w:pPr>
            <w:ind w:left="480" w:firstLine="480"/>
            <w:jc w:val="both"/>
          </w:pPr>
        </w:pPrChange>
      </w:pPr>
      <w:bookmarkStart w:id="3047" w:name="_Ref100519649"/>
      <w:bookmarkStart w:id="3048" w:name="_Toc106977572"/>
      <w:ins w:id="3049" w:author="張寶騌 CHANG,PAO-TSUNG" w:date="2022-04-10T21:45:00Z">
        <w:r w:rsidRPr="00010536">
          <w:rPr>
            <w:rFonts w:hint="eastAsia"/>
          </w:rPr>
          <w:t>表</w:t>
        </w:r>
        <w:r w:rsidRPr="00010536">
          <w:t xml:space="preserve"> </w:t>
        </w:r>
      </w:ins>
      <w:r w:rsidR="00161E9F">
        <w:fldChar w:fldCharType="begin"/>
      </w:r>
      <w:r w:rsidR="00161E9F">
        <w:instrText xml:space="preserve"> STYLEREF 1 \s </w:instrText>
      </w:r>
      <w:r w:rsidR="00161E9F">
        <w:fldChar w:fldCharType="separate"/>
      </w:r>
      <w:r w:rsidR="00BF7FA6">
        <w:rPr>
          <w:noProof/>
        </w:rPr>
        <w:t>2</w:t>
      </w:r>
      <w:r w:rsidR="00161E9F">
        <w:rPr>
          <w:noProof/>
        </w:rPr>
        <w:fldChar w:fldCharType="end"/>
      </w:r>
      <w:r w:rsidR="00BF7FA6">
        <w:noBreakHyphen/>
      </w:r>
      <w:r w:rsidR="00BF7FA6">
        <w:fldChar w:fldCharType="begin"/>
      </w:r>
      <w:r w:rsidR="00BF7FA6">
        <w:instrText xml:space="preserve"> SEQ </w:instrText>
      </w:r>
      <w:r w:rsidR="00BF7FA6">
        <w:instrText>表</w:instrText>
      </w:r>
      <w:r w:rsidR="00BF7FA6">
        <w:instrText xml:space="preserve"> \* ARABIC \s 1 </w:instrText>
      </w:r>
      <w:r w:rsidR="00BF7FA6">
        <w:fldChar w:fldCharType="separate"/>
      </w:r>
      <w:r w:rsidR="00BF7FA6">
        <w:rPr>
          <w:noProof/>
        </w:rPr>
        <w:t>2</w:t>
      </w:r>
      <w:r w:rsidR="00BF7FA6">
        <w:fldChar w:fldCharType="end"/>
      </w:r>
      <w:bookmarkEnd w:id="3047"/>
      <w:r w:rsidR="00B131A5">
        <w:t xml:space="preserve"> </w:t>
      </w:r>
      <w:ins w:id="3050" w:author="張寶騌 CHANG,PAO-TSUNG" w:date="2022-04-10T21:46:00Z">
        <w:r w:rsidR="003D74AF" w:rsidRPr="00010536">
          <w:t xml:space="preserve">MPU6050 </w:t>
        </w:r>
        <w:r w:rsidR="003D74AF" w:rsidRPr="00010536">
          <w:rPr>
            <w:rFonts w:hint="eastAsia"/>
          </w:rPr>
          <w:t>感測模組規格表</w:t>
        </w:r>
      </w:ins>
      <w:bookmarkEnd w:id="3048"/>
    </w:p>
    <w:tbl>
      <w:tblPr>
        <w:tblStyle w:val="afa"/>
        <w:tblW w:w="0" w:type="auto"/>
        <w:jc w:val="center"/>
        <w:tblLook w:val="04A0" w:firstRow="1" w:lastRow="0" w:firstColumn="1" w:lastColumn="0" w:noHBand="0" w:noVBand="1"/>
        <w:tblPrChange w:id="3051" w:author="張寶騌 CHANG,PAO-TSUNG" w:date="2022-06-21T23:08:00Z">
          <w:tblPr>
            <w:tblStyle w:val="afa"/>
            <w:tblW w:w="0" w:type="auto"/>
            <w:tblInd w:w="480" w:type="dxa"/>
            <w:tblLook w:val="04A0" w:firstRow="1" w:lastRow="0" w:firstColumn="1" w:lastColumn="0" w:noHBand="0" w:noVBand="1"/>
          </w:tblPr>
        </w:tblPrChange>
      </w:tblPr>
      <w:tblGrid>
        <w:gridCol w:w="2126"/>
        <w:gridCol w:w="3597"/>
        <w:tblGridChange w:id="3052">
          <w:tblGrid>
            <w:gridCol w:w="3212"/>
            <w:gridCol w:w="936"/>
            <w:gridCol w:w="2277"/>
            <w:gridCol w:w="1872"/>
          </w:tblGrid>
        </w:tblGridChange>
      </w:tblGrid>
      <w:tr w:rsidR="00203C13" w14:paraId="2E6B9C7E" w14:textId="77777777" w:rsidTr="00FD761E">
        <w:trPr>
          <w:trHeight w:val="34"/>
          <w:jc w:val="center"/>
          <w:ins w:id="3053" w:author="張寶騌 CHANG,PAO-TSUNG" w:date="2022-04-10T21:37:00Z"/>
        </w:trPr>
        <w:tc>
          <w:tcPr>
            <w:tcW w:w="2126" w:type="dxa"/>
            <w:tcPrChange w:id="3054" w:author="張寶騌 CHANG,PAO-TSUNG" w:date="2022-06-21T23:08:00Z">
              <w:tcPr>
                <w:tcW w:w="4388" w:type="dxa"/>
                <w:gridSpan w:val="2"/>
              </w:tcPr>
            </w:tcPrChange>
          </w:tcPr>
          <w:p w14:paraId="3F2DF101" w14:textId="31A72577" w:rsidR="00203C13" w:rsidRPr="00060A97" w:rsidRDefault="00203C13">
            <w:pPr>
              <w:ind w:leftChars="0" w:left="0" w:firstLineChars="0" w:firstLine="0"/>
              <w:jc w:val="center"/>
              <w:rPr>
                <w:ins w:id="3055" w:author="張寶騌 CHANG,PAO-TSUNG" w:date="2022-04-10T21:37:00Z"/>
                <w:sz w:val="20"/>
                <w:szCs w:val="20"/>
                <w:rPrChange w:id="3056" w:author="張寶騌 CHANG,PAO-TSUNG" w:date="2022-06-17T20:30:00Z">
                  <w:rPr>
                    <w:ins w:id="3057" w:author="張寶騌 CHANG,PAO-TSUNG" w:date="2022-04-10T21:37:00Z"/>
                  </w:rPr>
                </w:rPrChange>
              </w:rPr>
              <w:pPrChange w:id="3058" w:author="張寶騌 CHANG,PAO-TSUNG" w:date="2022-06-21T23:04:00Z">
                <w:pPr>
                  <w:ind w:leftChars="0" w:left="0" w:firstLineChars="0" w:firstLine="0"/>
                  <w:jc w:val="both"/>
                </w:pPr>
              </w:pPrChange>
            </w:pPr>
            <w:ins w:id="3059" w:author="張寶騌 CHANG,PAO-TSUNG" w:date="2022-04-10T21:39:00Z">
              <w:r w:rsidRPr="00060A97">
                <w:rPr>
                  <w:rFonts w:hint="eastAsia"/>
                  <w:sz w:val="20"/>
                  <w:szCs w:val="20"/>
                  <w:rPrChange w:id="3060" w:author="張寶騌 CHANG,PAO-TSUNG" w:date="2022-06-17T20:30:00Z">
                    <w:rPr>
                      <w:rFonts w:hint="eastAsia"/>
                    </w:rPr>
                  </w:rPrChange>
                </w:rPr>
                <w:t>項目</w:t>
              </w:r>
            </w:ins>
          </w:p>
        </w:tc>
        <w:tc>
          <w:tcPr>
            <w:tcW w:w="3597" w:type="dxa"/>
            <w:tcPrChange w:id="3061" w:author="張寶騌 CHANG,PAO-TSUNG" w:date="2022-06-21T23:08:00Z">
              <w:tcPr>
                <w:tcW w:w="4389" w:type="dxa"/>
                <w:gridSpan w:val="2"/>
              </w:tcPr>
            </w:tcPrChange>
          </w:tcPr>
          <w:p w14:paraId="608376A6" w14:textId="782E1AE7" w:rsidR="00203C13" w:rsidRPr="00060A97" w:rsidRDefault="00203C13">
            <w:pPr>
              <w:ind w:leftChars="0" w:left="0" w:firstLineChars="0" w:firstLine="0"/>
              <w:jc w:val="center"/>
              <w:rPr>
                <w:ins w:id="3062" w:author="張寶騌 CHANG,PAO-TSUNG" w:date="2022-04-10T21:37:00Z"/>
                <w:sz w:val="20"/>
                <w:szCs w:val="20"/>
                <w:rPrChange w:id="3063" w:author="張寶騌 CHANG,PAO-TSUNG" w:date="2022-06-17T20:30:00Z">
                  <w:rPr>
                    <w:ins w:id="3064" w:author="張寶騌 CHANG,PAO-TSUNG" w:date="2022-04-10T21:37:00Z"/>
                  </w:rPr>
                </w:rPrChange>
              </w:rPr>
              <w:pPrChange w:id="3065" w:author="張寶騌 CHANG,PAO-TSUNG" w:date="2022-06-21T23:04:00Z">
                <w:pPr>
                  <w:ind w:leftChars="0" w:left="0" w:firstLineChars="0" w:firstLine="0"/>
                  <w:jc w:val="both"/>
                </w:pPr>
              </w:pPrChange>
            </w:pPr>
            <w:ins w:id="3066" w:author="張寶騌 CHANG,PAO-TSUNG" w:date="2022-04-10T21:39:00Z">
              <w:r w:rsidRPr="00060A97">
                <w:rPr>
                  <w:rFonts w:hint="eastAsia"/>
                  <w:sz w:val="20"/>
                  <w:szCs w:val="20"/>
                  <w:rPrChange w:id="3067" w:author="張寶騌 CHANG,PAO-TSUNG" w:date="2022-06-17T20:30:00Z">
                    <w:rPr>
                      <w:rFonts w:hint="eastAsia"/>
                    </w:rPr>
                  </w:rPrChange>
                </w:rPr>
                <w:t>規格</w:t>
              </w:r>
            </w:ins>
          </w:p>
        </w:tc>
      </w:tr>
      <w:tr w:rsidR="00203C13" w14:paraId="6AAD0438" w14:textId="77777777" w:rsidTr="00FD761E">
        <w:trPr>
          <w:trHeight w:val="34"/>
          <w:jc w:val="center"/>
          <w:ins w:id="3068" w:author="張寶騌 CHANG,PAO-TSUNG" w:date="2022-04-10T21:39:00Z"/>
          <w:trPrChange w:id="3069" w:author="張寶騌 CHANG,PAO-TSUNG" w:date="2022-06-21T23:08:00Z">
            <w:trPr>
              <w:gridAfter w:val="0"/>
              <w:trHeight w:val="736"/>
            </w:trPr>
          </w:trPrChange>
        </w:trPr>
        <w:tc>
          <w:tcPr>
            <w:tcW w:w="2126" w:type="dxa"/>
            <w:tcPrChange w:id="3070" w:author="張寶騌 CHANG,PAO-TSUNG" w:date="2022-06-21T23:08:00Z">
              <w:tcPr>
                <w:tcW w:w="3212" w:type="dxa"/>
              </w:tcPr>
            </w:tcPrChange>
          </w:tcPr>
          <w:p w14:paraId="4C9A2770" w14:textId="18D5F2C0" w:rsidR="00203C13" w:rsidRPr="00060A97" w:rsidRDefault="00203C13" w:rsidP="00726E93">
            <w:pPr>
              <w:ind w:leftChars="0" w:left="0" w:firstLineChars="0" w:firstLine="0"/>
              <w:jc w:val="both"/>
              <w:rPr>
                <w:ins w:id="3071" w:author="張寶騌 CHANG,PAO-TSUNG" w:date="2022-04-10T21:39:00Z"/>
                <w:sz w:val="20"/>
                <w:szCs w:val="20"/>
                <w:rPrChange w:id="3072" w:author="張寶騌 CHANG,PAO-TSUNG" w:date="2022-06-17T20:30:00Z">
                  <w:rPr>
                    <w:ins w:id="3073" w:author="張寶騌 CHANG,PAO-TSUNG" w:date="2022-04-10T21:39:00Z"/>
                  </w:rPr>
                </w:rPrChange>
              </w:rPr>
            </w:pPr>
            <w:ins w:id="3074" w:author="張寶騌 CHANG,PAO-TSUNG" w:date="2022-04-10T21:40:00Z">
              <w:r w:rsidRPr="00060A97">
                <w:rPr>
                  <w:rFonts w:hint="eastAsia"/>
                  <w:sz w:val="20"/>
                  <w:szCs w:val="20"/>
                  <w:rPrChange w:id="3075" w:author="張寶騌 CHANG,PAO-TSUNG" w:date="2022-06-17T20:30:00Z">
                    <w:rPr>
                      <w:rFonts w:hint="eastAsia"/>
                    </w:rPr>
                  </w:rPrChange>
                </w:rPr>
                <w:t>供電電源</w:t>
              </w:r>
            </w:ins>
          </w:p>
        </w:tc>
        <w:tc>
          <w:tcPr>
            <w:tcW w:w="3597" w:type="dxa"/>
            <w:tcPrChange w:id="3076" w:author="張寶騌 CHANG,PAO-TSUNG" w:date="2022-06-21T23:08:00Z">
              <w:tcPr>
                <w:tcW w:w="3213" w:type="dxa"/>
                <w:gridSpan w:val="2"/>
              </w:tcPr>
            </w:tcPrChange>
          </w:tcPr>
          <w:p w14:paraId="50E7E0EF" w14:textId="2124E9E5" w:rsidR="00203C13" w:rsidRPr="00060A97" w:rsidRDefault="00203C13" w:rsidP="00726E93">
            <w:pPr>
              <w:ind w:leftChars="0" w:left="0" w:firstLineChars="0" w:firstLine="0"/>
              <w:jc w:val="both"/>
              <w:rPr>
                <w:ins w:id="3077" w:author="張寶騌 CHANG,PAO-TSUNG" w:date="2022-04-10T21:39:00Z"/>
                <w:sz w:val="20"/>
                <w:szCs w:val="20"/>
                <w:rPrChange w:id="3078" w:author="張寶騌 CHANG,PAO-TSUNG" w:date="2022-06-17T20:30:00Z">
                  <w:rPr>
                    <w:ins w:id="3079" w:author="張寶騌 CHANG,PAO-TSUNG" w:date="2022-04-10T21:39:00Z"/>
                  </w:rPr>
                </w:rPrChange>
              </w:rPr>
            </w:pPr>
            <w:ins w:id="3080" w:author="張寶騌 CHANG,PAO-TSUNG" w:date="2022-04-10T21:40:00Z">
              <w:r w:rsidRPr="00060A97">
                <w:rPr>
                  <w:sz w:val="20"/>
                  <w:szCs w:val="20"/>
                  <w:rPrChange w:id="3081" w:author="張寶騌 CHANG,PAO-TSUNG" w:date="2022-06-17T20:30:00Z">
                    <w:rPr/>
                  </w:rPrChange>
                </w:rPr>
                <w:t>3 ~ 5V</w:t>
              </w:r>
            </w:ins>
          </w:p>
        </w:tc>
      </w:tr>
      <w:tr w:rsidR="00203C13" w14:paraId="2EED4829" w14:textId="77777777" w:rsidTr="00FD761E">
        <w:trPr>
          <w:trHeight w:val="34"/>
          <w:jc w:val="center"/>
          <w:ins w:id="3082" w:author="張寶騌 CHANG,PAO-TSUNG" w:date="2022-04-10T21:37:00Z"/>
        </w:trPr>
        <w:tc>
          <w:tcPr>
            <w:tcW w:w="2126" w:type="dxa"/>
            <w:tcPrChange w:id="3083" w:author="張寶騌 CHANG,PAO-TSUNG" w:date="2022-06-21T23:08:00Z">
              <w:tcPr>
                <w:tcW w:w="4388" w:type="dxa"/>
                <w:gridSpan w:val="2"/>
              </w:tcPr>
            </w:tcPrChange>
          </w:tcPr>
          <w:p w14:paraId="715F4D9C" w14:textId="65EA1DAE" w:rsidR="00203C13" w:rsidRPr="00060A97" w:rsidRDefault="00203C13" w:rsidP="00726E93">
            <w:pPr>
              <w:ind w:leftChars="0" w:left="0" w:firstLineChars="0" w:firstLine="0"/>
              <w:jc w:val="both"/>
              <w:rPr>
                <w:ins w:id="3084" w:author="張寶騌 CHANG,PAO-TSUNG" w:date="2022-04-10T21:37:00Z"/>
                <w:sz w:val="20"/>
                <w:szCs w:val="20"/>
                <w:rPrChange w:id="3085" w:author="張寶騌 CHANG,PAO-TSUNG" w:date="2022-06-17T20:30:00Z">
                  <w:rPr>
                    <w:ins w:id="3086" w:author="張寶騌 CHANG,PAO-TSUNG" w:date="2022-04-10T21:37:00Z"/>
                  </w:rPr>
                </w:rPrChange>
              </w:rPr>
            </w:pPr>
            <w:ins w:id="3087" w:author="張寶騌 CHANG,PAO-TSUNG" w:date="2022-04-10T21:38:00Z">
              <w:r w:rsidRPr="00060A97">
                <w:rPr>
                  <w:rFonts w:hint="eastAsia"/>
                  <w:sz w:val="20"/>
                  <w:szCs w:val="20"/>
                  <w:rPrChange w:id="3088" w:author="張寶騌 CHANG,PAO-TSUNG" w:date="2022-06-17T20:30:00Z">
                    <w:rPr>
                      <w:rFonts w:hint="eastAsia"/>
                    </w:rPr>
                  </w:rPrChange>
                </w:rPr>
                <w:t>通信方式</w:t>
              </w:r>
            </w:ins>
          </w:p>
        </w:tc>
        <w:tc>
          <w:tcPr>
            <w:tcW w:w="3597" w:type="dxa"/>
            <w:tcPrChange w:id="3089" w:author="張寶騌 CHANG,PAO-TSUNG" w:date="2022-06-21T23:08:00Z">
              <w:tcPr>
                <w:tcW w:w="4389" w:type="dxa"/>
                <w:gridSpan w:val="2"/>
              </w:tcPr>
            </w:tcPrChange>
          </w:tcPr>
          <w:p w14:paraId="70315095" w14:textId="1D40893F" w:rsidR="00203C13" w:rsidRPr="00060A97" w:rsidRDefault="00203C13" w:rsidP="00726E93">
            <w:pPr>
              <w:ind w:leftChars="0" w:left="0" w:firstLineChars="0" w:firstLine="0"/>
              <w:jc w:val="both"/>
              <w:rPr>
                <w:ins w:id="3090" w:author="張寶騌 CHANG,PAO-TSUNG" w:date="2022-04-10T21:37:00Z"/>
                <w:sz w:val="20"/>
                <w:szCs w:val="20"/>
                <w:rPrChange w:id="3091" w:author="張寶騌 CHANG,PAO-TSUNG" w:date="2022-06-17T20:30:00Z">
                  <w:rPr>
                    <w:ins w:id="3092" w:author="張寶騌 CHANG,PAO-TSUNG" w:date="2022-04-10T21:37:00Z"/>
                  </w:rPr>
                </w:rPrChange>
              </w:rPr>
            </w:pPr>
            <w:ins w:id="3093" w:author="張寶騌 CHANG,PAO-TSUNG" w:date="2022-04-10T21:40:00Z">
              <w:r w:rsidRPr="00060A97">
                <w:rPr>
                  <w:sz w:val="20"/>
                  <w:szCs w:val="20"/>
                  <w:rPrChange w:id="3094" w:author="張寶騌 CHANG,PAO-TSUNG" w:date="2022-06-17T20:30:00Z">
                    <w:rPr/>
                  </w:rPrChange>
                </w:rPr>
                <w:t>I2C</w:t>
              </w:r>
            </w:ins>
            <w:ins w:id="3095" w:author="張寶騌 CHANG,PAO-TSUNG" w:date="2022-04-10T21:41:00Z">
              <w:r w:rsidR="00E37A3D" w:rsidRPr="00060A97">
                <w:rPr>
                  <w:rFonts w:hint="eastAsia"/>
                  <w:sz w:val="20"/>
                  <w:szCs w:val="20"/>
                  <w:rPrChange w:id="3096" w:author="張寶騌 CHANG,PAO-TSUNG" w:date="2022-06-17T20:30:00Z">
                    <w:rPr>
                      <w:rFonts w:hint="eastAsia"/>
                    </w:rPr>
                  </w:rPrChange>
                </w:rPr>
                <w:t>通信協定</w:t>
              </w:r>
            </w:ins>
          </w:p>
        </w:tc>
      </w:tr>
      <w:tr w:rsidR="00203C13" w14:paraId="7B7236E8" w14:textId="77777777" w:rsidTr="00FD761E">
        <w:trPr>
          <w:trHeight w:val="34"/>
          <w:jc w:val="center"/>
          <w:ins w:id="3097" w:author="張寶騌 CHANG,PAO-TSUNG" w:date="2022-04-10T21:37:00Z"/>
        </w:trPr>
        <w:tc>
          <w:tcPr>
            <w:tcW w:w="2126" w:type="dxa"/>
            <w:tcPrChange w:id="3098" w:author="張寶騌 CHANG,PAO-TSUNG" w:date="2022-06-21T23:08:00Z">
              <w:tcPr>
                <w:tcW w:w="4388" w:type="dxa"/>
                <w:gridSpan w:val="2"/>
              </w:tcPr>
            </w:tcPrChange>
          </w:tcPr>
          <w:p w14:paraId="5FF61340" w14:textId="4AFD7104" w:rsidR="00203C13" w:rsidRPr="00060A97" w:rsidRDefault="00203C13" w:rsidP="00726E93">
            <w:pPr>
              <w:ind w:leftChars="0" w:left="0" w:firstLineChars="0" w:firstLine="0"/>
              <w:jc w:val="both"/>
              <w:rPr>
                <w:ins w:id="3099" w:author="張寶騌 CHANG,PAO-TSUNG" w:date="2022-04-10T21:37:00Z"/>
                <w:sz w:val="20"/>
                <w:szCs w:val="20"/>
                <w:rPrChange w:id="3100" w:author="張寶騌 CHANG,PAO-TSUNG" w:date="2022-06-17T20:30:00Z">
                  <w:rPr>
                    <w:ins w:id="3101" w:author="張寶騌 CHANG,PAO-TSUNG" w:date="2022-04-10T21:37:00Z"/>
                  </w:rPr>
                </w:rPrChange>
              </w:rPr>
            </w:pPr>
            <w:ins w:id="3102" w:author="張寶騌 CHANG,PAO-TSUNG" w:date="2022-04-10T21:39:00Z">
              <w:r w:rsidRPr="00060A97">
                <w:rPr>
                  <w:rFonts w:hint="eastAsia"/>
                  <w:sz w:val="20"/>
                  <w:szCs w:val="20"/>
                  <w:rPrChange w:id="3103" w:author="張寶騌 CHANG,PAO-TSUNG" w:date="2022-06-17T20:30:00Z">
                    <w:rPr>
                      <w:rFonts w:hint="eastAsia"/>
                    </w:rPr>
                  </w:rPrChange>
                </w:rPr>
                <w:t>陀螺儀檢測範圍</w:t>
              </w:r>
            </w:ins>
          </w:p>
        </w:tc>
        <w:tc>
          <w:tcPr>
            <w:tcW w:w="3597" w:type="dxa"/>
            <w:tcPrChange w:id="3104" w:author="張寶騌 CHANG,PAO-TSUNG" w:date="2022-06-21T23:08:00Z">
              <w:tcPr>
                <w:tcW w:w="4389" w:type="dxa"/>
                <w:gridSpan w:val="2"/>
              </w:tcPr>
            </w:tcPrChange>
          </w:tcPr>
          <w:p w14:paraId="7E4D6D97" w14:textId="31ABE069" w:rsidR="00203C13" w:rsidRPr="00060A97" w:rsidRDefault="00E37A3D" w:rsidP="00726E93">
            <w:pPr>
              <w:ind w:leftChars="0" w:left="0" w:firstLineChars="0" w:firstLine="0"/>
              <w:jc w:val="both"/>
              <w:rPr>
                <w:ins w:id="3105" w:author="張寶騌 CHANG,PAO-TSUNG" w:date="2022-04-10T21:37:00Z"/>
                <w:sz w:val="20"/>
                <w:szCs w:val="20"/>
                <w:rPrChange w:id="3106" w:author="張寶騌 CHANG,PAO-TSUNG" w:date="2022-06-17T20:30:00Z">
                  <w:rPr>
                    <w:ins w:id="3107" w:author="張寶騌 CHANG,PAO-TSUNG" w:date="2022-04-10T21:37:00Z"/>
                  </w:rPr>
                </w:rPrChange>
              </w:rPr>
            </w:pPr>
            <w:ins w:id="3108" w:author="張寶騌 CHANG,PAO-TSUNG" w:date="2022-04-10T21:41:00Z">
              <w:r w:rsidRPr="00060A97">
                <w:rPr>
                  <w:rFonts w:hint="eastAsia"/>
                  <w:sz w:val="20"/>
                  <w:szCs w:val="20"/>
                  <w:rPrChange w:id="3109" w:author="張寶騌 CHANG,PAO-TSUNG" w:date="2022-06-17T20:30:00Z">
                    <w:rPr>
                      <w:rFonts w:hint="eastAsia"/>
                    </w:rPr>
                  </w:rPrChange>
                </w:rPr>
                <w:t>±</w:t>
              </w:r>
              <w:r w:rsidRPr="00060A97">
                <w:rPr>
                  <w:sz w:val="20"/>
                  <w:szCs w:val="20"/>
                  <w:rPrChange w:id="3110" w:author="張寶騌 CHANG,PAO-TSUNG" w:date="2022-06-17T20:30:00Z">
                    <w:rPr/>
                  </w:rPrChange>
                </w:rPr>
                <w:t>250,</w:t>
              </w:r>
            </w:ins>
            <w:ins w:id="3111" w:author="張寶騌 CHANG,PAO-TSUNG" w:date="2022-04-10T21:42:00Z">
              <w:r w:rsidRPr="00060A97">
                <w:rPr>
                  <w:sz w:val="20"/>
                  <w:szCs w:val="20"/>
                  <w:rPrChange w:id="3112" w:author="張寶騌 CHANG,PAO-TSUNG" w:date="2022-06-17T20:30:00Z">
                    <w:rPr/>
                  </w:rPrChange>
                </w:rPr>
                <w:t xml:space="preserve"> </w:t>
              </w:r>
              <w:r w:rsidRPr="00060A97">
                <w:rPr>
                  <w:rFonts w:hint="eastAsia"/>
                  <w:sz w:val="20"/>
                  <w:szCs w:val="20"/>
                  <w:rPrChange w:id="3113" w:author="張寶騌 CHANG,PAO-TSUNG" w:date="2022-06-17T20:30:00Z">
                    <w:rPr>
                      <w:rFonts w:hint="eastAsia"/>
                    </w:rPr>
                  </w:rPrChange>
                </w:rPr>
                <w:t>±</w:t>
              </w:r>
              <w:r w:rsidRPr="00060A97">
                <w:rPr>
                  <w:sz w:val="20"/>
                  <w:szCs w:val="20"/>
                  <w:rPrChange w:id="3114" w:author="張寶騌 CHANG,PAO-TSUNG" w:date="2022-06-17T20:30:00Z">
                    <w:rPr/>
                  </w:rPrChange>
                </w:rPr>
                <w:t xml:space="preserve">500, </w:t>
              </w:r>
              <w:r w:rsidRPr="00060A97">
                <w:rPr>
                  <w:rFonts w:hint="eastAsia"/>
                  <w:sz w:val="20"/>
                  <w:szCs w:val="20"/>
                  <w:rPrChange w:id="3115" w:author="張寶騌 CHANG,PAO-TSUNG" w:date="2022-06-17T20:30:00Z">
                    <w:rPr>
                      <w:rFonts w:hint="eastAsia"/>
                    </w:rPr>
                  </w:rPrChange>
                </w:rPr>
                <w:t>±</w:t>
              </w:r>
              <w:r w:rsidRPr="00060A97">
                <w:rPr>
                  <w:sz w:val="20"/>
                  <w:szCs w:val="20"/>
                  <w:rPrChange w:id="3116" w:author="張寶騌 CHANG,PAO-TSUNG" w:date="2022-06-17T20:30:00Z">
                    <w:rPr/>
                  </w:rPrChange>
                </w:rPr>
                <w:t xml:space="preserve">1000, </w:t>
              </w:r>
              <w:r w:rsidRPr="00060A97">
                <w:rPr>
                  <w:rFonts w:hint="eastAsia"/>
                  <w:sz w:val="20"/>
                  <w:szCs w:val="20"/>
                  <w:rPrChange w:id="3117" w:author="張寶騌 CHANG,PAO-TSUNG" w:date="2022-06-17T20:30:00Z">
                    <w:rPr>
                      <w:rFonts w:hint="eastAsia"/>
                    </w:rPr>
                  </w:rPrChange>
                </w:rPr>
                <w:t>±</w:t>
              </w:r>
              <w:r w:rsidRPr="00060A97">
                <w:rPr>
                  <w:sz w:val="20"/>
                  <w:szCs w:val="20"/>
                  <w:rPrChange w:id="3118" w:author="張寶騌 CHANG,PAO-TSUNG" w:date="2022-06-17T20:30:00Z">
                    <w:rPr/>
                  </w:rPrChange>
                </w:rPr>
                <w:t>2000</w:t>
              </w:r>
              <w:r w:rsidRPr="00060A97">
                <w:rPr>
                  <w:rFonts w:hint="eastAsia"/>
                  <w:sz w:val="20"/>
                  <w:szCs w:val="20"/>
                  <w:rPrChange w:id="3119" w:author="張寶騌 CHANG,PAO-TSUNG" w:date="2022-06-17T20:30:00Z">
                    <w:rPr>
                      <w:rFonts w:hint="eastAsia"/>
                    </w:rPr>
                  </w:rPrChange>
                </w:rPr>
                <w:t>°</w:t>
              </w:r>
              <w:r w:rsidRPr="00060A97">
                <w:rPr>
                  <w:sz w:val="20"/>
                  <w:szCs w:val="20"/>
                  <w:rPrChange w:id="3120" w:author="張寶騌 CHANG,PAO-TSUNG" w:date="2022-06-17T20:30:00Z">
                    <w:rPr/>
                  </w:rPrChange>
                </w:rPr>
                <w:t>/s</w:t>
              </w:r>
            </w:ins>
          </w:p>
        </w:tc>
      </w:tr>
      <w:tr w:rsidR="00203C13" w14:paraId="6EE53723" w14:textId="77777777" w:rsidTr="00FD761E">
        <w:trPr>
          <w:trHeight w:val="34"/>
          <w:jc w:val="center"/>
          <w:ins w:id="3121" w:author="張寶騌 CHANG,PAO-TSUNG" w:date="2022-04-10T21:37:00Z"/>
        </w:trPr>
        <w:tc>
          <w:tcPr>
            <w:tcW w:w="2126" w:type="dxa"/>
            <w:tcPrChange w:id="3122" w:author="張寶騌 CHANG,PAO-TSUNG" w:date="2022-06-21T23:08:00Z">
              <w:tcPr>
                <w:tcW w:w="4388" w:type="dxa"/>
                <w:gridSpan w:val="2"/>
              </w:tcPr>
            </w:tcPrChange>
          </w:tcPr>
          <w:p w14:paraId="67B168A0" w14:textId="4423DB6A" w:rsidR="00203C13" w:rsidRPr="00060A97" w:rsidRDefault="00203C13" w:rsidP="00726E93">
            <w:pPr>
              <w:ind w:leftChars="0" w:left="0" w:firstLineChars="0" w:firstLine="0"/>
              <w:jc w:val="both"/>
              <w:rPr>
                <w:ins w:id="3123" w:author="張寶騌 CHANG,PAO-TSUNG" w:date="2022-04-10T21:37:00Z"/>
                <w:sz w:val="20"/>
                <w:szCs w:val="20"/>
                <w:rPrChange w:id="3124" w:author="張寶騌 CHANG,PAO-TSUNG" w:date="2022-06-17T20:30:00Z">
                  <w:rPr>
                    <w:ins w:id="3125" w:author="張寶騌 CHANG,PAO-TSUNG" w:date="2022-04-10T21:37:00Z"/>
                  </w:rPr>
                </w:rPrChange>
              </w:rPr>
            </w:pPr>
            <w:ins w:id="3126" w:author="張寶騌 CHANG,PAO-TSUNG" w:date="2022-04-10T21:39:00Z">
              <w:r w:rsidRPr="00060A97">
                <w:rPr>
                  <w:rFonts w:hint="eastAsia"/>
                  <w:sz w:val="20"/>
                  <w:szCs w:val="20"/>
                  <w:rPrChange w:id="3127" w:author="張寶騌 CHANG,PAO-TSUNG" w:date="2022-06-17T20:30:00Z">
                    <w:rPr>
                      <w:rFonts w:hint="eastAsia"/>
                    </w:rPr>
                  </w:rPrChange>
                </w:rPr>
                <w:t>加速計檢測範圍</w:t>
              </w:r>
            </w:ins>
          </w:p>
        </w:tc>
        <w:tc>
          <w:tcPr>
            <w:tcW w:w="3597" w:type="dxa"/>
            <w:tcPrChange w:id="3128" w:author="張寶騌 CHANG,PAO-TSUNG" w:date="2022-06-21T23:08:00Z">
              <w:tcPr>
                <w:tcW w:w="4389" w:type="dxa"/>
                <w:gridSpan w:val="2"/>
              </w:tcPr>
            </w:tcPrChange>
          </w:tcPr>
          <w:p w14:paraId="1C07B631" w14:textId="0F42AD9E" w:rsidR="00203C13" w:rsidRPr="00060A97" w:rsidRDefault="00E37A3D" w:rsidP="00726E93">
            <w:pPr>
              <w:ind w:leftChars="0" w:left="0" w:firstLineChars="0" w:firstLine="0"/>
              <w:jc w:val="both"/>
              <w:rPr>
                <w:ins w:id="3129" w:author="張寶騌 CHANG,PAO-TSUNG" w:date="2022-04-10T21:37:00Z"/>
                <w:sz w:val="20"/>
                <w:szCs w:val="20"/>
                <w:rPrChange w:id="3130" w:author="張寶騌 CHANG,PAO-TSUNG" w:date="2022-06-17T20:30:00Z">
                  <w:rPr>
                    <w:ins w:id="3131" w:author="張寶騌 CHANG,PAO-TSUNG" w:date="2022-04-10T21:37:00Z"/>
                  </w:rPr>
                </w:rPrChange>
              </w:rPr>
            </w:pPr>
            <w:ins w:id="3132" w:author="張寶騌 CHANG,PAO-TSUNG" w:date="2022-04-10T21:43:00Z">
              <w:r w:rsidRPr="00060A97">
                <w:rPr>
                  <w:rFonts w:hint="eastAsia"/>
                  <w:sz w:val="20"/>
                  <w:szCs w:val="20"/>
                  <w:rPrChange w:id="3133" w:author="張寶騌 CHANG,PAO-TSUNG" w:date="2022-06-17T20:30:00Z">
                    <w:rPr>
                      <w:rFonts w:hint="eastAsia"/>
                    </w:rPr>
                  </w:rPrChange>
                </w:rPr>
                <w:t>±</w:t>
              </w:r>
              <w:r w:rsidRPr="00060A97">
                <w:rPr>
                  <w:sz w:val="20"/>
                  <w:szCs w:val="20"/>
                  <w:rPrChange w:id="3134" w:author="張寶騌 CHANG,PAO-TSUNG" w:date="2022-06-17T20:30:00Z">
                    <w:rPr/>
                  </w:rPrChange>
                </w:rPr>
                <w:t>2</w:t>
              </w:r>
            </w:ins>
            <w:ins w:id="3135" w:author="張寶騌 CHANG,PAO-TSUNG" w:date="2022-06-01T01:02:00Z">
              <w:r w:rsidR="00EB0E55" w:rsidRPr="00060A97">
                <w:rPr>
                  <w:sz w:val="20"/>
                  <w:szCs w:val="20"/>
                  <w:rPrChange w:id="3136" w:author="張寶騌 CHANG,PAO-TSUNG" w:date="2022-06-17T20:30:00Z">
                    <w:rPr/>
                  </w:rPrChange>
                </w:rPr>
                <w:t>(</w:t>
              </w:r>
              <w:r w:rsidR="00EB0E55" w:rsidRPr="00060A97">
                <w:rPr>
                  <w:rFonts w:hint="eastAsia"/>
                  <w:sz w:val="20"/>
                  <w:szCs w:val="20"/>
                  <w:rPrChange w:id="3137" w:author="張寶騌 CHANG,PAO-TSUNG" w:date="2022-06-17T20:30:00Z">
                    <w:rPr>
                      <w:rFonts w:hint="eastAsia"/>
                    </w:rPr>
                  </w:rPrChange>
                </w:rPr>
                <w:t>預設</w:t>
              </w:r>
              <w:r w:rsidR="00EB0E55" w:rsidRPr="00060A97">
                <w:rPr>
                  <w:sz w:val="20"/>
                  <w:szCs w:val="20"/>
                  <w:rPrChange w:id="3138" w:author="張寶騌 CHANG,PAO-TSUNG" w:date="2022-06-17T20:30:00Z">
                    <w:rPr/>
                  </w:rPrChange>
                </w:rPr>
                <w:t>)</w:t>
              </w:r>
            </w:ins>
            <w:ins w:id="3139" w:author="張寶騌 CHANG,PAO-TSUNG" w:date="2022-04-10T21:43:00Z">
              <w:r w:rsidRPr="00060A97">
                <w:rPr>
                  <w:sz w:val="20"/>
                  <w:szCs w:val="20"/>
                  <w:rPrChange w:id="3140" w:author="張寶騌 CHANG,PAO-TSUNG" w:date="2022-06-17T20:30:00Z">
                    <w:rPr/>
                  </w:rPrChange>
                </w:rPr>
                <w:t xml:space="preserve">, </w:t>
              </w:r>
              <w:r w:rsidRPr="00060A97">
                <w:rPr>
                  <w:rFonts w:hint="eastAsia"/>
                  <w:sz w:val="20"/>
                  <w:szCs w:val="20"/>
                  <w:rPrChange w:id="3141" w:author="張寶騌 CHANG,PAO-TSUNG" w:date="2022-06-17T20:30:00Z">
                    <w:rPr>
                      <w:rFonts w:hint="eastAsia"/>
                    </w:rPr>
                  </w:rPrChange>
                </w:rPr>
                <w:t>±</w:t>
              </w:r>
              <w:r w:rsidRPr="00060A97">
                <w:rPr>
                  <w:sz w:val="20"/>
                  <w:szCs w:val="20"/>
                  <w:rPrChange w:id="3142" w:author="張寶騌 CHANG,PAO-TSUNG" w:date="2022-06-17T20:30:00Z">
                    <w:rPr/>
                  </w:rPrChange>
                </w:rPr>
                <w:t xml:space="preserve">4, </w:t>
              </w:r>
              <w:r w:rsidRPr="00060A97">
                <w:rPr>
                  <w:rFonts w:hint="eastAsia"/>
                  <w:sz w:val="20"/>
                  <w:szCs w:val="20"/>
                  <w:rPrChange w:id="3143" w:author="張寶騌 CHANG,PAO-TSUNG" w:date="2022-06-17T20:30:00Z">
                    <w:rPr>
                      <w:rFonts w:hint="eastAsia"/>
                    </w:rPr>
                  </w:rPrChange>
                </w:rPr>
                <w:t>±</w:t>
              </w:r>
              <w:r w:rsidRPr="00060A97">
                <w:rPr>
                  <w:sz w:val="20"/>
                  <w:szCs w:val="20"/>
                  <w:rPrChange w:id="3144" w:author="張寶騌 CHANG,PAO-TSUNG" w:date="2022-06-17T20:30:00Z">
                    <w:rPr/>
                  </w:rPrChange>
                </w:rPr>
                <w:t xml:space="preserve">8, </w:t>
              </w:r>
              <w:r w:rsidRPr="00060A97">
                <w:rPr>
                  <w:rFonts w:hint="eastAsia"/>
                  <w:sz w:val="20"/>
                  <w:szCs w:val="20"/>
                  <w:rPrChange w:id="3145" w:author="張寶騌 CHANG,PAO-TSUNG" w:date="2022-06-17T20:30:00Z">
                    <w:rPr>
                      <w:rFonts w:hint="eastAsia"/>
                    </w:rPr>
                  </w:rPrChange>
                </w:rPr>
                <w:t>±</w:t>
              </w:r>
              <w:r w:rsidRPr="00060A97">
                <w:rPr>
                  <w:sz w:val="20"/>
                  <w:szCs w:val="20"/>
                  <w:rPrChange w:id="3146" w:author="張寶騌 CHANG,PAO-TSUNG" w:date="2022-06-17T20:30:00Z">
                    <w:rPr/>
                  </w:rPrChange>
                </w:rPr>
                <w:t>16g</w:t>
              </w:r>
            </w:ins>
          </w:p>
        </w:tc>
      </w:tr>
      <w:tr w:rsidR="00203C13" w14:paraId="09FFE9E5" w14:textId="77777777" w:rsidTr="00FD761E">
        <w:trPr>
          <w:trHeight w:val="34"/>
          <w:jc w:val="center"/>
          <w:ins w:id="3147" w:author="張寶騌 CHANG,PAO-TSUNG" w:date="2022-04-10T21:39:00Z"/>
          <w:trPrChange w:id="3148" w:author="張寶騌 CHANG,PAO-TSUNG" w:date="2022-06-21T23:08:00Z">
            <w:trPr>
              <w:gridAfter w:val="0"/>
              <w:trHeight w:val="736"/>
            </w:trPr>
          </w:trPrChange>
        </w:trPr>
        <w:tc>
          <w:tcPr>
            <w:tcW w:w="2126" w:type="dxa"/>
            <w:tcPrChange w:id="3149" w:author="張寶騌 CHANG,PAO-TSUNG" w:date="2022-06-21T23:08:00Z">
              <w:tcPr>
                <w:tcW w:w="3212" w:type="dxa"/>
              </w:tcPr>
            </w:tcPrChange>
          </w:tcPr>
          <w:p w14:paraId="766F3E67" w14:textId="145F3749" w:rsidR="00203C13" w:rsidRPr="00060A97" w:rsidRDefault="00203C13" w:rsidP="00726E93">
            <w:pPr>
              <w:ind w:leftChars="0" w:left="0" w:firstLineChars="0" w:firstLine="0"/>
              <w:jc w:val="both"/>
              <w:rPr>
                <w:ins w:id="3150" w:author="張寶騌 CHANG,PAO-TSUNG" w:date="2022-04-10T21:39:00Z"/>
                <w:sz w:val="20"/>
                <w:szCs w:val="20"/>
                <w:rPrChange w:id="3151" w:author="張寶騌 CHANG,PAO-TSUNG" w:date="2022-06-17T20:30:00Z">
                  <w:rPr>
                    <w:ins w:id="3152" w:author="張寶騌 CHANG,PAO-TSUNG" w:date="2022-04-10T21:39:00Z"/>
                  </w:rPr>
                </w:rPrChange>
              </w:rPr>
            </w:pPr>
            <w:proofErr w:type="gramStart"/>
            <w:ins w:id="3153" w:author="張寶騌 CHANG,PAO-TSUNG" w:date="2022-04-10T21:40:00Z">
              <w:r w:rsidRPr="00060A97">
                <w:rPr>
                  <w:rFonts w:hint="eastAsia"/>
                  <w:sz w:val="20"/>
                  <w:szCs w:val="20"/>
                  <w:rPrChange w:id="3154" w:author="張寶騌 CHANG,PAO-TSUNG" w:date="2022-06-17T20:30:00Z">
                    <w:rPr>
                      <w:rFonts w:hint="eastAsia"/>
                    </w:rPr>
                  </w:rPrChange>
                </w:rPr>
                <w:t>引腳間距</w:t>
              </w:r>
            </w:ins>
            <w:proofErr w:type="gramEnd"/>
          </w:p>
        </w:tc>
        <w:tc>
          <w:tcPr>
            <w:tcW w:w="3597" w:type="dxa"/>
            <w:tcPrChange w:id="3155" w:author="張寶騌 CHANG,PAO-TSUNG" w:date="2022-06-21T23:08:00Z">
              <w:tcPr>
                <w:tcW w:w="3213" w:type="dxa"/>
                <w:gridSpan w:val="2"/>
              </w:tcPr>
            </w:tcPrChange>
          </w:tcPr>
          <w:p w14:paraId="24B9E12B" w14:textId="04F6A15E" w:rsidR="00203C13" w:rsidRPr="00060A97" w:rsidRDefault="00E37A3D" w:rsidP="00726E93">
            <w:pPr>
              <w:ind w:leftChars="0" w:left="0" w:firstLineChars="0" w:firstLine="0"/>
              <w:jc w:val="both"/>
              <w:rPr>
                <w:ins w:id="3156" w:author="張寶騌 CHANG,PAO-TSUNG" w:date="2022-04-10T21:39:00Z"/>
                <w:sz w:val="20"/>
                <w:szCs w:val="20"/>
                <w:rPrChange w:id="3157" w:author="張寶騌 CHANG,PAO-TSUNG" w:date="2022-06-17T20:30:00Z">
                  <w:rPr>
                    <w:ins w:id="3158" w:author="張寶騌 CHANG,PAO-TSUNG" w:date="2022-04-10T21:39:00Z"/>
                  </w:rPr>
                </w:rPrChange>
              </w:rPr>
            </w:pPr>
            <w:ins w:id="3159" w:author="張寶騌 CHANG,PAO-TSUNG" w:date="2022-04-10T21:43:00Z">
              <w:r w:rsidRPr="00060A97">
                <w:rPr>
                  <w:sz w:val="20"/>
                  <w:szCs w:val="20"/>
                  <w:rPrChange w:id="3160" w:author="張寶騌 CHANG,PAO-TSUNG" w:date="2022-06-17T20:30:00Z">
                    <w:rPr/>
                  </w:rPrChange>
                </w:rPr>
                <w:t>2.54mm</w:t>
              </w:r>
            </w:ins>
          </w:p>
        </w:tc>
      </w:tr>
    </w:tbl>
    <w:p w14:paraId="635E2B0A" w14:textId="2EA6024A" w:rsidR="00203C13" w:rsidRDefault="00203C13" w:rsidP="00726E93">
      <w:pPr>
        <w:ind w:left="480" w:firstLine="480"/>
        <w:jc w:val="both"/>
        <w:rPr>
          <w:ins w:id="3161" w:author="張寶騌 CHANG,PAO-TSUNG" w:date="2022-04-10T21:36:00Z"/>
        </w:rPr>
      </w:pPr>
    </w:p>
    <w:p w14:paraId="7A26264C" w14:textId="77777777" w:rsidR="00C02FD0" w:rsidRPr="00C02FD0" w:rsidRDefault="00C02FD0">
      <w:pPr>
        <w:ind w:left="480" w:firstLine="480"/>
        <w:jc w:val="both"/>
        <w:rPr>
          <w:ins w:id="3162" w:author="張寶騌 CHANG,PAO-TSUNG" w:date="2022-05-07T09:45:00Z"/>
        </w:rPr>
      </w:pPr>
    </w:p>
    <w:p w14:paraId="65993E8E" w14:textId="542EEC9B" w:rsidR="00AA148E" w:rsidRDefault="00AA148E" w:rsidP="00AA148E">
      <w:pPr>
        <w:pStyle w:val="31"/>
        <w:spacing w:before="360" w:after="180"/>
        <w:rPr>
          <w:ins w:id="3163" w:author="張寶騌 CHANG,PAO-TSUNG" w:date="2022-06-15T18:21:00Z"/>
        </w:rPr>
      </w:pPr>
      <w:ins w:id="3164" w:author="張寶騌 CHANG,PAO-TSUNG" w:date="2022-06-15T18:21:00Z">
        <w:r>
          <w:rPr>
            <w:rFonts w:hint="eastAsia"/>
          </w:rPr>
          <w:t xml:space="preserve"> </w:t>
        </w:r>
        <w:bookmarkStart w:id="3165" w:name="_Toc107005862"/>
        <w:r w:rsidRPr="000C5678">
          <w:rPr>
            <w:rFonts w:hint="eastAsia"/>
          </w:rPr>
          <w:t>KSM133</w:t>
        </w:r>
        <w:r w:rsidRPr="000C5678">
          <w:rPr>
            <w:rFonts w:hint="eastAsia"/>
          </w:rPr>
          <w:t>重量感測器監測模組</w:t>
        </w:r>
        <w:bookmarkEnd w:id="3165"/>
      </w:ins>
    </w:p>
    <w:p w14:paraId="4301C8FE" w14:textId="2A1B08FC" w:rsidR="00AA148E" w:rsidRDefault="00AA148E" w:rsidP="00AA148E">
      <w:pPr>
        <w:ind w:left="480" w:firstLine="480"/>
        <w:jc w:val="both"/>
        <w:rPr>
          <w:ins w:id="3166" w:author="張寶騌 CHANG,PAO-TSUNG" w:date="2022-06-15T18:21:00Z"/>
        </w:rPr>
      </w:pPr>
      <w:ins w:id="3167" w:author="張寶騌 CHANG,PAO-TSUNG" w:date="2022-06-15T18:21:00Z">
        <w:r w:rsidRPr="000C5678">
          <w:rPr>
            <w:rFonts w:hint="eastAsia"/>
          </w:rPr>
          <w:t>KSM133</w:t>
        </w:r>
        <w:r>
          <w:rPr>
            <w:rFonts w:hint="eastAsia"/>
          </w:rPr>
          <w:t xml:space="preserve"> </w:t>
        </w:r>
        <w:r>
          <w:rPr>
            <w:rFonts w:hint="eastAsia"/>
          </w:rPr>
          <w:t>為一個重量感測模組，當外力作用</w:t>
        </w:r>
      </w:ins>
      <w:ins w:id="3168" w:author="張寶騌 CHANG,PAO-TSUNG" w:date="2022-06-15T23:41:00Z">
        <w:r w:rsidR="00656F1A">
          <w:rPr>
            <w:rFonts w:hint="eastAsia"/>
          </w:rPr>
          <w:t>時，會對</w:t>
        </w:r>
      </w:ins>
      <w:ins w:id="3169" w:author="張寶騌 CHANG,PAO-TSUNG" w:date="2022-06-15T18:21:00Z">
        <w:r>
          <w:rPr>
            <w:rFonts w:hint="eastAsia"/>
          </w:rPr>
          <w:t>感測模組</w:t>
        </w:r>
        <w:proofErr w:type="gramStart"/>
        <w:r>
          <w:rPr>
            <w:rFonts w:hint="eastAsia"/>
          </w:rPr>
          <w:t>產生撓曲</w:t>
        </w:r>
      </w:ins>
      <w:ins w:id="3170" w:author="張寶騌 CHANG,PAO-TSUNG" w:date="2022-06-15T23:42:00Z">
        <w:r w:rsidR="00656F1A">
          <w:rPr>
            <w:rFonts w:hint="eastAsia"/>
          </w:rPr>
          <w:t>作</w:t>
        </w:r>
        <w:r w:rsidR="00656F1A">
          <w:rPr>
            <w:rFonts w:hint="eastAsia"/>
          </w:rPr>
          <w:lastRenderedPageBreak/>
          <w:t>用</w:t>
        </w:r>
        <w:proofErr w:type="gramEnd"/>
        <w:r w:rsidR="00656F1A">
          <w:rPr>
            <w:rFonts w:hint="eastAsia"/>
          </w:rPr>
          <w:t>，並</w:t>
        </w:r>
        <w:proofErr w:type="gramStart"/>
        <w:r w:rsidR="00656F1A">
          <w:rPr>
            <w:rFonts w:hint="eastAsia"/>
          </w:rPr>
          <w:t>產生撓曲</w:t>
        </w:r>
      </w:ins>
      <w:ins w:id="3171" w:author="張寶騌 CHANG,PAO-TSUNG" w:date="2022-06-15T18:21:00Z">
        <w:r>
          <w:rPr>
            <w:rFonts w:hint="eastAsia"/>
          </w:rPr>
          <w:t>應力</w:t>
        </w:r>
        <w:proofErr w:type="gramEnd"/>
        <w:r>
          <w:rPr>
            <w:rFonts w:hint="eastAsia"/>
          </w:rPr>
          <w:t>，</w:t>
        </w:r>
      </w:ins>
      <w:ins w:id="3172" w:author="張寶騌 CHANG,PAO-TSUNG" w:date="2022-06-15T23:43:00Z">
        <w:r w:rsidR="00656F1A">
          <w:rPr>
            <w:rFonts w:hint="eastAsia"/>
          </w:rPr>
          <w:t>感測模組即</w:t>
        </w:r>
      </w:ins>
      <w:ins w:id="3173" w:author="張寶騌 CHANG,PAO-TSUNG" w:date="2022-06-15T18:21:00Z">
        <w:r>
          <w:rPr>
            <w:rFonts w:hint="eastAsia"/>
          </w:rPr>
          <w:t>利用</w:t>
        </w:r>
      </w:ins>
      <w:ins w:id="3174" w:author="張寶騌 CHANG,PAO-TSUNG" w:date="2022-06-15T23:43:00Z">
        <w:r w:rsidR="00656F1A">
          <w:rPr>
            <w:rFonts w:hint="eastAsia"/>
          </w:rPr>
          <w:t>其內部</w:t>
        </w:r>
      </w:ins>
      <w:ins w:id="3175" w:author="張寶騌 CHANG,PAO-TSUNG" w:date="2022-06-15T18:21:00Z">
        <w:r w:rsidRPr="00E1493D">
          <w:rPr>
            <w:rFonts w:hint="eastAsia"/>
          </w:rPr>
          <w:t>金屬</w:t>
        </w:r>
        <w:proofErr w:type="gramStart"/>
        <w:r w:rsidRPr="00E1493D">
          <w:rPr>
            <w:rFonts w:hint="eastAsia"/>
          </w:rPr>
          <w:t>受力後的</w:t>
        </w:r>
        <w:proofErr w:type="gramEnd"/>
        <w:r w:rsidRPr="00E1493D">
          <w:rPr>
            <w:rFonts w:hint="eastAsia"/>
          </w:rPr>
          <w:t>微弱變形來計算其</w:t>
        </w:r>
      </w:ins>
      <w:ins w:id="3176" w:author="張寶騌 CHANG,PAO-TSUNG" w:date="2022-06-15T23:43:00Z">
        <w:r w:rsidR="00656F1A">
          <w:rPr>
            <w:rFonts w:hint="eastAsia"/>
          </w:rPr>
          <w:t>承</w:t>
        </w:r>
      </w:ins>
      <w:ins w:id="3177" w:author="張寶騌 CHANG,PAO-TSUNG" w:date="2022-06-15T18:21:00Z">
        <w:r w:rsidRPr="00E1493D">
          <w:rPr>
            <w:rFonts w:hint="eastAsia"/>
          </w:rPr>
          <w:t>受</w:t>
        </w:r>
      </w:ins>
      <w:ins w:id="3178" w:author="張寶騌 CHANG,PAO-TSUNG" w:date="2022-06-15T23:43:00Z">
        <w:r w:rsidR="00656F1A">
          <w:rPr>
            <w:rFonts w:hint="eastAsia"/>
          </w:rPr>
          <w:t>外</w:t>
        </w:r>
      </w:ins>
      <w:ins w:id="3179" w:author="張寶騌 CHANG,PAO-TSUNG" w:date="2022-06-15T18:21:00Z">
        <w:r w:rsidRPr="00E1493D">
          <w:rPr>
            <w:rFonts w:hint="eastAsia"/>
          </w:rPr>
          <w:t>力的大小</w:t>
        </w:r>
        <w:r>
          <w:rPr>
            <w:rFonts w:hint="eastAsia"/>
          </w:rPr>
          <w:t>，最大量測重量為</w:t>
        </w:r>
        <w:r>
          <w:rPr>
            <w:rFonts w:hint="eastAsia"/>
          </w:rPr>
          <w:t>200</w:t>
        </w:r>
        <w:r>
          <w:t>kg</w:t>
        </w:r>
      </w:ins>
      <w:ins w:id="3180" w:author="張寶騌 CHANG,PAO-TSUNG" w:date="2022-06-15T23:43:00Z">
        <w:r w:rsidR="00656F1A">
          <w:rPr>
            <w:rFonts w:hint="eastAsia"/>
          </w:rPr>
          <w:t>。</w:t>
        </w:r>
      </w:ins>
      <w:ins w:id="3181" w:author="張寶騌 CHANG,PAO-TSUNG" w:date="2022-06-15T18:21:00Z">
        <w:r>
          <w:rPr>
            <w:rFonts w:hint="eastAsia"/>
          </w:rPr>
          <w:t>該模組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ins>
      <w:ins w:id="3182" w:author="張寶騌 CHANG,PAO-TSUNG" w:date="2022-06-15T23:45:00Z">
        <w:r w:rsidR="00B401FD">
          <w:rPr>
            <w:rFonts w:hint="eastAsia"/>
          </w:rPr>
          <w:t>所</w:t>
        </w:r>
      </w:ins>
      <w:ins w:id="3183" w:author="張寶騌 CHANG,PAO-TSUNG" w:date="2022-06-15T18:21:00Z">
        <w:r>
          <w:rPr>
            <w:rFonts w:hint="eastAsia"/>
          </w:rPr>
          <w:t>量得</w:t>
        </w:r>
      </w:ins>
      <w:ins w:id="3184" w:author="張寶騌 CHANG,PAO-TSUNG" w:date="2022-06-15T23:45:00Z">
        <w:r w:rsidR="00B401FD">
          <w:rPr>
            <w:rFonts w:hint="eastAsia"/>
          </w:rPr>
          <w:t>的</w:t>
        </w:r>
      </w:ins>
      <w:proofErr w:type="gramEnd"/>
      <w:ins w:id="3185" w:author="張寶騌 CHANG,PAO-TSUNG" w:date="2022-06-15T18:21:00Z">
        <w:r>
          <w:rPr>
            <w:rFonts w:hint="eastAsia"/>
          </w:rPr>
          <w:t>數值</w:t>
        </w:r>
      </w:ins>
      <w:ins w:id="3186" w:author="張寶騌 CHANG,PAO-TSUNG" w:date="2022-06-15T23:45:00Z">
        <w:r w:rsidR="00B401FD">
          <w:rPr>
            <w:rFonts w:hint="eastAsia"/>
          </w:rPr>
          <w:t>輸出給</w:t>
        </w:r>
      </w:ins>
      <w:ins w:id="3187" w:author="張寶騌 CHANG,PAO-TSUNG" w:date="2022-06-15T18:21:00Z">
        <w:r>
          <w:rPr>
            <w:rFonts w:hint="eastAsia"/>
          </w:rPr>
          <w:t>A</w:t>
        </w:r>
        <w:r>
          <w:t>rduino</w:t>
        </w:r>
        <w:r>
          <w:rPr>
            <w:rFonts w:hint="eastAsia"/>
          </w:rPr>
          <w:t>板，如</w:t>
        </w:r>
        <w:r>
          <w:fldChar w:fldCharType="begin"/>
        </w:r>
        <w:r>
          <w:instrText xml:space="preserve"> </w:instrText>
        </w:r>
        <w:r>
          <w:rPr>
            <w:rFonts w:hint="eastAsia"/>
          </w:rPr>
          <w:instrText>REF _Ref100755604 \h</w:instrText>
        </w:r>
        <w:r>
          <w:instrText xml:space="preserve"> </w:instrText>
        </w:r>
      </w:ins>
      <w:ins w:id="3188" w:author="張寶騌 CHANG,PAO-TSUNG" w:date="2022-06-15T18:21:00Z">
        <w:r>
          <w:fldChar w:fldCharType="separate"/>
        </w:r>
        <w:r w:rsidR="00643F6D" w:rsidRPr="00DC74E4">
          <w:rPr>
            <w:rFonts w:hint="eastAsia"/>
          </w:rPr>
          <w:t>圖</w:t>
        </w:r>
        <w:r w:rsidR="00643F6D" w:rsidRPr="00DC74E4">
          <w:t xml:space="preserve"> </w:t>
        </w:r>
      </w:ins>
      <w:r w:rsidR="00643F6D">
        <w:rPr>
          <w:noProof/>
        </w:rPr>
        <w:t>2</w:t>
      </w:r>
      <w:r w:rsidR="00643F6D">
        <w:noBreakHyphen/>
      </w:r>
      <w:r w:rsidR="00643F6D">
        <w:rPr>
          <w:noProof/>
        </w:rPr>
        <w:t>9</w:t>
      </w:r>
      <w:ins w:id="3189" w:author="張寶騌 CHANG,PAO-TSUNG" w:date="2022-06-15T18:21:00Z">
        <w:r>
          <w:fldChar w:fldCharType="end"/>
        </w:r>
        <w:r>
          <w:rPr>
            <w:rFonts w:hint="eastAsia"/>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ins>
      <w:ins w:id="3190" w:author="張寶騌 CHANG,PAO-TSUNG" w:date="2022-06-15T18:21:00Z">
        <w:r>
          <w:fldChar w:fldCharType="separate"/>
        </w:r>
        <w:r w:rsidR="00643F6D" w:rsidRPr="00DC74E4">
          <w:rPr>
            <w:rFonts w:hint="eastAsia"/>
          </w:rPr>
          <w:t>圖</w:t>
        </w:r>
        <w:r w:rsidR="00643F6D" w:rsidRPr="00DC74E4">
          <w:t xml:space="preserve"> </w:t>
        </w:r>
      </w:ins>
      <w:r w:rsidR="00643F6D">
        <w:rPr>
          <w:noProof/>
        </w:rPr>
        <w:t>2</w:t>
      </w:r>
      <w:r w:rsidR="00643F6D">
        <w:noBreakHyphen/>
      </w:r>
      <w:r w:rsidR="00643F6D">
        <w:rPr>
          <w:noProof/>
        </w:rPr>
        <w:t>10</w:t>
      </w:r>
      <w:ins w:id="3191" w:author="張寶騌 CHANG,PAO-TSUNG" w:date="2022-06-15T18:21:00Z">
        <w:r>
          <w:fldChar w:fldCharType="end"/>
        </w:r>
        <w:r>
          <w:rPr>
            <w:rFonts w:hint="eastAsia"/>
          </w:rPr>
          <w:t>。</w:t>
        </w:r>
      </w:ins>
    </w:p>
    <w:p w14:paraId="36889855" w14:textId="77777777" w:rsidR="00AA148E" w:rsidRDefault="00AA148E" w:rsidP="00AA148E">
      <w:pPr>
        <w:ind w:left="480" w:firstLine="480"/>
        <w:jc w:val="center"/>
        <w:rPr>
          <w:ins w:id="3192" w:author="張寶騌 CHANG,PAO-TSUNG" w:date="2022-06-15T18:21:00Z"/>
        </w:rPr>
      </w:pPr>
      <w:ins w:id="3193" w:author="張寶騌 CHANG,PAO-TSUNG" w:date="2022-06-15T18:21:00Z">
        <w:r w:rsidRPr="00E27076">
          <w:rPr>
            <w:noProof/>
          </w:rPr>
          <w:drawing>
            <wp:inline distT="0" distB="0" distL="0" distR="0" wp14:anchorId="36E67995" wp14:editId="42D3212B">
              <wp:extent cx="3154680" cy="2366010"/>
              <wp:effectExtent l="0" t="0" r="7620" b="0"/>
              <wp:docPr id="12"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a:blip r:embed="rId50"/>
                      <a:stretch>
                        <a:fillRect/>
                      </a:stretch>
                    </pic:blipFill>
                    <pic:spPr>
                      <a:xfrm>
                        <a:off x="0" y="0"/>
                        <a:ext cx="3155616" cy="2366712"/>
                      </a:xfrm>
                      <a:prstGeom prst="rect">
                        <a:avLst/>
                      </a:prstGeom>
                    </pic:spPr>
                  </pic:pic>
                </a:graphicData>
              </a:graphic>
            </wp:inline>
          </w:drawing>
        </w:r>
      </w:ins>
    </w:p>
    <w:p w14:paraId="3148C979" w14:textId="1FF49FC6" w:rsidR="00AA148E" w:rsidRDefault="00AA148E" w:rsidP="00AA148E">
      <w:pPr>
        <w:pStyle w:val="ac"/>
        <w:spacing w:after="180"/>
        <w:rPr>
          <w:ins w:id="3194" w:author="張寶騌 CHANG,PAO-TSUNG" w:date="2022-06-15T18:21:00Z"/>
        </w:rPr>
      </w:pPr>
      <w:bookmarkStart w:id="3195" w:name="_Toc106974281"/>
      <w:ins w:id="3196" w:author="張寶騌 CHANG,PAO-TSUNG" w:date="2022-06-15T18:21: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8</w:t>
      </w:r>
      <w:r w:rsidR="009700FF">
        <w:fldChar w:fldCharType="end"/>
      </w:r>
      <w:r w:rsidR="00B131A5">
        <w:t xml:space="preserve"> </w:t>
      </w:r>
      <w:ins w:id="3197" w:author="張寶騌 CHANG,PAO-TSUNG" w:date="2022-06-15T18:21:00Z">
        <w:r w:rsidRPr="00E27076">
          <w:rPr>
            <w:rFonts w:hint="eastAsia"/>
          </w:rPr>
          <w:t>KSM133</w:t>
        </w:r>
        <w:r w:rsidRPr="00E27076">
          <w:rPr>
            <w:rFonts w:hint="eastAsia"/>
          </w:rPr>
          <w:t>重量感測模組</w:t>
        </w:r>
        <w:r>
          <w:rPr>
            <w:rFonts w:hint="eastAsia"/>
          </w:rPr>
          <w:t>外觀</w:t>
        </w:r>
        <w:bookmarkEnd w:id="3195"/>
      </w:ins>
    </w:p>
    <w:p w14:paraId="50660391" w14:textId="77777777" w:rsidR="00AA148E" w:rsidRDefault="00AA148E" w:rsidP="00AA148E">
      <w:pPr>
        <w:ind w:left="480" w:firstLine="480"/>
        <w:jc w:val="center"/>
        <w:rPr>
          <w:ins w:id="3198" w:author="張寶騌 CHANG,PAO-TSUNG" w:date="2022-06-15T18:21:00Z"/>
        </w:rPr>
      </w:pPr>
      <w:ins w:id="3199" w:author="張寶騌 CHANG,PAO-TSUNG" w:date="2022-06-15T18:21:00Z">
        <w:r>
          <w:rPr>
            <w:noProof/>
          </w:rPr>
          <w:drawing>
            <wp:inline distT="0" distB="0" distL="0" distR="0" wp14:anchorId="38AC58DF" wp14:editId="46DA2C37">
              <wp:extent cx="1795602" cy="3131945"/>
              <wp:effectExtent l="0" t="1587" r="0" b="0"/>
              <wp:docPr id="32" name="圖片 32" descr="一張含有 牆,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2" descr="一張含有 牆, 電子用品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9095" t="17770" r="18025"/>
                      <a:stretch/>
                    </pic:blipFill>
                    <pic:spPr bwMode="auto">
                      <a:xfrm rot="16200000">
                        <a:off x="0" y="0"/>
                        <a:ext cx="1815550" cy="3166739"/>
                      </a:xfrm>
                      <a:prstGeom prst="rect">
                        <a:avLst/>
                      </a:prstGeom>
                      <a:noFill/>
                      <a:ln>
                        <a:noFill/>
                      </a:ln>
                      <a:extLst>
                        <a:ext uri="{53640926-AAD7-44D8-BBD7-CCE9431645EC}">
                          <a14:shadowObscured xmlns:a14="http://schemas.microsoft.com/office/drawing/2010/main"/>
                        </a:ext>
                      </a:extLst>
                    </pic:spPr>
                  </pic:pic>
                </a:graphicData>
              </a:graphic>
            </wp:inline>
          </w:drawing>
        </w:r>
      </w:ins>
    </w:p>
    <w:p w14:paraId="74A3BEFE" w14:textId="2A49237F" w:rsidR="00AA148E" w:rsidRDefault="00AA148E" w:rsidP="00AA148E">
      <w:pPr>
        <w:pStyle w:val="ac"/>
        <w:spacing w:after="180"/>
        <w:rPr>
          <w:ins w:id="3200" w:author="張寶騌 CHANG,PAO-TSUNG" w:date="2022-06-15T18:21:00Z"/>
        </w:rPr>
      </w:pPr>
      <w:bookmarkStart w:id="3201" w:name="_Ref100755604"/>
      <w:bookmarkStart w:id="3202" w:name="_Toc106974282"/>
      <w:ins w:id="3203" w:author="張寶騌 CHANG,PAO-TSUNG" w:date="2022-06-15T18:21:00Z">
        <w:r w:rsidRPr="00DC74E4">
          <w:rPr>
            <w:rFonts w:hint="eastAsia"/>
          </w:rPr>
          <w:t>圖</w:t>
        </w:r>
        <w:r w:rsidRPr="00DC74E4">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9</w:t>
      </w:r>
      <w:r w:rsidR="009700FF">
        <w:fldChar w:fldCharType="end"/>
      </w:r>
      <w:bookmarkEnd w:id="3201"/>
      <w:r w:rsidR="00B131A5">
        <w:t xml:space="preserve"> </w:t>
      </w:r>
      <w:ins w:id="3204" w:author="張寶騌 CHANG,PAO-TSUNG" w:date="2022-06-15T18:21:00Z">
        <w:r w:rsidRPr="00DC74E4">
          <w:t xml:space="preserve">X711 </w:t>
        </w:r>
        <w:r w:rsidRPr="00DC74E4">
          <w:rPr>
            <w:rFonts w:hint="eastAsia"/>
          </w:rPr>
          <w:t>感測模組外觀</w:t>
        </w:r>
        <w:bookmarkEnd w:id="3202"/>
      </w:ins>
    </w:p>
    <w:p w14:paraId="48E31700" w14:textId="77777777" w:rsidR="00AA148E" w:rsidRPr="008352BB" w:rsidRDefault="00AA148E" w:rsidP="00AA148E">
      <w:pPr>
        <w:ind w:left="480" w:firstLine="480"/>
        <w:rPr>
          <w:ins w:id="3205" w:author="張寶騌 CHANG,PAO-TSUNG" w:date="2022-06-15T18:21:00Z"/>
        </w:rPr>
      </w:pPr>
    </w:p>
    <w:tbl>
      <w:tblPr>
        <w:tblStyle w:val="afa"/>
        <w:tblW w:w="6874" w:type="dxa"/>
        <w:tblInd w:w="988" w:type="dxa"/>
        <w:tblLook w:val="04A0" w:firstRow="1" w:lastRow="0" w:firstColumn="1" w:lastColumn="0" w:noHBand="0" w:noVBand="1"/>
      </w:tblPr>
      <w:tblGrid>
        <w:gridCol w:w="565"/>
        <w:gridCol w:w="6309"/>
      </w:tblGrid>
      <w:tr w:rsidR="00AA148E" w14:paraId="5E5D012F" w14:textId="77777777" w:rsidTr="009A24EE">
        <w:trPr>
          <w:trHeight w:val="2808"/>
          <w:ins w:id="3206" w:author="張寶騌 CHANG,PAO-TSUNG" w:date="2022-06-15T18:21:00Z"/>
        </w:trPr>
        <w:tc>
          <w:tcPr>
            <w:tcW w:w="565" w:type="dxa"/>
            <w:vAlign w:val="center"/>
          </w:tcPr>
          <w:p w14:paraId="4AF6373D" w14:textId="77777777" w:rsidR="00AA148E" w:rsidRPr="00060A97" w:rsidRDefault="00AA148E" w:rsidP="009A24EE">
            <w:pPr>
              <w:ind w:leftChars="0" w:left="0" w:firstLineChars="0" w:firstLine="0"/>
              <w:jc w:val="center"/>
              <w:rPr>
                <w:ins w:id="3207" w:author="張寶騌 CHANG,PAO-TSUNG" w:date="2022-06-15T18:21:00Z"/>
                <w:sz w:val="20"/>
                <w:szCs w:val="20"/>
                <w:rPrChange w:id="3208" w:author="張寶騌 CHANG,PAO-TSUNG" w:date="2022-06-17T20:30:00Z">
                  <w:rPr>
                    <w:ins w:id="3209" w:author="張寶騌 CHANG,PAO-TSUNG" w:date="2022-06-15T18:21:00Z"/>
                  </w:rPr>
                </w:rPrChange>
              </w:rPr>
            </w:pPr>
            <w:ins w:id="3210" w:author="張寶騌 CHANG,PAO-TSUNG" w:date="2022-06-15T18:21:00Z">
              <w:r w:rsidRPr="00060A97">
                <w:rPr>
                  <w:rFonts w:hint="eastAsia"/>
                  <w:sz w:val="20"/>
                  <w:szCs w:val="20"/>
                  <w:rPrChange w:id="3211" w:author="張寶騌 CHANG,PAO-TSUNG" w:date="2022-06-17T20:30:00Z">
                    <w:rPr>
                      <w:rFonts w:hint="eastAsia"/>
                    </w:rPr>
                  </w:rPrChange>
                </w:rPr>
                <w:lastRenderedPageBreak/>
                <w:t>平面圖</w:t>
              </w:r>
            </w:ins>
          </w:p>
        </w:tc>
        <w:tc>
          <w:tcPr>
            <w:tcW w:w="6309" w:type="dxa"/>
          </w:tcPr>
          <w:p w14:paraId="62B1E9A3" w14:textId="77777777" w:rsidR="00AA148E" w:rsidRDefault="00AA148E" w:rsidP="009A24EE">
            <w:pPr>
              <w:ind w:leftChars="0" w:left="0" w:firstLineChars="0" w:firstLine="0"/>
              <w:jc w:val="both"/>
              <w:rPr>
                <w:ins w:id="3212" w:author="張寶騌 CHANG,PAO-TSUNG" w:date="2022-06-15T18:21:00Z"/>
              </w:rPr>
            </w:pPr>
            <w:ins w:id="3213" w:author="張寶騌 CHANG,PAO-TSUNG" w:date="2022-06-15T18:21:00Z">
              <w:r>
                <w:rPr>
                  <w:rFonts w:hint="eastAsia"/>
                  <w:noProof/>
                </w:rPr>
                <w:drawing>
                  <wp:inline distT="0" distB="0" distL="0" distR="0" wp14:anchorId="3ADF2594" wp14:editId="1DB17250">
                    <wp:extent cx="3623514" cy="2712686"/>
                    <wp:effectExtent l="0" t="0" r="6350" b="8255"/>
                    <wp:docPr id="31" name="圖片 31" descr="一張含有 桌, 室內, 木製的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桌, 室內, 木製的 的圖片&#10;&#10;自動產生的描述"/>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23514" cy="2712686"/>
                            </a:xfrm>
                            <a:prstGeom prst="rect">
                              <a:avLst/>
                            </a:prstGeom>
                            <a:noFill/>
                            <a:ln>
                              <a:noFill/>
                            </a:ln>
                          </pic:spPr>
                        </pic:pic>
                      </a:graphicData>
                    </a:graphic>
                  </wp:inline>
                </w:drawing>
              </w:r>
            </w:ins>
          </w:p>
        </w:tc>
      </w:tr>
      <w:tr w:rsidR="00AA148E" w14:paraId="2003210E" w14:textId="77777777" w:rsidTr="009A24EE">
        <w:trPr>
          <w:trHeight w:val="2808"/>
          <w:ins w:id="3214" w:author="張寶騌 CHANG,PAO-TSUNG" w:date="2022-06-15T18:21:00Z"/>
        </w:trPr>
        <w:tc>
          <w:tcPr>
            <w:tcW w:w="565" w:type="dxa"/>
            <w:vAlign w:val="center"/>
          </w:tcPr>
          <w:p w14:paraId="3103424A" w14:textId="77777777" w:rsidR="00AA148E" w:rsidRPr="00060A97" w:rsidRDefault="00AA148E" w:rsidP="009A24EE">
            <w:pPr>
              <w:ind w:leftChars="0" w:left="0" w:firstLineChars="0" w:firstLine="0"/>
              <w:jc w:val="center"/>
              <w:rPr>
                <w:ins w:id="3215" w:author="張寶騌 CHANG,PAO-TSUNG" w:date="2022-06-15T18:21:00Z"/>
                <w:sz w:val="20"/>
                <w:szCs w:val="20"/>
                <w:rPrChange w:id="3216" w:author="張寶騌 CHANG,PAO-TSUNG" w:date="2022-06-17T20:30:00Z">
                  <w:rPr>
                    <w:ins w:id="3217" w:author="張寶騌 CHANG,PAO-TSUNG" w:date="2022-06-15T18:21:00Z"/>
                  </w:rPr>
                </w:rPrChange>
              </w:rPr>
            </w:pPr>
            <w:ins w:id="3218" w:author="張寶騌 CHANG,PAO-TSUNG" w:date="2022-06-15T18:21:00Z">
              <w:r w:rsidRPr="00060A97">
                <w:rPr>
                  <w:rFonts w:hint="eastAsia"/>
                  <w:sz w:val="20"/>
                  <w:szCs w:val="20"/>
                  <w:rPrChange w:id="3219" w:author="張寶騌 CHANG,PAO-TSUNG" w:date="2022-06-17T20:30:00Z">
                    <w:rPr>
                      <w:rFonts w:hint="eastAsia"/>
                    </w:rPr>
                  </w:rPrChange>
                </w:rPr>
                <w:t>側面圖</w:t>
              </w:r>
            </w:ins>
          </w:p>
        </w:tc>
        <w:tc>
          <w:tcPr>
            <w:tcW w:w="6309" w:type="dxa"/>
          </w:tcPr>
          <w:p w14:paraId="6512DF08" w14:textId="77777777" w:rsidR="00AA148E" w:rsidRDefault="00AA148E" w:rsidP="009A24EE">
            <w:pPr>
              <w:ind w:leftChars="0" w:left="0" w:firstLineChars="0" w:firstLine="0"/>
              <w:jc w:val="both"/>
              <w:rPr>
                <w:ins w:id="3220" w:author="張寶騌 CHANG,PAO-TSUNG" w:date="2022-06-15T18:21:00Z"/>
              </w:rPr>
            </w:pPr>
            <w:ins w:id="3221" w:author="張寶騌 CHANG,PAO-TSUNG" w:date="2022-06-15T18:21:00Z">
              <w:r>
                <w:rPr>
                  <w:rFonts w:hint="eastAsia"/>
                  <w:noProof/>
                </w:rPr>
                <w:drawing>
                  <wp:inline distT="0" distB="0" distL="0" distR="0" wp14:anchorId="3B7B2ED8" wp14:editId="7FC0EEC1">
                    <wp:extent cx="2729214" cy="3640197"/>
                    <wp:effectExtent l="1588" t="0" r="0" b="0"/>
                    <wp:docPr id="30" name="圖片 30" descr="一張含有 牆, 室內, 木製的, 木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牆, 室內, 木製的, 木頭 的圖片&#10;&#10;自動產生的描述"/>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5400000">
                              <a:off x="0" y="0"/>
                              <a:ext cx="2735806" cy="3648990"/>
                            </a:xfrm>
                            <a:prstGeom prst="rect">
                              <a:avLst/>
                            </a:prstGeom>
                            <a:noFill/>
                            <a:ln>
                              <a:noFill/>
                            </a:ln>
                          </pic:spPr>
                        </pic:pic>
                      </a:graphicData>
                    </a:graphic>
                  </wp:inline>
                </w:drawing>
              </w:r>
            </w:ins>
          </w:p>
        </w:tc>
      </w:tr>
    </w:tbl>
    <w:p w14:paraId="3317E62F" w14:textId="4F2E045F" w:rsidR="00AA148E" w:rsidRDefault="00AA148E" w:rsidP="00AA148E">
      <w:pPr>
        <w:pStyle w:val="ac"/>
        <w:spacing w:after="180"/>
        <w:rPr>
          <w:ins w:id="3222" w:author="張寶騌 CHANG,PAO-TSUNG" w:date="2022-06-21T23:14:00Z"/>
        </w:rPr>
      </w:pPr>
      <w:bookmarkStart w:id="3223" w:name="_Ref102809321"/>
      <w:bookmarkStart w:id="3224" w:name="_Toc106974283"/>
      <w:ins w:id="3225" w:author="張寶騌 CHANG,PAO-TSUNG" w:date="2022-06-15T18:21:00Z">
        <w:r w:rsidRPr="00DC74E4">
          <w:rPr>
            <w:rFonts w:hint="eastAsia"/>
          </w:rPr>
          <w:t>圖</w:t>
        </w:r>
        <w:r w:rsidRPr="00DC74E4">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10</w:t>
      </w:r>
      <w:r w:rsidR="009700FF">
        <w:fldChar w:fldCharType="end"/>
      </w:r>
      <w:bookmarkEnd w:id="3223"/>
      <w:r w:rsidR="00B131A5">
        <w:t xml:space="preserve"> </w:t>
      </w:r>
      <w:ins w:id="3226" w:author="張寶騌 CHANG,PAO-TSUNG" w:date="2022-06-15T18:21:00Z">
        <w:r w:rsidRPr="00DC74E4">
          <w:rPr>
            <w:rFonts w:hint="eastAsia"/>
          </w:rPr>
          <w:t>組裝</w:t>
        </w:r>
        <w:r w:rsidRPr="00DC74E4">
          <w:t xml:space="preserve">KSM133 </w:t>
        </w:r>
        <w:r w:rsidRPr="00DC74E4">
          <w:rPr>
            <w:rFonts w:hint="eastAsia"/>
          </w:rPr>
          <w:t>感測模組與承壓板外觀</w:t>
        </w:r>
      </w:ins>
      <w:bookmarkEnd w:id="3224"/>
    </w:p>
    <w:p w14:paraId="10D6CAB9" w14:textId="1E8E4604" w:rsidR="00E57491" w:rsidRDefault="00E57491">
      <w:pPr>
        <w:widowControl/>
        <w:spacing w:line="240" w:lineRule="auto"/>
        <w:ind w:leftChars="0" w:left="0" w:firstLineChars="0" w:firstLine="0"/>
        <w:rPr>
          <w:ins w:id="3227" w:author="張寶騌 CHANG,PAO-TSUNG" w:date="2022-06-21T23:14:00Z"/>
        </w:rPr>
      </w:pPr>
      <w:ins w:id="3228" w:author="張寶騌 CHANG,PAO-TSUNG" w:date="2022-06-21T23:14:00Z">
        <w:r>
          <w:br w:type="page"/>
        </w:r>
      </w:ins>
    </w:p>
    <w:p w14:paraId="5320D288" w14:textId="77777777" w:rsidR="00E57491" w:rsidRPr="00E57491" w:rsidRDefault="00E57491">
      <w:pPr>
        <w:ind w:left="480" w:firstLine="480"/>
        <w:rPr>
          <w:ins w:id="3229" w:author="張寶騌 CHANG,PAO-TSUNG" w:date="2022-06-15T18:21:00Z"/>
        </w:rPr>
        <w:pPrChange w:id="3230" w:author="張寶騌 CHANG,PAO-TSUNG" w:date="2022-06-21T23:14:00Z">
          <w:pPr>
            <w:pStyle w:val="ac"/>
            <w:spacing w:after="180"/>
          </w:pPr>
        </w:pPrChange>
      </w:pPr>
    </w:p>
    <w:p w14:paraId="28952666" w14:textId="09374C9F" w:rsidR="009C76B2" w:rsidRDefault="009C76B2" w:rsidP="009C76B2">
      <w:pPr>
        <w:pStyle w:val="31"/>
        <w:spacing w:before="360" w:after="180"/>
        <w:rPr>
          <w:ins w:id="3231" w:author="張寶騌 CHANG,PAO-TSUNG" w:date="2022-04-12T13:46:00Z"/>
        </w:rPr>
      </w:pPr>
      <w:ins w:id="3232" w:author="張寶騌 CHANG,PAO-TSUNG" w:date="2022-04-12T13:46:00Z">
        <w:r>
          <w:rPr>
            <w:rFonts w:hint="eastAsia"/>
          </w:rPr>
          <w:t xml:space="preserve"> </w:t>
        </w:r>
        <w:bookmarkStart w:id="3233" w:name="_Toc107005863"/>
        <w:r w:rsidRPr="009C76B2">
          <w:t>BF350-3AA</w:t>
        </w:r>
        <w:r>
          <w:t xml:space="preserve"> </w:t>
        </w:r>
      </w:ins>
      <w:proofErr w:type="gramStart"/>
      <w:ins w:id="3234" w:author="張寶騌 CHANG,PAO-TSUNG" w:date="2022-04-12T13:47:00Z">
        <w:r>
          <w:rPr>
            <w:rFonts w:hint="eastAsia"/>
          </w:rPr>
          <w:t>應變計</w:t>
        </w:r>
      </w:ins>
      <w:ins w:id="3235" w:author="張寶騌 CHANG,PAO-TSUNG" w:date="2022-04-12T13:46:00Z">
        <w:r>
          <w:rPr>
            <w:rFonts w:hint="eastAsia"/>
          </w:rPr>
          <w:t>感測</w:t>
        </w:r>
        <w:proofErr w:type="gramEnd"/>
        <w:r>
          <w:rPr>
            <w:rFonts w:hint="eastAsia"/>
          </w:rPr>
          <w:t>模組</w:t>
        </w:r>
        <w:bookmarkEnd w:id="3233"/>
      </w:ins>
    </w:p>
    <w:p w14:paraId="0DBC1692" w14:textId="53151F6A" w:rsidR="009C76B2" w:rsidRDefault="00B020B5" w:rsidP="00726E93">
      <w:pPr>
        <w:ind w:left="480" w:firstLine="480"/>
        <w:jc w:val="both"/>
        <w:rPr>
          <w:ins w:id="3236" w:author="張寶騌 CHANG,PAO-TSUNG" w:date="2022-04-12T14:29:00Z"/>
        </w:rPr>
      </w:pPr>
      <w:ins w:id="3237" w:author="張寶騌 CHANG,PAO-TSUNG" w:date="2022-04-12T13:52:00Z">
        <w:r w:rsidRPr="009C76B2">
          <w:t>BF350-3AA</w:t>
        </w:r>
        <w:r>
          <w:rPr>
            <w:rFonts w:hint="eastAsia"/>
          </w:rPr>
          <w:t>為電阻式之應變感</w:t>
        </w:r>
      </w:ins>
      <w:ins w:id="3238" w:author="張寶騌 CHANG,PAO-TSUNG" w:date="2022-06-21T23:07:00Z">
        <w:r w:rsidR="00FD761E">
          <w:rPr>
            <w:rFonts w:hint="eastAsia"/>
          </w:rPr>
          <w:t>測</w:t>
        </w:r>
      </w:ins>
      <w:ins w:id="3239" w:author="張寶騌 CHANG,PAO-TSUNG" w:date="2022-04-12T13:52:00Z">
        <w:r>
          <w:rPr>
            <w:rFonts w:hint="eastAsia"/>
          </w:rPr>
          <w:t>模組，</w:t>
        </w:r>
        <w:r w:rsidRPr="00B020B5">
          <w:rPr>
            <w:rFonts w:hint="eastAsia"/>
          </w:rPr>
          <w:t>材料在</w:t>
        </w:r>
      </w:ins>
      <w:ins w:id="3240" w:author="張寶騌 CHANG,PAO-TSUNG" w:date="2022-04-12T13:53:00Z">
        <w:r>
          <w:rPr>
            <w:rFonts w:hint="eastAsia"/>
          </w:rPr>
          <w:t>受</w:t>
        </w:r>
      </w:ins>
      <w:ins w:id="3241" w:author="張寶騌 CHANG,PAO-TSUNG" w:date="2022-04-12T13:52:00Z">
        <w:r w:rsidRPr="00B020B5">
          <w:rPr>
            <w:rFonts w:hint="eastAsia"/>
          </w:rPr>
          <w:t>外力作用下產生機械變形時</w:t>
        </w:r>
      </w:ins>
      <w:ins w:id="3242" w:author="張寶騌 CHANG,PAO-TSUNG" w:date="2022-04-12T13:53:00Z">
        <w:r>
          <w:rPr>
            <w:rFonts w:hint="eastAsia"/>
          </w:rPr>
          <w:t>，</w:t>
        </w:r>
      </w:ins>
      <w:ins w:id="3243" w:author="張寶騌 CHANG,PAO-TSUNG" w:date="2022-04-12T14:04:00Z">
        <w:r w:rsidR="00B360A6">
          <w:rPr>
            <w:rFonts w:hint="eastAsia"/>
          </w:rPr>
          <w:t>內部的敏感柵也隨之變</w:t>
        </w:r>
      </w:ins>
      <w:ins w:id="3244" w:author="張寶騌 CHANG,PAO-TSUNG" w:date="2022-04-12T14:05:00Z">
        <w:r w:rsidR="00B360A6">
          <w:rPr>
            <w:rFonts w:hint="eastAsia"/>
          </w:rPr>
          <w:t>形，</w:t>
        </w:r>
      </w:ins>
      <w:ins w:id="3245" w:author="張寶騌 CHANG,PAO-TSUNG" w:date="2022-04-12T13:53:00Z">
        <w:r>
          <w:rPr>
            <w:rFonts w:hint="eastAsia"/>
          </w:rPr>
          <w:t>電阻值</w:t>
        </w:r>
      </w:ins>
      <w:ins w:id="3246" w:author="張寶騌 CHANG,PAO-TSUNG" w:date="2022-04-12T14:05:00Z">
        <w:r w:rsidR="00B360A6">
          <w:rPr>
            <w:rFonts w:hint="eastAsia"/>
          </w:rPr>
          <w:t>也</w:t>
        </w:r>
      </w:ins>
      <w:ins w:id="3247" w:author="張寶騌 CHANG,PAO-TSUNG" w:date="2022-04-12T14:06:00Z">
        <w:r w:rsidR="00B360A6">
          <w:rPr>
            <w:rFonts w:hint="eastAsia"/>
          </w:rPr>
          <w:t>產生相應變化，透過轉換電路轉換為電壓或電流</w:t>
        </w:r>
      </w:ins>
      <w:ins w:id="3248" w:author="張寶騌 CHANG,PAO-TSUNG" w:date="2022-04-12T13:53:00Z">
        <w:r>
          <w:rPr>
            <w:rFonts w:hint="eastAsia"/>
          </w:rPr>
          <w:t>的變化</w:t>
        </w:r>
      </w:ins>
      <w:ins w:id="3249" w:author="張寶騌 CHANG,PAO-TSUNG" w:date="2022-04-12T14:06:00Z">
        <w:r w:rsidR="00B360A6">
          <w:rPr>
            <w:rFonts w:hint="eastAsia"/>
          </w:rPr>
          <w:t>，從而能</w:t>
        </w:r>
      </w:ins>
      <w:ins w:id="3250" w:author="張寶騌 CHANG,PAO-TSUNG" w:date="2022-04-12T14:31:00Z">
        <w:r w:rsidR="000C5678">
          <w:rPr>
            <w:rFonts w:hint="eastAsia"/>
          </w:rPr>
          <w:t>推得</w:t>
        </w:r>
      </w:ins>
      <w:ins w:id="3251" w:author="張寶騌 CHANG,PAO-TSUNG" w:date="2022-04-12T13:54:00Z">
        <w:r w:rsidR="00412BEF">
          <w:rPr>
            <w:rFonts w:hint="eastAsia"/>
          </w:rPr>
          <w:t>應變值</w:t>
        </w:r>
      </w:ins>
      <w:ins w:id="3252" w:author="張寶騌 CHANG,PAO-TSUNG" w:date="2022-04-12T14:07:00Z">
        <w:r w:rsidR="00B360A6">
          <w:rPr>
            <w:rFonts w:hint="eastAsia"/>
          </w:rPr>
          <w:t>。</w:t>
        </w:r>
      </w:ins>
    </w:p>
    <w:p w14:paraId="0FE97370" w14:textId="77777777" w:rsidR="0090596A" w:rsidRDefault="0090596A" w:rsidP="00726E93">
      <w:pPr>
        <w:ind w:left="480" w:firstLine="480"/>
        <w:jc w:val="both"/>
        <w:rPr>
          <w:ins w:id="3253" w:author="張寶騌 CHANG,PAO-TSUNG" w:date="2022-04-12T13:58:00Z"/>
        </w:rPr>
      </w:pPr>
    </w:p>
    <w:p w14:paraId="7160F4CE" w14:textId="286E1B77" w:rsidR="00412BEF" w:rsidRPr="00010536" w:rsidRDefault="004A297F">
      <w:pPr>
        <w:pStyle w:val="ac"/>
        <w:spacing w:after="180"/>
        <w:rPr>
          <w:ins w:id="3254" w:author="張寶騌 CHANG,PAO-TSUNG" w:date="2022-04-12T13:46:00Z"/>
        </w:rPr>
        <w:pPrChange w:id="3255" w:author="張寶騌 CHANG,PAO-TSUNG" w:date="2022-04-12T14:21:00Z">
          <w:pPr>
            <w:ind w:left="480" w:firstLine="480"/>
            <w:jc w:val="both"/>
          </w:pPr>
        </w:pPrChange>
      </w:pPr>
      <w:bookmarkStart w:id="3256" w:name="_Toc106977573"/>
      <w:ins w:id="3257" w:author="張寶騌 CHANG,PAO-TSUNG" w:date="2022-04-12T14:21:00Z">
        <w:r w:rsidRPr="00010536">
          <w:rPr>
            <w:rFonts w:hint="eastAsia"/>
          </w:rPr>
          <w:t>表</w:t>
        </w:r>
        <w:r w:rsidRPr="00010536">
          <w:t xml:space="preserve"> </w:t>
        </w:r>
      </w:ins>
      <w:r w:rsidR="00161E9F">
        <w:fldChar w:fldCharType="begin"/>
      </w:r>
      <w:r w:rsidR="00161E9F">
        <w:instrText xml:space="preserve"> STYLEREF 1 \s </w:instrText>
      </w:r>
      <w:r w:rsidR="00161E9F">
        <w:fldChar w:fldCharType="separate"/>
      </w:r>
      <w:r w:rsidR="00BF7FA6">
        <w:rPr>
          <w:noProof/>
        </w:rPr>
        <w:t>2</w:t>
      </w:r>
      <w:r w:rsidR="00161E9F">
        <w:rPr>
          <w:noProof/>
        </w:rPr>
        <w:fldChar w:fldCharType="end"/>
      </w:r>
      <w:r w:rsidR="00BF7FA6">
        <w:noBreakHyphen/>
      </w:r>
      <w:r w:rsidR="00BF7FA6">
        <w:fldChar w:fldCharType="begin"/>
      </w:r>
      <w:r w:rsidR="00BF7FA6">
        <w:instrText xml:space="preserve"> SEQ </w:instrText>
      </w:r>
      <w:r w:rsidR="00BF7FA6">
        <w:instrText>表</w:instrText>
      </w:r>
      <w:r w:rsidR="00BF7FA6">
        <w:instrText xml:space="preserve"> \* ARABIC \s 1 </w:instrText>
      </w:r>
      <w:r w:rsidR="00BF7FA6">
        <w:fldChar w:fldCharType="separate"/>
      </w:r>
      <w:r w:rsidR="00BF7FA6">
        <w:rPr>
          <w:noProof/>
        </w:rPr>
        <w:t>3</w:t>
      </w:r>
      <w:r w:rsidR="00BF7FA6">
        <w:fldChar w:fldCharType="end"/>
      </w:r>
      <w:r w:rsidR="00B131A5">
        <w:t xml:space="preserve"> </w:t>
      </w:r>
      <w:ins w:id="3258" w:author="張寶騌 CHANG,PAO-TSUNG" w:date="2022-04-12T14:21:00Z">
        <w:r w:rsidRPr="00010536">
          <w:t>BF350-3AA</w:t>
        </w:r>
        <w:r w:rsidRPr="00010536">
          <w:rPr>
            <w:rFonts w:hint="eastAsia"/>
          </w:rPr>
          <w:t>感測模組規格表</w:t>
        </w:r>
      </w:ins>
      <w:bookmarkEnd w:id="3256"/>
    </w:p>
    <w:tbl>
      <w:tblPr>
        <w:tblStyle w:val="afa"/>
        <w:tblW w:w="0" w:type="auto"/>
        <w:jc w:val="center"/>
        <w:tblLook w:val="04A0" w:firstRow="1" w:lastRow="0" w:firstColumn="1" w:lastColumn="0" w:noHBand="0" w:noVBand="1"/>
        <w:tblPrChange w:id="3259" w:author="張寶騌 CHANG,PAO-TSUNG" w:date="2022-06-21T23:08:00Z">
          <w:tblPr>
            <w:tblStyle w:val="afa"/>
            <w:tblW w:w="0" w:type="auto"/>
            <w:jc w:val="center"/>
            <w:tblLook w:val="04A0" w:firstRow="1" w:lastRow="0" w:firstColumn="1" w:lastColumn="0" w:noHBand="0" w:noVBand="1"/>
          </w:tblPr>
        </w:tblPrChange>
      </w:tblPr>
      <w:tblGrid>
        <w:gridCol w:w="2256"/>
        <w:gridCol w:w="3248"/>
        <w:tblGridChange w:id="3260">
          <w:tblGrid>
            <w:gridCol w:w="2256"/>
            <w:gridCol w:w="636"/>
            <w:gridCol w:w="2612"/>
            <w:gridCol w:w="1551"/>
          </w:tblGrid>
        </w:tblGridChange>
      </w:tblGrid>
      <w:tr w:rsidR="00412BEF" w14:paraId="65A87C18" w14:textId="77777777" w:rsidTr="00FD761E">
        <w:trPr>
          <w:trHeight w:val="34"/>
          <w:jc w:val="center"/>
          <w:ins w:id="3261" w:author="張寶騌 CHANG,PAO-TSUNG" w:date="2022-04-12T13:59:00Z"/>
          <w:trPrChange w:id="3262" w:author="張寶騌 CHANG,PAO-TSUNG" w:date="2022-06-21T23:08:00Z">
            <w:trPr>
              <w:trHeight w:val="545"/>
              <w:jc w:val="center"/>
            </w:trPr>
          </w:trPrChange>
        </w:trPr>
        <w:tc>
          <w:tcPr>
            <w:tcW w:w="2256" w:type="dxa"/>
            <w:vAlign w:val="center"/>
            <w:tcPrChange w:id="3263" w:author="張寶騌 CHANG,PAO-TSUNG" w:date="2022-06-21T23:08:00Z">
              <w:tcPr>
                <w:tcW w:w="2892" w:type="dxa"/>
                <w:gridSpan w:val="2"/>
              </w:tcPr>
            </w:tcPrChange>
          </w:tcPr>
          <w:p w14:paraId="011BA709" w14:textId="77777777" w:rsidR="00412BEF" w:rsidRPr="00060A97" w:rsidRDefault="00412BEF">
            <w:pPr>
              <w:ind w:leftChars="0" w:left="0" w:firstLineChars="0" w:firstLine="0"/>
              <w:jc w:val="center"/>
              <w:rPr>
                <w:ins w:id="3264" w:author="張寶騌 CHANG,PAO-TSUNG" w:date="2022-04-12T13:59:00Z"/>
                <w:sz w:val="20"/>
                <w:szCs w:val="20"/>
                <w:rPrChange w:id="3265" w:author="張寶騌 CHANG,PAO-TSUNG" w:date="2022-06-17T20:31:00Z">
                  <w:rPr>
                    <w:ins w:id="3266" w:author="張寶騌 CHANG,PAO-TSUNG" w:date="2022-04-12T13:59:00Z"/>
                  </w:rPr>
                </w:rPrChange>
              </w:rPr>
              <w:pPrChange w:id="3267" w:author="張寶騌 CHANG,PAO-TSUNG" w:date="2022-06-21T23:08:00Z">
                <w:pPr>
                  <w:ind w:leftChars="0" w:left="0" w:firstLineChars="0" w:firstLine="0"/>
                  <w:jc w:val="both"/>
                </w:pPr>
              </w:pPrChange>
            </w:pPr>
            <w:ins w:id="3268" w:author="張寶騌 CHANG,PAO-TSUNG" w:date="2022-04-12T13:59:00Z">
              <w:r w:rsidRPr="00060A97">
                <w:rPr>
                  <w:rFonts w:hint="eastAsia"/>
                  <w:sz w:val="20"/>
                  <w:szCs w:val="20"/>
                  <w:rPrChange w:id="3269" w:author="張寶騌 CHANG,PAO-TSUNG" w:date="2022-06-17T20:31:00Z">
                    <w:rPr>
                      <w:rFonts w:hint="eastAsia"/>
                    </w:rPr>
                  </w:rPrChange>
                </w:rPr>
                <w:t>項目</w:t>
              </w:r>
            </w:ins>
          </w:p>
        </w:tc>
        <w:tc>
          <w:tcPr>
            <w:tcW w:w="3248" w:type="dxa"/>
            <w:vAlign w:val="center"/>
            <w:tcPrChange w:id="3270" w:author="張寶騌 CHANG,PAO-TSUNG" w:date="2022-06-21T23:08:00Z">
              <w:tcPr>
                <w:tcW w:w="4163" w:type="dxa"/>
                <w:gridSpan w:val="2"/>
              </w:tcPr>
            </w:tcPrChange>
          </w:tcPr>
          <w:p w14:paraId="1CE3AE75" w14:textId="77777777" w:rsidR="00412BEF" w:rsidRPr="00060A97" w:rsidRDefault="00412BEF">
            <w:pPr>
              <w:ind w:leftChars="0" w:left="0" w:firstLineChars="0" w:firstLine="0"/>
              <w:jc w:val="center"/>
              <w:rPr>
                <w:ins w:id="3271" w:author="張寶騌 CHANG,PAO-TSUNG" w:date="2022-04-12T13:59:00Z"/>
                <w:sz w:val="20"/>
                <w:szCs w:val="20"/>
                <w:rPrChange w:id="3272" w:author="張寶騌 CHANG,PAO-TSUNG" w:date="2022-06-17T20:31:00Z">
                  <w:rPr>
                    <w:ins w:id="3273" w:author="張寶騌 CHANG,PAO-TSUNG" w:date="2022-04-12T13:59:00Z"/>
                  </w:rPr>
                </w:rPrChange>
              </w:rPr>
              <w:pPrChange w:id="3274" w:author="張寶騌 CHANG,PAO-TSUNG" w:date="2022-06-21T23:08:00Z">
                <w:pPr>
                  <w:ind w:leftChars="0" w:left="0" w:firstLineChars="0" w:firstLine="0"/>
                  <w:jc w:val="both"/>
                </w:pPr>
              </w:pPrChange>
            </w:pPr>
            <w:ins w:id="3275" w:author="張寶騌 CHANG,PAO-TSUNG" w:date="2022-04-12T13:59:00Z">
              <w:r w:rsidRPr="00060A97">
                <w:rPr>
                  <w:rFonts w:hint="eastAsia"/>
                  <w:sz w:val="20"/>
                  <w:szCs w:val="20"/>
                  <w:rPrChange w:id="3276" w:author="張寶騌 CHANG,PAO-TSUNG" w:date="2022-06-17T20:31:00Z">
                    <w:rPr>
                      <w:rFonts w:hint="eastAsia"/>
                    </w:rPr>
                  </w:rPrChange>
                </w:rPr>
                <w:t>規格</w:t>
              </w:r>
            </w:ins>
          </w:p>
        </w:tc>
      </w:tr>
      <w:tr w:rsidR="00412BEF" w14:paraId="7DDCC706" w14:textId="77777777" w:rsidTr="00FD761E">
        <w:trPr>
          <w:trHeight w:val="34"/>
          <w:jc w:val="center"/>
          <w:ins w:id="3277" w:author="張寶騌 CHANG,PAO-TSUNG" w:date="2022-04-12T13:59:00Z"/>
          <w:trPrChange w:id="3278" w:author="張寶騌 CHANG,PAO-TSUNG" w:date="2022-06-21T23:08:00Z">
            <w:trPr>
              <w:trHeight w:val="545"/>
              <w:jc w:val="center"/>
            </w:trPr>
          </w:trPrChange>
        </w:trPr>
        <w:tc>
          <w:tcPr>
            <w:tcW w:w="2256" w:type="dxa"/>
            <w:vAlign w:val="center"/>
            <w:tcPrChange w:id="3279" w:author="張寶騌 CHANG,PAO-TSUNG" w:date="2022-06-21T23:08:00Z">
              <w:tcPr>
                <w:tcW w:w="2892" w:type="dxa"/>
                <w:gridSpan w:val="2"/>
              </w:tcPr>
            </w:tcPrChange>
          </w:tcPr>
          <w:p w14:paraId="0BAD95E7" w14:textId="525BE276" w:rsidR="00412BEF" w:rsidRPr="00060A97" w:rsidRDefault="00C43509" w:rsidP="00FD761E">
            <w:pPr>
              <w:ind w:leftChars="0" w:left="0" w:firstLineChars="0" w:firstLine="0"/>
              <w:jc w:val="both"/>
              <w:rPr>
                <w:ins w:id="3280" w:author="張寶騌 CHANG,PAO-TSUNG" w:date="2022-04-12T13:59:00Z"/>
                <w:sz w:val="20"/>
                <w:szCs w:val="20"/>
                <w:rPrChange w:id="3281" w:author="張寶騌 CHANG,PAO-TSUNG" w:date="2022-06-17T20:31:00Z">
                  <w:rPr>
                    <w:ins w:id="3282" w:author="張寶騌 CHANG,PAO-TSUNG" w:date="2022-04-12T13:59:00Z"/>
                  </w:rPr>
                </w:rPrChange>
              </w:rPr>
            </w:pPr>
            <w:ins w:id="3283" w:author="張寶騌 CHANG,PAO-TSUNG" w:date="2022-04-12T13:59:00Z">
              <w:r w:rsidRPr="00060A97">
                <w:rPr>
                  <w:rFonts w:hint="eastAsia"/>
                  <w:sz w:val="20"/>
                  <w:szCs w:val="20"/>
                  <w:rPrChange w:id="3284" w:author="張寶騌 CHANG,PAO-TSUNG" w:date="2022-06-17T20:31:00Z">
                    <w:rPr>
                      <w:rFonts w:hint="eastAsia"/>
                    </w:rPr>
                  </w:rPrChange>
                </w:rPr>
                <w:t>應變極限</w:t>
              </w:r>
            </w:ins>
          </w:p>
        </w:tc>
        <w:tc>
          <w:tcPr>
            <w:tcW w:w="3248" w:type="dxa"/>
            <w:vAlign w:val="center"/>
            <w:tcPrChange w:id="3285" w:author="張寶騌 CHANG,PAO-TSUNG" w:date="2022-06-21T23:08:00Z">
              <w:tcPr>
                <w:tcW w:w="4163" w:type="dxa"/>
                <w:gridSpan w:val="2"/>
              </w:tcPr>
            </w:tcPrChange>
          </w:tcPr>
          <w:p w14:paraId="1D5C6D60" w14:textId="5204A9EF" w:rsidR="00412BEF" w:rsidRPr="00060A97" w:rsidRDefault="00C43509" w:rsidP="00FD761E">
            <w:pPr>
              <w:ind w:leftChars="0" w:left="0" w:firstLineChars="0" w:firstLine="0"/>
              <w:jc w:val="both"/>
              <w:rPr>
                <w:ins w:id="3286" w:author="張寶騌 CHANG,PAO-TSUNG" w:date="2022-04-12T13:59:00Z"/>
                <w:sz w:val="20"/>
                <w:szCs w:val="20"/>
                <w:rPrChange w:id="3287" w:author="張寶騌 CHANG,PAO-TSUNG" w:date="2022-06-17T20:31:00Z">
                  <w:rPr>
                    <w:ins w:id="3288" w:author="張寶騌 CHANG,PAO-TSUNG" w:date="2022-04-12T13:59:00Z"/>
                  </w:rPr>
                </w:rPrChange>
              </w:rPr>
            </w:pPr>
            <w:ins w:id="3289" w:author="張寶騌 CHANG,PAO-TSUNG" w:date="2022-04-12T14:00:00Z">
              <w:r w:rsidRPr="00060A97">
                <w:rPr>
                  <w:sz w:val="20"/>
                  <w:szCs w:val="20"/>
                  <w:rPrChange w:id="3290" w:author="張寶騌 CHANG,PAO-TSUNG" w:date="2022-06-17T20:31:00Z">
                    <w:rPr/>
                  </w:rPrChange>
                </w:rPr>
                <w:t>2%</w:t>
              </w:r>
            </w:ins>
          </w:p>
        </w:tc>
      </w:tr>
      <w:tr w:rsidR="00412BEF" w14:paraId="05E1B82D" w14:textId="77777777" w:rsidTr="00FD761E">
        <w:trPr>
          <w:trHeight w:val="34"/>
          <w:jc w:val="center"/>
          <w:ins w:id="3291" w:author="張寶騌 CHANG,PAO-TSUNG" w:date="2022-04-12T13:59:00Z"/>
          <w:trPrChange w:id="3292" w:author="張寶騌 CHANG,PAO-TSUNG" w:date="2022-06-21T23:08:00Z">
            <w:trPr>
              <w:trHeight w:val="533"/>
              <w:jc w:val="center"/>
            </w:trPr>
          </w:trPrChange>
        </w:trPr>
        <w:tc>
          <w:tcPr>
            <w:tcW w:w="2256" w:type="dxa"/>
            <w:vAlign w:val="center"/>
            <w:tcPrChange w:id="3293" w:author="張寶騌 CHANG,PAO-TSUNG" w:date="2022-06-21T23:08:00Z">
              <w:tcPr>
                <w:tcW w:w="2892" w:type="dxa"/>
                <w:gridSpan w:val="2"/>
              </w:tcPr>
            </w:tcPrChange>
          </w:tcPr>
          <w:p w14:paraId="19CC3881" w14:textId="238BB7A2" w:rsidR="00412BEF" w:rsidRPr="00060A97" w:rsidRDefault="00C43509" w:rsidP="00FD761E">
            <w:pPr>
              <w:ind w:leftChars="0" w:left="0" w:firstLineChars="0" w:firstLine="0"/>
              <w:jc w:val="both"/>
              <w:rPr>
                <w:ins w:id="3294" w:author="張寶騌 CHANG,PAO-TSUNG" w:date="2022-04-12T13:59:00Z"/>
                <w:sz w:val="20"/>
                <w:szCs w:val="20"/>
                <w:rPrChange w:id="3295" w:author="張寶騌 CHANG,PAO-TSUNG" w:date="2022-06-17T20:31:00Z">
                  <w:rPr>
                    <w:ins w:id="3296" w:author="張寶騌 CHANG,PAO-TSUNG" w:date="2022-04-12T13:59:00Z"/>
                  </w:rPr>
                </w:rPrChange>
              </w:rPr>
            </w:pPr>
            <w:ins w:id="3297" w:author="張寶騌 CHANG,PAO-TSUNG" w:date="2022-04-12T13:59:00Z">
              <w:r w:rsidRPr="00060A97">
                <w:rPr>
                  <w:rFonts w:hint="eastAsia"/>
                  <w:sz w:val="20"/>
                  <w:szCs w:val="20"/>
                  <w:rPrChange w:id="3298" w:author="張寶騌 CHANG,PAO-TSUNG" w:date="2022-06-17T20:31:00Z">
                    <w:rPr>
                      <w:rFonts w:hint="eastAsia"/>
                    </w:rPr>
                  </w:rPrChange>
                </w:rPr>
                <w:t>電阻值</w:t>
              </w:r>
            </w:ins>
          </w:p>
        </w:tc>
        <w:tc>
          <w:tcPr>
            <w:tcW w:w="3248" w:type="dxa"/>
            <w:vAlign w:val="center"/>
            <w:tcPrChange w:id="3299" w:author="張寶騌 CHANG,PAO-TSUNG" w:date="2022-06-21T23:08:00Z">
              <w:tcPr>
                <w:tcW w:w="4163" w:type="dxa"/>
                <w:gridSpan w:val="2"/>
              </w:tcPr>
            </w:tcPrChange>
          </w:tcPr>
          <w:p w14:paraId="4AA06223" w14:textId="174F6F91" w:rsidR="00412BEF" w:rsidRPr="00060A97" w:rsidRDefault="00C43509" w:rsidP="00FD761E">
            <w:pPr>
              <w:ind w:leftChars="0" w:left="0" w:firstLineChars="0" w:firstLine="0"/>
              <w:jc w:val="both"/>
              <w:rPr>
                <w:ins w:id="3300" w:author="張寶騌 CHANG,PAO-TSUNG" w:date="2022-04-12T13:59:00Z"/>
                <w:sz w:val="20"/>
                <w:szCs w:val="20"/>
                <w:rPrChange w:id="3301" w:author="張寶騌 CHANG,PAO-TSUNG" w:date="2022-06-17T20:31:00Z">
                  <w:rPr>
                    <w:ins w:id="3302" w:author="張寶騌 CHANG,PAO-TSUNG" w:date="2022-04-12T13:59:00Z"/>
                  </w:rPr>
                </w:rPrChange>
              </w:rPr>
            </w:pPr>
            <w:ins w:id="3303" w:author="張寶騌 CHANG,PAO-TSUNG" w:date="2022-04-12T14:00:00Z">
              <w:r w:rsidRPr="00060A97">
                <w:rPr>
                  <w:sz w:val="20"/>
                  <w:szCs w:val="20"/>
                  <w:rPrChange w:id="3304" w:author="張寶騌 CHANG,PAO-TSUNG" w:date="2022-06-17T20:31:00Z">
                    <w:rPr/>
                  </w:rPrChange>
                </w:rPr>
                <w:t>350</w:t>
              </w:r>
            </w:ins>
            <w:ins w:id="3305" w:author="張寶騌 CHANG,PAO-TSUNG" w:date="2022-04-12T14:01:00Z">
              <w:r w:rsidRPr="00060A97">
                <w:rPr>
                  <w:rFonts w:hint="eastAsia"/>
                  <w:sz w:val="20"/>
                  <w:szCs w:val="20"/>
                  <w:rPrChange w:id="3306" w:author="張寶騌 CHANG,PAO-TSUNG" w:date="2022-06-17T20:31:00Z">
                    <w:rPr>
                      <w:rFonts w:hint="eastAsia"/>
                    </w:rPr>
                  </w:rPrChange>
                </w:rPr>
                <w:t>Ω</w:t>
              </w:r>
            </w:ins>
          </w:p>
        </w:tc>
      </w:tr>
      <w:tr w:rsidR="00412BEF" w14:paraId="117A2796" w14:textId="77777777" w:rsidTr="00FD761E">
        <w:trPr>
          <w:trHeight w:val="34"/>
          <w:jc w:val="center"/>
          <w:ins w:id="3307" w:author="張寶騌 CHANG,PAO-TSUNG" w:date="2022-04-12T13:59:00Z"/>
          <w:trPrChange w:id="3308" w:author="張寶騌 CHANG,PAO-TSUNG" w:date="2022-06-21T23:08:00Z">
            <w:trPr>
              <w:trHeight w:val="545"/>
              <w:jc w:val="center"/>
            </w:trPr>
          </w:trPrChange>
        </w:trPr>
        <w:tc>
          <w:tcPr>
            <w:tcW w:w="2256" w:type="dxa"/>
            <w:vAlign w:val="center"/>
            <w:tcPrChange w:id="3309" w:author="張寶騌 CHANG,PAO-TSUNG" w:date="2022-06-21T23:08:00Z">
              <w:tcPr>
                <w:tcW w:w="2892" w:type="dxa"/>
                <w:gridSpan w:val="2"/>
              </w:tcPr>
            </w:tcPrChange>
          </w:tcPr>
          <w:p w14:paraId="3F63598F" w14:textId="2BF7EE63" w:rsidR="00412BEF" w:rsidRPr="00060A97" w:rsidRDefault="00C43509" w:rsidP="00FD761E">
            <w:pPr>
              <w:ind w:leftChars="0" w:left="0" w:firstLineChars="0" w:firstLine="0"/>
              <w:jc w:val="both"/>
              <w:rPr>
                <w:ins w:id="3310" w:author="張寶騌 CHANG,PAO-TSUNG" w:date="2022-04-12T13:59:00Z"/>
                <w:sz w:val="20"/>
                <w:szCs w:val="20"/>
                <w:rPrChange w:id="3311" w:author="張寶騌 CHANG,PAO-TSUNG" w:date="2022-06-17T20:31:00Z">
                  <w:rPr>
                    <w:ins w:id="3312" w:author="張寶騌 CHANG,PAO-TSUNG" w:date="2022-04-12T13:59:00Z"/>
                  </w:rPr>
                </w:rPrChange>
              </w:rPr>
            </w:pPr>
            <w:ins w:id="3313" w:author="張寶騌 CHANG,PAO-TSUNG" w:date="2022-04-12T13:59:00Z">
              <w:r w:rsidRPr="00060A97">
                <w:rPr>
                  <w:rFonts w:hint="eastAsia"/>
                  <w:sz w:val="20"/>
                  <w:szCs w:val="20"/>
                  <w:rPrChange w:id="3314" w:author="張寶騌 CHANG,PAO-TSUNG" w:date="2022-06-17T20:31:00Z">
                    <w:rPr>
                      <w:rFonts w:hint="eastAsia"/>
                    </w:rPr>
                  </w:rPrChange>
                </w:rPr>
                <w:t>靈敏度</w:t>
              </w:r>
            </w:ins>
          </w:p>
        </w:tc>
        <w:tc>
          <w:tcPr>
            <w:tcW w:w="3248" w:type="dxa"/>
            <w:vAlign w:val="center"/>
            <w:tcPrChange w:id="3315" w:author="張寶騌 CHANG,PAO-TSUNG" w:date="2022-06-21T23:08:00Z">
              <w:tcPr>
                <w:tcW w:w="4163" w:type="dxa"/>
                <w:gridSpan w:val="2"/>
              </w:tcPr>
            </w:tcPrChange>
          </w:tcPr>
          <w:p w14:paraId="616F9A2A" w14:textId="1D98C07D" w:rsidR="00412BEF" w:rsidRPr="00060A97" w:rsidRDefault="00C43509" w:rsidP="00FD761E">
            <w:pPr>
              <w:ind w:leftChars="0" w:left="0" w:firstLineChars="0" w:firstLine="0"/>
              <w:jc w:val="both"/>
              <w:rPr>
                <w:ins w:id="3316" w:author="張寶騌 CHANG,PAO-TSUNG" w:date="2022-04-12T13:59:00Z"/>
                <w:sz w:val="20"/>
                <w:szCs w:val="20"/>
                <w:rPrChange w:id="3317" w:author="張寶騌 CHANG,PAO-TSUNG" w:date="2022-06-17T20:31:00Z">
                  <w:rPr>
                    <w:ins w:id="3318" w:author="張寶騌 CHANG,PAO-TSUNG" w:date="2022-04-12T13:59:00Z"/>
                  </w:rPr>
                </w:rPrChange>
              </w:rPr>
            </w:pPr>
            <w:ins w:id="3319" w:author="張寶騌 CHANG,PAO-TSUNG" w:date="2022-04-12T14:01:00Z">
              <w:r w:rsidRPr="00060A97">
                <w:rPr>
                  <w:sz w:val="20"/>
                  <w:szCs w:val="20"/>
                  <w:rPrChange w:id="3320" w:author="張寶騌 CHANG,PAO-TSUNG" w:date="2022-06-17T20:31:00Z">
                    <w:rPr/>
                  </w:rPrChange>
                </w:rPr>
                <w:t>2.12</w:t>
              </w:r>
            </w:ins>
          </w:p>
        </w:tc>
      </w:tr>
      <w:tr w:rsidR="00412BEF" w14:paraId="4555BBD1" w14:textId="77777777" w:rsidTr="00FD761E">
        <w:trPr>
          <w:trHeight w:val="34"/>
          <w:jc w:val="center"/>
          <w:ins w:id="3321" w:author="張寶騌 CHANG,PAO-TSUNG" w:date="2022-04-12T13:59:00Z"/>
          <w:trPrChange w:id="3322" w:author="張寶騌 CHANG,PAO-TSUNG" w:date="2022-06-21T23:08:00Z">
            <w:trPr>
              <w:trHeight w:val="545"/>
              <w:jc w:val="center"/>
            </w:trPr>
          </w:trPrChange>
        </w:trPr>
        <w:tc>
          <w:tcPr>
            <w:tcW w:w="2256" w:type="dxa"/>
            <w:vAlign w:val="center"/>
            <w:tcPrChange w:id="3323" w:author="張寶騌 CHANG,PAO-TSUNG" w:date="2022-06-21T23:08:00Z">
              <w:tcPr>
                <w:tcW w:w="2892" w:type="dxa"/>
                <w:gridSpan w:val="2"/>
              </w:tcPr>
            </w:tcPrChange>
          </w:tcPr>
          <w:p w14:paraId="7E254E49" w14:textId="38D4088E" w:rsidR="00412BEF" w:rsidRPr="00060A97" w:rsidRDefault="00C43509" w:rsidP="00FD761E">
            <w:pPr>
              <w:ind w:leftChars="0" w:left="0" w:firstLineChars="0" w:firstLine="0"/>
              <w:jc w:val="both"/>
              <w:rPr>
                <w:ins w:id="3324" w:author="張寶騌 CHANG,PAO-TSUNG" w:date="2022-04-12T13:59:00Z"/>
                <w:sz w:val="20"/>
                <w:szCs w:val="20"/>
                <w:rPrChange w:id="3325" w:author="張寶騌 CHANG,PAO-TSUNG" w:date="2022-06-17T20:31:00Z">
                  <w:rPr>
                    <w:ins w:id="3326" w:author="張寶騌 CHANG,PAO-TSUNG" w:date="2022-04-12T13:59:00Z"/>
                  </w:rPr>
                </w:rPrChange>
              </w:rPr>
            </w:pPr>
            <w:ins w:id="3327" w:author="張寶騌 CHANG,PAO-TSUNG" w:date="2022-04-12T14:01:00Z">
              <w:r w:rsidRPr="00060A97">
                <w:rPr>
                  <w:rFonts w:hint="eastAsia"/>
                  <w:sz w:val="20"/>
                  <w:szCs w:val="20"/>
                  <w:rPrChange w:id="3328" w:author="張寶騌 CHANG,PAO-TSUNG" w:date="2022-06-17T20:31:00Z">
                    <w:rPr>
                      <w:rFonts w:hint="eastAsia"/>
                    </w:rPr>
                  </w:rPrChange>
                </w:rPr>
                <w:t>適用溫度範圍</w:t>
              </w:r>
            </w:ins>
          </w:p>
        </w:tc>
        <w:tc>
          <w:tcPr>
            <w:tcW w:w="3248" w:type="dxa"/>
            <w:vAlign w:val="center"/>
            <w:tcPrChange w:id="3329" w:author="張寶騌 CHANG,PAO-TSUNG" w:date="2022-06-21T23:08:00Z">
              <w:tcPr>
                <w:tcW w:w="4163" w:type="dxa"/>
                <w:gridSpan w:val="2"/>
              </w:tcPr>
            </w:tcPrChange>
          </w:tcPr>
          <w:p w14:paraId="78393290" w14:textId="5B68B21C" w:rsidR="00412BEF" w:rsidRPr="00060A97" w:rsidRDefault="00C43509" w:rsidP="00FD761E">
            <w:pPr>
              <w:ind w:leftChars="0" w:left="0" w:firstLineChars="0" w:firstLine="0"/>
              <w:jc w:val="both"/>
              <w:rPr>
                <w:ins w:id="3330" w:author="張寶騌 CHANG,PAO-TSUNG" w:date="2022-04-12T13:59:00Z"/>
                <w:sz w:val="20"/>
                <w:szCs w:val="20"/>
                <w:rPrChange w:id="3331" w:author="張寶騌 CHANG,PAO-TSUNG" w:date="2022-06-17T20:31:00Z">
                  <w:rPr>
                    <w:ins w:id="3332" w:author="張寶騌 CHANG,PAO-TSUNG" w:date="2022-04-12T13:59:00Z"/>
                  </w:rPr>
                </w:rPrChange>
              </w:rPr>
            </w:pPr>
            <w:ins w:id="3333" w:author="張寶騌 CHANG,PAO-TSUNG" w:date="2022-04-12T14:01:00Z">
              <w:r w:rsidRPr="00060A97">
                <w:rPr>
                  <w:sz w:val="20"/>
                  <w:szCs w:val="20"/>
                  <w:rPrChange w:id="3334" w:author="張寶騌 CHANG,PAO-TSUNG" w:date="2022-06-17T20:31:00Z">
                    <w:rPr/>
                  </w:rPrChange>
                </w:rPr>
                <w:t>-3</w:t>
              </w:r>
            </w:ins>
            <w:ins w:id="3335" w:author="張寶騌 CHANG,PAO-TSUNG" w:date="2022-04-12T14:02:00Z">
              <w:r w:rsidRPr="00060A97">
                <w:rPr>
                  <w:sz w:val="20"/>
                  <w:szCs w:val="20"/>
                  <w:rPrChange w:id="3336" w:author="張寶騌 CHANG,PAO-TSUNG" w:date="2022-06-17T20:31:00Z">
                    <w:rPr/>
                  </w:rPrChange>
                </w:rPr>
                <w:t>0</w:t>
              </w:r>
              <w:r w:rsidRPr="00060A97">
                <w:rPr>
                  <w:rFonts w:hint="eastAsia"/>
                  <w:sz w:val="20"/>
                  <w:szCs w:val="20"/>
                  <w:rPrChange w:id="3337" w:author="張寶騌 CHANG,PAO-TSUNG" w:date="2022-06-17T20:31:00Z">
                    <w:rPr>
                      <w:rFonts w:hint="eastAsia"/>
                    </w:rPr>
                  </w:rPrChange>
                </w:rPr>
                <w:t>℃</w:t>
              </w:r>
              <w:r w:rsidRPr="00060A97">
                <w:rPr>
                  <w:sz w:val="20"/>
                  <w:szCs w:val="20"/>
                  <w:rPrChange w:id="3338" w:author="張寶騌 CHANG,PAO-TSUNG" w:date="2022-06-17T20:31:00Z">
                    <w:rPr/>
                  </w:rPrChange>
                </w:rPr>
                <w:t>~150</w:t>
              </w:r>
              <w:r w:rsidRPr="00060A97">
                <w:rPr>
                  <w:rFonts w:hint="eastAsia"/>
                  <w:sz w:val="20"/>
                  <w:szCs w:val="20"/>
                  <w:rPrChange w:id="3339" w:author="張寶騌 CHANG,PAO-TSUNG" w:date="2022-06-17T20:31:00Z">
                    <w:rPr>
                      <w:rFonts w:hint="eastAsia"/>
                    </w:rPr>
                  </w:rPrChange>
                </w:rPr>
                <w:t>℃</w:t>
              </w:r>
            </w:ins>
          </w:p>
        </w:tc>
      </w:tr>
      <w:tr w:rsidR="0090596A" w14:paraId="7A6F171B" w14:textId="77777777" w:rsidTr="00FD761E">
        <w:trPr>
          <w:trHeight w:val="34"/>
          <w:jc w:val="center"/>
          <w:ins w:id="3340" w:author="張寶騌 CHANG,PAO-TSUNG" w:date="2022-04-12T14:29:00Z"/>
          <w:trPrChange w:id="3341" w:author="張寶騌 CHANG,PAO-TSUNG" w:date="2022-06-21T23:08:00Z">
            <w:trPr>
              <w:gridAfter w:val="0"/>
              <w:trHeight w:val="563"/>
              <w:jc w:val="center"/>
            </w:trPr>
          </w:trPrChange>
        </w:trPr>
        <w:tc>
          <w:tcPr>
            <w:tcW w:w="2256" w:type="dxa"/>
            <w:vAlign w:val="center"/>
            <w:tcPrChange w:id="3342" w:author="張寶騌 CHANG,PAO-TSUNG" w:date="2022-06-21T23:08:00Z">
              <w:tcPr>
                <w:tcW w:w="2256" w:type="dxa"/>
              </w:tcPr>
            </w:tcPrChange>
          </w:tcPr>
          <w:p w14:paraId="31F54B27" w14:textId="5B8355E5" w:rsidR="0090596A" w:rsidRPr="00060A97" w:rsidRDefault="0090596A" w:rsidP="00FD761E">
            <w:pPr>
              <w:ind w:leftChars="0" w:left="0" w:firstLineChars="0" w:firstLine="0"/>
              <w:jc w:val="both"/>
              <w:rPr>
                <w:ins w:id="3343" w:author="張寶騌 CHANG,PAO-TSUNG" w:date="2022-04-12T14:29:00Z"/>
                <w:sz w:val="20"/>
                <w:szCs w:val="20"/>
                <w:rPrChange w:id="3344" w:author="張寶騌 CHANG,PAO-TSUNG" w:date="2022-06-17T20:31:00Z">
                  <w:rPr>
                    <w:ins w:id="3345" w:author="張寶騌 CHANG,PAO-TSUNG" w:date="2022-04-12T14:29:00Z"/>
                  </w:rPr>
                </w:rPrChange>
              </w:rPr>
            </w:pPr>
            <w:ins w:id="3346" w:author="張寶騌 CHANG,PAO-TSUNG" w:date="2022-04-12T14:29:00Z">
              <w:r w:rsidRPr="00060A97">
                <w:rPr>
                  <w:rFonts w:hint="eastAsia"/>
                  <w:sz w:val="20"/>
                  <w:szCs w:val="20"/>
                  <w:rPrChange w:id="3347" w:author="張寶騌 CHANG,PAO-TSUNG" w:date="2022-06-17T20:31:00Z">
                    <w:rPr>
                      <w:rFonts w:hint="eastAsia"/>
                    </w:rPr>
                  </w:rPrChange>
                </w:rPr>
                <w:t>疲勞壽命</w:t>
              </w:r>
            </w:ins>
          </w:p>
        </w:tc>
        <w:tc>
          <w:tcPr>
            <w:tcW w:w="3248" w:type="dxa"/>
            <w:vAlign w:val="center"/>
            <w:tcPrChange w:id="3348" w:author="張寶騌 CHANG,PAO-TSUNG" w:date="2022-06-21T23:08:00Z">
              <w:tcPr>
                <w:tcW w:w="3248" w:type="dxa"/>
                <w:gridSpan w:val="2"/>
              </w:tcPr>
            </w:tcPrChange>
          </w:tcPr>
          <w:p w14:paraId="2A50D7AF" w14:textId="3092F16B" w:rsidR="0090596A" w:rsidRPr="00060A97" w:rsidRDefault="0090596A" w:rsidP="00FD761E">
            <w:pPr>
              <w:ind w:leftChars="0" w:left="0" w:firstLineChars="0" w:firstLine="0"/>
              <w:jc w:val="both"/>
              <w:rPr>
                <w:ins w:id="3349" w:author="張寶騌 CHANG,PAO-TSUNG" w:date="2022-04-12T14:29:00Z"/>
                <w:sz w:val="20"/>
                <w:szCs w:val="20"/>
                <w:rPrChange w:id="3350" w:author="張寶騌 CHANG,PAO-TSUNG" w:date="2022-06-17T20:31:00Z">
                  <w:rPr>
                    <w:ins w:id="3351" w:author="張寶騌 CHANG,PAO-TSUNG" w:date="2022-04-12T14:29:00Z"/>
                  </w:rPr>
                </w:rPrChange>
              </w:rPr>
            </w:pPr>
            <w:proofErr w:type="gramStart"/>
            <w:ins w:id="3352" w:author="張寶騌 CHANG,PAO-TSUNG" w:date="2022-04-12T14:30:00Z">
              <w:r w:rsidRPr="00060A97">
                <w:rPr>
                  <w:rFonts w:hint="eastAsia"/>
                  <w:sz w:val="20"/>
                  <w:szCs w:val="20"/>
                  <w:rPrChange w:id="3353" w:author="張寶騌 CHANG,PAO-TSUNG" w:date="2022-06-17T20:31:00Z">
                    <w:rPr>
                      <w:rFonts w:hint="eastAsia"/>
                    </w:rPr>
                  </w:rPrChange>
                </w:rPr>
                <w:t>≧</w:t>
              </w:r>
              <w:proofErr w:type="gramEnd"/>
              <w:r w:rsidRPr="00060A97">
                <w:rPr>
                  <w:sz w:val="20"/>
                  <w:szCs w:val="20"/>
                  <w:rPrChange w:id="3354" w:author="張寶騌 CHANG,PAO-TSUNG" w:date="2022-06-17T20:31:00Z">
                    <w:rPr/>
                  </w:rPrChange>
                </w:rPr>
                <w:t>10</w:t>
              </w:r>
              <w:r w:rsidRPr="00060A97">
                <w:rPr>
                  <w:sz w:val="20"/>
                  <w:szCs w:val="20"/>
                  <w:vertAlign w:val="superscript"/>
                  <w:rPrChange w:id="3355" w:author="張寶騌 CHANG,PAO-TSUNG" w:date="2022-06-17T20:31:00Z">
                    <w:rPr>
                      <w:vertAlign w:val="superscript"/>
                    </w:rPr>
                  </w:rPrChange>
                </w:rPr>
                <w:t>6</w:t>
              </w:r>
              <w:r w:rsidRPr="00060A97">
                <w:rPr>
                  <w:rFonts w:hint="eastAsia"/>
                  <w:sz w:val="20"/>
                  <w:szCs w:val="20"/>
                  <w:rPrChange w:id="3356" w:author="張寶騌 CHANG,PAO-TSUNG" w:date="2022-06-17T20:31:00Z">
                    <w:rPr>
                      <w:rFonts w:hint="eastAsia"/>
                    </w:rPr>
                  </w:rPrChange>
                </w:rPr>
                <w:t>次</w:t>
              </w:r>
            </w:ins>
          </w:p>
        </w:tc>
      </w:tr>
    </w:tbl>
    <w:p w14:paraId="29A48BD5" w14:textId="77777777" w:rsidR="009C76B2" w:rsidRDefault="009C76B2" w:rsidP="00726E93">
      <w:pPr>
        <w:ind w:left="480" w:firstLine="480"/>
        <w:jc w:val="both"/>
        <w:rPr>
          <w:ins w:id="3357" w:author="張寶騌 CHANG,PAO-TSUNG" w:date="2022-04-07T18:56:00Z"/>
        </w:rPr>
      </w:pPr>
    </w:p>
    <w:p w14:paraId="1129D853" w14:textId="6733806C" w:rsidR="007A3BCC" w:rsidRDefault="0090596A">
      <w:pPr>
        <w:ind w:left="480" w:firstLineChars="700" w:firstLine="1680"/>
        <w:rPr>
          <w:ins w:id="3358" w:author="張寶騌 CHANG,PAO-TSUNG" w:date="2022-04-12T14:28:00Z"/>
        </w:rPr>
        <w:pPrChange w:id="3359" w:author="張寶騌 CHANG,PAO-TSUNG" w:date="2022-04-12T14:28:00Z">
          <w:pPr>
            <w:ind w:left="480" w:firstLine="480"/>
            <w:jc w:val="both"/>
          </w:pPr>
        </w:pPrChange>
      </w:pPr>
      <w:ins w:id="3360" w:author="張寶騌 CHANG,PAO-TSUNG" w:date="2022-04-12T14:27:00Z">
        <w:r>
          <w:rPr>
            <w:noProof/>
          </w:rPr>
          <w:drawing>
            <wp:inline distT="0" distB="0" distL="0" distR="0" wp14:anchorId="5E8CBC12" wp14:editId="76338282">
              <wp:extent cx="1564513" cy="3055191"/>
              <wp:effectExtent l="0" t="2540" r="0" b="0"/>
              <wp:docPr id="27" name="圖片 27"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descr="一張含有 文字, 電子用品 的圖片&#10;&#10;自動產生的描述"/>
                      <pic:cNvPicPr/>
                    </pic:nvPicPr>
                    <pic:blipFill rotWithShape="1">
                      <a:blip r:embed="rId54" cstate="print">
                        <a:extLst>
                          <a:ext uri="{28A0092B-C50C-407E-A947-70E740481C1C}">
                            <a14:useLocalDpi xmlns:a14="http://schemas.microsoft.com/office/drawing/2010/main" val="0"/>
                          </a:ext>
                        </a:extLst>
                      </a:blip>
                      <a:srcRect l="19052" r="12670"/>
                      <a:stretch/>
                    </pic:blipFill>
                    <pic:spPr bwMode="auto">
                      <a:xfrm rot="16200000">
                        <a:off x="0" y="0"/>
                        <a:ext cx="1567090" cy="3060223"/>
                      </a:xfrm>
                      <a:prstGeom prst="rect">
                        <a:avLst/>
                      </a:prstGeom>
                      <a:ln>
                        <a:noFill/>
                      </a:ln>
                      <a:extLst>
                        <a:ext uri="{53640926-AAD7-44D8-BBD7-CCE9431645EC}">
                          <a14:shadowObscured xmlns:a14="http://schemas.microsoft.com/office/drawing/2010/main"/>
                        </a:ext>
                      </a:extLst>
                    </pic:spPr>
                  </pic:pic>
                </a:graphicData>
              </a:graphic>
            </wp:inline>
          </w:drawing>
        </w:r>
      </w:ins>
    </w:p>
    <w:p w14:paraId="3DD2A7DF" w14:textId="7EDB2215" w:rsidR="0090596A" w:rsidRDefault="0090596A">
      <w:pPr>
        <w:pStyle w:val="ac"/>
        <w:spacing w:after="180"/>
        <w:rPr>
          <w:ins w:id="3361" w:author="張寶騌 CHANG,PAO-TSUNG" w:date="2022-06-21T23:14:00Z"/>
        </w:rPr>
      </w:pPr>
      <w:bookmarkStart w:id="3362" w:name="_Toc106974284"/>
      <w:ins w:id="3363" w:author="張寶騌 CHANG,PAO-TSUNG" w:date="2022-04-12T14:28:00Z">
        <w:r w:rsidRPr="00560ED7">
          <w:rPr>
            <w:rFonts w:hint="eastAsia"/>
          </w:rPr>
          <w:t>圖</w:t>
        </w:r>
        <w:r w:rsidRPr="00560ED7">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11</w:t>
      </w:r>
      <w:r w:rsidR="009700FF">
        <w:fldChar w:fldCharType="end"/>
      </w:r>
      <w:r w:rsidR="00B131A5">
        <w:t xml:space="preserve"> </w:t>
      </w:r>
      <w:ins w:id="3364" w:author="張寶騌 CHANG,PAO-TSUNG" w:date="2022-04-12T14:29:00Z">
        <w:r w:rsidRPr="00560ED7">
          <w:t>BF350-3AA</w:t>
        </w:r>
      </w:ins>
      <w:ins w:id="3365" w:author="張寶騌 CHANG,PAO-TSUNG" w:date="2022-04-12T14:28:00Z">
        <w:r w:rsidRPr="00560ED7">
          <w:rPr>
            <w:rFonts w:hint="eastAsia"/>
          </w:rPr>
          <w:t>感測模組外觀</w:t>
        </w:r>
      </w:ins>
      <w:bookmarkEnd w:id="3362"/>
    </w:p>
    <w:p w14:paraId="639D5938" w14:textId="26148673" w:rsidR="00E57491" w:rsidRDefault="00E57491">
      <w:pPr>
        <w:widowControl/>
        <w:spacing w:line="240" w:lineRule="auto"/>
        <w:ind w:leftChars="0" w:left="0" w:firstLineChars="0" w:firstLine="0"/>
        <w:rPr>
          <w:ins w:id="3366" w:author="張寶騌 CHANG,PAO-TSUNG" w:date="2022-06-21T23:14:00Z"/>
        </w:rPr>
      </w:pPr>
      <w:ins w:id="3367" w:author="張寶騌 CHANG,PAO-TSUNG" w:date="2022-06-21T23:14:00Z">
        <w:r>
          <w:lastRenderedPageBreak/>
          <w:br w:type="page"/>
        </w:r>
      </w:ins>
    </w:p>
    <w:p w14:paraId="039F7574" w14:textId="44A8967A" w:rsidR="007F6A3D" w:rsidRDefault="0070778D" w:rsidP="007F6A3D">
      <w:pPr>
        <w:pStyle w:val="31"/>
        <w:spacing w:before="360" w:after="180"/>
        <w:rPr>
          <w:ins w:id="3368" w:author="張寶騌 CHANG,PAO-TSUNG" w:date="2022-05-07T18:08:00Z"/>
        </w:rPr>
      </w:pPr>
      <w:ins w:id="3369" w:author="張寶騌 CHANG,PAO-TSUNG" w:date="2022-06-15T23:46:00Z">
        <w:r>
          <w:rPr>
            <w:rFonts w:hint="eastAsia"/>
          </w:rPr>
          <w:lastRenderedPageBreak/>
          <w:t xml:space="preserve"> </w:t>
        </w:r>
      </w:ins>
      <w:bookmarkStart w:id="3370" w:name="_Toc107005864"/>
      <w:proofErr w:type="spellStart"/>
      <w:ins w:id="3371" w:author="張寶騌 CHANG,PAO-TSUNG" w:date="2022-05-07T17:59:00Z">
        <w:r>
          <w:t>XBee</w:t>
        </w:r>
        <w:proofErr w:type="spellEnd"/>
        <w:r>
          <w:rPr>
            <w:rFonts w:hint="eastAsia"/>
          </w:rPr>
          <w:t>無線通訊</w:t>
        </w:r>
      </w:ins>
      <w:ins w:id="3372" w:author="張寶騌 CHANG,PAO-TSUNG" w:date="2022-05-07T17:58:00Z">
        <w:r w:rsidRPr="000C5678">
          <w:rPr>
            <w:rFonts w:hint="eastAsia"/>
          </w:rPr>
          <w:t>模組</w:t>
        </w:r>
      </w:ins>
      <w:bookmarkEnd w:id="3370"/>
    </w:p>
    <w:p w14:paraId="4718AC5C" w14:textId="7091788F" w:rsidR="00002F1B" w:rsidRDefault="002F0166" w:rsidP="00D8658A">
      <w:pPr>
        <w:ind w:left="480" w:firstLine="480"/>
      </w:pPr>
      <w:proofErr w:type="spellStart"/>
      <w:ins w:id="3373" w:author="張寶騌 CHANG,PAO-TSUNG" w:date="2022-05-07T18:08:00Z">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ins>
      <w:ins w:id="3374" w:author="張寶騌 CHANG,PAO-TSUNG" w:date="2022-05-07T18:09:00Z">
        <w:r>
          <w:rPr>
            <w:rFonts w:hint="eastAsia"/>
          </w:rPr>
          <w:t>所</w:t>
        </w:r>
      </w:ins>
      <w:ins w:id="3375" w:author="張寶騌 CHANG,PAO-TSUNG" w:date="2022-05-07T18:08:00Z">
        <w:r w:rsidRPr="002F0166">
          <w:rPr>
            <w:rFonts w:hint="eastAsia"/>
          </w:rPr>
          <w:t>製造</w:t>
        </w:r>
      </w:ins>
      <w:r w:rsidR="00002F1B">
        <w:rPr>
          <w:rFonts w:hint="eastAsia"/>
        </w:rPr>
        <w:t>，</w:t>
      </w:r>
      <w:r w:rsidR="00FA62F9">
        <w:rPr>
          <w:rFonts w:hint="eastAsia"/>
        </w:rPr>
        <w:t>是一具有低耗電、低成本的短距離通訊方案，</w:t>
      </w:r>
      <w:r w:rsidR="00002F1B">
        <w:rPr>
          <w:rFonts w:hint="eastAsia"/>
        </w:rPr>
        <w:t>支持點對點、單點對多點以及網狀架構，每</w:t>
      </w:r>
      <w:proofErr w:type="gramStart"/>
      <w:r w:rsidR="00002F1B">
        <w:rPr>
          <w:rFonts w:hint="eastAsia"/>
        </w:rPr>
        <w:t>個</w:t>
      </w:r>
      <w:proofErr w:type="gramEnd"/>
      <w:r w:rsidR="00002F1B">
        <w:rPr>
          <w:rFonts w:hint="eastAsia"/>
        </w:rPr>
        <w:t>設備都稱作為節點</w:t>
      </w:r>
      <w:r w:rsidR="00D779F9">
        <w:fldChar w:fldCharType="begin"/>
      </w:r>
      <w:r w:rsidR="009700FF">
        <w:instrText xml:space="preserve"> ADDIN EN.CITE &lt;EndNote&gt;&lt;Cite&gt;&lt;RecNum&gt;56&lt;/RecNum&gt;&lt;DisplayText&gt;[19]&lt;/DisplayText&gt;&lt;record&gt;&lt;rec-number&gt;56&lt;/rec-number&gt;&lt;foreign-keys&gt;&lt;key app="EN" db-id="svx92rfr1svpvnerppyva0asra2wxdzswsds" timestamp="1655959523"&gt;56&lt;/key&gt;&lt;/foreign-keys&gt;&lt;ref-type name="Web P</w:instrText>
      </w:r>
      <w:r w:rsidR="009700FF">
        <w:rPr>
          <w:rFonts w:hint="eastAsia"/>
        </w:rPr>
        <w:instrText>age"&gt;12&lt;/ref-type&gt;&lt;contributors&gt;&lt;/contributors&gt;&lt;titles&gt;&lt;title&gt;&lt;style face="normal" font="default" size="100%"&gt;XBee&lt;/style&gt;&lt;style face="normal" font="default" charset="136" size="100%"&gt;</w:instrText>
      </w:r>
      <w:r w:rsidR="009700FF">
        <w:rPr>
          <w:rFonts w:hint="eastAsia"/>
        </w:rPr>
        <w:instrText>模組通訊實驗（二）：認識</w:instrText>
      </w:r>
      <w:r w:rsidR="009700FF">
        <w:rPr>
          <w:rFonts w:hint="eastAsia"/>
        </w:rPr>
        <w:instrText>&lt;/style&gt;&lt;style face="normal" font="default" size="100%"&gt;XBe</w:instrText>
      </w:r>
      <w:r w:rsidR="009700FF">
        <w:instrText>e&lt;/style&gt;&lt;/title&gt;&lt;/titles&gt;&lt;dates&gt;&lt;/dates&gt;&lt;urls&gt;&lt;related-urls&gt;&lt;url&gt;https://swf.com.tw/?p=770&lt;/url&gt;&lt;/related-urls&gt;&lt;/urls&gt;&lt;/record&gt;&lt;/Cite&gt;&lt;/EndNote&gt;</w:instrText>
      </w:r>
      <w:r w:rsidR="00D779F9">
        <w:fldChar w:fldCharType="separate"/>
      </w:r>
      <w:r w:rsidR="009700FF">
        <w:rPr>
          <w:noProof/>
        </w:rPr>
        <w:t>[19]</w:t>
      </w:r>
      <w:r w:rsidR="00D779F9">
        <w:fldChar w:fldCharType="end"/>
      </w:r>
      <w:r w:rsidR="00002F1B">
        <w:rPr>
          <w:rFonts w:hint="eastAsia"/>
        </w:rPr>
        <w:t>。</w:t>
      </w:r>
    </w:p>
    <w:p w14:paraId="4F413E6D" w14:textId="5FD1F0D7" w:rsidR="0070778D" w:rsidRDefault="002F0166" w:rsidP="00D8658A">
      <w:pPr>
        <w:ind w:left="480" w:firstLine="480"/>
        <w:rPr>
          <w:ins w:id="3376" w:author="張寶騌 CHANG,PAO-TSUNG" w:date="2022-06-15T23:48:00Z"/>
        </w:rPr>
      </w:pPr>
      <w:proofErr w:type="spellStart"/>
      <w:ins w:id="3377" w:author="張寶騌 CHANG,PAO-TSUNG" w:date="2022-05-07T18:10:00Z">
        <w:r>
          <w:t>XBee</w:t>
        </w:r>
        <w:proofErr w:type="spellEnd"/>
        <w:r w:rsidRPr="002F0166">
          <w:rPr>
            <w:rFonts w:hint="eastAsia"/>
          </w:rPr>
          <w:t>產品有不同的型號，各自擁有不同的天線類型和功能</w:t>
        </w:r>
      </w:ins>
      <w:ins w:id="3378" w:author="張寶騌 CHANG,PAO-TSUNG" w:date="2022-06-15T23:47:00Z">
        <w:r w:rsidR="0070778D">
          <w:rPr>
            <w:rFonts w:hint="eastAsia"/>
          </w:rPr>
          <w:t>。</w:t>
        </w:r>
      </w:ins>
      <w:ins w:id="3379" w:author="張寶騌 CHANG,PAO-TSUNG" w:date="2022-05-07T18:10:00Z">
        <w:r>
          <w:rPr>
            <w:rFonts w:hint="eastAsia"/>
          </w:rPr>
          <w:t>本研究使用</w:t>
        </w:r>
      </w:ins>
      <w:ins w:id="3380" w:author="張寶騌 CHANG,PAO-TSUNG" w:date="2022-05-07T18:14:00Z">
        <w:r w:rsidR="00F037D4">
          <w:t>PRO S3B</w:t>
        </w:r>
        <w:r w:rsidR="00F037D4">
          <w:rPr>
            <w:rFonts w:hint="eastAsia"/>
          </w:rPr>
          <w:t>模組</w:t>
        </w:r>
      </w:ins>
      <w:ins w:id="3381" w:author="張寶騌 CHANG,PAO-TSUNG" w:date="2022-05-07T18:23:00Z">
        <w:r w:rsidR="006E46CC">
          <w:rPr>
            <w:rFonts w:hint="eastAsia"/>
          </w:rPr>
          <w:t>，</w:t>
        </w:r>
      </w:ins>
      <w:ins w:id="3382" w:author="張寶騌 CHANG,PAO-TSUNG" w:date="2022-05-07T18:24:00Z">
        <w:r w:rsidR="006E46CC">
          <w:rPr>
            <w:rFonts w:hint="eastAsia"/>
          </w:rPr>
          <w:t>如</w:t>
        </w:r>
      </w:ins>
      <w:ins w:id="3383" w:author="張寶騌 CHANG,PAO-TSUNG" w:date="2022-05-07T20:27:00Z">
        <w:r w:rsidR="008476A1">
          <w:fldChar w:fldCharType="begin"/>
        </w:r>
        <w:r w:rsidR="008476A1">
          <w:instrText xml:space="preserve"> </w:instrText>
        </w:r>
        <w:r w:rsidR="008476A1">
          <w:rPr>
            <w:rFonts w:hint="eastAsia"/>
          </w:rPr>
          <w:instrText>REF _Ref102847648 \h</w:instrText>
        </w:r>
        <w:r w:rsidR="008476A1">
          <w:instrText xml:space="preserve"> </w:instrText>
        </w:r>
      </w:ins>
      <w:r w:rsidR="008476A1">
        <w:fldChar w:fldCharType="separate"/>
      </w:r>
      <w:ins w:id="3384" w:author="張寶騌 CHANG,PAO-TSUNG" w:date="2022-06-21T23:12:00Z">
        <w:r w:rsidR="00643F6D" w:rsidRPr="00E57491">
          <w:rPr>
            <w:rFonts w:hint="eastAsia"/>
            <w:sz w:val="20"/>
            <w:szCs w:val="20"/>
            <w:rPrChange w:id="3385" w:author="張寶騌 CHANG,PAO-TSUNG" w:date="2022-06-21T23:13:00Z">
              <w:rPr>
                <w:rFonts w:hint="eastAsia"/>
              </w:rPr>
            </w:rPrChange>
          </w:rPr>
          <w:t>圖</w:t>
        </w:r>
        <w:r w:rsidR="00643F6D" w:rsidRPr="00E57491">
          <w:rPr>
            <w:sz w:val="20"/>
            <w:szCs w:val="20"/>
            <w:rPrChange w:id="3386" w:author="張寶騌 CHANG,PAO-TSUNG" w:date="2022-06-21T23:13:00Z">
              <w:rPr/>
            </w:rPrChange>
          </w:rPr>
          <w:t xml:space="preserve"> </w:t>
        </w:r>
      </w:ins>
      <w:r w:rsidR="00643F6D">
        <w:rPr>
          <w:noProof/>
          <w:sz w:val="20"/>
          <w:szCs w:val="20"/>
        </w:rPr>
        <w:t>2</w:t>
      </w:r>
      <w:r w:rsidR="00643F6D">
        <w:rPr>
          <w:sz w:val="20"/>
          <w:szCs w:val="20"/>
        </w:rPr>
        <w:noBreakHyphen/>
      </w:r>
      <w:r w:rsidR="00643F6D">
        <w:rPr>
          <w:noProof/>
          <w:sz w:val="20"/>
          <w:szCs w:val="20"/>
        </w:rPr>
        <w:t>12</w:t>
      </w:r>
      <w:ins w:id="3387" w:author="張寶騌 CHANG,PAO-TSUNG" w:date="2022-05-07T20:27:00Z">
        <w:r w:rsidR="008476A1">
          <w:fldChar w:fldCharType="end"/>
        </w:r>
      </w:ins>
      <w:ins w:id="3388" w:author="張寶騌 CHANG,PAO-TSUNG" w:date="2022-05-07T18:25:00Z">
        <w:r w:rsidR="006E46CC">
          <w:rPr>
            <w:rFonts w:hint="eastAsia"/>
          </w:rPr>
          <w:t>，</w:t>
        </w:r>
      </w:ins>
      <w:ins w:id="3389" w:author="張寶騌 CHANG,PAO-TSUNG" w:date="2022-06-15T23:47:00Z">
        <w:r w:rsidR="0070778D">
          <w:rPr>
            <w:rFonts w:hint="eastAsia"/>
          </w:rPr>
          <w:t>由於此模組為最新一代的</w:t>
        </w:r>
        <w:proofErr w:type="spellStart"/>
        <w:r w:rsidR="0070778D">
          <w:t>XBee</w:t>
        </w:r>
        <w:proofErr w:type="spellEnd"/>
        <w:r w:rsidR="0070778D" w:rsidRPr="002F0166">
          <w:rPr>
            <w:rFonts w:hint="eastAsia"/>
          </w:rPr>
          <w:t>產品</w:t>
        </w:r>
      </w:ins>
      <w:ins w:id="3390" w:author="張寶騌 CHANG,PAO-TSUNG" w:date="2022-06-15T23:48:00Z">
        <w:r w:rsidR="0070778D">
          <w:rPr>
            <w:rFonts w:hint="eastAsia"/>
          </w:rPr>
          <w:t>，且</w:t>
        </w:r>
      </w:ins>
      <w:ins w:id="3391" w:author="張寶騌 CHANG,PAO-TSUNG" w:date="2022-05-07T20:36:00Z">
        <w:r w:rsidR="00DE0894">
          <w:rPr>
            <w:rFonts w:hint="eastAsia"/>
          </w:rPr>
          <w:t>在</w:t>
        </w:r>
      </w:ins>
      <w:ins w:id="3392" w:author="張寶騌 CHANG,PAO-TSUNG" w:date="2022-05-07T20:43:00Z">
        <w:r w:rsidR="00FE39FB">
          <w:rPr>
            <w:rFonts w:hint="eastAsia"/>
          </w:rPr>
          <w:t>市區</w:t>
        </w:r>
      </w:ins>
      <w:ins w:id="3393" w:author="張寶騌 CHANG,PAO-TSUNG" w:date="2022-06-15T23:48:00Z">
        <w:r w:rsidR="0070778D">
          <w:rPr>
            <w:rFonts w:hint="eastAsia"/>
          </w:rPr>
          <w:t>範圍</w:t>
        </w:r>
      </w:ins>
      <w:ins w:id="3394" w:author="張寶騌 CHANG,PAO-TSUNG" w:date="2022-05-07T20:36:00Z">
        <w:r w:rsidR="00DE0894">
          <w:rPr>
            <w:rFonts w:hint="eastAsia"/>
          </w:rPr>
          <w:t>可</w:t>
        </w:r>
      </w:ins>
      <w:ins w:id="3395" w:author="張寶騌 CHANG,PAO-TSUNG" w:date="2022-05-07T20:37:00Z">
        <w:r w:rsidR="00DE0894">
          <w:rPr>
            <w:rFonts w:hint="eastAsia"/>
          </w:rPr>
          <w:t>傳輸距離約</w:t>
        </w:r>
        <w:r w:rsidR="00DE0894">
          <w:rPr>
            <w:rFonts w:hint="eastAsia"/>
          </w:rPr>
          <w:t>6</w:t>
        </w:r>
        <w:r w:rsidR="00DE0894">
          <w:t>1</w:t>
        </w:r>
        <w:r w:rsidR="00DE0894">
          <w:rPr>
            <w:rFonts w:hint="eastAsia"/>
          </w:rPr>
          <w:t>0</w:t>
        </w:r>
        <w:r w:rsidR="00DE0894">
          <w:t>m</w:t>
        </w:r>
      </w:ins>
      <w:ins w:id="3396" w:author="張寶騌 CHANG,PAO-TSUNG" w:date="2022-06-15T23:49:00Z">
        <w:r w:rsidR="0070778D">
          <w:rPr>
            <w:rFonts w:hint="eastAsia"/>
          </w:rPr>
          <w:t>，因此</w:t>
        </w:r>
        <w:r w:rsidR="00C51168">
          <w:rPr>
            <w:rFonts w:hint="eastAsia"/>
          </w:rPr>
          <w:t>較符合本研究之需求</w:t>
        </w:r>
      </w:ins>
      <w:ins w:id="3397" w:author="張寶騌 CHANG,PAO-TSUNG" w:date="2022-05-07T20:37:00Z">
        <w:r w:rsidR="00B141D2">
          <w:rPr>
            <w:rFonts w:hint="eastAsia"/>
          </w:rPr>
          <w:t>。</w:t>
        </w:r>
      </w:ins>
    </w:p>
    <w:p w14:paraId="05B59991" w14:textId="72AD4C97" w:rsidR="00672609" w:rsidRDefault="006E46CC" w:rsidP="00CE6742">
      <w:pPr>
        <w:ind w:left="480" w:firstLine="480"/>
        <w:rPr>
          <w:ins w:id="3398" w:author="張寶騌 CHANG,PAO-TSUNG" w:date="2022-06-21T23:12:00Z"/>
        </w:rPr>
      </w:pPr>
      <w:ins w:id="3399" w:author="張寶騌 CHANG,PAO-TSUNG" w:date="2022-05-07T18:25:00Z">
        <w:r>
          <w:rPr>
            <w:rFonts w:hint="eastAsia"/>
          </w:rPr>
          <w:t>由於該模組</w:t>
        </w:r>
      </w:ins>
      <w:ins w:id="3400" w:author="張寶騌 CHANG,PAO-TSUNG" w:date="2022-05-07T18:26:00Z">
        <w:r>
          <w:rPr>
            <w:rFonts w:hint="eastAsia"/>
          </w:rPr>
          <w:t>針腳</w:t>
        </w:r>
      </w:ins>
      <w:ins w:id="3401" w:author="張寶騌 CHANG,PAO-TSUNG" w:date="2022-05-07T18:27:00Z">
        <w:r>
          <w:rPr>
            <w:rFonts w:hint="eastAsia"/>
          </w:rPr>
          <w:t>間距</w:t>
        </w:r>
      </w:ins>
      <w:ins w:id="3402" w:author="張寶騌 CHANG,PAO-TSUNG" w:date="2022-05-07T18:26:00Z">
        <w:r>
          <w:rPr>
            <w:rFonts w:hint="eastAsia"/>
          </w:rPr>
          <w:t>為</w:t>
        </w:r>
        <w:r>
          <w:rPr>
            <w:rFonts w:hint="eastAsia"/>
          </w:rPr>
          <w:t>2</w:t>
        </w:r>
        <w:r>
          <w:t>mm</w:t>
        </w:r>
        <w:r>
          <w:rPr>
            <w:rFonts w:hint="eastAsia"/>
          </w:rPr>
          <w:t>，與</w:t>
        </w:r>
        <w:r>
          <w:rPr>
            <w:rFonts w:hint="eastAsia"/>
          </w:rPr>
          <w:t>A</w:t>
        </w:r>
        <w:r>
          <w:t>rduino UN</w:t>
        </w:r>
      </w:ins>
      <w:ins w:id="3403" w:author="張寶騌 CHANG,PAO-TSUNG" w:date="2022-05-07T18:27:00Z">
        <w:r>
          <w:t>O</w:t>
        </w:r>
        <w:r>
          <w:rPr>
            <w:rFonts w:hint="eastAsia"/>
          </w:rPr>
          <w:t>板上腳位</w:t>
        </w:r>
        <w:r>
          <w:rPr>
            <w:rFonts w:hint="eastAsia"/>
          </w:rPr>
          <w:t>2.54</w:t>
        </w:r>
        <w:r>
          <w:t>mm</w:t>
        </w:r>
        <w:r>
          <w:rPr>
            <w:rFonts w:hint="eastAsia"/>
          </w:rPr>
          <w:t>間距不同，因此必須</w:t>
        </w:r>
      </w:ins>
      <w:ins w:id="3404" w:author="張寶騌 CHANG,PAO-TSUNG" w:date="2022-05-07T18:23:00Z">
        <w:r>
          <w:rPr>
            <w:rFonts w:hint="eastAsia"/>
          </w:rPr>
          <w:t>搭配</w:t>
        </w:r>
      </w:ins>
      <w:ins w:id="3405" w:author="張寶騌 CHANG,PAO-TSUNG" w:date="2022-05-07T18:28:00Z">
        <w:r>
          <w:rPr>
            <w:rFonts w:hint="eastAsia"/>
          </w:rPr>
          <w:t>擴展板以連接</w:t>
        </w:r>
        <w:r w:rsidR="00672609">
          <w:rPr>
            <w:rFonts w:hint="eastAsia"/>
          </w:rPr>
          <w:t>兩者，組裝如</w:t>
        </w:r>
      </w:ins>
      <w:ins w:id="3406" w:author="張寶騌 CHANG,PAO-TSUNG" w:date="2022-06-02T11:02:00Z">
        <w:r w:rsidR="005364DA">
          <w:fldChar w:fldCharType="begin"/>
        </w:r>
        <w:r w:rsidR="005364DA">
          <w:instrText xml:space="preserve"> </w:instrText>
        </w:r>
        <w:r w:rsidR="005364DA">
          <w:rPr>
            <w:rFonts w:hint="eastAsia"/>
          </w:rPr>
          <w:instrText>REF _Ref103120914 \h</w:instrText>
        </w:r>
        <w:r w:rsidR="005364DA">
          <w:instrText xml:space="preserve"> </w:instrText>
        </w:r>
      </w:ins>
      <w:r w:rsidR="005364DA">
        <w:fldChar w:fldCharType="separate"/>
      </w:r>
      <w:r w:rsidR="00643F6D">
        <w:rPr>
          <w:rFonts w:hint="eastAsia"/>
          <w:b/>
          <w:bCs/>
        </w:rPr>
        <w:t>錯誤</w:t>
      </w:r>
      <w:r w:rsidR="00643F6D">
        <w:rPr>
          <w:rFonts w:hint="eastAsia"/>
          <w:b/>
          <w:bCs/>
        </w:rPr>
        <w:t xml:space="preserve">! </w:t>
      </w:r>
      <w:r w:rsidR="00643F6D">
        <w:rPr>
          <w:rFonts w:hint="eastAsia"/>
          <w:b/>
          <w:bCs/>
        </w:rPr>
        <w:t>找不到參照來源。</w:t>
      </w:r>
      <w:ins w:id="3407" w:author="張寶騌 CHANG,PAO-TSUNG" w:date="2022-06-02T11:02:00Z">
        <w:r w:rsidR="005364DA">
          <w:fldChar w:fldCharType="end"/>
        </w:r>
        <w:r w:rsidR="005364DA">
          <w:rPr>
            <w:rFonts w:hint="eastAsia"/>
          </w:rPr>
          <w:t>。</w:t>
        </w:r>
      </w:ins>
      <w:ins w:id="3408" w:author="張寶騌 CHANG,PAO-TSUNG" w:date="2022-05-07T20:27:00Z">
        <w:r w:rsidR="008476A1">
          <w:t xml:space="preserve"> </w:t>
        </w:r>
      </w:ins>
    </w:p>
    <w:tbl>
      <w:tblPr>
        <w:tblStyle w:val="afa"/>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533828">
        <w:trPr>
          <w:ins w:id="3409" w:author="張寶騌 CHANG,PAO-TSUNG" w:date="2022-06-21T23:12:00Z"/>
        </w:trPr>
        <w:tc>
          <w:tcPr>
            <w:tcW w:w="4388" w:type="dxa"/>
            <w:vAlign w:val="center"/>
          </w:tcPr>
          <w:p w14:paraId="47B45CD5" w14:textId="3E73E931" w:rsidR="00E57491" w:rsidRDefault="00E57491">
            <w:pPr>
              <w:ind w:leftChars="0" w:left="0" w:firstLineChars="0" w:firstLine="0"/>
              <w:jc w:val="center"/>
              <w:rPr>
                <w:ins w:id="3410" w:author="張寶騌 CHANG,PAO-TSUNG" w:date="2022-06-21T23:12:00Z"/>
              </w:rPr>
              <w:pPrChange w:id="3411" w:author="張寶騌 CHANG,PAO-TSUNG" w:date="2022-06-21T23:14:00Z">
                <w:pPr>
                  <w:ind w:leftChars="0" w:left="0" w:firstLineChars="0" w:firstLine="0"/>
                </w:pPr>
              </w:pPrChange>
            </w:pPr>
            <w:ins w:id="3412" w:author="張寶騌 CHANG,PAO-TSUNG" w:date="2022-06-21T23:12:00Z">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389" w:type="dxa"/>
            <w:vAlign w:val="center"/>
          </w:tcPr>
          <w:p w14:paraId="6D5A3CE8" w14:textId="75168147" w:rsidR="00E57491" w:rsidRDefault="00E57491">
            <w:pPr>
              <w:ind w:leftChars="0" w:left="0" w:firstLineChars="0" w:firstLine="0"/>
              <w:jc w:val="center"/>
              <w:rPr>
                <w:ins w:id="3413" w:author="張寶騌 CHANG,PAO-TSUNG" w:date="2022-06-21T23:12:00Z"/>
              </w:rPr>
              <w:pPrChange w:id="3414" w:author="張寶騌 CHANG,PAO-TSUNG" w:date="2022-06-21T23:14:00Z">
                <w:pPr>
                  <w:ind w:leftChars="0" w:left="0" w:firstLineChars="0" w:firstLine="0"/>
                </w:pPr>
              </w:pPrChange>
            </w:pPr>
            <w:ins w:id="3415" w:author="張寶騌 CHANG,PAO-TSUNG" w:date="2022-06-21T23:12:00Z">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CE6742" w14:paraId="1A5416C4" w14:textId="77777777" w:rsidTr="00533828">
        <w:trPr>
          <w:trHeight w:val="454"/>
          <w:ins w:id="3416" w:author="張寶騌 CHANG,PAO-TSUNG" w:date="2022-06-21T23:12:00Z"/>
        </w:trPr>
        <w:tc>
          <w:tcPr>
            <w:tcW w:w="4388" w:type="dxa"/>
            <w:vAlign w:val="center"/>
          </w:tcPr>
          <w:p w14:paraId="4BAC10EF" w14:textId="168AD638" w:rsidR="00E57491" w:rsidRPr="00E57491" w:rsidRDefault="00E57491">
            <w:pPr>
              <w:ind w:leftChars="0" w:left="0" w:firstLineChars="0" w:firstLine="0"/>
              <w:jc w:val="center"/>
              <w:rPr>
                <w:ins w:id="3417" w:author="張寶騌 CHANG,PAO-TSUNG" w:date="2022-06-21T23:12:00Z"/>
                <w:sz w:val="20"/>
                <w:szCs w:val="20"/>
                <w:rPrChange w:id="3418" w:author="張寶騌 CHANG,PAO-TSUNG" w:date="2022-06-21T23:13:00Z">
                  <w:rPr>
                    <w:ins w:id="3419" w:author="張寶騌 CHANG,PAO-TSUNG" w:date="2022-06-21T23:12:00Z"/>
                  </w:rPr>
                </w:rPrChange>
              </w:rPr>
              <w:pPrChange w:id="3420" w:author="張寶騌 CHANG,PAO-TSUNG" w:date="2022-06-21T23:13:00Z">
                <w:pPr>
                  <w:ind w:leftChars="0" w:left="0" w:firstLineChars="0" w:firstLine="0"/>
                </w:pPr>
              </w:pPrChange>
            </w:pPr>
            <w:bookmarkStart w:id="3421" w:name="_Ref102847648"/>
            <w:bookmarkStart w:id="3422" w:name="_Toc106974285"/>
            <w:ins w:id="3423" w:author="張寶騌 CHANG,PAO-TSUNG" w:date="2022-06-21T23:12:00Z">
              <w:r w:rsidRPr="00E57491">
                <w:rPr>
                  <w:rFonts w:hint="eastAsia"/>
                  <w:sz w:val="20"/>
                  <w:szCs w:val="20"/>
                  <w:rPrChange w:id="3424" w:author="張寶騌 CHANG,PAO-TSUNG" w:date="2022-06-21T23:13:00Z">
                    <w:rPr>
                      <w:rFonts w:hint="eastAsia"/>
                    </w:rPr>
                  </w:rPrChange>
                </w:rPr>
                <w:t>圖</w:t>
              </w:r>
              <w:r w:rsidRPr="00E57491">
                <w:rPr>
                  <w:sz w:val="20"/>
                  <w:szCs w:val="20"/>
                  <w:rPrChange w:id="3425" w:author="張寶騌 CHANG,PAO-TSUNG" w:date="2022-06-21T23:13:00Z">
                    <w:rPr/>
                  </w:rPrChange>
                </w:rPr>
                <w:t xml:space="preserve"> </w:t>
              </w:r>
            </w:ins>
            <w:r w:rsidR="009700FF">
              <w:rPr>
                <w:sz w:val="20"/>
                <w:szCs w:val="20"/>
              </w:rPr>
              <w:fldChar w:fldCharType="begin"/>
            </w:r>
            <w:r w:rsidR="009700FF">
              <w:rPr>
                <w:sz w:val="20"/>
                <w:szCs w:val="20"/>
              </w:rPr>
              <w:instrText xml:space="preserve"> STYLEREF 1 \s </w:instrText>
            </w:r>
            <w:r w:rsidR="009700FF">
              <w:rPr>
                <w:sz w:val="20"/>
                <w:szCs w:val="20"/>
              </w:rPr>
              <w:fldChar w:fldCharType="separate"/>
            </w:r>
            <w:r w:rsidR="009700FF">
              <w:rPr>
                <w:noProof/>
                <w:sz w:val="20"/>
                <w:szCs w:val="20"/>
              </w:rPr>
              <w:t>2</w:t>
            </w:r>
            <w:r w:rsidR="009700FF">
              <w:rPr>
                <w:sz w:val="20"/>
                <w:szCs w:val="20"/>
              </w:rPr>
              <w:fldChar w:fldCharType="end"/>
            </w:r>
            <w:r w:rsidR="009700FF">
              <w:rPr>
                <w:sz w:val="20"/>
                <w:szCs w:val="20"/>
              </w:rPr>
              <w:noBreakHyphen/>
            </w:r>
            <w:r w:rsidR="009700FF">
              <w:rPr>
                <w:sz w:val="20"/>
                <w:szCs w:val="20"/>
              </w:rPr>
              <w:fldChar w:fldCharType="begin"/>
            </w:r>
            <w:r w:rsidR="009700FF">
              <w:rPr>
                <w:sz w:val="20"/>
                <w:szCs w:val="20"/>
              </w:rPr>
              <w:instrText xml:space="preserve"> SEQ </w:instrText>
            </w:r>
            <w:r w:rsidR="009700FF">
              <w:rPr>
                <w:sz w:val="20"/>
                <w:szCs w:val="20"/>
              </w:rPr>
              <w:instrText>圖</w:instrText>
            </w:r>
            <w:r w:rsidR="009700FF">
              <w:rPr>
                <w:sz w:val="20"/>
                <w:szCs w:val="20"/>
              </w:rPr>
              <w:instrText xml:space="preserve"> \* ARABIC \s 1 </w:instrText>
            </w:r>
            <w:r w:rsidR="009700FF">
              <w:rPr>
                <w:sz w:val="20"/>
                <w:szCs w:val="20"/>
              </w:rPr>
              <w:fldChar w:fldCharType="separate"/>
            </w:r>
            <w:r w:rsidR="009700FF">
              <w:rPr>
                <w:noProof/>
                <w:sz w:val="20"/>
                <w:szCs w:val="20"/>
              </w:rPr>
              <w:t>12</w:t>
            </w:r>
            <w:r w:rsidR="009700FF">
              <w:rPr>
                <w:sz w:val="20"/>
                <w:szCs w:val="20"/>
              </w:rPr>
              <w:fldChar w:fldCharType="end"/>
            </w:r>
            <w:bookmarkEnd w:id="3421"/>
            <w:r w:rsidR="00B131A5">
              <w:rPr>
                <w:sz w:val="20"/>
                <w:szCs w:val="20"/>
              </w:rPr>
              <w:t xml:space="preserve"> </w:t>
            </w:r>
            <w:proofErr w:type="spellStart"/>
            <w:ins w:id="3426" w:author="張寶騌 CHANG,PAO-TSUNG" w:date="2022-06-21T23:12:00Z">
              <w:r w:rsidRPr="00E57491">
                <w:rPr>
                  <w:sz w:val="20"/>
                  <w:szCs w:val="20"/>
                  <w:rPrChange w:id="3427" w:author="張寶騌 CHANG,PAO-TSUNG" w:date="2022-06-21T23:13:00Z">
                    <w:rPr/>
                  </w:rPrChange>
                </w:rPr>
                <w:t>XBee</w:t>
              </w:r>
              <w:proofErr w:type="spellEnd"/>
              <w:r w:rsidRPr="00E57491">
                <w:rPr>
                  <w:sz w:val="20"/>
                  <w:szCs w:val="20"/>
                  <w:rPrChange w:id="3428" w:author="張寶騌 CHANG,PAO-TSUNG" w:date="2022-06-21T23:13:00Z">
                    <w:rPr/>
                  </w:rPrChange>
                </w:rPr>
                <w:t xml:space="preserve"> PRO S3B</w:t>
              </w:r>
              <w:r w:rsidRPr="00E57491">
                <w:rPr>
                  <w:rFonts w:hint="eastAsia"/>
                  <w:sz w:val="20"/>
                  <w:szCs w:val="20"/>
                  <w:rPrChange w:id="3429" w:author="張寶騌 CHANG,PAO-TSUNG" w:date="2022-06-21T23:13:00Z">
                    <w:rPr>
                      <w:rFonts w:hint="eastAsia"/>
                    </w:rPr>
                  </w:rPrChange>
                </w:rPr>
                <w:t>模組外觀</w:t>
              </w:r>
              <w:bookmarkEnd w:id="3422"/>
            </w:ins>
          </w:p>
        </w:tc>
        <w:tc>
          <w:tcPr>
            <w:tcW w:w="4389" w:type="dxa"/>
            <w:vAlign w:val="center"/>
          </w:tcPr>
          <w:p w14:paraId="23129112" w14:textId="59BBE7EC" w:rsidR="00E57491" w:rsidRDefault="00E57491">
            <w:pPr>
              <w:pStyle w:val="ac"/>
              <w:spacing w:after="180"/>
              <w:rPr>
                <w:ins w:id="3430" w:author="張寶騌 CHANG,PAO-TSUNG" w:date="2022-06-21T23:12:00Z"/>
              </w:rPr>
              <w:pPrChange w:id="3431" w:author="張寶騌 CHANG,PAO-TSUNG" w:date="2022-06-21T23:13:00Z">
                <w:pPr>
                  <w:ind w:leftChars="0" w:left="0" w:firstLineChars="0" w:firstLine="0"/>
                </w:pPr>
              </w:pPrChange>
            </w:pPr>
            <w:bookmarkStart w:id="3432" w:name="_Toc106974286"/>
            <w:ins w:id="3433" w:author="張寶騌 CHANG,PAO-TSUNG" w:date="2022-06-21T23:12: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3</w:t>
            </w:r>
            <w:r w:rsidR="009700FF">
              <w:fldChar w:fldCharType="end"/>
            </w:r>
            <w:r w:rsidR="00B131A5">
              <w:t xml:space="preserve"> </w:t>
            </w:r>
            <w:ins w:id="3434" w:author="張寶騌 CHANG,PAO-TSUNG" w:date="2022-06-21T23:12:00Z">
              <w:r>
                <w:rPr>
                  <w:rFonts w:hint="eastAsia"/>
                </w:rPr>
                <w:t>使用擴展板連接</w:t>
              </w:r>
              <w:proofErr w:type="spellStart"/>
              <w:r>
                <w:t>XBee</w:t>
              </w:r>
              <w:proofErr w:type="spellEnd"/>
              <w:r>
                <w:rPr>
                  <w:rFonts w:hint="eastAsia"/>
                </w:rPr>
                <w:t xml:space="preserve"> </w:t>
              </w:r>
              <w:r>
                <w:t>PRO S3B</w:t>
              </w:r>
              <w:r>
                <w:rPr>
                  <w:rFonts w:hint="eastAsia"/>
                </w:rPr>
                <w:t>與</w:t>
              </w:r>
              <w:r w:rsidRPr="00672609">
                <w:rPr>
                  <w:rFonts w:hint="eastAsia"/>
                </w:rPr>
                <w:t>Arduino UNO</w:t>
              </w:r>
              <w:r w:rsidRPr="00672609">
                <w:rPr>
                  <w:rFonts w:hint="eastAsia"/>
                </w:rPr>
                <w:t>板</w:t>
              </w:r>
              <w:bookmarkEnd w:id="3432"/>
            </w:ins>
          </w:p>
        </w:tc>
      </w:tr>
    </w:tbl>
    <w:p w14:paraId="6FA77900" w14:textId="1F6FB572" w:rsidR="00E57491" w:rsidRDefault="001047B7" w:rsidP="001047B7">
      <w:pPr>
        <w:pStyle w:val="ac"/>
        <w:spacing w:after="180"/>
      </w:pPr>
      <w:bookmarkStart w:id="3435" w:name="_Toc106977574"/>
      <w:r>
        <w:rPr>
          <w:rFonts w:hint="eastAsia"/>
        </w:rPr>
        <w:t>表</w:t>
      </w:r>
      <w:r>
        <w:rPr>
          <w:rFonts w:hint="eastAsia"/>
        </w:rPr>
        <w:t xml:space="preserve"> </w:t>
      </w:r>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4</w:t>
      </w:r>
      <w:r w:rsidR="00BF7FA6">
        <w:fldChar w:fldCharType="end"/>
      </w:r>
      <w:r w:rsidR="00643F6D">
        <w:t xml:space="preserve"> </w:t>
      </w:r>
      <w:r>
        <w:rPr>
          <w:rFonts w:hint="eastAsia"/>
        </w:rPr>
        <w:t>無線傳輸技術比較</w:t>
      </w:r>
      <w:r>
        <w:fldChar w:fldCharType="begin"/>
      </w:r>
      <w:r w:rsidR="009700FF">
        <w:rPr>
          <w:rFonts w:hint="eastAsia"/>
        </w:rPr>
        <w:instrText xml:space="preserve"> ADDIN EN.CITE &lt;EndNote&gt;&lt;Cite&gt;&lt;Author&gt;</w:instrText>
      </w:r>
      <w:r w:rsidR="009700FF">
        <w:rPr>
          <w:rFonts w:hint="eastAsia"/>
        </w:rPr>
        <w:instrText>郭晉瑋</w:instrText>
      </w:r>
      <w:r w:rsidR="009700FF">
        <w:rPr>
          <w:rFonts w:hint="eastAsia"/>
        </w:rPr>
        <w:instrText>&lt;/Author&gt;&lt;Year&gt;2020&lt;/Year&gt;&lt;RecNum&gt;57&lt;/RecNum&gt;&lt;DisplayText&gt;[20]&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9700FF">
        <w:rPr>
          <w:rFonts w:hint="eastAsia"/>
        </w:rPr>
        <w:instrText>郭晉瑋</w:instrText>
      </w:r>
      <w:r w:rsidR="009700FF">
        <w:rPr>
          <w:rFonts w:hint="eastAsia"/>
        </w:rPr>
        <w:instrText>&lt;/style&gt;&lt;style face="normal" font="default" size="100%"&gt;,&lt;/style&gt;&lt;/author&gt;&lt;/authors&gt;&lt;tertiary-authors&gt;&lt;author&gt;&lt;style face="normal" font="default" charset="136" size="100%"&gt;</w:instrText>
      </w:r>
      <w:r w:rsidR="009700FF">
        <w:rPr>
          <w:rFonts w:hint="eastAsia"/>
        </w:rPr>
        <w:instrText>郭振銘</w:instrText>
      </w:r>
      <w:r w:rsidR="009700FF">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9700FF">
        <w:rPr>
          <w:rFonts w:hint="eastAsia"/>
        </w:rPr>
        <w:instrText>以軸箱頻率響應函數矩陣量測輪軌力</w:instrText>
      </w:r>
      <w:r w:rsidR="009700FF">
        <w:rPr>
          <w:rFonts w:hint="eastAsia"/>
        </w:rPr>
        <w:instrText>&lt;/style&gt;&lt;/title&gt;&lt;secondary-title&gt;&lt;style face="normal" font="default" charset="136" size="100%"&gt;</w:instrText>
      </w:r>
      <w:r w:rsidR="009700FF">
        <w:rPr>
          <w:rFonts w:hint="eastAsia"/>
        </w:rPr>
        <w:instrText>土木工程學系</w:instrText>
      </w:r>
      <w:r w:rsidR="009700FF">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9700FF">
        <w:rPr>
          <w:rFonts w:hint="eastAsia"/>
        </w:rPr>
        <w:instrText>台南市</w:instrText>
      </w:r>
      <w:r w:rsidR="009700FF">
        <w:rPr>
          <w:rFonts w:hint="eastAsia"/>
        </w:rPr>
        <w:instrText>&lt;/style&gt;&lt;/pub-location&gt;&lt;publisher&gt;&lt;style face="normal" font="default" charset="136" size="100%"&gt;</w:instrText>
      </w:r>
      <w:r w:rsidR="009700FF">
        <w:rPr>
          <w:rFonts w:hint="eastAsia"/>
        </w:rPr>
        <w:instrText>國立成功大學</w:instrText>
      </w:r>
      <w:r w:rsidR="009700FF">
        <w:rPr>
          <w:rFonts w:hint="eastAsia"/>
        </w:rPr>
        <w:instrText>&lt;/style&gt;&lt;/publisher&gt;&lt;work-type&gt;&lt;style face="normal" font="default" charset="136" size="100%"&gt;</w:instrText>
      </w:r>
      <w:r w:rsidR="009700FF">
        <w:rPr>
          <w:rFonts w:hint="eastAsia"/>
        </w:rPr>
        <w:instrText>碩士論文</w:instrText>
      </w:r>
      <w:r w:rsidR="009700FF">
        <w:rPr>
          <w:rFonts w:hint="eastAsia"/>
        </w:rPr>
        <w:instrText>&lt;/style&gt;&lt;/work-type&gt;&lt;urls&gt;&lt;/urls&gt;&lt;/record&gt;&lt;/Cite&gt;&lt;/EndNote&gt;</w:instrText>
      </w:r>
      <w:r>
        <w:fldChar w:fldCharType="separate"/>
      </w:r>
      <w:bookmarkEnd w:id="3435"/>
      <w:r w:rsidR="009700FF">
        <w:rPr>
          <w:noProof/>
        </w:rPr>
        <w:t>[20]</w:t>
      </w:r>
      <w:r>
        <w:fldChar w:fldCharType="end"/>
      </w:r>
    </w:p>
    <w:tbl>
      <w:tblPr>
        <w:tblStyle w:val="afa"/>
        <w:tblW w:w="0" w:type="auto"/>
        <w:tblInd w:w="1129" w:type="dxa"/>
        <w:tblLook w:val="04A0" w:firstRow="1" w:lastRow="0" w:firstColumn="1" w:lastColumn="0" w:noHBand="0" w:noVBand="1"/>
      </w:tblPr>
      <w:tblGrid>
        <w:gridCol w:w="1368"/>
        <w:gridCol w:w="2105"/>
        <w:gridCol w:w="2081"/>
        <w:gridCol w:w="2094"/>
      </w:tblGrid>
      <w:tr w:rsidR="001047B7" w14:paraId="1D024FBC" w14:textId="77777777" w:rsidTr="001047B7">
        <w:tc>
          <w:tcPr>
            <w:tcW w:w="1368" w:type="dxa"/>
          </w:tcPr>
          <w:p w14:paraId="3E9B41AA" w14:textId="15C6A24F" w:rsidR="001047B7" w:rsidRPr="001047B7" w:rsidRDefault="001047B7" w:rsidP="00643F6D">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6532E235" w14:textId="0527662A" w:rsidR="001047B7" w:rsidRPr="001047B7" w:rsidRDefault="001047B7" w:rsidP="00643F6D">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6C1D0815" w14:textId="7E41E792" w:rsidR="001047B7" w:rsidRPr="001047B7" w:rsidRDefault="001047B7" w:rsidP="00643F6D">
            <w:pPr>
              <w:ind w:leftChars="0" w:left="0" w:firstLineChars="0" w:firstLine="0"/>
              <w:jc w:val="center"/>
              <w:rPr>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30CBFEFF" w14:textId="062D7A60" w:rsidR="001047B7" w:rsidRPr="001047B7" w:rsidRDefault="001047B7" w:rsidP="00643F6D">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1047B7" w14:paraId="2B496022" w14:textId="77777777" w:rsidTr="001047B7">
        <w:tc>
          <w:tcPr>
            <w:tcW w:w="1368" w:type="dxa"/>
          </w:tcPr>
          <w:p w14:paraId="7CB9A3A1" w14:textId="118D116F" w:rsidR="001047B7" w:rsidRPr="001047B7" w:rsidRDefault="001047B7" w:rsidP="00643F6D">
            <w:pPr>
              <w:ind w:leftChars="0" w:left="0" w:firstLineChars="0" w:firstLine="0"/>
              <w:jc w:val="center"/>
              <w:rPr>
                <w:sz w:val="20"/>
                <w:szCs w:val="20"/>
              </w:rPr>
            </w:pPr>
            <w:r w:rsidRPr="001047B7">
              <w:rPr>
                <w:rFonts w:hint="eastAsia"/>
                <w:sz w:val="20"/>
                <w:szCs w:val="20"/>
              </w:rPr>
              <w:t>傳輸範圍</w:t>
            </w:r>
          </w:p>
        </w:tc>
        <w:tc>
          <w:tcPr>
            <w:tcW w:w="2105" w:type="dxa"/>
          </w:tcPr>
          <w:p w14:paraId="78C74A80" w14:textId="664ED39A" w:rsidR="001047B7" w:rsidRPr="001047B7" w:rsidRDefault="001047B7" w:rsidP="00E57491">
            <w:pPr>
              <w:ind w:leftChars="0" w:left="0" w:firstLineChars="0" w:firstLine="0"/>
              <w:rPr>
                <w:sz w:val="20"/>
                <w:szCs w:val="20"/>
              </w:rPr>
            </w:pPr>
            <w:r w:rsidRPr="001047B7">
              <w:rPr>
                <w:rFonts w:hint="eastAsia"/>
                <w:sz w:val="20"/>
                <w:szCs w:val="20"/>
              </w:rPr>
              <w:t>1</w:t>
            </w:r>
            <w:r w:rsidRPr="001047B7">
              <w:rPr>
                <w:sz w:val="20"/>
                <w:szCs w:val="20"/>
              </w:rPr>
              <w:t>00m ~ 2km</w:t>
            </w:r>
          </w:p>
        </w:tc>
        <w:tc>
          <w:tcPr>
            <w:tcW w:w="2081" w:type="dxa"/>
          </w:tcPr>
          <w:p w14:paraId="108209D0" w14:textId="141ACA9C" w:rsidR="001047B7" w:rsidRPr="001047B7" w:rsidRDefault="001047B7" w:rsidP="00E57491">
            <w:pPr>
              <w:ind w:leftChars="0" w:left="0" w:firstLineChars="0" w:firstLine="0"/>
              <w:rPr>
                <w:sz w:val="20"/>
                <w:szCs w:val="20"/>
              </w:rPr>
            </w:pPr>
            <w:r w:rsidRPr="001047B7">
              <w:rPr>
                <w:rFonts w:hint="eastAsia"/>
                <w:sz w:val="20"/>
                <w:szCs w:val="20"/>
              </w:rPr>
              <w:t>1</w:t>
            </w:r>
            <w:r w:rsidRPr="001047B7">
              <w:rPr>
                <w:sz w:val="20"/>
                <w:szCs w:val="20"/>
              </w:rPr>
              <w:t>0m</w:t>
            </w:r>
          </w:p>
        </w:tc>
        <w:tc>
          <w:tcPr>
            <w:tcW w:w="2094" w:type="dxa"/>
          </w:tcPr>
          <w:p w14:paraId="67BF2709" w14:textId="6A40D433" w:rsidR="001047B7" w:rsidRPr="001047B7" w:rsidRDefault="001047B7" w:rsidP="00E57491">
            <w:pPr>
              <w:ind w:leftChars="0" w:left="0" w:firstLineChars="0" w:firstLine="0"/>
              <w:rPr>
                <w:sz w:val="20"/>
                <w:szCs w:val="20"/>
              </w:rPr>
            </w:pPr>
            <w:r w:rsidRPr="001047B7">
              <w:rPr>
                <w:rFonts w:hint="eastAsia"/>
                <w:sz w:val="20"/>
                <w:szCs w:val="20"/>
              </w:rPr>
              <w:t>5</w:t>
            </w:r>
            <w:r w:rsidRPr="001047B7">
              <w:rPr>
                <w:sz w:val="20"/>
                <w:szCs w:val="20"/>
              </w:rPr>
              <w:t>km</w:t>
            </w:r>
          </w:p>
        </w:tc>
      </w:tr>
      <w:tr w:rsidR="001047B7" w14:paraId="0735B367" w14:textId="77777777" w:rsidTr="001047B7">
        <w:tc>
          <w:tcPr>
            <w:tcW w:w="1368" w:type="dxa"/>
          </w:tcPr>
          <w:p w14:paraId="38F9C65A" w14:textId="043B1CA9" w:rsidR="001047B7" w:rsidRPr="001047B7" w:rsidRDefault="001047B7" w:rsidP="00643F6D">
            <w:pPr>
              <w:ind w:leftChars="0" w:left="0" w:firstLineChars="0" w:firstLine="0"/>
              <w:jc w:val="center"/>
              <w:rPr>
                <w:sz w:val="20"/>
                <w:szCs w:val="20"/>
              </w:rPr>
            </w:pPr>
            <w:r w:rsidRPr="001047B7">
              <w:rPr>
                <w:rFonts w:hint="eastAsia"/>
                <w:sz w:val="20"/>
                <w:szCs w:val="20"/>
              </w:rPr>
              <w:t>傳輸速率</w:t>
            </w:r>
          </w:p>
        </w:tc>
        <w:tc>
          <w:tcPr>
            <w:tcW w:w="2105" w:type="dxa"/>
          </w:tcPr>
          <w:p w14:paraId="613B47E8" w14:textId="705F42DA" w:rsidR="001047B7" w:rsidRPr="001047B7" w:rsidRDefault="001047B7" w:rsidP="00E57491">
            <w:pPr>
              <w:ind w:leftChars="0" w:left="0" w:firstLineChars="0" w:firstLine="0"/>
              <w:rPr>
                <w:sz w:val="20"/>
                <w:szCs w:val="20"/>
              </w:rPr>
            </w:pPr>
            <w:r w:rsidRPr="001047B7">
              <w:rPr>
                <w:rFonts w:hint="eastAsia"/>
                <w:sz w:val="20"/>
                <w:szCs w:val="20"/>
              </w:rPr>
              <w:t>2</w:t>
            </w:r>
            <w:r w:rsidRPr="001047B7">
              <w:rPr>
                <w:sz w:val="20"/>
                <w:szCs w:val="20"/>
              </w:rPr>
              <w:t>50~500kbps</w:t>
            </w:r>
          </w:p>
        </w:tc>
        <w:tc>
          <w:tcPr>
            <w:tcW w:w="2081" w:type="dxa"/>
          </w:tcPr>
          <w:p w14:paraId="3A42679F" w14:textId="705703CD" w:rsidR="001047B7" w:rsidRPr="001047B7" w:rsidRDefault="001047B7" w:rsidP="00E57491">
            <w:pPr>
              <w:ind w:leftChars="0" w:left="0" w:firstLineChars="0" w:firstLine="0"/>
              <w:rPr>
                <w:sz w:val="20"/>
                <w:szCs w:val="20"/>
              </w:rPr>
            </w:pPr>
            <w:r w:rsidRPr="001047B7">
              <w:rPr>
                <w:rFonts w:hint="eastAsia"/>
                <w:sz w:val="20"/>
                <w:szCs w:val="20"/>
              </w:rPr>
              <w:t>1</w:t>
            </w:r>
            <w:r w:rsidRPr="001047B7">
              <w:rPr>
                <w:sz w:val="20"/>
                <w:szCs w:val="20"/>
              </w:rPr>
              <w:t>~3Mbps</w:t>
            </w:r>
          </w:p>
        </w:tc>
        <w:tc>
          <w:tcPr>
            <w:tcW w:w="2094" w:type="dxa"/>
          </w:tcPr>
          <w:p w14:paraId="208E1E86" w14:textId="08DAA6F4" w:rsidR="001047B7" w:rsidRPr="001047B7" w:rsidRDefault="001047B7" w:rsidP="00E57491">
            <w:pPr>
              <w:ind w:leftChars="0" w:left="0" w:firstLineChars="0" w:firstLine="0"/>
              <w:rPr>
                <w:sz w:val="20"/>
                <w:szCs w:val="20"/>
              </w:rPr>
            </w:pPr>
            <w:r w:rsidRPr="001047B7">
              <w:rPr>
                <w:rFonts w:hint="eastAsia"/>
                <w:sz w:val="20"/>
                <w:szCs w:val="20"/>
              </w:rPr>
              <w:t>1</w:t>
            </w:r>
            <w:r w:rsidRPr="001047B7">
              <w:rPr>
                <w:sz w:val="20"/>
                <w:szCs w:val="20"/>
              </w:rPr>
              <w:t>~450Mbps</w:t>
            </w:r>
          </w:p>
        </w:tc>
      </w:tr>
      <w:tr w:rsidR="001047B7" w14:paraId="491F9B3A" w14:textId="77777777" w:rsidTr="001047B7">
        <w:tc>
          <w:tcPr>
            <w:tcW w:w="1368" w:type="dxa"/>
          </w:tcPr>
          <w:p w14:paraId="32303D27" w14:textId="2A1EF95E" w:rsidR="001047B7" w:rsidRPr="001047B7" w:rsidRDefault="001047B7" w:rsidP="00643F6D">
            <w:pPr>
              <w:ind w:leftChars="0" w:left="0" w:firstLineChars="0" w:firstLine="0"/>
              <w:jc w:val="center"/>
              <w:rPr>
                <w:sz w:val="20"/>
                <w:szCs w:val="20"/>
              </w:rPr>
            </w:pPr>
            <w:r w:rsidRPr="001047B7">
              <w:rPr>
                <w:rFonts w:hint="eastAsia"/>
                <w:sz w:val="20"/>
                <w:szCs w:val="20"/>
              </w:rPr>
              <w:t>頻寬</w:t>
            </w:r>
          </w:p>
        </w:tc>
        <w:tc>
          <w:tcPr>
            <w:tcW w:w="2105" w:type="dxa"/>
          </w:tcPr>
          <w:p w14:paraId="7FA6C69F" w14:textId="35D450B4" w:rsidR="001047B7" w:rsidRPr="001047B7" w:rsidRDefault="001047B7" w:rsidP="00E57491">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3C1ED093" w14:textId="11C24137" w:rsidR="001047B7" w:rsidRPr="001047B7" w:rsidRDefault="001047B7" w:rsidP="00E57491">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05347956" w14:textId="34DA6C28" w:rsidR="001047B7" w:rsidRPr="001047B7" w:rsidRDefault="001047B7" w:rsidP="00E57491">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1047B7" w14:paraId="73EB87FB" w14:textId="77777777" w:rsidTr="001047B7">
        <w:tc>
          <w:tcPr>
            <w:tcW w:w="1368" w:type="dxa"/>
          </w:tcPr>
          <w:p w14:paraId="5C92E8BE" w14:textId="47F0641E" w:rsidR="001047B7" w:rsidRPr="001047B7" w:rsidRDefault="001047B7" w:rsidP="00643F6D">
            <w:pPr>
              <w:ind w:leftChars="0" w:left="0" w:firstLineChars="0" w:firstLine="0"/>
              <w:jc w:val="center"/>
              <w:rPr>
                <w:sz w:val="20"/>
                <w:szCs w:val="20"/>
              </w:rPr>
            </w:pPr>
            <w:r w:rsidRPr="001047B7">
              <w:rPr>
                <w:rFonts w:hint="eastAsia"/>
                <w:sz w:val="20"/>
                <w:szCs w:val="20"/>
              </w:rPr>
              <w:t>應用</w:t>
            </w:r>
          </w:p>
        </w:tc>
        <w:tc>
          <w:tcPr>
            <w:tcW w:w="2105" w:type="dxa"/>
          </w:tcPr>
          <w:p w14:paraId="0AF7B7B7" w14:textId="60536EF7" w:rsidR="001047B7" w:rsidRPr="001047B7" w:rsidRDefault="001047B7" w:rsidP="00E57491">
            <w:pPr>
              <w:ind w:leftChars="0" w:left="0" w:firstLineChars="0" w:firstLine="0"/>
              <w:rPr>
                <w:sz w:val="20"/>
                <w:szCs w:val="20"/>
              </w:rPr>
            </w:pPr>
            <w:r w:rsidRPr="001047B7">
              <w:rPr>
                <w:rFonts w:hint="eastAsia"/>
                <w:sz w:val="20"/>
                <w:szCs w:val="20"/>
              </w:rPr>
              <w:t>無線感測器</w:t>
            </w:r>
          </w:p>
        </w:tc>
        <w:tc>
          <w:tcPr>
            <w:tcW w:w="2081" w:type="dxa"/>
          </w:tcPr>
          <w:p w14:paraId="5C4F902A" w14:textId="73C05B53" w:rsidR="001047B7" w:rsidRPr="001047B7" w:rsidRDefault="001047B7" w:rsidP="00E57491">
            <w:pPr>
              <w:ind w:leftChars="0" w:left="0" w:firstLineChars="0" w:firstLine="0"/>
              <w:rPr>
                <w:sz w:val="20"/>
                <w:szCs w:val="20"/>
              </w:rPr>
            </w:pPr>
            <w:r w:rsidRPr="001047B7">
              <w:rPr>
                <w:rFonts w:hint="eastAsia"/>
                <w:sz w:val="20"/>
                <w:szCs w:val="20"/>
              </w:rPr>
              <w:t>耳機、無線感測器</w:t>
            </w:r>
          </w:p>
        </w:tc>
        <w:tc>
          <w:tcPr>
            <w:tcW w:w="2094" w:type="dxa"/>
          </w:tcPr>
          <w:p w14:paraId="735A8D4C" w14:textId="75C1BEDD" w:rsidR="001047B7" w:rsidRPr="001047B7" w:rsidRDefault="001047B7" w:rsidP="00E57491">
            <w:pPr>
              <w:ind w:leftChars="0" w:left="0" w:firstLineChars="0" w:firstLine="0"/>
              <w:rPr>
                <w:sz w:val="20"/>
                <w:szCs w:val="20"/>
              </w:rPr>
            </w:pPr>
            <w:r w:rsidRPr="001047B7">
              <w:rPr>
                <w:rFonts w:hint="eastAsia"/>
                <w:sz w:val="20"/>
                <w:szCs w:val="20"/>
              </w:rPr>
              <w:t>電腦、手機</w:t>
            </w:r>
          </w:p>
        </w:tc>
      </w:tr>
    </w:tbl>
    <w:p w14:paraId="31A94632" w14:textId="77777777" w:rsidR="001047B7" w:rsidRDefault="001047B7" w:rsidP="00E57491">
      <w:pPr>
        <w:ind w:left="480" w:firstLine="480"/>
        <w:rPr>
          <w:ins w:id="3436" w:author="張寶騌 CHANG,PAO-TSUNG" w:date="2022-06-21T23:12:00Z"/>
        </w:rPr>
      </w:pPr>
    </w:p>
    <w:p w14:paraId="6328F05C" w14:textId="77777777" w:rsidR="00E57491" w:rsidRPr="00E57491" w:rsidRDefault="00E57491" w:rsidP="00E57491">
      <w:pPr>
        <w:ind w:left="480" w:firstLine="480"/>
        <w:rPr>
          <w:ins w:id="3437" w:author="張寶騌 CHANG,PAO-TSUNG" w:date="2022-05-07T18:10:00Z"/>
        </w:rPr>
      </w:pPr>
    </w:p>
    <w:p w14:paraId="013C0512" w14:textId="3F3F1A43" w:rsidR="002F0166" w:rsidRDefault="00FE39FB">
      <w:pPr>
        <w:pStyle w:val="ac"/>
        <w:spacing w:after="180"/>
        <w:rPr>
          <w:ins w:id="3438" w:author="張寶騌 CHANG,PAO-TSUNG" w:date="2022-05-07T20:37:00Z"/>
        </w:rPr>
        <w:pPrChange w:id="3439" w:author="張寶騌 CHANG,PAO-TSUNG" w:date="2022-05-07T20:43:00Z">
          <w:pPr>
            <w:ind w:left="480" w:firstLine="480"/>
          </w:pPr>
        </w:pPrChange>
      </w:pPr>
      <w:bookmarkStart w:id="3440" w:name="_Toc106977575"/>
      <w:ins w:id="3441" w:author="張寶騌 CHANG,PAO-TSUNG" w:date="2022-05-07T20:43:00Z">
        <w:r>
          <w:rPr>
            <w:rFonts w:hint="eastAsia"/>
          </w:rPr>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5</w:t>
      </w:r>
      <w:r w:rsidR="00BF7FA6">
        <w:fldChar w:fldCharType="end"/>
      </w:r>
      <w:r w:rsidR="00643F6D">
        <w:t xml:space="preserve"> </w:t>
      </w:r>
      <w:proofErr w:type="spellStart"/>
      <w:ins w:id="3442" w:author="張寶騌 CHANG,PAO-TSUNG" w:date="2022-05-07T20:43:00Z">
        <w:r>
          <w:t>XBee</w:t>
        </w:r>
        <w:proofErr w:type="spellEnd"/>
        <w:r>
          <w:rPr>
            <w:rFonts w:hint="eastAsia"/>
          </w:rPr>
          <w:t xml:space="preserve"> </w:t>
        </w:r>
        <w:r>
          <w:t>PRO S3B</w:t>
        </w:r>
        <w:r>
          <w:rPr>
            <w:rFonts w:hint="eastAsia"/>
          </w:rPr>
          <w:t>規格表</w:t>
        </w:r>
      </w:ins>
      <w:bookmarkEnd w:id="3440"/>
    </w:p>
    <w:tbl>
      <w:tblPr>
        <w:tblStyle w:val="afa"/>
        <w:tblW w:w="0" w:type="auto"/>
        <w:jc w:val="center"/>
        <w:tblLook w:val="04A0" w:firstRow="1" w:lastRow="0" w:firstColumn="1" w:lastColumn="0" w:noHBand="0" w:noVBand="1"/>
        <w:tblPrChange w:id="3443" w:author="張寶騌 CHANG,PAO-TSUNG" w:date="2022-05-07T20:42:00Z">
          <w:tblPr>
            <w:tblStyle w:val="afa"/>
            <w:tblW w:w="0" w:type="auto"/>
            <w:tblInd w:w="480" w:type="dxa"/>
            <w:tblLook w:val="04A0" w:firstRow="1" w:lastRow="0" w:firstColumn="1" w:lastColumn="0" w:noHBand="0" w:noVBand="1"/>
          </w:tblPr>
        </w:tblPrChange>
      </w:tblPr>
      <w:tblGrid>
        <w:gridCol w:w="2776"/>
        <w:gridCol w:w="2551"/>
        <w:tblGridChange w:id="3444">
          <w:tblGrid>
            <w:gridCol w:w="2776"/>
            <w:gridCol w:w="1372"/>
            <w:gridCol w:w="4149"/>
          </w:tblGrid>
        </w:tblGridChange>
      </w:tblGrid>
      <w:tr w:rsidR="00B141D2" w14:paraId="700C1B8F" w14:textId="77777777" w:rsidTr="003E6A46">
        <w:trPr>
          <w:jc w:val="center"/>
          <w:ins w:id="3445" w:author="張寶騌 CHANG,PAO-TSUNG" w:date="2022-05-07T20:38:00Z"/>
        </w:trPr>
        <w:tc>
          <w:tcPr>
            <w:tcW w:w="2776" w:type="dxa"/>
            <w:vAlign w:val="center"/>
            <w:tcPrChange w:id="3446" w:author="張寶騌 CHANG,PAO-TSUNG" w:date="2022-05-07T20:42:00Z">
              <w:tcPr>
                <w:tcW w:w="4388" w:type="dxa"/>
                <w:gridSpan w:val="2"/>
              </w:tcPr>
            </w:tcPrChange>
          </w:tcPr>
          <w:p w14:paraId="6C58DD01" w14:textId="6C64BF9C" w:rsidR="00B141D2" w:rsidRPr="00060A97" w:rsidRDefault="00B141D2" w:rsidP="003E6A46">
            <w:pPr>
              <w:ind w:leftChars="0" w:left="0" w:firstLineChars="0" w:firstLine="0"/>
              <w:jc w:val="both"/>
              <w:rPr>
                <w:ins w:id="3447" w:author="張寶騌 CHANG,PAO-TSUNG" w:date="2022-05-07T20:38:00Z"/>
                <w:sz w:val="20"/>
                <w:szCs w:val="20"/>
                <w:rPrChange w:id="3448" w:author="張寶騌 CHANG,PAO-TSUNG" w:date="2022-06-17T20:31:00Z">
                  <w:rPr>
                    <w:ins w:id="3449" w:author="張寶騌 CHANG,PAO-TSUNG" w:date="2022-05-07T20:38:00Z"/>
                  </w:rPr>
                </w:rPrChange>
              </w:rPr>
            </w:pPr>
            <w:ins w:id="3450" w:author="張寶騌 CHANG,PAO-TSUNG" w:date="2022-05-07T20:38:00Z">
              <w:r w:rsidRPr="00060A97">
                <w:rPr>
                  <w:rFonts w:hint="eastAsia"/>
                  <w:sz w:val="20"/>
                  <w:szCs w:val="20"/>
                  <w:rPrChange w:id="3451" w:author="張寶騌 CHANG,PAO-TSUNG" w:date="2022-06-17T20:31:00Z">
                    <w:rPr>
                      <w:rFonts w:hint="eastAsia"/>
                    </w:rPr>
                  </w:rPrChange>
                </w:rPr>
                <w:t>工作電壓</w:t>
              </w:r>
            </w:ins>
          </w:p>
        </w:tc>
        <w:tc>
          <w:tcPr>
            <w:tcW w:w="2551" w:type="dxa"/>
            <w:vAlign w:val="center"/>
            <w:tcPrChange w:id="3452" w:author="張寶騌 CHANG,PAO-TSUNG" w:date="2022-05-07T20:42:00Z">
              <w:tcPr>
                <w:tcW w:w="4389" w:type="dxa"/>
              </w:tcPr>
            </w:tcPrChange>
          </w:tcPr>
          <w:p w14:paraId="28235F4F" w14:textId="1371F51F" w:rsidR="00B141D2" w:rsidRPr="00060A97" w:rsidRDefault="00B141D2" w:rsidP="003E6A46">
            <w:pPr>
              <w:ind w:leftChars="0" w:left="0" w:firstLineChars="0" w:firstLine="0"/>
              <w:jc w:val="both"/>
              <w:rPr>
                <w:ins w:id="3453" w:author="張寶騌 CHANG,PAO-TSUNG" w:date="2022-05-07T20:38:00Z"/>
                <w:sz w:val="20"/>
                <w:szCs w:val="20"/>
                <w:rPrChange w:id="3454" w:author="張寶騌 CHANG,PAO-TSUNG" w:date="2022-06-17T20:31:00Z">
                  <w:rPr>
                    <w:ins w:id="3455" w:author="張寶騌 CHANG,PAO-TSUNG" w:date="2022-05-07T20:38:00Z"/>
                  </w:rPr>
                </w:rPrChange>
              </w:rPr>
            </w:pPr>
            <w:ins w:id="3456" w:author="張寶騌 CHANG,PAO-TSUNG" w:date="2022-05-07T20:38:00Z">
              <w:r w:rsidRPr="00060A97">
                <w:rPr>
                  <w:sz w:val="20"/>
                  <w:szCs w:val="20"/>
                  <w:rPrChange w:id="3457" w:author="張寶騌 CHANG,PAO-TSUNG" w:date="2022-06-17T20:31:00Z">
                    <w:rPr/>
                  </w:rPrChange>
                </w:rPr>
                <w:t>2.1V~3.6V DC</w:t>
              </w:r>
            </w:ins>
          </w:p>
        </w:tc>
      </w:tr>
      <w:tr w:rsidR="00B141D2" w14:paraId="620D8C26" w14:textId="77777777" w:rsidTr="003E6A46">
        <w:trPr>
          <w:jc w:val="center"/>
          <w:ins w:id="3458" w:author="張寶騌 CHANG,PAO-TSUNG" w:date="2022-05-07T20:38:00Z"/>
        </w:trPr>
        <w:tc>
          <w:tcPr>
            <w:tcW w:w="2776" w:type="dxa"/>
            <w:vAlign w:val="center"/>
            <w:tcPrChange w:id="3459" w:author="張寶騌 CHANG,PAO-TSUNG" w:date="2022-05-07T20:42:00Z">
              <w:tcPr>
                <w:tcW w:w="4388" w:type="dxa"/>
                <w:gridSpan w:val="2"/>
              </w:tcPr>
            </w:tcPrChange>
          </w:tcPr>
          <w:p w14:paraId="1B8A3031" w14:textId="58B39AE3" w:rsidR="00B141D2" w:rsidRPr="00060A97" w:rsidRDefault="00B141D2" w:rsidP="003E6A46">
            <w:pPr>
              <w:ind w:leftChars="0" w:left="0" w:firstLineChars="0" w:firstLine="0"/>
              <w:jc w:val="both"/>
              <w:rPr>
                <w:ins w:id="3460" w:author="張寶騌 CHANG,PAO-TSUNG" w:date="2022-05-07T20:38:00Z"/>
                <w:sz w:val="20"/>
                <w:szCs w:val="20"/>
                <w:rPrChange w:id="3461" w:author="張寶騌 CHANG,PAO-TSUNG" w:date="2022-06-17T20:31:00Z">
                  <w:rPr>
                    <w:ins w:id="3462" w:author="張寶騌 CHANG,PAO-TSUNG" w:date="2022-05-07T20:38:00Z"/>
                  </w:rPr>
                </w:rPrChange>
              </w:rPr>
            </w:pPr>
            <w:ins w:id="3463" w:author="張寶騌 CHANG,PAO-TSUNG" w:date="2022-05-07T20:39:00Z">
              <w:r w:rsidRPr="00060A97">
                <w:rPr>
                  <w:rFonts w:hint="eastAsia"/>
                  <w:sz w:val="20"/>
                  <w:szCs w:val="20"/>
                  <w:rPrChange w:id="3464" w:author="張寶騌 CHANG,PAO-TSUNG" w:date="2022-06-17T20:31:00Z">
                    <w:rPr>
                      <w:rFonts w:hint="eastAsia"/>
                    </w:rPr>
                  </w:rPrChange>
                </w:rPr>
                <w:t>室內</w:t>
              </w:r>
              <w:r w:rsidRPr="00060A97">
                <w:rPr>
                  <w:sz w:val="20"/>
                  <w:szCs w:val="20"/>
                  <w:rPrChange w:id="3465" w:author="張寶騌 CHANG,PAO-TSUNG" w:date="2022-06-17T20:31:00Z">
                    <w:rPr/>
                  </w:rPrChange>
                </w:rPr>
                <w:t>/</w:t>
              </w:r>
              <w:r w:rsidRPr="00060A97">
                <w:rPr>
                  <w:rFonts w:hint="eastAsia"/>
                  <w:sz w:val="20"/>
                  <w:szCs w:val="20"/>
                  <w:rPrChange w:id="3466" w:author="張寶騌 CHANG,PAO-TSUNG" w:date="2022-06-17T20:31:00Z">
                    <w:rPr>
                      <w:rFonts w:hint="eastAsia"/>
                    </w:rPr>
                  </w:rPrChange>
                </w:rPr>
                <w:t>市區傳輸距離</w:t>
              </w:r>
            </w:ins>
          </w:p>
        </w:tc>
        <w:tc>
          <w:tcPr>
            <w:tcW w:w="2551" w:type="dxa"/>
            <w:vAlign w:val="center"/>
            <w:tcPrChange w:id="3467" w:author="張寶騌 CHANG,PAO-TSUNG" w:date="2022-05-07T20:42:00Z">
              <w:tcPr>
                <w:tcW w:w="4389" w:type="dxa"/>
              </w:tcPr>
            </w:tcPrChange>
          </w:tcPr>
          <w:p w14:paraId="1F67895E" w14:textId="7804BCB7" w:rsidR="00B141D2" w:rsidRPr="00060A97" w:rsidRDefault="00B141D2" w:rsidP="003E6A46">
            <w:pPr>
              <w:ind w:leftChars="0" w:left="0" w:firstLineChars="0" w:firstLine="0"/>
              <w:jc w:val="both"/>
              <w:rPr>
                <w:ins w:id="3468" w:author="張寶騌 CHANG,PAO-TSUNG" w:date="2022-05-07T20:38:00Z"/>
                <w:sz w:val="20"/>
                <w:szCs w:val="20"/>
                <w:rPrChange w:id="3469" w:author="張寶騌 CHANG,PAO-TSUNG" w:date="2022-06-17T20:31:00Z">
                  <w:rPr>
                    <w:ins w:id="3470" w:author="張寶騌 CHANG,PAO-TSUNG" w:date="2022-05-07T20:38:00Z"/>
                  </w:rPr>
                </w:rPrChange>
              </w:rPr>
            </w:pPr>
            <w:ins w:id="3471" w:author="張寶騌 CHANG,PAO-TSUNG" w:date="2022-05-07T20:39:00Z">
              <w:r w:rsidRPr="00060A97">
                <w:rPr>
                  <w:sz w:val="20"/>
                  <w:szCs w:val="20"/>
                  <w:rPrChange w:id="3472" w:author="張寶騌 CHANG,PAO-TSUNG" w:date="2022-06-17T20:31:00Z">
                    <w:rPr/>
                  </w:rPrChange>
                </w:rPr>
                <w:t>610</w:t>
              </w:r>
            </w:ins>
            <w:ins w:id="3473" w:author="張寶騌 CHANG,PAO-TSUNG" w:date="2022-05-07T20:40:00Z">
              <w:r w:rsidRPr="00060A97">
                <w:rPr>
                  <w:sz w:val="20"/>
                  <w:szCs w:val="20"/>
                  <w:rPrChange w:id="3474" w:author="張寶騌 CHANG,PAO-TSUNG" w:date="2022-06-17T20:31:00Z">
                    <w:rPr/>
                  </w:rPrChange>
                </w:rPr>
                <w:t>m</w:t>
              </w:r>
            </w:ins>
          </w:p>
        </w:tc>
      </w:tr>
      <w:tr w:rsidR="00B141D2" w14:paraId="78E7AE08" w14:textId="77777777" w:rsidTr="003E6A46">
        <w:trPr>
          <w:jc w:val="center"/>
          <w:ins w:id="3475" w:author="張寶騌 CHANG,PAO-TSUNG" w:date="2022-05-07T20:38:00Z"/>
        </w:trPr>
        <w:tc>
          <w:tcPr>
            <w:tcW w:w="2776" w:type="dxa"/>
            <w:vAlign w:val="center"/>
            <w:tcPrChange w:id="3476" w:author="張寶騌 CHANG,PAO-TSUNG" w:date="2022-05-07T20:42:00Z">
              <w:tcPr>
                <w:tcW w:w="4388" w:type="dxa"/>
                <w:gridSpan w:val="2"/>
              </w:tcPr>
            </w:tcPrChange>
          </w:tcPr>
          <w:p w14:paraId="3CC68611" w14:textId="489173D1" w:rsidR="00B141D2" w:rsidRPr="00060A97" w:rsidRDefault="00B141D2" w:rsidP="003E6A46">
            <w:pPr>
              <w:ind w:leftChars="0" w:left="0" w:firstLineChars="0" w:firstLine="0"/>
              <w:jc w:val="both"/>
              <w:rPr>
                <w:ins w:id="3477" w:author="張寶騌 CHANG,PAO-TSUNG" w:date="2022-05-07T20:38:00Z"/>
                <w:sz w:val="20"/>
                <w:szCs w:val="20"/>
                <w:rPrChange w:id="3478" w:author="張寶騌 CHANG,PAO-TSUNG" w:date="2022-06-17T20:31:00Z">
                  <w:rPr>
                    <w:ins w:id="3479" w:author="張寶騌 CHANG,PAO-TSUNG" w:date="2022-05-07T20:38:00Z"/>
                  </w:rPr>
                </w:rPrChange>
              </w:rPr>
            </w:pPr>
            <w:ins w:id="3480" w:author="張寶騌 CHANG,PAO-TSUNG" w:date="2022-05-07T20:40:00Z">
              <w:r w:rsidRPr="00060A97">
                <w:rPr>
                  <w:rFonts w:hint="eastAsia"/>
                  <w:sz w:val="20"/>
                  <w:szCs w:val="20"/>
                  <w:rPrChange w:id="3481" w:author="張寶騌 CHANG,PAO-TSUNG" w:date="2022-06-17T20:31:00Z">
                    <w:rPr>
                      <w:rFonts w:hint="eastAsia"/>
                    </w:rPr>
                  </w:rPrChange>
                </w:rPr>
                <w:t>戶外</w:t>
              </w:r>
              <w:r w:rsidRPr="00060A97">
                <w:rPr>
                  <w:sz w:val="20"/>
                  <w:szCs w:val="20"/>
                  <w:rPrChange w:id="3482" w:author="張寶騌 CHANG,PAO-TSUNG" w:date="2022-06-17T20:31:00Z">
                    <w:rPr/>
                  </w:rPrChange>
                </w:rPr>
                <w:t>/</w:t>
              </w:r>
              <w:r w:rsidRPr="00060A97">
                <w:rPr>
                  <w:rFonts w:hint="eastAsia"/>
                  <w:sz w:val="20"/>
                  <w:szCs w:val="20"/>
                  <w:rPrChange w:id="3483" w:author="張寶騌 CHANG,PAO-TSUNG" w:date="2022-06-17T20:31:00Z">
                    <w:rPr>
                      <w:rFonts w:hint="eastAsia"/>
                    </w:rPr>
                  </w:rPrChange>
                </w:rPr>
                <w:t>空曠區傳輸距離</w:t>
              </w:r>
            </w:ins>
          </w:p>
        </w:tc>
        <w:tc>
          <w:tcPr>
            <w:tcW w:w="2551" w:type="dxa"/>
            <w:vAlign w:val="center"/>
            <w:tcPrChange w:id="3484" w:author="張寶騌 CHANG,PAO-TSUNG" w:date="2022-05-07T20:42:00Z">
              <w:tcPr>
                <w:tcW w:w="4389" w:type="dxa"/>
              </w:tcPr>
            </w:tcPrChange>
          </w:tcPr>
          <w:p w14:paraId="2712021C" w14:textId="5E9F6A3F" w:rsidR="00B141D2" w:rsidRPr="00060A97" w:rsidRDefault="00B141D2" w:rsidP="003E6A46">
            <w:pPr>
              <w:ind w:leftChars="0" w:left="0" w:firstLineChars="0" w:firstLine="0"/>
              <w:jc w:val="both"/>
              <w:rPr>
                <w:ins w:id="3485" w:author="張寶騌 CHANG,PAO-TSUNG" w:date="2022-05-07T20:38:00Z"/>
                <w:sz w:val="20"/>
                <w:szCs w:val="20"/>
                <w:rPrChange w:id="3486" w:author="張寶騌 CHANG,PAO-TSUNG" w:date="2022-06-17T20:31:00Z">
                  <w:rPr>
                    <w:ins w:id="3487" w:author="張寶騌 CHANG,PAO-TSUNG" w:date="2022-05-07T20:38:00Z"/>
                  </w:rPr>
                </w:rPrChange>
              </w:rPr>
            </w:pPr>
            <w:ins w:id="3488" w:author="張寶騌 CHANG,PAO-TSUNG" w:date="2022-05-07T20:40:00Z">
              <w:r w:rsidRPr="00060A97">
                <w:rPr>
                  <w:sz w:val="20"/>
                  <w:szCs w:val="20"/>
                  <w:rPrChange w:id="3489" w:author="張寶騌 CHANG,PAO-TSUNG" w:date="2022-06-17T20:31:00Z">
                    <w:rPr/>
                  </w:rPrChange>
                </w:rPr>
                <w:t>15km</w:t>
              </w:r>
            </w:ins>
          </w:p>
        </w:tc>
      </w:tr>
      <w:tr w:rsidR="00B141D2" w14:paraId="7E80F096" w14:textId="77777777" w:rsidTr="003E6A46">
        <w:trPr>
          <w:jc w:val="center"/>
          <w:ins w:id="3490" w:author="張寶騌 CHANG,PAO-TSUNG" w:date="2022-05-07T20:38:00Z"/>
        </w:trPr>
        <w:tc>
          <w:tcPr>
            <w:tcW w:w="2776" w:type="dxa"/>
            <w:vAlign w:val="center"/>
            <w:tcPrChange w:id="3491" w:author="張寶騌 CHANG,PAO-TSUNG" w:date="2022-05-07T20:42:00Z">
              <w:tcPr>
                <w:tcW w:w="4388" w:type="dxa"/>
                <w:gridSpan w:val="2"/>
              </w:tcPr>
            </w:tcPrChange>
          </w:tcPr>
          <w:p w14:paraId="6B0C5C25" w14:textId="2CA18556" w:rsidR="00B141D2" w:rsidRPr="00060A97" w:rsidRDefault="00B141D2" w:rsidP="003E6A46">
            <w:pPr>
              <w:ind w:leftChars="0" w:left="0" w:firstLineChars="0" w:firstLine="0"/>
              <w:jc w:val="both"/>
              <w:rPr>
                <w:ins w:id="3492" w:author="張寶騌 CHANG,PAO-TSUNG" w:date="2022-05-07T20:38:00Z"/>
                <w:sz w:val="20"/>
                <w:szCs w:val="20"/>
                <w:rPrChange w:id="3493" w:author="張寶騌 CHANG,PAO-TSUNG" w:date="2022-06-17T20:31:00Z">
                  <w:rPr>
                    <w:ins w:id="3494" w:author="張寶騌 CHANG,PAO-TSUNG" w:date="2022-05-07T20:38:00Z"/>
                  </w:rPr>
                </w:rPrChange>
              </w:rPr>
            </w:pPr>
            <w:ins w:id="3495" w:author="張寶騌 CHANG,PAO-TSUNG" w:date="2022-05-07T20:41:00Z">
              <w:r w:rsidRPr="00060A97">
                <w:rPr>
                  <w:rFonts w:hint="eastAsia"/>
                  <w:sz w:val="20"/>
                  <w:szCs w:val="20"/>
                  <w:rPrChange w:id="3496" w:author="張寶騌 CHANG,PAO-TSUNG" w:date="2022-06-17T20:31:00Z">
                    <w:rPr>
                      <w:rFonts w:hint="eastAsia"/>
                    </w:rPr>
                  </w:rPrChange>
                </w:rPr>
                <w:t>資料傳輸速率</w:t>
              </w:r>
            </w:ins>
          </w:p>
        </w:tc>
        <w:tc>
          <w:tcPr>
            <w:tcW w:w="2551" w:type="dxa"/>
            <w:vAlign w:val="center"/>
            <w:tcPrChange w:id="3497" w:author="張寶騌 CHANG,PAO-TSUNG" w:date="2022-05-07T20:42:00Z">
              <w:tcPr>
                <w:tcW w:w="4389" w:type="dxa"/>
              </w:tcPr>
            </w:tcPrChange>
          </w:tcPr>
          <w:p w14:paraId="5437DF5E" w14:textId="0C9475EF" w:rsidR="00B141D2" w:rsidRPr="00060A97" w:rsidRDefault="00B141D2" w:rsidP="003E6A46">
            <w:pPr>
              <w:ind w:leftChars="0" w:left="0" w:firstLineChars="0" w:firstLine="0"/>
              <w:jc w:val="both"/>
              <w:rPr>
                <w:ins w:id="3498" w:author="張寶騌 CHANG,PAO-TSUNG" w:date="2022-05-07T20:38:00Z"/>
                <w:sz w:val="20"/>
                <w:szCs w:val="20"/>
                <w:rPrChange w:id="3499" w:author="張寶騌 CHANG,PAO-TSUNG" w:date="2022-06-17T20:31:00Z">
                  <w:rPr>
                    <w:ins w:id="3500" w:author="張寶騌 CHANG,PAO-TSUNG" w:date="2022-05-07T20:38:00Z"/>
                  </w:rPr>
                </w:rPrChange>
              </w:rPr>
            </w:pPr>
            <w:ins w:id="3501" w:author="張寶騌 CHANG,PAO-TSUNG" w:date="2022-05-07T20:41:00Z">
              <w:r w:rsidRPr="00060A97">
                <w:rPr>
                  <w:sz w:val="20"/>
                  <w:szCs w:val="20"/>
                  <w:rPrChange w:id="3502" w:author="張寶騌 CHANG,PAO-TSUNG" w:date="2022-06-17T20:31:00Z">
                    <w:rPr/>
                  </w:rPrChange>
                </w:rPr>
                <w:t>10kbps~200kbps</w:t>
              </w:r>
            </w:ins>
          </w:p>
        </w:tc>
      </w:tr>
      <w:tr w:rsidR="00B141D2" w14:paraId="4A378BF5" w14:textId="77777777" w:rsidTr="003E6A46">
        <w:trPr>
          <w:jc w:val="center"/>
          <w:ins w:id="3503" w:author="張寶騌 CHANG,PAO-TSUNG" w:date="2022-05-07T20:41:00Z"/>
        </w:trPr>
        <w:tc>
          <w:tcPr>
            <w:tcW w:w="2776" w:type="dxa"/>
            <w:vAlign w:val="center"/>
            <w:tcPrChange w:id="3504" w:author="張寶騌 CHANG,PAO-TSUNG" w:date="2022-05-07T20:42:00Z">
              <w:tcPr>
                <w:tcW w:w="2776" w:type="dxa"/>
              </w:tcPr>
            </w:tcPrChange>
          </w:tcPr>
          <w:p w14:paraId="4684CE68" w14:textId="516F6765" w:rsidR="00B141D2" w:rsidRPr="00060A97" w:rsidRDefault="00B141D2" w:rsidP="003E6A46">
            <w:pPr>
              <w:ind w:leftChars="0" w:left="0" w:firstLineChars="0" w:firstLine="0"/>
              <w:jc w:val="both"/>
              <w:rPr>
                <w:ins w:id="3505" w:author="張寶騌 CHANG,PAO-TSUNG" w:date="2022-05-07T20:41:00Z"/>
                <w:sz w:val="20"/>
                <w:szCs w:val="20"/>
                <w:rPrChange w:id="3506" w:author="張寶騌 CHANG,PAO-TSUNG" w:date="2022-06-17T20:31:00Z">
                  <w:rPr>
                    <w:ins w:id="3507" w:author="張寶騌 CHANG,PAO-TSUNG" w:date="2022-05-07T20:41:00Z"/>
                  </w:rPr>
                </w:rPrChange>
              </w:rPr>
            </w:pPr>
            <w:ins w:id="3508" w:author="張寶騌 CHANG,PAO-TSUNG" w:date="2022-05-07T20:41:00Z">
              <w:r w:rsidRPr="00060A97">
                <w:rPr>
                  <w:rFonts w:hint="eastAsia"/>
                  <w:sz w:val="20"/>
                  <w:szCs w:val="20"/>
                  <w:rPrChange w:id="3509" w:author="張寶騌 CHANG,PAO-TSUNG" w:date="2022-06-17T20:31:00Z">
                    <w:rPr>
                      <w:rFonts w:hint="eastAsia"/>
                    </w:rPr>
                  </w:rPrChange>
                </w:rPr>
                <w:t>適用</w:t>
              </w:r>
            </w:ins>
            <w:ins w:id="3510" w:author="張寶騌 CHANG,PAO-TSUNG" w:date="2022-05-07T20:42:00Z">
              <w:r w:rsidRPr="00060A97">
                <w:rPr>
                  <w:rFonts w:hint="eastAsia"/>
                  <w:sz w:val="20"/>
                  <w:szCs w:val="20"/>
                  <w:rPrChange w:id="3511" w:author="張寶騌 CHANG,PAO-TSUNG" w:date="2022-06-17T20:31:00Z">
                    <w:rPr>
                      <w:rFonts w:hint="eastAsia"/>
                    </w:rPr>
                  </w:rPrChange>
                </w:rPr>
                <w:t>鮑率</w:t>
              </w:r>
            </w:ins>
          </w:p>
        </w:tc>
        <w:tc>
          <w:tcPr>
            <w:tcW w:w="2551" w:type="dxa"/>
            <w:vAlign w:val="center"/>
            <w:tcPrChange w:id="3512" w:author="張寶騌 CHANG,PAO-TSUNG" w:date="2022-05-07T20:42:00Z">
              <w:tcPr>
                <w:tcW w:w="5521" w:type="dxa"/>
                <w:gridSpan w:val="2"/>
              </w:tcPr>
            </w:tcPrChange>
          </w:tcPr>
          <w:p w14:paraId="6FEF4BB0" w14:textId="1A75FFC8" w:rsidR="00B141D2" w:rsidRPr="00060A97" w:rsidRDefault="00B141D2" w:rsidP="003E6A46">
            <w:pPr>
              <w:ind w:leftChars="0" w:left="0" w:firstLineChars="0" w:firstLine="0"/>
              <w:jc w:val="both"/>
              <w:rPr>
                <w:ins w:id="3513" w:author="張寶騌 CHANG,PAO-TSUNG" w:date="2022-05-07T20:41:00Z"/>
                <w:sz w:val="20"/>
                <w:szCs w:val="20"/>
                <w:rPrChange w:id="3514" w:author="張寶騌 CHANG,PAO-TSUNG" w:date="2022-06-17T20:31:00Z">
                  <w:rPr>
                    <w:ins w:id="3515" w:author="張寶騌 CHANG,PAO-TSUNG" w:date="2022-05-07T20:41:00Z"/>
                  </w:rPr>
                </w:rPrChange>
              </w:rPr>
            </w:pPr>
            <w:ins w:id="3516" w:author="張寶騌 CHANG,PAO-TSUNG" w:date="2022-05-07T20:42:00Z">
              <w:r w:rsidRPr="00060A97">
                <w:rPr>
                  <w:sz w:val="20"/>
                  <w:szCs w:val="20"/>
                  <w:rPrChange w:id="3517" w:author="張寶騌 CHANG,PAO-TSUNG" w:date="2022-06-17T20:31:00Z">
                    <w:rPr/>
                  </w:rPrChange>
                </w:rPr>
                <w:t>9600~</w:t>
              </w:r>
              <w:r w:rsidR="00FE39FB" w:rsidRPr="00060A97">
                <w:rPr>
                  <w:sz w:val="20"/>
                  <w:szCs w:val="20"/>
                  <w:rPrChange w:id="3518" w:author="張寶騌 CHANG,PAO-TSUNG" w:date="2022-06-17T20:31:00Z">
                    <w:rPr/>
                  </w:rPrChange>
                </w:rPr>
                <w:t>230400</w:t>
              </w:r>
            </w:ins>
          </w:p>
        </w:tc>
      </w:tr>
    </w:tbl>
    <w:p w14:paraId="411F04BB" w14:textId="77777777" w:rsidR="00002F1B" w:rsidRDefault="00002F1B" w:rsidP="003E6A46">
      <w:pPr>
        <w:ind w:left="480" w:firstLine="480"/>
      </w:pPr>
    </w:p>
    <w:p w14:paraId="37FFF38D" w14:textId="08EE42C2"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9700FF">
        <w:rPr>
          <w:rFonts w:hint="eastAsia"/>
        </w:rPr>
        <w:instrText xml:space="preserve"> ADDIN EN.CITE &lt;EndNote&gt;&lt;Cite&gt;&lt;Author&gt;</w:instrText>
      </w:r>
      <w:r w:rsidR="009700FF">
        <w:rPr>
          <w:rFonts w:hint="eastAsia"/>
        </w:rPr>
        <w:instrText>郭晉瑋</w:instrText>
      </w:r>
      <w:r w:rsidR="009700FF">
        <w:rPr>
          <w:rFonts w:hint="eastAsia"/>
        </w:rPr>
        <w:instrText>&lt;/Author&gt;&lt;Year&gt;2020&lt;/Year&gt;&lt;RecNum&gt;57&lt;/RecNum&gt;&lt;DisplayText&gt;[20]&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9700FF">
        <w:rPr>
          <w:rFonts w:hint="eastAsia"/>
        </w:rPr>
        <w:instrText>郭晉瑋</w:instrText>
      </w:r>
      <w:r w:rsidR="009700FF">
        <w:rPr>
          <w:rFonts w:hint="eastAsia"/>
        </w:rPr>
        <w:instrText>&lt;/style&gt;&lt;style face="normal" font="default" size="100%"&gt;,&lt;/style&gt;&lt;/author&gt;&lt;/authors&gt;&lt;tertiary-authors&gt;&lt;author&gt;&lt;style face="normal" font="default" charset="136" size="100%"&gt;</w:instrText>
      </w:r>
      <w:r w:rsidR="009700FF">
        <w:rPr>
          <w:rFonts w:hint="eastAsia"/>
        </w:rPr>
        <w:instrText>郭振銘</w:instrText>
      </w:r>
      <w:r w:rsidR="009700FF">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9700FF">
        <w:rPr>
          <w:rFonts w:hint="eastAsia"/>
        </w:rPr>
        <w:instrText>以軸箱頻率響應函數矩陣量測輪軌力</w:instrText>
      </w:r>
      <w:r w:rsidR="009700FF">
        <w:rPr>
          <w:rFonts w:hint="eastAsia"/>
        </w:rPr>
        <w:instrText>&lt;/style&gt;&lt;/title&gt;&lt;secondary-title&gt;&lt;style face="normal" font="default" charset="136" size="100%"&gt;</w:instrText>
      </w:r>
      <w:r w:rsidR="009700FF">
        <w:rPr>
          <w:rFonts w:hint="eastAsia"/>
        </w:rPr>
        <w:instrText>土木工程學系</w:instrText>
      </w:r>
      <w:r w:rsidR="009700FF">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9700FF">
        <w:rPr>
          <w:rFonts w:hint="eastAsia"/>
        </w:rPr>
        <w:instrText>台南市</w:instrText>
      </w:r>
      <w:r w:rsidR="009700FF">
        <w:rPr>
          <w:rFonts w:hint="eastAsia"/>
        </w:rPr>
        <w:instrText>&lt;/style&gt;&lt;/pub-location&gt;&lt;publisher&gt;&lt;style face="normal" font="default" charset="136" size="100%"&gt;</w:instrText>
      </w:r>
      <w:r w:rsidR="009700FF">
        <w:rPr>
          <w:rFonts w:hint="eastAsia"/>
        </w:rPr>
        <w:instrText>國立成功大學</w:instrText>
      </w:r>
      <w:r w:rsidR="009700FF">
        <w:rPr>
          <w:rFonts w:hint="eastAsia"/>
        </w:rPr>
        <w:instrText>&lt;/style&gt;&lt;/publisher&gt;&lt;work-type&gt;&lt;style face="normal" font="default" charset="136" size="100%"&gt;</w:instrText>
      </w:r>
      <w:r w:rsidR="009700FF">
        <w:rPr>
          <w:rFonts w:hint="eastAsia"/>
        </w:rPr>
        <w:instrText>碩士論文</w:instrText>
      </w:r>
      <w:r w:rsidR="009700FF">
        <w:rPr>
          <w:rFonts w:hint="eastAsia"/>
        </w:rPr>
        <w:instrText>&lt;/style&gt;&lt;/work-type&gt;&lt;urls&gt;&lt;/urls&gt;&lt;/record&gt;&lt;/Cite&gt;&lt;/EndNote&gt;</w:instrText>
      </w:r>
      <w:r w:rsidR="00F54A7C">
        <w:fldChar w:fldCharType="separate"/>
      </w:r>
      <w:r w:rsidR="009700FF">
        <w:rPr>
          <w:noProof/>
        </w:rPr>
        <w:t>[20]</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7"/>
                    <a:stretch>
                      <a:fillRect/>
                    </a:stretch>
                  </pic:blipFill>
                  <pic:spPr>
                    <a:xfrm>
                      <a:off x="0" y="0"/>
                      <a:ext cx="5064250" cy="3099526"/>
                    </a:xfrm>
                    <a:prstGeom prst="rect">
                      <a:avLst/>
                    </a:prstGeom>
                    <a:ln w="3175">
                      <a:solidFill>
                        <a:schemeClr val="tx1"/>
                      </a:solidFill>
                    </a:ln>
                  </pic:spPr>
                </pic:pic>
              </a:graphicData>
            </a:graphic>
          </wp:inline>
        </w:drawing>
      </w:r>
    </w:p>
    <w:p w14:paraId="6859E252" w14:textId="58FBEDE6" w:rsidR="00434C2B" w:rsidRDefault="00434C2B" w:rsidP="00434C2B">
      <w:pPr>
        <w:pStyle w:val="ac"/>
        <w:spacing w:after="180"/>
        <w:rPr>
          <w:ins w:id="3519" w:author="張寶騌 CHANG,PAO-TSUNG" w:date="2022-06-21T23:15:00Z"/>
        </w:rPr>
      </w:pPr>
      <w:bookmarkStart w:id="3520" w:name="_Toc106974287"/>
      <w:r>
        <w:rPr>
          <w:rFonts w:hint="eastAsia"/>
        </w:rPr>
        <w:t>圖</w:t>
      </w:r>
      <w:r>
        <w:rPr>
          <w:rFonts w:hint="eastAsia"/>
        </w:rPr>
        <w:t xml:space="preserve"> </w:t>
      </w:r>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4</w:t>
      </w:r>
      <w:r w:rsidR="009700FF">
        <w:fldChar w:fldCharType="end"/>
      </w:r>
      <w:r w:rsidR="00643F6D">
        <w:t xml:space="preserve"> </w:t>
      </w:r>
      <w:r>
        <w:t>X</w:t>
      </w:r>
      <w:r>
        <w:rPr>
          <w:rFonts w:hint="eastAsia"/>
        </w:rPr>
        <w:t>-</w:t>
      </w:r>
      <w:r>
        <w:t>CTU</w:t>
      </w:r>
      <w:r>
        <w:rPr>
          <w:rFonts w:hint="eastAsia"/>
        </w:rPr>
        <w:t>使用者介面</w:t>
      </w:r>
      <w:bookmarkEnd w:id="3520"/>
    </w:p>
    <w:p w14:paraId="34C8246E" w14:textId="15142A33" w:rsidR="00E57491" w:rsidRDefault="00E57491">
      <w:pPr>
        <w:ind w:leftChars="0" w:left="0" w:firstLineChars="0" w:firstLine="0"/>
        <w:rPr>
          <w:ins w:id="3521" w:author="張寶騌 CHANG,PAO-TSUNG" w:date="2022-06-21T23:15:00Z"/>
        </w:rPr>
      </w:pPr>
    </w:p>
    <w:p w14:paraId="41A3B0DB" w14:textId="77777777" w:rsidR="00E57491" w:rsidRDefault="00E57491">
      <w:pPr>
        <w:ind w:leftChars="0" w:left="0" w:firstLineChars="0" w:firstLine="0"/>
        <w:rPr>
          <w:ins w:id="3522" w:author="張寶騌 CHANG,PAO-TSUNG" w:date="2022-05-07T18:10:00Z"/>
        </w:rPr>
        <w:pPrChange w:id="3523" w:author="張寶騌 CHANG,PAO-TSUNG" w:date="2022-06-02T11:02:00Z">
          <w:pPr>
            <w:ind w:left="480" w:firstLine="480"/>
          </w:pPr>
        </w:pPrChange>
      </w:pPr>
    </w:p>
    <w:p w14:paraId="6C6085A5" w14:textId="063615C0" w:rsidR="009820FC" w:rsidRDefault="003274AC" w:rsidP="009820FC">
      <w:pPr>
        <w:pStyle w:val="31"/>
        <w:spacing w:before="360" w:after="180"/>
        <w:rPr>
          <w:ins w:id="3524" w:author="張寶騌 CHANG,PAO-TSUNG" w:date="2022-04-24T13:34:00Z"/>
        </w:rPr>
      </w:pPr>
      <w:ins w:id="3525" w:author="張寶騌 CHANG,PAO-TSUNG" w:date="2022-05-08T12:17:00Z">
        <w:r>
          <w:rPr>
            <w:rFonts w:hint="eastAsia"/>
          </w:rPr>
          <w:lastRenderedPageBreak/>
          <w:t xml:space="preserve"> </w:t>
        </w:r>
      </w:ins>
      <w:bookmarkStart w:id="3526" w:name="_Toc107005865"/>
      <w:ins w:id="3527" w:author="張寶騌 CHANG,PAO-TSUNG" w:date="2022-04-25T17:34:00Z">
        <w:r w:rsidR="00B6570B">
          <w:t>Cat M1</w:t>
        </w:r>
      </w:ins>
      <w:ins w:id="3528" w:author="張寶騌 CHANG,PAO-TSUNG" w:date="2022-04-24T13:34:00Z">
        <w:r w:rsidR="009820FC">
          <w:rPr>
            <w:rFonts w:hint="eastAsia"/>
          </w:rPr>
          <w:t>無線</w:t>
        </w:r>
      </w:ins>
      <w:ins w:id="3529" w:author="張寶騌 CHANG,PAO-TSUNG" w:date="2022-04-25T17:33:00Z">
        <w:r w:rsidR="00B6570B">
          <w:rPr>
            <w:rFonts w:hint="eastAsia"/>
          </w:rPr>
          <w:t>訊號監控</w:t>
        </w:r>
      </w:ins>
      <w:ins w:id="3530" w:author="張寶騌 CHANG,PAO-TSUNG" w:date="2022-04-24T13:34:00Z">
        <w:r w:rsidR="009820FC" w:rsidRPr="000C5678">
          <w:rPr>
            <w:rFonts w:hint="eastAsia"/>
          </w:rPr>
          <w:t>模組</w:t>
        </w:r>
      </w:ins>
      <w:bookmarkEnd w:id="3526"/>
      <w:r w:rsidR="00737C20">
        <w:tab/>
      </w:r>
      <w:r w:rsidR="00737C20">
        <w:tab/>
      </w:r>
      <w:r w:rsidR="00737C20">
        <w:tab/>
      </w:r>
      <w:r w:rsidR="00737C20">
        <w:tab/>
      </w:r>
      <w:r w:rsidR="00737C20">
        <w:tab/>
      </w:r>
      <w:r w:rsidR="00737C20">
        <w:tab/>
      </w:r>
      <w:r w:rsidR="00737C20">
        <w:tab/>
      </w:r>
    </w:p>
    <w:p w14:paraId="251126A6" w14:textId="4DC82854" w:rsidR="00C732D7" w:rsidRDefault="00C732D7" w:rsidP="00C732D7">
      <w:pPr>
        <w:tabs>
          <w:tab w:val="left" w:pos="1920"/>
        </w:tabs>
        <w:ind w:left="480" w:firstLine="480"/>
        <w:jc w:val="both"/>
        <w:rPr>
          <w:ins w:id="3531" w:author="張寶騌 CHANG,PAO-TSUNG" w:date="2022-05-11T20:30:00Z"/>
        </w:rPr>
      </w:pPr>
      <w:ins w:id="3532" w:author="張寶騌 CHANG,PAO-TSUNG" w:date="2022-05-11T20:30:00Z">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w:t>
        </w:r>
      </w:ins>
      <w:ins w:id="3533" w:author="張寶騌 CHANG,PAO-TSUNG" w:date="2022-05-11T20:31:00Z">
        <w:r>
          <w:rPr>
            <w:rFonts w:hint="eastAsia"/>
          </w:rPr>
          <w:t>皆</w:t>
        </w:r>
      </w:ins>
      <w:ins w:id="3534" w:author="張寶騌 CHANG,PAO-TSUNG" w:date="2022-05-11T20:30:00Z">
        <w:r>
          <w:rPr>
            <w:rFonts w:hint="eastAsia"/>
          </w:rPr>
          <w:t>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ins>
      <w:proofErr w:type="gramStart"/>
      <w:ins w:id="3535" w:author="張寶騌 CHANG,PAO-TSUNG" w:date="2022-05-11T21:04:00Z">
        <w:r w:rsidR="0059668B" w:rsidRPr="0059668B">
          <w:rPr>
            <w:rFonts w:hint="eastAsia"/>
          </w:rPr>
          <w:t>將物聯網</w:t>
        </w:r>
        <w:proofErr w:type="gramEnd"/>
        <w:r w:rsidR="0059668B" w:rsidRPr="0059668B">
          <w:rPr>
            <w:rFonts w:hint="eastAsia"/>
          </w:rPr>
          <w:t>設備連接到網際網路中</w:t>
        </w:r>
      </w:ins>
      <w:ins w:id="3536" w:author="張寶騌 CHANG,PAO-TSUNG" w:date="2022-05-11T20:30:00Z">
        <w:r>
          <w:rPr>
            <w:rFonts w:hint="eastAsia"/>
          </w:rPr>
          <w:t>。然而，由於</w:t>
        </w:r>
        <w:r w:rsidRPr="006F412B">
          <w:rPr>
            <w:rFonts w:hint="eastAsia"/>
          </w:rPr>
          <w:t>LTE-M</w:t>
        </w:r>
        <w:r w:rsidRPr="006F412B">
          <w:rPr>
            <w:rFonts w:hint="eastAsia"/>
          </w:rPr>
          <w:t>的速率較高</w:t>
        </w:r>
      </w:ins>
      <w:ins w:id="3537" w:author="張寶騌 CHANG,PAO-TSUNG" w:date="2022-05-13T11:25:00Z">
        <w:r w:rsidR="00AC072F">
          <w:rPr>
            <w:rFonts w:hint="eastAsia"/>
          </w:rPr>
          <w:t>、</w:t>
        </w:r>
      </w:ins>
      <w:ins w:id="3538" w:author="張寶騌 CHANG,PAO-TSUNG" w:date="2022-05-11T20:39:00Z">
        <w:r w:rsidR="00AE73C3">
          <w:rPr>
            <w:rFonts w:hint="eastAsia"/>
          </w:rPr>
          <w:t>時間延遲較短</w:t>
        </w:r>
      </w:ins>
      <w:ins w:id="3539" w:author="張寶騌 CHANG,PAO-TSUNG" w:date="2022-05-13T11:25:00Z">
        <w:r w:rsidR="00AC072F">
          <w:rPr>
            <w:rFonts w:hint="eastAsia"/>
          </w:rPr>
          <w:t>、</w:t>
        </w:r>
      </w:ins>
      <w:ins w:id="3540" w:author="張寶騌 CHANG,PAO-TSUNG" w:date="2022-05-11T20:39:00Z">
        <w:r w:rsidR="00AE73C3">
          <w:rPr>
            <w:rFonts w:hint="eastAsia"/>
          </w:rPr>
          <w:t>傳輸</w:t>
        </w:r>
      </w:ins>
      <w:ins w:id="3541" w:author="張寶騌 CHANG,PAO-TSUNG" w:date="2022-05-11T20:30:00Z">
        <w:r w:rsidRPr="006F412B">
          <w:rPr>
            <w:rFonts w:hint="eastAsia"/>
          </w:rPr>
          <w:t>範圍也較廣</w:t>
        </w:r>
      </w:ins>
      <w:ins w:id="3542" w:author="張寶騌 CHANG,PAO-TSUNG" w:date="2022-05-13T11:25:00Z">
        <w:r w:rsidR="00AC072F">
          <w:rPr>
            <w:rFonts w:hint="eastAsia"/>
          </w:rPr>
          <w:t>等特性</w:t>
        </w:r>
      </w:ins>
      <w:ins w:id="3543" w:author="張寶騌 CHANG,PAO-TSUNG" w:date="2022-05-11T20:30:00Z">
        <w:r w:rsidRPr="006F412B">
          <w:rPr>
            <w:rFonts w:hint="eastAsia"/>
          </w:rPr>
          <w:t>，適合運用於具有中等數據速率需求</w:t>
        </w:r>
        <w:proofErr w:type="gramStart"/>
        <w:r w:rsidRPr="006F412B">
          <w:rPr>
            <w:rFonts w:hint="eastAsia"/>
          </w:rPr>
          <w:t>的物聯網</w:t>
        </w:r>
        <w:proofErr w:type="gramEnd"/>
        <w:r w:rsidRPr="006F412B">
          <w:rPr>
            <w:rFonts w:hint="eastAsia"/>
          </w:rPr>
          <w:t>應用</w:t>
        </w:r>
      </w:ins>
      <w:ins w:id="3544" w:author="張寶騌 CHANG,PAO-TSUNG" w:date="2022-05-13T11:26:00Z">
        <w:r w:rsidR="00AC072F">
          <w:rPr>
            <w:rFonts w:hint="eastAsia"/>
          </w:rPr>
          <w:t>，</w:t>
        </w:r>
      </w:ins>
      <w:ins w:id="3545" w:author="張寶騌 CHANG,PAO-TSUNG" w:date="2022-05-11T20:30:00Z">
        <w:r>
          <w:rPr>
            <w:rFonts w:hint="eastAsia"/>
          </w:rPr>
          <w:t>較符合本研究在列車通過時間內，需傳輸多筆數據之需求，且亦可預留未來擴展即時監控之應用。</w:t>
        </w:r>
      </w:ins>
    </w:p>
    <w:p w14:paraId="3CD3CF51" w14:textId="76BAEB1E" w:rsidR="004838D9" w:rsidRPr="00C732D7" w:rsidRDefault="0067635C">
      <w:pPr>
        <w:pStyle w:val="ac"/>
        <w:spacing w:after="180"/>
        <w:rPr>
          <w:ins w:id="3546" w:author="張寶騌 CHANG,PAO-TSUNG" w:date="2022-05-11T20:53:00Z"/>
          <w:noProof/>
        </w:rPr>
        <w:pPrChange w:id="3547" w:author="張寶騌 CHANG,PAO-TSUNG" w:date="2022-05-11T21:01:00Z">
          <w:pPr>
            <w:ind w:left="480" w:firstLine="480"/>
          </w:pPr>
        </w:pPrChange>
      </w:pPr>
      <w:bookmarkStart w:id="3548" w:name="_Toc106977576"/>
      <w:ins w:id="3549" w:author="張寶騌 CHANG,PAO-TSUNG" w:date="2022-05-11T21:01:00Z">
        <w:r>
          <w:rPr>
            <w:rFonts w:hint="eastAsia"/>
          </w:rPr>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6</w:t>
      </w:r>
      <w:r w:rsidR="00BF7FA6">
        <w:fldChar w:fldCharType="end"/>
      </w:r>
      <w:r w:rsidR="00643F6D">
        <w:t xml:space="preserve"> </w:t>
      </w:r>
      <w:ins w:id="3550" w:author="張寶騌 CHANG,PAO-TSUNG" w:date="2022-05-11T21:01:00Z">
        <w:r w:rsidRPr="006F412B">
          <w:rPr>
            <w:rFonts w:hint="eastAsia"/>
          </w:rPr>
          <w:t>LTE-M</w:t>
        </w:r>
        <w:r>
          <w:rPr>
            <w:rFonts w:hint="eastAsia"/>
          </w:rPr>
          <w:t>與</w:t>
        </w:r>
        <w:r w:rsidRPr="00B45E55">
          <w:t>NB-IoT</w:t>
        </w:r>
        <w:r>
          <w:rPr>
            <w:rFonts w:hint="eastAsia"/>
          </w:rPr>
          <w:t>比較表</w:t>
        </w:r>
      </w:ins>
      <w:r w:rsidR="00E64141">
        <w:fldChar w:fldCharType="begin"/>
      </w:r>
      <w:r w:rsidR="009700FF">
        <w:instrText xml:space="preserve"> ADDIN EN.CITE &lt;EndNote&gt;&lt;Cite ExcludeAuth="1" ExcludeYear="1"&gt;&lt;RecNum&gt;52&lt;/RecNum&gt;&lt;DisplayText&gt;[21]&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3548"/>
      <w:r w:rsidR="009700FF">
        <w:rPr>
          <w:noProof/>
        </w:rPr>
        <w:t>[21]</w:t>
      </w:r>
      <w:r w:rsidR="00E64141">
        <w:fldChar w:fldCharType="end"/>
      </w:r>
    </w:p>
    <w:tbl>
      <w:tblPr>
        <w:tblStyle w:val="afa"/>
        <w:tblW w:w="0" w:type="auto"/>
        <w:jc w:val="center"/>
        <w:tblLook w:val="04A0" w:firstRow="1" w:lastRow="0" w:firstColumn="1" w:lastColumn="0" w:noHBand="0" w:noVBand="1"/>
        <w:tblPrChange w:id="3551" w:author="張寶騌 CHANG,PAO-TSUNG" w:date="2022-06-10T13:44:00Z">
          <w:tblPr>
            <w:tblStyle w:val="afa"/>
            <w:tblW w:w="0" w:type="auto"/>
            <w:tblInd w:w="480" w:type="dxa"/>
            <w:tblLook w:val="04A0" w:firstRow="1" w:lastRow="0" w:firstColumn="1" w:lastColumn="0" w:noHBand="0" w:noVBand="1"/>
          </w:tblPr>
        </w:tblPrChange>
      </w:tblPr>
      <w:tblGrid>
        <w:gridCol w:w="1549"/>
        <w:gridCol w:w="2135"/>
        <w:gridCol w:w="2131"/>
        <w:tblGridChange w:id="3552">
          <w:tblGrid>
            <w:gridCol w:w="2745"/>
            <w:gridCol w:w="2779"/>
            <w:gridCol w:w="2773"/>
          </w:tblGrid>
        </w:tblGridChange>
      </w:tblGrid>
      <w:tr w:rsidR="004838D9" w14:paraId="1ED24FA0" w14:textId="77777777" w:rsidTr="00355D1C">
        <w:trPr>
          <w:trHeight w:val="423"/>
          <w:jc w:val="center"/>
          <w:ins w:id="3553" w:author="張寶騌 CHANG,PAO-TSUNG" w:date="2022-05-11T20:53:00Z"/>
        </w:trPr>
        <w:tc>
          <w:tcPr>
            <w:tcW w:w="1549" w:type="dxa"/>
            <w:tcPrChange w:id="3554" w:author="張寶騌 CHANG,PAO-TSUNG" w:date="2022-06-10T13:44:00Z">
              <w:tcPr>
                <w:tcW w:w="2925" w:type="dxa"/>
              </w:tcPr>
            </w:tcPrChange>
          </w:tcPr>
          <w:p w14:paraId="22906EE2" w14:textId="394B223D" w:rsidR="004838D9" w:rsidRPr="00060A97" w:rsidRDefault="00355D1C">
            <w:pPr>
              <w:ind w:leftChars="0" w:left="0" w:firstLineChars="0" w:firstLine="0"/>
              <w:jc w:val="center"/>
              <w:rPr>
                <w:ins w:id="3555" w:author="張寶騌 CHANG,PAO-TSUNG" w:date="2022-05-11T20:53:00Z"/>
                <w:noProof/>
                <w:sz w:val="20"/>
                <w:szCs w:val="20"/>
                <w:rPrChange w:id="3556" w:author="張寶騌 CHANG,PAO-TSUNG" w:date="2022-06-17T20:31:00Z">
                  <w:rPr>
                    <w:ins w:id="3557" w:author="張寶騌 CHANG,PAO-TSUNG" w:date="2022-05-11T20:53:00Z"/>
                    <w:noProof/>
                  </w:rPr>
                </w:rPrChange>
              </w:rPr>
              <w:pPrChange w:id="3558" w:author="張寶騌 CHANG,PAO-TSUNG" w:date="2022-06-10T13:44:00Z">
                <w:pPr>
                  <w:ind w:leftChars="0" w:left="0" w:firstLineChars="0" w:firstLine="0"/>
                </w:pPr>
              </w:pPrChange>
            </w:pPr>
            <w:ins w:id="3559" w:author="張寶騌 CHANG,PAO-TSUNG" w:date="2022-06-10T13:44:00Z">
              <w:r w:rsidRPr="00060A97">
                <w:rPr>
                  <w:rFonts w:hint="eastAsia"/>
                  <w:noProof/>
                  <w:sz w:val="20"/>
                  <w:szCs w:val="20"/>
                  <w:rPrChange w:id="3560" w:author="張寶騌 CHANG,PAO-TSUNG" w:date="2022-06-17T20:31:00Z">
                    <w:rPr>
                      <w:rFonts w:hint="eastAsia"/>
                      <w:noProof/>
                    </w:rPr>
                  </w:rPrChange>
                </w:rPr>
                <w:t>項目</w:t>
              </w:r>
            </w:ins>
          </w:p>
        </w:tc>
        <w:tc>
          <w:tcPr>
            <w:tcW w:w="2135" w:type="dxa"/>
            <w:tcPrChange w:id="3561" w:author="張寶騌 CHANG,PAO-TSUNG" w:date="2022-06-10T13:44:00Z">
              <w:tcPr>
                <w:tcW w:w="2926" w:type="dxa"/>
              </w:tcPr>
            </w:tcPrChange>
          </w:tcPr>
          <w:p w14:paraId="19FAA34E" w14:textId="60B24685" w:rsidR="004838D9" w:rsidRPr="00060A97" w:rsidRDefault="004838D9">
            <w:pPr>
              <w:ind w:leftChars="0" w:left="0" w:firstLineChars="0" w:firstLine="0"/>
              <w:jc w:val="center"/>
              <w:rPr>
                <w:ins w:id="3562" w:author="張寶騌 CHANG,PAO-TSUNG" w:date="2022-05-11T20:53:00Z"/>
                <w:noProof/>
                <w:sz w:val="20"/>
                <w:szCs w:val="20"/>
                <w:rPrChange w:id="3563" w:author="張寶騌 CHANG,PAO-TSUNG" w:date="2022-06-17T20:31:00Z">
                  <w:rPr>
                    <w:ins w:id="3564" w:author="張寶騌 CHANG,PAO-TSUNG" w:date="2022-05-11T20:53:00Z"/>
                    <w:noProof/>
                  </w:rPr>
                </w:rPrChange>
              </w:rPr>
              <w:pPrChange w:id="3565" w:author="張寶騌 CHANG,PAO-TSUNG" w:date="2022-06-10T13:44:00Z">
                <w:pPr>
                  <w:ind w:leftChars="0" w:left="0" w:firstLineChars="0" w:firstLine="0"/>
                </w:pPr>
              </w:pPrChange>
            </w:pPr>
            <w:ins w:id="3566" w:author="張寶騌 CHANG,PAO-TSUNG" w:date="2022-05-11T20:53:00Z">
              <w:r w:rsidRPr="00060A97">
                <w:rPr>
                  <w:sz w:val="20"/>
                  <w:szCs w:val="20"/>
                  <w:rPrChange w:id="3567" w:author="張寶騌 CHANG,PAO-TSUNG" w:date="2022-06-17T20:31:00Z">
                    <w:rPr/>
                  </w:rPrChange>
                </w:rPr>
                <w:t>LTE-M</w:t>
              </w:r>
            </w:ins>
          </w:p>
        </w:tc>
        <w:tc>
          <w:tcPr>
            <w:tcW w:w="2131" w:type="dxa"/>
            <w:tcPrChange w:id="3568" w:author="張寶騌 CHANG,PAO-TSUNG" w:date="2022-06-10T13:44:00Z">
              <w:tcPr>
                <w:tcW w:w="2926" w:type="dxa"/>
              </w:tcPr>
            </w:tcPrChange>
          </w:tcPr>
          <w:p w14:paraId="3F579A96" w14:textId="7C633498" w:rsidR="004838D9" w:rsidRPr="00060A97" w:rsidRDefault="004838D9">
            <w:pPr>
              <w:ind w:leftChars="0" w:left="0" w:firstLineChars="0" w:firstLine="0"/>
              <w:jc w:val="center"/>
              <w:rPr>
                <w:ins w:id="3569" w:author="張寶騌 CHANG,PAO-TSUNG" w:date="2022-05-11T20:53:00Z"/>
                <w:noProof/>
                <w:sz w:val="20"/>
                <w:szCs w:val="20"/>
                <w:rPrChange w:id="3570" w:author="張寶騌 CHANG,PAO-TSUNG" w:date="2022-06-17T20:31:00Z">
                  <w:rPr>
                    <w:ins w:id="3571" w:author="張寶騌 CHANG,PAO-TSUNG" w:date="2022-05-11T20:53:00Z"/>
                    <w:noProof/>
                  </w:rPr>
                </w:rPrChange>
              </w:rPr>
              <w:pPrChange w:id="3572" w:author="張寶騌 CHANG,PAO-TSUNG" w:date="2022-06-10T13:44:00Z">
                <w:pPr>
                  <w:ind w:leftChars="0" w:left="0" w:firstLineChars="0" w:firstLine="0"/>
                </w:pPr>
              </w:pPrChange>
            </w:pPr>
            <w:ins w:id="3573" w:author="張寶騌 CHANG,PAO-TSUNG" w:date="2022-05-11T20:53:00Z">
              <w:r w:rsidRPr="00060A97">
                <w:rPr>
                  <w:sz w:val="20"/>
                  <w:szCs w:val="20"/>
                  <w:rPrChange w:id="3574" w:author="張寶騌 CHANG,PAO-TSUNG" w:date="2022-06-17T20:31:00Z">
                    <w:rPr/>
                  </w:rPrChange>
                </w:rPr>
                <w:t>NB-IoT</w:t>
              </w:r>
            </w:ins>
          </w:p>
        </w:tc>
      </w:tr>
      <w:tr w:rsidR="004838D9" w14:paraId="07543EDA" w14:textId="77777777" w:rsidTr="00355D1C">
        <w:trPr>
          <w:trHeight w:val="423"/>
          <w:jc w:val="center"/>
          <w:ins w:id="3575" w:author="張寶騌 CHANG,PAO-TSUNG" w:date="2022-05-11T20:53:00Z"/>
        </w:trPr>
        <w:tc>
          <w:tcPr>
            <w:tcW w:w="1549" w:type="dxa"/>
            <w:tcPrChange w:id="3576" w:author="張寶騌 CHANG,PAO-TSUNG" w:date="2022-06-10T13:44:00Z">
              <w:tcPr>
                <w:tcW w:w="2925" w:type="dxa"/>
              </w:tcPr>
            </w:tcPrChange>
          </w:tcPr>
          <w:p w14:paraId="05456C85" w14:textId="4B96B007" w:rsidR="004838D9" w:rsidRPr="00060A97" w:rsidRDefault="004838D9">
            <w:pPr>
              <w:ind w:leftChars="0" w:left="0" w:firstLineChars="0" w:firstLine="0"/>
              <w:jc w:val="center"/>
              <w:rPr>
                <w:ins w:id="3577" w:author="張寶騌 CHANG,PAO-TSUNG" w:date="2022-05-11T20:53:00Z"/>
                <w:noProof/>
                <w:sz w:val="20"/>
                <w:szCs w:val="20"/>
                <w:rPrChange w:id="3578" w:author="張寶騌 CHANG,PAO-TSUNG" w:date="2022-06-17T20:31:00Z">
                  <w:rPr>
                    <w:ins w:id="3579" w:author="張寶騌 CHANG,PAO-TSUNG" w:date="2022-05-11T20:53:00Z"/>
                    <w:noProof/>
                  </w:rPr>
                </w:rPrChange>
              </w:rPr>
              <w:pPrChange w:id="3580" w:author="張寶騌 CHANG,PAO-TSUNG" w:date="2022-06-17T20:31:00Z">
                <w:pPr>
                  <w:ind w:leftChars="0" w:left="0" w:firstLineChars="0" w:firstLine="0"/>
                </w:pPr>
              </w:pPrChange>
            </w:pPr>
            <w:ins w:id="3581" w:author="張寶騌 CHANG,PAO-TSUNG" w:date="2022-05-11T20:54:00Z">
              <w:r w:rsidRPr="00060A97">
                <w:rPr>
                  <w:rFonts w:hint="eastAsia"/>
                  <w:noProof/>
                  <w:sz w:val="20"/>
                  <w:szCs w:val="20"/>
                  <w:rPrChange w:id="3582" w:author="張寶騌 CHANG,PAO-TSUNG" w:date="2022-06-17T20:31:00Z">
                    <w:rPr>
                      <w:rFonts w:hint="eastAsia"/>
                      <w:noProof/>
                    </w:rPr>
                  </w:rPrChange>
                </w:rPr>
                <w:t>頻寬</w:t>
              </w:r>
            </w:ins>
          </w:p>
        </w:tc>
        <w:tc>
          <w:tcPr>
            <w:tcW w:w="2135" w:type="dxa"/>
            <w:tcPrChange w:id="3583" w:author="張寶騌 CHANG,PAO-TSUNG" w:date="2022-06-10T13:44:00Z">
              <w:tcPr>
                <w:tcW w:w="2926" w:type="dxa"/>
              </w:tcPr>
            </w:tcPrChange>
          </w:tcPr>
          <w:p w14:paraId="5360D10E" w14:textId="33137452" w:rsidR="004838D9" w:rsidRPr="00060A97" w:rsidRDefault="004838D9">
            <w:pPr>
              <w:ind w:leftChars="0" w:left="0" w:firstLineChars="0" w:firstLine="0"/>
              <w:jc w:val="center"/>
              <w:rPr>
                <w:ins w:id="3584" w:author="張寶騌 CHANG,PAO-TSUNG" w:date="2022-05-11T20:53:00Z"/>
                <w:noProof/>
                <w:sz w:val="20"/>
                <w:szCs w:val="20"/>
                <w:rPrChange w:id="3585" w:author="張寶騌 CHANG,PAO-TSUNG" w:date="2022-06-17T20:31:00Z">
                  <w:rPr>
                    <w:ins w:id="3586" w:author="張寶騌 CHANG,PAO-TSUNG" w:date="2022-05-11T20:53:00Z"/>
                    <w:noProof/>
                  </w:rPr>
                </w:rPrChange>
              </w:rPr>
              <w:pPrChange w:id="3587" w:author="張寶騌 CHANG,PAO-TSUNG" w:date="2022-06-17T20:31:00Z">
                <w:pPr>
                  <w:ind w:leftChars="0" w:left="0" w:firstLineChars="0" w:firstLine="0"/>
                </w:pPr>
              </w:pPrChange>
            </w:pPr>
            <w:ins w:id="3588" w:author="張寶騌 CHANG,PAO-TSUNG" w:date="2022-05-11T20:55:00Z">
              <w:r w:rsidRPr="00060A97">
                <w:rPr>
                  <w:noProof/>
                  <w:sz w:val="20"/>
                  <w:szCs w:val="20"/>
                  <w:rPrChange w:id="3589" w:author="張寶騌 CHANG,PAO-TSUNG" w:date="2022-06-17T20:31:00Z">
                    <w:rPr>
                      <w:noProof/>
                    </w:rPr>
                  </w:rPrChange>
                </w:rPr>
                <w:t>180</w:t>
              </w:r>
            </w:ins>
            <w:ins w:id="3590" w:author="張寶騌 CHANG,PAO-TSUNG" w:date="2022-05-11T20:54:00Z">
              <w:r w:rsidRPr="00060A97">
                <w:rPr>
                  <w:noProof/>
                  <w:sz w:val="20"/>
                  <w:szCs w:val="20"/>
                  <w:rPrChange w:id="3591" w:author="張寶騌 CHANG,PAO-TSUNG" w:date="2022-06-17T20:31:00Z">
                    <w:rPr>
                      <w:noProof/>
                    </w:rPr>
                  </w:rPrChange>
                </w:rPr>
                <w:t>kHz</w:t>
              </w:r>
            </w:ins>
          </w:p>
        </w:tc>
        <w:tc>
          <w:tcPr>
            <w:tcW w:w="2131" w:type="dxa"/>
            <w:tcPrChange w:id="3592" w:author="張寶騌 CHANG,PAO-TSUNG" w:date="2022-06-10T13:44:00Z">
              <w:tcPr>
                <w:tcW w:w="2926" w:type="dxa"/>
              </w:tcPr>
            </w:tcPrChange>
          </w:tcPr>
          <w:p w14:paraId="4440DC67" w14:textId="4FF6819C" w:rsidR="004838D9" w:rsidRPr="00060A97" w:rsidRDefault="004838D9">
            <w:pPr>
              <w:ind w:leftChars="0" w:left="0" w:firstLineChars="0" w:firstLine="0"/>
              <w:jc w:val="center"/>
              <w:rPr>
                <w:ins w:id="3593" w:author="張寶騌 CHANG,PAO-TSUNG" w:date="2022-05-11T20:53:00Z"/>
                <w:noProof/>
                <w:sz w:val="20"/>
                <w:szCs w:val="20"/>
                <w:rPrChange w:id="3594" w:author="張寶騌 CHANG,PAO-TSUNG" w:date="2022-06-17T20:31:00Z">
                  <w:rPr>
                    <w:ins w:id="3595" w:author="張寶騌 CHANG,PAO-TSUNG" w:date="2022-05-11T20:53:00Z"/>
                    <w:noProof/>
                  </w:rPr>
                </w:rPrChange>
              </w:rPr>
              <w:pPrChange w:id="3596" w:author="張寶騌 CHANG,PAO-TSUNG" w:date="2022-06-17T20:31:00Z">
                <w:pPr>
                  <w:ind w:leftChars="0" w:left="0" w:firstLineChars="0" w:firstLine="0"/>
                </w:pPr>
              </w:pPrChange>
            </w:pPr>
            <w:ins w:id="3597" w:author="張寶騌 CHANG,PAO-TSUNG" w:date="2022-05-11T20:54:00Z">
              <w:r w:rsidRPr="00060A97">
                <w:rPr>
                  <w:noProof/>
                  <w:sz w:val="20"/>
                  <w:szCs w:val="20"/>
                  <w:rPrChange w:id="3598" w:author="張寶騌 CHANG,PAO-TSUNG" w:date="2022-06-17T20:31:00Z">
                    <w:rPr>
                      <w:noProof/>
                    </w:rPr>
                  </w:rPrChange>
                </w:rPr>
                <w:t>1.4MHz</w:t>
              </w:r>
            </w:ins>
          </w:p>
        </w:tc>
      </w:tr>
      <w:tr w:rsidR="004838D9" w14:paraId="472D06D0" w14:textId="77777777" w:rsidTr="00355D1C">
        <w:trPr>
          <w:trHeight w:val="423"/>
          <w:jc w:val="center"/>
          <w:ins w:id="3599" w:author="張寶騌 CHANG,PAO-TSUNG" w:date="2022-05-11T20:53:00Z"/>
        </w:trPr>
        <w:tc>
          <w:tcPr>
            <w:tcW w:w="1549" w:type="dxa"/>
            <w:tcPrChange w:id="3600" w:author="張寶騌 CHANG,PAO-TSUNG" w:date="2022-06-10T13:44:00Z">
              <w:tcPr>
                <w:tcW w:w="2925" w:type="dxa"/>
              </w:tcPr>
            </w:tcPrChange>
          </w:tcPr>
          <w:p w14:paraId="45FBE618" w14:textId="3C84DF0E" w:rsidR="004838D9" w:rsidRPr="00060A97" w:rsidRDefault="004838D9">
            <w:pPr>
              <w:ind w:leftChars="0" w:left="0" w:firstLineChars="0" w:firstLine="0"/>
              <w:jc w:val="center"/>
              <w:rPr>
                <w:ins w:id="3601" w:author="張寶騌 CHANG,PAO-TSUNG" w:date="2022-05-11T20:53:00Z"/>
                <w:noProof/>
                <w:sz w:val="20"/>
                <w:szCs w:val="20"/>
                <w:rPrChange w:id="3602" w:author="張寶騌 CHANG,PAO-TSUNG" w:date="2022-06-17T20:31:00Z">
                  <w:rPr>
                    <w:ins w:id="3603" w:author="張寶騌 CHANG,PAO-TSUNG" w:date="2022-05-11T20:53:00Z"/>
                    <w:noProof/>
                  </w:rPr>
                </w:rPrChange>
              </w:rPr>
              <w:pPrChange w:id="3604" w:author="張寶騌 CHANG,PAO-TSUNG" w:date="2022-06-17T20:31:00Z">
                <w:pPr>
                  <w:ind w:leftChars="0" w:left="0" w:firstLineChars="0" w:firstLine="0"/>
                </w:pPr>
              </w:pPrChange>
            </w:pPr>
            <w:ins w:id="3605" w:author="張寶騌 CHANG,PAO-TSUNG" w:date="2022-05-11T20:55:00Z">
              <w:r w:rsidRPr="00060A97">
                <w:rPr>
                  <w:rFonts w:hint="eastAsia"/>
                  <w:noProof/>
                  <w:sz w:val="20"/>
                  <w:szCs w:val="20"/>
                  <w:rPrChange w:id="3606" w:author="張寶騌 CHANG,PAO-TSUNG" w:date="2022-06-17T20:31:00Z">
                    <w:rPr>
                      <w:rFonts w:hint="eastAsia"/>
                      <w:noProof/>
                    </w:rPr>
                  </w:rPrChange>
                </w:rPr>
                <w:t>傳輸速率</w:t>
              </w:r>
            </w:ins>
          </w:p>
        </w:tc>
        <w:tc>
          <w:tcPr>
            <w:tcW w:w="2135" w:type="dxa"/>
            <w:tcPrChange w:id="3607" w:author="張寶騌 CHANG,PAO-TSUNG" w:date="2022-06-10T13:44:00Z">
              <w:tcPr>
                <w:tcW w:w="2926" w:type="dxa"/>
              </w:tcPr>
            </w:tcPrChange>
          </w:tcPr>
          <w:p w14:paraId="6BB709B2" w14:textId="6C1F3FF1" w:rsidR="004838D9" w:rsidRPr="00060A97" w:rsidRDefault="004838D9">
            <w:pPr>
              <w:ind w:leftChars="0" w:left="0" w:firstLineChars="0" w:firstLine="0"/>
              <w:jc w:val="center"/>
              <w:rPr>
                <w:ins w:id="3608" w:author="張寶騌 CHANG,PAO-TSUNG" w:date="2022-05-11T20:53:00Z"/>
                <w:noProof/>
                <w:sz w:val="20"/>
                <w:szCs w:val="20"/>
                <w:rPrChange w:id="3609" w:author="張寶騌 CHANG,PAO-TSUNG" w:date="2022-06-17T20:31:00Z">
                  <w:rPr>
                    <w:ins w:id="3610" w:author="張寶騌 CHANG,PAO-TSUNG" w:date="2022-05-11T20:53:00Z"/>
                    <w:noProof/>
                  </w:rPr>
                </w:rPrChange>
              </w:rPr>
              <w:pPrChange w:id="3611" w:author="張寶騌 CHANG,PAO-TSUNG" w:date="2022-06-17T20:31:00Z">
                <w:pPr>
                  <w:ind w:leftChars="0" w:left="0" w:firstLineChars="0" w:firstLine="0"/>
                </w:pPr>
              </w:pPrChange>
            </w:pPr>
            <w:ins w:id="3612" w:author="張寶騌 CHANG,PAO-TSUNG" w:date="2022-05-11T20:56:00Z">
              <w:r w:rsidRPr="00060A97">
                <w:rPr>
                  <w:noProof/>
                  <w:sz w:val="20"/>
                  <w:szCs w:val="20"/>
                  <w:rPrChange w:id="3613" w:author="張寶騌 CHANG,PAO-TSUNG" w:date="2022-06-17T20:31:00Z">
                    <w:rPr>
                      <w:noProof/>
                    </w:rPr>
                  </w:rPrChange>
                </w:rPr>
                <w:t>1 Mbit/s</w:t>
              </w:r>
            </w:ins>
          </w:p>
        </w:tc>
        <w:tc>
          <w:tcPr>
            <w:tcW w:w="2131" w:type="dxa"/>
            <w:tcPrChange w:id="3614" w:author="張寶騌 CHANG,PAO-TSUNG" w:date="2022-06-10T13:44:00Z">
              <w:tcPr>
                <w:tcW w:w="2926" w:type="dxa"/>
              </w:tcPr>
            </w:tcPrChange>
          </w:tcPr>
          <w:p w14:paraId="67FBEFD7" w14:textId="05D84646" w:rsidR="004838D9" w:rsidRPr="00060A97" w:rsidRDefault="004838D9">
            <w:pPr>
              <w:ind w:leftChars="0" w:left="0" w:firstLineChars="0" w:firstLine="0"/>
              <w:jc w:val="center"/>
              <w:rPr>
                <w:ins w:id="3615" w:author="張寶騌 CHANG,PAO-TSUNG" w:date="2022-05-11T20:53:00Z"/>
                <w:noProof/>
                <w:sz w:val="20"/>
                <w:szCs w:val="20"/>
                <w:rPrChange w:id="3616" w:author="張寶騌 CHANG,PAO-TSUNG" w:date="2022-06-17T20:31:00Z">
                  <w:rPr>
                    <w:ins w:id="3617" w:author="張寶騌 CHANG,PAO-TSUNG" w:date="2022-05-11T20:53:00Z"/>
                    <w:noProof/>
                  </w:rPr>
                </w:rPrChange>
              </w:rPr>
              <w:pPrChange w:id="3618" w:author="張寶騌 CHANG,PAO-TSUNG" w:date="2022-06-17T20:31:00Z">
                <w:pPr>
                  <w:ind w:leftChars="0" w:left="0" w:firstLineChars="0" w:firstLine="0"/>
                </w:pPr>
              </w:pPrChange>
            </w:pPr>
            <w:ins w:id="3619" w:author="張寶騌 CHANG,PAO-TSUNG" w:date="2022-05-11T20:56:00Z">
              <w:r w:rsidRPr="00060A97">
                <w:rPr>
                  <w:noProof/>
                  <w:sz w:val="20"/>
                  <w:szCs w:val="20"/>
                  <w:rPrChange w:id="3620" w:author="張寶騌 CHANG,PAO-TSUNG" w:date="2022-06-17T20:31:00Z">
                    <w:rPr>
                      <w:noProof/>
                    </w:rPr>
                  </w:rPrChange>
                </w:rPr>
                <w:t>26 kbit/s</w:t>
              </w:r>
            </w:ins>
          </w:p>
        </w:tc>
      </w:tr>
      <w:tr w:rsidR="004838D9" w14:paraId="4754D90E" w14:textId="77777777" w:rsidTr="00355D1C">
        <w:trPr>
          <w:trHeight w:val="413"/>
          <w:jc w:val="center"/>
          <w:ins w:id="3621" w:author="張寶騌 CHANG,PAO-TSUNG" w:date="2022-05-11T20:53:00Z"/>
        </w:trPr>
        <w:tc>
          <w:tcPr>
            <w:tcW w:w="1549" w:type="dxa"/>
            <w:tcPrChange w:id="3622" w:author="張寶騌 CHANG,PAO-TSUNG" w:date="2022-06-10T13:44:00Z">
              <w:tcPr>
                <w:tcW w:w="2925" w:type="dxa"/>
              </w:tcPr>
            </w:tcPrChange>
          </w:tcPr>
          <w:p w14:paraId="256B2F22" w14:textId="4648CF19" w:rsidR="004838D9" w:rsidRPr="00060A97" w:rsidRDefault="004838D9">
            <w:pPr>
              <w:ind w:leftChars="0" w:left="0" w:firstLineChars="0" w:firstLine="0"/>
              <w:jc w:val="center"/>
              <w:rPr>
                <w:ins w:id="3623" w:author="張寶騌 CHANG,PAO-TSUNG" w:date="2022-05-11T20:53:00Z"/>
                <w:noProof/>
                <w:sz w:val="20"/>
                <w:szCs w:val="20"/>
                <w:rPrChange w:id="3624" w:author="張寶騌 CHANG,PAO-TSUNG" w:date="2022-06-17T20:31:00Z">
                  <w:rPr>
                    <w:ins w:id="3625" w:author="張寶騌 CHANG,PAO-TSUNG" w:date="2022-05-11T20:53:00Z"/>
                    <w:noProof/>
                  </w:rPr>
                </w:rPrChange>
              </w:rPr>
              <w:pPrChange w:id="3626" w:author="張寶騌 CHANG,PAO-TSUNG" w:date="2022-06-17T20:31:00Z">
                <w:pPr>
                  <w:ind w:leftChars="0" w:left="0" w:firstLineChars="0" w:firstLine="0"/>
                </w:pPr>
              </w:pPrChange>
            </w:pPr>
            <w:ins w:id="3627" w:author="張寶騌 CHANG,PAO-TSUNG" w:date="2022-05-11T20:56:00Z">
              <w:r w:rsidRPr="00060A97">
                <w:rPr>
                  <w:rFonts w:hint="eastAsia"/>
                  <w:noProof/>
                  <w:sz w:val="20"/>
                  <w:szCs w:val="20"/>
                  <w:rPrChange w:id="3628" w:author="張寶騌 CHANG,PAO-TSUNG" w:date="2022-06-17T20:31:00Z">
                    <w:rPr>
                      <w:rFonts w:hint="eastAsia"/>
                      <w:noProof/>
                    </w:rPr>
                  </w:rPrChange>
                </w:rPr>
                <w:t>時間延遲</w:t>
              </w:r>
            </w:ins>
          </w:p>
        </w:tc>
        <w:tc>
          <w:tcPr>
            <w:tcW w:w="2135" w:type="dxa"/>
            <w:tcPrChange w:id="3629" w:author="張寶騌 CHANG,PAO-TSUNG" w:date="2022-06-10T13:44:00Z">
              <w:tcPr>
                <w:tcW w:w="2926" w:type="dxa"/>
              </w:tcPr>
            </w:tcPrChange>
          </w:tcPr>
          <w:p w14:paraId="1BFBEF77" w14:textId="6C221485" w:rsidR="004838D9" w:rsidRPr="00060A97" w:rsidRDefault="004838D9">
            <w:pPr>
              <w:ind w:leftChars="0" w:left="0" w:firstLineChars="0" w:firstLine="0"/>
              <w:jc w:val="center"/>
              <w:rPr>
                <w:ins w:id="3630" w:author="張寶騌 CHANG,PAO-TSUNG" w:date="2022-05-11T20:53:00Z"/>
                <w:noProof/>
                <w:sz w:val="20"/>
                <w:szCs w:val="20"/>
                <w:rPrChange w:id="3631" w:author="張寶騌 CHANG,PAO-TSUNG" w:date="2022-06-17T20:31:00Z">
                  <w:rPr>
                    <w:ins w:id="3632" w:author="張寶騌 CHANG,PAO-TSUNG" w:date="2022-05-11T20:53:00Z"/>
                    <w:noProof/>
                  </w:rPr>
                </w:rPrChange>
              </w:rPr>
              <w:pPrChange w:id="3633" w:author="張寶騌 CHANG,PAO-TSUNG" w:date="2022-06-17T20:31:00Z">
                <w:pPr>
                  <w:ind w:leftChars="0" w:left="0" w:firstLineChars="0" w:firstLine="0"/>
                </w:pPr>
              </w:pPrChange>
            </w:pPr>
            <w:ins w:id="3634" w:author="張寶騌 CHANG,PAO-TSUNG" w:date="2022-05-11T20:56:00Z">
              <w:r w:rsidRPr="00060A97">
                <w:rPr>
                  <w:noProof/>
                  <w:sz w:val="20"/>
                  <w:szCs w:val="20"/>
                  <w:rPrChange w:id="3635" w:author="張寶騌 CHANG,PAO-TSUNG" w:date="2022-06-17T20:31:00Z">
                    <w:rPr>
                      <w:noProof/>
                    </w:rPr>
                  </w:rPrChange>
                </w:rPr>
                <w:t>10</w:t>
              </w:r>
            </w:ins>
            <w:ins w:id="3636" w:author="張寶騌 CHANG,PAO-TSUNG" w:date="2022-05-13T11:28:00Z">
              <w:r w:rsidR="00AC072F" w:rsidRPr="00060A97">
                <w:rPr>
                  <w:noProof/>
                  <w:sz w:val="20"/>
                  <w:szCs w:val="20"/>
                  <w:rPrChange w:id="3637" w:author="張寶騌 CHANG,PAO-TSUNG" w:date="2022-06-17T20:31:00Z">
                    <w:rPr>
                      <w:noProof/>
                    </w:rPr>
                  </w:rPrChange>
                </w:rPr>
                <w:t>~</w:t>
              </w:r>
            </w:ins>
            <w:ins w:id="3638" w:author="張寶騌 CHANG,PAO-TSUNG" w:date="2022-05-11T20:56:00Z">
              <w:r w:rsidRPr="00060A97">
                <w:rPr>
                  <w:noProof/>
                  <w:sz w:val="20"/>
                  <w:szCs w:val="20"/>
                  <w:rPrChange w:id="3639" w:author="張寶騌 CHANG,PAO-TSUNG" w:date="2022-06-17T20:31:00Z">
                    <w:rPr>
                      <w:noProof/>
                    </w:rPr>
                  </w:rPrChange>
                </w:rPr>
                <w:t>15 ms</w:t>
              </w:r>
            </w:ins>
          </w:p>
        </w:tc>
        <w:tc>
          <w:tcPr>
            <w:tcW w:w="2131" w:type="dxa"/>
            <w:tcPrChange w:id="3640" w:author="張寶騌 CHANG,PAO-TSUNG" w:date="2022-06-10T13:44:00Z">
              <w:tcPr>
                <w:tcW w:w="2926" w:type="dxa"/>
              </w:tcPr>
            </w:tcPrChange>
          </w:tcPr>
          <w:p w14:paraId="2B1E5FFB" w14:textId="452EBEF6" w:rsidR="004838D9" w:rsidRPr="00060A97" w:rsidRDefault="004838D9">
            <w:pPr>
              <w:ind w:leftChars="0" w:left="0" w:firstLineChars="0" w:firstLine="0"/>
              <w:jc w:val="center"/>
              <w:rPr>
                <w:ins w:id="3641" w:author="張寶騌 CHANG,PAO-TSUNG" w:date="2022-05-11T20:53:00Z"/>
                <w:noProof/>
                <w:sz w:val="20"/>
                <w:szCs w:val="20"/>
                <w:rPrChange w:id="3642" w:author="張寶騌 CHANG,PAO-TSUNG" w:date="2022-06-17T20:31:00Z">
                  <w:rPr>
                    <w:ins w:id="3643" w:author="張寶騌 CHANG,PAO-TSUNG" w:date="2022-05-11T20:53:00Z"/>
                    <w:noProof/>
                  </w:rPr>
                </w:rPrChange>
              </w:rPr>
              <w:pPrChange w:id="3644" w:author="張寶騌 CHANG,PAO-TSUNG" w:date="2022-06-17T20:31:00Z">
                <w:pPr>
                  <w:ind w:leftChars="0" w:left="0" w:firstLineChars="0" w:firstLine="0"/>
                </w:pPr>
              </w:pPrChange>
            </w:pPr>
            <w:ins w:id="3645" w:author="張寶騌 CHANG,PAO-TSUNG" w:date="2022-05-11T20:56:00Z">
              <w:r w:rsidRPr="00060A97">
                <w:rPr>
                  <w:noProof/>
                  <w:sz w:val="20"/>
                  <w:szCs w:val="20"/>
                  <w:rPrChange w:id="3646" w:author="張寶騌 CHANG,PAO-TSUNG" w:date="2022-06-17T20:31:00Z">
                    <w:rPr>
                      <w:noProof/>
                    </w:rPr>
                  </w:rPrChange>
                </w:rPr>
                <w:t>1.6</w:t>
              </w:r>
            </w:ins>
            <w:ins w:id="3647" w:author="張寶騌 CHANG,PAO-TSUNG" w:date="2022-05-13T11:28:00Z">
              <w:r w:rsidR="00AC072F" w:rsidRPr="00060A97">
                <w:rPr>
                  <w:noProof/>
                  <w:sz w:val="20"/>
                  <w:szCs w:val="20"/>
                  <w:rPrChange w:id="3648" w:author="張寶騌 CHANG,PAO-TSUNG" w:date="2022-06-17T20:31:00Z">
                    <w:rPr>
                      <w:noProof/>
                    </w:rPr>
                  </w:rPrChange>
                </w:rPr>
                <w:t>~</w:t>
              </w:r>
            </w:ins>
            <w:ins w:id="3649" w:author="張寶騌 CHANG,PAO-TSUNG" w:date="2022-05-11T20:56:00Z">
              <w:r w:rsidRPr="00060A97">
                <w:rPr>
                  <w:noProof/>
                  <w:sz w:val="20"/>
                  <w:szCs w:val="20"/>
                  <w:rPrChange w:id="3650" w:author="張寶騌 CHANG,PAO-TSUNG" w:date="2022-06-17T20:31:00Z">
                    <w:rPr>
                      <w:noProof/>
                    </w:rPr>
                  </w:rPrChange>
                </w:rPr>
                <w:t>10 s</w:t>
              </w:r>
            </w:ins>
          </w:p>
        </w:tc>
      </w:tr>
    </w:tbl>
    <w:p w14:paraId="53783D6E" w14:textId="77777777" w:rsidR="00AC072F" w:rsidRDefault="00AC072F" w:rsidP="00AC072F">
      <w:pPr>
        <w:ind w:left="480" w:firstLine="480"/>
        <w:rPr>
          <w:ins w:id="3651" w:author="張寶騌 CHANG,PAO-TSUNG" w:date="2022-05-13T11:29:00Z"/>
        </w:rPr>
      </w:pPr>
    </w:p>
    <w:p w14:paraId="15AAE63A" w14:textId="383BC3E6" w:rsidR="00985A30" w:rsidRPr="00C732D7" w:rsidRDefault="00AC072F" w:rsidP="00AC072F">
      <w:pPr>
        <w:ind w:left="480" w:firstLine="480"/>
        <w:rPr>
          <w:ins w:id="3652" w:author="張寶騌 CHANG,PAO-TSUNG" w:date="2022-05-11T20:30:00Z"/>
        </w:rPr>
      </w:pPr>
      <w:ins w:id="3653" w:author="張寶騌 CHANG,PAO-TSUNG" w:date="2022-05-13T11:29:00Z">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信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ins>
      <w:r w:rsidR="009700FF">
        <w:instrText xml:space="preserve"> ADDIN EN.CITE &lt;EndNote&gt;&lt;Cite&gt;&lt;RecNum&gt;29&lt;/RecNum&gt;&lt;DisplayText&gt;[22, 23]&lt;/DisplayText&gt;&lt;record&gt;&lt;rec-number&gt;29&lt;/rec-number&gt;&lt;foreign-keys&gt;&lt;key app="EN" db-id="svx92rfr1svpvnerppyva0asra2wxdzswsds" timestamp="1650878656"&gt;29&lt;/key&gt;&lt;/foreign-keys&gt;&lt;ref-type name="W</w:instrText>
      </w:r>
      <w:r w:rsidR="009700FF">
        <w:rPr>
          <w:rFonts w:hint="eastAsia"/>
        </w:rPr>
        <w:instrText>eb Page"&gt;12&lt;/ref-type&gt;&lt;contributors&gt;&lt;/contributors&gt;&lt;titles&gt;&lt;title&gt;&lt;style face="normal" font="default" charset="136" size="100%"&gt;</w:instrText>
      </w:r>
      <w:r w:rsidR="009700FF">
        <w:rPr>
          <w:rFonts w:hint="eastAsia"/>
        </w:rPr>
        <w:instrText>什麼是</w:instrText>
      </w:r>
      <w:r w:rsidR="009700FF">
        <w:rPr>
          <w:rFonts w:hint="eastAsia"/>
        </w:rPr>
        <w:instrText>&lt;/style&gt;&lt;style face="normal" font="default" size="100%"&gt;NB-IoT?&lt;/style&gt;&lt;style face="normal" font="default" charset="136" size="100%"&gt;</w:instrText>
      </w:r>
      <w:r w:rsidR="009700FF">
        <w:rPr>
          <w:rFonts w:hint="eastAsia"/>
        </w:rPr>
        <w:instrText>什麼是</w:instrText>
      </w:r>
      <w:r w:rsidR="009700FF">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9700FF">
        <w:rPr>
          <w:rFonts w:hint="eastAsia"/>
        </w:rPr>
        <w:instrText>中華電信</w:instrText>
      </w:r>
      <w:r w:rsidR="009700FF">
        <w:rPr>
          <w:rFonts w:hint="eastAsia"/>
        </w:rPr>
        <w:instrText>&lt;/Author&gt;</w:instrText>
      </w:r>
      <w:r w:rsidR="009700FF">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9700FF">
        <w:rPr>
          <w:rFonts w:hint="eastAsia"/>
        </w:rPr>
        <w:instrText>"normal" font="default" charset="136" size="100%"&gt;</w:instrText>
      </w:r>
      <w:r w:rsidR="009700FF">
        <w:rPr>
          <w:rFonts w:hint="eastAsia"/>
        </w:rPr>
        <w:instrText>中華電信</w:instrText>
      </w:r>
      <w:r w:rsidR="009700FF">
        <w:rPr>
          <w:rFonts w:hint="eastAsia"/>
        </w:rPr>
        <w:instrText>&lt;/style&gt;&lt;/author&gt;&lt;/authors&gt;&lt;/contributors&gt;&lt;titles&gt;&lt;title&gt;&lt;style face="normal" font="default" size="100%"&gt;IOT&lt;/style&gt;&lt;style face="normal" font="default" charset="136" size="100%"&gt;</w:instrText>
      </w:r>
      <w:r w:rsidR="009700FF">
        <w:rPr>
          <w:rFonts w:hint="eastAsia"/>
        </w:rPr>
        <w:instrText>智慧聯網大平台</w:instrText>
      </w:r>
      <w:r w:rsidR="009700FF">
        <w:rPr>
          <w:rFonts w:hint="eastAsia"/>
        </w:rPr>
        <w:instrText>&lt;/style&gt;&lt;/title&gt;</w:instrText>
      </w:r>
      <w:r w:rsidR="009700FF">
        <w:instrText>&lt;/titles&gt;&lt;dates&gt;&lt;/dates&gt;&lt;urls&gt;&lt;related-urls&gt;&lt;url&gt;https://iot.cht.com.tw/iot/developer/tutorialQa&lt;/url&gt;&lt;/related-urls&gt;&lt;/urls&gt;&lt;/record&gt;&lt;/Cite&gt;&lt;/EndNote&gt;</w:instrText>
      </w:r>
      <w:ins w:id="3654" w:author="張寶騌 CHANG,PAO-TSUNG" w:date="2022-05-13T11:29:00Z">
        <w:r>
          <w:fldChar w:fldCharType="separate"/>
        </w:r>
      </w:ins>
      <w:r w:rsidR="009700FF">
        <w:rPr>
          <w:noProof/>
        </w:rPr>
        <w:t>[22, 23]</w:t>
      </w:r>
      <w:ins w:id="3655" w:author="張寶騌 CHANG,PAO-TSUNG" w:date="2022-05-13T11:29:00Z">
        <w:r>
          <w:fldChar w:fldCharType="end"/>
        </w:r>
        <w:r>
          <w:rPr>
            <w:rFonts w:hint="eastAsia"/>
          </w:rPr>
          <w:t>。</w:t>
        </w:r>
      </w:ins>
    </w:p>
    <w:p w14:paraId="317D6668" w14:textId="2183E714" w:rsidR="00C732D7" w:rsidRDefault="00AC072F">
      <w:pPr>
        <w:ind w:left="480" w:firstLine="480"/>
        <w:rPr>
          <w:ins w:id="3656" w:author="張寶騌 CHANG,PAO-TSUNG" w:date="2022-05-11T20:43:00Z"/>
        </w:rPr>
      </w:pPr>
      <w:ins w:id="3657" w:author="張寶騌 CHANG,PAO-TSUNG" w:date="2022-05-13T11:28:00Z">
        <w:r>
          <w:rPr>
            <w:rFonts w:hint="eastAsia"/>
          </w:rPr>
          <w:t>在其架構下，又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ins>
      <w:ins w:id="3658" w:author="張寶騌 CHANG,PAO-TSUNG" w:date="2022-05-13T11:30:00Z">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ins>
      <w:ins w:id="3659" w:author="張寶騌 CHANG,PAO-TSUNG" w:date="2022-05-13T11:28:00Z">
        <w:r>
          <w:t>Cat M</w:t>
        </w:r>
        <w:r>
          <w:rPr>
            <w:rFonts w:hint="eastAsia"/>
          </w:rPr>
          <w:t>1</w:t>
        </w:r>
      </w:ins>
      <w:ins w:id="3660" w:author="張寶騌 CHANG,PAO-TSUNG" w:date="2022-05-13T11:31:00Z">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ins>
      <w:ins w:id="3661" w:author="張寶騌 CHANG,PAO-TSUNG" w:date="2022-05-13T11:28:00Z">
        <w:r>
          <w:rPr>
            <w:rFonts w:hint="eastAsia"/>
          </w:rPr>
          <w:t>，較適合用在圖片與即時語音傳輸，考量本研究所傳輸的資料皆為文字檔，因此</w:t>
        </w:r>
        <w:proofErr w:type="gramStart"/>
        <w:r>
          <w:rPr>
            <w:rFonts w:hint="eastAsia"/>
          </w:rPr>
          <w:t>採</w:t>
        </w:r>
        <w:proofErr w:type="gramEnd"/>
        <w:r>
          <w:t>Cat M1</w:t>
        </w:r>
        <w:r>
          <w:rPr>
            <w:rFonts w:hint="eastAsia"/>
          </w:rPr>
          <w:t>即可滿足研究需求。</w:t>
        </w:r>
      </w:ins>
    </w:p>
    <w:p w14:paraId="750FA559" w14:textId="2E620188" w:rsidR="007F6A3D" w:rsidRDefault="00AE57B7">
      <w:pPr>
        <w:tabs>
          <w:tab w:val="left" w:pos="1920"/>
        </w:tabs>
        <w:ind w:leftChars="0" w:left="0" w:firstLineChars="0" w:firstLine="0"/>
        <w:jc w:val="center"/>
        <w:rPr>
          <w:ins w:id="3662" w:author="張寶騌 CHANG,PAO-TSUNG" w:date="2022-05-07T17:57:00Z"/>
        </w:rPr>
        <w:pPrChange w:id="3663" w:author="張寶騌 CHANG,PAO-TSUNG" w:date="2022-05-13T11:32:00Z">
          <w:pPr>
            <w:tabs>
              <w:tab w:val="left" w:pos="1920"/>
            </w:tabs>
            <w:ind w:left="480" w:firstLine="480"/>
            <w:jc w:val="both"/>
          </w:pPr>
        </w:pPrChange>
      </w:pPr>
      <w:del w:id="3664" w:author="張寶騌 CHANG,PAO-TSUNG" w:date="2022-05-11T20:43:00Z">
        <w:r w:rsidDel="00AE73C3">
          <w:lastRenderedPageBreak/>
          <w:fldChar w:fldCharType="begin"/>
        </w:r>
      </w:del>
      <w:r w:rsidR="004846B4">
        <w:instrText xml:space="preserve"> ADDIN EN.CITE &lt;EndNote&gt;&lt;Cite&gt;&lt;RecNum&gt;29&lt;/RecNum&gt;&lt;DisplayText&gt;[32, 33]&lt;/DisplayText&gt;&lt;record&gt;&lt;rec-number&gt;29&lt;/rec-number&gt;&lt;foreign-keys&gt;&lt;key app="EN" db-id="svx92rfr1svpvnerppyva0asra2wxdzswsds" timestamp="1650878656"&gt;29&lt;/key&gt;&lt;/foreign-keys&gt;&lt;ref-type name="W</w:instrText>
      </w:r>
      <w:r w:rsidR="004846B4">
        <w:rPr>
          <w:rFonts w:hint="eastAsia"/>
        </w:rPr>
        <w:instrText>eb Page"&gt;12&lt;/ref-type&gt;&lt;contributors&gt;&lt;/contributors&gt;&lt;titles&gt;&lt;title&gt;&lt;style face="normal" font="default" charset="136" size="100%"&gt;</w:instrText>
      </w:r>
      <w:r w:rsidR="004846B4">
        <w:rPr>
          <w:rFonts w:hint="eastAsia"/>
        </w:rPr>
        <w:instrText>什麼是</w:instrText>
      </w:r>
      <w:r w:rsidR="004846B4">
        <w:rPr>
          <w:rFonts w:hint="eastAsia"/>
        </w:rPr>
        <w:instrText>&lt;/style&gt;&lt;style face="normal" font="default" size="100%"&gt;NB-IoT?&lt;/style&gt;&lt;style face="normal" font="default" charset="136" size="100%"&gt;</w:instrText>
      </w:r>
      <w:r w:rsidR="004846B4">
        <w:rPr>
          <w:rFonts w:hint="eastAsia"/>
        </w:rPr>
        <w:instrText>什麼是</w:instrText>
      </w:r>
      <w:r w:rsidR="004846B4">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4846B4">
        <w:rPr>
          <w:rFonts w:hint="eastAsia"/>
        </w:rPr>
        <w:instrText>中華電信</w:instrText>
      </w:r>
      <w:r w:rsidR="004846B4">
        <w:rPr>
          <w:rFonts w:hint="eastAsia"/>
        </w:rPr>
        <w:instrText>&lt;/Author&gt;</w:instrText>
      </w:r>
      <w:r w:rsidR="004846B4">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4846B4">
        <w:rPr>
          <w:rFonts w:hint="eastAsia"/>
        </w:rPr>
        <w:instrText>"normal" font="default" charset="136" size="100%"&gt;</w:instrText>
      </w:r>
      <w:r w:rsidR="004846B4">
        <w:rPr>
          <w:rFonts w:hint="eastAsia"/>
        </w:rPr>
        <w:instrText>中華電信</w:instrText>
      </w:r>
      <w:r w:rsidR="004846B4">
        <w:rPr>
          <w:rFonts w:hint="eastAsia"/>
        </w:rPr>
        <w:instrText>&lt;/style&gt;&lt;/author&gt;&lt;/authors&gt;&lt;/contributors&gt;&lt;titles&gt;&lt;title&gt;&lt;style face="normal" font="default" size="100%"&gt;IOT&lt;/style&gt;&lt;style face="normal" font="default" charset="136" size="100%"&gt;</w:instrText>
      </w:r>
      <w:r w:rsidR="004846B4">
        <w:rPr>
          <w:rFonts w:hint="eastAsia"/>
        </w:rPr>
        <w:instrText>智慧聯網大平台</w:instrText>
      </w:r>
      <w:r w:rsidR="004846B4">
        <w:rPr>
          <w:rFonts w:hint="eastAsia"/>
        </w:rPr>
        <w:instrText>&lt;/style&gt;&lt;/title&gt;</w:instrText>
      </w:r>
      <w:r w:rsidR="004846B4">
        <w:instrText>&lt;/titles&gt;&lt;dates&gt;&lt;/dates&gt;&lt;urls&gt;&lt;related-urls&gt;&lt;url&gt;https://iot.cht.com.tw/iot/developer/tutorialQa&lt;/url&gt;&lt;/related-urls&gt;&lt;/urls&gt;&lt;/record&gt;&lt;/Cite&gt;&lt;/EndNote&gt;</w:instrText>
      </w:r>
      <w:del w:id="3665" w:author="張寶騌 CHANG,PAO-TSUNG" w:date="2022-05-11T20:43:00Z">
        <w:r w:rsidDel="00AE73C3">
          <w:fldChar w:fldCharType="separate"/>
        </w:r>
      </w:del>
      <w:r w:rsidR="004846B4">
        <w:rPr>
          <w:noProof/>
        </w:rPr>
        <w:t>[32, 33]</w:t>
      </w:r>
      <w:del w:id="3666" w:author="張寶騌 CHANG,PAO-TSUNG" w:date="2022-05-11T20:43:00Z">
        <w:r w:rsidDel="00AE73C3">
          <w:fldChar w:fldCharType="end"/>
        </w:r>
      </w:del>
      <w:ins w:id="3667" w:author="張寶騌 CHANG,PAO-TSUNG" w:date="2022-05-07T17:56:00Z">
        <w:r w:rsidR="007F6A3D">
          <w:rPr>
            <w:rFonts w:hint="eastAsia"/>
            <w:noProof/>
          </w:rPr>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6D19C89C" w14:textId="1E9F50DA" w:rsidR="007F6A3D" w:rsidRPr="002C71D3" w:rsidRDefault="007F6A3D" w:rsidP="007F6A3D">
      <w:pPr>
        <w:pStyle w:val="ac"/>
        <w:spacing w:after="180"/>
        <w:rPr>
          <w:ins w:id="3668" w:author="張寶騌 CHANG,PAO-TSUNG" w:date="2022-05-07T17:57:00Z"/>
        </w:rPr>
      </w:pPr>
      <w:bookmarkStart w:id="3669" w:name="_Ref103195617"/>
      <w:bookmarkStart w:id="3670" w:name="_Toc106974288"/>
      <w:ins w:id="3671" w:author="張寶騌 CHANG,PAO-TSUNG" w:date="2022-05-07T17:57:00Z">
        <w:r w:rsidRPr="002C71D3">
          <w:rPr>
            <w:rFonts w:hint="eastAsia"/>
          </w:rPr>
          <w:t>圖</w:t>
        </w:r>
        <w:r w:rsidRPr="002C71D3">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15</w:t>
      </w:r>
      <w:r w:rsidR="009700FF">
        <w:fldChar w:fldCharType="end"/>
      </w:r>
      <w:bookmarkStart w:id="3672" w:name="_Hlk101804200"/>
      <w:bookmarkEnd w:id="3669"/>
      <w:r w:rsidR="00643F6D">
        <w:t xml:space="preserve"> </w:t>
      </w:r>
      <w:ins w:id="3673" w:author="張寶騌 CHANG,PAO-TSUNG" w:date="2022-05-07T17:57:00Z">
        <w:r w:rsidRPr="002C71D3">
          <w:t>Cat M1</w:t>
        </w:r>
        <w:r w:rsidRPr="002C71D3">
          <w:rPr>
            <w:rFonts w:hint="eastAsia"/>
          </w:rPr>
          <w:t>無線通訊模組</w:t>
        </w:r>
        <w:bookmarkEnd w:id="3672"/>
        <w:r w:rsidRPr="002C71D3">
          <w:rPr>
            <w:rFonts w:hint="eastAsia"/>
          </w:rPr>
          <w:t>外觀</w:t>
        </w:r>
        <w:bookmarkEnd w:id="3670"/>
      </w:ins>
    </w:p>
    <w:p w14:paraId="6676A0F1" w14:textId="2919D3AF" w:rsidR="0090596A" w:rsidRDefault="0059668B" w:rsidP="00504DF1">
      <w:pPr>
        <w:tabs>
          <w:tab w:val="left" w:pos="1920"/>
        </w:tabs>
        <w:ind w:left="480" w:firstLine="480"/>
        <w:jc w:val="both"/>
        <w:rPr>
          <w:ins w:id="3674" w:author="張寶騌 CHANG,PAO-TSUNG" w:date="2022-05-13T11:32:00Z"/>
        </w:rPr>
      </w:pPr>
      <w:ins w:id="3675" w:author="張寶騌 CHANG,PAO-TSUNG" w:date="2022-05-11T21:06:00Z">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ins>
      <w:r>
        <w:fldChar w:fldCharType="separate"/>
      </w:r>
      <w:ins w:id="3676" w:author="張寶騌 CHANG,PAO-TSUNG" w:date="2022-05-07T17:57:00Z">
        <w:r w:rsidR="00643F6D" w:rsidRPr="002C71D3">
          <w:rPr>
            <w:rFonts w:hint="eastAsia"/>
          </w:rPr>
          <w:t>圖</w:t>
        </w:r>
        <w:r w:rsidR="00643F6D" w:rsidRPr="002C71D3">
          <w:t xml:space="preserve"> </w:t>
        </w:r>
      </w:ins>
      <w:r w:rsidR="00643F6D">
        <w:rPr>
          <w:noProof/>
        </w:rPr>
        <w:t>2</w:t>
      </w:r>
      <w:r w:rsidR="00643F6D">
        <w:noBreakHyphen/>
      </w:r>
      <w:r w:rsidR="00643F6D">
        <w:rPr>
          <w:noProof/>
        </w:rPr>
        <w:t>15</w:t>
      </w:r>
      <w:ins w:id="3677" w:author="張寶騌 CHANG,PAO-TSUNG" w:date="2022-05-11T21:06:00Z">
        <w:r>
          <w:fldChar w:fldCharType="end"/>
        </w:r>
        <w:r>
          <w:rPr>
            <w:rFonts w:hint="eastAsia"/>
          </w:rPr>
          <w:t>所示，</w:t>
        </w:r>
      </w:ins>
      <w:ins w:id="3678" w:author="張寶騌 CHANG,PAO-TSUNG" w:date="2022-04-25T18:13:00Z">
        <w:r w:rsidR="00A27E07">
          <w:rPr>
            <w:rFonts w:hint="eastAsia"/>
          </w:rPr>
          <w:t>此模組可直接與</w:t>
        </w:r>
        <w:r w:rsidR="00A27E07">
          <w:t>Arduino</w:t>
        </w:r>
        <w:r w:rsidR="00A27E07">
          <w:rPr>
            <w:rFonts w:hint="eastAsia"/>
          </w:rPr>
          <w:t>模組連接</w:t>
        </w:r>
      </w:ins>
      <w:ins w:id="3679" w:author="張寶騌 CHANG,PAO-TSUNG" w:date="2022-05-11T23:20:00Z">
        <w:r w:rsidR="00E23181">
          <w:rPr>
            <w:rFonts w:hint="eastAsia"/>
          </w:rPr>
          <w:t>，</w:t>
        </w:r>
      </w:ins>
      <w:ins w:id="3680" w:author="張寶騌 CHANG,PAO-TSUNG" w:date="2022-05-13T11:12:00Z">
        <w:r w:rsidR="009C0C49">
          <w:rPr>
            <w:rFonts w:hint="eastAsia"/>
          </w:rPr>
          <w:t>因使用</w:t>
        </w:r>
        <w:r w:rsidR="009C0C49">
          <w:t>UART</w:t>
        </w:r>
        <w:r w:rsidR="009C0C49">
          <w:rPr>
            <w:rFonts w:hint="eastAsia"/>
          </w:rPr>
          <w:t>通訊介面，</w:t>
        </w:r>
      </w:ins>
      <w:ins w:id="3681" w:author="張寶騌 CHANG,PAO-TSUNG" w:date="2022-05-13T11:13:00Z">
        <w:r w:rsidR="009C0C49">
          <w:t>Cat M</w:t>
        </w:r>
        <w:r w:rsidR="009C0C49">
          <w:rPr>
            <w:rFonts w:hint="eastAsia"/>
          </w:rPr>
          <w:t>1</w:t>
        </w:r>
      </w:ins>
      <w:ins w:id="3682" w:author="張寶騌 CHANG,PAO-TSUNG" w:date="2022-04-25T18:31:00Z">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ins>
      <w:ins w:id="3683" w:author="張寶騌 CHANG,PAO-TSUNG" w:date="2022-04-25T18:32:00Z">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ins>
      <w:ins w:id="3684" w:author="張寶騌 CHANG,PAO-TSUNG" w:date="2022-06-02T11:04:00Z">
        <w:r w:rsidR="005364DA">
          <w:rPr>
            <w:rFonts w:hint="eastAsia"/>
          </w:rPr>
          <w:t>並設定相同的鮑率</w:t>
        </w:r>
        <w:r w:rsidR="00AD6D1C">
          <w:rPr>
            <w:rFonts w:hint="eastAsia"/>
          </w:rPr>
          <w:t>，才</w:t>
        </w:r>
      </w:ins>
      <w:ins w:id="3685" w:author="張寶騌 CHANG,PAO-TSUNG" w:date="2022-04-25T18:33:00Z">
        <w:r w:rsidR="00AF602D">
          <w:rPr>
            <w:rFonts w:hint="eastAsia"/>
          </w:rPr>
          <w:t>可將</w:t>
        </w:r>
        <w:r w:rsidR="00AF602D">
          <w:rPr>
            <w:rFonts w:hint="eastAsia"/>
          </w:rPr>
          <w:t>A</w:t>
        </w:r>
        <w:r w:rsidR="00AF602D">
          <w:t>rduino</w:t>
        </w:r>
        <w:r w:rsidR="00AF602D">
          <w:rPr>
            <w:rFonts w:hint="eastAsia"/>
          </w:rPr>
          <w:t>所測得知數據傳</w:t>
        </w:r>
      </w:ins>
      <w:ins w:id="3686" w:author="張寶騌 CHANG,PAO-TSUNG" w:date="2022-04-25T18:34:00Z">
        <w:r w:rsidR="00D31110">
          <w:rPr>
            <w:rFonts w:hint="eastAsia"/>
          </w:rPr>
          <w:t>進</w:t>
        </w:r>
      </w:ins>
      <w:ins w:id="3687" w:author="張寶騌 CHANG,PAO-TSUNG" w:date="2022-04-25T18:33:00Z">
        <w:r w:rsidR="00AF602D">
          <w:rPr>
            <w:rFonts w:hint="eastAsia"/>
          </w:rPr>
          <w:t>通訊模組</w:t>
        </w:r>
      </w:ins>
      <w:ins w:id="3688" w:author="張寶騌 CHANG,PAO-TSUNG" w:date="2022-04-25T18:34:00Z">
        <w:r w:rsidR="00D31110">
          <w:rPr>
            <w:rFonts w:hint="eastAsia"/>
          </w:rPr>
          <w:t>，供後續傳輸。</w:t>
        </w:r>
      </w:ins>
    </w:p>
    <w:p w14:paraId="14AC68D2" w14:textId="0BE09D3A" w:rsidR="00ED75C2" w:rsidRDefault="00ED75C2" w:rsidP="00ED75C2">
      <w:pPr>
        <w:tabs>
          <w:tab w:val="left" w:pos="1920"/>
        </w:tabs>
        <w:ind w:leftChars="83" w:left="199" w:firstLineChars="83" w:firstLine="199"/>
        <w:jc w:val="center"/>
        <w:rPr>
          <w:ins w:id="3689" w:author="張寶騌 CHANG,PAO-TSUNG" w:date="2022-05-13T11:34:00Z"/>
        </w:rPr>
      </w:pPr>
      <w:ins w:id="3690" w:author="張寶騌 CHANG,PAO-TSUNG" w:date="2022-05-13T11:33:00Z">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ins>
    </w:p>
    <w:p w14:paraId="42FC5F16" w14:textId="33C36859" w:rsidR="00ED75C2" w:rsidRDefault="00ED75C2">
      <w:pPr>
        <w:pStyle w:val="ac"/>
        <w:spacing w:after="180"/>
        <w:rPr>
          <w:ins w:id="3691" w:author="張寶騌 CHANG,PAO-TSUNG" w:date="2022-05-13T11:33:00Z"/>
        </w:rPr>
        <w:pPrChange w:id="3692" w:author="張寶騌 CHANG,PAO-TSUNG" w:date="2022-05-13T11:34:00Z">
          <w:pPr>
            <w:tabs>
              <w:tab w:val="left" w:pos="1920"/>
            </w:tabs>
            <w:ind w:left="480" w:firstLine="480"/>
            <w:jc w:val="both"/>
          </w:pPr>
        </w:pPrChange>
      </w:pPr>
      <w:bookmarkStart w:id="3693" w:name="_Toc106974289"/>
      <w:ins w:id="3694" w:author="張寶騌 CHANG,PAO-TSUNG" w:date="2022-05-13T11:34: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6</w:t>
      </w:r>
      <w:r w:rsidR="009700FF">
        <w:fldChar w:fldCharType="end"/>
      </w:r>
      <w:ins w:id="3695" w:author="張寶騌 CHANG,PAO-TSUNG" w:date="2022-05-13T11:34:00Z">
        <w:r>
          <w:rPr>
            <w:rFonts w:hint="eastAsia"/>
          </w:rPr>
          <w:t xml:space="preserve"> </w:t>
        </w:r>
        <w:r>
          <w:t>Cat M</w:t>
        </w:r>
        <w:r>
          <w:rPr>
            <w:rFonts w:hint="eastAsia"/>
          </w:rPr>
          <w:t>1</w:t>
        </w:r>
        <w:r>
          <w:rPr>
            <w:rFonts w:hint="eastAsia"/>
          </w:rPr>
          <w:t>模組連接</w:t>
        </w:r>
      </w:ins>
      <w:ins w:id="3696" w:author="張寶騌 CHANG,PAO-TSUNG" w:date="2022-05-13T11:35:00Z">
        <w:r w:rsidR="008A7453">
          <w:rPr>
            <w:rFonts w:hint="eastAsia"/>
          </w:rPr>
          <w:t>腳位說明</w:t>
        </w:r>
      </w:ins>
      <w:bookmarkEnd w:id="3693"/>
    </w:p>
    <w:p w14:paraId="4A19C246" w14:textId="253BE5B1" w:rsidR="00ED75C2" w:rsidRPr="00ED75C2" w:rsidRDefault="00ED75C2" w:rsidP="00504DF1">
      <w:pPr>
        <w:tabs>
          <w:tab w:val="left" w:pos="1920"/>
        </w:tabs>
        <w:ind w:left="480" w:firstLine="480"/>
        <w:jc w:val="both"/>
        <w:rPr>
          <w:ins w:id="3697" w:author="張寶騌 CHANG,PAO-TSUNG" w:date="2022-05-11T21:13:00Z"/>
        </w:rPr>
      </w:pPr>
      <w:ins w:id="3698" w:author="張寶騌 CHANG,PAO-TSUNG" w:date="2022-05-13T11:33:00Z">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60">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ins>
    </w:p>
    <w:p w14:paraId="0DF37994" w14:textId="5440E9A3" w:rsidR="00D31110" w:rsidRPr="002C71D3" w:rsidRDefault="00D31110">
      <w:pPr>
        <w:pStyle w:val="ac"/>
        <w:spacing w:after="180"/>
        <w:rPr>
          <w:ins w:id="3699" w:author="張寶騌 CHANG,PAO-TSUNG" w:date="2022-04-25T18:12:00Z"/>
        </w:rPr>
        <w:pPrChange w:id="3700" w:author="張寶騌 CHANG,PAO-TSUNG" w:date="2022-04-25T19:20:00Z">
          <w:pPr>
            <w:tabs>
              <w:tab w:val="left" w:pos="1920"/>
            </w:tabs>
            <w:ind w:left="480" w:firstLine="480"/>
            <w:jc w:val="both"/>
          </w:pPr>
        </w:pPrChange>
      </w:pPr>
      <w:bookmarkStart w:id="3701" w:name="_Toc106974290"/>
      <w:ins w:id="3702" w:author="張寶騌 CHANG,PAO-TSUNG" w:date="2022-04-25T18:34:00Z">
        <w:r w:rsidRPr="002C71D3">
          <w:rPr>
            <w:rFonts w:hint="eastAsia"/>
          </w:rPr>
          <w:t>圖</w:t>
        </w:r>
        <w:r w:rsidRPr="002C71D3">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17</w:t>
      </w:r>
      <w:r w:rsidR="009700FF">
        <w:fldChar w:fldCharType="end"/>
      </w:r>
      <w:ins w:id="3703" w:author="張寶騌 CHANG,PAO-TSUNG" w:date="2022-05-13T11:34:00Z">
        <w:r w:rsidR="00ED75C2">
          <w:rPr>
            <w:rFonts w:hint="eastAsia"/>
          </w:rPr>
          <w:t xml:space="preserve"> </w:t>
        </w:r>
      </w:ins>
      <w:ins w:id="3704" w:author="張寶騌 CHANG,PAO-TSUNG" w:date="2022-04-25T18:36:00Z">
        <w:r w:rsidRPr="002C71D3">
          <w:t>Cat M1</w:t>
        </w:r>
        <w:r w:rsidRPr="002C71D3">
          <w:rPr>
            <w:rFonts w:hint="eastAsia"/>
          </w:rPr>
          <w:t>無線通訊模組與</w:t>
        </w:r>
        <w:r w:rsidRPr="002C71D3">
          <w:t>Arduino</w:t>
        </w:r>
        <w:r w:rsidRPr="002C71D3">
          <w:rPr>
            <w:rFonts w:hint="eastAsia"/>
          </w:rPr>
          <w:t>開發版連接</w:t>
        </w:r>
      </w:ins>
      <w:bookmarkEnd w:id="3701"/>
    </w:p>
    <w:p w14:paraId="45F432A3" w14:textId="7EA55BF6" w:rsidR="0071408C" w:rsidRDefault="001D7D0F">
      <w:pPr>
        <w:tabs>
          <w:tab w:val="left" w:pos="1920"/>
        </w:tabs>
        <w:ind w:left="480" w:firstLine="480"/>
        <w:jc w:val="both"/>
        <w:rPr>
          <w:ins w:id="3705" w:author="張寶騌 CHANG,PAO-TSUNG" w:date="2022-04-12T14:50:00Z"/>
        </w:rPr>
      </w:pPr>
      <w:ins w:id="3706" w:author="張寶騌 CHANG,PAO-TSUNG" w:date="2022-04-24T13:47:00Z">
        <w:r w:rsidRPr="001D7D0F">
          <w:rPr>
            <w:rFonts w:hint="eastAsia"/>
          </w:rPr>
          <w:t>欲藉由無線通訊方式回傳資料我們將會使用網路傳輸協定的技術</w:t>
        </w:r>
        <w:r>
          <w:rPr>
            <w:rFonts w:hint="eastAsia"/>
          </w:rPr>
          <w:t>，</w:t>
        </w:r>
      </w:ins>
      <w:ins w:id="3707" w:author="張寶騌 CHANG,PAO-TSUNG" w:date="2022-04-24T13:50:00Z">
        <w:r w:rsidR="00227F2C">
          <w:rPr>
            <w:rFonts w:hint="eastAsia"/>
          </w:rPr>
          <w:t>該模組遵照</w:t>
        </w:r>
      </w:ins>
      <w:ins w:id="3708" w:author="張寶騌 CHANG,PAO-TSUNG" w:date="2022-04-24T13:49:00Z">
        <w:r w:rsidR="00227F2C">
          <w:rPr>
            <w:rFonts w:hint="eastAsia"/>
          </w:rPr>
          <w:t>網路層中的</w:t>
        </w:r>
      </w:ins>
      <w:ins w:id="3709" w:author="張寶騌 CHANG,PAO-TSUNG" w:date="2022-04-24T13:50:00Z">
        <w:r w:rsidR="00227F2C" w:rsidRPr="00227F2C">
          <w:t>TCP(Transmission Control Protocol)</w:t>
        </w:r>
      </w:ins>
      <w:ins w:id="3710" w:author="張寶騌 CHANG,PAO-TSUNG" w:date="2022-04-24T13:51:00Z">
        <w:r w:rsidR="00227F2C">
          <w:rPr>
            <w:rFonts w:hint="eastAsia"/>
          </w:rPr>
          <w:t>協定</w:t>
        </w:r>
      </w:ins>
      <w:ins w:id="3711" w:author="張寶騌 CHANG,PAO-TSUNG" w:date="2022-04-24T13:59:00Z">
        <w:r w:rsidR="001F3FF0">
          <w:rPr>
            <w:rFonts w:hint="eastAsia"/>
          </w:rPr>
          <w:t>。</w:t>
        </w:r>
      </w:ins>
      <w:ins w:id="3712" w:author="張寶騌 CHANG,PAO-TSUNG" w:date="2022-04-24T13:52:00Z">
        <w:r w:rsidR="00227F2C" w:rsidRPr="00227F2C">
          <w:t>TCP</w:t>
        </w:r>
        <w:r w:rsidR="00227F2C">
          <w:rPr>
            <w:rFonts w:hint="eastAsia"/>
          </w:rPr>
          <w:t>協定架構</w:t>
        </w:r>
      </w:ins>
      <w:ins w:id="3713" w:author="張寶騌 CHANG,PAO-TSUNG" w:date="2022-04-24T13:53:00Z">
        <w:r w:rsidR="00227F2C">
          <w:rPr>
            <w:rFonts w:hint="eastAsia"/>
          </w:rPr>
          <w:t>需有兩個重要的</w:t>
        </w:r>
      </w:ins>
      <w:ins w:id="3714" w:author="張寶騌 CHANG,PAO-TSUNG" w:date="2022-04-24T13:55:00Z">
        <w:r w:rsidR="004816F0">
          <w:rPr>
            <w:rFonts w:hint="eastAsia"/>
          </w:rPr>
          <w:t>角色</w:t>
        </w:r>
      </w:ins>
      <w:ins w:id="3715" w:author="張寶騌 CHANG,PAO-TSUNG" w:date="2022-04-24T13:53:00Z">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ins>
      <w:ins w:id="3716" w:author="張寶騌 CHANG,PAO-TSUNG" w:date="2022-04-24T13:54:00Z">
        <w:r w:rsidR="004816F0">
          <w:rPr>
            <w:rFonts w:hint="eastAsia"/>
          </w:rPr>
          <w:t>可</w:t>
        </w:r>
        <w:r w:rsidR="004816F0" w:rsidRPr="004816F0">
          <w:rPr>
            <w:rFonts w:hint="eastAsia"/>
          </w:rPr>
          <w:t>將資料傳出去的模組</w:t>
        </w:r>
      </w:ins>
      <w:ins w:id="3717" w:author="張寶騌 CHANG,PAO-TSUNG" w:date="2022-04-24T14:09:00Z">
        <w:r w:rsidR="00EE2DF3">
          <w:rPr>
            <w:rFonts w:hint="eastAsia"/>
          </w:rPr>
          <w:t>(</w:t>
        </w:r>
        <w:r w:rsidR="00D404D1">
          <w:rPr>
            <w:rFonts w:hint="eastAsia"/>
          </w:rPr>
          <w:t>就是</w:t>
        </w:r>
      </w:ins>
      <w:ins w:id="3718" w:author="張寶騌 CHANG,PAO-TSUNG" w:date="2022-04-25T00:09:00Z">
        <w:r w:rsidR="00525D8F">
          <w:rPr>
            <w:rFonts w:hint="eastAsia"/>
          </w:rPr>
          <w:t>指定</w:t>
        </w:r>
      </w:ins>
      <w:ins w:id="3719" w:author="張寶騌 CHANG,PAO-TSUNG" w:date="2022-04-25T17:30:00Z">
        <w:r w:rsidR="00B6570B">
          <w:rPr>
            <w:rFonts w:hint="eastAsia"/>
            <w:szCs w:val="24"/>
          </w:rPr>
          <w:t>C</w:t>
        </w:r>
      </w:ins>
      <w:ins w:id="3720" w:author="張寶騌 CHANG,PAO-TSUNG" w:date="2022-06-17T20:32:00Z">
        <w:r w:rsidR="00060A97">
          <w:rPr>
            <w:rFonts w:hint="eastAsia"/>
            <w:szCs w:val="24"/>
          </w:rPr>
          <w:t>a</w:t>
        </w:r>
        <w:r w:rsidR="00060A97">
          <w:rPr>
            <w:szCs w:val="24"/>
          </w:rPr>
          <w:t xml:space="preserve">t </w:t>
        </w:r>
      </w:ins>
      <w:ins w:id="3721" w:author="張寶騌 CHANG,PAO-TSUNG" w:date="2022-04-25T17:30:00Z">
        <w:r w:rsidR="00B6570B">
          <w:rPr>
            <w:rFonts w:hint="eastAsia"/>
            <w:szCs w:val="24"/>
          </w:rPr>
          <w:t>M1</w:t>
        </w:r>
      </w:ins>
      <w:ins w:id="3722" w:author="張寶騌 CHANG,PAO-TSUNG" w:date="2022-04-24T14:09:00Z">
        <w:r w:rsidR="00D404D1">
          <w:rPr>
            <w:rFonts w:hint="eastAsia"/>
            <w:szCs w:val="24"/>
          </w:rPr>
          <w:t>模組</w:t>
        </w:r>
        <w:r w:rsidR="00D404D1">
          <w:rPr>
            <w:rFonts w:hint="eastAsia"/>
            <w:szCs w:val="24"/>
          </w:rPr>
          <w:t xml:space="preserve">) </w:t>
        </w:r>
      </w:ins>
      <w:ins w:id="3723" w:author="張寶騌 CHANG,PAO-TSUNG" w:date="2022-04-24T13:56:00Z">
        <w:r w:rsidR="004816F0">
          <w:t>;</w:t>
        </w:r>
      </w:ins>
      <w:ins w:id="3724" w:author="張寶騌 CHANG,PAO-TSUNG" w:date="2022-04-24T13:54:00Z">
        <w:r w:rsidR="004816F0">
          <w:rPr>
            <w:rFonts w:hint="eastAsia"/>
          </w:rPr>
          <w:t>另一為服務端</w:t>
        </w:r>
        <w:r w:rsidR="004816F0">
          <w:t>(Server)</w:t>
        </w:r>
      </w:ins>
      <w:ins w:id="3725" w:author="張寶騌 CHANG,PAO-TSUNG" w:date="2022-04-24T13:55:00Z">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ins>
      <w:ins w:id="3726" w:author="張寶騌 CHANG,PAO-TSUNG" w:date="2022-04-24T13:56:00Z">
        <w:r w:rsidR="004816F0">
          <w:rPr>
            <w:rFonts w:hint="eastAsia"/>
          </w:rPr>
          <w:t>。然而，</w:t>
        </w:r>
        <w:r w:rsidR="004816F0" w:rsidRPr="004816F0">
          <w:rPr>
            <w:rFonts w:hint="eastAsia"/>
          </w:rPr>
          <w:t>服務端</w:t>
        </w:r>
      </w:ins>
      <w:ins w:id="3727" w:author="張寶騌 CHANG,PAO-TSUNG" w:date="2022-04-24T13:57:00Z">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ins>
      <w:ins w:id="3728" w:author="張寶騌 CHANG,PAO-TSUNG" w:date="2022-06-21T23:21:00Z">
        <w:r w:rsidR="003F6D5B">
          <w:fldChar w:fldCharType="begin"/>
        </w:r>
      </w:ins>
      <w:r w:rsidR="009700FF">
        <w:rPr>
          <w:rFonts w:hint="eastAsia"/>
        </w:rPr>
        <w:instrText xml:space="preserve"> ADDIN EN.CITE &lt;EndNote&gt;&lt;Cite&gt;&lt;Author&gt;</w:instrText>
      </w:r>
      <w:r w:rsidR="009700FF">
        <w:rPr>
          <w:rFonts w:hint="eastAsia"/>
        </w:rPr>
        <w:instrText>廖國偉</w:instrText>
      </w:r>
      <w:r w:rsidR="009700FF">
        <w:rPr>
          <w:rFonts w:hint="eastAsia"/>
        </w:rPr>
        <w:instrText>&lt;/Author&gt;&lt;Year&gt;2018&lt;/Year&gt;&lt;RecNum&gt;41&lt;/RecNum&gt;&lt;DisplayText&gt;[24]&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9700FF">
        <w:rPr>
          <w:rFonts w:hint="eastAsia"/>
        </w:rPr>
        <w:instrText>廖國偉</w:instrText>
      </w:r>
      <w:r w:rsidR="009700FF">
        <w:rPr>
          <w:rFonts w:hint="eastAsia"/>
        </w:rPr>
        <w:instrText>&lt;/style&gt;&lt;/author&gt;&lt;/authors&gt;&lt;/contributors&gt;&lt;titles&gt;&lt;title&gt;&lt;style face="normal" font="default" charset="136" size="100%"&gt;</w:instrText>
      </w:r>
      <w:r w:rsidR="009700FF">
        <w:rPr>
          <w:rFonts w:hint="eastAsia"/>
        </w:rPr>
        <w:instrText>以</w:instrText>
      </w:r>
      <w:r w:rsidR="009700FF">
        <w:rPr>
          <w:rFonts w:hint="eastAsia"/>
        </w:rPr>
        <w:instrText>&lt;/style&gt;&lt;style face="normal" font="default" size="100%"&gt; NB-IoT &lt;/style&gt;&lt;style face="normal" font="default" charset="136" size="100%"&gt;</w:instrText>
      </w:r>
      <w:r w:rsidR="009700FF">
        <w:rPr>
          <w:rFonts w:hint="eastAsia"/>
        </w:rPr>
        <w:instrText>與免控制點位移量測技術進行水土保持設施之安全檢測與評估</w:instrText>
      </w:r>
      <w:r w:rsidR="009700FF">
        <w:rPr>
          <w:rFonts w:hint="eastAsia"/>
        </w:rPr>
        <w:instrText xml:space="preserve"> &lt;/style&gt;&lt;/title&gt;&lt;/titles&gt;&lt;dates&gt;&lt;year&gt;2018&lt;/year&gt;&lt;/dates&gt;&lt;publisher&gt;&lt;style face="normal" font="default" charset="136" size="100%"&gt;</w:instrText>
      </w:r>
      <w:r w:rsidR="009700FF">
        <w:rPr>
          <w:rFonts w:hint="eastAsia"/>
        </w:rPr>
        <w:instrText>行政院農業委員會水土保持局</w:instrText>
      </w:r>
      <w:r w:rsidR="009700FF">
        <w:rPr>
          <w:rFonts w:hint="eastAsia"/>
        </w:rPr>
        <w:instrText>&lt;/style&gt;&lt;/publisher&gt;&lt;isbn&gt;&lt;style face="normal" font="default" size="100%"&gt;107 &lt;/style&gt;&lt;style face="normal" font="default" charset="136" size="100%"&gt;</w:instrText>
      </w:r>
      <w:r w:rsidR="009700FF">
        <w:rPr>
          <w:rFonts w:hint="eastAsia"/>
        </w:rPr>
        <w:instrText>保發</w:instrText>
      </w:r>
      <w:r w:rsidR="009700FF">
        <w:rPr>
          <w:rFonts w:hint="eastAsia"/>
        </w:rPr>
        <w:instrText>&lt;/style&gt;&lt;style face="normal" font="default" size="100%"&gt;-11.1-&lt;/style&gt;&lt;style face="normal" font="default" charset="136" size="100%"&gt;</w:instrText>
      </w:r>
      <w:r w:rsidR="009700FF">
        <w:rPr>
          <w:rFonts w:hint="eastAsia"/>
        </w:rPr>
        <w:instrText>保</w:instrText>
      </w:r>
      <w:r w:rsidR="009700FF">
        <w:rPr>
          <w:rFonts w:hint="eastAsia"/>
        </w:rPr>
        <w:instrText>&lt;/style&gt;&lt;style face="normal" font="default" size="100%"&gt;-01-06-001(11)&lt;/style&gt;&lt;/isbn&gt;&lt;urls&gt;&lt;/urls&gt;&lt;/record&gt;&lt;/Cite&gt;&lt;/EndNote&gt;</w:instrText>
      </w:r>
      <w:ins w:id="3729" w:author="張寶騌 CHANG,PAO-TSUNG" w:date="2022-06-21T23:21:00Z">
        <w:r w:rsidR="003F6D5B">
          <w:fldChar w:fldCharType="separate"/>
        </w:r>
      </w:ins>
      <w:r w:rsidR="009700FF">
        <w:rPr>
          <w:noProof/>
        </w:rPr>
        <w:t>[24]</w:t>
      </w:r>
      <w:ins w:id="3730" w:author="張寶騌 CHANG,PAO-TSUNG" w:date="2022-06-21T23:21:00Z">
        <w:r w:rsidR="003F6D5B">
          <w:fldChar w:fldCharType="end"/>
        </w:r>
      </w:ins>
      <w:ins w:id="3731" w:author="張寶騌 CHANG,PAO-TSUNG" w:date="2022-04-24T14:08:00Z">
        <w:r w:rsidR="00EE2DF3">
          <w:rPr>
            <w:rFonts w:hint="eastAsia"/>
          </w:rPr>
          <w:t>，</w:t>
        </w:r>
      </w:ins>
      <w:ins w:id="3732" w:author="張寶騌 CHANG,PAO-TSUNG" w:date="2022-06-21T23:21:00Z">
        <w:r w:rsidR="003F6D5B">
          <w:rPr>
            <w:rFonts w:hint="eastAsia"/>
          </w:rPr>
          <w:t>因此，</w:t>
        </w:r>
      </w:ins>
      <w:ins w:id="3733" w:author="張寶騌 CHANG,PAO-TSUNG" w:date="2022-06-21T23:23:00Z">
        <w:r w:rsidR="003F6D5B">
          <w:rPr>
            <w:rFonts w:hint="eastAsia"/>
          </w:rPr>
          <w:t>將</w:t>
        </w:r>
      </w:ins>
      <w:ins w:id="3734" w:author="張寶騌 CHANG,PAO-TSUNG" w:date="2022-06-21T23:21:00Z">
        <w:r w:rsidR="003F6D5B">
          <w:rPr>
            <w:rFonts w:hint="eastAsia"/>
          </w:rPr>
          <w:t>接收</w:t>
        </w:r>
      </w:ins>
      <w:ins w:id="3735" w:author="張寶騌 CHANG,PAO-TSUNG" w:date="2022-06-21T23:22:00Z">
        <w:r w:rsidR="003F6D5B">
          <w:rPr>
            <w:rFonts w:hint="eastAsia"/>
          </w:rPr>
          <w:t>主機</w:t>
        </w:r>
      </w:ins>
      <w:ins w:id="3736" w:author="張寶騌 CHANG,PAO-TSUNG" w:date="2022-06-21T23:23:00Z">
        <w:r w:rsidR="003F6D5B">
          <w:rPr>
            <w:rFonts w:hint="eastAsia"/>
          </w:rPr>
          <w:t>至於</w:t>
        </w:r>
      </w:ins>
      <w:ins w:id="3737" w:author="張寶騌 CHANG,PAO-TSUNG" w:date="2022-04-24T14:08:00Z">
        <w:r w:rsidR="00EE2DF3">
          <w:rPr>
            <w:rFonts w:hint="eastAsia"/>
          </w:rPr>
          <w:t>本校</w:t>
        </w:r>
      </w:ins>
      <w:ins w:id="3738" w:author="張寶騌 CHANG,PAO-TSUNG" w:date="2022-06-21T23:23:00Z">
        <w:r w:rsidR="003F6D5B">
          <w:rPr>
            <w:rFonts w:hint="eastAsia"/>
          </w:rPr>
          <w:t>土木</w:t>
        </w:r>
      </w:ins>
      <w:ins w:id="3739" w:author="張寶騌 CHANG,PAO-TSUNG" w:date="2022-04-24T14:08:00Z">
        <w:r w:rsidR="00EE2DF3">
          <w:rPr>
            <w:rFonts w:hint="eastAsia"/>
          </w:rPr>
          <w:t>系館</w:t>
        </w:r>
      </w:ins>
      <w:ins w:id="3740" w:author="張寶騌 CHANG,PAO-TSUNG" w:date="2022-06-21T23:23:00Z">
        <w:r w:rsidR="003F6D5B">
          <w:rPr>
            <w:rFonts w:hint="eastAsia"/>
          </w:rPr>
          <w:t>，設定</w:t>
        </w:r>
      </w:ins>
      <w:ins w:id="3741" w:author="張寶騌 CHANG,PAO-TSUNG" w:date="2022-04-24T14:08:00Z">
        <w:r w:rsidR="00EE2DF3">
          <w:rPr>
            <w:rFonts w:hint="eastAsia"/>
          </w:rPr>
          <w:t>I</w:t>
        </w:r>
        <w:r w:rsidR="00EE2DF3">
          <w:t>P</w:t>
        </w:r>
        <w:r w:rsidR="00EE2DF3">
          <w:rPr>
            <w:rFonts w:hint="eastAsia"/>
          </w:rPr>
          <w:t>，</w:t>
        </w:r>
      </w:ins>
      <w:ins w:id="3742" w:author="張寶騌 CHANG,PAO-TSUNG" w:date="2022-04-24T14:09:00Z">
        <w:r w:rsidR="00EE2DF3">
          <w:rPr>
            <w:rFonts w:hint="eastAsia"/>
          </w:rPr>
          <w:t>為</w:t>
        </w:r>
        <w:r w:rsidR="00EE2DF3">
          <w:rPr>
            <w:rFonts w:hint="eastAsia"/>
          </w:rPr>
          <w:t>140.116.36.70</w:t>
        </w:r>
      </w:ins>
      <w:del w:id="3743" w:author="張寶騌 CHANG,PAO-TSUNG" w:date="2022-06-21T23:21:00Z">
        <w:r w:rsidR="00D96541" w:rsidDel="003F6D5B">
          <w:fldChar w:fldCharType="begin"/>
        </w:r>
      </w:del>
      <w:r w:rsidR="004846B4">
        <w:rPr>
          <w:rFonts w:hint="eastAsia"/>
        </w:rPr>
        <w:instrText xml:space="preserve"> ADDIN EN.CITE &lt;EndNote&gt;&lt;Cite&gt;&lt;Author&gt;</w:instrText>
      </w:r>
      <w:r w:rsidR="004846B4">
        <w:rPr>
          <w:rFonts w:hint="eastAsia"/>
        </w:rPr>
        <w:instrText>廖國偉</w:instrText>
      </w:r>
      <w:r w:rsidR="004846B4">
        <w:rPr>
          <w:rFonts w:hint="eastAsia"/>
        </w:rPr>
        <w:instrText>&lt;/Author&gt;&lt;Year&gt;2018&lt;/Year&gt;&lt;RecNum&gt;41&lt;/RecNum&gt;&lt;DisplayText&gt;[34]&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4846B4">
        <w:rPr>
          <w:rFonts w:hint="eastAsia"/>
        </w:rPr>
        <w:instrText>廖國偉</w:instrText>
      </w:r>
      <w:r w:rsidR="004846B4">
        <w:rPr>
          <w:rFonts w:hint="eastAsia"/>
        </w:rPr>
        <w:instrText>&lt;/style&gt;&lt;/author&gt;&lt;/authors&gt;&lt;/contributors&gt;&lt;titles&gt;&lt;title&gt;&lt;style face="normal" font="default" charset="136" size="100%"&gt;</w:instrText>
      </w:r>
      <w:r w:rsidR="004846B4">
        <w:rPr>
          <w:rFonts w:hint="eastAsia"/>
        </w:rPr>
        <w:instrText>以</w:instrText>
      </w:r>
      <w:r w:rsidR="004846B4">
        <w:rPr>
          <w:rFonts w:hint="eastAsia"/>
        </w:rPr>
        <w:instrText>&lt;/style&gt;&lt;style face="normal" font="default" size="100%"&gt; NB-IoT &lt;/style&gt;&lt;style face="normal" font="default" charset="136" size="100%"&gt;</w:instrText>
      </w:r>
      <w:r w:rsidR="004846B4">
        <w:rPr>
          <w:rFonts w:hint="eastAsia"/>
        </w:rPr>
        <w:instrText>與免控制點位移量測技術進行水土保持設施之安全檢測與評估</w:instrText>
      </w:r>
      <w:r w:rsidR="004846B4">
        <w:rPr>
          <w:rFonts w:hint="eastAsia"/>
        </w:rPr>
        <w:instrText xml:space="preserve"> &lt;/style&gt;&lt;/title&gt;&lt;/titles&gt;&lt;dates&gt;&lt;year&gt;2018&lt;/year&gt;&lt;/dates&gt;&lt;publisher&gt;&lt;style face="normal" font="default" charset="136" size="100%"&gt;</w:instrText>
      </w:r>
      <w:r w:rsidR="004846B4">
        <w:rPr>
          <w:rFonts w:hint="eastAsia"/>
        </w:rPr>
        <w:instrText>行政院農業委員會水土保持局</w:instrText>
      </w:r>
      <w:r w:rsidR="004846B4">
        <w:rPr>
          <w:rFonts w:hint="eastAsia"/>
        </w:rPr>
        <w:instrText>&lt;/style&gt;&lt;/publisher&gt;&lt;isbn&gt;&lt;style face="normal" font="default" size="100%"&gt;107 &lt;/style&gt;&lt;style face="normal" font="default" charset="136" size="100%"&gt;</w:instrText>
      </w:r>
      <w:r w:rsidR="004846B4">
        <w:rPr>
          <w:rFonts w:hint="eastAsia"/>
        </w:rPr>
        <w:instrText>保發</w:instrText>
      </w:r>
      <w:r w:rsidR="004846B4">
        <w:rPr>
          <w:rFonts w:hint="eastAsia"/>
        </w:rPr>
        <w:instrText>&lt;/style&gt;&lt;style face="normal" font="default" size="100%"&gt;-11.1-&lt;/style&gt;&lt;style face="normal" font="default" charset="136" size="100%"&gt;</w:instrText>
      </w:r>
      <w:r w:rsidR="004846B4">
        <w:rPr>
          <w:rFonts w:hint="eastAsia"/>
        </w:rPr>
        <w:instrText>保</w:instrText>
      </w:r>
      <w:r w:rsidR="004846B4">
        <w:rPr>
          <w:rFonts w:hint="eastAsia"/>
        </w:rPr>
        <w:instrText>&lt;/style&gt;&lt;style face="normal" font="default" size="100%"&gt;-01-06-001(11)&lt;/style&gt;&lt;/isbn&gt;&lt;urls&gt;&lt;/urls&gt;&lt;/record&gt;&lt;/Cite&gt;&lt;/EndNote&gt;</w:instrText>
      </w:r>
      <w:del w:id="3744" w:author="張寶騌 CHANG,PAO-TSUNG" w:date="2022-06-21T23:21:00Z">
        <w:r w:rsidR="00D96541" w:rsidDel="003F6D5B">
          <w:fldChar w:fldCharType="separate"/>
        </w:r>
      </w:del>
      <w:r w:rsidR="004846B4">
        <w:rPr>
          <w:noProof/>
        </w:rPr>
        <w:t>[34]</w:t>
      </w:r>
      <w:del w:id="3745" w:author="張寶騌 CHANG,PAO-TSUNG" w:date="2022-06-21T23:21:00Z">
        <w:r w:rsidR="00D96541" w:rsidDel="003F6D5B">
          <w:fldChar w:fldCharType="end"/>
        </w:r>
      </w:del>
      <w:ins w:id="3746" w:author="張寶騌 CHANG,PAO-TSUNG" w:date="2022-04-24T13:59:00Z">
        <w:r w:rsidR="001F3FF0">
          <w:rPr>
            <w:rFonts w:hint="eastAsia"/>
          </w:rPr>
          <w:t>。</w:t>
        </w:r>
      </w:ins>
    </w:p>
    <w:p w14:paraId="0677F8DA" w14:textId="208EA63A" w:rsidR="0071408C" w:rsidRDefault="001F3FF0">
      <w:pPr>
        <w:tabs>
          <w:tab w:val="left" w:pos="1920"/>
        </w:tabs>
        <w:ind w:left="480" w:firstLine="480"/>
        <w:jc w:val="both"/>
        <w:rPr>
          <w:ins w:id="3747" w:author="張寶騌 CHANG,PAO-TSUNG" w:date="2022-05-14T14:53:00Z"/>
        </w:rPr>
      </w:pPr>
      <w:ins w:id="3748" w:author="張寶騌 CHANG,PAO-TSUNG" w:date="2022-04-24T13:59:00Z">
        <w:r w:rsidRPr="00227F2C">
          <w:t>TCP</w:t>
        </w:r>
        <w:r>
          <w:rPr>
            <w:rFonts w:hint="eastAsia"/>
          </w:rPr>
          <w:t xml:space="preserve"> </w:t>
        </w:r>
        <w:r>
          <w:rPr>
            <w:rFonts w:hint="eastAsia"/>
          </w:rPr>
          <w:t>協定</w:t>
        </w:r>
        <w:r w:rsidRPr="001F3FF0">
          <w:rPr>
            <w:rFonts w:hint="eastAsia"/>
          </w:rPr>
          <w:t>在資料</w:t>
        </w:r>
      </w:ins>
      <w:ins w:id="3749" w:author="張寶騌 CHANG,PAO-TSUNG" w:date="2022-04-24T14:02:00Z">
        <w:r>
          <w:rPr>
            <w:rFonts w:hint="eastAsia"/>
          </w:rPr>
          <w:t>傳輸時能確保傳送到服務端，如無法</w:t>
        </w:r>
      </w:ins>
      <w:ins w:id="3750" w:author="張寶騌 CHANG,PAO-TSUNG" w:date="2022-04-24T14:03:00Z">
        <w:r>
          <w:rPr>
            <w:rFonts w:hint="eastAsia"/>
          </w:rPr>
          <w:t>傳輸時也會有所回應。</w:t>
        </w:r>
      </w:ins>
      <w:ins w:id="3751" w:author="張寶騌 CHANG,PAO-TSUNG" w:date="2022-04-24T14:04:00Z">
        <w:r>
          <w:rPr>
            <w:rFonts w:hint="eastAsia"/>
          </w:rPr>
          <w:t>在</w:t>
        </w:r>
      </w:ins>
      <w:ins w:id="3752" w:author="張寶騌 CHANG,PAO-TSUNG" w:date="2022-04-24T14:06:00Z">
        <w:r w:rsidR="00EE2DF3">
          <w:rPr>
            <w:rFonts w:hint="eastAsia"/>
          </w:rPr>
          <w:t>考量</w:t>
        </w:r>
      </w:ins>
      <w:ins w:id="3753" w:author="張寶騌 CHANG,PAO-TSUNG" w:date="2022-04-24T14:05:00Z">
        <w:r w:rsidR="00EE2DF3">
          <w:rPr>
            <w:rFonts w:hint="eastAsia"/>
          </w:rPr>
          <w:t>較高</w:t>
        </w:r>
      </w:ins>
      <w:ins w:id="3754" w:author="張寶騌 CHANG,PAO-TSUNG" w:date="2022-04-24T14:04:00Z">
        <w:r w:rsidR="00EE2DF3">
          <w:rPr>
            <w:rFonts w:hint="eastAsia"/>
          </w:rPr>
          <w:t>穩定性與</w:t>
        </w:r>
      </w:ins>
      <w:ins w:id="3755" w:author="張寶騌 CHANG,PAO-TSUNG" w:date="2022-04-24T14:05:00Z">
        <w:r w:rsidR="00EE2DF3">
          <w:rPr>
            <w:rFonts w:hint="eastAsia"/>
          </w:rPr>
          <w:t>可靠性，且沒有相當要求資料的傳輸速度</w:t>
        </w:r>
      </w:ins>
      <w:ins w:id="3756" w:author="張寶騌 CHANG,PAO-TSUNG" w:date="2022-04-24T14:06:00Z">
        <w:r w:rsidR="00EE2DF3">
          <w:rPr>
            <w:rFonts w:hint="eastAsia"/>
          </w:rPr>
          <w:t>的情況下</w:t>
        </w:r>
      </w:ins>
      <w:ins w:id="3757" w:author="張寶騌 CHANG,PAO-TSUNG" w:date="2022-04-24T14:05:00Z">
        <w:r w:rsidR="00EE2DF3">
          <w:rPr>
            <w:rFonts w:hint="eastAsia"/>
          </w:rPr>
          <w:t>，</w:t>
        </w:r>
      </w:ins>
      <w:ins w:id="3758" w:author="張寶騌 CHANG,PAO-TSUNG" w:date="2022-04-24T14:06:00Z">
        <w:r w:rsidR="00EE2DF3" w:rsidRPr="00227F2C">
          <w:t>TCP</w:t>
        </w:r>
        <w:r w:rsidR="00EE2DF3">
          <w:rPr>
            <w:rFonts w:hint="eastAsia"/>
          </w:rPr>
          <w:t>為適合本研究</w:t>
        </w:r>
      </w:ins>
      <w:ins w:id="3759" w:author="張寶騌 CHANG,PAO-TSUNG" w:date="2022-04-24T14:07:00Z">
        <w:r w:rsidR="00EE2DF3">
          <w:rPr>
            <w:rFonts w:hint="eastAsia"/>
          </w:rPr>
          <w:t>所參照的協定。</w:t>
        </w:r>
      </w:ins>
    </w:p>
    <w:p w14:paraId="1B8BCEA6" w14:textId="2320D242" w:rsidR="00AB3190" w:rsidRDefault="00AB3190">
      <w:pPr>
        <w:tabs>
          <w:tab w:val="left" w:pos="1920"/>
        </w:tabs>
        <w:ind w:left="480" w:firstLine="480"/>
        <w:jc w:val="both"/>
        <w:rPr>
          <w:ins w:id="3760" w:author="張寶騌 CHANG,PAO-TSUNG" w:date="2022-05-14T14:53:00Z"/>
        </w:rPr>
      </w:pPr>
    </w:p>
    <w:p w14:paraId="3D2EE307" w14:textId="4926D81E" w:rsidR="00AB3190" w:rsidRDefault="00AB3190">
      <w:pPr>
        <w:tabs>
          <w:tab w:val="left" w:pos="1920"/>
        </w:tabs>
        <w:ind w:left="480" w:firstLine="480"/>
        <w:jc w:val="both"/>
        <w:rPr>
          <w:ins w:id="3761" w:author="張寶騌 CHANG,PAO-TSUNG" w:date="2022-06-10T22:59:00Z"/>
        </w:rPr>
      </w:pPr>
    </w:p>
    <w:p w14:paraId="723DC918" w14:textId="458440D1" w:rsidR="00F4725B" w:rsidRDefault="00F4725B">
      <w:pPr>
        <w:tabs>
          <w:tab w:val="left" w:pos="1920"/>
        </w:tabs>
        <w:ind w:left="480" w:firstLine="480"/>
        <w:jc w:val="both"/>
        <w:rPr>
          <w:ins w:id="3762" w:author="張寶騌 CHANG,PAO-TSUNG" w:date="2022-06-10T22:59:00Z"/>
        </w:rPr>
      </w:pPr>
    </w:p>
    <w:p w14:paraId="7DB762B2" w14:textId="77777777" w:rsidR="00F4725B" w:rsidRDefault="00F4725B">
      <w:pPr>
        <w:tabs>
          <w:tab w:val="left" w:pos="1920"/>
        </w:tabs>
        <w:ind w:left="480" w:firstLine="480"/>
        <w:jc w:val="both"/>
        <w:rPr>
          <w:ins w:id="3763" w:author="張寶騌 CHANG,PAO-TSUNG" w:date="2022-05-14T14:53:00Z"/>
        </w:rPr>
      </w:pPr>
    </w:p>
    <w:p w14:paraId="3BA26059" w14:textId="6138D9D3" w:rsidR="00AB3190" w:rsidRDefault="00AB3190" w:rsidP="00AB3190">
      <w:pPr>
        <w:pStyle w:val="31"/>
        <w:spacing w:before="360" w:after="180"/>
        <w:rPr>
          <w:ins w:id="3764" w:author="張寶騌 CHANG,PAO-TSUNG" w:date="2022-05-14T14:53:00Z"/>
        </w:rPr>
      </w:pPr>
      <w:ins w:id="3765" w:author="張寶騌 CHANG,PAO-TSUNG" w:date="2022-05-14T14:53:00Z">
        <w:r>
          <w:rPr>
            <w:rFonts w:hint="eastAsia"/>
          </w:rPr>
          <w:lastRenderedPageBreak/>
          <w:t xml:space="preserve"> </w:t>
        </w:r>
        <w:bookmarkStart w:id="3766" w:name="_Toc107005866"/>
        <w:r>
          <w:rPr>
            <w:rFonts w:hint="eastAsia"/>
          </w:rPr>
          <w:t>Y</w:t>
        </w:r>
        <w:r>
          <w:t>AT</w:t>
        </w:r>
        <w:r>
          <w:rPr>
            <w:rFonts w:hint="eastAsia"/>
          </w:rPr>
          <w:t>終端接收軟體</w:t>
        </w:r>
        <w:bookmarkEnd w:id="3766"/>
      </w:ins>
    </w:p>
    <w:p w14:paraId="66AE4155" w14:textId="3640E8DB" w:rsidR="0071408C" w:rsidRDefault="00D330F8">
      <w:pPr>
        <w:tabs>
          <w:tab w:val="left" w:pos="1920"/>
        </w:tabs>
        <w:ind w:left="480" w:firstLine="480"/>
        <w:jc w:val="both"/>
        <w:rPr>
          <w:ins w:id="3767" w:author="張寶騌 CHANG,PAO-TSUNG" w:date="2022-04-24T14:07:00Z"/>
        </w:rPr>
      </w:pPr>
      <w:ins w:id="3768" w:author="張寶騌 CHANG,PAO-TSUNG" w:date="2022-05-08T11:28:00Z">
        <w:r>
          <w:rPr>
            <w:rFonts w:hint="eastAsia"/>
          </w:rPr>
          <w:t>在</w:t>
        </w:r>
      </w:ins>
      <w:ins w:id="3769" w:author="張寶騌 CHANG,PAO-TSUNG" w:date="2022-05-08T11:29:00Z">
        <w:r>
          <w:rPr>
            <w:rFonts w:hint="eastAsia"/>
          </w:rPr>
          <w:t>本校</w:t>
        </w:r>
      </w:ins>
      <w:ins w:id="3770" w:author="張寶騌 CHANG,PAO-TSUNG" w:date="2022-05-08T11:30:00Z">
        <w:r w:rsidR="00B157FC">
          <w:rPr>
            <w:rFonts w:hint="eastAsia"/>
          </w:rPr>
          <w:t>服務端主機，搭配</w:t>
        </w:r>
      </w:ins>
      <w:ins w:id="3771" w:author="張寶騌 CHANG,PAO-TSUNG" w:date="2022-05-08T11:36:00Z">
        <w:r w:rsidR="00AD3134">
          <w:rPr>
            <w:rFonts w:hint="eastAsia"/>
          </w:rPr>
          <w:t>Y</w:t>
        </w:r>
        <w:r w:rsidR="00AD3134">
          <w:t>AT (</w:t>
        </w:r>
        <w:r w:rsidR="00AD3134" w:rsidRPr="00AD3134">
          <w:t>Yet Another Terminal</w:t>
        </w:r>
        <w:r w:rsidR="00AD3134">
          <w:t>)</w:t>
        </w:r>
      </w:ins>
      <w:ins w:id="3772" w:author="張寶騌 CHANG,PAO-TSUNG" w:date="2022-05-08T11:37:00Z">
        <w:r w:rsidR="00AD3134">
          <w:rPr>
            <w:rFonts w:hint="eastAsia"/>
          </w:rPr>
          <w:t>作為</w:t>
        </w:r>
      </w:ins>
      <w:ins w:id="3773" w:author="張寶騌 CHANG,PAO-TSUNG" w:date="2022-05-08T11:40:00Z">
        <w:r w:rsidR="000C1AD9">
          <w:rPr>
            <w:rFonts w:hint="eastAsia"/>
          </w:rPr>
          <w:t>無線傳輸</w:t>
        </w:r>
      </w:ins>
      <w:ins w:id="3774" w:author="張寶騌 CHANG,PAO-TSUNG" w:date="2022-05-08T11:38:00Z">
        <w:r w:rsidR="00AD3134">
          <w:rPr>
            <w:rFonts w:hint="eastAsia"/>
          </w:rPr>
          <w:t>資料</w:t>
        </w:r>
      </w:ins>
      <w:ins w:id="3775" w:author="張寶騌 CHANG,PAO-TSUNG" w:date="2022-05-08T11:40:00Z">
        <w:r w:rsidR="000C1AD9">
          <w:rPr>
            <w:rFonts w:hint="eastAsia"/>
          </w:rPr>
          <w:t>的接收工具</w:t>
        </w:r>
      </w:ins>
      <w:ins w:id="3776" w:author="張寶騌 CHANG,PAO-TSUNG" w:date="2022-06-21T23:28:00Z">
        <w:r w:rsidR="00836656">
          <w:rPr>
            <w:rFonts w:hint="eastAsia"/>
          </w:rPr>
          <w:t>，</w:t>
        </w:r>
      </w:ins>
      <w:ins w:id="3777" w:author="張寶騌 CHANG,PAO-TSUNG" w:date="2022-05-08T11:55:00Z">
        <w:r w:rsidR="00B12B37">
          <w:rPr>
            <w:rFonts w:hint="eastAsia"/>
          </w:rPr>
          <w:t>使主機可以收到</w:t>
        </w:r>
      </w:ins>
      <w:ins w:id="3778" w:author="張寶騌 CHANG,PAO-TSUNG" w:date="2022-05-08T11:56:00Z">
        <w:r w:rsidR="00B12B37">
          <w:rPr>
            <w:rFonts w:hint="eastAsia"/>
          </w:rPr>
          <w:t>現地</w:t>
        </w:r>
        <w:r w:rsidR="00B12B37" w:rsidRPr="00227F2C">
          <w:rPr>
            <w:rFonts w:hint="eastAsia"/>
          </w:rPr>
          <w:t>客戶端</w:t>
        </w:r>
        <w:r w:rsidR="00B12B37">
          <w:rPr>
            <w:rFonts w:hint="eastAsia"/>
          </w:rPr>
          <w:t>所發送的資料</w:t>
        </w:r>
      </w:ins>
      <w:ins w:id="3779" w:author="張寶騌 CHANG,PAO-TSUNG" w:date="2022-06-21T23:28:00Z">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ins>
      <w:ins w:id="3780" w:author="張寶騌 CHANG,PAO-TSUNG" w:date="2022-05-08T11:56:00Z">
        <w:r w:rsidR="00B12B37">
          <w:rPr>
            <w:rFonts w:hint="eastAsia"/>
          </w:rPr>
          <w:t>。</w:t>
        </w:r>
      </w:ins>
      <w:ins w:id="3781" w:author="張寶騌 CHANG,PAO-TSUNG" w:date="2022-05-08T11:53:00Z">
        <w:r w:rsidR="00843442">
          <w:rPr>
            <w:rFonts w:hint="eastAsia"/>
          </w:rPr>
          <w:t>Y</w:t>
        </w:r>
        <w:r w:rsidR="00843442">
          <w:t>AT</w:t>
        </w:r>
        <w:r w:rsidR="00843442">
          <w:rPr>
            <w:rFonts w:hint="eastAsia"/>
          </w:rPr>
          <w:t>是一款</w:t>
        </w:r>
      </w:ins>
      <w:ins w:id="3782" w:author="張寶騌 CHANG,PAO-TSUNG" w:date="2022-05-08T11:54:00Z">
        <w:r w:rsidR="00843442">
          <w:rPr>
            <w:rFonts w:hint="eastAsia"/>
          </w:rPr>
          <w:t>資料接收的</w:t>
        </w:r>
      </w:ins>
      <w:ins w:id="3783" w:author="張寶騌 CHANG,PAO-TSUNG" w:date="2022-05-08T12:03:00Z">
        <w:r w:rsidR="00647413">
          <w:rPr>
            <w:rFonts w:hint="eastAsia"/>
          </w:rPr>
          <w:t>終端</w:t>
        </w:r>
      </w:ins>
      <w:ins w:id="3784" w:author="張寶騌 CHANG,PAO-TSUNG" w:date="2022-05-08T11:54:00Z">
        <w:r w:rsidR="00843442">
          <w:rPr>
            <w:rFonts w:hint="eastAsia"/>
          </w:rPr>
          <w:t>軟體，</w:t>
        </w:r>
      </w:ins>
      <w:ins w:id="3785" w:author="張寶騌 CHANG,PAO-TSUNG" w:date="2022-05-08T12:08:00Z">
        <w:r w:rsidR="007E7A98">
          <w:rPr>
            <w:rFonts w:hint="eastAsia"/>
          </w:rPr>
          <w:t>可以選擇用</w:t>
        </w:r>
      </w:ins>
      <w:ins w:id="3786" w:author="張寶騌 CHANG,PAO-TSUNG" w:date="2022-05-08T12:02:00Z">
        <w:r w:rsidR="00647413">
          <w:rPr>
            <w:rFonts w:hint="eastAsia"/>
          </w:rPr>
          <w:t>U</w:t>
        </w:r>
        <w:r w:rsidR="00647413">
          <w:t>SB</w:t>
        </w:r>
        <w:r w:rsidR="00647413">
          <w:rPr>
            <w:rFonts w:hint="eastAsia"/>
          </w:rPr>
          <w:t>或無線傳輸</w:t>
        </w:r>
      </w:ins>
      <w:ins w:id="3787" w:author="張寶騌 CHANG,PAO-TSUNG" w:date="2022-05-08T12:08:00Z">
        <w:r w:rsidR="007E7A98">
          <w:rPr>
            <w:rFonts w:hint="eastAsia"/>
          </w:rPr>
          <w:t>等接收方式</w:t>
        </w:r>
      </w:ins>
      <w:ins w:id="3788" w:author="張寶騌 CHANG,PAO-TSUNG" w:date="2022-05-08T12:11:00Z">
        <w:r w:rsidR="00A60A12">
          <w:rPr>
            <w:rFonts w:hint="eastAsia"/>
          </w:rPr>
          <w:t>，使文字或檔案在兩者間相互傳輸</w:t>
        </w:r>
      </w:ins>
      <w:ins w:id="3789" w:author="張寶騌 CHANG,PAO-TSUNG" w:date="2022-05-08T12:10:00Z">
        <w:r w:rsidR="00A60A12">
          <w:rPr>
            <w:rFonts w:hint="eastAsia"/>
          </w:rPr>
          <w:t>。</w:t>
        </w:r>
      </w:ins>
      <w:ins w:id="3790" w:author="張寶騌 CHANG,PAO-TSUNG" w:date="2022-05-08T12:12:00Z">
        <w:r w:rsidR="00A60A12">
          <w:rPr>
            <w:rFonts w:hint="eastAsia"/>
          </w:rPr>
          <w:t>在無線傳輸</w:t>
        </w:r>
      </w:ins>
      <w:ins w:id="3791" w:author="張寶騌 CHANG,PAO-TSUNG" w:date="2022-05-08T11:42:00Z">
        <w:r w:rsidR="000C1AD9" w:rsidRPr="00227F2C">
          <w:t>TCP</w:t>
        </w:r>
        <w:r w:rsidR="000C1AD9">
          <w:rPr>
            <w:rFonts w:hint="eastAsia"/>
          </w:rPr>
          <w:t>架構下</w:t>
        </w:r>
      </w:ins>
      <w:ins w:id="3792" w:author="張寶騌 CHANG,PAO-TSUNG" w:date="2022-05-08T12:03:00Z">
        <w:r w:rsidR="00647413">
          <w:rPr>
            <w:rFonts w:hint="eastAsia"/>
          </w:rPr>
          <w:t>可</w:t>
        </w:r>
      </w:ins>
      <w:ins w:id="3793" w:author="張寶騌 CHANG,PAO-TSUNG" w:date="2022-05-08T11:44:00Z">
        <w:r w:rsidR="000C1AD9">
          <w:rPr>
            <w:rFonts w:hint="eastAsia"/>
          </w:rPr>
          <w:t>設定</w:t>
        </w:r>
        <w:r w:rsidR="000C1AD9" w:rsidRPr="00227F2C">
          <w:rPr>
            <w:rFonts w:hint="eastAsia"/>
          </w:rPr>
          <w:t>客戶端</w:t>
        </w:r>
        <w:r w:rsidR="000C1AD9">
          <w:rPr>
            <w:rFonts w:hint="eastAsia"/>
          </w:rPr>
          <w:t>與服務端</w:t>
        </w:r>
      </w:ins>
      <w:ins w:id="3794" w:author="張寶騌 CHANG,PAO-TSUNG" w:date="2022-05-08T11:51:00Z">
        <w:r w:rsidR="00843442">
          <w:rPr>
            <w:rFonts w:hint="eastAsia"/>
          </w:rPr>
          <w:t>。</w:t>
        </w:r>
      </w:ins>
      <w:proofErr w:type="gramStart"/>
      <w:ins w:id="3795" w:author="張寶騌 CHANG,PAO-TSUNG" w:date="2022-05-08T11:49:00Z">
        <w:r w:rsidR="000F09B8">
          <w:rPr>
            <w:rFonts w:hint="eastAsia"/>
          </w:rPr>
          <w:t>此外，</w:t>
        </w:r>
        <w:proofErr w:type="gramEnd"/>
        <w:r w:rsidR="000F09B8">
          <w:rPr>
            <w:rFonts w:hint="eastAsia"/>
          </w:rPr>
          <w:t>該軟體</w:t>
        </w:r>
      </w:ins>
      <w:ins w:id="3796" w:author="張寶騌 CHANG,PAO-TSUNG" w:date="2022-05-08T11:50:00Z">
        <w:r w:rsidR="00843442">
          <w:rPr>
            <w:rFonts w:hint="eastAsia"/>
          </w:rPr>
          <w:t>可自動加</w:t>
        </w:r>
        <w:proofErr w:type="gramStart"/>
        <w:r w:rsidR="00843442">
          <w:rPr>
            <w:rFonts w:hint="eastAsia"/>
          </w:rPr>
          <w:t>註</w:t>
        </w:r>
        <w:proofErr w:type="gramEnd"/>
        <w:r w:rsidR="00843442">
          <w:rPr>
            <w:rFonts w:hint="eastAsia"/>
          </w:rPr>
          <w:t>資料接收的時間、</w:t>
        </w:r>
      </w:ins>
      <w:ins w:id="3797" w:author="張寶騌 CHANG,PAO-TSUNG" w:date="2022-05-08T11:51:00Z">
        <w:r w:rsidR="00843442">
          <w:rPr>
            <w:rFonts w:hint="eastAsia"/>
          </w:rPr>
          <w:t>時間間隔、</w:t>
        </w:r>
      </w:ins>
      <w:ins w:id="3798" w:author="張寶騌 CHANG,PAO-TSUNG" w:date="2022-05-08T11:50:00Z">
        <w:r w:rsidR="00843442">
          <w:rPr>
            <w:rFonts w:hint="eastAsia"/>
          </w:rPr>
          <w:t>字元數</w:t>
        </w:r>
      </w:ins>
      <w:ins w:id="3799" w:author="張寶騌 CHANG,PAO-TSUNG" w:date="2022-05-08T11:51:00Z">
        <w:r w:rsidR="00843442">
          <w:rPr>
            <w:rFonts w:hint="eastAsia"/>
          </w:rPr>
          <w:t>及傳輸方向等資訊，</w:t>
        </w:r>
      </w:ins>
      <w:ins w:id="3800" w:author="張寶騌 CHANG,PAO-TSUNG" w:date="2022-05-08T11:52:00Z">
        <w:r w:rsidR="00843442">
          <w:rPr>
            <w:rFonts w:hint="eastAsia"/>
          </w:rPr>
          <w:t>提升</w:t>
        </w:r>
      </w:ins>
      <w:ins w:id="3801" w:author="張寶騌 CHANG,PAO-TSUNG" w:date="2022-05-08T11:51:00Z">
        <w:r w:rsidR="00843442">
          <w:rPr>
            <w:rFonts w:hint="eastAsia"/>
          </w:rPr>
          <w:t>使用者</w:t>
        </w:r>
      </w:ins>
      <w:ins w:id="3802" w:author="張寶騌 CHANG,PAO-TSUNG" w:date="2022-05-08T11:52:00Z">
        <w:r w:rsidR="00843442">
          <w:rPr>
            <w:rFonts w:hint="eastAsia"/>
          </w:rPr>
          <w:t>做資料處理的方便性。</w:t>
        </w:r>
      </w:ins>
    </w:p>
    <w:p w14:paraId="7038A118" w14:textId="0A006F6B" w:rsidR="00EE2DF3" w:rsidRDefault="000F09B8">
      <w:pPr>
        <w:tabs>
          <w:tab w:val="left" w:pos="1920"/>
        </w:tabs>
        <w:ind w:leftChars="83" w:left="199" w:firstLineChars="83" w:firstLine="199"/>
        <w:jc w:val="center"/>
        <w:rPr>
          <w:ins w:id="3803" w:author="張寶騌 CHANG,PAO-TSUNG" w:date="2022-05-08T11:52:00Z"/>
        </w:rPr>
        <w:pPrChange w:id="3804" w:author="張寶騌 CHANG,PAO-TSUNG" w:date="2022-06-10T22:59:00Z">
          <w:pPr>
            <w:tabs>
              <w:tab w:val="left" w:pos="1920"/>
            </w:tabs>
            <w:ind w:left="480" w:firstLine="480"/>
            <w:jc w:val="both"/>
          </w:pPr>
        </w:pPrChange>
      </w:pPr>
      <w:ins w:id="3805" w:author="張寶騌 CHANG,PAO-TSUNG" w:date="2022-05-08T11:48:00Z">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ins>
    </w:p>
    <w:p w14:paraId="4DBF206E" w14:textId="28F9AAB3" w:rsidR="00843442" w:rsidRDefault="00B12B37">
      <w:pPr>
        <w:pStyle w:val="ac"/>
        <w:spacing w:after="180"/>
        <w:rPr>
          <w:ins w:id="3806" w:author="張寶騌 CHANG,PAO-TSUNG" w:date="2022-04-24T14:07:00Z"/>
        </w:rPr>
        <w:pPrChange w:id="3807" w:author="張寶騌 CHANG,PAO-TSUNG" w:date="2022-05-08T12:00:00Z">
          <w:pPr>
            <w:tabs>
              <w:tab w:val="left" w:pos="1920"/>
            </w:tabs>
            <w:ind w:left="480" w:firstLine="480"/>
            <w:jc w:val="both"/>
          </w:pPr>
        </w:pPrChange>
      </w:pPr>
      <w:bookmarkStart w:id="3808" w:name="_Toc106974291"/>
      <w:ins w:id="3809" w:author="張寶騌 CHANG,PAO-TSUNG" w:date="2022-05-08T12:00: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8</w:t>
      </w:r>
      <w:r w:rsidR="009700FF">
        <w:fldChar w:fldCharType="end"/>
      </w:r>
      <w:r w:rsidR="00643F6D">
        <w:t xml:space="preserve"> </w:t>
      </w:r>
      <w:ins w:id="3810" w:author="張寶騌 CHANG,PAO-TSUNG" w:date="2022-05-08T12:00:00Z">
        <w:r w:rsidRPr="00B12B37">
          <w:t>YAT</w:t>
        </w:r>
        <w:r>
          <w:rPr>
            <w:rFonts w:hint="eastAsia"/>
          </w:rPr>
          <w:t>軟體使用介面</w:t>
        </w:r>
      </w:ins>
      <w:bookmarkEnd w:id="3808"/>
    </w:p>
    <w:p w14:paraId="0AB51C60" w14:textId="29B91A77" w:rsidR="00647413" w:rsidRDefault="00647413">
      <w:pPr>
        <w:tabs>
          <w:tab w:val="left" w:pos="1920"/>
        </w:tabs>
        <w:ind w:left="480" w:firstLine="480"/>
        <w:jc w:val="both"/>
        <w:rPr>
          <w:ins w:id="3811" w:author="張寶騌 CHANG,PAO-TSUNG" w:date="2022-06-18T15:30:00Z"/>
        </w:rPr>
      </w:pPr>
    </w:p>
    <w:p w14:paraId="3D390A97" w14:textId="3D56F01C" w:rsidR="00EA6162" w:rsidRDefault="00EA6162">
      <w:pPr>
        <w:tabs>
          <w:tab w:val="left" w:pos="1920"/>
        </w:tabs>
        <w:ind w:left="480" w:firstLine="480"/>
        <w:jc w:val="both"/>
        <w:rPr>
          <w:ins w:id="3812" w:author="張寶騌 CHANG,PAO-TSUNG" w:date="2022-06-18T15:30:00Z"/>
        </w:rPr>
      </w:pPr>
    </w:p>
    <w:p w14:paraId="4B4632A5" w14:textId="4DF02E22" w:rsidR="00EA6162" w:rsidRDefault="00EA6162">
      <w:pPr>
        <w:tabs>
          <w:tab w:val="left" w:pos="1920"/>
        </w:tabs>
        <w:ind w:left="480" w:firstLine="480"/>
        <w:jc w:val="both"/>
        <w:rPr>
          <w:ins w:id="3813" w:author="張寶騌 CHANG,PAO-TSUNG" w:date="2022-06-18T15:30:00Z"/>
        </w:rPr>
      </w:pPr>
    </w:p>
    <w:p w14:paraId="1226B81E" w14:textId="74013BF7" w:rsidR="00EA6162" w:rsidRDefault="00EA6162">
      <w:pPr>
        <w:tabs>
          <w:tab w:val="left" w:pos="1920"/>
        </w:tabs>
        <w:ind w:left="480" w:firstLine="480"/>
        <w:jc w:val="both"/>
        <w:rPr>
          <w:ins w:id="3814" w:author="張寶騌 CHANG,PAO-TSUNG" w:date="2022-06-18T15:30:00Z"/>
        </w:rPr>
      </w:pPr>
    </w:p>
    <w:p w14:paraId="19301BD3" w14:textId="77777777" w:rsidR="00F4725B" w:rsidRDefault="00F4725B">
      <w:pPr>
        <w:tabs>
          <w:tab w:val="left" w:pos="1920"/>
        </w:tabs>
        <w:ind w:leftChars="0" w:left="0" w:firstLineChars="0" w:firstLine="0"/>
        <w:jc w:val="both"/>
        <w:rPr>
          <w:ins w:id="3815" w:author="張寶騌 CHANG,PAO-TSUNG" w:date="2022-04-24T14:07:00Z"/>
        </w:rPr>
        <w:pPrChange w:id="3816" w:author="張寶騌 CHANG,PAO-TSUNG" w:date="2022-06-18T15:34:00Z">
          <w:pPr>
            <w:tabs>
              <w:tab w:val="left" w:pos="1920"/>
            </w:tabs>
            <w:ind w:left="480" w:firstLine="480"/>
            <w:jc w:val="both"/>
          </w:pPr>
        </w:pPrChange>
      </w:pPr>
    </w:p>
    <w:p w14:paraId="4EA85F52" w14:textId="7CF94905" w:rsidR="008E63E0" w:rsidDel="00054362" w:rsidRDefault="00407C72">
      <w:pPr>
        <w:ind w:left="480" w:firstLine="480"/>
        <w:jc w:val="both"/>
        <w:rPr>
          <w:del w:id="3817" w:author="張寶騌 CHANG,PAO-TSUNG" w:date="2022-04-25T18:42:00Z"/>
        </w:rPr>
      </w:pPr>
      <w:del w:id="3818" w:author="張寶騌 CHANG,PAO-TSUNG" w:date="2022-04-25T18:42:00Z">
        <w:r w:rsidDel="00054362">
          <w:rPr>
            <w:rFonts w:hint="eastAsia"/>
          </w:rPr>
          <w:lastRenderedPageBreak/>
          <w:delText>目前市面上有許多</w:delText>
        </w:r>
        <w:r w:rsidDel="00054362">
          <w:rPr>
            <w:rFonts w:hint="eastAsia"/>
          </w:rPr>
          <w:delText>BIM</w:delText>
        </w:r>
        <w:r w:rsidDel="00054362">
          <w:rPr>
            <w:rFonts w:hint="eastAsia"/>
          </w:rPr>
          <w:delText>軟體如</w:delText>
        </w:r>
        <w:r w:rsidRPr="00407C72" w:rsidDel="00054362">
          <w:delText>Autodesk</w:delText>
        </w:r>
        <w:r w:rsidDel="00054362">
          <w:rPr>
            <w:rFonts w:hint="eastAsia"/>
          </w:rPr>
          <w:delText xml:space="preserve"> R</w:delText>
        </w:r>
        <w:r w:rsidDel="00054362">
          <w:delText>evit</w:delText>
        </w:r>
        <w:r w:rsidDel="00054362">
          <w:rPr>
            <w:rFonts w:hint="eastAsia"/>
          </w:rPr>
          <w:delText>、</w:delText>
        </w:r>
        <w:r w:rsidR="00E0065E" w:rsidRPr="00E0065E" w:rsidDel="00054362">
          <w:delText>Tekla</w:delText>
        </w:r>
        <w:r w:rsidR="00AD5ACD" w:rsidDel="00054362">
          <w:rPr>
            <w:rFonts w:hint="eastAsia"/>
          </w:rPr>
          <w:delText>、</w:delText>
        </w:r>
        <w:r w:rsidR="00AD5ACD" w:rsidRPr="00AD5ACD" w:rsidDel="00054362">
          <w:delText>Bentley</w:delText>
        </w:r>
        <w:r w:rsidDel="00054362">
          <w:rPr>
            <w:rFonts w:hint="eastAsia"/>
          </w:rPr>
          <w:delText>等，</w:delText>
        </w:r>
        <w:r w:rsidR="00E0065E" w:rsidDel="00054362">
          <w:rPr>
            <w:rFonts w:hint="eastAsia"/>
          </w:rPr>
          <w:delText>每個</w:delText>
        </w:r>
        <w:r w:rsidDel="00054362">
          <w:rPr>
            <w:rFonts w:hint="eastAsia"/>
          </w:rPr>
          <w:delText>軟體都有</w:delText>
        </w:r>
        <w:r w:rsidR="00E0065E" w:rsidDel="00054362">
          <w:rPr>
            <w:rFonts w:hint="eastAsia"/>
          </w:rPr>
          <w:delText>各自的</w:delText>
        </w:r>
        <w:r w:rsidDel="00054362">
          <w:rPr>
            <w:rFonts w:hint="eastAsia"/>
          </w:rPr>
          <w:delText>特色與</w:delText>
        </w:r>
        <w:r w:rsidR="00D3631A" w:rsidDel="00054362">
          <w:rPr>
            <w:rFonts w:hint="eastAsia"/>
          </w:rPr>
          <w:delText>強調</w:delText>
        </w:r>
        <w:r w:rsidR="00B46CA0" w:rsidDel="00054362">
          <w:rPr>
            <w:rFonts w:hint="eastAsia"/>
          </w:rPr>
          <w:delText>的</w:delText>
        </w:r>
        <w:r w:rsidDel="00054362">
          <w:rPr>
            <w:rFonts w:hint="eastAsia"/>
          </w:rPr>
          <w:delText>功能，</w:delText>
        </w:r>
        <w:r w:rsidR="001D1E8D" w:rsidDel="00054362">
          <w:rPr>
            <w:rFonts w:hint="eastAsia"/>
          </w:rPr>
          <w:delText>如</w:delText>
        </w:r>
        <w:r w:rsidR="001D1E8D" w:rsidRPr="00407C72" w:rsidDel="00054362">
          <w:delText>Autodesk</w:delText>
        </w:r>
        <w:r w:rsidR="001D1E8D" w:rsidDel="00054362">
          <w:rPr>
            <w:rFonts w:hint="eastAsia"/>
          </w:rPr>
          <w:delText xml:space="preserve"> R</w:delText>
        </w:r>
        <w:r w:rsidR="001D1E8D" w:rsidDel="00054362">
          <w:delText>evit</w:delText>
        </w:r>
        <w:r w:rsidR="001D1E8D" w:rsidDel="00054362">
          <w:rPr>
            <w:rFonts w:hint="eastAsia"/>
          </w:rPr>
          <w:delText>主要使用在建築</w:delText>
        </w:r>
        <w:r w:rsidR="00D014FD" w:rsidDel="00054362">
          <w:rPr>
            <w:rFonts w:hint="eastAsia"/>
          </w:rPr>
          <w:delText>、結構與機電</w:delText>
        </w:r>
        <w:r w:rsidR="001D1E8D" w:rsidDel="00054362">
          <w:rPr>
            <w:rFonts w:hint="eastAsia"/>
          </w:rPr>
          <w:delText>方面</w:delText>
        </w:r>
        <w:r w:rsidR="0027013E" w:rsidDel="00054362">
          <w:rPr>
            <w:rFonts w:hint="eastAsia"/>
          </w:rPr>
          <w:delText>，</w:delText>
        </w:r>
        <w:r w:rsidR="00E0065E" w:rsidRPr="00E0065E" w:rsidDel="00054362">
          <w:delText>Tekla</w:delText>
        </w:r>
        <w:r w:rsidR="001D1E8D" w:rsidDel="00054362">
          <w:rPr>
            <w:rFonts w:hint="eastAsia"/>
          </w:rPr>
          <w:delText>則是</w:delText>
        </w:r>
        <w:r w:rsidR="00E0065E" w:rsidDel="00054362">
          <w:rPr>
            <w:rFonts w:hint="eastAsia"/>
          </w:rPr>
          <w:delText>主要</w:delText>
        </w:r>
        <w:r w:rsidR="001D1E8D" w:rsidDel="00054362">
          <w:rPr>
            <w:rFonts w:hint="eastAsia"/>
          </w:rPr>
          <w:delText>用於</w:delText>
        </w:r>
        <w:r w:rsidR="001E6CCC" w:rsidDel="00054362">
          <w:rPr>
            <w:rFonts w:hint="eastAsia"/>
          </w:rPr>
          <w:delText>各種</w:delText>
        </w:r>
        <w:r w:rsidR="00CD5897" w:rsidDel="00054362">
          <w:rPr>
            <w:rFonts w:hint="eastAsia"/>
          </w:rPr>
          <w:delText>建築</w:delText>
        </w:r>
        <w:r w:rsidR="001D1E8D" w:rsidDel="00054362">
          <w:rPr>
            <w:rFonts w:hint="eastAsia"/>
          </w:rPr>
          <w:delText>結構</w:delText>
        </w:r>
        <w:r w:rsidR="00E0065E" w:rsidDel="00054362">
          <w:rPr>
            <w:rFonts w:hint="eastAsia"/>
          </w:rPr>
          <w:delText>細部的</w:delText>
        </w:r>
        <w:r w:rsidR="00CD5897" w:rsidDel="00054362">
          <w:rPr>
            <w:rFonts w:hint="eastAsia"/>
          </w:rPr>
          <w:delText>設計與</w:delText>
        </w:r>
        <w:r w:rsidR="00312FC5" w:rsidDel="00054362">
          <w:rPr>
            <w:rFonts w:hint="eastAsia"/>
          </w:rPr>
          <w:delText>分析</w:delText>
        </w:r>
        <w:r w:rsidR="00E0065E" w:rsidDel="00054362">
          <w:rPr>
            <w:rFonts w:hint="eastAsia"/>
          </w:rPr>
          <w:delText>，</w:delText>
        </w:r>
        <w:r w:rsidR="00B56F00" w:rsidDel="00054362">
          <w:rPr>
            <w:rFonts w:hint="eastAsia"/>
          </w:rPr>
          <w:delText>而</w:delText>
        </w:r>
        <w:r w:rsidR="00B56F00" w:rsidRPr="00B56F00" w:rsidDel="00054362">
          <w:delText>Bentley</w:delText>
        </w:r>
        <w:r w:rsidR="00B56F00" w:rsidDel="00054362">
          <w:rPr>
            <w:rFonts w:hint="eastAsia"/>
          </w:rPr>
          <w:delText>則包含一系列的子系統，使用範圍廣泛如建築、公路、橋梁等</w:delText>
        </w:r>
        <w:r w:rsidR="001D1E8D" w:rsidDel="00054362">
          <w:rPr>
            <w:rFonts w:hint="eastAsia"/>
          </w:rPr>
          <w:delText>。</w:delText>
        </w:r>
        <w:bookmarkStart w:id="3819" w:name="_Toc103337182"/>
        <w:bookmarkStart w:id="3820" w:name="_Toc105773399"/>
        <w:bookmarkStart w:id="3821" w:name="_Toc106390724"/>
        <w:bookmarkStart w:id="3822" w:name="_Toc106814737"/>
        <w:bookmarkStart w:id="3823" w:name="_Toc106814977"/>
        <w:bookmarkStart w:id="3824" w:name="_Toc106974085"/>
        <w:bookmarkStart w:id="3825" w:name="_Toc106993646"/>
        <w:bookmarkStart w:id="3826" w:name="_Toc106993888"/>
        <w:bookmarkStart w:id="3827" w:name="_Toc107003381"/>
        <w:bookmarkStart w:id="3828" w:name="_Toc107003623"/>
        <w:bookmarkStart w:id="3829" w:name="_Toc107003863"/>
        <w:bookmarkStart w:id="3830" w:name="_Toc107005627"/>
        <w:bookmarkStart w:id="3831" w:name="_Toc107005867"/>
        <w:bookmarkEnd w:id="3819"/>
        <w:bookmarkEnd w:id="3820"/>
        <w:bookmarkEnd w:id="3821"/>
        <w:bookmarkEnd w:id="3822"/>
        <w:bookmarkEnd w:id="3823"/>
        <w:bookmarkEnd w:id="3824"/>
        <w:bookmarkEnd w:id="3825"/>
        <w:bookmarkEnd w:id="3826"/>
        <w:bookmarkEnd w:id="3827"/>
        <w:bookmarkEnd w:id="3828"/>
        <w:bookmarkEnd w:id="3829"/>
        <w:bookmarkEnd w:id="3830"/>
        <w:bookmarkEnd w:id="3831"/>
      </w:del>
    </w:p>
    <w:p w14:paraId="2C5DBAB6" w14:textId="61EE3C96" w:rsidR="006B29CF" w:rsidRPr="008E3A19" w:rsidDel="00054362" w:rsidRDefault="00407C72">
      <w:pPr>
        <w:ind w:left="480" w:firstLine="480"/>
        <w:jc w:val="both"/>
        <w:rPr>
          <w:del w:id="3832" w:author="張寶騌 CHANG,PAO-TSUNG" w:date="2022-04-25T18:42:00Z"/>
        </w:rPr>
      </w:pPr>
      <w:del w:id="3833" w:author="張寶騌 CHANG,PAO-TSUNG" w:date="2022-04-25T18:42:00Z">
        <w:r w:rsidDel="00054362">
          <w:rPr>
            <w:rFonts w:hint="eastAsia"/>
          </w:rPr>
          <w:delText>本研究考</w:delText>
        </w:r>
        <w:r w:rsidR="0093644E" w:rsidDel="00054362">
          <w:rPr>
            <w:rFonts w:hint="eastAsia"/>
          </w:rPr>
          <w:delText>量</w:delText>
        </w:r>
        <w:r w:rsidR="00371148" w:rsidDel="00054362">
          <w:rPr>
            <w:rFonts w:hint="eastAsia"/>
          </w:rPr>
          <w:delText>國內目前主流</w:delText>
        </w:r>
        <w:r w:rsidR="00A55983" w:rsidDel="00054362">
          <w:rPr>
            <w:rFonts w:hint="eastAsia"/>
          </w:rPr>
          <w:delText>使</w:delText>
        </w:r>
        <w:r w:rsidR="00371148" w:rsidDel="00054362">
          <w:rPr>
            <w:rFonts w:hint="eastAsia"/>
          </w:rPr>
          <w:delText>用的軟體</w:delText>
        </w:r>
        <w:r w:rsidR="00DA7342" w:rsidRPr="00DA7342" w:rsidDel="00054362">
          <w:fldChar w:fldCharType="begin"/>
        </w:r>
      </w:del>
      <w:r w:rsidR="004846B4">
        <w:rPr>
          <w:rFonts w:hint="eastAsia"/>
        </w:rPr>
        <w:instrText xml:space="preserve"> ADDIN EN.CITE &lt;EndNote&gt;&lt;Cite&gt;&lt;Author&gt;</w:instrText>
      </w:r>
      <w:r w:rsidR="004846B4">
        <w:rPr>
          <w:rFonts w:hint="eastAsia"/>
        </w:rPr>
        <w:instrText>楊智斌</w:instrText>
      </w:r>
      <w:r w:rsidR="004846B4">
        <w:rPr>
          <w:rFonts w:hint="eastAsia"/>
        </w:rPr>
        <w:instrText>&lt;/Author&gt;&lt;Year&gt;2016&lt;/Year&gt;&lt;RecNum&gt;15&lt;/RecNum&gt;&lt;DisplayText&gt;[20]&lt;/DisplayText&gt;&lt;record&gt;&lt;rec-number&gt;15&lt;/rec-number&gt;&lt;foreign-keys&gt;&lt;key app="EN" db-id="vswwpavwedxavledrsqxwe9qra5pa00v0sw5" timestamp="1626610655"&gt;15&lt;/key&gt;&lt;/foreign-keys&gt;&lt;ref-type name="Journal Article"&gt;17&lt;/ref-type&gt;&lt;contributors&gt;&lt;authors&gt;&lt;author&gt;&lt;style face="normal" font="default" charset="136" size="100%"&gt;</w:instrText>
      </w:r>
      <w:r w:rsidR="004846B4">
        <w:rPr>
          <w:rFonts w:hint="eastAsia"/>
        </w:rPr>
        <w:instrText>楊智斌</w:instrText>
      </w:r>
      <w:r w:rsidR="004846B4">
        <w:rPr>
          <w:rFonts w:hint="eastAsia"/>
        </w:rPr>
        <w:instrText>&lt;/style&gt;&lt;/author&gt;&lt;author&gt;&lt;style face="normal" font="default" charset="136" size="100%"&gt;</w:instrText>
      </w:r>
      <w:r w:rsidR="004846B4">
        <w:rPr>
          <w:rFonts w:hint="eastAsia"/>
        </w:rPr>
        <w:instrText>李怡青</w:instrText>
      </w:r>
      <w:r w:rsidR="004846B4">
        <w:rPr>
          <w:rFonts w:hint="eastAsia"/>
        </w:rPr>
        <w:instrText>&lt;/style&gt;&lt;/author&gt;&lt;/authors&gt;&lt;/contributors&gt;&lt;titles&gt;&lt;title&gt;&lt;style face="normal" font="default" charset="136" size="100%"&gt;</w:instrText>
      </w:r>
      <w:r w:rsidR="004846B4">
        <w:rPr>
          <w:rFonts w:hint="eastAsia"/>
        </w:rPr>
        <w:instrText>國內營建產業</w:instrText>
      </w:r>
      <w:r w:rsidR="004846B4">
        <w:rPr>
          <w:rFonts w:hint="eastAsia"/>
        </w:rPr>
        <w:instrText>&lt;/style&gt;&lt;style face="normal" font="default" size="100%"&gt;BIM&lt;/style&gt;&lt;style face="normal" font="default" charset="136" size="100%"&gt;</w:instrText>
      </w:r>
      <w:r w:rsidR="004846B4">
        <w:rPr>
          <w:rFonts w:hint="eastAsia"/>
        </w:rPr>
        <w:instrText>應用現況分析</w:instrText>
      </w:r>
      <w:r w:rsidR="004846B4">
        <w:rPr>
          <w:rFonts w:hint="eastAsia"/>
        </w:rPr>
        <w:instrText>&lt;/style&gt;&lt;/title&gt;&lt;secondary-title&gt;&lt;style face="normal" font="default" charset="136" size="100%"&gt;</w:instrText>
      </w:r>
      <w:r w:rsidR="004846B4">
        <w:rPr>
          <w:rFonts w:hint="eastAsia"/>
        </w:rPr>
        <w:instrText>營建管理季刊</w:instrText>
      </w:r>
      <w:r w:rsidR="004846B4">
        <w:rPr>
          <w:rFonts w:hint="eastAsia"/>
        </w:rPr>
        <w:instrText>&lt;/style&gt;&lt;/secondary-title&gt;&lt;translated-title&gt;Surveys of bim applications in taiwan&lt;/translated-title&gt;&lt;/titles&gt;&lt;periodical&gt;&lt;full-title&gt;</w:instrText>
      </w:r>
      <w:r w:rsidR="004846B4">
        <w:rPr>
          <w:rFonts w:hint="eastAsia"/>
        </w:rPr>
        <w:instrText>營建管理季刊</w:instrText>
      </w:r>
      <w:r w:rsidR="004846B4">
        <w:rPr>
          <w:rFonts w:hint="eastAsia"/>
        </w:rPr>
        <w:instrText>&lt;/full-title&gt;&lt;/periodical&gt;&lt;pages&gt;71-82&lt;/pages&gt;&lt;number&gt;105&lt;/number&gt;&lt;keywords&gt;&lt;keyword&gt;</w:instrText>
      </w:r>
      <w:r w:rsidR="004846B4">
        <w:rPr>
          <w:rFonts w:hint="eastAsia"/>
        </w:rPr>
        <w:instrText>建築資訊模型</w:instrText>
      </w:r>
      <w:r w:rsidR="004846B4">
        <w:rPr>
          <w:rFonts w:hint="eastAsia"/>
        </w:rPr>
        <w:instrText>&lt;/keyword&gt;&lt;keyword&gt;BIM&lt;/keyword&gt;&lt;keyword&gt;</w:instrText>
      </w:r>
      <w:r w:rsidR="004846B4">
        <w:rPr>
          <w:rFonts w:hint="eastAsia"/>
        </w:rPr>
        <w:instrText>產業現況</w:instrText>
      </w:r>
      <w:r w:rsidR="004846B4">
        <w:rPr>
          <w:rFonts w:hint="eastAsia"/>
        </w:rPr>
        <w:instrText>&lt;/keyword&gt;&lt;keyword&gt;</w:instrText>
      </w:r>
      <w:r w:rsidR="004846B4">
        <w:rPr>
          <w:rFonts w:hint="eastAsia"/>
        </w:rPr>
        <w:instrText>問卷調查</w:instrText>
      </w:r>
      <w:r w:rsidR="004846B4">
        <w:rPr>
          <w:rFonts w:hint="eastAsia"/>
        </w:rPr>
        <w:instrText>&lt;/keyword&gt;&lt;keyword&gt;Building Information Modeling&lt;/keyword&gt;&lt;keyword&gt;Industry Status&lt;/keyword&gt;&lt;keyword&gt;Questionnair</w:instrText>
      </w:r>
      <w:r w:rsidR="004846B4">
        <w:instrText>e Survey&lt;/keyword&gt;&lt;/keywords&gt;&lt;dates&gt;&lt;year&gt;2016&lt;/year&gt;&lt;/dates&gt;&lt;urls&gt;&lt;/urls&gt;&lt;remote-database-name&gt;AiritiLibrary&lt;/remote-database-name&gt;&lt;remote-database-provider&gt;Airiti&lt;/remote-database-provider&gt;&lt;/record&gt;&lt;/Cite&gt;&lt;/EndNote&gt;</w:instrText>
      </w:r>
      <w:del w:id="3834" w:author="張寶騌 CHANG,PAO-TSUNG" w:date="2022-04-25T18:42:00Z">
        <w:r w:rsidR="00DA7342" w:rsidRPr="00DA7342" w:rsidDel="00054362">
          <w:fldChar w:fldCharType="separate"/>
        </w:r>
      </w:del>
      <w:r w:rsidR="004846B4">
        <w:rPr>
          <w:noProof/>
        </w:rPr>
        <w:t>[20]</w:t>
      </w:r>
      <w:del w:id="3835" w:author="張寶騌 CHANG,PAO-TSUNG" w:date="2022-04-25T18:42:00Z">
        <w:r w:rsidR="00DA7342" w:rsidRPr="00DA7342" w:rsidDel="00054362">
          <w:fldChar w:fldCharType="end"/>
        </w:r>
        <w:r w:rsidR="0093644E" w:rsidDel="00054362">
          <w:rPr>
            <w:rFonts w:hint="eastAsia"/>
          </w:rPr>
          <w:delText>、</w:delText>
        </w:r>
        <w:r w:rsidR="00371148" w:rsidDel="00054362">
          <w:rPr>
            <w:rFonts w:hint="eastAsia"/>
          </w:rPr>
          <w:delText>軟體取得方便性</w:delText>
        </w:r>
        <w:r w:rsidR="0093644E" w:rsidDel="00054362">
          <w:rPr>
            <w:rFonts w:hint="eastAsia"/>
          </w:rPr>
          <w:delText>以及</w:delText>
        </w:r>
        <w:r w:rsidR="00E102F7" w:rsidDel="00054362">
          <w:rPr>
            <w:rFonts w:hint="eastAsia"/>
          </w:rPr>
          <w:delText>研究主體為</w:delText>
        </w:r>
        <w:r w:rsidR="00E85018" w:rsidDel="00054362">
          <w:rPr>
            <w:rFonts w:hint="eastAsia"/>
          </w:rPr>
          <w:delText>軌道</w:delText>
        </w:r>
        <w:r w:rsidR="00E102F7" w:rsidDel="00054362">
          <w:rPr>
            <w:rFonts w:hint="eastAsia"/>
          </w:rPr>
          <w:delText>系統的維修養護用途，</w:delText>
        </w:r>
        <w:r w:rsidDel="00054362">
          <w:rPr>
            <w:rFonts w:hint="eastAsia"/>
          </w:rPr>
          <w:delText>最終選擇</w:delText>
        </w:r>
        <w:r w:rsidRPr="00407C72" w:rsidDel="00054362">
          <w:delText>Autodesk</w:delText>
        </w:r>
        <w:r w:rsidDel="00054362">
          <w:rPr>
            <w:rFonts w:hint="eastAsia"/>
          </w:rPr>
          <w:delText xml:space="preserve"> R</w:delText>
        </w:r>
        <w:r w:rsidDel="00054362">
          <w:delText>evit</w:delText>
        </w:r>
        <w:r w:rsidDel="00054362">
          <w:rPr>
            <w:rFonts w:hint="eastAsia"/>
          </w:rPr>
          <w:delText>作為</w:delText>
        </w:r>
        <w:r w:rsidR="0055401D" w:rsidDel="00054362">
          <w:rPr>
            <w:rFonts w:hint="eastAsia"/>
          </w:rPr>
          <w:delText>本研究之</w:delText>
        </w:r>
        <w:r w:rsidDel="00054362">
          <w:rPr>
            <w:rFonts w:hint="eastAsia"/>
          </w:rPr>
          <w:delText>建模軟體。</w:delText>
        </w:r>
        <w:r w:rsidR="006B29CF" w:rsidDel="00054362">
          <w:rPr>
            <w:rFonts w:hint="eastAsia"/>
          </w:rPr>
          <w:delText>此軟體為</w:delText>
        </w:r>
        <w:r w:rsidR="006B29CF" w:rsidDel="00054362">
          <w:delText>Autodesk</w:delText>
        </w:r>
        <w:r w:rsidR="006B29CF" w:rsidDel="00054362">
          <w:rPr>
            <w:rFonts w:hint="eastAsia"/>
          </w:rPr>
          <w:delText>公司所發行之建築資訊模型軟體，使用者可以運用</w:delText>
        </w:r>
        <w:r w:rsidR="006B29CF" w:rsidDel="00054362">
          <w:rPr>
            <w:rFonts w:hint="eastAsia"/>
          </w:rPr>
          <w:delText>3D</w:delText>
        </w:r>
        <w:r w:rsidR="006B29CF" w:rsidDel="00054362">
          <w:rPr>
            <w:rFonts w:hint="eastAsia"/>
          </w:rPr>
          <w:delText>的方式建立建築物各項物件，並將建築</w:delText>
        </w:r>
        <w:r w:rsidR="0009001B" w:rsidDel="00054362">
          <w:rPr>
            <w:rFonts w:hint="eastAsia"/>
          </w:rPr>
          <w:delText>各項物件之</w:delText>
        </w:r>
        <w:r w:rsidR="006B29CF" w:rsidDel="00054362">
          <w:rPr>
            <w:rFonts w:hint="eastAsia"/>
          </w:rPr>
          <w:delText>資訊</w:delText>
        </w:r>
        <w:r w:rsidR="0009001B" w:rsidDel="00054362">
          <w:rPr>
            <w:rFonts w:hint="eastAsia"/>
          </w:rPr>
          <w:delText>附加</w:delText>
        </w:r>
        <w:r w:rsidR="006B29CF" w:rsidDel="00054362">
          <w:rPr>
            <w:rFonts w:hint="eastAsia"/>
          </w:rPr>
          <w:delText>於建築模型中，</w:delText>
        </w:r>
        <w:r w:rsidR="0009001B" w:rsidDel="00054362">
          <w:rPr>
            <w:rFonts w:hint="eastAsia"/>
          </w:rPr>
          <w:delText>可</w:delText>
        </w:r>
        <w:r w:rsidR="006B29CF" w:rsidDel="00054362">
          <w:rPr>
            <w:rFonts w:hint="eastAsia"/>
          </w:rPr>
          <w:delText>進一步規劃及追蹤建築物全生命週期之狀態。</w:delText>
        </w:r>
        <w:bookmarkStart w:id="3836" w:name="_Toc103337183"/>
        <w:bookmarkStart w:id="3837" w:name="_Toc105773400"/>
        <w:bookmarkStart w:id="3838" w:name="_Toc106390725"/>
        <w:bookmarkStart w:id="3839" w:name="_Toc106814738"/>
        <w:bookmarkStart w:id="3840" w:name="_Toc106814978"/>
        <w:bookmarkStart w:id="3841" w:name="_Toc106974086"/>
        <w:bookmarkStart w:id="3842" w:name="_Toc106993647"/>
        <w:bookmarkStart w:id="3843" w:name="_Toc106993889"/>
        <w:bookmarkStart w:id="3844" w:name="_Toc107003382"/>
        <w:bookmarkStart w:id="3845" w:name="_Toc107003624"/>
        <w:bookmarkStart w:id="3846" w:name="_Toc107003864"/>
        <w:bookmarkStart w:id="3847" w:name="_Toc107005628"/>
        <w:bookmarkStart w:id="3848" w:name="_Toc107005868"/>
        <w:bookmarkEnd w:id="3836"/>
        <w:bookmarkEnd w:id="3837"/>
        <w:bookmarkEnd w:id="3838"/>
        <w:bookmarkEnd w:id="3839"/>
        <w:bookmarkEnd w:id="3840"/>
        <w:bookmarkEnd w:id="3841"/>
        <w:bookmarkEnd w:id="3842"/>
        <w:bookmarkEnd w:id="3843"/>
        <w:bookmarkEnd w:id="3844"/>
        <w:bookmarkEnd w:id="3845"/>
        <w:bookmarkEnd w:id="3846"/>
        <w:bookmarkEnd w:id="3847"/>
        <w:bookmarkEnd w:id="3848"/>
      </w:del>
    </w:p>
    <w:p w14:paraId="22D09D81" w14:textId="38F0B213" w:rsidR="006B29CF" w:rsidDel="00054362" w:rsidRDefault="00104502">
      <w:pPr>
        <w:keepNext/>
        <w:spacing w:beforeLines="50" w:before="180"/>
        <w:ind w:leftChars="0" w:left="0" w:firstLineChars="0" w:firstLine="0"/>
        <w:jc w:val="center"/>
        <w:rPr>
          <w:del w:id="3849" w:author="張寶騌 CHANG,PAO-TSUNG" w:date="2022-04-25T18:42:00Z"/>
        </w:rPr>
        <w:pPrChange w:id="3850" w:author="張寶騌 CHANG,PAO-TSUNG" w:date="2022-04-29T17:01:00Z">
          <w:pPr>
            <w:keepNext/>
            <w:spacing w:beforeLines="50" w:before="180" w:afterLines="50" w:after="180"/>
            <w:ind w:leftChars="0" w:left="0" w:firstLineChars="0" w:firstLine="0"/>
            <w:jc w:val="center"/>
          </w:pPr>
        </w:pPrChange>
      </w:pPr>
      <w:del w:id="3851" w:author="張寶騌 CHANG,PAO-TSUNG" w:date="2022-04-25T18:42:00Z">
        <w:r w:rsidRPr="003B45D9" w:rsidDel="00054362">
          <w:rPr>
            <w:noProof/>
          </w:rPr>
          <w:drawing>
            <wp:inline distT="0" distB="0" distL="0" distR="0" wp14:anchorId="716A6235" wp14:editId="40EA60ED">
              <wp:extent cx="3571763" cy="2066925"/>
              <wp:effectExtent l="0" t="0" r="0" b="0"/>
              <wp:docPr id="273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574630" cy="2068584"/>
                      </a:xfrm>
                      <a:prstGeom prst="rect">
                        <a:avLst/>
                      </a:prstGeom>
                      <a:noFill/>
                      <a:ln>
                        <a:noFill/>
                      </a:ln>
                    </pic:spPr>
                  </pic:pic>
                </a:graphicData>
              </a:graphic>
            </wp:inline>
          </w:drawing>
        </w:r>
        <w:bookmarkStart w:id="3852" w:name="_Toc103337184"/>
        <w:bookmarkStart w:id="3853" w:name="_Toc105773401"/>
        <w:bookmarkStart w:id="3854" w:name="_Toc106390726"/>
        <w:bookmarkStart w:id="3855" w:name="_Toc106814739"/>
        <w:bookmarkStart w:id="3856" w:name="_Toc106814979"/>
        <w:bookmarkStart w:id="3857" w:name="_Toc106974087"/>
        <w:bookmarkStart w:id="3858" w:name="_Toc106993648"/>
        <w:bookmarkStart w:id="3859" w:name="_Toc106993890"/>
        <w:bookmarkStart w:id="3860" w:name="_Toc107003383"/>
        <w:bookmarkStart w:id="3861" w:name="_Toc107003625"/>
        <w:bookmarkStart w:id="3862" w:name="_Toc107003865"/>
        <w:bookmarkStart w:id="3863" w:name="_Toc107005629"/>
        <w:bookmarkStart w:id="3864" w:name="_Toc107005869"/>
        <w:bookmarkEnd w:id="3852"/>
        <w:bookmarkEnd w:id="3853"/>
        <w:bookmarkEnd w:id="3854"/>
        <w:bookmarkEnd w:id="3855"/>
        <w:bookmarkEnd w:id="3856"/>
        <w:bookmarkEnd w:id="3857"/>
        <w:bookmarkEnd w:id="3858"/>
        <w:bookmarkEnd w:id="3859"/>
        <w:bookmarkEnd w:id="3860"/>
        <w:bookmarkEnd w:id="3861"/>
        <w:bookmarkEnd w:id="3862"/>
        <w:bookmarkEnd w:id="3863"/>
        <w:bookmarkEnd w:id="3864"/>
      </w:del>
    </w:p>
    <w:p w14:paraId="383718FC" w14:textId="49085702" w:rsidR="006B29CF" w:rsidDel="00054362" w:rsidRDefault="006B29CF">
      <w:pPr>
        <w:pStyle w:val="ac"/>
        <w:spacing w:afterLines="0" w:after="0"/>
        <w:rPr>
          <w:del w:id="3865" w:author="張寶騌 CHANG,PAO-TSUNG" w:date="2022-04-25T18:42:00Z"/>
        </w:rPr>
        <w:pPrChange w:id="3866" w:author="張寶騌 CHANG,PAO-TSUNG" w:date="2022-04-29T17:01:00Z">
          <w:pPr>
            <w:pStyle w:val="ac"/>
            <w:spacing w:after="180"/>
          </w:pPr>
        </w:pPrChange>
      </w:pPr>
      <w:bookmarkStart w:id="3867" w:name="_Ref72509221"/>
      <w:del w:id="3868" w:author="張寶騌 CHANG,PAO-TSUNG" w:date="2022-04-25T18:42:00Z">
        <w:r w:rsidDel="00054362">
          <w:rPr>
            <w:rFonts w:hint="eastAsia"/>
          </w:rPr>
          <w:delText>圖</w:delText>
        </w:r>
        <w:r w:rsidDel="00054362">
          <w:rPr>
            <w:rFonts w:hint="eastAsia"/>
          </w:rPr>
          <w:delText xml:space="preserve"> </w:delText>
        </w:r>
      </w:del>
      <w:del w:id="3869"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1</w:delText>
        </w:r>
        <w:r w:rsidR="00BD40D4" w:rsidRPr="0045680B" w:rsidDel="005044B8">
          <w:rPr>
            <w:sz w:val="28"/>
            <w:szCs w:val="48"/>
          </w:rPr>
          <w:fldChar w:fldCharType="end"/>
        </w:r>
      </w:del>
      <w:bookmarkEnd w:id="3867"/>
      <w:del w:id="3870" w:author="張寶騌 CHANG,PAO-TSUNG" w:date="2022-04-25T18:42:00Z">
        <w:r w:rsidR="0051604A" w:rsidDel="00054362">
          <w:rPr>
            <w:rFonts w:hint="eastAsia"/>
          </w:rPr>
          <w:delText xml:space="preserve">　</w:delText>
        </w:r>
        <w:r w:rsidRPr="00853147" w:rsidDel="00054362">
          <w:delText>Autodesk Revit</w:delText>
        </w:r>
        <w:r w:rsidDel="00054362">
          <w:rPr>
            <w:rFonts w:hint="eastAsia"/>
          </w:rPr>
          <w:delText>軟體</w:delText>
        </w:r>
        <w:bookmarkStart w:id="3871" w:name="_Toc103337185"/>
        <w:bookmarkStart w:id="3872" w:name="_Toc105773402"/>
        <w:bookmarkStart w:id="3873" w:name="_Toc106390727"/>
        <w:bookmarkStart w:id="3874" w:name="_Toc106814740"/>
        <w:bookmarkStart w:id="3875" w:name="_Toc106814980"/>
        <w:bookmarkStart w:id="3876" w:name="_Toc106974088"/>
        <w:bookmarkStart w:id="3877" w:name="_Toc106993649"/>
        <w:bookmarkStart w:id="3878" w:name="_Toc106993891"/>
        <w:bookmarkStart w:id="3879" w:name="_Toc107003384"/>
        <w:bookmarkStart w:id="3880" w:name="_Toc107003626"/>
        <w:bookmarkStart w:id="3881" w:name="_Toc107003866"/>
        <w:bookmarkStart w:id="3882" w:name="_Toc107005630"/>
        <w:bookmarkStart w:id="3883" w:name="_Toc107005870"/>
        <w:bookmarkEnd w:id="3871"/>
        <w:bookmarkEnd w:id="3872"/>
        <w:bookmarkEnd w:id="3873"/>
        <w:bookmarkEnd w:id="3874"/>
        <w:bookmarkEnd w:id="3875"/>
        <w:bookmarkEnd w:id="3876"/>
        <w:bookmarkEnd w:id="3877"/>
        <w:bookmarkEnd w:id="3878"/>
        <w:bookmarkEnd w:id="3879"/>
        <w:bookmarkEnd w:id="3880"/>
        <w:bookmarkEnd w:id="3881"/>
        <w:bookmarkEnd w:id="3882"/>
        <w:bookmarkEnd w:id="3883"/>
      </w:del>
    </w:p>
    <w:p w14:paraId="34C63B16" w14:textId="602D5851" w:rsidR="00E63529" w:rsidDel="00054362" w:rsidRDefault="006B29CF">
      <w:pPr>
        <w:ind w:left="480" w:firstLine="480"/>
        <w:rPr>
          <w:del w:id="3884" w:author="張寶騌 CHANG,PAO-TSUNG" w:date="2022-04-25T18:42:00Z"/>
        </w:rPr>
      </w:pPr>
      <w:del w:id="3885" w:author="張寶騌 CHANG,PAO-TSUNG" w:date="2022-04-25T18:42:00Z">
        <w:r w:rsidDel="00054362">
          <w:rPr>
            <w:rFonts w:hint="eastAsia"/>
          </w:rPr>
          <w:delText>此軟體有</w:delText>
        </w:r>
        <w:r w:rsidR="0085230A" w:rsidDel="00054362">
          <w:rPr>
            <w:rFonts w:hint="eastAsia"/>
          </w:rPr>
          <w:delText>以下</w:delText>
        </w:r>
        <w:r w:rsidDel="00054362">
          <w:rPr>
            <w:rFonts w:hint="eastAsia"/>
          </w:rPr>
          <w:delText>特點</w:delText>
        </w:r>
        <w:r w:rsidR="00E63529" w:rsidDel="00054362">
          <w:rPr>
            <w:rFonts w:hint="eastAsia"/>
          </w:rPr>
          <w:delText>：</w:delText>
        </w:r>
        <w:bookmarkStart w:id="3886" w:name="_Toc103337186"/>
        <w:bookmarkStart w:id="3887" w:name="_Toc105773403"/>
        <w:bookmarkStart w:id="3888" w:name="_Toc106390728"/>
        <w:bookmarkStart w:id="3889" w:name="_Toc106814741"/>
        <w:bookmarkStart w:id="3890" w:name="_Toc106814981"/>
        <w:bookmarkStart w:id="3891" w:name="_Toc106974089"/>
        <w:bookmarkStart w:id="3892" w:name="_Toc106993650"/>
        <w:bookmarkStart w:id="3893" w:name="_Toc106993892"/>
        <w:bookmarkStart w:id="3894" w:name="_Toc107003385"/>
        <w:bookmarkStart w:id="3895" w:name="_Toc107003627"/>
        <w:bookmarkStart w:id="3896" w:name="_Toc107003867"/>
        <w:bookmarkStart w:id="3897" w:name="_Toc107005631"/>
        <w:bookmarkStart w:id="3898" w:name="_Toc107005871"/>
        <w:bookmarkEnd w:id="3886"/>
        <w:bookmarkEnd w:id="3887"/>
        <w:bookmarkEnd w:id="3888"/>
        <w:bookmarkEnd w:id="3889"/>
        <w:bookmarkEnd w:id="3890"/>
        <w:bookmarkEnd w:id="3891"/>
        <w:bookmarkEnd w:id="3892"/>
        <w:bookmarkEnd w:id="3893"/>
        <w:bookmarkEnd w:id="3894"/>
        <w:bookmarkEnd w:id="3895"/>
        <w:bookmarkEnd w:id="3896"/>
        <w:bookmarkEnd w:id="3897"/>
        <w:bookmarkEnd w:id="3898"/>
      </w:del>
    </w:p>
    <w:p w14:paraId="33D59608" w14:textId="3BE4091A" w:rsidR="00E63529" w:rsidDel="00054362" w:rsidRDefault="009F53BF">
      <w:pPr>
        <w:pStyle w:val="aa"/>
        <w:numPr>
          <w:ilvl w:val="0"/>
          <w:numId w:val="19"/>
        </w:numPr>
        <w:ind w:leftChars="0" w:firstLineChars="0"/>
        <w:jc w:val="both"/>
        <w:rPr>
          <w:del w:id="3899" w:author="張寶騌 CHANG,PAO-TSUNG" w:date="2022-04-25T18:42:00Z"/>
        </w:rPr>
      </w:pPr>
      <w:del w:id="3900" w:author="張寶騌 CHANG,PAO-TSUNG" w:date="2022-04-25T18:42:00Z">
        <w:r w:rsidDel="00054362">
          <w:rPr>
            <w:rFonts w:hint="eastAsia"/>
          </w:rPr>
          <w:delText>於建立模型時只要在其中一個視圖編輯，所有視圖都會同步更新，且可立即得到</w:delText>
        </w:r>
        <w:r w:rsidDel="00054362">
          <w:rPr>
            <w:rFonts w:hint="eastAsia"/>
          </w:rPr>
          <w:delText>3D</w:delText>
        </w:r>
        <w:r w:rsidDel="00054362">
          <w:rPr>
            <w:rFonts w:hint="eastAsia"/>
          </w:rPr>
          <w:delText>的模型</w:delText>
        </w:r>
        <w:r w:rsidR="00E63529" w:rsidDel="00054362">
          <w:rPr>
            <w:rFonts w:hint="eastAsia"/>
          </w:rPr>
          <w:delText>。</w:delText>
        </w:r>
        <w:bookmarkStart w:id="3901" w:name="_Toc103337187"/>
        <w:bookmarkStart w:id="3902" w:name="_Toc105773404"/>
        <w:bookmarkStart w:id="3903" w:name="_Toc106390729"/>
        <w:bookmarkStart w:id="3904" w:name="_Toc106814742"/>
        <w:bookmarkStart w:id="3905" w:name="_Toc106814982"/>
        <w:bookmarkStart w:id="3906" w:name="_Toc106974090"/>
        <w:bookmarkStart w:id="3907" w:name="_Toc106993651"/>
        <w:bookmarkStart w:id="3908" w:name="_Toc106993893"/>
        <w:bookmarkStart w:id="3909" w:name="_Toc107003386"/>
        <w:bookmarkStart w:id="3910" w:name="_Toc107003628"/>
        <w:bookmarkStart w:id="3911" w:name="_Toc107003868"/>
        <w:bookmarkStart w:id="3912" w:name="_Toc107005632"/>
        <w:bookmarkStart w:id="3913" w:name="_Toc107005872"/>
        <w:bookmarkEnd w:id="3901"/>
        <w:bookmarkEnd w:id="3902"/>
        <w:bookmarkEnd w:id="3903"/>
        <w:bookmarkEnd w:id="3904"/>
        <w:bookmarkEnd w:id="3905"/>
        <w:bookmarkEnd w:id="3906"/>
        <w:bookmarkEnd w:id="3907"/>
        <w:bookmarkEnd w:id="3908"/>
        <w:bookmarkEnd w:id="3909"/>
        <w:bookmarkEnd w:id="3910"/>
        <w:bookmarkEnd w:id="3911"/>
        <w:bookmarkEnd w:id="3912"/>
        <w:bookmarkEnd w:id="3913"/>
      </w:del>
    </w:p>
    <w:p w14:paraId="23E97EFC" w14:textId="747DCDFF" w:rsidR="00E63529" w:rsidDel="00054362" w:rsidRDefault="00E63529">
      <w:pPr>
        <w:pStyle w:val="aa"/>
        <w:numPr>
          <w:ilvl w:val="0"/>
          <w:numId w:val="19"/>
        </w:numPr>
        <w:ind w:leftChars="0" w:firstLineChars="0"/>
        <w:jc w:val="both"/>
        <w:rPr>
          <w:del w:id="3914" w:author="張寶騌 CHANG,PAO-TSUNG" w:date="2022-04-25T18:42:00Z"/>
        </w:rPr>
      </w:pPr>
      <w:del w:id="3915" w:author="張寶騌 CHANG,PAO-TSUNG" w:date="2022-04-25T18:42:00Z">
        <w:r w:rsidDel="00054362">
          <w:rPr>
            <w:rFonts w:hint="eastAsia"/>
          </w:rPr>
          <w:delText>每個物件不論是建築、結構或是一般模型皆</w:delText>
        </w:r>
        <w:r w:rsidR="00994431" w:rsidDel="00054362">
          <w:rPr>
            <w:rFonts w:hint="eastAsia"/>
          </w:rPr>
          <w:delText>是</w:delText>
        </w:r>
        <w:r w:rsidR="00220DBD" w:rsidDel="00054362">
          <w:rPr>
            <w:rFonts w:hint="eastAsia"/>
          </w:rPr>
          <w:delText>族群</w:delText>
        </w:r>
        <w:r w:rsidDel="00054362">
          <w:rPr>
            <w:rFonts w:hint="eastAsia"/>
          </w:rPr>
          <w:delText>的方式存在於軟體中，每個族群</w:delText>
        </w:r>
        <w:r w:rsidR="00EB3F4E" w:rsidDel="00054362">
          <w:rPr>
            <w:rFonts w:hint="eastAsia"/>
          </w:rPr>
          <w:delText>內</w:delText>
        </w:r>
        <w:r w:rsidR="00F51614" w:rsidDel="00054362">
          <w:rPr>
            <w:rFonts w:hint="eastAsia"/>
          </w:rPr>
          <w:delText>又可以為</w:delText>
        </w:r>
        <w:r w:rsidR="00581580" w:rsidDel="00054362">
          <w:rPr>
            <w:rFonts w:hint="eastAsia"/>
          </w:rPr>
          <w:delText>不同的</w:delText>
        </w:r>
        <w:r w:rsidR="00F51614" w:rsidDel="00054362">
          <w:rPr>
            <w:rFonts w:hint="eastAsia"/>
          </w:rPr>
          <w:delText>類型</w:delText>
        </w:r>
        <w:r w:rsidR="00EB3F4E" w:rsidDel="00054362">
          <w:rPr>
            <w:rFonts w:hint="eastAsia"/>
          </w:rPr>
          <w:delText>，並有各自的</w:delText>
        </w:r>
        <w:r w:rsidR="005B10EF" w:rsidDel="00054362">
          <w:rPr>
            <w:rFonts w:hint="eastAsia"/>
          </w:rPr>
          <w:delText>性質參數</w:delText>
        </w:r>
        <w:r w:rsidDel="00054362">
          <w:rPr>
            <w:rFonts w:hint="eastAsia"/>
          </w:rPr>
          <w:delText>可供編輯與輸入</w:delText>
        </w:r>
        <w:r w:rsidR="00DF60EA" w:rsidDel="00054362">
          <w:rPr>
            <w:rFonts w:hint="eastAsia"/>
          </w:rPr>
          <w:delText>，</w:delText>
        </w:r>
        <w:r w:rsidR="00F13381" w:rsidDel="00054362">
          <w:rPr>
            <w:rFonts w:hint="eastAsia"/>
          </w:rPr>
          <w:delText>亦</w:delText>
        </w:r>
        <w:r w:rsidR="00DF60EA" w:rsidDel="00054362">
          <w:rPr>
            <w:rFonts w:hint="eastAsia"/>
          </w:rPr>
          <w:delText>可自行增加所需的參數欄位</w:delText>
        </w:r>
        <w:r w:rsidR="0085230A" w:rsidDel="00054362">
          <w:rPr>
            <w:rFonts w:hint="eastAsia"/>
          </w:rPr>
          <w:delText>。</w:delText>
        </w:r>
        <w:bookmarkStart w:id="3916" w:name="_Toc103337188"/>
        <w:bookmarkStart w:id="3917" w:name="_Toc105773405"/>
        <w:bookmarkStart w:id="3918" w:name="_Toc106390730"/>
        <w:bookmarkStart w:id="3919" w:name="_Toc106814743"/>
        <w:bookmarkStart w:id="3920" w:name="_Toc106814983"/>
        <w:bookmarkStart w:id="3921" w:name="_Toc106974091"/>
        <w:bookmarkStart w:id="3922" w:name="_Toc106993652"/>
        <w:bookmarkStart w:id="3923" w:name="_Toc106993894"/>
        <w:bookmarkStart w:id="3924" w:name="_Toc107003387"/>
        <w:bookmarkStart w:id="3925" w:name="_Toc107003629"/>
        <w:bookmarkStart w:id="3926" w:name="_Toc107003869"/>
        <w:bookmarkStart w:id="3927" w:name="_Toc107005633"/>
        <w:bookmarkStart w:id="3928" w:name="_Toc107005873"/>
        <w:bookmarkEnd w:id="3916"/>
        <w:bookmarkEnd w:id="3917"/>
        <w:bookmarkEnd w:id="3918"/>
        <w:bookmarkEnd w:id="3919"/>
        <w:bookmarkEnd w:id="3920"/>
        <w:bookmarkEnd w:id="3921"/>
        <w:bookmarkEnd w:id="3922"/>
        <w:bookmarkEnd w:id="3923"/>
        <w:bookmarkEnd w:id="3924"/>
        <w:bookmarkEnd w:id="3925"/>
        <w:bookmarkEnd w:id="3926"/>
        <w:bookmarkEnd w:id="3927"/>
        <w:bookmarkEnd w:id="3928"/>
      </w:del>
    </w:p>
    <w:p w14:paraId="4FB9475D" w14:textId="4E3818E0" w:rsidR="00891662" w:rsidDel="00054362" w:rsidRDefault="00891662">
      <w:pPr>
        <w:pStyle w:val="aa"/>
        <w:numPr>
          <w:ilvl w:val="0"/>
          <w:numId w:val="19"/>
        </w:numPr>
        <w:ind w:leftChars="0" w:firstLineChars="0"/>
        <w:jc w:val="both"/>
        <w:rPr>
          <w:del w:id="3929" w:author="張寶騌 CHANG,PAO-TSUNG" w:date="2022-04-25T18:42:00Z"/>
        </w:rPr>
      </w:pPr>
      <w:del w:id="3930" w:author="張寶騌 CHANG,PAO-TSUNG" w:date="2022-04-25T18:42:00Z">
        <w:r w:rsidDel="00054362">
          <w:rPr>
            <w:rFonts w:hint="eastAsia"/>
          </w:rPr>
          <w:delText>可直接匯入或是連接</w:delText>
        </w:r>
        <w:r w:rsidDel="00054362">
          <w:rPr>
            <w:rFonts w:hint="eastAsia"/>
          </w:rPr>
          <w:delText>CAD</w:delText>
        </w:r>
        <w:r w:rsidDel="00054362">
          <w:rPr>
            <w:rFonts w:hint="eastAsia"/>
          </w:rPr>
          <w:delText>檔</w:delText>
        </w:r>
        <w:r w:rsidR="007F7A1B" w:rsidDel="00054362">
          <w:rPr>
            <w:rFonts w:hint="eastAsia"/>
          </w:rPr>
          <w:delText>，</w:delText>
        </w:r>
        <w:r w:rsidDel="00054362">
          <w:rPr>
            <w:rFonts w:hint="eastAsia"/>
          </w:rPr>
          <w:delText>針對</w:delText>
        </w:r>
        <w:r w:rsidR="00684738" w:rsidDel="00054362">
          <w:rPr>
            <w:rFonts w:hint="eastAsia"/>
          </w:rPr>
          <w:delText>既有的</w:delText>
        </w:r>
        <w:r w:rsidDel="00054362">
          <w:rPr>
            <w:rFonts w:hint="eastAsia"/>
          </w:rPr>
          <w:delText>CAD</w:delText>
        </w:r>
        <w:r w:rsidDel="00054362">
          <w:rPr>
            <w:rFonts w:hint="eastAsia"/>
          </w:rPr>
          <w:delText>檔</w:delText>
        </w:r>
        <w:r w:rsidR="00CA0347" w:rsidDel="00054362">
          <w:rPr>
            <w:rFonts w:hint="eastAsia"/>
          </w:rPr>
          <w:delText>圖面進行</w:delText>
        </w:r>
        <w:r w:rsidR="003227E4" w:rsidDel="00054362">
          <w:rPr>
            <w:rFonts w:hint="eastAsia"/>
          </w:rPr>
          <w:delText>處理與</w:delText>
        </w:r>
        <w:r w:rsidR="00D36E5B" w:rsidDel="00054362">
          <w:rPr>
            <w:rFonts w:hint="eastAsia"/>
          </w:rPr>
          <w:delText>繪製</w:delText>
        </w:r>
        <w:r w:rsidDel="00054362">
          <w:rPr>
            <w:rFonts w:hint="eastAsia"/>
          </w:rPr>
          <w:delText>成為</w:delText>
        </w:r>
        <w:r w:rsidDel="00054362">
          <w:rPr>
            <w:rFonts w:hint="eastAsia"/>
          </w:rPr>
          <w:delText>3D</w:delText>
        </w:r>
        <w:r w:rsidDel="00054362">
          <w:rPr>
            <w:rFonts w:hint="eastAsia"/>
          </w:rPr>
          <w:delText>的模型</w:delText>
        </w:r>
        <w:r w:rsidR="005104AD" w:rsidDel="00054362">
          <w:rPr>
            <w:rFonts w:hint="eastAsia"/>
          </w:rPr>
          <w:delText>。</w:delText>
        </w:r>
        <w:bookmarkStart w:id="3931" w:name="_Toc103337189"/>
        <w:bookmarkStart w:id="3932" w:name="_Toc105773406"/>
        <w:bookmarkStart w:id="3933" w:name="_Toc106390731"/>
        <w:bookmarkStart w:id="3934" w:name="_Toc106814744"/>
        <w:bookmarkStart w:id="3935" w:name="_Toc106814984"/>
        <w:bookmarkStart w:id="3936" w:name="_Toc106974092"/>
        <w:bookmarkStart w:id="3937" w:name="_Toc106993653"/>
        <w:bookmarkStart w:id="3938" w:name="_Toc106993895"/>
        <w:bookmarkStart w:id="3939" w:name="_Toc107003388"/>
        <w:bookmarkStart w:id="3940" w:name="_Toc107003630"/>
        <w:bookmarkStart w:id="3941" w:name="_Toc107003870"/>
        <w:bookmarkStart w:id="3942" w:name="_Toc107005634"/>
        <w:bookmarkStart w:id="3943" w:name="_Toc107005874"/>
        <w:bookmarkEnd w:id="3931"/>
        <w:bookmarkEnd w:id="3932"/>
        <w:bookmarkEnd w:id="3933"/>
        <w:bookmarkEnd w:id="3934"/>
        <w:bookmarkEnd w:id="3935"/>
        <w:bookmarkEnd w:id="3936"/>
        <w:bookmarkEnd w:id="3937"/>
        <w:bookmarkEnd w:id="3938"/>
        <w:bookmarkEnd w:id="3939"/>
        <w:bookmarkEnd w:id="3940"/>
        <w:bookmarkEnd w:id="3941"/>
        <w:bookmarkEnd w:id="3942"/>
        <w:bookmarkEnd w:id="3943"/>
      </w:del>
    </w:p>
    <w:p w14:paraId="11F38F02" w14:textId="18A29D28" w:rsidR="006B29CF" w:rsidDel="00054362" w:rsidRDefault="009C706E">
      <w:pPr>
        <w:numPr>
          <w:ilvl w:val="0"/>
          <w:numId w:val="18"/>
        </w:numPr>
        <w:spacing w:beforeLines="100" w:before="360"/>
        <w:ind w:left="905" w:firstLineChars="0"/>
        <w:jc w:val="both"/>
        <w:rPr>
          <w:del w:id="3944" w:author="張寶騌 CHANG,PAO-TSUNG" w:date="2022-04-25T18:42:00Z"/>
        </w:rPr>
        <w:pPrChange w:id="3945" w:author="張寶騌 CHANG,PAO-TSUNG" w:date="2022-04-29T17:01:00Z">
          <w:pPr>
            <w:numPr>
              <w:numId w:val="18"/>
            </w:numPr>
            <w:spacing w:beforeLines="100" w:before="360" w:afterLines="50" w:after="180"/>
            <w:ind w:left="905" w:firstLineChars="0" w:hanging="425"/>
            <w:jc w:val="both"/>
          </w:pPr>
        </w:pPrChange>
      </w:pPr>
      <w:del w:id="3946" w:author="張寶騌 CHANG,PAO-TSUNG" w:date="2022-04-25T18:42:00Z">
        <w:r w:rsidRPr="00737D5E" w:rsidDel="00054362">
          <w:delText>Dynamo</w:delText>
        </w:r>
        <w:bookmarkStart w:id="3947" w:name="_Toc103337190"/>
        <w:bookmarkStart w:id="3948" w:name="_Toc105773407"/>
        <w:bookmarkStart w:id="3949" w:name="_Toc106390732"/>
        <w:bookmarkStart w:id="3950" w:name="_Toc106814745"/>
        <w:bookmarkStart w:id="3951" w:name="_Toc106814985"/>
        <w:bookmarkStart w:id="3952" w:name="_Toc106974093"/>
        <w:bookmarkStart w:id="3953" w:name="_Toc106993654"/>
        <w:bookmarkStart w:id="3954" w:name="_Toc106993896"/>
        <w:bookmarkStart w:id="3955" w:name="_Toc107003389"/>
        <w:bookmarkStart w:id="3956" w:name="_Toc107003631"/>
        <w:bookmarkStart w:id="3957" w:name="_Toc107003871"/>
        <w:bookmarkStart w:id="3958" w:name="_Toc107005635"/>
        <w:bookmarkStart w:id="3959" w:name="_Toc107005875"/>
        <w:bookmarkEnd w:id="3947"/>
        <w:bookmarkEnd w:id="3948"/>
        <w:bookmarkEnd w:id="3949"/>
        <w:bookmarkEnd w:id="3950"/>
        <w:bookmarkEnd w:id="3951"/>
        <w:bookmarkEnd w:id="3952"/>
        <w:bookmarkEnd w:id="3953"/>
        <w:bookmarkEnd w:id="3954"/>
        <w:bookmarkEnd w:id="3955"/>
        <w:bookmarkEnd w:id="3956"/>
        <w:bookmarkEnd w:id="3957"/>
        <w:bookmarkEnd w:id="3958"/>
        <w:bookmarkEnd w:id="3959"/>
      </w:del>
    </w:p>
    <w:p w14:paraId="47C1F97F" w14:textId="18540111" w:rsidR="00A66144" w:rsidDel="00054362" w:rsidRDefault="006B29CF">
      <w:pPr>
        <w:ind w:left="480" w:firstLine="480"/>
        <w:jc w:val="both"/>
        <w:rPr>
          <w:del w:id="3960" w:author="張寶騌 CHANG,PAO-TSUNG" w:date="2022-04-25T18:42:00Z"/>
        </w:rPr>
      </w:pPr>
      <w:del w:id="3961" w:author="張寶騌 CHANG,PAO-TSUNG" w:date="2022-04-25T18:42:00Z">
        <w:r w:rsidDel="00054362">
          <w:rPr>
            <w:rFonts w:hint="eastAsia"/>
          </w:rPr>
          <w:delText>此軟體一開始為用於</w:delText>
        </w:r>
        <w:r w:rsidDel="00054362">
          <w:rPr>
            <w:rFonts w:hint="eastAsia"/>
          </w:rPr>
          <w:delText>Revit</w:delText>
        </w:r>
        <w:r w:rsidDel="00054362">
          <w:rPr>
            <w:rFonts w:hint="eastAsia"/>
          </w:rPr>
          <w:delText>建置模型之附加程式，為參數化的輔助工具，可利用視覺化的程式設計，以自動化且較為直覺的方式建置模型，可大量提升</w:delText>
        </w:r>
        <w:r w:rsidDel="00054362">
          <w:rPr>
            <w:rFonts w:hint="eastAsia"/>
          </w:rPr>
          <w:delText>B</w:delText>
        </w:r>
        <w:r w:rsidDel="00054362">
          <w:delText>IM</w:delText>
        </w:r>
        <w:r w:rsidDel="00054362">
          <w:rPr>
            <w:rFonts w:hint="eastAsia"/>
          </w:rPr>
          <w:delText>建模之效率。</w:delText>
        </w:r>
        <w:bookmarkStart w:id="3962" w:name="_Toc103337191"/>
        <w:bookmarkStart w:id="3963" w:name="_Toc105773408"/>
        <w:bookmarkStart w:id="3964" w:name="_Toc106390733"/>
        <w:bookmarkStart w:id="3965" w:name="_Toc106814746"/>
        <w:bookmarkStart w:id="3966" w:name="_Toc106814986"/>
        <w:bookmarkStart w:id="3967" w:name="_Toc106974094"/>
        <w:bookmarkStart w:id="3968" w:name="_Toc106993655"/>
        <w:bookmarkStart w:id="3969" w:name="_Toc106993897"/>
        <w:bookmarkStart w:id="3970" w:name="_Toc107003390"/>
        <w:bookmarkStart w:id="3971" w:name="_Toc107003632"/>
        <w:bookmarkStart w:id="3972" w:name="_Toc107003872"/>
        <w:bookmarkStart w:id="3973" w:name="_Toc107005636"/>
        <w:bookmarkStart w:id="3974" w:name="_Toc107005876"/>
        <w:bookmarkEnd w:id="3962"/>
        <w:bookmarkEnd w:id="3963"/>
        <w:bookmarkEnd w:id="3964"/>
        <w:bookmarkEnd w:id="3965"/>
        <w:bookmarkEnd w:id="3966"/>
        <w:bookmarkEnd w:id="3967"/>
        <w:bookmarkEnd w:id="3968"/>
        <w:bookmarkEnd w:id="3969"/>
        <w:bookmarkEnd w:id="3970"/>
        <w:bookmarkEnd w:id="3971"/>
        <w:bookmarkEnd w:id="3972"/>
        <w:bookmarkEnd w:id="3973"/>
        <w:bookmarkEnd w:id="3974"/>
      </w:del>
    </w:p>
    <w:p w14:paraId="778D58B2" w14:textId="7ADD0506" w:rsidR="00B94A53" w:rsidDel="00054362" w:rsidRDefault="00B94A53">
      <w:pPr>
        <w:ind w:left="480" w:firstLine="480"/>
        <w:jc w:val="both"/>
        <w:rPr>
          <w:del w:id="3975" w:author="張寶騌 CHANG,PAO-TSUNG" w:date="2022-04-25T18:42:00Z"/>
        </w:rPr>
      </w:pPr>
      <w:del w:id="3976" w:author="張寶騌 CHANG,PAO-TSUNG" w:date="2022-04-25T18:42:00Z">
        <w:r w:rsidDel="00054362">
          <w:rPr>
            <w:rFonts w:hint="eastAsia"/>
          </w:rPr>
          <w:delText>本研究選用此軟體作為建模</w:delText>
        </w:r>
        <w:r w:rsidR="00A66144" w:rsidDel="00054362">
          <w:rPr>
            <w:rFonts w:hint="eastAsia"/>
          </w:rPr>
          <w:delText>輔助</w:delText>
        </w:r>
        <w:r w:rsidDel="00054362">
          <w:rPr>
            <w:rFonts w:hint="eastAsia"/>
          </w:rPr>
          <w:delText>之用的原因為軌道系統各物件同質性高且為一連續重複的結構，若直接在</w:delText>
        </w:r>
        <w:r w:rsidDel="00054362">
          <w:rPr>
            <w:rFonts w:hint="eastAsia"/>
          </w:rPr>
          <w:delText>Revit</w:delText>
        </w:r>
        <w:r w:rsidDel="00054362">
          <w:rPr>
            <w:rFonts w:hint="eastAsia"/>
          </w:rPr>
          <w:delText>中建模不僅效率不高且無法大量建置，因此使用</w:delText>
        </w:r>
        <w:r w:rsidDel="00054362">
          <w:rPr>
            <w:rFonts w:hint="eastAsia"/>
          </w:rPr>
          <w:delText>Dynamo</w:delText>
        </w:r>
        <w:r w:rsidDel="00054362">
          <w:rPr>
            <w:rFonts w:hint="eastAsia"/>
          </w:rPr>
          <w:delText>的自動化設計可以有較高的效率建模。</w:delText>
        </w:r>
        <w:bookmarkStart w:id="3977" w:name="_Toc103337192"/>
        <w:bookmarkStart w:id="3978" w:name="_Toc105773409"/>
        <w:bookmarkStart w:id="3979" w:name="_Toc106390734"/>
        <w:bookmarkStart w:id="3980" w:name="_Toc106814747"/>
        <w:bookmarkStart w:id="3981" w:name="_Toc106814987"/>
        <w:bookmarkStart w:id="3982" w:name="_Toc106974095"/>
        <w:bookmarkStart w:id="3983" w:name="_Toc106993656"/>
        <w:bookmarkStart w:id="3984" w:name="_Toc106993898"/>
        <w:bookmarkStart w:id="3985" w:name="_Toc107003391"/>
        <w:bookmarkStart w:id="3986" w:name="_Toc107003633"/>
        <w:bookmarkStart w:id="3987" w:name="_Toc107003873"/>
        <w:bookmarkStart w:id="3988" w:name="_Toc107005637"/>
        <w:bookmarkStart w:id="3989" w:name="_Toc107005877"/>
        <w:bookmarkEnd w:id="3977"/>
        <w:bookmarkEnd w:id="3978"/>
        <w:bookmarkEnd w:id="3979"/>
        <w:bookmarkEnd w:id="3980"/>
        <w:bookmarkEnd w:id="3981"/>
        <w:bookmarkEnd w:id="3982"/>
        <w:bookmarkEnd w:id="3983"/>
        <w:bookmarkEnd w:id="3984"/>
        <w:bookmarkEnd w:id="3985"/>
        <w:bookmarkEnd w:id="3986"/>
        <w:bookmarkEnd w:id="3987"/>
        <w:bookmarkEnd w:id="3988"/>
        <w:bookmarkEnd w:id="3989"/>
      </w:del>
    </w:p>
    <w:p w14:paraId="0490A386" w14:textId="43A1F2CA" w:rsidR="00FC1D4D" w:rsidDel="00054362" w:rsidRDefault="00FE2BC4">
      <w:pPr>
        <w:ind w:left="480" w:firstLine="480"/>
        <w:jc w:val="both"/>
        <w:rPr>
          <w:del w:id="3990" w:author="張寶騌 CHANG,PAO-TSUNG" w:date="2022-04-25T18:42:00Z"/>
        </w:rPr>
      </w:pPr>
      <w:del w:id="3991" w:author="張寶騌 CHANG,PAO-TSUNG" w:date="2022-04-25T18:42:00Z">
        <w:r w:rsidDel="00054362">
          <w:delText>Dynamo</w:delText>
        </w:r>
        <w:r w:rsidR="006B29CF" w:rsidDel="00054362">
          <w:rPr>
            <w:rFonts w:hint="eastAsia"/>
          </w:rPr>
          <w:delText>在下載</w:delText>
        </w:r>
        <w:r w:rsidR="006B29CF" w:rsidDel="00054362">
          <w:rPr>
            <w:rFonts w:hint="eastAsia"/>
          </w:rPr>
          <w:delText>R</w:delText>
        </w:r>
        <w:r w:rsidR="006B29CF" w:rsidDel="00054362">
          <w:delText>evit</w:delText>
        </w:r>
        <w:r w:rsidR="006B29CF" w:rsidDel="00054362">
          <w:rPr>
            <w:rFonts w:hint="eastAsia"/>
          </w:rPr>
          <w:delText>時就會內建</w:delText>
        </w:r>
        <w:r w:rsidR="009557E3" w:rsidDel="00054362">
          <w:rPr>
            <w:rFonts w:hint="eastAsia"/>
          </w:rPr>
          <w:delText>於</w:delText>
        </w:r>
        <w:r w:rsidR="006B29CF" w:rsidDel="00054362">
          <w:rPr>
            <w:rFonts w:hint="eastAsia"/>
          </w:rPr>
          <w:delText>軟體</w:delText>
        </w:r>
        <w:r w:rsidR="00736959" w:rsidDel="00054362">
          <w:rPr>
            <w:rFonts w:hint="eastAsia"/>
          </w:rPr>
          <w:delText>之</w:delText>
        </w:r>
        <w:r w:rsidR="006B29CF" w:rsidDel="00054362">
          <w:rPr>
            <w:rFonts w:hint="eastAsia"/>
          </w:rPr>
          <w:delText>中，</w:delText>
        </w:r>
        <w:r w:rsidDel="00054362">
          <w:rPr>
            <w:rFonts w:hint="eastAsia"/>
          </w:rPr>
          <w:delText>其</w:delText>
        </w:r>
        <w:r w:rsidR="006B29CF" w:rsidDel="00054362">
          <w:rPr>
            <w:rFonts w:hint="eastAsia"/>
          </w:rPr>
          <w:delText>使用方式為新增</w:delText>
        </w:r>
        <w:r w:rsidR="00FC1D4D" w:rsidDel="00054362">
          <w:rPr>
            <w:rFonts w:hint="eastAsia"/>
          </w:rPr>
          <w:delText>各種功能之</w:delText>
        </w:r>
        <w:r w:rsidR="006B29CF" w:rsidDel="00054362">
          <w:rPr>
            <w:rFonts w:hint="eastAsia"/>
          </w:rPr>
          <w:delText>元素節點</w:delText>
        </w:r>
        <w:r w:rsidR="00202F8B" w:rsidDel="00054362">
          <w:rPr>
            <w:rFonts w:hint="eastAsia"/>
          </w:rPr>
          <w:delText>並相互連接</w:delText>
        </w:r>
        <w:r w:rsidR="003679E1" w:rsidDel="00054362">
          <w:rPr>
            <w:rFonts w:hint="eastAsia"/>
          </w:rPr>
          <w:delText>，</w:delText>
        </w:r>
        <w:r w:rsidR="00BB41D3" w:rsidDel="00054362">
          <w:rPr>
            <w:rFonts w:hint="eastAsia"/>
          </w:rPr>
          <w:delText>以達成視覺化的程式設計流程</w:delText>
        </w:r>
        <w:r w:rsidR="00AA5B9C" w:rsidDel="00054362">
          <w:rPr>
            <w:rFonts w:hint="eastAsia"/>
          </w:rPr>
          <w:delText>。</w:delText>
        </w:r>
        <w:bookmarkStart w:id="3992" w:name="_Toc103337193"/>
        <w:bookmarkStart w:id="3993" w:name="_Toc105773410"/>
        <w:bookmarkStart w:id="3994" w:name="_Toc106390735"/>
        <w:bookmarkStart w:id="3995" w:name="_Toc106814748"/>
        <w:bookmarkStart w:id="3996" w:name="_Toc106814988"/>
        <w:bookmarkStart w:id="3997" w:name="_Toc106974096"/>
        <w:bookmarkStart w:id="3998" w:name="_Toc106993657"/>
        <w:bookmarkStart w:id="3999" w:name="_Toc106993899"/>
        <w:bookmarkStart w:id="4000" w:name="_Toc107003392"/>
        <w:bookmarkStart w:id="4001" w:name="_Toc107003634"/>
        <w:bookmarkStart w:id="4002" w:name="_Toc107003874"/>
        <w:bookmarkStart w:id="4003" w:name="_Toc107005638"/>
        <w:bookmarkStart w:id="4004" w:name="_Toc107005878"/>
        <w:bookmarkEnd w:id="3992"/>
        <w:bookmarkEnd w:id="3993"/>
        <w:bookmarkEnd w:id="3994"/>
        <w:bookmarkEnd w:id="3995"/>
        <w:bookmarkEnd w:id="3996"/>
        <w:bookmarkEnd w:id="3997"/>
        <w:bookmarkEnd w:id="3998"/>
        <w:bookmarkEnd w:id="3999"/>
        <w:bookmarkEnd w:id="4000"/>
        <w:bookmarkEnd w:id="4001"/>
        <w:bookmarkEnd w:id="4002"/>
        <w:bookmarkEnd w:id="4003"/>
        <w:bookmarkEnd w:id="4004"/>
      </w:del>
    </w:p>
    <w:p w14:paraId="3BDDECB9" w14:textId="75A9DB1F" w:rsidR="00FC1D4D" w:rsidDel="00054362" w:rsidRDefault="00104502">
      <w:pPr>
        <w:pStyle w:val="ac"/>
        <w:keepNext/>
        <w:spacing w:beforeLines="100" w:before="360" w:afterLines="0" w:after="0"/>
        <w:rPr>
          <w:del w:id="4005" w:author="張寶騌 CHANG,PAO-TSUNG" w:date="2022-04-25T18:42:00Z"/>
        </w:rPr>
        <w:pPrChange w:id="4006" w:author="張寶騌 CHANG,PAO-TSUNG" w:date="2022-04-29T17:01:00Z">
          <w:pPr>
            <w:pStyle w:val="ac"/>
            <w:keepNext/>
            <w:spacing w:beforeLines="100" w:before="360" w:after="180"/>
          </w:pPr>
        </w:pPrChange>
      </w:pPr>
      <w:del w:id="4007" w:author="張寶騌 CHANG,PAO-TSUNG" w:date="2022-04-25T18:42:00Z">
        <w:r w:rsidRPr="0045680B" w:rsidDel="00054362">
          <w:rPr>
            <w:noProof/>
            <w:sz w:val="28"/>
            <w:szCs w:val="48"/>
          </w:rPr>
          <w:drawing>
            <wp:inline distT="0" distB="0" distL="0" distR="0" wp14:anchorId="19467C40" wp14:editId="4D6E321C">
              <wp:extent cx="5369560" cy="1718945"/>
              <wp:effectExtent l="0" t="0" r="0" b="0"/>
              <wp:docPr id="2737"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3"/>
                      <pic:cNvPicPr>
                        <a:picLocks noChangeAspect="1" noChangeArrowheads="1"/>
                      </pic:cNvPicPr>
                    </pic:nvPicPr>
                    <pic:blipFill>
                      <a:blip r:embed="rId63">
                        <a:extLst>
                          <a:ext uri="{28A0092B-C50C-407E-A947-70E740481C1C}">
                            <a14:useLocalDpi xmlns:a14="http://schemas.microsoft.com/office/drawing/2010/main" val="0"/>
                          </a:ext>
                        </a:extLst>
                      </a:blip>
                      <a:srcRect t="8328" b="10356"/>
                      <a:stretch>
                        <a:fillRect/>
                      </a:stretch>
                    </pic:blipFill>
                    <pic:spPr bwMode="auto">
                      <a:xfrm>
                        <a:off x="0" y="0"/>
                        <a:ext cx="5369560" cy="1718945"/>
                      </a:xfrm>
                      <a:prstGeom prst="rect">
                        <a:avLst/>
                      </a:prstGeom>
                      <a:noFill/>
                      <a:ln>
                        <a:noFill/>
                      </a:ln>
                    </pic:spPr>
                  </pic:pic>
                </a:graphicData>
              </a:graphic>
            </wp:inline>
          </w:drawing>
        </w:r>
        <w:bookmarkStart w:id="4008" w:name="_Toc103337194"/>
        <w:bookmarkStart w:id="4009" w:name="_Toc105773411"/>
        <w:bookmarkStart w:id="4010" w:name="_Toc106390736"/>
        <w:bookmarkStart w:id="4011" w:name="_Toc106814749"/>
        <w:bookmarkStart w:id="4012" w:name="_Toc106814989"/>
        <w:bookmarkStart w:id="4013" w:name="_Toc106974097"/>
        <w:bookmarkStart w:id="4014" w:name="_Toc106993658"/>
        <w:bookmarkStart w:id="4015" w:name="_Toc106993900"/>
        <w:bookmarkStart w:id="4016" w:name="_Toc107003393"/>
        <w:bookmarkStart w:id="4017" w:name="_Toc107003635"/>
        <w:bookmarkStart w:id="4018" w:name="_Toc107003875"/>
        <w:bookmarkStart w:id="4019" w:name="_Toc107005639"/>
        <w:bookmarkStart w:id="4020" w:name="_Toc107005879"/>
        <w:bookmarkEnd w:id="4008"/>
        <w:bookmarkEnd w:id="4009"/>
        <w:bookmarkEnd w:id="4010"/>
        <w:bookmarkEnd w:id="4011"/>
        <w:bookmarkEnd w:id="4012"/>
        <w:bookmarkEnd w:id="4013"/>
        <w:bookmarkEnd w:id="4014"/>
        <w:bookmarkEnd w:id="4015"/>
        <w:bookmarkEnd w:id="4016"/>
        <w:bookmarkEnd w:id="4017"/>
        <w:bookmarkEnd w:id="4018"/>
        <w:bookmarkEnd w:id="4019"/>
        <w:bookmarkEnd w:id="4020"/>
      </w:del>
    </w:p>
    <w:p w14:paraId="4BCF5304" w14:textId="43F87834" w:rsidR="00FC1D4D" w:rsidDel="00054362" w:rsidRDefault="00FC1D4D">
      <w:pPr>
        <w:pStyle w:val="ac"/>
        <w:spacing w:afterLines="0" w:after="0"/>
        <w:rPr>
          <w:del w:id="4021" w:author="張寶騌 CHANG,PAO-TSUNG" w:date="2022-04-25T18:42:00Z"/>
        </w:rPr>
        <w:pPrChange w:id="4022" w:author="張寶騌 CHANG,PAO-TSUNG" w:date="2022-04-29T17:01:00Z">
          <w:pPr>
            <w:pStyle w:val="ac"/>
            <w:spacing w:afterLines="100" w:after="360"/>
          </w:pPr>
        </w:pPrChange>
      </w:pPr>
      <w:bookmarkStart w:id="4023" w:name="_Ref75783955"/>
      <w:del w:id="4024" w:author="張寶騌 CHANG,PAO-TSUNG" w:date="2022-04-25T18:42:00Z">
        <w:r w:rsidDel="00054362">
          <w:rPr>
            <w:rFonts w:hint="eastAsia"/>
          </w:rPr>
          <w:delText>圖</w:delText>
        </w:r>
        <w:r w:rsidDel="00054362">
          <w:rPr>
            <w:rFonts w:hint="eastAsia"/>
          </w:rPr>
          <w:delText xml:space="preserve"> </w:delText>
        </w:r>
      </w:del>
      <w:del w:id="4025"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2</w:delText>
        </w:r>
        <w:r w:rsidR="00BD40D4" w:rsidRPr="0045680B" w:rsidDel="005044B8">
          <w:rPr>
            <w:sz w:val="28"/>
            <w:szCs w:val="48"/>
          </w:rPr>
          <w:fldChar w:fldCharType="end"/>
        </w:r>
      </w:del>
      <w:bookmarkEnd w:id="4023"/>
      <w:del w:id="4026" w:author="張寶騌 CHANG,PAO-TSUNG" w:date="2022-04-25T18:42:00Z">
        <w:r w:rsidR="0051604A" w:rsidDel="00054362">
          <w:rPr>
            <w:rFonts w:hint="eastAsia"/>
          </w:rPr>
          <w:delText xml:space="preserve">　</w:delText>
        </w:r>
        <w:r w:rsidDel="00054362">
          <w:delText>Dynamo</w:delText>
        </w:r>
        <w:r w:rsidDel="00054362">
          <w:rPr>
            <w:rFonts w:hint="eastAsia"/>
          </w:rPr>
          <w:delText>節點</w:delText>
        </w:r>
        <w:bookmarkStart w:id="4027" w:name="_Toc103337195"/>
        <w:bookmarkStart w:id="4028" w:name="_Toc105773412"/>
        <w:bookmarkStart w:id="4029" w:name="_Toc106390737"/>
        <w:bookmarkStart w:id="4030" w:name="_Toc106814750"/>
        <w:bookmarkStart w:id="4031" w:name="_Toc106814990"/>
        <w:bookmarkStart w:id="4032" w:name="_Toc106974098"/>
        <w:bookmarkStart w:id="4033" w:name="_Toc106993659"/>
        <w:bookmarkStart w:id="4034" w:name="_Toc106993901"/>
        <w:bookmarkStart w:id="4035" w:name="_Toc107003394"/>
        <w:bookmarkStart w:id="4036" w:name="_Toc107003636"/>
        <w:bookmarkStart w:id="4037" w:name="_Toc107003876"/>
        <w:bookmarkStart w:id="4038" w:name="_Toc107005640"/>
        <w:bookmarkStart w:id="4039" w:name="_Toc107005880"/>
        <w:bookmarkEnd w:id="4027"/>
        <w:bookmarkEnd w:id="4028"/>
        <w:bookmarkEnd w:id="4029"/>
        <w:bookmarkEnd w:id="4030"/>
        <w:bookmarkEnd w:id="4031"/>
        <w:bookmarkEnd w:id="4032"/>
        <w:bookmarkEnd w:id="4033"/>
        <w:bookmarkEnd w:id="4034"/>
        <w:bookmarkEnd w:id="4035"/>
        <w:bookmarkEnd w:id="4036"/>
        <w:bookmarkEnd w:id="4037"/>
        <w:bookmarkEnd w:id="4038"/>
        <w:bookmarkEnd w:id="4039"/>
      </w:del>
    </w:p>
    <w:p w14:paraId="6BB0AA2D" w14:textId="1065B7F1" w:rsidR="00504A36" w:rsidDel="00054362" w:rsidRDefault="006B29CF">
      <w:pPr>
        <w:ind w:left="480" w:firstLine="480"/>
        <w:jc w:val="both"/>
        <w:rPr>
          <w:del w:id="4040" w:author="張寶騌 CHANG,PAO-TSUNG" w:date="2022-04-25T18:42:00Z"/>
        </w:rPr>
      </w:pPr>
      <w:del w:id="4041" w:author="張寶騌 CHANG,PAO-TSUNG" w:date="2022-04-25T18:42:00Z">
        <w:r w:rsidDel="00054362">
          <w:rPr>
            <w:rFonts w:hint="eastAsia"/>
          </w:rPr>
          <w:delText>每個節點有其名稱與功能，</w:delText>
        </w:r>
        <w:r w:rsidR="00B57C4C" w:rsidDel="00054362">
          <w:rPr>
            <w:rFonts w:hint="eastAsia"/>
          </w:rPr>
          <w:delText>而大部分節點</w:delText>
        </w:r>
        <w:r w:rsidDel="00054362">
          <w:rPr>
            <w:rFonts w:hint="eastAsia"/>
          </w:rPr>
          <w:delText>有輸入端與輸出端，輸入端位於左側</w:delText>
        </w:r>
        <w:r w:rsidR="00AA5B9C" w:rsidDel="00054362">
          <w:rPr>
            <w:rFonts w:hint="eastAsia"/>
          </w:rPr>
          <w:delText>，</w:delText>
        </w:r>
        <w:r w:rsidDel="00054362">
          <w:rPr>
            <w:rFonts w:hint="eastAsia"/>
          </w:rPr>
          <w:delText>將此節點所</w:delText>
        </w:r>
        <w:r w:rsidR="000C06C9" w:rsidDel="00054362">
          <w:rPr>
            <w:rFonts w:hint="eastAsia"/>
          </w:rPr>
          <w:delText>要求</w:delText>
        </w:r>
        <w:r w:rsidR="003B101D" w:rsidDel="00054362">
          <w:rPr>
            <w:rFonts w:hint="eastAsia"/>
          </w:rPr>
          <w:delText>的</w:delText>
        </w:r>
        <w:r w:rsidDel="00054362">
          <w:rPr>
            <w:rFonts w:hint="eastAsia"/>
          </w:rPr>
          <w:delText>資</w:delText>
        </w:r>
        <w:r w:rsidR="00910262" w:rsidDel="00054362">
          <w:rPr>
            <w:rFonts w:hint="eastAsia"/>
          </w:rPr>
          <w:delText>料</w:delText>
        </w:r>
        <w:r w:rsidDel="00054362">
          <w:rPr>
            <w:rFonts w:hint="eastAsia"/>
          </w:rPr>
          <w:delText>依照其</w:delText>
        </w:r>
        <w:r w:rsidR="00D753FA" w:rsidDel="00054362">
          <w:rPr>
            <w:rFonts w:hint="eastAsia"/>
          </w:rPr>
          <w:delText>規定的</w:delText>
        </w:r>
        <w:r w:rsidDel="00054362">
          <w:rPr>
            <w:rFonts w:hint="eastAsia"/>
          </w:rPr>
          <w:delText>格式輸入</w:delText>
        </w:r>
        <w:r w:rsidR="00057DA6" w:rsidDel="00054362">
          <w:rPr>
            <w:rFonts w:hint="eastAsia"/>
          </w:rPr>
          <w:delText>節點</w:delText>
        </w:r>
        <w:r w:rsidDel="00054362">
          <w:rPr>
            <w:rFonts w:hint="eastAsia"/>
          </w:rPr>
          <w:delText>，經過節點</w:delText>
        </w:r>
        <w:r w:rsidR="00057DA6" w:rsidDel="00054362">
          <w:rPr>
            <w:rFonts w:hint="eastAsia"/>
          </w:rPr>
          <w:delText>內部的</w:delText>
        </w:r>
        <w:r w:rsidDel="00054362">
          <w:rPr>
            <w:rFonts w:hint="eastAsia"/>
          </w:rPr>
          <w:delText>運算</w:delText>
        </w:r>
        <w:r w:rsidR="00057DA6" w:rsidDel="00054362">
          <w:rPr>
            <w:rFonts w:hint="eastAsia"/>
          </w:rPr>
          <w:delText>與</w:delText>
        </w:r>
        <w:r w:rsidR="003016B6" w:rsidDel="00054362">
          <w:rPr>
            <w:rFonts w:hint="eastAsia"/>
          </w:rPr>
          <w:delText>處理之</w:delText>
        </w:r>
        <w:r w:rsidDel="00054362">
          <w:rPr>
            <w:rFonts w:hint="eastAsia"/>
          </w:rPr>
          <w:delText>後</w:delText>
        </w:r>
        <w:r w:rsidR="00057DA6" w:rsidDel="00054362">
          <w:rPr>
            <w:rFonts w:hint="eastAsia"/>
          </w:rPr>
          <w:delText>，</w:delText>
        </w:r>
        <w:r w:rsidDel="00054362">
          <w:rPr>
            <w:rFonts w:hint="eastAsia"/>
          </w:rPr>
          <w:delText>即會從右側</w:delText>
        </w:r>
        <w:r w:rsidR="00C20278" w:rsidDel="00054362">
          <w:rPr>
            <w:rFonts w:hint="eastAsia"/>
          </w:rPr>
          <w:delText>的</w:delText>
        </w:r>
        <w:r w:rsidDel="00054362">
          <w:rPr>
            <w:rFonts w:hint="eastAsia"/>
          </w:rPr>
          <w:delText>輸出端</w:delText>
        </w:r>
        <w:r w:rsidR="00170524" w:rsidDel="00054362">
          <w:rPr>
            <w:rFonts w:hint="eastAsia"/>
          </w:rPr>
          <w:delText>獲得</w:delText>
        </w:r>
        <w:r w:rsidDel="00054362">
          <w:rPr>
            <w:rFonts w:hint="eastAsia"/>
          </w:rPr>
          <w:delText>輸出資訊</w:delText>
        </w:r>
        <w:r w:rsidR="00D753FA" w:rsidDel="00054362">
          <w:rPr>
            <w:rFonts w:hint="eastAsia"/>
          </w:rPr>
          <w:delText>。</w:delText>
        </w:r>
        <w:r w:rsidDel="00054362">
          <w:rPr>
            <w:rFonts w:hint="eastAsia"/>
          </w:rPr>
          <w:delText>以</w:delText>
        </w:r>
        <w:r w:rsidR="00D450BB" w:rsidDel="00054362">
          <w:fldChar w:fldCharType="begin" w:fldLock="1"/>
        </w:r>
        <w:r w:rsidR="00D450BB" w:rsidDel="00054362">
          <w:delInstrText xml:space="preserve"> </w:delInstrText>
        </w:r>
        <w:r w:rsidR="00D450BB" w:rsidDel="00054362">
          <w:rPr>
            <w:rFonts w:hint="eastAsia"/>
          </w:rPr>
          <w:delInstrText>REF _Ref75783955 \h</w:delInstrText>
        </w:r>
        <w:r w:rsidR="00D450BB" w:rsidDel="00054362">
          <w:delInstrText xml:space="preserve"> </w:delInstrText>
        </w:r>
      </w:del>
      <w:r w:rsidR="00FE759C">
        <w:instrText xml:space="preserve"> \* MERGEFORMAT </w:instrText>
      </w:r>
      <w:del w:id="4042" w:author="張寶騌 CHANG,PAO-TSUNG" w:date="2022-04-25T18:42:00Z">
        <w:r w:rsidR="00D450BB" w:rsidDel="00054362">
          <w:fldChar w:fldCharType="separate"/>
        </w:r>
        <w:r w:rsidR="00C919C6" w:rsidDel="00054362">
          <w:rPr>
            <w:rFonts w:hint="eastAsia"/>
          </w:rPr>
          <w:delText>圖</w:delText>
        </w:r>
        <w:r w:rsidR="00C919C6" w:rsidDel="00054362">
          <w:rPr>
            <w:rFonts w:hint="eastAsia"/>
          </w:rPr>
          <w:delText xml:space="preserve"> </w:delText>
        </w:r>
        <w:r w:rsidR="00C919C6" w:rsidDel="00054362">
          <w:delText>3</w:delText>
        </w:r>
        <w:r w:rsidR="00C919C6" w:rsidDel="00054362">
          <w:noBreakHyphen/>
          <w:delText>2</w:delText>
        </w:r>
        <w:r w:rsidR="00D450BB" w:rsidDel="00054362">
          <w:fldChar w:fldCharType="end"/>
        </w:r>
        <w:r w:rsidR="00B57C4C" w:rsidDel="00054362">
          <w:rPr>
            <w:rFonts w:hint="eastAsia"/>
          </w:rPr>
          <w:delText>為例</w:delText>
        </w:r>
        <w:r w:rsidR="008148DF" w:rsidDel="00054362">
          <w:rPr>
            <w:rFonts w:hint="eastAsia"/>
          </w:rPr>
          <w:delText>，</w:delText>
        </w:r>
        <w:r w:rsidDel="00054362">
          <w:rPr>
            <w:rFonts w:hint="eastAsia"/>
          </w:rPr>
          <w:delText>將</w:delText>
        </w:r>
        <w:r w:rsidR="00EF19D3" w:rsidDel="00054362">
          <w:delText>x</w:delText>
        </w:r>
        <w:r w:rsidDel="00054362">
          <w:rPr>
            <w:rFonts w:hint="eastAsia"/>
          </w:rPr>
          <w:delText>、</w:delText>
        </w:r>
        <w:r w:rsidR="00EF19D3" w:rsidDel="00054362">
          <w:delText>y</w:delText>
        </w:r>
        <w:r w:rsidDel="00054362">
          <w:rPr>
            <w:rFonts w:hint="eastAsia"/>
          </w:rPr>
          <w:delText>與</w:delText>
        </w:r>
        <w:r w:rsidR="00EF19D3" w:rsidDel="00054362">
          <w:delText>z</w:delText>
        </w:r>
        <w:r w:rsidDel="00054362">
          <w:rPr>
            <w:rFonts w:hint="eastAsia"/>
          </w:rPr>
          <w:delText>值</w:delText>
        </w:r>
        <w:r w:rsidR="00504A36" w:rsidDel="00054362">
          <w:rPr>
            <w:rFonts w:hint="eastAsia"/>
          </w:rPr>
          <w:delText>分別</w:delText>
        </w:r>
        <w:r w:rsidR="00F051D3" w:rsidDel="00054362">
          <w:rPr>
            <w:rFonts w:hint="eastAsia"/>
          </w:rPr>
          <w:delText>以</w:delText>
        </w:r>
        <w:r w:rsidR="00504A36" w:rsidDel="00054362">
          <w:rPr>
            <w:rFonts w:hint="eastAsia"/>
          </w:rPr>
          <w:delText>不同的數值</w:delText>
        </w:r>
        <w:r w:rsidDel="00054362">
          <w:rPr>
            <w:rFonts w:hint="eastAsia"/>
          </w:rPr>
          <w:delText>輸入</w:delText>
        </w:r>
        <w:r w:rsidR="00B45F0D" w:rsidDel="00054362">
          <w:rPr>
            <w:rFonts w:hint="eastAsia"/>
          </w:rPr>
          <w:delText>P</w:delText>
        </w:r>
        <w:r w:rsidR="00B45F0D" w:rsidDel="00054362">
          <w:delText>oint.Bycoordinates</w:delText>
        </w:r>
        <w:r w:rsidDel="00054362">
          <w:rPr>
            <w:rFonts w:hint="eastAsia"/>
          </w:rPr>
          <w:delText>節點，輸出端即可生成一座標點位。</w:delText>
        </w:r>
        <w:bookmarkStart w:id="4043" w:name="_Toc103337196"/>
        <w:bookmarkStart w:id="4044" w:name="_Toc105773413"/>
        <w:bookmarkStart w:id="4045" w:name="_Toc106390738"/>
        <w:bookmarkStart w:id="4046" w:name="_Toc106814751"/>
        <w:bookmarkStart w:id="4047" w:name="_Toc106814991"/>
        <w:bookmarkStart w:id="4048" w:name="_Toc106974099"/>
        <w:bookmarkStart w:id="4049" w:name="_Toc106993660"/>
        <w:bookmarkStart w:id="4050" w:name="_Toc106993902"/>
        <w:bookmarkStart w:id="4051" w:name="_Toc107003395"/>
        <w:bookmarkStart w:id="4052" w:name="_Toc107003637"/>
        <w:bookmarkStart w:id="4053" w:name="_Toc107003877"/>
        <w:bookmarkStart w:id="4054" w:name="_Toc107005641"/>
        <w:bookmarkStart w:id="4055" w:name="_Toc107005881"/>
        <w:bookmarkEnd w:id="4043"/>
        <w:bookmarkEnd w:id="4044"/>
        <w:bookmarkEnd w:id="4045"/>
        <w:bookmarkEnd w:id="4046"/>
        <w:bookmarkEnd w:id="4047"/>
        <w:bookmarkEnd w:id="4048"/>
        <w:bookmarkEnd w:id="4049"/>
        <w:bookmarkEnd w:id="4050"/>
        <w:bookmarkEnd w:id="4051"/>
        <w:bookmarkEnd w:id="4052"/>
        <w:bookmarkEnd w:id="4053"/>
        <w:bookmarkEnd w:id="4054"/>
        <w:bookmarkEnd w:id="4055"/>
      </w:del>
    </w:p>
    <w:p w14:paraId="737D6580" w14:textId="28073B26" w:rsidR="006B29CF" w:rsidDel="00054362" w:rsidRDefault="00504A36">
      <w:pPr>
        <w:ind w:left="480" w:firstLine="480"/>
        <w:jc w:val="both"/>
        <w:rPr>
          <w:del w:id="4056" w:author="張寶騌 CHANG,PAO-TSUNG" w:date="2022-04-25T18:42:00Z"/>
        </w:rPr>
      </w:pPr>
      <w:del w:id="4057" w:author="張寶騌 CHANG,PAO-TSUNG" w:date="2022-04-25T18:42:00Z">
        <w:r w:rsidDel="00054362">
          <w:rPr>
            <w:rFonts w:hint="eastAsia"/>
          </w:rPr>
          <w:delText>上述範例為較</w:delText>
        </w:r>
        <w:r w:rsidR="000778FF" w:rsidDel="00054362">
          <w:rPr>
            <w:rFonts w:hint="eastAsia"/>
          </w:rPr>
          <w:delText>基本</w:delText>
        </w:r>
        <w:r w:rsidDel="00054362">
          <w:rPr>
            <w:rFonts w:hint="eastAsia"/>
          </w:rPr>
          <w:delText>的功能，</w:delText>
        </w:r>
        <w:r w:rsidDel="00054362">
          <w:rPr>
            <w:rFonts w:hint="eastAsia"/>
          </w:rPr>
          <w:delText>D</w:delText>
        </w:r>
        <w:r w:rsidDel="00054362">
          <w:delText>ynam</w:delText>
        </w:r>
        <w:r w:rsidDel="00054362">
          <w:rPr>
            <w:rFonts w:hint="eastAsia"/>
          </w:rPr>
          <w:delText>o</w:delText>
        </w:r>
        <w:r w:rsidDel="00054362">
          <w:rPr>
            <w:rFonts w:hint="eastAsia"/>
          </w:rPr>
          <w:delText>能完成的功能相當豐富，可</w:delText>
        </w:r>
        <w:r w:rsidR="00B30603" w:rsidDel="00054362">
          <w:rPr>
            <w:rFonts w:hint="eastAsia"/>
          </w:rPr>
          <w:delText>建</w:delText>
        </w:r>
        <w:r w:rsidDel="00054362">
          <w:rPr>
            <w:rFonts w:hint="eastAsia"/>
          </w:rPr>
          <w:delText>立大量的節點，</w:delText>
        </w:r>
        <w:r w:rsidR="006B29CF" w:rsidDel="00054362">
          <w:rPr>
            <w:rFonts w:hint="eastAsia"/>
          </w:rPr>
          <w:delText>再將有相互關聯的節點連接，即可</w:delText>
        </w:r>
        <w:r w:rsidR="00DD6631" w:rsidDel="00054362">
          <w:rPr>
            <w:rFonts w:hint="eastAsia"/>
          </w:rPr>
          <w:delText>達成</w:delText>
        </w:r>
        <w:r w:rsidR="006B29CF" w:rsidDel="00054362">
          <w:rPr>
            <w:rFonts w:hint="eastAsia"/>
          </w:rPr>
          <w:delText>生</w:delText>
        </w:r>
        <w:r w:rsidR="0088761A" w:rsidDel="00054362">
          <w:rPr>
            <w:rFonts w:hint="eastAsia"/>
          </w:rPr>
          <w:delText>成</w:delText>
        </w:r>
        <w:r w:rsidR="006B29CF" w:rsidDel="00054362">
          <w:rPr>
            <w:rFonts w:hint="eastAsia"/>
          </w:rPr>
          <w:delText>幾何圖形、處理資料等功能而不用編寫程式碼</w:delText>
        </w:r>
        <w:r w:rsidR="00CD76DC" w:rsidDel="00054362">
          <w:rPr>
            <w:rFonts w:hint="eastAsia"/>
          </w:rPr>
          <w:delText>，而且</w:delText>
        </w:r>
        <w:r w:rsidR="006B29CF" w:rsidDel="00054362">
          <w:rPr>
            <w:rFonts w:hint="eastAsia"/>
          </w:rPr>
          <w:delText>每個節點都可以自行更改名稱，以方便辨識。</w:delText>
        </w:r>
        <w:bookmarkStart w:id="4058" w:name="_Toc103337197"/>
        <w:bookmarkStart w:id="4059" w:name="_Toc105773414"/>
        <w:bookmarkStart w:id="4060" w:name="_Toc106390739"/>
        <w:bookmarkStart w:id="4061" w:name="_Toc106814752"/>
        <w:bookmarkStart w:id="4062" w:name="_Toc106814992"/>
        <w:bookmarkStart w:id="4063" w:name="_Toc106974100"/>
        <w:bookmarkStart w:id="4064" w:name="_Toc106993661"/>
        <w:bookmarkStart w:id="4065" w:name="_Toc106993903"/>
        <w:bookmarkStart w:id="4066" w:name="_Toc107003396"/>
        <w:bookmarkStart w:id="4067" w:name="_Toc107003638"/>
        <w:bookmarkStart w:id="4068" w:name="_Toc107003878"/>
        <w:bookmarkStart w:id="4069" w:name="_Toc107005642"/>
        <w:bookmarkStart w:id="4070" w:name="_Toc107005882"/>
        <w:bookmarkEnd w:id="4058"/>
        <w:bookmarkEnd w:id="4059"/>
        <w:bookmarkEnd w:id="4060"/>
        <w:bookmarkEnd w:id="4061"/>
        <w:bookmarkEnd w:id="4062"/>
        <w:bookmarkEnd w:id="4063"/>
        <w:bookmarkEnd w:id="4064"/>
        <w:bookmarkEnd w:id="4065"/>
        <w:bookmarkEnd w:id="4066"/>
        <w:bookmarkEnd w:id="4067"/>
        <w:bookmarkEnd w:id="4068"/>
        <w:bookmarkEnd w:id="4069"/>
        <w:bookmarkEnd w:id="4070"/>
      </w:del>
    </w:p>
    <w:p w14:paraId="2CABC1BC" w14:textId="294E51DF" w:rsidR="006B29CF" w:rsidDel="00054362" w:rsidRDefault="006B29CF">
      <w:pPr>
        <w:ind w:left="480" w:firstLine="480"/>
        <w:jc w:val="both"/>
        <w:rPr>
          <w:del w:id="4071" w:author="張寶騌 CHANG,PAO-TSUNG" w:date="2022-04-25T18:42:00Z"/>
        </w:rPr>
      </w:pPr>
      <w:del w:id="4072" w:author="張寶騌 CHANG,PAO-TSUNG" w:date="2022-04-25T18:42:00Z">
        <w:r w:rsidDel="00054362">
          <w:rPr>
            <w:rFonts w:hint="eastAsia"/>
          </w:rPr>
          <w:delText>然而節點有其使用上的限制，因此</w:delText>
        </w:r>
        <w:r w:rsidDel="00054362">
          <w:rPr>
            <w:rFonts w:hint="eastAsia"/>
          </w:rPr>
          <w:delText>Dynamo</w:delText>
        </w:r>
        <w:r w:rsidDel="00054362">
          <w:rPr>
            <w:rFonts w:hint="eastAsia"/>
          </w:rPr>
          <w:delText>也支援程式編寫的</w:delText>
        </w:r>
        <w:r w:rsidR="008E63E0" w:rsidDel="00054362">
          <w:rPr>
            <w:rFonts w:hint="eastAsia"/>
          </w:rPr>
          <w:delText>功能</w:delText>
        </w:r>
        <w:r w:rsidDel="00054362">
          <w:rPr>
            <w:rFonts w:hint="eastAsia"/>
          </w:rPr>
          <w:delText>，</w:delText>
        </w:r>
        <w:r w:rsidR="00484FFC" w:rsidDel="00054362">
          <w:rPr>
            <w:rFonts w:hint="eastAsia"/>
          </w:rPr>
          <w:delText>其方法為</w:delText>
        </w:r>
        <w:r w:rsidDel="00054362">
          <w:rPr>
            <w:rFonts w:hint="eastAsia"/>
          </w:rPr>
          <w:delText>建立</w:delText>
        </w:r>
        <w:r w:rsidDel="00054362">
          <w:delText>Code Block</w:delText>
        </w:r>
        <w:r w:rsidDel="00054362">
          <w:rPr>
            <w:rFonts w:hint="eastAsia"/>
          </w:rPr>
          <w:delText>節點，可在其中撰寫較為複雜的功能、編寫函數或將多個節點寫在同一個</w:delText>
        </w:r>
        <w:r w:rsidDel="00054362">
          <w:rPr>
            <w:rFonts w:hint="eastAsia"/>
          </w:rPr>
          <w:delText>Code Block</w:delText>
        </w:r>
        <w:r w:rsidDel="00054362">
          <w:rPr>
            <w:rFonts w:hint="eastAsia"/>
          </w:rPr>
          <w:delText>內，</w:delText>
        </w:r>
        <w:r w:rsidR="00484FFC" w:rsidDel="00054362">
          <w:rPr>
            <w:rFonts w:hint="eastAsia"/>
          </w:rPr>
          <w:delText>可補足內建節點功能不夠完善的限制</w:delText>
        </w:r>
        <w:r w:rsidR="00597517" w:rsidDel="00054362">
          <w:rPr>
            <w:rFonts w:hint="eastAsia"/>
          </w:rPr>
          <w:delText>，亦可將內建的節點編寫於其中（</w:delText>
        </w:r>
        <w:r w:rsidR="00597517" w:rsidDel="00054362">
          <w:fldChar w:fldCharType="begin" w:fldLock="1"/>
        </w:r>
        <w:r w:rsidR="00597517" w:rsidDel="00054362">
          <w:delInstrText xml:space="preserve"> </w:delInstrText>
        </w:r>
        <w:r w:rsidR="00597517" w:rsidDel="00054362">
          <w:rPr>
            <w:rFonts w:hint="eastAsia"/>
          </w:rPr>
          <w:delInstrText>REF _Ref74555811 \h</w:delInstrText>
        </w:r>
        <w:r w:rsidR="00597517" w:rsidDel="00054362">
          <w:delInstrText xml:space="preserve"> </w:delInstrText>
        </w:r>
      </w:del>
      <w:r w:rsidR="00FE759C">
        <w:instrText xml:space="preserve"> \* MERGEFORMAT </w:instrText>
      </w:r>
      <w:del w:id="4073" w:author="張寶騌 CHANG,PAO-TSUNG" w:date="2022-04-25T18:42:00Z">
        <w:r w:rsidR="00597517" w:rsidDel="00054362">
          <w:fldChar w:fldCharType="separate"/>
        </w:r>
        <w:r w:rsidR="00C919C6" w:rsidDel="00054362">
          <w:rPr>
            <w:rFonts w:hint="eastAsia"/>
          </w:rPr>
          <w:delText>圖</w:delText>
        </w:r>
        <w:r w:rsidR="00C919C6" w:rsidDel="00054362">
          <w:rPr>
            <w:rFonts w:hint="eastAsia"/>
          </w:rPr>
          <w:delText xml:space="preserve"> </w:delText>
        </w:r>
        <w:r w:rsidR="00C919C6" w:rsidDel="00054362">
          <w:delText>3</w:delText>
        </w:r>
        <w:r w:rsidR="00C919C6" w:rsidDel="00054362">
          <w:noBreakHyphen/>
          <w:delText>3</w:delText>
        </w:r>
        <w:r w:rsidR="00597517" w:rsidDel="00054362">
          <w:fldChar w:fldCharType="end"/>
        </w:r>
        <w:r w:rsidR="00597517" w:rsidDel="00054362">
          <w:rPr>
            <w:rFonts w:hint="eastAsia"/>
          </w:rPr>
          <w:delText>）</w:delText>
        </w:r>
        <w:r w:rsidDel="00054362">
          <w:rPr>
            <w:rFonts w:hint="eastAsia"/>
          </w:rPr>
          <w:delText>。</w:delText>
        </w:r>
        <w:r w:rsidR="00484FFC" w:rsidDel="00054362">
          <w:rPr>
            <w:rFonts w:hint="eastAsia"/>
          </w:rPr>
          <w:delText>本研究部分</w:delText>
        </w:r>
        <w:r w:rsidR="00667865" w:rsidDel="00054362">
          <w:rPr>
            <w:rFonts w:hint="eastAsia"/>
          </w:rPr>
          <w:delText>建模流程</w:delText>
        </w:r>
        <w:r w:rsidR="00484FFC" w:rsidDel="00054362">
          <w:rPr>
            <w:rFonts w:hint="eastAsia"/>
          </w:rPr>
          <w:delText>亦使用此節點進行程式碼的編寫。</w:delText>
        </w:r>
        <w:bookmarkStart w:id="4074" w:name="_Toc103337198"/>
        <w:bookmarkStart w:id="4075" w:name="_Toc105773415"/>
        <w:bookmarkStart w:id="4076" w:name="_Toc106390740"/>
        <w:bookmarkStart w:id="4077" w:name="_Toc106814753"/>
        <w:bookmarkStart w:id="4078" w:name="_Toc106814993"/>
        <w:bookmarkStart w:id="4079" w:name="_Toc106974101"/>
        <w:bookmarkStart w:id="4080" w:name="_Toc106993662"/>
        <w:bookmarkStart w:id="4081" w:name="_Toc106993904"/>
        <w:bookmarkStart w:id="4082" w:name="_Toc107003397"/>
        <w:bookmarkStart w:id="4083" w:name="_Toc107003639"/>
        <w:bookmarkStart w:id="4084" w:name="_Toc107003879"/>
        <w:bookmarkStart w:id="4085" w:name="_Toc107005643"/>
        <w:bookmarkStart w:id="4086" w:name="_Toc107005883"/>
        <w:bookmarkEnd w:id="4074"/>
        <w:bookmarkEnd w:id="4075"/>
        <w:bookmarkEnd w:id="4076"/>
        <w:bookmarkEnd w:id="4077"/>
        <w:bookmarkEnd w:id="4078"/>
        <w:bookmarkEnd w:id="4079"/>
        <w:bookmarkEnd w:id="4080"/>
        <w:bookmarkEnd w:id="4081"/>
        <w:bookmarkEnd w:id="4082"/>
        <w:bookmarkEnd w:id="4083"/>
        <w:bookmarkEnd w:id="4084"/>
        <w:bookmarkEnd w:id="4085"/>
        <w:bookmarkEnd w:id="4086"/>
      </w:del>
    </w:p>
    <w:p w14:paraId="543401DE" w14:textId="6A656896" w:rsidR="006B29CF" w:rsidDel="00054362" w:rsidRDefault="00104502">
      <w:pPr>
        <w:pStyle w:val="ac"/>
        <w:keepNext/>
        <w:spacing w:beforeLines="50" w:before="180" w:afterLines="0" w:after="0"/>
        <w:rPr>
          <w:del w:id="4087" w:author="張寶騌 CHANG,PAO-TSUNG" w:date="2022-04-25T18:42:00Z"/>
        </w:rPr>
        <w:pPrChange w:id="4088" w:author="張寶騌 CHANG,PAO-TSUNG" w:date="2022-04-29T17:01:00Z">
          <w:pPr>
            <w:pStyle w:val="ac"/>
            <w:keepNext/>
            <w:spacing w:beforeLines="50" w:before="180" w:after="180"/>
          </w:pPr>
        </w:pPrChange>
      </w:pPr>
      <w:del w:id="4089" w:author="張寶騌 CHANG,PAO-TSUNG" w:date="2022-04-25T18:42:00Z">
        <w:r w:rsidRPr="0045680B" w:rsidDel="00054362">
          <w:rPr>
            <w:noProof/>
            <w:sz w:val="28"/>
            <w:szCs w:val="48"/>
          </w:rPr>
          <w:drawing>
            <wp:inline distT="0" distB="0" distL="0" distR="0" wp14:anchorId="127F1945" wp14:editId="6A98FD2A">
              <wp:extent cx="3357880" cy="1485265"/>
              <wp:effectExtent l="0" t="0" r="0" b="0"/>
              <wp:docPr id="27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57880" cy="1485265"/>
                      </a:xfrm>
                      <a:prstGeom prst="rect">
                        <a:avLst/>
                      </a:prstGeom>
                      <a:noFill/>
                      <a:ln>
                        <a:noFill/>
                      </a:ln>
                    </pic:spPr>
                  </pic:pic>
                </a:graphicData>
              </a:graphic>
            </wp:inline>
          </w:drawing>
        </w:r>
        <w:bookmarkStart w:id="4090" w:name="_Toc103337199"/>
        <w:bookmarkStart w:id="4091" w:name="_Toc105773416"/>
        <w:bookmarkStart w:id="4092" w:name="_Toc106390741"/>
        <w:bookmarkStart w:id="4093" w:name="_Toc106814754"/>
        <w:bookmarkStart w:id="4094" w:name="_Toc106814994"/>
        <w:bookmarkStart w:id="4095" w:name="_Toc106974102"/>
        <w:bookmarkStart w:id="4096" w:name="_Toc106993663"/>
        <w:bookmarkStart w:id="4097" w:name="_Toc106993905"/>
        <w:bookmarkStart w:id="4098" w:name="_Toc107003398"/>
        <w:bookmarkStart w:id="4099" w:name="_Toc107003640"/>
        <w:bookmarkStart w:id="4100" w:name="_Toc107003880"/>
        <w:bookmarkStart w:id="4101" w:name="_Toc107005644"/>
        <w:bookmarkStart w:id="4102" w:name="_Toc107005884"/>
        <w:bookmarkEnd w:id="4090"/>
        <w:bookmarkEnd w:id="4091"/>
        <w:bookmarkEnd w:id="4092"/>
        <w:bookmarkEnd w:id="4093"/>
        <w:bookmarkEnd w:id="4094"/>
        <w:bookmarkEnd w:id="4095"/>
        <w:bookmarkEnd w:id="4096"/>
        <w:bookmarkEnd w:id="4097"/>
        <w:bookmarkEnd w:id="4098"/>
        <w:bookmarkEnd w:id="4099"/>
        <w:bookmarkEnd w:id="4100"/>
        <w:bookmarkEnd w:id="4101"/>
        <w:bookmarkEnd w:id="4102"/>
      </w:del>
    </w:p>
    <w:p w14:paraId="6A3880CE" w14:textId="3806895A" w:rsidR="006B29CF" w:rsidDel="00054362" w:rsidRDefault="006B29CF">
      <w:pPr>
        <w:pStyle w:val="ac"/>
        <w:spacing w:afterLines="0" w:after="0"/>
        <w:rPr>
          <w:del w:id="4103" w:author="張寶騌 CHANG,PAO-TSUNG" w:date="2022-04-25T18:42:00Z"/>
        </w:rPr>
        <w:pPrChange w:id="4104" w:author="張寶騌 CHANG,PAO-TSUNG" w:date="2022-04-29T17:01:00Z">
          <w:pPr>
            <w:pStyle w:val="ac"/>
            <w:spacing w:after="180"/>
          </w:pPr>
        </w:pPrChange>
      </w:pPr>
      <w:bookmarkStart w:id="4105" w:name="_Ref74555811"/>
      <w:del w:id="4106" w:author="張寶騌 CHANG,PAO-TSUNG" w:date="2022-04-25T18:42:00Z">
        <w:r w:rsidDel="00054362">
          <w:rPr>
            <w:rFonts w:hint="eastAsia"/>
          </w:rPr>
          <w:delText>圖</w:delText>
        </w:r>
        <w:r w:rsidDel="00054362">
          <w:rPr>
            <w:rFonts w:hint="eastAsia"/>
          </w:rPr>
          <w:delText xml:space="preserve"> </w:delText>
        </w:r>
      </w:del>
      <w:del w:id="4107" w:author="張寶騌 CHANG,PAO-TSUNG" w:date="2022-04-07T18:14:00Z">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r w:rsidR="00BD40D4" w:rsidDel="005044B8">
          <w:noBreakHyphen/>
        </w:r>
        <w:r w:rsidR="00BD40D4" w:rsidRPr="0045680B" w:rsidDel="005044B8">
          <w:rPr>
            <w:sz w:val="28"/>
            <w:szCs w:val="48"/>
          </w:rPr>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RPr="0045680B" w:rsidDel="005044B8">
          <w:rPr>
            <w:sz w:val="28"/>
            <w:szCs w:val="48"/>
          </w:rPr>
          <w:fldChar w:fldCharType="separate"/>
        </w:r>
        <w:r w:rsidR="009E5548" w:rsidDel="005044B8">
          <w:delText>3</w:delText>
        </w:r>
        <w:r w:rsidR="00BD40D4" w:rsidRPr="0045680B" w:rsidDel="005044B8">
          <w:rPr>
            <w:sz w:val="28"/>
            <w:szCs w:val="48"/>
          </w:rPr>
          <w:fldChar w:fldCharType="end"/>
        </w:r>
      </w:del>
      <w:bookmarkEnd w:id="4105"/>
      <w:del w:id="4108" w:author="張寶騌 CHANG,PAO-TSUNG" w:date="2022-04-25T18:42:00Z">
        <w:r w:rsidR="0051604A" w:rsidDel="00054362">
          <w:rPr>
            <w:rFonts w:hint="eastAsia"/>
          </w:rPr>
          <w:delText xml:space="preserve">　</w:delText>
        </w:r>
        <w:r w:rsidDel="00054362">
          <w:delText>Code Block</w:delText>
        </w:r>
        <w:r w:rsidDel="00054362">
          <w:rPr>
            <w:rFonts w:hint="eastAsia"/>
          </w:rPr>
          <w:delText>節點</w:delText>
        </w:r>
        <w:bookmarkStart w:id="4109" w:name="_Toc103337200"/>
        <w:bookmarkStart w:id="4110" w:name="_Toc105773417"/>
        <w:bookmarkStart w:id="4111" w:name="_Toc106390742"/>
        <w:bookmarkStart w:id="4112" w:name="_Toc106814755"/>
        <w:bookmarkStart w:id="4113" w:name="_Toc106814995"/>
        <w:bookmarkStart w:id="4114" w:name="_Toc106974103"/>
        <w:bookmarkStart w:id="4115" w:name="_Toc106993664"/>
        <w:bookmarkStart w:id="4116" w:name="_Toc106993906"/>
        <w:bookmarkStart w:id="4117" w:name="_Toc107003399"/>
        <w:bookmarkStart w:id="4118" w:name="_Toc107003641"/>
        <w:bookmarkStart w:id="4119" w:name="_Toc107003881"/>
        <w:bookmarkStart w:id="4120" w:name="_Toc107005645"/>
        <w:bookmarkStart w:id="4121" w:name="_Toc107005885"/>
        <w:bookmarkEnd w:id="4109"/>
        <w:bookmarkEnd w:id="4110"/>
        <w:bookmarkEnd w:id="4111"/>
        <w:bookmarkEnd w:id="4112"/>
        <w:bookmarkEnd w:id="4113"/>
        <w:bookmarkEnd w:id="4114"/>
        <w:bookmarkEnd w:id="4115"/>
        <w:bookmarkEnd w:id="4116"/>
        <w:bookmarkEnd w:id="4117"/>
        <w:bookmarkEnd w:id="4118"/>
        <w:bookmarkEnd w:id="4119"/>
        <w:bookmarkEnd w:id="4120"/>
        <w:bookmarkEnd w:id="4121"/>
      </w:del>
    </w:p>
    <w:p w14:paraId="14B252E7" w14:textId="6DD00F9E" w:rsidR="00667865" w:rsidRPr="00667865" w:rsidDel="00054362" w:rsidRDefault="00667865">
      <w:pPr>
        <w:pStyle w:val="ac"/>
        <w:spacing w:afterLines="0" w:after="0"/>
        <w:rPr>
          <w:del w:id="4122" w:author="張寶騌 CHANG,PAO-TSUNG" w:date="2022-04-25T18:42:00Z"/>
        </w:rPr>
        <w:pPrChange w:id="4123" w:author="張寶騌 CHANG,PAO-TSUNG" w:date="2022-04-29T17:01:00Z">
          <w:pPr>
            <w:pStyle w:val="ac"/>
            <w:spacing w:after="180"/>
          </w:pPr>
        </w:pPrChange>
      </w:pPr>
      <w:bookmarkStart w:id="4124" w:name="_Toc103337201"/>
      <w:bookmarkStart w:id="4125" w:name="_Toc105773418"/>
      <w:bookmarkStart w:id="4126" w:name="_Toc106390743"/>
      <w:bookmarkStart w:id="4127" w:name="_Toc106814756"/>
      <w:bookmarkStart w:id="4128" w:name="_Toc106814996"/>
      <w:bookmarkStart w:id="4129" w:name="_Toc106974104"/>
      <w:bookmarkStart w:id="4130" w:name="_Toc106993665"/>
      <w:bookmarkStart w:id="4131" w:name="_Toc106993907"/>
      <w:bookmarkStart w:id="4132" w:name="_Toc107003400"/>
      <w:bookmarkStart w:id="4133" w:name="_Toc107003642"/>
      <w:bookmarkStart w:id="4134" w:name="_Toc107003882"/>
      <w:bookmarkStart w:id="4135" w:name="_Toc107005646"/>
      <w:bookmarkStart w:id="4136" w:name="_Toc107005886"/>
      <w:bookmarkEnd w:id="4124"/>
      <w:bookmarkEnd w:id="4125"/>
      <w:bookmarkEnd w:id="4126"/>
      <w:bookmarkEnd w:id="4127"/>
      <w:bookmarkEnd w:id="4128"/>
      <w:bookmarkEnd w:id="4129"/>
      <w:bookmarkEnd w:id="4130"/>
      <w:bookmarkEnd w:id="4131"/>
      <w:bookmarkEnd w:id="4132"/>
      <w:bookmarkEnd w:id="4133"/>
      <w:bookmarkEnd w:id="4134"/>
      <w:bookmarkEnd w:id="4135"/>
      <w:bookmarkEnd w:id="4136"/>
    </w:p>
    <w:p w14:paraId="18232942" w14:textId="7EB12591" w:rsidR="00281186" w:rsidRDefault="00175A95" w:rsidP="00175A95">
      <w:pPr>
        <w:pStyle w:val="21"/>
        <w:spacing w:before="360"/>
      </w:pPr>
      <w:bookmarkStart w:id="4137" w:name="_Toc107005887"/>
      <w:r>
        <w:rPr>
          <w:rFonts w:hint="eastAsia"/>
        </w:rPr>
        <w:t xml:space="preserve">    </w:t>
      </w:r>
      <w:ins w:id="4138" w:author="張寶騌 CHANG,PAO-TSUNG" w:date="2022-04-29T16:18:00Z">
        <w:r>
          <w:rPr>
            <w:rFonts w:hint="eastAsia"/>
          </w:rPr>
          <w:t>監測</w:t>
        </w:r>
      </w:ins>
      <w:del w:id="4139" w:author="張寶騌 CHANG,PAO-TSUNG" w:date="2022-04-29T16:18:00Z">
        <w:r w:rsidDel="00513E81">
          <w:rPr>
            <w:rFonts w:hint="eastAsia"/>
          </w:rPr>
          <w:delText>建</w:delText>
        </w:r>
      </w:del>
      <w:r>
        <w:rPr>
          <w:rFonts w:hint="eastAsia"/>
        </w:rPr>
        <w:t>模</w:t>
      </w:r>
      <w:ins w:id="4140" w:author="張寶騌 CHANG,PAO-TSUNG" w:date="2022-04-29T16:18:00Z">
        <w:r>
          <w:rPr>
            <w:rFonts w:hint="eastAsia"/>
          </w:rPr>
          <w:t>組</w:t>
        </w:r>
      </w:ins>
      <w:ins w:id="4141" w:author="張寶騌 CHANG,PAO-TSUNG" w:date="2022-06-21T23:29:00Z">
        <w:r>
          <w:rPr>
            <w:rFonts w:hint="eastAsia"/>
          </w:rPr>
          <w:t>製作與</w:t>
        </w:r>
      </w:ins>
      <w:ins w:id="4142" w:author="張寶騌 CHANG,PAO-TSUNG" w:date="2022-04-29T16:18:00Z">
        <w:r>
          <w:rPr>
            <w:rFonts w:hint="eastAsia"/>
          </w:rPr>
          <w:t>量測流程</w:t>
        </w:r>
      </w:ins>
      <w:bookmarkEnd w:id="4137"/>
      <w:del w:id="4143" w:author="張寶騌 CHANG,PAO-TSUNG" w:date="2022-04-29T16:18:00Z">
        <w:r w:rsidR="00281186" w:rsidDel="00513E81">
          <w:rPr>
            <w:rFonts w:hint="eastAsia"/>
          </w:rPr>
          <w:delText>流程</w:delText>
        </w:r>
      </w:del>
    </w:p>
    <w:p w14:paraId="5445F75A" w14:textId="77777777" w:rsidR="00060A97" w:rsidRDefault="00060A97" w:rsidP="00060A97">
      <w:pPr>
        <w:ind w:left="480" w:firstLine="480"/>
        <w:jc w:val="both"/>
        <w:rPr>
          <w:ins w:id="4144" w:author="張寶騌 CHANG,PAO-TSUNG" w:date="2022-06-17T20:32:00Z"/>
        </w:rPr>
      </w:pPr>
      <w:ins w:id="4145" w:author="張寶騌 CHANG,PAO-TSUNG" w:date="2022-06-17T20:32:00Z">
        <w:r>
          <w:rPr>
            <w:rFonts w:hint="eastAsia"/>
          </w:rPr>
          <w:t>本節將描述監測模組整合製作與架設流程，首先需</w:t>
        </w:r>
        <w:proofErr w:type="gramStart"/>
        <w:r>
          <w:rPr>
            <w:rFonts w:hint="eastAsia"/>
          </w:rPr>
          <w:t>規劃各感測</w:t>
        </w:r>
        <w:proofErr w:type="gramEnd"/>
        <w:r>
          <w:rPr>
            <w:rFonts w:hint="eastAsia"/>
          </w:rPr>
          <w:t>元件之配置並編寫開發程式，經整合測試後，至現場組裝</w:t>
        </w:r>
        <w:proofErr w:type="gramStart"/>
        <w:r>
          <w:rPr>
            <w:rFonts w:hint="eastAsia"/>
          </w:rPr>
          <w:t>佈</w:t>
        </w:r>
        <w:proofErr w:type="gramEnd"/>
        <w:r>
          <w:rPr>
            <w:rFonts w:hint="eastAsia"/>
          </w:rPr>
          <w:t>設。在無線通訊模組方面，本研究起初採用</w:t>
        </w:r>
        <w:proofErr w:type="spellStart"/>
        <w:r>
          <w:rPr>
            <w:rFonts w:hint="eastAsia"/>
          </w:rPr>
          <w:t>X</w:t>
        </w:r>
        <w:r>
          <w:t>Bee</w:t>
        </w:r>
        <w:proofErr w:type="spellEnd"/>
        <w:r>
          <w:rPr>
            <w:rFonts w:hint="eastAsia"/>
          </w:rPr>
          <w:t>作為無線傳輸模組，設備安裝於現地後，於距離約</w:t>
        </w:r>
        <w:r>
          <w:rPr>
            <w:rFonts w:hint="eastAsia"/>
          </w:rPr>
          <w:t>160</w:t>
        </w:r>
        <w:r>
          <w:t>m</w:t>
        </w:r>
        <w:r>
          <w:rPr>
            <w:rFonts w:hint="eastAsia"/>
          </w:rPr>
          <w:t>處的設備機房內設置</w:t>
        </w:r>
        <w:proofErr w:type="spellStart"/>
        <w:r>
          <w:rPr>
            <w:rFonts w:hint="eastAsia"/>
          </w:rPr>
          <w:t>X</w:t>
        </w:r>
        <w:r>
          <w:t>Bee</w:t>
        </w:r>
        <w:proofErr w:type="spellEnd"/>
        <w:r>
          <w:rPr>
            <w:rFonts w:hint="eastAsia"/>
          </w:rPr>
          <w:t>接收站，但由於現場環境較複雜，無線訊號受架空線與機房建物遮蔽所影響，</w:t>
        </w:r>
        <w:proofErr w:type="gramStart"/>
        <w:r>
          <w:rPr>
            <w:rFonts w:hint="eastAsia"/>
          </w:rPr>
          <w:t>致收測結果</w:t>
        </w:r>
        <w:proofErr w:type="gramEnd"/>
        <w:r>
          <w:rPr>
            <w:rFonts w:hint="eastAsia"/>
          </w:rPr>
          <w:t>不甚理想，因此調整其他</w:t>
        </w:r>
        <w:r>
          <w:rPr>
            <w:rFonts w:hint="eastAsia"/>
          </w:rPr>
          <w:t>LPWA</w:t>
        </w:r>
        <w:r>
          <w:rPr>
            <w:rFonts w:hint="eastAsia"/>
          </w:rPr>
          <w:t>方案。</w:t>
        </w:r>
      </w:ins>
    </w:p>
    <w:p w14:paraId="1B2F19A1" w14:textId="34408382" w:rsidR="00060A97" w:rsidRDefault="00060A97" w:rsidP="00060A97">
      <w:pPr>
        <w:ind w:left="480" w:firstLine="480"/>
        <w:jc w:val="both"/>
      </w:pPr>
      <w:ins w:id="4146" w:author="張寶騌 CHANG,PAO-TSUNG" w:date="2022-06-17T20:32:00Z">
        <w:r>
          <w:rPr>
            <w:rFonts w:hint="eastAsia"/>
          </w:rPr>
          <w:t>後續無線傳輸則調整為</w:t>
        </w:r>
      </w:ins>
      <w:ins w:id="4147" w:author="張寶騌 CHANG,PAO-TSUNG" w:date="2022-06-21T23:31:00Z">
        <w:r w:rsidR="00280F04" w:rsidRPr="00280F04">
          <w:t>LPWA</w:t>
        </w:r>
        <w:r w:rsidR="00280F04">
          <w:rPr>
            <w:rFonts w:hint="eastAsia"/>
          </w:rPr>
          <w:t>中的</w:t>
        </w:r>
      </w:ins>
      <w:ins w:id="4148" w:author="張寶騌 CHANG,PAO-TSUNG" w:date="2022-06-18T16:00:00Z">
        <w:r w:rsidR="00383E93">
          <w:t>Cat M1</w:t>
        </w:r>
      </w:ins>
      <w:ins w:id="4149" w:author="張寶騌 CHANG,PAO-TSUNG" w:date="2022-06-17T20:32:00Z">
        <w:r>
          <w:rPr>
            <w:rFonts w:hint="eastAsia"/>
          </w:rPr>
          <w:t>模組作為替代方案，因該模組系利用附近基地台作為通訊媒介，</w:t>
        </w:r>
        <w:proofErr w:type="gramStart"/>
        <w:r>
          <w:rPr>
            <w:rFonts w:hint="eastAsia"/>
          </w:rPr>
          <w:t>所量得數據</w:t>
        </w:r>
        <w:proofErr w:type="gramEnd"/>
        <w:r>
          <w:rPr>
            <w:rFonts w:hint="eastAsia"/>
          </w:rPr>
          <w:t>可直接透過網路傳輸，</w:t>
        </w:r>
        <w:proofErr w:type="gramStart"/>
        <w:r>
          <w:rPr>
            <w:rFonts w:hint="eastAsia"/>
          </w:rPr>
          <w:t>受現地</w:t>
        </w:r>
        <w:proofErr w:type="gramEnd"/>
        <w:r>
          <w:rPr>
            <w:rFonts w:hint="eastAsia"/>
          </w:rPr>
          <w:t>環境干擾較小。此外無須於機房架設接收站，故無受建物遮蔽所影響，可順利接收數據。因此最終選擇以</w:t>
        </w:r>
      </w:ins>
      <w:ins w:id="4150" w:author="張寶騌 CHANG,PAO-TSUNG" w:date="2022-06-18T16:00:00Z">
        <w:r w:rsidR="00383E93">
          <w:t>Cat M1</w:t>
        </w:r>
      </w:ins>
      <w:ins w:id="4151" w:author="張寶騌 CHANG,PAO-TSUNG" w:date="2022-06-17T20:32:00Z">
        <w:r>
          <w:rPr>
            <w:rFonts w:hint="eastAsia"/>
          </w:rPr>
          <w:t>模組作為數據傳輸方式。</w:t>
        </w:r>
      </w:ins>
    </w:p>
    <w:p w14:paraId="4DA99AC2" w14:textId="456AB9C0" w:rsidR="007469BD" w:rsidRDefault="007469BD" w:rsidP="00060A97">
      <w:pPr>
        <w:ind w:left="480" w:firstLine="480"/>
        <w:jc w:val="both"/>
      </w:pPr>
      <w:r>
        <w:rPr>
          <w:noProof/>
        </w:rPr>
        <w:drawing>
          <wp:inline distT="0" distB="0" distL="0" distR="0" wp14:anchorId="04494A3E" wp14:editId="1FD0B899">
            <wp:extent cx="4634563" cy="3692762"/>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48788" cy="3704096"/>
                    </a:xfrm>
                    <a:prstGeom prst="rect">
                      <a:avLst/>
                    </a:prstGeom>
                    <a:noFill/>
                  </pic:spPr>
                </pic:pic>
              </a:graphicData>
            </a:graphic>
          </wp:inline>
        </w:drawing>
      </w:r>
    </w:p>
    <w:p w14:paraId="4820C7A4" w14:textId="555C71E5" w:rsidR="007469BD" w:rsidRDefault="00361171" w:rsidP="00361171">
      <w:pPr>
        <w:pStyle w:val="ac"/>
        <w:spacing w:after="180"/>
      </w:pPr>
      <w:r>
        <w:rPr>
          <w:rFonts w:hint="eastAsia"/>
        </w:rPr>
        <w:t>圖</w:t>
      </w:r>
      <w:r>
        <w:rPr>
          <w:rFonts w:hint="eastAsia"/>
        </w:rPr>
        <w:t xml:space="preserve"> </w:t>
      </w:r>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9</w:t>
      </w:r>
      <w:r w:rsidR="009700FF">
        <w:fldChar w:fldCharType="end"/>
      </w:r>
      <w:r>
        <w:rPr>
          <w:rFonts w:hint="eastAsia"/>
        </w:rPr>
        <w:t xml:space="preserve"> </w:t>
      </w:r>
      <w:r>
        <w:rPr>
          <w:rFonts w:hint="eastAsia"/>
        </w:rPr>
        <w:t>規劃之</w:t>
      </w:r>
      <w:r w:rsidR="00670D08">
        <w:rPr>
          <w:rFonts w:hint="eastAsia"/>
        </w:rPr>
        <w:t>量測</w:t>
      </w:r>
      <w:r>
        <w:rPr>
          <w:rFonts w:hint="eastAsia"/>
        </w:rPr>
        <w:t>流程圖</w:t>
      </w:r>
    </w:p>
    <w:p w14:paraId="55E65762" w14:textId="77777777" w:rsidR="007469BD" w:rsidRDefault="007469BD" w:rsidP="00060A97">
      <w:pPr>
        <w:ind w:left="480" w:firstLine="480"/>
        <w:jc w:val="both"/>
        <w:rPr>
          <w:ins w:id="4152" w:author="張寶騌 CHANG,PAO-TSUNG" w:date="2022-06-17T20:32:00Z"/>
        </w:rPr>
      </w:pPr>
    </w:p>
    <w:p w14:paraId="7D6406E2" w14:textId="77777777" w:rsidR="003C5029" w:rsidRDefault="00060A97" w:rsidP="00A02974">
      <w:pPr>
        <w:ind w:left="480" w:firstLine="480"/>
        <w:jc w:val="both"/>
        <w:rPr>
          <w:ins w:id="4153" w:author="張寶騌 CHANG,PAO-TSUNG" w:date="2022-06-22T00:25:00Z"/>
        </w:rPr>
      </w:pPr>
      <w:ins w:id="4154" w:author="張寶騌 CHANG,PAO-TSUNG" w:date="2022-06-17T20:32:00Z">
        <w:r>
          <w:rPr>
            <w:rFonts w:hint="eastAsia"/>
          </w:rPr>
          <w:lastRenderedPageBreak/>
          <w:t>監測模組</w:t>
        </w:r>
        <w:proofErr w:type="gramStart"/>
        <w:r>
          <w:rPr>
            <w:rFonts w:hint="eastAsia"/>
          </w:rPr>
          <w:t>佈</w:t>
        </w:r>
        <w:proofErr w:type="gramEnd"/>
        <w:r>
          <w:rPr>
            <w:rFonts w:hint="eastAsia"/>
          </w:rPr>
          <w:t>設地點為</w:t>
        </w:r>
        <w:proofErr w:type="gramStart"/>
        <w:r>
          <w:rPr>
            <w:rFonts w:hint="eastAsia"/>
          </w:rPr>
          <w:t>臺鐵新</w:t>
        </w:r>
        <w:proofErr w:type="gramEnd"/>
        <w:r>
          <w:rPr>
            <w:rFonts w:hint="eastAsia"/>
          </w:rPr>
          <w:t>左營站南端</w:t>
        </w:r>
      </w:ins>
      <w:ins w:id="4155" w:author="張寶騌 CHANG,PAO-TSUNG" w:date="2022-06-22T00:20:00Z">
        <w:r w:rsidR="00DB0C49">
          <w:rPr>
            <w:rFonts w:hint="eastAsia"/>
          </w:rPr>
          <w:t>，地下</w:t>
        </w:r>
      </w:ins>
      <w:ins w:id="4156" w:author="張寶騌 CHANG,PAO-TSUNG" w:date="2022-06-22T00:21:00Z">
        <w:r w:rsidR="00DB0C49">
          <w:rPr>
            <w:rFonts w:hint="eastAsia"/>
          </w:rPr>
          <w:t>化</w:t>
        </w:r>
      </w:ins>
      <w:ins w:id="4157" w:author="張寶騌 CHANG,PAO-TSUNG" w:date="2022-06-17T20:32:00Z">
        <w:r>
          <w:rPr>
            <w:rFonts w:hint="eastAsia"/>
          </w:rPr>
          <w:t>引道，由於該路段為地下爬升段之末端，列車在此段可能有較頻繁的加速或減速情況，容易對軌道產生較大衝擊，因此選定此路段為量測區域。監測站設置里程為西正線</w:t>
        </w:r>
        <w:r>
          <w:t>K396+</w:t>
        </w:r>
        <w:r>
          <w:rPr>
            <w:rFonts w:hint="eastAsia"/>
          </w:rPr>
          <w:t>6</w:t>
        </w:r>
        <w:r>
          <w:t>00</w:t>
        </w:r>
        <w:r>
          <w:rPr>
            <w:rFonts w:hint="eastAsia"/>
          </w:rPr>
          <w:t>，該路段為一曲率半徑</w:t>
        </w:r>
        <w:r>
          <w:rPr>
            <w:rFonts w:hint="eastAsia"/>
          </w:rPr>
          <w:t>R</w:t>
        </w:r>
        <w:r>
          <w:rPr>
            <w:rFonts w:hint="eastAsia"/>
          </w:rPr>
          <w:t>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ins>
      <w:proofErr w:type="gramStart"/>
      <w:ins w:id="4158" w:author="張寶騌 CHANG,PAO-TSUNG" w:date="2022-06-22T00:23:00Z">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ins>
    </w:p>
    <w:p w14:paraId="35A722A2" w14:textId="04074960" w:rsidR="00060A97" w:rsidRDefault="003C5029" w:rsidP="00692CF7">
      <w:pPr>
        <w:ind w:left="480" w:firstLine="480"/>
        <w:jc w:val="both"/>
        <w:rPr>
          <w:ins w:id="4159" w:author="張寶騌 CHANG,PAO-TSUNG" w:date="2022-06-17T20:32:00Z"/>
        </w:rPr>
      </w:pPr>
      <w:ins w:id="4160" w:author="張寶騌 CHANG,PAO-TSUNG" w:date="2022-06-22T00:26:00Z">
        <w:r>
          <w:rPr>
            <w:rFonts w:hint="eastAsia"/>
          </w:rPr>
          <w:t>監測設備</w:t>
        </w:r>
      </w:ins>
      <w:ins w:id="4161" w:author="張寶騌 CHANG,PAO-TSUNG" w:date="2022-06-17T20:32:00Z">
        <w:r w:rsidR="00060A97">
          <w:rPr>
            <w:rFonts w:hint="eastAsia"/>
          </w:rPr>
          <w:t>相對設置位置簡圖</w:t>
        </w:r>
      </w:ins>
      <w:ins w:id="4162" w:author="張寶騌 CHANG,PAO-TSUNG" w:date="2022-06-22T00:26:00Z">
        <w:r>
          <w:rPr>
            <w:rFonts w:hint="eastAsia"/>
          </w:rPr>
          <w:t>與實際現況</w:t>
        </w:r>
      </w:ins>
      <w:ins w:id="4163" w:author="張寶騌 CHANG,PAO-TSUNG" w:date="2022-06-17T20:32:00Z">
        <w:r w:rsidR="00060A97">
          <w:rPr>
            <w:rFonts w:hint="eastAsia"/>
          </w:rPr>
          <w:t>如</w:t>
        </w:r>
        <w:r w:rsidR="00060A97">
          <w:fldChar w:fldCharType="begin"/>
        </w:r>
        <w:r w:rsidR="00060A97">
          <w:rPr>
            <w:rFonts w:hint="eastAsia"/>
          </w:rPr>
          <w:instrText>REF _Ref102339877 \h</w:instrText>
        </w:r>
      </w:ins>
      <w:ins w:id="4164" w:author="張寶騌 CHANG,PAO-TSUNG" w:date="2022-06-17T20:32:00Z">
        <w:r w:rsidR="00060A97">
          <w:fldChar w:fldCharType="separate"/>
        </w:r>
      </w:ins>
      <w:ins w:id="4165" w:author="張寶騌 CHANG,PAO-TSUNG" w:date="2022-05-01T23:23:00Z">
        <w:r w:rsidR="00643F6D" w:rsidRPr="00560ED7">
          <w:rPr>
            <w:rFonts w:hint="eastAsia"/>
          </w:rPr>
          <w:t>圖</w:t>
        </w:r>
        <w:r w:rsidR="00643F6D" w:rsidRPr="00560ED7">
          <w:t xml:space="preserve"> </w:t>
        </w:r>
      </w:ins>
      <w:r w:rsidR="00643F6D">
        <w:rPr>
          <w:noProof/>
        </w:rPr>
        <w:t>2</w:t>
      </w:r>
      <w:r w:rsidR="00643F6D">
        <w:noBreakHyphen/>
      </w:r>
      <w:r w:rsidR="00643F6D">
        <w:rPr>
          <w:noProof/>
        </w:rPr>
        <w:t>19</w:t>
      </w:r>
      <w:ins w:id="4166" w:author="張寶騌 CHANG,PAO-TSUNG" w:date="2022-06-17T20:32:00Z">
        <w:r w:rsidR="00060A97">
          <w:fldChar w:fldCharType="end"/>
        </w:r>
      </w:ins>
      <w:ins w:id="4167" w:author="張寶騌 CHANG,PAO-TSUNG" w:date="2022-06-22T00:26:00Z">
        <w:r>
          <w:rPr>
            <w:rFonts w:hint="eastAsia"/>
          </w:rPr>
          <w:t>、</w:t>
        </w:r>
        <w:r>
          <w:fldChar w:fldCharType="begin"/>
        </w:r>
        <w:r>
          <w:instrText xml:space="preserve"> </w:instrText>
        </w:r>
        <w:r>
          <w:rPr>
            <w:rFonts w:hint="eastAsia"/>
          </w:rPr>
          <w:instrText>REF _Ref103360726 \h</w:instrText>
        </w:r>
        <w:r>
          <w:instrText xml:space="preserve"> </w:instrText>
        </w:r>
      </w:ins>
      <w:r>
        <w:fldChar w:fldCharType="separate"/>
      </w:r>
      <w:ins w:id="4168" w:author="張寶騌 CHANG,PAO-TSUNG" w:date="2022-06-22T00:23:00Z">
        <w:r w:rsidR="00643F6D">
          <w:rPr>
            <w:rFonts w:hint="eastAsia"/>
          </w:rPr>
          <w:t>圖</w:t>
        </w:r>
        <w:r w:rsidR="00643F6D">
          <w:rPr>
            <w:rFonts w:hint="eastAsia"/>
          </w:rPr>
          <w:t xml:space="preserve"> </w:t>
        </w:r>
      </w:ins>
      <w:r w:rsidR="00643F6D">
        <w:rPr>
          <w:noProof/>
        </w:rPr>
        <w:t>2</w:t>
      </w:r>
      <w:r w:rsidR="00643F6D">
        <w:noBreakHyphen/>
      </w:r>
      <w:r w:rsidR="00643F6D">
        <w:rPr>
          <w:noProof/>
        </w:rPr>
        <w:t>20</w:t>
      </w:r>
      <w:ins w:id="4169" w:author="張寶騌 CHANG,PAO-TSUNG" w:date="2022-06-22T00:26:00Z">
        <w:r>
          <w:fldChar w:fldCharType="end"/>
        </w:r>
      </w:ins>
      <w:ins w:id="4170" w:author="張寶騌 CHANG,PAO-TSUNG" w:date="2022-06-17T20:32:00Z">
        <w:r w:rsidR="00060A97">
          <w:rPr>
            <w:rFonts w:hint="eastAsia"/>
          </w:rPr>
          <w:t>。監測模組建置及量測流程，如</w:t>
        </w:r>
        <w:r w:rsidR="00060A97">
          <w:fldChar w:fldCharType="begin"/>
        </w:r>
        <w:r w:rsidR="00060A97">
          <w:rPr>
            <w:rFonts w:hint="eastAsia"/>
          </w:rPr>
          <w:instrText>REF _Ref102340676 \h</w:instrText>
        </w:r>
      </w:ins>
      <w:ins w:id="4171" w:author="張寶騌 CHANG,PAO-TSUNG" w:date="2022-06-17T20:32:00Z">
        <w:r w:rsidR="00060A97">
          <w:fldChar w:fldCharType="separate"/>
        </w:r>
      </w:ins>
      <w:r w:rsidR="00643F6D" w:rsidRPr="00560ED7">
        <w:rPr>
          <w:rFonts w:hint="eastAsia"/>
        </w:rPr>
        <w:t>圖</w:t>
      </w:r>
      <w:r w:rsidR="00643F6D" w:rsidRPr="00560ED7">
        <w:t xml:space="preserve"> </w:t>
      </w:r>
      <w:r w:rsidR="00643F6D">
        <w:rPr>
          <w:noProof/>
        </w:rPr>
        <w:t>2</w:t>
      </w:r>
      <w:r w:rsidR="00643F6D">
        <w:noBreakHyphen/>
      </w:r>
      <w:r w:rsidR="00643F6D">
        <w:rPr>
          <w:noProof/>
        </w:rPr>
        <w:t>22</w:t>
      </w:r>
      <w:ins w:id="4172" w:author="張寶騌 CHANG,PAO-TSUNG" w:date="2022-06-17T20:32:00Z">
        <w:r w:rsidR="00060A97">
          <w:fldChar w:fldCharType="end"/>
        </w:r>
        <w:r w:rsidR="00060A97">
          <w:rPr>
            <w:rFonts w:hint="eastAsia"/>
          </w:rPr>
          <w:t>。</w:t>
        </w:r>
      </w:ins>
    </w:p>
    <w:p w14:paraId="7027CCE4" w14:textId="16E930D3" w:rsidR="00FF1778" w:rsidRDefault="00FF5182" w:rsidP="00FF1778">
      <w:pPr>
        <w:ind w:leftChars="0" w:left="0" w:firstLineChars="0" w:firstLine="0"/>
        <w:jc w:val="both"/>
        <w:rPr>
          <w:ins w:id="4173" w:author="張寶騌 CHANG,PAO-TSUNG" w:date="2022-06-21T23:38:00Z"/>
        </w:rPr>
      </w:pPr>
      <w:del w:id="4174" w:author="張寶騌 CHANG,PAO-TSUNG" w:date="2022-06-17T20:32:00Z">
        <w:r w:rsidDel="00060A97">
          <w:rPr>
            <w:rFonts w:hint="eastAsia"/>
          </w:rPr>
          <w:delText>本節將描述</w:delText>
        </w:r>
      </w:del>
    </w:p>
    <w:p w14:paraId="148FA6C8" w14:textId="034C59DF" w:rsidR="00A02974" w:rsidRDefault="00A02974" w:rsidP="00FF1778">
      <w:pPr>
        <w:ind w:leftChars="0" w:left="0" w:firstLineChars="0" w:firstLine="0"/>
        <w:jc w:val="both"/>
        <w:rPr>
          <w:ins w:id="4175" w:author="張寶騌 CHANG,PAO-TSUNG" w:date="2022-05-01T23:22:00Z"/>
        </w:rPr>
      </w:pPr>
      <w:ins w:id="4176" w:author="張寶騌 CHANG,PAO-TSUNG" w:date="2022-06-21T23:38:00Z">
        <w:r>
          <w:rPr>
            <w:noProof/>
          </w:rPr>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ins>
    </w:p>
    <w:p w14:paraId="68618C6A" w14:textId="1A28B900" w:rsidR="00FF1778" w:rsidRDefault="00FF1778">
      <w:pPr>
        <w:pStyle w:val="ac"/>
        <w:spacing w:after="180"/>
        <w:rPr>
          <w:ins w:id="4177" w:author="張寶騌 CHANG,PAO-TSUNG" w:date="2022-06-22T00:23:00Z"/>
        </w:rPr>
      </w:pPr>
      <w:bookmarkStart w:id="4178" w:name="_Ref102339877"/>
      <w:bookmarkStart w:id="4179" w:name="_Toc106974292"/>
      <w:ins w:id="4180" w:author="張寶騌 CHANG,PAO-TSUNG" w:date="2022-05-01T23:23:00Z">
        <w:r w:rsidRPr="00560ED7">
          <w:rPr>
            <w:rFonts w:hint="eastAsia"/>
          </w:rPr>
          <w:t>圖</w:t>
        </w:r>
        <w:r w:rsidRPr="00560ED7">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20</w:t>
      </w:r>
      <w:r w:rsidR="009700FF">
        <w:fldChar w:fldCharType="end"/>
      </w:r>
      <w:bookmarkEnd w:id="4178"/>
      <w:r w:rsidR="00643F6D">
        <w:t xml:space="preserve"> </w:t>
      </w:r>
      <w:ins w:id="4181" w:author="張寶騌 CHANG,PAO-TSUNG" w:date="2022-05-01T23:23:00Z">
        <w:r w:rsidRPr="00560ED7">
          <w:rPr>
            <w:rFonts w:hint="eastAsia"/>
          </w:rPr>
          <w:t>感測器佈設位置簡圖</w:t>
        </w:r>
      </w:ins>
      <w:bookmarkEnd w:id="4179"/>
    </w:p>
    <w:p w14:paraId="23ACC9B0" w14:textId="77777777" w:rsidR="003C5029" w:rsidRDefault="003C5029" w:rsidP="003C5029">
      <w:pPr>
        <w:widowControl/>
        <w:spacing w:line="240" w:lineRule="auto"/>
        <w:ind w:leftChars="0" w:left="0" w:firstLineChars="0" w:firstLine="0"/>
        <w:jc w:val="center"/>
        <w:rPr>
          <w:ins w:id="4182" w:author="張寶騌 CHANG,PAO-TSUNG" w:date="2022-06-22T00:23:00Z"/>
        </w:rPr>
      </w:pPr>
      <w:ins w:id="4183" w:author="張寶騌 CHANG,PAO-TSUNG" w:date="2022-06-22T00:23:00Z">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6C22321" w14:textId="53CFAFF1" w:rsidR="003C5029" w:rsidRDefault="003C5029" w:rsidP="003C5029">
      <w:pPr>
        <w:pStyle w:val="ac"/>
        <w:spacing w:after="180"/>
        <w:rPr>
          <w:ins w:id="4184" w:author="張寶騌 CHANG,PAO-TSUNG" w:date="2022-06-22T00:24:00Z"/>
        </w:rPr>
      </w:pPr>
      <w:bookmarkStart w:id="4185" w:name="_Ref103360726"/>
      <w:bookmarkStart w:id="4186" w:name="_Toc106974293"/>
      <w:ins w:id="4187" w:author="張寶騌 CHANG,PAO-TSUNG" w:date="2022-06-22T00:2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1</w:t>
      </w:r>
      <w:r w:rsidR="009700FF">
        <w:fldChar w:fldCharType="end"/>
      </w:r>
      <w:bookmarkEnd w:id="4185"/>
      <w:r w:rsidR="00643F6D">
        <w:t xml:space="preserve"> </w:t>
      </w:r>
      <w:ins w:id="4188" w:author="張寶騌 CHANG,PAO-TSUNG" w:date="2022-06-22T00:23:00Z">
        <w:r>
          <w:rPr>
            <w:rFonts w:hint="eastAsia"/>
          </w:rPr>
          <w:t>安裝位置現況圖</w:t>
        </w:r>
      </w:ins>
      <w:bookmarkEnd w:id="4186"/>
    </w:p>
    <w:p w14:paraId="50CA79AF" w14:textId="20CE9668" w:rsidR="003C5029" w:rsidRDefault="003C5029">
      <w:pPr>
        <w:ind w:left="480" w:firstLine="480"/>
        <w:rPr>
          <w:ins w:id="4189" w:author="張寶騌 CHANG,PAO-TSUNG" w:date="2022-06-22T00:23:00Z"/>
        </w:rPr>
        <w:pPrChange w:id="4190" w:author="張寶騌 CHANG,PAO-TSUNG" w:date="2022-06-22T00:25:00Z">
          <w:pPr>
            <w:pStyle w:val="ac"/>
            <w:spacing w:after="180"/>
          </w:pPr>
        </w:pPrChange>
      </w:pPr>
      <w:ins w:id="4191" w:author="張寶騌 CHANG,PAO-TSUNG" w:date="2022-06-22T00:25:00Z">
        <w:r>
          <w:rPr>
            <w:rFonts w:hint="eastAsia"/>
          </w:rPr>
          <w:lastRenderedPageBreak/>
          <w:t xml:space="preserve">                </w:t>
        </w:r>
      </w:ins>
      <w:ins w:id="4192" w:author="張寶騌 CHANG,PAO-TSUNG" w:date="2022-06-22T00:24:00Z">
        <w:r>
          <w:rPr>
            <w:rFonts w:hint="eastAsia"/>
            <w:noProof/>
          </w:rPr>
          <w:drawing>
            <wp:inline distT="0" distB="0" distL="0" distR="0" wp14:anchorId="08C01B5F" wp14:editId="20E9B956">
              <wp:extent cx="3339679" cy="2474595"/>
              <wp:effectExtent l="0" t="0" r="0" b="1905"/>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757" t="6346" r="7839" b="6311"/>
                      <a:stretch/>
                    </pic:blipFill>
                    <pic:spPr bwMode="auto">
                      <a:xfrm>
                        <a:off x="0" y="0"/>
                        <a:ext cx="3352406" cy="24840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02AB2078" w14:textId="5940111F" w:rsidR="003C5029" w:rsidRPr="00EE7F7B" w:rsidRDefault="003C5029" w:rsidP="003C5029">
      <w:pPr>
        <w:pStyle w:val="ac"/>
        <w:spacing w:after="180"/>
        <w:rPr>
          <w:ins w:id="4193" w:author="張寶騌 CHANG,PAO-TSUNG" w:date="2022-06-22T00:23:00Z"/>
        </w:rPr>
      </w:pPr>
      <w:bookmarkStart w:id="4194" w:name="_Ref103360737"/>
      <w:bookmarkStart w:id="4195" w:name="_Toc106974294"/>
      <w:ins w:id="4196" w:author="張寶騌 CHANG,PAO-TSUNG" w:date="2022-06-22T00:2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2</w:t>
      </w:r>
      <w:r w:rsidR="009700FF">
        <w:fldChar w:fldCharType="end"/>
      </w:r>
      <w:bookmarkEnd w:id="4194"/>
      <w:r w:rsidR="00643F6D">
        <w:t xml:space="preserve"> </w:t>
      </w:r>
      <w:ins w:id="4197" w:author="張寶騌 CHANG,PAO-TSUNG" w:date="2022-06-22T00:23:00Z">
        <w:r>
          <w:rPr>
            <w:rFonts w:hint="eastAsia"/>
          </w:rPr>
          <w:t>安裝處的軌枕</w:t>
        </w:r>
        <w:bookmarkEnd w:id="4195"/>
      </w:ins>
    </w:p>
    <w:p w14:paraId="5510A4C3" w14:textId="5F8007F4" w:rsidR="003C5029" w:rsidRDefault="003C5029" w:rsidP="00CD7E9F">
      <w:pPr>
        <w:ind w:left="480" w:firstLine="480"/>
      </w:pPr>
    </w:p>
    <w:p w14:paraId="17F28B71" w14:textId="27A0EBDB" w:rsidR="00FF5182" w:rsidDel="00FE759C" w:rsidRDefault="00833DCF">
      <w:pPr>
        <w:ind w:left="480" w:firstLine="480"/>
        <w:jc w:val="center"/>
        <w:rPr>
          <w:del w:id="4198" w:author="張寶騌 CHANG,PAO-TSUNG" w:date="2022-04-29T17:02:00Z"/>
        </w:rPr>
        <w:pPrChange w:id="4199" w:author="張寶騌 CHANG,PAO-TSUNG" w:date="2022-05-01T23:30:00Z">
          <w:pPr>
            <w:ind w:left="480" w:firstLine="480"/>
            <w:jc w:val="both"/>
          </w:pPr>
        </w:pPrChange>
      </w:pPr>
      <w:ins w:id="4200" w:author="張寶騌 CHANG,PAO-TSUNG" w:date="2022-04-29T17:14:00Z">
        <w:r w:rsidRPr="00A07E8B">
          <w:rPr>
            <w:noProof/>
          </w:rPr>
          <w:drawing>
            <wp:inline distT="0" distB="0" distL="0" distR="0" wp14:anchorId="18D8641C" wp14:editId="6641599A">
              <wp:extent cx="4516582" cy="3810000"/>
              <wp:effectExtent l="0" t="0" r="0" b="19050"/>
              <wp:docPr id="46"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9" r:lo="rId70" r:qs="rId71" r:cs="rId72"/>
                </a:graphicData>
              </a:graphic>
            </wp:inline>
          </w:drawing>
        </w:r>
      </w:ins>
      <w:del w:id="4201" w:author="張寶騌 CHANG,PAO-TSUNG" w:date="2022-04-29T17:02:00Z">
        <w:r w:rsidR="00FF5182" w:rsidDel="00FE759C">
          <w:rPr>
            <w:rFonts w:hint="eastAsia"/>
          </w:rPr>
          <w:delText>軌道模型</w:delText>
        </w:r>
        <w:r w:rsidR="002B1538" w:rsidDel="00FE759C">
          <w:rPr>
            <w:rFonts w:hint="eastAsia"/>
          </w:rPr>
          <w:delText>的</w:delText>
        </w:r>
        <w:r w:rsidR="00FF5182" w:rsidDel="00FE759C">
          <w:rPr>
            <w:rFonts w:hint="eastAsia"/>
          </w:rPr>
          <w:delText>建置流程，一開始</w:delText>
        </w:r>
        <w:r w:rsidR="00306DCE" w:rsidDel="00FE759C">
          <w:rPr>
            <w:rFonts w:hint="eastAsia"/>
          </w:rPr>
          <w:delText>先</w:delText>
        </w:r>
        <w:r w:rsidR="00FF5182" w:rsidDel="00FE759C">
          <w:rPr>
            <w:rFonts w:hint="eastAsia"/>
          </w:rPr>
          <w:delText>取得</w:delText>
        </w:r>
        <w:r w:rsidR="00342E17" w:rsidDel="00FE759C">
          <w:rPr>
            <w:rFonts w:hint="eastAsia"/>
          </w:rPr>
          <w:delText>軌道建模</w:delText>
        </w:r>
        <w:r w:rsidR="00763E14" w:rsidDel="00FE759C">
          <w:rPr>
            <w:rFonts w:hint="eastAsia"/>
          </w:rPr>
          <w:delText>的</w:delText>
        </w:r>
        <w:r w:rsidR="00342E17" w:rsidDel="00FE759C">
          <w:rPr>
            <w:rFonts w:hint="eastAsia"/>
          </w:rPr>
          <w:delText>參考資料</w:delText>
        </w:r>
        <w:r w:rsidR="00FF5182" w:rsidDel="00FE759C">
          <w:rPr>
            <w:rFonts w:hint="eastAsia"/>
          </w:rPr>
          <w:delText>，接著繪製</w:delText>
        </w:r>
        <w:r w:rsidR="00BC23E9" w:rsidDel="00FE759C">
          <w:rPr>
            <w:rFonts w:hint="eastAsia"/>
          </w:rPr>
          <w:delText>各種</w:delText>
        </w:r>
        <w:r w:rsidR="00FF5182" w:rsidDel="00FE759C">
          <w:rPr>
            <w:rFonts w:hint="eastAsia"/>
          </w:rPr>
          <w:delText>軌道物件</w:delText>
        </w:r>
        <w:r w:rsidR="004F3CD4" w:rsidDel="00FE759C">
          <w:rPr>
            <w:rFonts w:hint="eastAsia"/>
          </w:rPr>
          <w:delText>，</w:delText>
        </w:r>
        <w:r w:rsidR="00FF5182" w:rsidDel="00FE759C">
          <w:rPr>
            <w:rFonts w:hint="eastAsia"/>
          </w:rPr>
          <w:delText>並依照參考線形</w:delText>
        </w:r>
        <w:r w:rsidR="00646B19" w:rsidDel="00FE759C">
          <w:rPr>
            <w:rFonts w:hint="eastAsia"/>
          </w:rPr>
          <w:delText>將各物件</w:delText>
        </w:r>
        <w:r w:rsidR="00FF5182" w:rsidDel="00FE759C">
          <w:rPr>
            <w:rFonts w:hint="eastAsia"/>
          </w:rPr>
          <w:delText>放置於</w:delText>
        </w:r>
        <w:r w:rsidR="005F4055" w:rsidDel="00FE759C">
          <w:rPr>
            <w:rFonts w:hint="eastAsia"/>
          </w:rPr>
          <w:delText>模型</w:delText>
        </w:r>
        <w:r w:rsidR="002C1084" w:rsidDel="00FE759C">
          <w:rPr>
            <w:rFonts w:hint="eastAsia"/>
          </w:rPr>
          <w:delText>之中</w:delText>
        </w:r>
        <w:r w:rsidR="00FF5182" w:rsidDel="00FE759C">
          <w:rPr>
            <w:rFonts w:hint="eastAsia"/>
          </w:rPr>
          <w:delText>，</w:delText>
        </w:r>
        <w:r w:rsidR="002C1084" w:rsidDel="00FE759C">
          <w:rPr>
            <w:rFonts w:hint="eastAsia"/>
          </w:rPr>
          <w:delText>以</w:delText>
        </w:r>
        <w:r w:rsidR="00FF5182" w:rsidDel="00FE759C">
          <w:rPr>
            <w:rFonts w:hint="eastAsia"/>
          </w:rPr>
          <w:delText>完成</w:delText>
        </w:r>
        <w:r w:rsidR="00677DA0" w:rsidDel="00FE759C">
          <w:rPr>
            <w:rFonts w:hint="eastAsia"/>
          </w:rPr>
          <w:delText>軌道之</w:delText>
        </w:r>
        <w:r w:rsidR="00FF5182" w:rsidDel="00FE759C">
          <w:rPr>
            <w:rFonts w:hint="eastAsia"/>
          </w:rPr>
          <w:delText>建模</w:delText>
        </w:r>
        <w:r w:rsidR="002C1084" w:rsidDel="00FE759C">
          <w:rPr>
            <w:rFonts w:hint="eastAsia"/>
          </w:rPr>
          <w:delText>，流程如</w:delText>
        </w:r>
        <w:r w:rsidR="002C1084" w:rsidDel="00FE759C">
          <w:fldChar w:fldCharType="begin" w:fldLock="1"/>
        </w:r>
        <w:r w:rsidR="002C1084" w:rsidDel="00FE759C">
          <w:delInstrText xml:space="preserve"> </w:delInstrText>
        </w:r>
        <w:r w:rsidR="002C1084" w:rsidDel="00FE759C">
          <w:rPr>
            <w:rFonts w:hint="eastAsia"/>
          </w:rPr>
          <w:delInstrText>REF _Ref77675004 \h</w:delInstrText>
        </w:r>
        <w:r w:rsidR="002C1084" w:rsidDel="00FE759C">
          <w:delInstrText xml:space="preserve"> </w:delInstrText>
        </w:r>
        <w:r w:rsidR="002C1084" w:rsidDel="00FE759C">
          <w:fldChar w:fldCharType="separate"/>
        </w:r>
        <w:r w:rsidR="00C919C6" w:rsidDel="00FE759C">
          <w:rPr>
            <w:rFonts w:hint="eastAsia"/>
          </w:rPr>
          <w:delText>圖</w:delText>
        </w:r>
        <w:r w:rsidR="00C919C6" w:rsidDel="00FE759C">
          <w:rPr>
            <w:rFonts w:hint="eastAsia"/>
          </w:rPr>
          <w:delText xml:space="preserve"> </w:delText>
        </w:r>
        <w:r w:rsidR="00C919C6" w:rsidDel="00FE759C">
          <w:rPr>
            <w:noProof/>
          </w:rPr>
          <w:delText>3</w:delText>
        </w:r>
        <w:r w:rsidR="00C919C6" w:rsidDel="00FE759C">
          <w:noBreakHyphen/>
        </w:r>
        <w:r w:rsidR="00C919C6" w:rsidDel="00FE759C">
          <w:rPr>
            <w:noProof/>
          </w:rPr>
          <w:delText>4</w:delText>
        </w:r>
        <w:r w:rsidR="002C1084" w:rsidDel="00FE759C">
          <w:fldChar w:fldCharType="end"/>
        </w:r>
        <w:r w:rsidR="002C1084" w:rsidDel="00FE759C">
          <w:rPr>
            <w:rFonts w:hint="eastAsia"/>
          </w:rPr>
          <w:delText>所示</w:delText>
        </w:r>
        <w:r w:rsidR="00FF5182" w:rsidDel="00FE759C">
          <w:rPr>
            <w:rFonts w:hint="eastAsia"/>
          </w:rPr>
          <w:delText>。</w:delText>
        </w:r>
      </w:del>
    </w:p>
    <w:p w14:paraId="4EDC25F2" w14:textId="167F2D71" w:rsidR="00A07E8B" w:rsidRDefault="00104502">
      <w:pPr>
        <w:pStyle w:val="ac"/>
        <w:keepNext/>
        <w:spacing w:beforeLines="100" w:before="360" w:afterLines="0" w:after="0"/>
      </w:pPr>
      <w:del w:id="4202" w:author="張寶騌 CHANG,PAO-TSUNG" w:date="2022-04-29T17:14:00Z">
        <w:r w:rsidRPr="00A07E8B" w:rsidDel="00833DCF">
          <w:rPr>
            <w:noProof/>
          </w:rPr>
          <w:drawing>
            <wp:inline distT="0" distB="0" distL="0" distR="0" wp14:anchorId="30F92F6E" wp14:editId="513A1CE7">
              <wp:extent cx="3956050" cy="3587750"/>
              <wp:effectExtent l="0" t="19050" r="25400" b="31750"/>
              <wp:docPr id="2739"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del>
    </w:p>
    <w:p w14:paraId="6EA8A215" w14:textId="07951B33" w:rsidR="00A07E8B" w:rsidRDefault="00A07E8B">
      <w:pPr>
        <w:pStyle w:val="ac"/>
        <w:spacing w:afterLines="150" w:after="540"/>
      </w:pPr>
      <w:bookmarkStart w:id="4203" w:name="_Ref102340676"/>
      <w:bookmarkStart w:id="4204" w:name="_Ref77675004"/>
      <w:bookmarkStart w:id="4205" w:name="_Toc106974295"/>
      <w:r w:rsidRPr="00560ED7">
        <w:rPr>
          <w:rFonts w:hint="eastAsia"/>
        </w:rPr>
        <w:t>圖</w:t>
      </w:r>
      <w:r w:rsidRPr="00560ED7">
        <w:t xml:space="preserve"> </w:t>
      </w:r>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23</w:t>
      </w:r>
      <w:r w:rsidR="009700FF">
        <w:fldChar w:fldCharType="end"/>
      </w:r>
      <w:bookmarkEnd w:id="4203"/>
      <w:r w:rsidR="00643F6D">
        <w:t xml:space="preserve"> </w:t>
      </w:r>
      <w:del w:id="4206" w:author="張寶騌 CHANG,PAO-TSUNG" w:date="2022-04-07T18:14:00Z">
        <w:r w:rsidR="00BD40D4" w:rsidRPr="00560ED7" w:rsidDel="005044B8">
          <w:fldChar w:fldCharType="begin"/>
        </w:r>
        <w:r w:rsidR="00BD40D4" w:rsidRPr="00560ED7" w:rsidDel="005044B8">
          <w:delInstrText xml:space="preserve"> STYLEREF 1 \s </w:delInstrText>
        </w:r>
        <w:r w:rsidR="00BD40D4" w:rsidRPr="00560ED7" w:rsidDel="005044B8">
          <w:fldChar w:fldCharType="separate"/>
        </w:r>
        <w:r w:rsidR="009E5548" w:rsidRPr="00560ED7" w:rsidDel="005044B8">
          <w:rPr>
            <w:noProof/>
          </w:rPr>
          <w:delText>3</w:delText>
        </w:r>
        <w:r w:rsidR="00BD40D4" w:rsidRPr="00560ED7" w:rsidDel="005044B8">
          <w:fldChar w:fldCharType="end"/>
        </w:r>
        <w:r w:rsidR="00BD40D4" w:rsidRPr="00560ED7" w:rsidDel="005044B8">
          <w:noBreakHyphen/>
        </w:r>
        <w:r w:rsidR="00BD40D4" w:rsidRPr="00560ED7" w:rsidDel="005044B8">
          <w:fldChar w:fldCharType="begin"/>
        </w:r>
        <w:r w:rsidR="00BD40D4" w:rsidRPr="00560ED7" w:rsidDel="005044B8">
          <w:delInstrText xml:space="preserve"> SEQ </w:delInstrText>
        </w:r>
        <w:r w:rsidR="00BD40D4" w:rsidRPr="00560ED7" w:rsidDel="005044B8">
          <w:rPr>
            <w:rFonts w:hint="eastAsia"/>
          </w:rPr>
          <w:delInstrText>圖</w:delInstrText>
        </w:r>
        <w:r w:rsidR="00BD40D4" w:rsidRPr="00560ED7" w:rsidDel="005044B8">
          <w:delInstrText xml:space="preserve"> \* ARABIC \s 1 </w:delInstrText>
        </w:r>
        <w:r w:rsidR="00BD40D4" w:rsidRPr="00560ED7" w:rsidDel="005044B8">
          <w:fldChar w:fldCharType="separate"/>
        </w:r>
        <w:r w:rsidR="009E5548" w:rsidRPr="00560ED7" w:rsidDel="005044B8">
          <w:rPr>
            <w:noProof/>
          </w:rPr>
          <w:delText>4</w:delText>
        </w:r>
        <w:r w:rsidR="00BD40D4" w:rsidRPr="00560ED7" w:rsidDel="005044B8">
          <w:fldChar w:fldCharType="end"/>
        </w:r>
      </w:del>
      <w:bookmarkEnd w:id="4204"/>
      <w:del w:id="4207" w:author="張寶騌 CHANG,PAO-TSUNG" w:date="2022-06-20T23:44:00Z">
        <w:r w:rsidR="0051604A" w:rsidRPr="00560ED7" w:rsidDel="005443C9">
          <w:rPr>
            <w:rFonts w:hint="eastAsia"/>
          </w:rPr>
          <w:delText xml:space="preserve">　</w:delText>
        </w:r>
      </w:del>
      <w:ins w:id="4208" w:author="張寶騌 CHANG,PAO-TSUNG" w:date="2022-05-01T23:37:00Z">
        <w:r w:rsidR="00C921A6" w:rsidRPr="00560ED7">
          <w:rPr>
            <w:rFonts w:hint="eastAsia"/>
            <w:rPrChange w:id="4209" w:author="張寶騌 CHANG,PAO-TSUNG" w:date="2022-06-17T21:15:00Z">
              <w:rPr>
                <w:rFonts w:hint="eastAsia"/>
                <w:sz w:val="24"/>
                <w:szCs w:val="24"/>
              </w:rPr>
            </w:rPrChange>
          </w:rPr>
          <w:t>監測模組</w:t>
        </w:r>
      </w:ins>
      <w:r w:rsidR="00670D08">
        <w:rPr>
          <w:rFonts w:hint="eastAsia"/>
        </w:rPr>
        <w:t>主要</w:t>
      </w:r>
      <w:bookmarkEnd w:id="4205"/>
      <w:r w:rsidR="00670D08">
        <w:rPr>
          <w:rFonts w:hint="eastAsia"/>
        </w:rPr>
        <w:t>作業步驟</w:t>
      </w:r>
    </w:p>
    <w:p w14:paraId="5FDE3A7B" w14:textId="4A007247" w:rsidR="00CF4559" w:rsidRDefault="00CF4559" w:rsidP="00643F6D">
      <w:pPr>
        <w:ind w:left="480" w:firstLine="480"/>
      </w:pPr>
    </w:p>
    <w:p w14:paraId="0DC1FFE8" w14:textId="77777777" w:rsidR="00CF2074" w:rsidRPr="003C5029" w:rsidRDefault="00CF2074">
      <w:pPr>
        <w:ind w:left="480" w:firstLine="480"/>
        <w:rPr>
          <w:ins w:id="4210" w:author="張寶騌 CHANG,PAO-TSUNG" w:date="2022-04-29T16:34:00Z"/>
        </w:rPr>
        <w:pPrChange w:id="4211" w:author="張寶騌 CHANG,PAO-TSUNG" w:date="2022-06-22T00:23:00Z">
          <w:pPr>
            <w:ind w:left="480" w:firstLine="480"/>
            <w:jc w:val="both"/>
          </w:pPr>
        </w:pPrChange>
      </w:pPr>
      <w:r>
        <w:rPr>
          <w:rFonts w:hint="eastAsia"/>
        </w:rPr>
        <w:lastRenderedPageBreak/>
        <w:t>以下則分別說明監測模組整合製作、安裝、無線傳輸測試與量測等流程，本研究先製作整合有</w:t>
      </w:r>
      <w:proofErr w:type="spellStart"/>
      <w:r>
        <w:rPr>
          <w:rFonts w:hint="eastAsia"/>
        </w:rPr>
        <w:t>X</w:t>
      </w:r>
      <w:r>
        <w:t>B</w:t>
      </w:r>
      <w:r>
        <w:rPr>
          <w:rFonts w:hint="eastAsia"/>
        </w:rPr>
        <w:t>e</w:t>
      </w:r>
      <w:r>
        <w:t>e</w:t>
      </w:r>
      <w:proofErr w:type="spellEnd"/>
      <w:r>
        <w:rPr>
          <w:rFonts w:hint="eastAsia"/>
        </w:rPr>
        <w:t>模組的監測站並現場安裝測試，</w:t>
      </w:r>
      <w:proofErr w:type="gramStart"/>
      <w:r>
        <w:rPr>
          <w:rFonts w:hint="eastAsia"/>
        </w:rPr>
        <w:t>因收測效果</w:t>
      </w:r>
      <w:proofErr w:type="gramEnd"/>
      <w:r>
        <w:rPr>
          <w:rFonts w:hint="eastAsia"/>
        </w:rPr>
        <w:t>不如預期，則調整為</w:t>
      </w:r>
      <w:r>
        <w:rPr>
          <w:rFonts w:hint="eastAsia"/>
        </w:rPr>
        <w:t>C</w:t>
      </w:r>
      <w:r>
        <w:t>at M1</w:t>
      </w:r>
      <w:r>
        <w:rPr>
          <w:rFonts w:hint="eastAsia"/>
        </w:rPr>
        <w:t>模組。主要步驟如</w:t>
      </w:r>
      <w:r>
        <w:fldChar w:fldCharType="begin"/>
      </w:r>
      <w:r>
        <w:instrText xml:space="preserve"> </w:instrText>
      </w:r>
      <w:r>
        <w:rPr>
          <w:rFonts w:hint="eastAsia"/>
        </w:rPr>
        <w:instrText>REF _Ref102340676 \h</w:instrText>
      </w:r>
      <w:r>
        <w:instrText xml:space="preserve"> </w:instrText>
      </w:r>
      <w:r>
        <w:fldChar w:fldCharType="separate"/>
      </w:r>
      <w:r w:rsidRPr="00560ED7">
        <w:rPr>
          <w:rFonts w:hint="eastAsia"/>
        </w:rPr>
        <w:t>圖</w:t>
      </w:r>
      <w:r w:rsidRPr="00560ED7">
        <w:t xml:space="preserve"> </w:t>
      </w:r>
      <w:r>
        <w:rPr>
          <w:noProof/>
        </w:rPr>
        <w:t>2</w:t>
      </w:r>
      <w:r>
        <w:noBreakHyphen/>
      </w:r>
      <w:r>
        <w:rPr>
          <w:noProof/>
        </w:rPr>
        <w:t>23</w:t>
      </w:r>
      <w:r>
        <w:fldChar w:fldCharType="end"/>
      </w:r>
    </w:p>
    <w:p w14:paraId="0E2CDB1F" w14:textId="69DEF91E" w:rsidR="00CF2074" w:rsidRDefault="00CF2074" w:rsidP="00643F6D">
      <w:pPr>
        <w:ind w:left="480" w:firstLine="480"/>
      </w:pPr>
    </w:p>
    <w:p w14:paraId="2B52E0D1" w14:textId="7B8D98CF" w:rsidR="00EF3D9D" w:rsidRDefault="00F13E13" w:rsidP="00EF3D9D">
      <w:pPr>
        <w:pStyle w:val="31"/>
        <w:spacing w:before="360" w:after="180"/>
        <w:rPr>
          <w:ins w:id="4212" w:author="張寶騌 CHANG,PAO-TSUNG" w:date="2022-05-10T23:10:00Z"/>
        </w:rPr>
      </w:pPr>
      <w:ins w:id="4213" w:author="張寶騌 CHANG,PAO-TSUNG" w:date="2022-05-11T00:28:00Z">
        <w:r>
          <w:rPr>
            <w:rFonts w:hint="eastAsia"/>
          </w:rPr>
          <w:t xml:space="preserve"> </w:t>
        </w:r>
      </w:ins>
      <w:bookmarkStart w:id="4214" w:name="_Ref103358583"/>
      <w:bookmarkStart w:id="4215" w:name="_Toc107005888"/>
      <w:ins w:id="4216" w:author="張寶騌 CHANG,PAO-TSUNG" w:date="2022-05-10T23:10:00Z">
        <w:r w:rsidR="00EF3D9D">
          <w:rPr>
            <w:rFonts w:hint="eastAsia"/>
          </w:rPr>
          <w:t>整合製作</w:t>
        </w:r>
        <w:r w:rsidR="00EF3D9D">
          <w:rPr>
            <w:rFonts w:hint="eastAsia"/>
          </w:rPr>
          <w:t>(</w:t>
        </w:r>
        <w:proofErr w:type="spellStart"/>
        <w:r w:rsidR="00EF3D9D">
          <w:rPr>
            <w:rFonts w:hint="eastAsia"/>
          </w:rPr>
          <w:t>X</w:t>
        </w:r>
        <w:r w:rsidR="00EF3D9D">
          <w:t>Bee</w:t>
        </w:r>
        <w:proofErr w:type="spellEnd"/>
        <w:r w:rsidR="00EF3D9D">
          <w:rPr>
            <w:rFonts w:hint="eastAsia"/>
          </w:rPr>
          <w:t>模組</w:t>
        </w:r>
        <w:r w:rsidR="00EF3D9D">
          <w:rPr>
            <w:rFonts w:hint="eastAsia"/>
          </w:rPr>
          <w:t>)</w:t>
        </w:r>
        <w:bookmarkEnd w:id="4214"/>
        <w:bookmarkEnd w:id="4215"/>
      </w:ins>
    </w:p>
    <w:p w14:paraId="1C73A6DF" w14:textId="2E3CBD8D" w:rsidR="0002426A" w:rsidRDefault="00EF3D9D" w:rsidP="00EF3D9D">
      <w:pPr>
        <w:ind w:left="480" w:firstLine="480"/>
        <w:rPr>
          <w:ins w:id="4217" w:author="張寶騌 CHANG,PAO-TSUNG" w:date="2022-05-11T00:04:00Z"/>
        </w:rPr>
      </w:pPr>
      <w:ins w:id="4218" w:author="張寶騌 CHANG,PAO-TSUNG" w:date="2022-05-10T23:11:00Z">
        <w:r>
          <w:rPr>
            <w:rFonts w:hint="eastAsia"/>
          </w:rPr>
          <w:t>本研究</w:t>
        </w:r>
        <w:proofErr w:type="gramStart"/>
        <w:r>
          <w:rPr>
            <w:rFonts w:hint="eastAsia"/>
          </w:rPr>
          <w:t>採</w:t>
        </w:r>
        <w:proofErr w:type="gramEnd"/>
        <w:r>
          <w:rPr>
            <w:rFonts w:hint="eastAsia"/>
          </w:rPr>
          <w:t>能透過</w:t>
        </w:r>
        <w:r>
          <w:t>Arduino</w:t>
        </w:r>
        <w:r>
          <w:rPr>
            <w:rFonts w:hint="eastAsia"/>
          </w:rPr>
          <w:t>控制之感測元件作為監測模組，由於</w:t>
        </w:r>
        <w:r w:rsidRPr="00E15F34">
          <w:rPr>
            <w:rFonts w:hint="eastAsia"/>
          </w:rPr>
          <w:t>Arduino UNO</w:t>
        </w:r>
        <w:r w:rsidRPr="00E15F34">
          <w:rPr>
            <w:rFonts w:hint="eastAsia"/>
          </w:rPr>
          <w:t>開發</w:t>
        </w:r>
      </w:ins>
      <w:ins w:id="4219" w:author="張寶騌 CHANG,PAO-TSUNG" w:date="2022-05-10T23:55:00Z">
        <w:r w:rsidR="00E44F8E">
          <w:rPr>
            <w:rFonts w:hint="eastAsia"/>
          </w:rPr>
          <w:t>板</w:t>
        </w:r>
      </w:ins>
      <w:ins w:id="4220" w:author="張寶騌 CHANG,PAO-TSUNG" w:date="2022-05-10T23:11:00Z">
        <w:r>
          <w:rPr>
            <w:rFonts w:hint="eastAsia"/>
          </w:rPr>
          <w:t>腳位</w:t>
        </w:r>
        <w:proofErr w:type="gramStart"/>
        <w:r>
          <w:rPr>
            <w:rFonts w:hint="eastAsia"/>
          </w:rPr>
          <w:t>眾多，</w:t>
        </w:r>
        <w:proofErr w:type="gramEnd"/>
        <w:r>
          <w:rPr>
            <w:rFonts w:hint="eastAsia"/>
          </w:rPr>
          <w:t>只要做好腳位的規劃，就可以僅</w:t>
        </w:r>
        <w:r w:rsidRPr="00E15F34">
          <w:rPr>
            <w:rFonts w:hint="eastAsia"/>
          </w:rPr>
          <w:t>使用一台</w:t>
        </w:r>
        <w:r w:rsidRPr="00E15F34">
          <w:rPr>
            <w:rFonts w:hint="eastAsia"/>
          </w:rPr>
          <w:t>Arduino UNO</w:t>
        </w:r>
        <w:r w:rsidRPr="00E15F34">
          <w:rPr>
            <w:rFonts w:hint="eastAsia"/>
          </w:rPr>
          <w:t>開發版</w:t>
        </w:r>
        <w:r>
          <w:rPr>
            <w:rFonts w:hint="eastAsia"/>
          </w:rPr>
          <w:t>來</w:t>
        </w:r>
        <w:r w:rsidRPr="00E15F34">
          <w:rPr>
            <w:rFonts w:hint="eastAsia"/>
          </w:rPr>
          <w:t>控制所有感測元件及通訊模組</w:t>
        </w:r>
        <w:r>
          <w:rPr>
            <w:rFonts w:hint="eastAsia"/>
          </w:rPr>
          <w:t>，如此可以</w:t>
        </w:r>
        <w:r w:rsidRPr="00E15F34">
          <w:rPr>
            <w:rFonts w:hint="eastAsia"/>
          </w:rPr>
          <w:t>減少</w:t>
        </w:r>
        <w:proofErr w:type="gramStart"/>
        <w:r w:rsidRPr="00E15F34">
          <w:rPr>
            <w:rFonts w:hint="eastAsia"/>
          </w:rPr>
          <w:t>佈</w:t>
        </w:r>
        <w:proofErr w:type="gramEnd"/>
        <w:r w:rsidRPr="00E15F34">
          <w:rPr>
            <w:rFonts w:hint="eastAsia"/>
          </w:rPr>
          <w:t>設於現場的複雜程度、後續程式維護管理的方便性及成本經濟性等。</w:t>
        </w:r>
      </w:ins>
    </w:p>
    <w:p w14:paraId="104254F4" w14:textId="1D7EF5D2" w:rsidR="00EF3D9D" w:rsidRDefault="00EF3D9D" w:rsidP="00EF3D9D">
      <w:pPr>
        <w:ind w:left="480" w:firstLine="480"/>
        <w:rPr>
          <w:ins w:id="4221" w:author="張寶騌 CHANG,PAO-TSUNG" w:date="2022-05-11T00:16:00Z"/>
        </w:rPr>
      </w:pPr>
      <w:proofErr w:type="gramStart"/>
      <w:ins w:id="4222" w:author="張寶騌 CHANG,PAO-TSUNG" w:date="2022-05-10T23:11:00Z">
        <w:r>
          <w:rPr>
            <w:rFonts w:hint="eastAsia"/>
          </w:rPr>
          <w:t>感</w:t>
        </w:r>
        <w:proofErr w:type="gramEnd"/>
        <w:r>
          <w:rPr>
            <w:rFonts w:hint="eastAsia"/>
          </w:rPr>
          <w:t>測站配置有加速計</w:t>
        </w:r>
        <w:r>
          <w:rPr>
            <w:rFonts w:hint="eastAsia"/>
          </w:rPr>
          <w:t>(</w:t>
        </w:r>
        <w:r>
          <w:t>MPU6050)</w:t>
        </w:r>
      </w:ins>
      <w:ins w:id="4223" w:author="張寶騌 CHANG,PAO-TSUNG" w:date="2022-05-11T00:38:00Z">
        <w:r w:rsidR="001A7A6B">
          <w:rPr>
            <w:rFonts w:hint="eastAsia"/>
          </w:rPr>
          <w:t>、</w:t>
        </w:r>
      </w:ins>
      <w:ins w:id="4224" w:author="張寶騌 CHANG,PAO-TSUNG" w:date="2022-06-17T21:16:00Z">
        <w:r w:rsidR="00560ED7">
          <w:rPr>
            <w:rFonts w:hint="eastAsia"/>
          </w:rPr>
          <w:t>重量感測器</w:t>
        </w:r>
      </w:ins>
      <w:ins w:id="4225" w:author="張寶騌 CHANG,PAO-TSUNG" w:date="2022-05-10T23:11:00Z">
        <w:r>
          <w:t>(</w:t>
        </w:r>
        <w:r>
          <w:rPr>
            <w:rFonts w:hint="eastAsia"/>
          </w:rPr>
          <w:t>K</w:t>
        </w:r>
        <w:r>
          <w:t>SM133/HX711)</w:t>
        </w:r>
        <w:r>
          <w:rPr>
            <w:rFonts w:hint="eastAsia"/>
          </w:rPr>
          <w:t>及應變計</w:t>
        </w:r>
        <w:r>
          <w:rPr>
            <w:rFonts w:hint="eastAsia"/>
          </w:rPr>
          <w:t>(B</w:t>
        </w:r>
        <w:r>
          <w:t>F350-3AA)</w:t>
        </w:r>
      </w:ins>
      <w:ins w:id="4226" w:author="張寶騌 CHANG,PAO-TSUNG" w:date="2022-05-11T00:40:00Z">
        <w:r w:rsidR="001C13CD">
          <w:rPr>
            <w:rFonts w:hint="eastAsia"/>
          </w:rPr>
          <w:t>，</w:t>
        </w:r>
      </w:ins>
      <w:ins w:id="4227" w:author="張寶騌 CHANG,PAO-TSUNG" w:date="2022-05-10T23:11:00Z">
        <w:r>
          <w:rPr>
            <w:rFonts w:hint="eastAsia"/>
          </w:rPr>
          <w:t>無線傳輸模組則使用</w:t>
        </w:r>
      </w:ins>
      <w:proofErr w:type="spellStart"/>
      <w:ins w:id="4228" w:author="張寶騌 CHANG,PAO-TSUNG" w:date="2022-05-10T23:12:00Z">
        <w:r>
          <w:rPr>
            <w:rFonts w:hint="eastAsia"/>
          </w:rPr>
          <w:t>X</w:t>
        </w:r>
        <w:r>
          <w:t>Bee</w:t>
        </w:r>
        <w:proofErr w:type="spellEnd"/>
        <w:r>
          <w:rPr>
            <w:rFonts w:hint="eastAsia"/>
          </w:rPr>
          <w:t>模組</w:t>
        </w:r>
      </w:ins>
      <w:ins w:id="4229" w:author="張寶騌 CHANG,PAO-TSUNG" w:date="2022-05-11T11:18:00Z">
        <w:r w:rsidR="0074152D">
          <w:rPr>
            <w:rFonts w:hint="eastAsia"/>
          </w:rPr>
          <w:t>。</w:t>
        </w:r>
      </w:ins>
      <w:ins w:id="4230" w:author="張寶騌 CHANG,PAO-TSUNG" w:date="2022-05-11T00:40:00Z">
        <w:r w:rsidR="001C13CD">
          <w:rPr>
            <w:rFonts w:hint="eastAsia"/>
          </w:rPr>
          <w:t>完成之模組作為訊號發送端</w:t>
        </w:r>
      </w:ins>
      <w:ins w:id="4231" w:author="張寶騌 CHANG,PAO-TSUNG" w:date="2022-05-10T23:55:00Z">
        <w:r w:rsidR="00E44F8E">
          <w:rPr>
            <w:rFonts w:hint="eastAsia"/>
          </w:rPr>
          <w:t>，</w:t>
        </w:r>
      </w:ins>
      <w:ins w:id="4232" w:author="張寶騌 CHANG,PAO-TSUNG" w:date="2022-05-10T23:12:00Z">
        <w:r>
          <w:rPr>
            <w:rFonts w:hint="eastAsia"/>
          </w:rPr>
          <w:t>另</w:t>
        </w:r>
      </w:ins>
      <w:ins w:id="4233" w:author="張寶騌 CHANG,PAO-TSUNG" w:date="2022-05-10T23:55:00Z">
        <w:r w:rsidR="00E44F8E">
          <w:rPr>
            <w:rFonts w:hint="eastAsia"/>
          </w:rPr>
          <w:t>外，</w:t>
        </w:r>
      </w:ins>
      <w:ins w:id="4234" w:author="張寶騌 CHANG,PAO-TSUNG" w:date="2022-05-11T00:04:00Z">
        <w:r w:rsidR="0002426A">
          <w:rPr>
            <w:rFonts w:hint="eastAsia"/>
          </w:rPr>
          <w:t>在訊號接收端方面，</w:t>
        </w:r>
      </w:ins>
      <w:ins w:id="4235" w:author="張寶騌 CHANG,PAO-TSUNG" w:date="2022-05-10T23:12:00Z">
        <w:r>
          <w:rPr>
            <w:rFonts w:hint="eastAsia"/>
          </w:rPr>
          <w:t>需使用</w:t>
        </w:r>
      </w:ins>
      <w:ins w:id="4236" w:author="張寶騌 CHANG,PAO-TSUNG" w:date="2022-05-10T23:13:00Z">
        <w:r w:rsidR="00736541">
          <w:rPr>
            <w:rFonts w:hint="eastAsia"/>
          </w:rPr>
          <w:t>另一</w:t>
        </w:r>
      </w:ins>
      <w:proofErr w:type="spellStart"/>
      <w:ins w:id="4237" w:author="張寶騌 CHANG,PAO-TSUNG" w:date="2022-05-10T23:12:00Z">
        <w:r>
          <w:rPr>
            <w:rFonts w:hint="eastAsia"/>
          </w:rPr>
          <w:t>X</w:t>
        </w:r>
        <w:r>
          <w:t>Bee</w:t>
        </w:r>
        <w:proofErr w:type="spellEnd"/>
        <w:r>
          <w:rPr>
            <w:rFonts w:hint="eastAsia"/>
          </w:rPr>
          <w:t>模組</w:t>
        </w:r>
      </w:ins>
      <w:ins w:id="4238" w:author="張寶騌 CHANG,PAO-TSUNG" w:date="2022-05-10T23:56:00Z">
        <w:r w:rsidR="00E44F8E">
          <w:rPr>
            <w:rFonts w:hint="eastAsia"/>
          </w:rPr>
          <w:t>連接筆記型電腦，</w:t>
        </w:r>
        <w:proofErr w:type="gramStart"/>
        <w:r w:rsidR="00E44F8E">
          <w:rPr>
            <w:rFonts w:hint="eastAsia"/>
          </w:rPr>
          <w:t>並至於</w:t>
        </w:r>
      </w:ins>
      <w:proofErr w:type="gramEnd"/>
      <w:ins w:id="4239" w:author="張寶騌 CHANG,PAO-TSUNG" w:date="2022-05-11T11:18:00Z">
        <w:r w:rsidR="0074152D">
          <w:rPr>
            <w:rFonts w:hint="eastAsia"/>
          </w:rPr>
          <w:t>鄰近</w:t>
        </w:r>
      </w:ins>
      <w:ins w:id="4240" w:author="張寶騌 CHANG,PAO-TSUNG" w:date="2022-05-10T23:56:00Z">
        <w:r w:rsidR="00E44F8E">
          <w:rPr>
            <w:rFonts w:hint="eastAsia"/>
          </w:rPr>
          <w:t>設備機房</w:t>
        </w:r>
      </w:ins>
      <w:ins w:id="4241" w:author="張寶騌 CHANG,PAO-TSUNG" w:date="2022-05-10T23:13:00Z">
        <w:r w:rsidR="00736541">
          <w:rPr>
            <w:rFonts w:hint="eastAsia"/>
          </w:rPr>
          <w:t>。</w:t>
        </w:r>
      </w:ins>
      <w:ins w:id="4242" w:author="張寶騌 CHANG,PAO-TSUNG" w:date="2022-05-11T00:05:00Z">
        <w:r w:rsidR="0002426A">
          <w:rPr>
            <w:rFonts w:hint="eastAsia"/>
          </w:rPr>
          <w:t>最後，再透過</w:t>
        </w:r>
      </w:ins>
      <w:ins w:id="4243" w:author="張寶騌 CHANG,PAO-TSUNG" w:date="2022-05-11T00:06:00Z">
        <w:r w:rsidR="0002426A">
          <w:rPr>
            <w:rFonts w:hint="eastAsia"/>
          </w:rPr>
          <w:t>遠端桌面軟體，操作並</w:t>
        </w:r>
        <w:proofErr w:type="gramStart"/>
        <w:r w:rsidR="0002426A">
          <w:rPr>
            <w:rFonts w:hint="eastAsia"/>
          </w:rPr>
          <w:t>下載收測數據</w:t>
        </w:r>
        <w:proofErr w:type="gramEnd"/>
        <w:r w:rsidR="0002426A">
          <w:rPr>
            <w:rFonts w:hint="eastAsia"/>
          </w:rPr>
          <w:t>。</w:t>
        </w:r>
      </w:ins>
      <w:ins w:id="4244" w:author="張寶騌 CHANG,PAO-TSUNG" w:date="2022-05-10T23:11:00Z">
        <w:r>
          <w:rPr>
            <w:rFonts w:hint="eastAsia"/>
          </w:rPr>
          <w:t>各模組間組織架構如</w:t>
        </w:r>
      </w:ins>
      <w:ins w:id="4245" w:author="張寶騌 CHANG,PAO-TSUNG" w:date="2022-05-11T00:16:00Z">
        <w:r w:rsidR="009708EA">
          <w:fldChar w:fldCharType="begin"/>
        </w:r>
        <w:r w:rsidR="009708EA">
          <w:instrText xml:space="preserve"> </w:instrText>
        </w:r>
        <w:r w:rsidR="009708EA">
          <w:rPr>
            <w:rFonts w:hint="eastAsia"/>
          </w:rPr>
          <w:instrText>REF _Ref103120606 \h</w:instrText>
        </w:r>
        <w:r w:rsidR="009708EA">
          <w:instrText xml:space="preserve"> </w:instrText>
        </w:r>
      </w:ins>
      <w:r w:rsidR="009708EA">
        <w:fldChar w:fldCharType="separate"/>
      </w:r>
      <w:ins w:id="4246" w:author="張寶騌 CHANG,PAO-TSUNG" w:date="2022-05-11T00:15:00Z">
        <w:r w:rsidR="00643F6D">
          <w:rPr>
            <w:rFonts w:hint="eastAsia"/>
          </w:rPr>
          <w:t>圖</w:t>
        </w:r>
        <w:r w:rsidR="00643F6D">
          <w:rPr>
            <w:rFonts w:hint="eastAsia"/>
          </w:rPr>
          <w:t xml:space="preserve"> </w:t>
        </w:r>
      </w:ins>
      <w:r w:rsidR="00643F6D">
        <w:rPr>
          <w:noProof/>
        </w:rPr>
        <w:t>2</w:t>
      </w:r>
      <w:r w:rsidR="00643F6D">
        <w:noBreakHyphen/>
      </w:r>
      <w:r w:rsidR="00643F6D">
        <w:rPr>
          <w:noProof/>
        </w:rPr>
        <w:t>23</w:t>
      </w:r>
      <w:ins w:id="4247" w:author="張寶騌 CHANG,PAO-TSUNG" w:date="2022-05-11T00:16:00Z">
        <w:r w:rsidR="009708EA">
          <w:fldChar w:fldCharType="end"/>
        </w:r>
      </w:ins>
      <w:ins w:id="4248" w:author="張寶騌 CHANG,PAO-TSUNG" w:date="2022-05-10T23:11:00Z">
        <w:r>
          <w:rPr>
            <w:rFonts w:hint="eastAsia"/>
          </w:rPr>
          <w:t>所示。</w:t>
        </w:r>
      </w:ins>
    </w:p>
    <w:p w14:paraId="21A321B9" w14:textId="13DA4E3F" w:rsidR="00EF3D9D" w:rsidRPr="00EF3D9D" w:rsidRDefault="0048573A">
      <w:pPr>
        <w:ind w:leftChars="0" w:left="0" w:firstLineChars="0" w:firstLine="0"/>
        <w:rPr>
          <w:ins w:id="4249" w:author="張寶騌 CHANG,PAO-TSUNG" w:date="2022-05-10T23:09:00Z"/>
        </w:rPr>
        <w:pPrChange w:id="4250" w:author="張寶騌 CHANG,PAO-TSUNG" w:date="2022-06-21T23:46:00Z">
          <w:pPr>
            <w:ind w:left="480" w:firstLine="480"/>
          </w:pPr>
        </w:pPrChange>
      </w:pPr>
      <w:ins w:id="4251" w:author="張寶騌 CHANG,PAO-TSUNG" w:date="2022-06-21T23:52:00Z">
        <w:r>
          <w:rPr>
            <w:noProof/>
          </w:rPr>
          <w:drawing>
            <wp:inline distT="0" distB="0" distL="0" distR="0" wp14:anchorId="2718DEAA" wp14:editId="4A0AF40E">
              <wp:extent cx="5652045" cy="3097530"/>
              <wp:effectExtent l="0" t="0" r="6350" b="0"/>
              <wp:docPr id="2709" name="圖片 2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667065" cy="3105762"/>
                      </a:xfrm>
                      <a:prstGeom prst="rect">
                        <a:avLst/>
                      </a:prstGeom>
                      <a:noFill/>
                    </pic:spPr>
                  </pic:pic>
                </a:graphicData>
              </a:graphic>
            </wp:inline>
          </w:drawing>
        </w:r>
      </w:ins>
    </w:p>
    <w:p w14:paraId="73A5BD9B" w14:textId="044468E4" w:rsidR="00EF3D9D" w:rsidRDefault="009708EA" w:rsidP="009708EA">
      <w:pPr>
        <w:pStyle w:val="ac"/>
        <w:spacing w:after="180"/>
        <w:rPr>
          <w:ins w:id="4252" w:author="張寶騌 CHANG,PAO-TSUNG" w:date="2022-05-11T00:58:00Z"/>
        </w:rPr>
      </w:pPr>
      <w:bookmarkStart w:id="4253" w:name="_Ref103120606"/>
      <w:bookmarkStart w:id="4254" w:name="_Toc106974296"/>
      <w:ins w:id="4255" w:author="張寶騌 CHANG,PAO-TSUNG" w:date="2022-05-11T00:15:00Z">
        <w:r>
          <w:rPr>
            <w:rFonts w:hint="eastAsia"/>
          </w:rPr>
          <w:lastRenderedPageBreak/>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4</w:t>
      </w:r>
      <w:r w:rsidR="009700FF">
        <w:fldChar w:fldCharType="end"/>
      </w:r>
      <w:bookmarkEnd w:id="4253"/>
      <w:r w:rsidR="00643F6D">
        <w:t xml:space="preserve"> </w:t>
      </w:r>
      <w:ins w:id="4256" w:author="張寶騌 CHANG,PAO-TSUNG" w:date="2022-05-11T00:16:00Z">
        <w:r w:rsidRPr="009708EA">
          <w:rPr>
            <w:rFonts w:hint="eastAsia"/>
          </w:rPr>
          <w:t>軌道監測模組</w:t>
        </w:r>
        <w:r>
          <w:rPr>
            <w:rFonts w:hint="eastAsia"/>
          </w:rPr>
          <w:t>(</w:t>
        </w:r>
        <w:proofErr w:type="spellStart"/>
        <w:r>
          <w:rPr>
            <w:rFonts w:hint="eastAsia"/>
          </w:rPr>
          <w:t>X</w:t>
        </w:r>
        <w:r>
          <w:t>Bee</w:t>
        </w:r>
        <w:proofErr w:type="spellEnd"/>
        <w:r>
          <w:rPr>
            <w:rFonts w:hint="eastAsia"/>
          </w:rPr>
          <w:t>)</w:t>
        </w:r>
        <w:r w:rsidRPr="009708EA">
          <w:rPr>
            <w:rFonts w:hint="eastAsia"/>
          </w:rPr>
          <w:t>之架構圖</w:t>
        </w:r>
      </w:ins>
      <w:bookmarkEnd w:id="4254"/>
    </w:p>
    <w:p w14:paraId="76874730" w14:textId="164CE457" w:rsidR="00BC3A7A" w:rsidRDefault="00BC3A7A" w:rsidP="00BC3A7A">
      <w:pPr>
        <w:ind w:left="480" w:firstLine="480"/>
      </w:pPr>
    </w:p>
    <w:p w14:paraId="1EE0A43A" w14:textId="7CE184D0" w:rsidR="0007016F" w:rsidRDefault="0007016F" w:rsidP="00BC3A7A">
      <w:pPr>
        <w:ind w:left="480" w:firstLine="480"/>
      </w:pPr>
    </w:p>
    <w:p w14:paraId="72B1269E" w14:textId="77777777" w:rsidR="0007016F" w:rsidRPr="00BC3A7A" w:rsidRDefault="0007016F" w:rsidP="00BC3A7A">
      <w:pPr>
        <w:ind w:left="480" w:firstLine="480"/>
        <w:rPr>
          <w:ins w:id="4257" w:author="張寶騌 CHANG,PAO-TSUNG" w:date="2022-05-10T23:09:00Z"/>
        </w:rPr>
      </w:pPr>
    </w:p>
    <w:p w14:paraId="6B7A5B50" w14:textId="77777777" w:rsidR="00F13E13" w:rsidRDefault="00F13E13">
      <w:pPr>
        <w:pStyle w:val="aa"/>
        <w:numPr>
          <w:ilvl w:val="0"/>
          <w:numId w:val="71"/>
        </w:numPr>
        <w:ind w:leftChars="0" w:firstLineChars="0"/>
        <w:rPr>
          <w:ins w:id="4258" w:author="張寶騌 CHANG,PAO-TSUNG" w:date="2022-05-11T00:28:00Z"/>
        </w:rPr>
        <w:pPrChange w:id="4259" w:author="張寶騌 CHANG,PAO-TSUNG" w:date="2022-05-12T23:37:00Z">
          <w:pPr>
            <w:pStyle w:val="aa"/>
            <w:numPr>
              <w:numId w:val="70"/>
            </w:numPr>
            <w:ind w:leftChars="0" w:left="1440" w:firstLineChars="0" w:hanging="480"/>
          </w:pPr>
        </w:pPrChange>
      </w:pPr>
      <w:ins w:id="4260" w:author="張寶騌 CHANG,PAO-TSUNG" w:date="2022-05-11T00:28:00Z">
        <w:r>
          <w:rPr>
            <w:rFonts w:hint="eastAsia"/>
          </w:rPr>
          <w:t>硬體整合</w:t>
        </w:r>
      </w:ins>
    </w:p>
    <w:p w14:paraId="10D65311" w14:textId="4BAF66D4" w:rsidR="00F13E13" w:rsidRDefault="009708EA" w:rsidP="009708EA">
      <w:pPr>
        <w:ind w:left="480" w:firstLine="480"/>
        <w:rPr>
          <w:ins w:id="4261" w:author="張寶騌 CHANG,PAO-TSUNG" w:date="2022-05-11T00:30:00Z"/>
        </w:rPr>
      </w:pPr>
      <w:ins w:id="4262" w:author="張寶騌 CHANG,PAO-TSUNG" w:date="2022-05-11T00:17:00Z">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ins>
      <w:ins w:id="4263" w:author="張寶騌 CHANG,PAO-TSUNG" w:date="2022-05-11T00:43:00Z">
        <w:r w:rsidR="001C13CD">
          <w:rPr>
            <w:rFonts w:hint="eastAsia"/>
          </w:rPr>
          <w:t>0</w:t>
        </w:r>
      </w:ins>
      <w:ins w:id="4264" w:author="張寶騌 CHANG,PAO-TSUNG" w:date="2022-05-11T00:17:00Z">
        <w:r>
          <w:rPr>
            <w:rFonts w:hint="eastAsia"/>
          </w:rPr>
          <w:t>、</w:t>
        </w:r>
        <w:r>
          <w:rPr>
            <w:rFonts w:hint="eastAsia"/>
          </w:rPr>
          <w:t>A</w:t>
        </w:r>
        <w:r>
          <w:t>4</w:t>
        </w:r>
        <w:r>
          <w:rPr>
            <w:rFonts w:hint="eastAsia"/>
          </w:rPr>
          <w:t>、</w:t>
        </w:r>
        <w:r>
          <w:rPr>
            <w:rFonts w:hint="eastAsia"/>
          </w:rPr>
          <w:t>A5)</w:t>
        </w:r>
        <w:r>
          <w:rPr>
            <w:rFonts w:hint="eastAsia"/>
          </w:rPr>
          <w:t>，以及具有模擬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作為感測數值接收的腳位，</w:t>
        </w:r>
      </w:ins>
      <w:ins w:id="4265" w:author="張寶騌 CHANG,PAO-TSUNG" w:date="2022-05-11T00:43:00Z">
        <w:r w:rsidR="001C13CD">
          <w:rPr>
            <w:rFonts w:hint="eastAsia"/>
          </w:rPr>
          <w:t>這些腳位</w:t>
        </w:r>
      </w:ins>
      <w:ins w:id="4266" w:author="張寶騌 CHANG,PAO-TSUNG" w:date="2022-05-11T00:17:00Z">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輸出腳。</w:t>
        </w:r>
      </w:ins>
    </w:p>
    <w:p w14:paraId="68A82C4B" w14:textId="0C85C188" w:rsidR="001C13CD" w:rsidRDefault="001C13CD" w:rsidP="009708EA">
      <w:pPr>
        <w:ind w:left="480" w:firstLine="480"/>
        <w:rPr>
          <w:ins w:id="4267" w:author="張寶騌 CHANG,PAO-TSUNG" w:date="2022-05-11T00:44:00Z"/>
        </w:rPr>
      </w:pPr>
      <w:proofErr w:type="gramStart"/>
      <w:ins w:id="4268" w:author="張寶騌 CHANG,PAO-TSUNG" w:date="2022-05-11T00:44:00Z">
        <w:r>
          <w:rPr>
            <w:rFonts w:hint="eastAsia"/>
          </w:rPr>
          <w:t>感</w:t>
        </w:r>
        <w:proofErr w:type="gramEnd"/>
        <w:r>
          <w:rPr>
            <w:rFonts w:hint="eastAsia"/>
          </w:rPr>
          <w:t>測元件的</w:t>
        </w:r>
        <w:r>
          <w:t>V</w:t>
        </w:r>
      </w:ins>
      <w:ins w:id="4269" w:author="張寶騌 CHANG,PAO-TSUNG" w:date="2022-06-17T21:28:00Z">
        <w:r w:rsidR="002136D3">
          <w:t>CC</w:t>
        </w:r>
      </w:ins>
      <w:ins w:id="4270" w:author="張寶騌 CHANG,PAO-TSUNG" w:date="2022-05-11T00:44:00Z">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ins>
      <w:ins w:id="4271" w:author="張寶騌 CHANG,PAO-TSUNG" w:date="2022-05-11T01:01:00Z">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ins>
      <w:ins w:id="4272" w:author="張寶騌 CHANG,PAO-TSUNG" w:date="2022-05-11T01:02:00Z">
        <w:r w:rsidR="00491BFF">
          <w:rPr>
            <w:rFonts w:hint="eastAsia"/>
          </w:rPr>
          <w:t>。</w:t>
        </w:r>
      </w:ins>
    </w:p>
    <w:p w14:paraId="484D1A25" w14:textId="0C255DA5" w:rsidR="002A4DEB" w:rsidRDefault="009708EA" w:rsidP="009708EA">
      <w:pPr>
        <w:ind w:left="480" w:firstLine="480"/>
        <w:rPr>
          <w:ins w:id="4273" w:author="張寶騌 CHANG,PAO-TSUNG" w:date="2022-05-11T00:24:00Z"/>
        </w:rPr>
      </w:pPr>
      <w:ins w:id="4274" w:author="張寶騌 CHANG,PAO-TSUNG" w:date="2022-05-11T00:17:00Z">
        <w:r>
          <w:rPr>
            <w:rFonts w:hint="eastAsia"/>
          </w:rPr>
          <w:t>在連接</w:t>
        </w:r>
      </w:ins>
      <w:proofErr w:type="spellStart"/>
      <w:ins w:id="4275" w:author="張寶騌 CHANG,PAO-TSUNG" w:date="2022-05-11T00:19:00Z">
        <w:r>
          <w:rPr>
            <w:rFonts w:hint="eastAsia"/>
          </w:rPr>
          <w:t>X</w:t>
        </w:r>
        <w:r>
          <w:t>Bee</w:t>
        </w:r>
      </w:ins>
      <w:proofErr w:type="spellEnd"/>
      <w:ins w:id="4276" w:author="張寶騌 CHANG,PAO-TSUNG" w:date="2022-05-11T00:17:00Z">
        <w:r>
          <w:rPr>
            <w:rFonts w:hint="eastAsia"/>
          </w:rPr>
          <w:t>無線</w:t>
        </w:r>
      </w:ins>
      <w:r w:rsidR="009A24EE">
        <w:rPr>
          <w:rFonts w:hint="eastAsia"/>
        </w:rPr>
        <w:t>傳輸</w:t>
      </w:r>
      <w:ins w:id="4277" w:author="張寶騌 CHANG,PAO-TSUNG" w:date="2022-05-11T00:17:00Z">
        <w:r>
          <w:rPr>
            <w:rFonts w:hint="eastAsia"/>
          </w:rPr>
          <w:t>模組方面，</w:t>
        </w:r>
      </w:ins>
      <w:ins w:id="4278" w:author="張寶騌 CHANG,PAO-TSUNG" w:date="2022-05-11T00:20:00Z">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w:t>
        </w:r>
      </w:ins>
      <w:ins w:id="4279" w:author="張寶騌 CHANG,PAO-TSUNG" w:date="2022-05-11T00:21:00Z">
        <w:r w:rsidR="002A4DEB">
          <w:rPr>
            <w:rFonts w:hint="eastAsia"/>
          </w:rPr>
          <w:t>，因擴展板上的腳位與</w:t>
        </w:r>
      </w:ins>
      <w:ins w:id="4280" w:author="張寶騌 CHANG,PAO-TSUNG" w:date="2022-05-11T00:22:00Z">
        <w:r w:rsidR="002A4DEB" w:rsidRPr="00E15F34">
          <w:rPr>
            <w:rFonts w:hint="eastAsia"/>
          </w:rPr>
          <w:t>Arduino</w:t>
        </w:r>
        <w:r w:rsidR="002A4DEB">
          <w:rPr>
            <w:rFonts w:hint="eastAsia"/>
          </w:rPr>
          <w:t xml:space="preserve"> U</w:t>
        </w:r>
        <w:r w:rsidR="002A4DEB">
          <w:t>NO</w:t>
        </w:r>
        <w:r w:rsidR="002A4DEB">
          <w:rPr>
            <w:rFonts w:hint="eastAsia"/>
          </w:rPr>
          <w:t>板相同，</w:t>
        </w:r>
      </w:ins>
      <w:ins w:id="4281" w:author="張寶騌 CHANG,PAO-TSUNG" w:date="2022-05-11T00:47:00Z">
        <w:r w:rsidR="005F5D3E">
          <w:rPr>
            <w:rFonts w:hint="eastAsia"/>
          </w:rPr>
          <w:t>針腳可完全對應，</w:t>
        </w:r>
      </w:ins>
      <w:ins w:id="4282" w:author="張寶騌 CHANG,PAO-TSUNG" w:date="2022-05-11T00:23:00Z">
        <w:r w:rsidR="002A4DEB">
          <w:rPr>
            <w:rFonts w:hint="eastAsia"/>
          </w:rPr>
          <w:t>連接感測元件的杜邦線可直接</w:t>
        </w:r>
      </w:ins>
      <w:ins w:id="4283" w:author="張寶騌 CHANG,PAO-TSUNG" w:date="2022-05-11T00:48:00Z">
        <w:r w:rsidR="005F5D3E">
          <w:rPr>
            <w:rFonts w:hint="eastAsia"/>
          </w:rPr>
          <w:t>使用擴展板上的腳</w:t>
        </w:r>
      </w:ins>
      <w:ins w:id="4284" w:author="張寶騌 CHANG,PAO-TSUNG" w:date="2022-05-11T00:23:00Z">
        <w:r w:rsidR="002A4DEB">
          <w:rPr>
            <w:rFonts w:hint="eastAsia"/>
          </w:rPr>
          <w:t>位。</w:t>
        </w:r>
      </w:ins>
    </w:p>
    <w:p w14:paraId="77F922E5" w14:textId="39BD9882" w:rsidR="009708EA" w:rsidRDefault="009708EA" w:rsidP="009708EA">
      <w:pPr>
        <w:ind w:left="480" w:firstLine="480"/>
        <w:rPr>
          <w:ins w:id="4285" w:author="張寶騌 CHANG,PAO-TSUNG" w:date="2022-05-11T00:17:00Z"/>
        </w:rPr>
      </w:pPr>
      <w:ins w:id="4286" w:author="張寶騌 CHANG,PAO-TSUNG" w:date="2022-05-11T00:17:00Z">
        <w:r>
          <w:rPr>
            <w:rFonts w:hint="eastAsia"/>
          </w:rPr>
          <w:t>詳細接線簡圖如</w:t>
        </w:r>
      </w:ins>
      <w:ins w:id="4287" w:author="張寶騌 CHANG,PAO-TSUNG" w:date="2022-05-11T00:54:00Z">
        <w:r w:rsidR="004044CD">
          <w:fldChar w:fldCharType="begin"/>
        </w:r>
        <w:r w:rsidR="004044CD">
          <w:instrText xml:space="preserve"> </w:instrText>
        </w:r>
        <w:r w:rsidR="004044CD">
          <w:rPr>
            <w:rFonts w:hint="eastAsia"/>
          </w:rPr>
          <w:instrText>REF _Ref103122886 \h</w:instrText>
        </w:r>
        <w:r w:rsidR="004044CD">
          <w:instrText xml:space="preserve"> </w:instrText>
        </w:r>
      </w:ins>
      <w:r w:rsidR="004044CD">
        <w:fldChar w:fldCharType="separate"/>
      </w:r>
      <w:ins w:id="4288" w:author="張寶騌 CHANG,PAO-TSUNG" w:date="2022-05-11T00:48:00Z">
        <w:r w:rsidR="00643F6D">
          <w:rPr>
            <w:rFonts w:hint="eastAsia"/>
          </w:rPr>
          <w:t>圖</w:t>
        </w:r>
        <w:r w:rsidR="00643F6D">
          <w:rPr>
            <w:rFonts w:hint="eastAsia"/>
          </w:rPr>
          <w:t xml:space="preserve"> </w:t>
        </w:r>
      </w:ins>
      <w:r w:rsidR="00643F6D">
        <w:rPr>
          <w:noProof/>
        </w:rPr>
        <w:t>2</w:t>
      </w:r>
      <w:r w:rsidR="00643F6D">
        <w:noBreakHyphen/>
      </w:r>
      <w:r w:rsidR="00643F6D">
        <w:rPr>
          <w:noProof/>
        </w:rPr>
        <w:t>24</w:t>
      </w:r>
      <w:ins w:id="4289" w:author="張寶騌 CHANG,PAO-TSUNG" w:date="2022-05-11T00:54:00Z">
        <w:r w:rsidR="004044CD">
          <w:fldChar w:fldCharType="end"/>
        </w:r>
      </w:ins>
      <w:ins w:id="4290" w:author="張寶騌 CHANG,PAO-TSUNG" w:date="2022-05-11T00:17:00Z">
        <w:r>
          <w:rPr>
            <w:rFonts w:hint="eastAsia"/>
          </w:rPr>
          <w:t>，線路連接於</w:t>
        </w:r>
        <w:r w:rsidRPr="00E15F34">
          <w:rPr>
            <w:rFonts w:hint="eastAsia"/>
          </w:rPr>
          <w:t>Arduino</w:t>
        </w:r>
        <w:r>
          <w:rPr>
            <w:rFonts w:hint="eastAsia"/>
          </w:rPr>
          <w:t xml:space="preserve"> U</w:t>
        </w:r>
        <w:r>
          <w:t>NO</w:t>
        </w:r>
        <w:r>
          <w:rPr>
            <w:rFonts w:hint="eastAsia"/>
          </w:rPr>
          <w:t>板之組裝完成照片如</w:t>
        </w:r>
      </w:ins>
      <w:ins w:id="4291" w:author="張寶騌 CHANG,PAO-TSUNG" w:date="2022-05-11T00:54:00Z">
        <w:r w:rsidR="004044CD">
          <w:fldChar w:fldCharType="begin"/>
        </w:r>
        <w:r w:rsidR="004044CD">
          <w:instrText xml:space="preserve"> REF _Ref103122891 \h </w:instrText>
        </w:r>
      </w:ins>
      <w:ins w:id="4292" w:author="張寶騌 CHANG,PAO-TSUNG" w:date="2022-05-11T00:54:00Z">
        <w:r w:rsidR="004044CD">
          <w:fldChar w:fldCharType="separate"/>
        </w:r>
        <w:r w:rsidR="00643F6D">
          <w:rPr>
            <w:rFonts w:hint="eastAsia"/>
          </w:rPr>
          <w:t>圖</w:t>
        </w:r>
        <w:r w:rsidR="00643F6D">
          <w:rPr>
            <w:rFonts w:hint="eastAsia"/>
          </w:rPr>
          <w:t xml:space="preserve"> </w:t>
        </w:r>
      </w:ins>
      <w:r w:rsidR="00643F6D">
        <w:rPr>
          <w:noProof/>
        </w:rPr>
        <w:t>2</w:t>
      </w:r>
      <w:r w:rsidR="00643F6D">
        <w:noBreakHyphen/>
      </w:r>
      <w:r w:rsidR="00643F6D">
        <w:rPr>
          <w:noProof/>
        </w:rPr>
        <w:t>25</w:t>
      </w:r>
      <w:ins w:id="4293" w:author="張寶騌 CHANG,PAO-TSUNG" w:date="2022-05-11T00:54:00Z">
        <w:r w:rsidR="004044CD">
          <w:fldChar w:fldCharType="end"/>
        </w:r>
      </w:ins>
      <w:ins w:id="4294" w:author="張寶騌 CHANG,PAO-TSUNG" w:date="2022-05-11T00:17:00Z">
        <w:r>
          <w:rPr>
            <w:rFonts w:hint="eastAsia"/>
          </w:rPr>
          <w:t>。</w:t>
        </w:r>
      </w:ins>
    </w:p>
    <w:p w14:paraId="43064343" w14:textId="4F45FCB7" w:rsidR="009708EA" w:rsidRDefault="009708EA" w:rsidP="00E36A76">
      <w:pPr>
        <w:ind w:leftChars="0" w:left="0" w:firstLineChars="0" w:firstLine="0"/>
        <w:jc w:val="center"/>
        <w:rPr>
          <w:ins w:id="4295" w:author="張寶騌 CHANG,PAO-TSUNG" w:date="2022-06-17T21:28:00Z"/>
        </w:rPr>
      </w:pPr>
    </w:p>
    <w:p w14:paraId="62F6DDB3" w14:textId="7955FE92" w:rsidR="002136D3" w:rsidRDefault="002136D3" w:rsidP="00E36A76">
      <w:pPr>
        <w:ind w:leftChars="0" w:left="0" w:firstLineChars="0" w:firstLine="0"/>
        <w:jc w:val="center"/>
        <w:rPr>
          <w:ins w:id="4296" w:author="張寶騌 CHANG,PAO-TSUNG" w:date="2022-05-11T00:48:00Z"/>
        </w:rPr>
      </w:pPr>
      <w:ins w:id="4297" w:author="張寶騌 CHANG,PAO-TSUNG" w:date="2022-06-17T21:28:00Z">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ins>
    </w:p>
    <w:p w14:paraId="7605E220" w14:textId="3900242D" w:rsidR="005F5D3E" w:rsidRPr="005F5D3E" w:rsidRDefault="005F5D3E">
      <w:pPr>
        <w:pStyle w:val="ac"/>
        <w:spacing w:after="180"/>
        <w:rPr>
          <w:ins w:id="4298" w:author="張寶騌 CHANG,PAO-TSUNG" w:date="2022-05-10T23:09:00Z"/>
        </w:rPr>
        <w:pPrChange w:id="4299" w:author="張寶騌 CHANG,PAO-TSUNG" w:date="2022-05-11T00:48:00Z">
          <w:pPr>
            <w:ind w:left="480" w:firstLine="480"/>
          </w:pPr>
        </w:pPrChange>
      </w:pPr>
      <w:bookmarkStart w:id="4300" w:name="_Ref103122886"/>
      <w:bookmarkStart w:id="4301" w:name="_Toc106974297"/>
      <w:ins w:id="4302" w:author="張寶騌 CHANG,PAO-TSUNG" w:date="2022-05-11T00:48:00Z">
        <w:r>
          <w:rPr>
            <w:rFonts w:hint="eastAsia"/>
          </w:rPr>
          <w:lastRenderedPageBreak/>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5</w:t>
      </w:r>
      <w:r w:rsidR="009700FF">
        <w:fldChar w:fldCharType="end"/>
      </w:r>
      <w:bookmarkEnd w:id="4300"/>
      <w:r w:rsidR="00643F6D">
        <w:t xml:space="preserve"> </w:t>
      </w:r>
      <w:ins w:id="4303" w:author="張寶騌 CHANG,PAO-TSUNG" w:date="2022-05-11T00:48:00Z">
        <w:r w:rsidRPr="005F5D3E">
          <w:rPr>
            <w:rFonts w:hint="eastAsia"/>
          </w:rPr>
          <w:t>線路連接示意圖</w:t>
        </w:r>
      </w:ins>
      <w:bookmarkEnd w:id="4301"/>
    </w:p>
    <w:p w14:paraId="2903CF2D" w14:textId="4775F611" w:rsidR="00EF3D9D" w:rsidRDefault="004044CD" w:rsidP="00EF3D9D">
      <w:pPr>
        <w:ind w:left="480" w:firstLine="480"/>
        <w:rPr>
          <w:ins w:id="4304" w:author="張寶騌 CHANG,PAO-TSUNG" w:date="2022-05-11T00:53:00Z"/>
        </w:rPr>
      </w:pPr>
      <w:ins w:id="4305" w:author="張寶騌 CHANG,PAO-TSUNG" w:date="2022-05-11T00:52:00Z">
        <w:r>
          <w:rPr>
            <w:rFonts w:hint="eastAsia"/>
            <w:noProof/>
          </w:rPr>
          <w:drawing>
            <wp:inline distT="0" distB="0" distL="0" distR="0" wp14:anchorId="3CA4CAFC" wp14:editId="508DBE24">
              <wp:extent cx="4909185" cy="3009900"/>
              <wp:effectExtent l="0" t="0" r="5715"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18214"/>
                      <a:stretch/>
                    </pic:blipFill>
                    <pic:spPr bwMode="auto">
                      <a:xfrm>
                        <a:off x="0" y="0"/>
                        <a:ext cx="4918805" cy="3015798"/>
                      </a:xfrm>
                      <a:prstGeom prst="rect">
                        <a:avLst/>
                      </a:prstGeom>
                      <a:noFill/>
                      <a:ln>
                        <a:noFill/>
                      </a:ln>
                      <a:extLst>
                        <a:ext uri="{53640926-AAD7-44D8-BBD7-CCE9431645EC}">
                          <a14:shadowObscured xmlns:a14="http://schemas.microsoft.com/office/drawing/2010/main"/>
                        </a:ext>
                      </a:extLst>
                    </pic:spPr>
                  </pic:pic>
                </a:graphicData>
              </a:graphic>
            </wp:inline>
          </w:drawing>
        </w:r>
      </w:ins>
    </w:p>
    <w:p w14:paraId="136DC358" w14:textId="4812CB4D" w:rsidR="004044CD" w:rsidRDefault="004044CD">
      <w:pPr>
        <w:pStyle w:val="ac"/>
        <w:spacing w:after="180"/>
        <w:rPr>
          <w:ins w:id="4306" w:author="張寶騌 CHANG,PAO-TSUNG" w:date="2022-06-21T23:56:00Z"/>
        </w:rPr>
      </w:pPr>
      <w:bookmarkStart w:id="4307" w:name="_Ref103122891"/>
      <w:bookmarkStart w:id="4308" w:name="_Toc106974298"/>
      <w:ins w:id="4309" w:author="張寶騌 CHANG,PAO-TSUNG" w:date="2022-05-11T00:54: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6</w:t>
      </w:r>
      <w:r w:rsidR="009700FF">
        <w:fldChar w:fldCharType="end"/>
      </w:r>
      <w:bookmarkEnd w:id="4307"/>
      <w:r w:rsidR="00643F6D">
        <w:t xml:space="preserve"> </w:t>
      </w:r>
      <w:ins w:id="4310" w:author="張寶騌 CHANG,PAO-TSUNG" w:date="2022-05-11T00:54:00Z">
        <w:r w:rsidRPr="004044CD">
          <w:rPr>
            <w:rFonts w:hint="eastAsia"/>
          </w:rPr>
          <w:t>線路連接至</w:t>
        </w:r>
        <w:r w:rsidRPr="004044CD">
          <w:rPr>
            <w:rFonts w:hint="eastAsia"/>
          </w:rPr>
          <w:t>Arduino UNO</w:t>
        </w:r>
        <w:r w:rsidRPr="004044CD">
          <w:rPr>
            <w:rFonts w:hint="eastAsia"/>
          </w:rPr>
          <w:t>板腳位</w:t>
        </w:r>
      </w:ins>
      <w:bookmarkEnd w:id="4308"/>
    </w:p>
    <w:p w14:paraId="4D3069A8" w14:textId="2B9EBCE1" w:rsidR="009B15CA" w:rsidRDefault="009B15CA" w:rsidP="009B15CA">
      <w:pPr>
        <w:ind w:left="480" w:firstLine="480"/>
        <w:rPr>
          <w:ins w:id="4311" w:author="張寶騌 CHANG,PAO-TSUNG" w:date="2022-06-21T23:56:00Z"/>
        </w:rPr>
      </w:pPr>
    </w:p>
    <w:p w14:paraId="03C0C4C8" w14:textId="54AB28E5" w:rsidR="009B15CA" w:rsidRDefault="009B15CA">
      <w:pPr>
        <w:widowControl/>
        <w:spacing w:line="240" w:lineRule="auto"/>
        <w:ind w:leftChars="0" w:left="0" w:firstLineChars="0" w:firstLine="0"/>
        <w:rPr>
          <w:ins w:id="4312" w:author="張寶騌 CHANG,PAO-TSUNG" w:date="2022-06-21T23:56:00Z"/>
        </w:rPr>
      </w:pPr>
      <w:ins w:id="4313" w:author="張寶騌 CHANG,PAO-TSUNG" w:date="2022-06-21T23:56:00Z">
        <w:r>
          <w:br w:type="page"/>
        </w:r>
      </w:ins>
    </w:p>
    <w:p w14:paraId="7ACCC1D6" w14:textId="6D1BD549" w:rsidR="00BC3A7A" w:rsidRDefault="00BC3A7A" w:rsidP="00BC3A7A">
      <w:pPr>
        <w:ind w:left="480" w:firstLine="480"/>
      </w:pPr>
      <w:ins w:id="4314" w:author="張寶騌 CHANG,PAO-TSUNG" w:date="2022-05-11T00:57:00Z">
        <w:r>
          <w:rPr>
            <w:rFonts w:hint="eastAsia"/>
          </w:rPr>
          <w:lastRenderedPageBreak/>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ins>
    </w:p>
    <w:p w14:paraId="5FD23F10" w14:textId="49FB78DD" w:rsidR="00A8058C" w:rsidRDefault="00A8058C" w:rsidP="00BC3A7A">
      <w:pPr>
        <w:ind w:left="480" w:firstLine="480"/>
        <w:rPr>
          <w:ins w:id="4315" w:author="張寶騌 CHANG,PAO-TSUNG" w:date="2022-05-11T00:57:00Z"/>
        </w:rPr>
      </w:pPr>
      <w:r>
        <w:rPr>
          <w:rFonts w:hint="eastAsia"/>
        </w:rPr>
        <w:t>研究以</w:t>
      </w:r>
      <w:r>
        <w:rPr>
          <w:rFonts w:hint="eastAsia"/>
        </w:rPr>
        <w:t>4</w:t>
      </w:r>
      <w:r>
        <w:rPr>
          <w:rFonts w:hint="eastAsia"/>
        </w:rPr>
        <w:t>片太陽能板並聯串接組成，因太陽能板所輸出之電壓不穩，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sidR="00392C3A">
        <w:rPr>
          <w:rFonts w:hint="eastAsia"/>
        </w:rPr>
        <w:t>(</w:t>
      </w:r>
      <w:r w:rsidR="00392C3A">
        <w:rPr>
          <w:rFonts w:hint="eastAsia"/>
        </w:rPr>
        <w:t>接</w:t>
      </w:r>
      <w:r w:rsidR="00643F6D">
        <w:rPr>
          <w:rFonts w:hint="eastAsia"/>
        </w:rPr>
        <w:t>在</w:t>
      </w:r>
      <w:r w:rsidR="00392C3A">
        <w:rPr>
          <w:rFonts w:hint="eastAsia"/>
        </w:rPr>
        <w:t>U</w:t>
      </w:r>
      <w:r w:rsidR="00392C3A">
        <w:t>SB</w:t>
      </w:r>
      <w:r w:rsidR="00392C3A">
        <w:rPr>
          <w:rFonts w:hint="eastAsia"/>
        </w:rPr>
        <w:t>連接埠</w:t>
      </w:r>
      <w:r w:rsidR="00392C3A">
        <w:rPr>
          <w:rFonts w:hint="eastAsia"/>
        </w:rPr>
        <w:t>)</w:t>
      </w:r>
      <w:r w:rsidR="00392C3A">
        <w:rPr>
          <w:rFonts w:hint="eastAsia"/>
        </w:rPr>
        <w:t>。而機車電瓶則供應</w:t>
      </w:r>
      <w:r w:rsidR="00392C3A">
        <w:rPr>
          <w:rFonts w:hint="eastAsia"/>
        </w:rPr>
        <w:t>9</w:t>
      </w:r>
      <w:r w:rsidR="00392C3A">
        <w:t>V</w:t>
      </w:r>
      <w:r w:rsidR="00392C3A">
        <w:rPr>
          <w:rFonts w:hint="eastAsia"/>
        </w:rPr>
        <w:t>電壓給</w:t>
      </w:r>
      <w:r w:rsidR="00392C3A">
        <w:t>Arduino</w:t>
      </w:r>
      <w:r w:rsidR="00392C3A">
        <w:rPr>
          <w:rFonts w:hint="eastAsia"/>
        </w:rPr>
        <w:t>模組</w:t>
      </w:r>
      <w:r w:rsidR="00392C3A">
        <w:rPr>
          <w:rFonts w:hint="eastAsia"/>
        </w:rPr>
        <w:t>(</w:t>
      </w:r>
      <w:r w:rsidR="00392C3A">
        <w:rPr>
          <w:rFonts w:hint="eastAsia"/>
        </w:rPr>
        <w:t>接</w:t>
      </w:r>
      <w:r w:rsidR="00643F6D">
        <w:rPr>
          <w:rFonts w:hint="eastAsia"/>
        </w:rPr>
        <w:t>在</w:t>
      </w:r>
      <w:r w:rsidR="00392C3A">
        <w:rPr>
          <w:rFonts w:hint="eastAsia"/>
        </w:rPr>
        <w:t>7~12</w:t>
      </w:r>
      <w:r w:rsidR="00392C3A">
        <w:t>V</w:t>
      </w:r>
      <w:r w:rsidR="00643F6D">
        <w:rPr>
          <w:rFonts w:hint="eastAsia"/>
        </w:rPr>
        <w:t>電源</w:t>
      </w:r>
      <w:r w:rsidR="00392C3A">
        <w:rPr>
          <w:rFonts w:hint="eastAsia"/>
        </w:rPr>
        <w:t>輸入插座</w:t>
      </w:r>
      <w:r w:rsidR="00392C3A">
        <w:rPr>
          <w:rFonts w:hint="eastAsia"/>
        </w:rPr>
        <w:t>)</w:t>
      </w:r>
      <w:r w:rsidR="00392C3A">
        <w:rPr>
          <w:rFonts w:hint="eastAsia"/>
        </w:rPr>
        <w:t>。</w:t>
      </w:r>
    </w:p>
    <w:tbl>
      <w:tblPr>
        <w:tblStyle w:val="afa"/>
        <w:tblW w:w="0" w:type="auto"/>
        <w:tblLook w:val="04A0" w:firstRow="1" w:lastRow="0" w:firstColumn="1" w:lastColumn="0" w:noHBand="0" w:noVBand="1"/>
      </w:tblPr>
      <w:tblGrid>
        <w:gridCol w:w="4388"/>
        <w:gridCol w:w="4416"/>
      </w:tblGrid>
      <w:tr w:rsidR="00BC3A7A" w14:paraId="140BFE77" w14:textId="77777777" w:rsidTr="00E84E07">
        <w:trPr>
          <w:trHeight w:val="340"/>
          <w:ins w:id="4316" w:author="張寶騌 CHANG,PAO-TSUNG" w:date="2022-05-11T00:57:00Z"/>
        </w:trPr>
        <w:tc>
          <w:tcPr>
            <w:tcW w:w="4388" w:type="dxa"/>
          </w:tcPr>
          <w:p w14:paraId="1C351938" w14:textId="77777777" w:rsidR="00BC3A7A" w:rsidRPr="00560ED7" w:rsidRDefault="00BC3A7A" w:rsidP="00E84E07">
            <w:pPr>
              <w:ind w:leftChars="0" w:left="0" w:firstLineChars="0" w:firstLine="0"/>
              <w:jc w:val="center"/>
              <w:rPr>
                <w:ins w:id="4317" w:author="張寶騌 CHANG,PAO-TSUNG" w:date="2022-05-11T00:57:00Z"/>
                <w:sz w:val="20"/>
                <w:szCs w:val="20"/>
                <w:rPrChange w:id="4318" w:author="張寶騌 CHANG,PAO-TSUNG" w:date="2022-06-17T21:15:00Z">
                  <w:rPr>
                    <w:ins w:id="4319" w:author="張寶騌 CHANG,PAO-TSUNG" w:date="2022-05-11T00:57:00Z"/>
                  </w:rPr>
                </w:rPrChange>
              </w:rPr>
            </w:pPr>
            <w:ins w:id="4320" w:author="張寶騌 CHANG,PAO-TSUNG" w:date="2022-05-11T00:57:00Z">
              <w:r w:rsidRPr="00560ED7">
                <w:rPr>
                  <w:rFonts w:hint="eastAsia"/>
                  <w:sz w:val="20"/>
                  <w:szCs w:val="20"/>
                  <w:rPrChange w:id="4321" w:author="張寶騌 CHANG,PAO-TSUNG" w:date="2022-06-17T21:15:00Z">
                    <w:rPr>
                      <w:rFonts w:hint="eastAsia"/>
                    </w:rPr>
                  </w:rPrChange>
                </w:rPr>
                <w:t>太陽能供電板</w:t>
              </w:r>
            </w:ins>
          </w:p>
        </w:tc>
        <w:tc>
          <w:tcPr>
            <w:tcW w:w="4389" w:type="dxa"/>
          </w:tcPr>
          <w:p w14:paraId="3C15312A" w14:textId="77777777" w:rsidR="00BC3A7A" w:rsidRPr="00560ED7" w:rsidRDefault="00BC3A7A" w:rsidP="00E84E07">
            <w:pPr>
              <w:ind w:leftChars="0" w:left="0" w:firstLineChars="0" w:firstLine="0"/>
              <w:jc w:val="center"/>
              <w:rPr>
                <w:ins w:id="4322" w:author="張寶騌 CHANG,PAO-TSUNG" w:date="2022-05-11T00:57:00Z"/>
                <w:sz w:val="20"/>
                <w:szCs w:val="20"/>
                <w:rPrChange w:id="4323" w:author="張寶騌 CHANG,PAO-TSUNG" w:date="2022-06-17T21:15:00Z">
                  <w:rPr>
                    <w:ins w:id="4324" w:author="張寶騌 CHANG,PAO-TSUNG" w:date="2022-05-11T00:57:00Z"/>
                  </w:rPr>
                </w:rPrChange>
              </w:rPr>
            </w:pPr>
            <w:ins w:id="4325" w:author="張寶騌 CHANG,PAO-TSUNG" w:date="2022-05-11T00:57:00Z">
              <w:r w:rsidRPr="00560ED7">
                <w:rPr>
                  <w:sz w:val="20"/>
                  <w:szCs w:val="20"/>
                  <w:rPrChange w:id="4326" w:author="張寶騌 CHANG,PAO-TSUNG" w:date="2022-06-17T21:15:00Z">
                    <w:rPr/>
                  </w:rPrChange>
                </w:rPr>
                <w:t>10</w:t>
              </w:r>
              <w:r w:rsidRPr="00560ED7">
                <w:rPr>
                  <w:rFonts w:hint="eastAsia"/>
                  <w:sz w:val="20"/>
                  <w:szCs w:val="20"/>
                  <w:rPrChange w:id="4327" w:author="張寶騌 CHANG,PAO-TSUNG" w:date="2022-06-17T21:15:00Z">
                    <w:rPr>
                      <w:rFonts w:hint="eastAsia"/>
                    </w:rPr>
                  </w:rPrChange>
                </w:rPr>
                <w:t>號電瓶</w:t>
              </w:r>
            </w:ins>
          </w:p>
        </w:tc>
      </w:tr>
      <w:tr w:rsidR="00BC3A7A" w14:paraId="66572F8B" w14:textId="77777777" w:rsidTr="00E84E07">
        <w:trPr>
          <w:ins w:id="4328" w:author="張寶騌 CHANG,PAO-TSUNG" w:date="2022-05-11T00:57:00Z"/>
        </w:trPr>
        <w:tc>
          <w:tcPr>
            <w:tcW w:w="4388" w:type="dxa"/>
            <w:vAlign w:val="center"/>
          </w:tcPr>
          <w:p w14:paraId="2B2DC56B" w14:textId="77777777" w:rsidR="00BC3A7A" w:rsidRPr="00560ED7" w:rsidRDefault="00BC3A7A" w:rsidP="00E84E07">
            <w:pPr>
              <w:ind w:leftChars="0" w:left="0" w:firstLineChars="0" w:firstLine="0"/>
              <w:jc w:val="center"/>
              <w:rPr>
                <w:ins w:id="4329" w:author="張寶騌 CHANG,PAO-TSUNG" w:date="2022-05-11T00:57:00Z"/>
                <w:sz w:val="20"/>
                <w:szCs w:val="20"/>
                <w:rPrChange w:id="4330" w:author="張寶騌 CHANG,PAO-TSUNG" w:date="2022-06-17T21:15:00Z">
                  <w:rPr>
                    <w:ins w:id="4331" w:author="張寶騌 CHANG,PAO-TSUNG" w:date="2022-05-11T00:57:00Z"/>
                  </w:rPr>
                </w:rPrChange>
              </w:rPr>
            </w:pPr>
            <w:ins w:id="4332" w:author="張寶騌 CHANG,PAO-TSUNG" w:date="2022-05-11T00:57:00Z">
              <w:r w:rsidRPr="00560ED7">
                <w:rPr>
                  <w:noProof/>
                  <w:sz w:val="20"/>
                  <w:szCs w:val="20"/>
                  <w:rPrChange w:id="4333" w:author="張寶騌 CHANG,PAO-TSUNG" w:date="2022-06-17T21:15:00Z">
                    <w:rPr>
                      <w:noProof/>
                    </w:rPr>
                  </w:rPrChange>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389" w:type="dxa"/>
            <w:vAlign w:val="center"/>
          </w:tcPr>
          <w:p w14:paraId="15FB5777" w14:textId="77777777" w:rsidR="00BC3A7A" w:rsidRPr="00560ED7" w:rsidRDefault="00BC3A7A" w:rsidP="00E84E07">
            <w:pPr>
              <w:ind w:leftChars="0" w:left="0" w:firstLineChars="0" w:firstLine="0"/>
              <w:jc w:val="center"/>
              <w:rPr>
                <w:ins w:id="4334" w:author="張寶騌 CHANG,PAO-TSUNG" w:date="2022-05-11T00:57:00Z"/>
                <w:sz w:val="20"/>
                <w:szCs w:val="20"/>
                <w:rPrChange w:id="4335" w:author="張寶騌 CHANG,PAO-TSUNG" w:date="2022-06-17T21:15:00Z">
                  <w:rPr>
                    <w:ins w:id="4336" w:author="張寶騌 CHANG,PAO-TSUNG" w:date="2022-05-11T00:57:00Z"/>
                  </w:rPr>
                </w:rPrChange>
              </w:rPr>
            </w:pPr>
            <w:ins w:id="4337" w:author="張寶騌 CHANG,PAO-TSUNG" w:date="2022-05-11T00:57:00Z">
              <w:r w:rsidRPr="00560ED7">
                <w:rPr>
                  <w:noProof/>
                  <w:sz w:val="20"/>
                  <w:szCs w:val="20"/>
                  <w:rPrChange w:id="4338" w:author="張寶騌 CHANG,PAO-TSUNG" w:date="2022-06-17T21:15:00Z">
                    <w:rPr>
                      <w:noProof/>
                    </w:rPr>
                  </w:rPrChange>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9C7D3FE" w14:textId="378EEFB7" w:rsidR="00BC3A7A" w:rsidRDefault="00BC3A7A" w:rsidP="00BC3A7A">
      <w:pPr>
        <w:pStyle w:val="ac"/>
        <w:spacing w:after="180"/>
        <w:rPr>
          <w:ins w:id="4339" w:author="張寶騌 CHANG,PAO-TSUNG" w:date="2022-05-11T00:57:00Z"/>
        </w:rPr>
      </w:pPr>
      <w:bookmarkStart w:id="4340" w:name="_Toc106974299"/>
      <w:ins w:id="4341" w:author="張寶騌 CHANG,PAO-TSUNG" w:date="2022-05-11T00:5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7</w:t>
      </w:r>
      <w:r w:rsidR="009700FF">
        <w:fldChar w:fldCharType="end"/>
      </w:r>
      <w:r w:rsidR="00643F6D">
        <w:rPr>
          <w:rFonts w:hint="eastAsia"/>
        </w:rPr>
        <w:t xml:space="preserve"> </w:t>
      </w:r>
      <w:ins w:id="4342" w:author="張寶騌 CHANG,PAO-TSUNG" w:date="2022-05-11T00:57:00Z">
        <w:r>
          <w:rPr>
            <w:rFonts w:hint="eastAsia"/>
          </w:rPr>
          <w:t>太陽能供電板與</w:t>
        </w:r>
        <w:r>
          <w:rPr>
            <w:rFonts w:hint="eastAsia"/>
          </w:rPr>
          <w:t>10</w:t>
        </w:r>
        <w:r>
          <w:rPr>
            <w:rFonts w:hint="eastAsia"/>
          </w:rPr>
          <w:t>號電瓶外觀</w:t>
        </w:r>
        <w:bookmarkEnd w:id="4340"/>
      </w:ins>
    </w:p>
    <w:p w14:paraId="55EB264B" w14:textId="77777777" w:rsidR="004044CD" w:rsidRPr="00BC3A7A" w:rsidRDefault="004044CD" w:rsidP="00EF3D9D">
      <w:pPr>
        <w:ind w:left="480" w:firstLine="480"/>
        <w:rPr>
          <w:ins w:id="4343" w:author="張寶騌 CHANG,PAO-TSUNG" w:date="2022-05-11T00:52:00Z"/>
        </w:rPr>
      </w:pPr>
    </w:p>
    <w:p w14:paraId="2CA7457E" w14:textId="77777777" w:rsidR="00BC3A7A" w:rsidRPr="00EF3D9D" w:rsidRDefault="00BC3A7A">
      <w:pPr>
        <w:ind w:leftChars="0" w:left="0" w:firstLineChars="0" w:firstLine="0"/>
        <w:rPr>
          <w:ins w:id="4344" w:author="張寶騌 CHANG,PAO-TSUNG" w:date="2022-04-29T16:19:00Z"/>
        </w:rPr>
        <w:pPrChange w:id="4345" w:author="張寶騌 CHANG,PAO-TSUNG" w:date="2022-05-11T00:58:00Z">
          <w:pPr>
            <w:pStyle w:val="ac"/>
            <w:spacing w:afterLines="150" w:after="540"/>
          </w:pPr>
        </w:pPrChange>
      </w:pPr>
    </w:p>
    <w:p w14:paraId="11E69983" w14:textId="165377CC" w:rsidR="00BC3A7A" w:rsidRDefault="00BC3A7A">
      <w:pPr>
        <w:pStyle w:val="aa"/>
        <w:numPr>
          <w:ilvl w:val="0"/>
          <w:numId w:val="71"/>
        </w:numPr>
        <w:ind w:leftChars="0" w:firstLineChars="0"/>
        <w:rPr>
          <w:ins w:id="4346" w:author="張寶騌 CHANG,PAO-TSUNG" w:date="2022-05-11T00:58:00Z"/>
        </w:rPr>
        <w:pPrChange w:id="4347" w:author="張寶騌 CHANG,PAO-TSUNG" w:date="2022-05-12T23:37:00Z">
          <w:pPr>
            <w:pStyle w:val="aa"/>
            <w:numPr>
              <w:numId w:val="70"/>
            </w:numPr>
            <w:ind w:leftChars="0" w:left="1440" w:firstLineChars="0" w:hanging="480"/>
          </w:pPr>
        </w:pPrChange>
      </w:pPr>
      <w:ins w:id="4348" w:author="張寶騌 CHANG,PAO-TSUNG" w:date="2022-05-11T00:58:00Z">
        <w:r>
          <w:t>Arduino</w:t>
        </w:r>
        <w:r>
          <w:rPr>
            <w:rFonts w:hint="eastAsia"/>
          </w:rPr>
          <w:t>程式設計</w:t>
        </w:r>
      </w:ins>
    </w:p>
    <w:p w14:paraId="54FDB184" w14:textId="77777777" w:rsidR="00BC3A7A" w:rsidRDefault="00BC3A7A" w:rsidP="00BC3A7A">
      <w:pPr>
        <w:ind w:left="480" w:firstLine="480"/>
        <w:rPr>
          <w:ins w:id="4349" w:author="張寶騌 CHANG,PAO-TSUNG" w:date="2022-05-11T00:57:00Z"/>
        </w:rPr>
      </w:pPr>
      <w:ins w:id="4350" w:author="張寶騌 CHANG,PAO-TSUNG" w:date="2022-05-11T00:57:00Z">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ins>
    </w:p>
    <w:p w14:paraId="238FF949" w14:textId="7F772961" w:rsidR="00BC3A7A" w:rsidRDefault="00BC3A7A" w:rsidP="00BC3A7A">
      <w:pPr>
        <w:ind w:left="480" w:firstLine="480"/>
        <w:rPr>
          <w:ins w:id="4351" w:author="張寶騌 CHANG,PAO-TSUNG" w:date="2022-05-11T00:57:00Z"/>
        </w:rPr>
      </w:pPr>
      <w:ins w:id="4352" w:author="張寶騌 CHANG,PAO-TSUNG" w:date="2022-05-11T00:57:00Z">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訊設備的鮑率必須一致。此部分為最初始的設定，在專案中只執行一次。程式</w:t>
        </w:r>
        <w:r>
          <w:rPr>
            <w:rFonts w:hint="eastAsia"/>
          </w:rPr>
          <w:lastRenderedPageBreak/>
          <w:t>碼如</w:t>
        </w:r>
        <w:r>
          <w:fldChar w:fldCharType="begin"/>
        </w:r>
        <w:r>
          <w:instrText xml:space="preserve"> </w:instrText>
        </w:r>
        <w:r>
          <w:rPr>
            <w:rFonts w:hint="eastAsia"/>
          </w:rPr>
          <w:instrText>REF _Ref102917797 \h</w:instrText>
        </w:r>
        <w:r>
          <w:instrText xml:space="preserve"> </w:instrText>
        </w:r>
      </w:ins>
      <w:ins w:id="4353" w:author="張寶騌 CHANG,PAO-TSUNG" w:date="2022-05-11T00:57:00Z">
        <w:r>
          <w:fldChar w:fldCharType="separate"/>
        </w:r>
        <w:r w:rsidR="00643F6D">
          <w:rPr>
            <w:rFonts w:hint="eastAsia"/>
          </w:rPr>
          <w:t>圖</w:t>
        </w:r>
        <w:r w:rsidR="00643F6D">
          <w:rPr>
            <w:rFonts w:hint="eastAsia"/>
          </w:rPr>
          <w:t xml:space="preserve"> </w:t>
        </w:r>
      </w:ins>
      <w:r w:rsidR="00643F6D">
        <w:rPr>
          <w:noProof/>
        </w:rPr>
        <w:t>2</w:t>
      </w:r>
      <w:r w:rsidR="00643F6D">
        <w:noBreakHyphen/>
      </w:r>
      <w:r w:rsidR="00643F6D">
        <w:rPr>
          <w:noProof/>
        </w:rPr>
        <w:t>27</w:t>
      </w:r>
      <w:ins w:id="4354" w:author="張寶騌 CHANG,PAO-TSUNG" w:date="2022-05-11T00:57:00Z">
        <w:r>
          <w:fldChar w:fldCharType="end"/>
        </w:r>
        <w:r>
          <w:rPr>
            <w:rFonts w:hint="eastAsia"/>
          </w:rPr>
          <w:t>所示。</w:t>
        </w:r>
      </w:ins>
    </w:p>
    <w:p w14:paraId="655B214F" w14:textId="77777777" w:rsidR="00BC3A7A" w:rsidRDefault="00BC3A7A" w:rsidP="00BC3A7A">
      <w:pPr>
        <w:ind w:leftChars="83" w:left="199" w:firstLineChars="83" w:firstLine="199"/>
        <w:jc w:val="center"/>
        <w:rPr>
          <w:ins w:id="4355" w:author="張寶騌 CHANG,PAO-TSUNG" w:date="2022-05-11T00:57:00Z"/>
        </w:rPr>
      </w:pPr>
      <w:ins w:id="4356" w:author="張寶騌 CHANG,PAO-TSUNG" w:date="2022-05-11T00:57:00Z">
        <w:r>
          <w:rPr>
            <w:noProof/>
          </w:rPr>
          <w:drawing>
            <wp:inline distT="0" distB="0" distL="0" distR="0" wp14:anchorId="2487BA1C" wp14:editId="05FB9972">
              <wp:extent cx="4921655" cy="3691101"/>
              <wp:effectExtent l="19050" t="19050" r="12700" b="2413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a:blip r:embed="rId84"/>
                      <a:stretch>
                        <a:fillRect/>
                      </a:stretch>
                    </pic:blipFill>
                    <pic:spPr>
                      <a:xfrm>
                        <a:off x="0" y="0"/>
                        <a:ext cx="4924243" cy="3693042"/>
                      </a:xfrm>
                      <a:prstGeom prst="rect">
                        <a:avLst/>
                      </a:prstGeom>
                      <a:ln>
                        <a:solidFill>
                          <a:schemeClr val="tx1"/>
                        </a:solidFill>
                      </a:ln>
                    </pic:spPr>
                  </pic:pic>
                </a:graphicData>
              </a:graphic>
            </wp:inline>
          </w:drawing>
        </w:r>
      </w:ins>
    </w:p>
    <w:p w14:paraId="7419D1F3" w14:textId="00F0FB70" w:rsidR="00BC3A7A" w:rsidRPr="00C72311" w:rsidRDefault="00BC3A7A" w:rsidP="00BC3A7A">
      <w:pPr>
        <w:pStyle w:val="ac"/>
        <w:spacing w:after="180"/>
        <w:rPr>
          <w:ins w:id="4357" w:author="張寶騌 CHANG,PAO-TSUNG" w:date="2022-05-11T00:57:00Z"/>
        </w:rPr>
      </w:pPr>
      <w:bookmarkStart w:id="4358" w:name="_Ref102917797"/>
      <w:bookmarkStart w:id="4359" w:name="_Toc106974300"/>
      <w:ins w:id="4360" w:author="張寶騌 CHANG,PAO-TSUNG" w:date="2022-05-11T00:5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8</w:t>
      </w:r>
      <w:r w:rsidR="009700FF">
        <w:fldChar w:fldCharType="end"/>
      </w:r>
      <w:bookmarkEnd w:id="4358"/>
      <w:r w:rsidR="00643F6D">
        <w:rPr>
          <w:rFonts w:hint="eastAsia"/>
        </w:rPr>
        <w:t xml:space="preserve"> </w:t>
      </w:r>
      <w:ins w:id="4361" w:author="張寶騌 CHANG,PAO-TSUNG" w:date="2022-05-11T00:57:00Z">
        <w:r w:rsidRPr="00532DEF">
          <w:rPr>
            <w:rFonts w:hint="eastAsia"/>
          </w:rPr>
          <w:t>setup( )</w:t>
        </w:r>
        <w:r w:rsidRPr="00532DEF">
          <w:rPr>
            <w:rFonts w:hint="eastAsia"/>
          </w:rPr>
          <w:t>函式</w:t>
        </w:r>
        <w:r>
          <w:rPr>
            <w:rFonts w:hint="eastAsia"/>
          </w:rPr>
          <w:t>內程式碼</w:t>
        </w:r>
        <w:bookmarkEnd w:id="4359"/>
      </w:ins>
    </w:p>
    <w:p w14:paraId="2EF54EA8" w14:textId="0829790B" w:rsidR="00885042" w:rsidRDefault="00BC3A7A" w:rsidP="00BC3A7A">
      <w:pPr>
        <w:ind w:left="480" w:firstLine="480"/>
        <w:rPr>
          <w:ins w:id="4362" w:author="張寶騌 CHANG,PAO-TSUNG" w:date="2022-05-14T15:17:00Z"/>
        </w:rPr>
      </w:pPr>
      <w:ins w:id="4363" w:author="張寶騌 CHANG,PAO-TSUNG" w:date="2022-05-11T00:57:00Z">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ins>
      <w:proofErr w:type="gramEnd"/>
      <w:ins w:id="4364" w:author="張寶騌 CHANG,PAO-TSUNG" w:date="2022-05-14T15:13:00Z">
        <w:r w:rsidR="00885042">
          <w:rPr>
            <w:rFonts w:hint="eastAsia"/>
          </w:rPr>
          <w:t>，因為本研究所需</w:t>
        </w:r>
      </w:ins>
      <w:ins w:id="4365" w:author="張寶騌 CHANG,PAO-TSUNG" w:date="2022-05-14T15:14:00Z">
        <w:r w:rsidR="00885042">
          <w:rPr>
            <w:rFonts w:hint="eastAsia"/>
          </w:rPr>
          <w:t>收</w:t>
        </w:r>
      </w:ins>
      <w:ins w:id="4366" w:author="張寶騌 CHANG,PAO-TSUNG" w:date="2022-05-14T15:13:00Z">
        <w:r w:rsidR="00885042">
          <w:rPr>
            <w:rFonts w:hint="eastAsia"/>
          </w:rPr>
          <w:t>集的</w:t>
        </w:r>
      </w:ins>
      <w:ins w:id="4367" w:author="張寶騌 CHANG,PAO-TSUNG" w:date="2022-05-14T15:14:00Z">
        <w:r w:rsidR="00885042">
          <w:rPr>
            <w:rFonts w:hint="eastAsia"/>
          </w:rPr>
          <w:t>數據有加速度值</w:t>
        </w:r>
      </w:ins>
      <w:ins w:id="4368" w:author="張寶騌 CHANG,PAO-TSUNG" w:date="2022-05-14T15:20:00Z">
        <w:r w:rsidR="00231516">
          <w:rPr>
            <w:rFonts w:hint="eastAsia"/>
          </w:rPr>
          <w:t>(</w:t>
        </w:r>
        <w:r w:rsidR="00231516">
          <w:rPr>
            <w:rFonts w:hint="eastAsia"/>
          </w:rPr>
          <w:t>包含三軸向</w:t>
        </w:r>
        <w:r w:rsidR="00231516">
          <w:t>)</w:t>
        </w:r>
      </w:ins>
      <w:ins w:id="4369" w:author="張寶騌 CHANG,PAO-TSUNG" w:date="2022-05-14T15:15:00Z">
        <w:r w:rsidR="00885042">
          <w:rPr>
            <w:rFonts w:hint="eastAsia"/>
          </w:rPr>
          <w:t>、應變值與荷重量值，因此</w:t>
        </w:r>
      </w:ins>
      <w:ins w:id="4370" w:author="張寶騌 CHANG,PAO-TSUNG" w:date="2022-05-14T15:16:00Z">
        <w:r w:rsidR="00885042">
          <w:rPr>
            <w:rFonts w:hint="eastAsia"/>
          </w:rPr>
          <w:t>則將</w:t>
        </w:r>
      </w:ins>
      <w:ins w:id="4371" w:author="張寶騌 CHANG,PAO-TSUNG" w:date="2022-05-14T15:21:00Z">
        <w:r w:rsidR="00231516">
          <w:rPr>
            <w:rFonts w:hint="eastAsia"/>
          </w:rPr>
          <w:t>這些</w:t>
        </w:r>
      </w:ins>
      <w:ins w:id="4372" w:author="張寶騌 CHANG,PAO-TSUNG" w:date="2022-05-14T15:16:00Z">
        <w:r w:rsidR="00885042">
          <w:rPr>
            <w:rFonts w:hint="eastAsia"/>
          </w:rPr>
          <w:t>數值依序打印出來</w:t>
        </w:r>
        <w:r w:rsidR="00231516">
          <w:rPr>
            <w:rFonts w:hint="eastAsia"/>
          </w:rPr>
          <w:t>，</w:t>
        </w:r>
      </w:ins>
      <w:ins w:id="4373" w:author="張寶騌 CHANG,PAO-TSUNG" w:date="2022-05-14T15:22:00Z">
        <w:r w:rsidR="0034091F">
          <w:rPr>
            <w:rFonts w:hint="eastAsia"/>
          </w:rPr>
          <w:t>規劃的</w:t>
        </w:r>
      </w:ins>
      <w:ins w:id="4374" w:author="張寶騌 CHANG,PAO-TSUNG" w:date="2022-05-14T15:17:00Z">
        <w:r w:rsidR="00231516">
          <w:rPr>
            <w:rFonts w:hint="eastAsia"/>
          </w:rPr>
          <w:t>數值</w:t>
        </w:r>
      </w:ins>
      <w:ins w:id="4375" w:author="張寶騌 CHANG,PAO-TSUNG" w:date="2022-05-14T15:22:00Z">
        <w:r w:rsidR="0034091F">
          <w:rPr>
            <w:rFonts w:hint="eastAsia"/>
          </w:rPr>
          <w:t>輸出</w:t>
        </w:r>
      </w:ins>
      <w:ins w:id="4376" w:author="張寶騌 CHANG,PAO-TSUNG" w:date="2022-05-14T15:17:00Z">
        <w:r w:rsidR="00231516">
          <w:rPr>
            <w:rFonts w:hint="eastAsia"/>
          </w:rPr>
          <w:t>格式如</w:t>
        </w:r>
        <w:r w:rsidR="00231516">
          <w:rPr>
            <w:rFonts w:hint="eastAsia"/>
          </w:rPr>
          <w:t>:</w:t>
        </w:r>
      </w:ins>
    </w:p>
    <w:p w14:paraId="2881FFFF" w14:textId="2710D8D4" w:rsidR="00231516" w:rsidRDefault="00231516" w:rsidP="00BC3A7A">
      <w:pPr>
        <w:ind w:left="480" w:firstLine="480"/>
        <w:rPr>
          <w:ins w:id="4377" w:author="張寶騌 CHANG,PAO-TSUNG" w:date="2022-05-14T15:13:00Z"/>
        </w:rPr>
      </w:pPr>
      <m:oMathPara>
        <m:oMath>
          <m:r>
            <w:ins w:id="4378" w:author="張寶騌 CHANG,PAO-TSUNG" w:date="2022-05-14T15:17:00Z">
              <w:rPr>
                <w:rFonts w:ascii="Cambria Math" w:hAnsi="Cambria Math" w:hint="eastAsia"/>
              </w:rPr>
              <m:t>(</m:t>
            </w:ins>
          </m:r>
          <m:r>
            <w:ins w:id="4379" w:author="張寶騌 CHANG,PAO-TSUNG" w:date="2022-05-14T15:17:00Z">
              <w:rPr>
                <w:rFonts w:ascii="Cambria Math" w:hAnsi="Cambria Math"/>
              </w:rPr>
              <m:t>ax,ay,az</m:t>
            </w:ins>
          </m:r>
          <m:r>
            <w:ins w:id="4380" w:author="張寶騌 CHANG,PAO-TSUNG" w:date="2022-05-14T15:18:00Z">
              <w:rPr>
                <w:rFonts w:ascii="Cambria Math" w:hAnsi="Cambria Math"/>
              </w:rPr>
              <m:t>,</m:t>
            </w:ins>
          </m:r>
          <m:r>
            <w:ins w:id="4381" w:author="張寶騌 CHANG,PAO-TSUNG" w:date="2022-06-21T23:59:00Z">
              <w:rPr>
                <w:rFonts w:ascii="Cambria Math" w:hAnsi="Cambria Math"/>
              </w:rPr>
              <m:t>strain,</m:t>
            </w:ins>
          </m:r>
          <m:r>
            <w:ins w:id="4382" w:author="張寶騌 CHANG,PAO-TSUNG" w:date="2022-05-14T15:19:00Z">
              <w:rPr>
                <w:rFonts w:ascii="Cambria Math" w:hAnsi="Cambria Math"/>
              </w:rPr>
              <m:t>load</m:t>
            </w:ins>
          </m:r>
          <m:r>
            <w:ins w:id="4383" w:author="張寶騌 CHANG,PAO-TSUNG" w:date="2022-05-14T15:37:00Z">
              <w:rPr>
                <w:rFonts w:ascii="Cambria Math" w:hAnsi="Cambria Math"/>
              </w:rPr>
              <m:t>,nu</m:t>
            </w:ins>
          </m:r>
          <m:sSub>
            <m:sSubPr>
              <m:ctrlPr>
                <w:ins w:id="4384" w:author="張寶騌 CHANG,PAO-TSUNG" w:date="2022-05-14T15:37:00Z">
                  <w:rPr>
                    <w:rFonts w:ascii="Cambria Math" w:hAnsi="Cambria Math"/>
                    <w:i/>
                  </w:rPr>
                </w:ins>
              </m:ctrlPr>
            </m:sSubPr>
            <m:e>
              <m:r>
                <w:ins w:id="4385" w:author="張寶騌 CHANG,PAO-TSUNG" w:date="2022-05-14T15:37:00Z">
                  <w:rPr>
                    <w:rFonts w:ascii="Cambria Math" w:hAnsi="Cambria Math"/>
                  </w:rPr>
                  <m:t>m</m:t>
                </w:ins>
              </m:r>
            </m:e>
            <m:sub>
              <m:r>
                <w:ins w:id="4386" w:author="張寶騌 CHANG,PAO-TSUNG" w:date="2022-05-14T15:37:00Z">
                  <w:rPr>
                    <w:rFonts w:ascii="Cambria Math" w:hAnsi="Cambria Math" w:hint="eastAsia"/>
                  </w:rPr>
                  <m:t>流水號</m:t>
                </w:ins>
              </m:r>
            </m:sub>
          </m:sSub>
          <m:r>
            <w:ins w:id="4387" w:author="張寶騌 CHANG,PAO-TSUNG" w:date="2022-05-14T15:17:00Z">
              <w:rPr>
                <w:rFonts w:ascii="Cambria Math" w:hAnsi="Cambria Math" w:hint="eastAsia"/>
              </w:rPr>
              <m:t>)</m:t>
            </w:ins>
          </m:r>
        </m:oMath>
      </m:oMathPara>
    </w:p>
    <w:p w14:paraId="0558CB42" w14:textId="77777777" w:rsidR="00885042" w:rsidRDefault="00885042">
      <w:pPr>
        <w:ind w:leftChars="0" w:left="0" w:firstLineChars="0" w:firstLine="0"/>
        <w:rPr>
          <w:ins w:id="4388" w:author="張寶騌 CHANG,PAO-TSUNG" w:date="2022-05-14T15:13:00Z"/>
        </w:rPr>
        <w:pPrChange w:id="4389" w:author="張寶騌 CHANG,PAO-TSUNG" w:date="2022-05-14T15:20:00Z">
          <w:pPr>
            <w:ind w:left="480" w:firstLine="480"/>
          </w:pPr>
        </w:pPrChange>
      </w:pPr>
    </w:p>
    <w:p w14:paraId="1D9859F4" w14:textId="7DAA324E" w:rsidR="00BC3A7A" w:rsidRDefault="00BC3A7A" w:rsidP="00BC3A7A">
      <w:pPr>
        <w:ind w:left="480" w:firstLine="480"/>
        <w:rPr>
          <w:ins w:id="4390" w:author="張寶騌 CHANG,PAO-TSUNG" w:date="2022-05-11T00:57:00Z"/>
        </w:rPr>
      </w:pPr>
      <w:ins w:id="4391" w:author="張寶騌 CHANG,PAO-TSUNG" w:date="2022-05-11T00:57:00Z">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ins>
    </w:p>
    <w:p w14:paraId="78BFB716" w14:textId="77777777" w:rsidR="00BC3A7A" w:rsidRDefault="00BC3A7A">
      <w:pPr>
        <w:ind w:leftChars="83" w:left="199" w:firstLineChars="83" w:firstLine="199"/>
        <w:jc w:val="center"/>
        <w:rPr>
          <w:ins w:id="4392" w:author="張寶騌 CHANG,PAO-TSUNG" w:date="2022-05-11T00:57:00Z"/>
        </w:rPr>
        <w:pPrChange w:id="4393" w:author="張寶騌 CHANG,PAO-TSUNG" w:date="2022-05-14T15:38:00Z">
          <w:pPr>
            <w:ind w:left="480" w:firstLine="480"/>
          </w:pPr>
        </w:pPrChange>
      </w:pPr>
      <w:ins w:id="4394" w:author="張寶騌 CHANG,PAO-TSUNG" w:date="2022-05-11T00:57:00Z">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85"/>
                      <a:stretch>
                        <a:fillRect/>
                      </a:stretch>
                    </pic:blipFill>
                    <pic:spPr>
                      <a:xfrm>
                        <a:off x="0" y="0"/>
                        <a:ext cx="4338208" cy="4181209"/>
                      </a:xfrm>
                      <a:prstGeom prst="rect">
                        <a:avLst/>
                      </a:prstGeom>
                      <a:ln>
                        <a:solidFill>
                          <a:schemeClr val="tx1"/>
                        </a:solidFill>
                      </a:ln>
                    </pic:spPr>
                  </pic:pic>
                </a:graphicData>
              </a:graphic>
            </wp:inline>
          </w:drawing>
        </w:r>
      </w:ins>
    </w:p>
    <w:p w14:paraId="6DDFB1D6" w14:textId="47AD4C23" w:rsidR="00BC3A7A" w:rsidRDefault="00BC3A7A" w:rsidP="00BC3A7A">
      <w:pPr>
        <w:pStyle w:val="ac"/>
        <w:spacing w:after="180"/>
        <w:rPr>
          <w:ins w:id="4395" w:author="張寶騌 CHANG,PAO-TSUNG" w:date="2022-05-11T00:57:00Z"/>
        </w:rPr>
      </w:pPr>
      <w:bookmarkStart w:id="4396" w:name="_Toc106974301"/>
      <w:ins w:id="4397" w:author="張寶騌 CHANG,PAO-TSUNG" w:date="2022-05-11T00:5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9</w:t>
      </w:r>
      <w:r w:rsidR="009700FF">
        <w:fldChar w:fldCharType="end"/>
      </w:r>
      <w:r w:rsidR="00643F6D">
        <w:rPr>
          <w:rFonts w:hint="eastAsia"/>
        </w:rPr>
        <w:t xml:space="preserve"> </w:t>
      </w:r>
      <w:ins w:id="4398" w:author="張寶騌 CHANG,PAO-TSUNG" w:date="2022-05-11T00:57:00Z">
        <w:r>
          <w:rPr>
            <w:rFonts w:hint="eastAsia"/>
          </w:rPr>
          <w:t>l</w:t>
        </w:r>
        <w:r>
          <w:t>oop</w:t>
        </w:r>
        <w:r w:rsidRPr="00532DEF">
          <w:rPr>
            <w:rFonts w:hint="eastAsia"/>
          </w:rPr>
          <w:t>( )</w:t>
        </w:r>
        <w:r w:rsidRPr="00532DEF">
          <w:rPr>
            <w:rFonts w:hint="eastAsia"/>
          </w:rPr>
          <w:t>函式</w:t>
        </w:r>
        <w:r>
          <w:rPr>
            <w:rFonts w:hint="eastAsia"/>
          </w:rPr>
          <w:t>內程式碼</w:t>
        </w:r>
        <w:bookmarkEnd w:id="4396"/>
      </w:ins>
    </w:p>
    <w:p w14:paraId="7A59A84F" w14:textId="41EA5E4E" w:rsidR="00C208AE" w:rsidRDefault="00BC3A7A" w:rsidP="00C208AE">
      <w:pPr>
        <w:pStyle w:val="31"/>
        <w:spacing w:before="360" w:after="180"/>
        <w:rPr>
          <w:ins w:id="4399" w:author="張寶騌 CHANG,PAO-TSUNG" w:date="2022-05-11T01:06:00Z"/>
        </w:rPr>
      </w:pPr>
      <w:ins w:id="4400" w:author="張寶騌 CHANG,PAO-TSUNG" w:date="2022-05-11T00:57:00Z">
        <w:r>
          <w:br w:type="page"/>
        </w:r>
      </w:ins>
      <w:ins w:id="4401" w:author="張寶騌 CHANG,PAO-TSUNG" w:date="2022-05-11T01:08:00Z">
        <w:r w:rsidR="00C208AE">
          <w:lastRenderedPageBreak/>
          <w:t xml:space="preserve"> </w:t>
        </w:r>
      </w:ins>
      <w:bookmarkStart w:id="4402" w:name="_Ref103361101"/>
      <w:bookmarkStart w:id="4403" w:name="_Ref103361110"/>
      <w:bookmarkStart w:id="4404" w:name="_Ref103361118"/>
      <w:bookmarkStart w:id="4405" w:name="_Toc107005889"/>
      <w:ins w:id="4406" w:author="張寶騌 CHANG,PAO-TSUNG" w:date="2022-05-11T01:06:00Z">
        <w:r w:rsidR="00C208AE">
          <w:rPr>
            <w:rFonts w:hint="eastAsia"/>
          </w:rPr>
          <w:t>現地安裝與</w:t>
        </w:r>
      </w:ins>
      <w:proofErr w:type="spellStart"/>
      <w:ins w:id="4407" w:author="張寶騌 CHANG,PAO-TSUNG" w:date="2022-05-11T12:45:00Z">
        <w:r w:rsidR="00415CDF">
          <w:rPr>
            <w:rFonts w:hint="eastAsia"/>
          </w:rPr>
          <w:t>X</w:t>
        </w:r>
        <w:r w:rsidR="00415CDF">
          <w:t>Bee</w:t>
        </w:r>
        <w:proofErr w:type="spellEnd"/>
        <w:r w:rsidR="00415CDF">
          <w:rPr>
            <w:rFonts w:hint="eastAsia"/>
          </w:rPr>
          <w:t>傳輸</w:t>
        </w:r>
      </w:ins>
      <w:ins w:id="4408" w:author="張寶騌 CHANG,PAO-TSUNG" w:date="2022-05-11T01:06:00Z">
        <w:r w:rsidR="00C208AE">
          <w:rPr>
            <w:rFonts w:hint="eastAsia"/>
          </w:rPr>
          <w:t>測試</w:t>
        </w:r>
        <w:bookmarkEnd w:id="4402"/>
        <w:bookmarkEnd w:id="4403"/>
        <w:bookmarkEnd w:id="4404"/>
        <w:bookmarkEnd w:id="4405"/>
      </w:ins>
    </w:p>
    <w:p w14:paraId="016F88FE" w14:textId="2B793236" w:rsidR="00C208AE" w:rsidRDefault="00C208AE">
      <w:pPr>
        <w:widowControl/>
        <w:ind w:leftChars="0" w:left="480" w:firstLineChars="0" w:firstLine="480"/>
        <w:rPr>
          <w:ins w:id="4409" w:author="張寶騌 CHANG,PAO-TSUNG" w:date="2022-05-11T01:06:00Z"/>
        </w:rPr>
        <w:pPrChange w:id="4410" w:author="張寶騌 CHANG,PAO-TSUNG" w:date="2022-05-14T14:17:00Z">
          <w:pPr>
            <w:widowControl/>
            <w:spacing w:line="240" w:lineRule="auto"/>
            <w:ind w:leftChars="0" w:left="480" w:firstLineChars="0" w:firstLine="480"/>
          </w:pPr>
        </w:pPrChange>
      </w:pPr>
      <w:ins w:id="4411" w:author="張寶騌 CHANG,PAO-TSUNG" w:date="2022-05-11T01:06:00Z">
        <w:r>
          <w:rPr>
            <w:rFonts w:hint="eastAsia"/>
          </w:rPr>
          <w:t>監控設備皆安裝在軌枕附近，</w:t>
        </w:r>
      </w:ins>
      <w:ins w:id="4412" w:author="張寶騌 CHANG,PAO-TSUNG" w:date="2022-06-17T21:16:00Z">
        <w:r w:rsidR="00560ED7">
          <w:rPr>
            <w:rFonts w:hint="eastAsia"/>
          </w:rPr>
          <w:t>重量感測器</w:t>
        </w:r>
      </w:ins>
      <w:ins w:id="4413" w:author="張寶騌 CHANG,PAO-TSUNG" w:date="2022-05-11T01:06:00Z">
        <w:r>
          <w:rPr>
            <w:rFonts w:hint="eastAsia"/>
          </w:rPr>
          <w:t>黏貼於軌枕端部；應變計則貼附</w:t>
        </w:r>
        <w:proofErr w:type="gramStart"/>
        <w:r>
          <w:rPr>
            <w:rFonts w:hint="eastAsia"/>
          </w:rPr>
          <w:t>於軌腹</w:t>
        </w:r>
        <w:proofErr w:type="gramEnd"/>
        <w:r>
          <w:rPr>
            <w:rFonts w:hint="eastAsia"/>
          </w:rPr>
          <w:t>；</w:t>
        </w:r>
      </w:ins>
      <w:ins w:id="4414" w:author="張寶騌 CHANG,PAO-TSUNG" w:date="2022-05-11T01:25:00Z">
        <w:r w:rsidR="002F0E3C">
          <w:rPr>
            <w:rFonts w:hint="eastAsia"/>
          </w:rPr>
          <w:t>加速計、</w:t>
        </w:r>
      </w:ins>
      <w:ins w:id="4415" w:author="張寶騌 CHANG,PAO-TSUNG" w:date="2022-05-11T01:06:00Z">
        <w:r>
          <w:rPr>
            <w:rFonts w:hint="eastAsia"/>
          </w:rPr>
          <w:t>微控制器與</w:t>
        </w:r>
      </w:ins>
      <w:proofErr w:type="spellStart"/>
      <w:ins w:id="4416" w:author="張寶騌 CHANG,PAO-TSUNG" w:date="2022-05-11T01:26:00Z">
        <w:r w:rsidR="002F0E3C">
          <w:rPr>
            <w:rFonts w:hint="eastAsia"/>
          </w:rPr>
          <w:t>X</w:t>
        </w:r>
        <w:r w:rsidR="002F0E3C">
          <w:t>Bee</w:t>
        </w:r>
      </w:ins>
      <w:proofErr w:type="spellEnd"/>
      <w:ins w:id="4417" w:author="張寶騌 CHANG,PAO-TSUNG" w:date="2022-05-11T01:06:00Z">
        <w:r>
          <w:rPr>
            <w:rFonts w:hint="eastAsia"/>
          </w:rPr>
          <w:t>模組</w:t>
        </w:r>
      </w:ins>
      <w:ins w:id="4418" w:author="張寶騌 CHANG,PAO-TSUNG" w:date="2022-05-11T01:26:00Z">
        <w:r w:rsidR="002F0E3C">
          <w:rPr>
            <w:rFonts w:hint="eastAsia"/>
          </w:rPr>
          <w:t>已配置於</w:t>
        </w:r>
        <w:proofErr w:type="gramStart"/>
        <w:r w:rsidR="002F0E3C">
          <w:rPr>
            <w:rFonts w:hint="eastAsia"/>
          </w:rPr>
          <w:t>一</w:t>
        </w:r>
      </w:ins>
      <w:proofErr w:type="gramEnd"/>
      <w:ins w:id="4419" w:author="張寶騌 CHANG,PAO-TSUNG" w:date="2022-05-11T11:22:00Z">
        <w:r w:rsidR="0074152D">
          <w:rPr>
            <w:rFonts w:hint="eastAsia"/>
          </w:rPr>
          <w:t>設備盒</w:t>
        </w:r>
      </w:ins>
      <w:ins w:id="4420" w:author="張寶騌 CHANG,PAO-TSUNG" w:date="2022-05-11T01:27:00Z">
        <w:r w:rsidR="002F0E3C">
          <w:rPr>
            <w:rFonts w:hint="eastAsia"/>
          </w:rPr>
          <w:t>容器內，</w:t>
        </w:r>
      </w:ins>
      <w:ins w:id="4421" w:author="張寶騌 CHANG,PAO-TSUNG" w:date="2022-05-11T01:06:00Z">
        <w:r>
          <w:rPr>
            <w:rFonts w:hint="eastAsia"/>
          </w:rPr>
          <w:t>則置</w:t>
        </w:r>
      </w:ins>
      <w:ins w:id="4422" w:author="張寶騌 CHANG,PAO-TSUNG" w:date="2022-05-11T01:27:00Z">
        <w:r w:rsidR="002F0E3C">
          <w:rPr>
            <w:rFonts w:hint="eastAsia"/>
          </w:rPr>
          <w:t>軌枕上方</w:t>
        </w:r>
      </w:ins>
      <w:ins w:id="4423" w:author="張寶騌 CHANG,PAO-TSUNG" w:date="2022-05-11T01:06:00Z">
        <w:r>
          <w:rPr>
            <w:rFonts w:hint="eastAsia"/>
          </w:rPr>
          <w:t>。詳細步驟說明如下</w:t>
        </w:r>
        <w:r>
          <w:rPr>
            <w:rFonts w:hint="eastAsia"/>
          </w:rPr>
          <w:t>:</w:t>
        </w:r>
      </w:ins>
    </w:p>
    <w:p w14:paraId="2EE73557" w14:textId="2817E78C" w:rsidR="00C208AE" w:rsidRDefault="002136D3" w:rsidP="001B3409">
      <w:pPr>
        <w:widowControl/>
        <w:spacing w:line="240" w:lineRule="auto"/>
        <w:ind w:leftChars="0" w:firstLineChars="0"/>
        <w:jc w:val="center"/>
        <w:rPr>
          <w:ins w:id="4424" w:author="張寶騌 CHANG,PAO-TSUNG" w:date="2022-05-11T19:36:00Z"/>
        </w:rPr>
      </w:pPr>
      <w:ins w:id="4425" w:author="張寶騌 CHANG,PAO-TSUNG" w:date="2022-06-17T21:29:00Z">
        <w:r>
          <w:rPr>
            <w:noProof/>
          </w:rPr>
          <w:drawing>
            <wp:inline distT="0" distB="0" distL="0" distR="0" wp14:anchorId="3A3B8B7E" wp14:editId="70B2A02A">
              <wp:extent cx="3537367" cy="1593273"/>
              <wp:effectExtent l="19050" t="19050" r="25400" b="26035"/>
              <wp:docPr id="2728" name="圖片 2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63727" cy="1605146"/>
                      </a:xfrm>
                      <a:prstGeom prst="rect">
                        <a:avLst/>
                      </a:prstGeom>
                      <a:noFill/>
                      <a:ln>
                        <a:solidFill>
                          <a:schemeClr val="tx1"/>
                        </a:solidFill>
                      </a:ln>
                    </pic:spPr>
                  </pic:pic>
                </a:graphicData>
              </a:graphic>
            </wp:inline>
          </w:drawing>
        </w:r>
      </w:ins>
    </w:p>
    <w:p w14:paraId="7020B01E" w14:textId="23DE6B10" w:rsidR="001B3409" w:rsidRDefault="001B3409">
      <w:pPr>
        <w:pStyle w:val="ac"/>
        <w:spacing w:after="180"/>
        <w:rPr>
          <w:ins w:id="4426" w:author="張寶騌 CHANG,PAO-TSUNG" w:date="2022-05-11T19:36:00Z"/>
        </w:rPr>
        <w:pPrChange w:id="4427" w:author="張寶騌 CHANG,PAO-TSUNG" w:date="2022-05-11T19:37:00Z">
          <w:pPr>
            <w:widowControl/>
            <w:spacing w:line="240" w:lineRule="auto"/>
            <w:ind w:leftChars="0" w:firstLineChars="0"/>
            <w:jc w:val="center"/>
          </w:pPr>
        </w:pPrChange>
      </w:pPr>
      <w:bookmarkStart w:id="4428" w:name="_Toc106974303"/>
      <w:ins w:id="4429" w:author="張寶騌 CHANG,PAO-TSUNG" w:date="2022-05-11T19:3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0</w:t>
      </w:r>
      <w:r w:rsidR="009700FF">
        <w:fldChar w:fldCharType="end"/>
      </w:r>
      <w:r w:rsidR="00643F6D">
        <w:rPr>
          <w:rFonts w:hint="eastAsia"/>
        </w:rPr>
        <w:t xml:space="preserve"> </w:t>
      </w:r>
      <w:ins w:id="4430" w:author="張寶騌 CHANG,PAO-TSUNG" w:date="2022-05-11T19:37:00Z">
        <w:r w:rsidR="00955321">
          <w:rPr>
            <w:rFonts w:hint="eastAsia"/>
          </w:rPr>
          <w:t>感測元件</w:t>
        </w:r>
      </w:ins>
      <w:ins w:id="4431" w:author="張寶騌 CHANG,PAO-TSUNG" w:date="2022-06-17T21:29:00Z">
        <w:r w:rsidR="002136D3">
          <w:rPr>
            <w:rFonts w:hint="eastAsia"/>
          </w:rPr>
          <w:t>之佈</w:t>
        </w:r>
      </w:ins>
      <w:ins w:id="4432" w:author="張寶騌 CHANG,PAO-TSUNG" w:date="2022-05-11T19:37:00Z">
        <w:r w:rsidR="00955321">
          <w:rPr>
            <w:rFonts w:hint="eastAsia"/>
          </w:rPr>
          <w:t>設位置</w:t>
        </w:r>
      </w:ins>
      <w:bookmarkEnd w:id="4428"/>
    </w:p>
    <w:p w14:paraId="7BECEC39" w14:textId="7D620951" w:rsidR="001B3409" w:rsidRDefault="001B3409">
      <w:pPr>
        <w:widowControl/>
        <w:spacing w:line="240" w:lineRule="auto"/>
        <w:ind w:leftChars="0" w:firstLineChars="0"/>
        <w:jc w:val="center"/>
        <w:rPr>
          <w:ins w:id="4433" w:author="張寶騌 CHANG,PAO-TSUNG" w:date="2022-06-22T00:11:00Z"/>
        </w:rPr>
      </w:pPr>
    </w:p>
    <w:p w14:paraId="350C6D46" w14:textId="77777777" w:rsidR="00F37692" w:rsidRDefault="00F37692">
      <w:pPr>
        <w:widowControl/>
        <w:spacing w:line="240" w:lineRule="auto"/>
        <w:ind w:leftChars="0" w:firstLineChars="0"/>
        <w:jc w:val="center"/>
        <w:rPr>
          <w:ins w:id="4434" w:author="張寶騌 CHANG,PAO-TSUNG" w:date="2022-05-11T01:06:00Z"/>
        </w:rPr>
        <w:pPrChange w:id="4435" w:author="張寶騌 CHANG,PAO-TSUNG" w:date="2022-05-11T19:36:00Z">
          <w:pPr>
            <w:widowControl/>
            <w:spacing w:line="240" w:lineRule="auto"/>
            <w:ind w:leftChars="0" w:left="480" w:firstLineChars="0" w:firstLine="480"/>
          </w:pPr>
        </w:pPrChange>
      </w:pPr>
    </w:p>
    <w:p w14:paraId="65513BD1" w14:textId="5028AAF4" w:rsidR="00F37692" w:rsidRDefault="00C208AE">
      <w:pPr>
        <w:pStyle w:val="aa"/>
        <w:widowControl/>
        <w:numPr>
          <w:ilvl w:val="0"/>
          <w:numId w:val="92"/>
        </w:numPr>
        <w:ind w:leftChars="0" w:firstLineChars="0"/>
        <w:rPr>
          <w:ins w:id="4436" w:author="張寶騌 CHANG,PAO-TSUNG" w:date="2022-06-22T00:09:00Z"/>
        </w:rPr>
        <w:pPrChange w:id="4437" w:author="張寶騌 CHANG,PAO-TSUNG" w:date="2022-06-22T00:11:00Z">
          <w:pPr>
            <w:pStyle w:val="aa"/>
            <w:widowControl/>
            <w:ind w:leftChars="0" w:left="1440" w:firstLine="480"/>
          </w:pPr>
        </w:pPrChange>
      </w:pPr>
      <w:ins w:id="4438" w:author="張寶騌 CHANG,PAO-TSUNG" w:date="2022-05-11T01:06:00Z">
        <w:r>
          <w:rPr>
            <w:rFonts w:hint="eastAsia"/>
          </w:rPr>
          <w:t>安裝</w:t>
        </w:r>
      </w:ins>
      <w:ins w:id="4439" w:author="張寶騌 CHANG,PAO-TSUNG" w:date="2022-06-17T21:16:00Z">
        <w:r w:rsidR="00560ED7">
          <w:rPr>
            <w:rFonts w:hint="eastAsia"/>
          </w:rPr>
          <w:t>重量感測器</w:t>
        </w:r>
      </w:ins>
      <w:ins w:id="4440" w:author="張寶騌 CHANG,PAO-TSUNG" w:date="2022-05-11T01:06:00Z">
        <w:r>
          <w:rPr>
            <w:rFonts w:hint="eastAsia"/>
          </w:rPr>
          <w:t>模組於軌枕側邊</w:t>
        </w:r>
        <w:r>
          <w:rPr>
            <w:rFonts w:hint="eastAsia"/>
          </w:rPr>
          <w:t>:</w:t>
        </w:r>
      </w:ins>
    </w:p>
    <w:p w14:paraId="6F87E297" w14:textId="11390F8B" w:rsidR="00F37692" w:rsidRDefault="00F37692" w:rsidP="00F37692">
      <w:pPr>
        <w:ind w:left="480" w:firstLine="480"/>
        <w:rPr>
          <w:ins w:id="4441" w:author="張寶騌 CHANG,PAO-TSUNG" w:date="2022-06-22T00:09:00Z"/>
        </w:rPr>
      </w:pPr>
      <w:ins w:id="4442" w:author="張寶騌 CHANG,PAO-TSUNG" w:date="2022-06-22T00:09:00Z">
        <w:r>
          <w:rPr>
            <w:rFonts w:hint="eastAsia"/>
          </w:rPr>
          <w:t>首先，將軌枕側邊的</w:t>
        </w:r>
        <w:proofErr w:type="gramStart"/>
        <w:r>
          <w:rPr>
            <w:rFonts w:hint="eastAsia"/>
          </w:rPr>
          <w:t>石碴挖除</w:t>
        </w:r>
        <w:proofErr w:type="gramEnd"/>
        <w:r>
          <w:rPr>
            <w:rFonts w:hint="eastAsia"/>
          </w:rPr>
          <w:t>，挖除長度與深度約與軌枕端部尺寸相同，向外挖除的寬度為方便作業，</w:t>
        </w:r>
        <w:proofErr w:type="gramStart"/>
        <w:r>
          <w:rPr>
            <w:rFonts w:hint="eastAsia"/>
          </w:rPr>
          <w:t>約挖除</w:t>
        </w:r>
        <w:proofErr w:type="gramEnd"/>
        <w:r>
          <w:rPr>
            <w:rFonts w:hint="eastAsia"/>
          </w:rPr>
          <w:t>30cm</w:t>
        </w:r>
        <w:r>
          <w:rPr>
            <w:rFonts w:hint="eastAsia"/>
          </w:rPr>
          <w:t>。之後使用</w:t>
        </w:r>
        <w:r>
          <w:rPr>
            <w:rFonts w:hint="eastAsia"/>
          </w:rPr>
          <w:t>AB</w:t>
        </w:r>
        <w:r>
          <w:rPr>
            <w:rFonts w:hint="eastAsia"/>
          </w:rPr>
          <w:t>膠</w:t>
        </w:r>
        <w:proofErr w:type="gramStart"/>
        <w:r>
          <w:rPr>
            <w:rFonts w:hint="eastAsia"/>
          </w:rPr>
          <w:t>與泡棉膠</w:t>
        </w:r>
        <w:proofErr w:type="gramEnd"/>
        <w:r>
          <w:rPr>
            <w:rFonts w:hint="eastAsia"/>
          </w:rPr>
          <w:t>將重量感測</w:t>
        </w:r>
        <w:proofErr w:type="gramStart"/>
        <w:r>
          <w:rPr>
            <w:rFonts w:hint="eastAsia"/>
          </w:rPr>
          <w:t>器承壓板黏貼於端部</w:t>
        </w:r>
        <w:proofErr w:type="gramEnd"/>
        <w:r>
          <w:rPr>
            <w:rFonts w:hint="eastAsia"/>
          </w:rPr>
          <w:t>，並等待其</w:t>
        </w:r>
        <w:proofErr w:type="gramStart"/>
        <w:r>
          <w:rPr>
            <w:rFonts w:hint="eastAsia"/>
          </w:rPr>
          <w:t>緊固，</w:t>
        </w:r>
        <w:proofErr w:type="gramEnd"/>
        <w:r>
          <w:rPr>
            <w:rFonts w:hint="eastAsia"/>
          </w:rPr>
          <w:t>如圖</w:t>
        </w:r>
        <w:r>
          <w:rPr>
            <w:rFonts w:hint="eastAsia"/>
          </w:rPr>
          <w:t xml:space="preserve"> 2 28</w:t>
        </w:r>
        <w:r>
          <w:rPr>
            <w:rFonts w:hint="eastAsia"/>
          </w:rPr>
          <w:t>。</w:t>
        </w:r>
      </w:ins>
    </w:p>
    <w:p w14:paraId="1878875F" w14:textId="4B0CB60A" w:rsidR="00F37692" w:rsidRDefault="00F37692" w:rsidP="00F37692">
      <w:pPr>
        <w:ind w:left="480" w:firstLine="480"/>
        <w:rPr>
          <w:ins w:id="4443" w:author="張寶騌 CHANG,PAO-TSUNG" w:date="2022-06-22T00:09:00Z"/>
        </w:rPr>
      </w:pPr>
      <w:ins w:id="4444" w:author="張寶騌 CHANG,PAO-TSUNG" w:date="2022-06-22T00:09:00Z">
        <w:r>
          <w:rPr>
            <w:rFonts w:hint="eastAsia"/>
          </w:rPr>
          <w:t xml:space="preserve">    </w:t>
        </w:r>
        <w:r>
          <w:rPr>
            <w:rFonts w:hint="eastAsia"/>
          </w:rPr>
          <w:t>最後則是回</w:t>
        </w:r>
        <w:proofErr w:type="gramStart"/>
        <w:r>
          <w:rPr>
            <w:rFonts w:hint="eastAsia"/>
          </w:rPr>
          <w:t>填石碴</w:t>
        </w:r>
        <w:proofErr w:type="gramEnd"/>
        <w:r>
          <w:rPr>
            <w:rFonts w:hint="eastAsia"/>
          </w:rPr>
          <w:t>，將石</w:t>
        </w:r>
        <w:proofErr w:type="gramStart"/>
        <w:r>
          <w:rPr>
            <w:rFonts w:hint="eastAsia"/>
          </w:rPr>
          <w:t>碴緊實回</w:t>
        </w:r>
        <w:proofErr w:type="gramEnd"/>
        <w:r>
          <w:rPr>
            <w:rFonts w:hint="eastAsia"/>
          </w:rPr>
          <w:t>填於</w:t>
        </w:r>
        <w:proofErr w:type="gramStart"/>
        <w:r>
          <w:rPr>
            <w:rFonts w:hint="eastAsia"/>
          </w:rPr>
          <w:t>承壓板</w:t>
        </w:r>
        <w:proofErr w:type="gramEnd"/>
        <w:r>
          <w:rPr>
            <w:rFonts w:hint="eastAsia"/>
          </w:rPr>
          <w:t>外側，為避免小顆粒</w:t>
        </w:r>
        <w:proofErr w:type="gramStart"/>
        <w:r>
          <w:rPr>
            <w:rFonts w:hint="eastAsia"/>
          </w:rPr>
          <w:t>石碴掉入</w:t>
        </w:r>
        <w:proofErr w:type="gramEnd"/>
        <w:r>
          <w:rPr>
            <w:rFonts w:hint="eastAsia"/>
          </w:rPr>
          <w:t>兩</w:t>
        </w:r>
        <w:proofErr w:type="gramStart"/>
        <w:r>
          <w:rPr>
            <w:rFonts w:hint="eastAsia"/>
          </w:rPr>
          <w:t>承壓板間</w:t>
        </w:r>
        <w:proofErr w:type="gramEnd"/>
        <w:r>
          <w:rPr>
            <w:rFonts w:hint="eastAsia"/>
          </w:rPr>
          <w:t>導致荷重資訊有誤，兩</w:t>
        </w:r>
        <w:proofErr w:type="gramStart"/>
        <w:r>
          <w:rPr>
            <w:rFonts w:hint="eastAsia"/>
          </w:rPr>
          <w:t>承壓板間</w:t>
        </w:r>
        <w:proofErr w:type="gramEnd"/>
        <w:r>
          <w:rPr>
            <w:rFonts w:hint="eastAsia"/>
          </w:rPr>
          <w:t>則</w:t>
        </w:r>
        <w:proofErr w:type="gramStart"/>
        <w:r>
          <w:rPr>
            <w:rFonts w:hint="eastAsia"/>
          </w:rPr>
          <w:t>不</w:t>
        </w:r>
        <w:proofErr w:type="gramEnd"/>
        <w:r>
          <w:rPr>
            <w:rFonts w:hint="eastAsia"/>
          </w:rPr>
          <w:t>填入石碴並用大粒</w:t>
        </w:r>
        <w:proofErr w:type="gramStart"/>
        <w:r>
          <w:rPr>
            <w:rFonts w:hint="eastAsia"/>
          </w:rPr>
          <w:t>徑包覆於</w:t>
        </w:r>
        <w:proofErr w:type="gramEnd"/>
        <w:r>
          <w:rPr>
            <w:rFonts w:hint="eastAsia"/>
          </w:rPr>
          <w:t>外圍。</w:t>
        </w:r>
      </w:ins>
    </w:p>
    <w:p w14:paraId="5C17A421" w14:textId="7E9CED86" w:rsidR="00C208AE" w:rsidRDefault="00C208AE">
      <w:pPr>
        <w:pStyle w:val="aa"/>
        <w:widowControl/>
        <w:ind w:leftChars="0" w:left="1440" w:firstLine="480"/>
        <w:rPr>
          <w:ins w:id="4445" w:author="張寶騌 CHANG,PAO-TSUNG" w:date="2022-05-11T01:06:00Z"/>
        </w:rPr>
        <w:pPrChange w:id="4446" w:author="張寶騌 CHANG,PAO-TSUNG" w:date="2022-06-22T00:03:00Z">
          <w:pPr>
            <w:pStyle w:val="aa"/>
            <w:widowControl/>
            <w:spacing w:line="240" w:lineRule="auto"/>
            <w:ind w:leftChars="0" w:left="1440" w:firstLineChars="0" w:firstLine="0"/>
            <w:jc w:val="center"/>
          </w:pPr>
        </w:pPrChange>
      </w:pPr>
      <w:ins w:id="4447" w:author="張寶騌 CHANG,PAO-TSUNG" w:date="2022-05-11T01:06:00Z">
        <w:r>
          <w:rPr>
            <w:noProof/>
          </w:rPr>
          <w:lastRenderedPageBreak/>
          <w:drawing>
            <wp:inline distT="0" distB="0" distL="0" distR="0" wp14:anchorId="32FA7666" wp14:editId="4FAD2AD4">
              <wp:extent cx="3374390" cy="2628453"/>
              <wp:effectExtent l="0" t="0" r="0" b="635"/>
              <wp:docPr id="2710" name="圖片 2710"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 name="圖片 2710" descr="一張含有 岩石, 石頭 的圖片&#10;&#10;自動產生的描述"/>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631" t="4631" r="9903" b="6604"/>
                      <a:stretch/>
                    </pic:blipFill>
                    <pic:spPr bwMode="auto">
                      <a:xfrm>
                        <a:off x="0" y="0"/>
                        <a:ext cx="3380500" cy="2633212"/>
                      </a:xfrm>
                      <a:prstGeom prst="rect">
                        <a:avLst/>
                      </a:prstGeom>
                      <a:noFill/>
                      <a:ln>
                        <a:noFill/>
                      </a:ln>
                      <a:extLst>
                        <a:ext uri="{53640926-AAD7-44D8-BBD7-CCE9431645EC}">
                          <a14:shadowObscured xmlns:a14="http://schemas.microsoft.com/office/drawing/2010/main"/>
                        </a:ext>
                      </a:extLst>
                    </pic:spPr>
                  </pic:pic>
                </a:graphicData>
              </a:graphic>
            </wp:inline>
          </w:drawing>
        </w:r>
      </w:ins>
    </w:p>
    <w:p w14:paraId="1775FD37" w14:textId="084F96E5" w:rsidR="00C208AE" w:rsidRDefault="00C208AE">
      <w:pPr>
        <w:pStyle w:val="ac"/>
        <w:spacing w:after="180"/>
        <w:ind w:left="2400" w:firstLine="480"/>
        <w:jc w:val="left"/>
        <w:rPr>
          <w:ins w:id="4448" w:author="張寶騌 CHANG,PAO-TSUNG" w:date="2022-05-11T01:06:00Z"/>
        </w:rPr>
        <w:pPrChange w:id="4449" w:author="張寶騌 CHANG,PAO-TSUNG" w:date="2022-06-22T00:03:00Z">
          <w:pPr>
            <w:widowControl/>
            <w:spacing w:line="240" w:lineRule="auto"/>
            <w:ind w:leftChars="0" w:left="0" w:firstLineChars="0" w:firstLine="0"/>
          </w:pPr>
        </w:pPrChange>
      </w:pPr>
      <w:bookmarkStart w:id="4450" w:name="_Ref102924939"/>
      <w:bookmarkStart w:id="4451" w:name="_Toc106974304"/>
      <w:ins w:id="4452" w:author="張寶騌 CHANG,PAO-TSUNG" w:date="2022-05-11T01:06: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1</w:t>
      </w:r>
      <w:r w:rsidR="009700FF">
        <w:fldChar w:fldCharType="end"/>
      </w:r>
      <w:bookmarkEnd w:id="4450"/>
      <w:r w:rsidR="00643F6D">
        <w:rPr>
          <w:rFonts w:hint="eastAsia"/>
        </w:rPr>
        <w:t xml:space="preserve"> </w:t>
      </w:r>
      <w:ins w:id="4453" w:author="張寶騌 CHANG,PAO-TSUNG" w:date="2022-05-11T01:06:00Z">
        <w:r>
          <w:rPr>
            <w:rFonts w:hint="eastAsia"/>
          </w:rPr>
          <w:t>挖除石碴與貼附</w:t>
        </w:r>
      </w:ins>
      <w:ins w:id="4454" w:author="張寶騌 CHANG,PAO-TSUNG" w:date="2022-06-17T21:16:00Z">
        <w:r w:rsidR="00560ED7">
          <w:rPr>
            <w:rFonts w:hint="eastAsia"/>
          </w:rPr>
          <w:t>重量感測器</w:t>
        </w:r>
      </w:ins>
      <w:ins w:id="4455" w:author="張寶騌 CHANG,PAO-TSUNG" w:date="2022-05-11T01:06:00Z">
        <w:r>
          <w:rPr>
            <w:rFonts w:hint="eastAsia"/>
          </w:rPr>
          <w:t>模組</w:t>
        </w:r>
        <w:bookmarkEnd w:id="4451"/>
      </w:ins>
    </w:p>
    <w:p w14:paraId="247FDB82" w14:textId="77777777" w:rsidR="00C208AE" w:rsidRDefault="00C208AE">
      <w:pPr>
        <w:pStyle w:val="aa"/>
        <w:widowControl/>
        <w:numPr>
          <w:ilvl w:val="0"/>
          <w:numId w:val="59"/>
        </w:numPr>
        <w:ind w:leftChars="0" w:firstLineChars="0"/>
        <w:rPr>
          <w:ins w:id="4456" w:author="張寶騌 CHANG,PAO-TSUNG" w:date="2022-05-11T01:06:00Z"/>
        </w:rPr>
        <w:pPrChange w:id="4457" w:author="張寶騌 CHANG,PAO-TSUNG" w:date="2022-05-14T14:17:00Z">
          <w:pPr>
            <w:pStyle w:val="aa"/>
            <w:widowControl/>
            <w:numPr>
              <w:numId w:val="59"/>
            </w:numPr>
            <w:spacing w:line="240" w:lineRule="auto"/>
            <w:ind w:leftChars="0" w:firstLineChars="0" w:hanging="480"/>
          </w:pPr>
        </w:pPrChange>
      </w:pPr>
      <w:ins w:id="4458" w:author="張寶騌 CHANG,PAO-TSUNG" w:date="2022-05-11T01:06:00Z">
        <w:r>
          <w:rPr>
            <w:rFonts w:hint="eastAsia"/>
          </w:rPr>
          <w:t>安裝應變計模組</w:t>
        </w:r>
        <w:proofErr w:type="gramStart"/>
        <w:r>
          <w:rPr>
            <w:rFonts w:hint="eastAsia"/>
          </w:rPr>
          <w:t>於軌腹</w:t>
        </w:r>
        <w:proofErr w:type="gramEnd"/>
        <w:r>
          <w:rPr>
            <w:rFonts w:hint="eastAsia"/>
          </w:rPr>
          <w:t>:</w:t>
        </w:r>
      </w:ins>
    </w:p>
    <w:p w14:paraId="5814CA5D" w14:textId="5798C273" w:rsidR="00C208AE" w:rsidRDefault="00C208AE">
      <w:pPr>
        <w:ind w:left="480" w:firstLine="480"/>
        <w:rPr>
          <w:ins w:id="4459" w:author="張寶騌 CHANG,PAO-TSUNG" w:date="2022-06-22T00:03:00Z"/>
        </w:rPr>
        <w:pPrChange w:id="4460" w:author="張寶騌 CHANG,PAO-TSUNG" w:date="2022-06-22T00:07:00Z">
          <w:pPr>
            <w:pStyle w:val="aa"/>
            <w:widowControl/>
            <w:ind w:leftChars="0" w:left="1440" w:firstLineChars="0" w:firstLine="0"/>
          </w:pPr>
        </w:pPrChange>
      </w:pPr>
      <w:ins w:id="4461" w:author="張寶騌 CHANG,PAO-TSUNG" w:date="2022-05-11T01:06:00Z">
        <w:r>
          <w:rPr>
            <w:rFonts w:hint="eastAsia"/>
          </w:rPr>
          <w:t xml:space="preserve">    </w:t>
        </w:r>
        <w:bookmarkStart w:id="4462" w:name="_Hlk106748950"/>
        <w:r>
          <w:rPr>
            <w:rFonts w:hint="eastAsia"/>
          </w:rPr>
          <w:t>使用</w:t>
        </w:r>
        <w:r w:rsidRPr="000C5836">
          <w:rPr>
            <w:rFonts w:hint="eastAsia"/>
          </w:rPr>
          <w:t>AB</w:t>
        </w:r>
        <w:r w:rsidRPr="000C5836">
          <w:rPr>
            <w:rFonts w:hint="eastAsia"/>
          </w:rPr>
          <w:t>膠</w:t>
        </w:r>
        <w:r>
          <w:rPr>
            <w:rFonts w:hint="eastAsia"/>
          </w:rPr>
          <w:t>黏貼應變計</w:t>
        </w:r>
        <w:proofErr w:type="gramStart"/>
        <w:r>
          <w:rPr>
            <w:rFonts w:hint="eastAsia"/>
          </w:rPr>
          <w:t>於軌腹</w:t>
        </w:r>
        <w:proofErr w:type="gramEnd"/>
        <w:r>
          <w:rPr>
            <w:rFonts w:hint="eastAsia"/>
          </w:rPr>
          <w:t>，為避免因列車</w:t>
        </w:r>
        <w:proofErr w:type="gramStart"/>
        <w:r>
          <w:rPr>
            <w:rFonts w:hint="eastAsia"/>
          </w:rPr>
          <w:t>通過時鋼輪</w:t>
        </w:r>
        <w:proofErr w:type="gramEnd"/>
        <w:r>
          <w:rPr>
            <w:rFonts w:hint="eastAsia"/>
          </w:rPr>
          <w:t>對感測器造成損壞，感測元件貼附於軌距線外側。</w:t>
        </w:r>
      </w:ins>
      <w:bookmarkEnd w:id="4462"/>
    </w:p>
    <w:p w14:paraId="1A68A2F3" w14:textId="6DD6ACD4" w:rsidR="00DF00ED" w:rsidRDefault="00DF00ED">
      <w:pPr>
        <w:pStyle w:val="aa"/>
        <w:widowControl/>
        <w:ind w:leftChars="0" w:left="1440" w:firstLineChars="0" w:firstLine="0"/>
        <w:rPr>
          <w:ins w:id="4463" w:author="張寶騌 CHANG,PAO-TSUNG" w:date="2022-06-22T00:03:00Z"/>
        </w:rPr>
      </w:pPr>
      <w:ins w:id="4464" w:author="張寶騌 CHANG,PAO-TSUNG" w:date="2022-06-22T00:03:00Z">
        <w:r>
          <w:rPr>
            <w:noProof/>
          </w:rPr>
          <w:drawing>
            <wp:inline distT="0" distB="0" distL="0" distR="0" wp14:anchorId="5FB14304" wp14:editId="60F17A7C">
              <wp:extent cx="3932555" cy="2011680"/>
              <wp:effectExtent l="0" t="0" r="0" b="7620"/>
              <wp:docPr id="2714" name="圖片 2714"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24379" b="7383"/>
                      <a:stretch/>
                    </pic:blipFill>
                    <pic:spPr bwMode="auto">
                      <a:xfrm>
                        <a:off x="0" y="0"/>
                        <a:ext cx="3934664" cy="2012759"/>
                      </a:xfrm>
                      <a:prstGeom prst="rect">
                        <a:avLst/>
                      </a:prstGeom>
                      <a:noFill/>
                      <a:ln>
                        <a:noFill/>
                      </a:ln>
                      <a:extLst>
                        <a:ext uri="{53640926-AAD7-44D8-BBD7-CCE9431645EC}">
                          <a14:shadowObscured xmlns:a14="http://schemas.microsoft.com/office/drawing/2010/main"/>
                        </a:ext>
                      </a:extLst>
                    </pic:spPr>
                  </pic:pic>
                </a:graphicData>
              </a:graphic>
            </wp:inline>
          </w:drawing>
        </w:r>
      </w:ins>
    </w:p>
    <w:p w14:paraId="27F34ABA" w14:textId="7B276CEC" w:rsidR="00C208AE" w:rsidRDefault="00C208AE" w:rsidP="00EB035B">
      <w:pPr>
        <w:pStyle w:val="ac"/>
        <w:spacing w:after="180"/>
        <w:rPr>
          <w:ins w:id="4465" w:author="張寶騌 CHANG,PAO-TSUNG" w:date="2022-05-11T01:06:00Z"/>
        </w:rPr>
      </w:pPr>
      <w:bookmarkStart w:id="4466" w:name="_Toc106974305"/>
      <w:ins w:id="4467" w:author="張寶騌 CHANG,PAO-TSUNG" w:date="2022-05-11T01:06: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2</w:t>
      </w:r>
      <w:r w:rsidR="009700FF">
        <w:fldChar w:fldCharType="end"/>
      </w:r>
      <w:r w:rsidR="00643F6D">
        <w:rPr>
          <w:rFonts w:hint="eastAsia"/>
        </w:rPr>
        <w:t xml:space="preserve"> </w:t>
      </w:r>
      <w:ins w:id="4468" w:author="張寶騌 CHANG,PAO-TSUNG" w:date="2022-05-11T01:06:00Z">
        <w:r>
          <w:rPr>
            <w:rFonts w:hint="eastAsia"/>
          </w:rPr>
          <w:t>應變計模組貼附於軌腹外側</w:t>
        </w:r>
        <w:bookmarkEnd w:id="4466"/>
      </w:ins>
    </w:p>
    <w:p w14:paraId="3B868262" w14:textId="0AE8F0E4" w:rsidR="00C208AE" w:rsidRDefault="00C0374F">
      <w:pPr>
        <w:pStyle w:val="aa"/>
        <w:widowControl/>
        <w:numPr>
          <w:ilvl w:val="0"/>
          <w:numId w:val="59"/>
        </w:numPr>
        <w:ind w:leftChars="0" w:firstLineChars="0"/>
        <w:rPr>
          <w:ins w:id="4469" w:author="張寶騌 CHANG,PAO-TSUNG" w:date="2022-05-11T01:06:00Z"/>
        </w:rPr>
        <w:pPrChange w:id="4470" w:author="張寶騌 CHANG,PAO-TSUNG" w:date="2022-05-14T14:17:00Z">
          <w:pPr>
            <w:pStyle w:val="aa"/>
            <w:widowControl/>
            <w:numPr>
              <w:numId w:val="59"/>
            </w:numPr>
            <w:spacing w:line="240" w:lineRule="auto"/>
            <w:ind w:leftChars="0" w:firstLineChars="0" w:hanging="480"/>
          </w:pPr>
        </w:pPrChange>
      </w:pPr>
      <w:ins w:id="4471" w:author="張寶騌 CHANG,PAO-TSUNG" w:date="2022-05-11T11:23:00Z">
        <w:r>
          <w:rPr>
            <w:rFonts w:hint="eastAsia"/>
          </w:rPr>
          <w:t>安裝設備盒</w:t>
        </w:r>
        <w:r>
          <w:rPr>
            <w:rFonts w:hint="eastAsia"/>
          </w:rPr>
          <w:t>(</w:t>
        </w:r>
        <w:r>
          <w:rPr>
            <w:rFonts w:hint="eastAsia"/>
          </w:rPr>
          <w:t>含加速計、</w:t>
        </w:r>
      </w:ins>
      <w:ins w:id="4472" w:author="張寶騌 CHANG,PAO-TSUNG" w:date="2022-05-11T01:06:00Z">
        <w:r w:rsidR="00C208AE">
          <w:rPr>
            <w:rFonts w:hint="eastAsia"/>
          </w:rPr>
          <w:t>微控制器與無線通訊模組</w:t>
        </w:r>
      </w:ins>
      <w:ins w:id="4473" w:author="張寶騌 CHANG,PAO-TSUNG" w:date="2022-05-11T11:24:00Z">
        <w:r>
          <w:rPr>
            <w:rFonts w:hint="eastAsia"/>
          </w:rPr>
          <w:t>)</w:t>
        </w:r>
        <w:r>
          <w:rPr>
            <w:rFonts w:hint="eastAsia"/>
          </w:rPr>
          <w:t>於軌枕上方</w:t>
        </w:r>
      </w:ins>
      <w:ins w:id="4474" w:author="張寶騌 CHANG,PAO-TSUNG" w:date="2022-05-11T01:06:00Z">
        <w:r w:rsidR="00C208AE">
          <w:rPr>
            <w:rFonts w:hint="eastAsia"/>
          </w:rPr>
          <w:t>:</w:t>
        </w:r>
      </w:ins>
    </w:p>
    <w:p w14:paraId="3244C803" w14:textId="0D4184AA" w:rsidR="00C208AE" w:rsidRDefault="00C208AE">
      <w:pPr>
        <w:ind w:left="480" w:firstLine="480"/>
        <w:rPr>
          <w:ins w:id="4475" w:author="張寶騌 CHANG,PAO-TSUNG" w:date="2022-05-11T11:27:00Z"/>
        </w:rPr>
        <w:pPrChange w:id="4476" w:author="張寶騌 CHANG,PAO-TSUNG" w:date="2022-06-22T00:07:00Z">
          <w:pPr>
            <w:pStyle w:val="aa"/>
            <w:widowControl/>
            <w:spacing w:line="240" w:lineRule="auto"/>
            <w:ind w:leftChars="0" w:left="1440" w:firstLineChars="0" w:firstLine="0"/>
          </w:pPr>
        </w:pPrChange>
      </w:pPr>
      <w:ins w:id="4477" w:author="張寶騌 CHANG,PAO-TSUNG" w:date="2022-05-11T01:06:00Z">
        <w:r>
          <w:rPr>
            <w:rFonts w:hint="eastAsia"/>
          </w:rPr>
          <w:t xml:space="preserve">    </w:t>
        </w:r>
        <w:r>
          <w:rPr>
            <w:rFonts w:hint="eastAsia"/>
          </w:rPr>
          <w:t>由於此</w:t>
        </w:r>
      </w:ins>
      <w:ins w:id="4478" w:author="張寶騌 CHANG,PAO-TSUNG" w:date="2022-05-11T11:25:00Z">
        <w:r w:rsidR="00C0374F">
          <w:rPr>
            <w:rFonts w:hint="eastAsia"/>
          </w:rPr>
          <w:t>三</w:t>
        </w:r>
        <w:proofErr w:type="gramStart"/>
        <w:r w:rsidR="00C0374F">
          <w:rPr>
            <w:rFonts w:hint="eastAsia"/>
          </w:rPr>
          <w:t>個</w:t>
        </w:r>
        <w:proofErr w:type="gramEnd"/>
        <w:r w:rsidR="00C0374F">
          <w:rPr>
            <w:rFonts w:hint="eastAsia"/>
          </w:rPr>
          <w:t>組件在事前已整合配置</w:t>
        </w:r>
      </w:ins>
      <w:ins w:id="4479" w:author="張寶騌 CHANG,PAO-TSUNG" w:date="2022-05-11T01:06:00Z">
        <w:r>
          <w:rPr>
            <w:rFonts w:hint="eastAsia"/>
          </w:rPr>
          <w:t>於</w:t>
        </w:r>
        <w:proofErr w:type="gramStart"/>
        <w:r>
          <w:rPr>
            <w:rFonts w:hint="eastAsia"/>
          </w:rPr>
          <w:t>一</w:t>
        </w:r>
      </w:ins>
      <w:proofErr w:type="gramEnd"/>
      <w:ins w:id="4480" w:author="張寶騌 CHANG,PAO-TSUNG" w:date="2022-05-11T11:25:00Z">
        <w:r w:rsidR="00C0374F">
          <w:rPr>
            <w:rFonts w:hint="eastAsia"/>
          </w:rPr>
          <w:t>設備</w:t>
        </w:r>
      </w:ins>
      <w:ins w:id="4481" w:author="張寶騌 CHANG,PAO-TSUNG" w:date="2022-05-11T01:06:00Z">
        <w:r>
          <w:rPr>
            <w:rFonts w:hint="eastAsia"/>
          </w:rPr>
          <w:t>盒內，在現場只要將其</w:t>
        </w:r>
      </w:ins>
      <w:ins w:id="4482" w:author="張寶騌 CHANG,PAO-TSUNG" w:date="2022-05-11T11:26:00Z">
        <w:r w:rsidR="00C0374F">
          <w:rPr>
            <w:rFonts w:hint="eastAsia"/>
          </w:rPr>
          <w:t>用</w:t>
        </w:r>
        <w:r w:rsidR="00C0374F" w:rsidRPr="000C5836">
          <w:rPr>
            <w:rFonts w:hint="eastAsia"/>
          </w:rPr>
          <w:t>AB</w:t>
        </w:r>
        <w:r w:rsidR="00C0374F" w:rsidRPr="000C5836">
          <w:rPr>
            <w:rFonts w:hint="eastAsia"/>
          </w:rPr>
          <w:t>膠</w:t>
        </w:r>
        <w:r w:rsidR="00C0374F">
          <w:rPr>
            <w:rFonts w:hint="eastAsia"/>
          </w:rPr>
          <w:t>黏著固定於軌枕</w:t>
        </w:r>
      </w:ins>
      <w:ins w:id="4483" w:author="張寶騌 CHANG,PAO-TSUNG" w:date="2022-05-11T11:27:00Z">
        <w:r w:rsidR="00C0374F">
          <w:rPr>
            <w:rFonts w:hint="eastAsia"/>
          </w:rPr>
          <w:t>上方</w:t>
        </w:r>
      </w:ins>
      <w:ins w:id="4484" w:author="張寶騌 CHANG,PAO-TSUNG" w:date="2022-05-11T01:06:00Z">
        <w:r>
          <w:rPr>
            <w:rFonts w:hint="eastAsia"/>
          </w:rPr>
          <w:t>，惟須注意勿讓連接感測元件的電線受拉扯及</w:t>
        </w:r>
        <w:proofErr w:type="gramStart"/>
        <w:r>
          <w:rPr>
            <w:rFonts w:hint="eastAsia"/>
          </w:rPr>
          <w:t>被石碴</w:t>
        </w:r>
        <w:proofErr w:type="gramEnd"/>
        <w:r>
          <w:rPr>
            <w:rFonts w:hint="eastAsia"/>
          </w:rPr>
          <w:t>的稜角所損傷。</w:t>
        </w:r>
      </w:ins>
    </w:p>
    <w:p w14:paraId="258B2309" w14:textId="2668672B" w:rsidR="00C0374F" w:rsidRDefault="00975B81">
      <w:pPr>
        <w:widowControl/>
        <w:ind w:leftChars="0" w:left="480" w:firstLineChars="0" w:firstLine="0"/>
        <w:jc w:val="center"/>
        <w:rPr>
          <w:ins w:id="4485" w:author="張寶騌 CHANG,PAO-TSUNG" w:date="2022-05-11T01:06:00Z"/>
        </w:rPr>
        <w:pPrChange w:id="4486" w:author="張寶騌 CHANG,PAO-TSUNG" w:date="2022-05-14T14:17:00Z">
          <w:pPr>
            <w:pStyle w:val="aa"/>
            <w:widowControl/>
            <w:spacing w:line="240" w:lineRule="auto"/>
            <w:ind w:leftChars="0" w:left="1440" w:firstLineChars="0" w:firstLine="0"/>
          </w:pPr>
        </w:pPrChange>
      </w:pPr>
      <w:ins w:id="4487" w:author="張寶騌 CHANG,PAO-TSUNG" w:date="2022-05-11T11:32:00Z">
        <w:r w:rsidRPr="00975B81">
          <w:rPr>
            <w:noProof/>
          </w:rPr>
          <w:lastRenderedPageBreak/>
          <w:drawing>
            <wp:inline distT="0" distB="0" distL="0" distR="0" wp14:anchorId="27B2DB70" wp14:editId="5D001B34">
              <wp:extent cx="3989547" cy="2446020"/>
              <wp:effectExtent l="0" t="0" r="0" b="0"/>
              <wp:docPr id="58" name="圖片 3" descr="一張含有 岩石 的圖片&#10;&#10;自動產生的描述">
                <a:extLst xmlns:a="http://schemas.openxmlformats.org/drawingml/2006/main">
                  <a:ext uri="{FF2B5EF4-FFF2-40B4-BE49-F238E27FC236}">
                    <a16:creationId xmlns:a16="http://schemas.microsoft.com/office/drawing/2014/main" id="{543B33FF-3788-4FA9-9286-A7CFE91856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3" descr="一張含有 岩石 的圖片&#10;&#10;自動產生的描述">
                        <a:extLst>
                          <a:ext uri="{FF2B5EF4-FFF2-40B4-BE49-F238E27FC236}">
                            <a16:creationId xmlns:a16="http://schemas.microsoft.com/office/drawing/2014/main" id="{543B33FF-3788-4FA9-9286-A7CFE9185699}"/>
                          </a:ext>
                        </a:extLst>
                      </pic:cNvPr>
                      <pic:cNvPicPr>
                        <a:picLocks noChangeAspect="1"/>
                      </pic:cNvPicPr>
                    </pic:nvPicPr>
                    <pic:blipFill rotWithShape="1">
                      <a:blip r:embed="rId89"/>
                      <a:srcRect t="6622" b="11593"/>
                      <a:stretch/>
                    </pic:blipFill>
                    <pic:spPr bwMode="auto">
                      <a:xfrm>
                        <a:off x="0" y="0"/>
                        <a:ext cx="4016817" cy="2462739"/>
                      </a:xfrm>
                      <a:prstGeom prst="rect">
                        <a:avLst/>
                      </a:prstGeom>
                      <a:ln>
                        <a:noFill/>
                      </a:ln>
                      <a:extLst>
                        <a:ext uri="{53640926-AAD7-44D8-BBD7-CCE9431645EC}">
                          <a14:shadowObscured xmlns:a14="http://schemas.microsoft.com/office/drawing/2010/main"/>
                        </a:ext>
                      </a:extLst>
                    </pic:spPr>
                  </pic:pic>
                </a:graphicData>
              </a:graphic>
            </wp:inline>
          </w:drawing>
        </w:r>
      </w:ins>
    </w:p>
    <w:p w14:paraId="13B9EFD6" w14:textId="5DC8E060" w:rsidR="00C208AE" w:rsidRPr="001D6103" w:rsidRDefault="00C208AE" w:rsidP="00EB035B">
      <w:pPr>
        <w:pStyle w:val="ac"/>
        <w:spacing w:after="180"/>
        <w:rPr>
          <w:ins w:id="4488" w:author="張寶騌 CHANG,PAO-TSUNG" w:date="2022-05-11T01:06:00Z"/>
        </w:rPr>
      </w:pPr>
      <w:bookmarkStart w:id="4489" w:name="_Toc106974306"/>
      <w:ins w:id="4490" w:author="張寶騌 CHANG,PAO-TSUNG" w:date="2022-05-11T01:06: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3</w:t>
      </w:r>
      <w:r w:rsidR="009700FF">
        <w:fldChar w:fldCharType="end"/>
      </w:r>
      <w:r w:rsidR="00643F6D">
        <w:rPr>
          <w:rFonts w:hint="eastAsia"/>
        </w:rPr>
        <w:t xml:space="preserve"> </w:t>
      </w:r>
      <w:ins w:id="4491" w:author="張寶騌 CHANG,PAO-TSUNG" w:date="2022-05-11T11:38:00Z">
        <w:r w:rsidR="0035195E">
          <w:rPr>
            <w:rFonts w:hint="eastAsia"/>
          </w:rPr>
          <w:t>設備</w:t>
        </w:r>
      </w:ins>
      <w:ins w:id="4492" w:author="張寶騌 CHANG,PAO-TSUNG" w:date="2022-05-11T01:06:00Z">
        <w:r>
          <w:rPr>
            <w:rFonts w:hint="eastAsia"/>
          </w:rPr>
          <w:t>盒置於</w:t>
        </w:r>
      </w:ins>
      <w:ins w:id="4493" w:author="張寶騌 CHANG,PAO-TSUNG" w:date="2022-05-11T11:34:00Z">
        <w:r w:rsidR="004424E0">
          <w:rPr>
            <w:rFonts w:hint="eastAsia"/>
          </w:rPr>
          <w:t>軌枕上方</w:t>
        </w:r>
      </w:ins>
      <w:bookmarkEnd w:id="4489"/>
    </w:p>
    <w:p w14:paraId="5F32A8ED" w14:textId="77777777" w:rsidR="00C208AE" w:rsidRDefault="00C208AE" w:rsidP="00EB035B">
      <w:pPr>
        <w:pStyle w:val="aa"/>
        <w:numPr>
          <w:ilvl w:val="0"/>
          <w:numId w:val="59"/>
        </w:numPr>
        <w:ind w:leftChars="0" w:firstLineChars="0"/>
        <w:rPr>
          <w:ins w:id="4494" w:author="張寶騌 CHANG,PAO-TSUNG" w:date="2022-05-11T01:06:00Z"/>
        </w:rPr>
      </w:pPr>
      <w:ins w:id="4495" w:author="張寶騌 CHANG,PAO-TSUNG" w:date="2022-05-11T01:06:00Z">
        <w:r>
          <w:rPr>
            <w:rFonts w:hint="eastAsia"/>
          </w:rPr>
          <w:t>放置太陽能板與電瓶</w:t>
        </w:r>
        <w:r>
          <w:rPr>
            <w:rFonts w:hint="eastAsia"/>
          </w:rPr>
          <w:t>:</w:t>
        </w:r>
      </w:ins>
    </w:p>
    <w:p w14:paraId="3587712D" w14:textId="77777777" w:rsidR="00C208AE" w:rsidRDefault="00C208AE">
      <w:pPr>
        <w:ind w:left="480" w:firstLine="480"/>
        <w:rPr>
          <w:ins w:id="4496" w:author="張寶騌 CHANG,PAO-TSUNG" w:date="2022-05-11T01:06:00Z"/>
        </w:rPr>
        <w:pPrChange w:id="4497" w:author="張寶騌 CHANG,PAO-TSUNG" w:date="2022-06-22T00:07:00Z">
          <w:pPr>
            <w:pStyle w:val="aa"/>
            <w:ind w:leftChars="0" w:left="1440" w:firstLineChars="0" w:firstLine="0"/>
          </w:pPr>
        </w:pPrChange>
      </w:pPr>
      <w:ins w:id="4498" w:author="張寶騌 CHANG,PAO-TSUNG" w:date="2022-05-11T01:06:00Z">
        <w:r>
          <w:rPr>
            <w:rFonts w:hint="eastAsia"/>
          </w:rPr>
          <w:t xml:space="preserve">    </w:t>
        </w:r>
        <w:r>
          <w:rPr>
            <w:rFonts w:hint="eastAsia"/>
          </w:rPr>
          <w:t>將</w:t>
        </w:r>
        <w:proofErr w:type="gramStart"/>
        <w:r>
          <w:rPr>
            <w:rFonts w:hint="eastAsia"/>
          </w:rPr>
          <w:t>太陽能板置於石碴區</w:t>
        </w:r>
        <w:proofErr w:type="gramEnd"/>
        <w:r>
          <w:rPr>
            <w:rFonts w:hint="eastAsia"/>
          </w:rPr>
          <w:t>，為避免因列車通過時</w:t>
        </w:r>
        <w:proofErr w:type="gramStart"/>
        <w:r>
          <w:rPr>
            <w:rFonts w:hint="eastAsia"/>
          </w:rPr>
          <w:t>風壓引置太陽能</w:t>
        </w:r>
        <w:proofErr w:type="gramEnd"/>
        <w:r>
          <w:rPr>
            <w:rFonts w:hint="eastAsia"/>
          </w:rPr>
          <w:t>板被吹落，需特別裝置角鐵插入</w:t>
        </w:r>
        <w:proofErr w:type="gramStart"/>
        <w:r>
          <w:rPr>
            <w:rFonts w:hint="eastAsia"/>
          </w:rPr>
          <w:t>石碴堆中</w:t>
        </w:r>
        <w:proofErr w:type="gramEnd"/>
        <w:r>
          <w:rPr>
            <w:rFonts w:hint="eastAsia"/>
          </w:rPr>
          <w:t>，並遠離軌道區。電瓶則連接延長電線置於軌道區外，以供日後更換所需。</w:t>
        </w:r>
      </w:ins>
    </w:p>
    <w:p w14:paraId="280DA676" w14:textId="77777777" w:rsidR="00C208AE" w:rsidRDefault="00C208AE" w:rsidP="00C208AE">
      <w:pPr>
        <w:ind w:leftChars="0" w:left="0" w:firstLineChars="0" w:firstLine="0"/>
        <w:jc w:val="center"/>
        <w:rPr>
          <w:ins w:id="4499" w:author="張寶騌 CHANG,PAO-TSUNG" w:date="2022-05-11T01:06:00Z"/>
        </w:rPr>
      </w:pPr>
      <w:ins w:id="4500" w:author="張寶騌 CHANG,PAO-TSUNG" w:date="2022-05-11T01:06:00Z">
        <w:r>
          <w:rPr>
            <w:noProof/>
          </w:rPr>
          <w:drawing>
            <wp:inline distT="0" distB="0" distL="0" distR="0" wp14:anchorId="1682C16B" wp14:editId="4F187C7F">
              <wp:extent cx="3657600" cy="2256266"/>
              <wp:effectExtent l="0" t="0" r="0" b="0"/>
              <wp:docPr id="2716" name="圖片 2716"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13740" t="16323" r="18533" b="27970"/>
                      <a:stretch/>
                    </pic:blipFill>
                    <pic:spPr bwMode="auto">
                      <a:xfrm>
                        <a:off x="0" y="0"/>
                        <a:ext cx="3665870" cy="2261367"/>
                      </a:xfrm>
                      <a:prstGeom prst="rect">
                        <a:avLst/>
                      </a:prstGeom>
                      <a:noFill/>
                      <a:ln>
                        <a:noFill/>
                      </a:ln>
                      <a:extLst>
                        <a:ext uri="{53640926-AAD7-44D8-BBD7-CCE9431645EC}">
                          <a14:shadowObscured xmlns:a14="http://schemas.microsoft.com/office/drawing/2010/main"/>
                        </a:ext>
                      </a:extLst>
                    </pic:spPr>
                  </pic:pic>
                </a:graphicData>
              </a:graphic>
            </wp:inline>
          </w:drawing>
        </w:r>
      </w:ins>
    </w:p>
    <w:p w14:paraId="2EB7D1EA" w14:textId="5C0DE826" w:rsidR="00C208AE" w:rsidRDefault="00C208AE" w:rsidP="00C208AE">
      <w:pPr>
        <w:pStyle w:val="ac"/>
        <w:spacing w:after="180"/>
        <w:rPr>
          <w:ins w:id="4501" w:author="張寶騌 CHANG,PAO-TSUNG" w:date="2022-05-11T01:06:00Z"/>
        </w:rPr>
      </w:pPr>
      <w:bookmarkStart w:id="4502" w:name="_Toc106974307"/>
      <w:ins w:id="4503" w:author="張寶騌 CHANG,PAO-TSUNG" w:date="2022-05-11T01:06: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4</w:t>
      </w:r>
      <w:r w:rsidR="009700FF">
        <w:fldChar w:fldCharType="end"/>
      </w:r>
      <w:r w:rsidR="00643F6D">
        <w:rPr>
          <w:rFonts w:hint="eastAsia"/>
        </w:rPr>
        <w:t xml:space="preserve"> </w:t>
      </w:r>
      <w:ins w:id="4504" w:author="張寶騌 CHANG,PAO-TSUNG" w:date="2022-05-11T01:06:00Z">
        <w:r>
          <w:rPr>
            <w:rFonts w:hint="eastAsia"/>
          </w:rPr>
          <w:t>太陽能板置於石碴區</w:t>
        </w:r>
        <w:bookmarkEnd w:id="4502"/>
      </w:ins>
    </w:p>
    <w:p w14:paraId="5CFCB7B3" w14:textId="499EF61C" w:rsidR="00C208AE" w:rsidRDefault="00C208AE" w:rsidP="00C208AE">
      <w:pPr>
        <w:ind w:left="480" w:firstLine="480"/>
        <w:rPr>
          <w:ins w:id="4505" w:author="張寶騌 CHANG,PAO-TSUNG" w:date="2022-05-11T01:06:00Z"/>
        </w:rPr>
      </w:pPr>
      <w:ins w:id="4506" w:author="張寶騌 CHANG,PAO-TSUNG" w:date="2022-05-11T01:06:00Z">
        <w:r>
          <w:rPr>
            <w:rFonts w:hint="eastAsia"/>
          </w:rPr>
          <w:t>完成安裝以上步驟，即可執行各項監測，監測站</w:t>
        </w:r>
        <w:proofErr w:type="gramStart"/>
        <w:r>
          <w:rPr>
            <w:rFonts w:hint="eastAsia"/>
          </w:rPr>
          <w:t>內各感測</w:t>
        </w:r>
        <w:proofErr w:type="gramEnd"/>
        <w:r>
          <w:rPr>
            <w:rFonts w:hint="eastAsia"/>
          </w:rPr>
          <w:t>模組之裝置完成圖，如</w:t>
        </w:r>
        <w:r>
          <w:fldChar w:fldCharType="begin"/>
        </w:r>
        <w:r>
          <w:instrText xml:space="preserve"> </w:instrText>
        </w:r>
        <w:r>
          <w:rPr>
            <w:rFonts w:hint="eastAsia"/>
          </w:rPr>
          <w:instrText>REF _Ref102930789 \h</w:instrText>
        </w:r>
        <w:r>
          <w:instrText xml:space="preserve"> </w:instrText>
        </w:r>
      </w:ins>
      <w:ins w:id="4507" w:author="張寶騌 CHANG,PAO-TSUNG" w:date="2022-05-11T01:06:00Z">
        <w:r>
          <w:fldChar w:fldCharType="separate"/>
        </w:r>
        <w:r w:rsidR="00643F6D">
          <w:rPr>
            <w:rFonts w:hint="eastAsia"/>
          </w:rPr>
          <w:t>圖</w:t>
        </w:r>
        <w:r w:rsidR="00643F6D">
          <w:rPr>
            <w:rFonts w:hint="eastAsia"/>
          </w:rPr>
          <w:t xml:space="preserve"> </w:t>
        </w:r>
      </w:ins>
      <w:r w:rsidR="00643F6D">
        <w:rPr>
          <w:noProof/>
        </w:rPr>
        <w:t>2</w:t>
      </w:r>
      <w:r w:rsidR="00643F6D">
        <w:noBreakHyphen/>
      </w:r>
      <w:r w:rsidR="00643F6D">
        <w:rPr>
          <w:noProof/>
        </w:rPr>
        <w:t>35</w:t>
      </w:r>
      <w:ins w:id="4508" w:author="張寶騌 CHANG,PAO-TSUNG" w:date="2022-05-11T01:06:00Z">
        <w:r>
          <w:fldChar w:fldCharType="end"/>
        </w:r>
        <w:r>
          <w:rPr>
            <w:rFonts w:hint="eastAsia"/>
          </w:rPr>
          <w:t>所示。</w:t>
        </w:r>
      </w:ins>
    </w:p>
    <w:p w14:paraId="662048FC" w14:textId="09AFA9AF" w:rsidR="00C208AE" w:rsidRDefault="00C208AE" w:rsidP="00C208AE">
      <w:pPr>
        <w:ind w:left="480" w:firstLine="480"/>
        <w:rPr>
          <w:ins w:id="4509" w:author="張寶騌 CHANG,PAO-TSUNG" w:date="2022-06-17T21:30:00Z"/>
        </w:rPr>
      </w:pPr>
    </w:p>
    <w:p w14:paraId="3AD7B142" w14:textId="653E0FCB" w:rsidR="002136D3" w:rsidRDefault="002136D3" w:rsidP="00C208AE">
      <w:pPr>
        <w:ind w:left="480" w:firstLine="480"/>
        <w:rPr>
          <w:ins w:id="4510" w:author="張寶騌 CHANG,PAO-TSUNG" w:date="2022-05-11T01:06:00Z"/>
        </w:rPr>
      </w:pPr>
      <w:ins w:id="4511" w:author="張寶騌 CHANG,PAO-TSUNG" w:date="2022-06-17T21:30:00Z">
        <w:r>
          <w:rPr>
            <w:noProof/>
          </w:rPr>
          <w:lastRenderedPageBreak/>
          <w:drawing>
            <wp:inline distT="0" distB="0" distL="0" distR="0" wp14:anchorId="3D77ED7B" wp14:editId="55B1C835">
              <wp:extent cx="3855720" cy="2892720"/>
              <wp:effectExtent l="0" t="0" r="0" b="3175"/>
              <wp:docPr id="2750" name="圖片 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878784" cy="2910024"/>
                      </a:xfrm>
                      <a:prstGeom prst="rect">
                        <a:avLst/>
                      </a:prstGeom>
                      <a:noFill/>
                    </pic:spPr>
                  </pic:pic>
                </a:graphicData>
              </a:graphic>
            </wp:inline>
          </w:drawing>
        </w:r>
      </w:ins>
    </w:p>
    <w:p w14:paraId="3CB793DA" w14:textId="053CEF31" w:rsidR="00C208AE" w:rsidRDefault="00C208AE">
      <w:pPr>
        <w:pStyle w:val="ac"/>
        <w:spacing w:after="180"/>
        <w:rPr>
          <w:ins w:id="4512" w:author="張寶騌 CHANG,PAO-TSUNG" w:date="2022-05-11T01:06:00Z"/>
        </w:rPr>
        <w:pPrChange w:id="4513" w:author="張寶騌 CHANG,PAO-TSUNG" w:date="2022-05-11T19:39:00Z">
          <w:pPr>
            <w:ind w:left="480" w:firstLine="480"/>
          </w:pPr>
        </w:pPrChange>
      </w:pPr>
      <w:bookmarkStart w:id="4514" w:name="_Ref102930789"/>
      <w:bookmarkStart w:id="4515" w:name="_Toc106974308"/>
      <w:ins w:id="4516" w:author="張寶騌 CHANG,PAO-TSUNG" w:date="2022-05-11T01:06: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5</w:t>
      </w:r>
      <w:r w:rsidR="009700FF">
        <w:fldChar w:fldCharType="end"/>
      </w:r>
      <w:bookmarkEnd w:id="4514"/>
      <w:r w:rsidR="00643F6D">
        <w:rPr>
          <w:rFonts w:hint="eastAsia"/>
        </w:rPr>
        <w:t xml:space="preserve"> </w:t>
      </w:r>
      <w:ins w:id="4517" w:author="張寶騌 CHANG,PAO-TSUNG" w:date="2022-05-11T01:06:00Z">
        <w:r>
          <w:rPr>
            <w:rFonts w:hint="eastAsia"/>
          </w:rPr>
          <w:t>監測站完成設置圖</w:t>
        </w:r>
        <w:bookmarkEnd w:id="4515"/>
      </w:ins>
    </w:p>
    <w:p w14:paraId="54AC685A" w14:textId="3F0FD56E" w:rsidR="00955321" w:rsidRDefault="00955321">
      <w:pPr>
        <w:pStyle w:val="aa"/>
        <w:numPr>
          <w:ilvl w:val="0"/>
          <w:numId w:val="59"/>
        </w:numPr>
        <w:ind w:leftChars="0" w:firstLineChars="0"/>
        <w:rPr>
          <w:ins w:id="4518" w:author="張寶騌 CHANG,PAO-TSUNG" w:date="2022-05-11T19:41:00Z"/>
        </w:rPr>
        <w:pPrChange w:id="4519" w:author="張寶騌 CHANG,PAO-TSUNG" w:date="2022-05-11T19:41:00Z">
          <w:pPr>
            <w:ind w:left="480" w:firstLine="480"/>
          </w:pPr>
        </w:pPrChange>
      </w:pPr>
      <w:proofErr w:type="spellStart"/>
      <w:ins w:id="4520" w:author="張寶騌 CHANG,PAO-TSUNG" w:date="2022-05-11T19:42:00Z">
        <w:r>
          <w:t>XBee</w:t>
        </w:r>
        <w:proofErr w:type="spellEnd"/>
        <w:r>
          <w:rPr>
            <w:rFonts w:hint="eastAsia"/>
          </w:rPr>
          <w:t>模組傳輸測試</w:t>
        </w:r>
      </w:ins>
      <w:ins w:id="4521" w:author="張寶騌 CHANG,PAO-TSUNG" w:date="2022-05-11T19:41:00Z">
        <w:r>
          <w:rPr>
            <w:rFonts w:hint="eastAsia"/>
          </w:rPr>
          <w:t>:</w:t>
        </w:r>
      </w:ins>
    </w:p>
    <w:p w14:paraId="56730C1A" w14:textId="47068C02" w:rsidR="0021185A" w:rsidRDefault="006D6B15" w:rsidP="00C208AE">
      <w:pPr>
        <w:ind w:left="480" w:firstLine="480"/>
        <w:rPr>
          <w:ins w:id="4522" w:author="張寶騌 CHANG,PAO-TSUNG" w:date="2022-05-11T14:41:00Z"/>
        </w:rPr>
      </w:pPr>
      <w:ins w:id="4523" w:author="張寶騌 CHANG,PAO-TSUNG" w:date="2022-05-11T11:47:00Z">
        <w:r>
          <w:rPr>
            <w:rFonts w:hint="eastAsia"/>
          </w:rPr>
          <w:t>完成監測站</w:t>
        </w:r>
      </w:ins>
      <w:ins w:id="4524" w:author="張寶騌 CHANG,PAO-TSUNG" w:date="2022-06-22T00:12:00Z">
        <w:r w:rsidR="00712493">
          <w:rPr>
            <w:rFonts w:hint="eastAsia"/>
          </w:rPr>
          <w:t>安</w:t>
        </w:r>
      </w:ins>
      <w:ins w:id="4525" w:author="張寶騌 CHANG,PAO-TSUNG" w:date="2022-05-11T11:47:00Z">
        <w:r>
          <w:rPr>
            <w:rFonts w:hint="eastAsia"/>
          </w:rPr>
          <w:t>裝後，接著測試</w:t>
        </w:r>
        <w:proofErr w:type="spellStart"/>
        <w:r>
          <w:t>XBee</w:t>
        </w:r>
        <w:proofErr w:type="spellEnd"/>
        <w:r>
          <w:rPr>
            <w:rFonts w:hint="eastAsia"/>
          </w:rPr>
          <w:t>模組傳輸功能</w:t>
        </w:r>
      </w:ins>
      <w:ins w:id="4526" w:author="張寶騌 CHANG,PAO-TSUNG" w:date="2022-05-11T14:28:00Z">
        <w:r w:rsidR="0021185A">
          <w:rPr>
            <w:rFonts w:hint="eastAsia"/>
          </w:rPr>
          <w:t>。</w:t>
        </w:r>
      </w:ins>
      <w:ins w:id="4527" w:author="張寶騌 CHANG,PAO-TSUNG" w:date="2022-05-11T12:46:00Z">
        <w:r w:rsidR="00415CDF">
          <w:rPr>
            <w:rFonts w:hint="eastAsia"/>
          </w:rPr>
          <w:t>將</w:t>
        </w:r>
        <w:proofErr w:type="spellStart"/>
        <w:r w:rsidR="00415CDF">
          <w:t>XBee</w:t>
        </w:r>
        <w:proofErr w:type="spellEnd"/>
        <w:r w:rsidR="00415CDF">
          <w:rPr>
            <w:rFonts w:hint="eastAsia"/>
          </w:rPr>
          <w:t>接收端模組</w:t>
        </w:r>
      </w:ins>
      <w:ins w:id="4528" w:author="張寶騌 CHANG,PAO-TSUNG" w:date="2022-05-11T14:29:00Z">
        <w:r w:rsidR="0021185A">
          <w:rPr>
            <w:rFonts w:hint="eastAsia"/>
          </w:rPr>
          <w:t>透過</w:t>
        </w:r>
        <w:r w:rsidR="0021185A">
          <w:rPr>
            <w:rFonts w:hint="eastAsia"/>
          </w:rPr>
          <w:t>U</w:t>
        </w:r>
        <w:r w:rsidR="0021185A">
          <w:t>SB</w:t>
        </w:r>
        <w:r w:rsidR="0021185A">
          <w:rPr>
            <w:rFonts w:hint="eastAsia"/>
          </w:rPr>
          <w:t>線</w:t>
        </w:r>
        <w:proofErr w:type="gramStart"/>
        <w:r w:rsidR="0021185A">
          <w:rPr>
            <w:rFonts w:hint="eastAsia"/>
          </w:rPr>
          <w:t>與</w:t>
        </w:r>
      </w:ins>
      <w:ins w:id="4529" w:author="張寶騌 CHANG,PAO-TSUNG" w:date="2022-05-11T12:46:00Z">
        <w:r w:rsidR="00415CDF">
          <w:rPr>
            <w:rFonts w:hint="eastAsia"/>
          </w:rPr>
          <w:t>筆電</w:t>
        </w:r>
      </w:ins>
      <w:ins w:id="4530" w:author="張寶騌 CHANG,PAO-TSUNG" w:date="2022-05-11T14:29:00Z">
        <w:r w:rsidR="0021185A">
          <w:rPr>
            <w:rFonts w:hint="eastAsia"/>
          </w:rPr>
          <w:t>連接</w:t>
        </w:r>
        <w:proofErr w:type="gramEnd"/>
        <w:r w:rsidR="0021185A">
          <w:rPr>
            <w:rFonts w:hint="eastAsia"/>
          </w:rPr>
          <w:t>，</w:t>
        </w:r>
      </w:ins>
      <w:ins w:id="4531" w:author="張寶騌 CHANG,PAO-TSUNG" w:date="2022-05-11T12:55:00Z">
        <w:r w:rsidR="00CC67D3">
          <w:rPr>
            <w:rFonts w:hint="eastAsia"/>
          </w:rPr>
          <w:t>放置於鄰近設備機房，</w:t>
        </w:r>
      </w:ins>
      <w:ins w:id="4532" w:author="張寶騌 CHANG,PAO-TSUNG" w:date="2022-05-11T12:58:00Z">
        <w:r w:rsidR="00706B0C">
          <w:rPr>
            <w:rFonts w:hint="eastAsia"/>
          </w:rPr>
          <w:t>用以</w:t>
        </w:r>
      </w:ins>
      <w:ins w:id="4533" w:author="張寶騌 CHANG,PAO-TSUNG" w:date="2022-05-11T12:57:00Z">
        <w:r w:rsidR="00706B0C">
          <w:rPr>
            <w:rFonts w:hint="eastAsia"/>
          </w:rPr>
          <w:t>接收監測站數據</w:t>
        </w:r>
      </w:ins>
      <w:ins w:id="4534" w:author="張寶騌 CHANG,PAO-TSUNG" w:date="2022-05-11T12:58:00Z">
        <w:r w:rsidR="00706B0C">
          <w:rPr>
            <w:rFonts w:hint="eastAsia"/>
          </w:rPr>
          <w:t>，如</w:t>
        </w:r>
      </w:ins>
      <w:ins w:id="4535" w:author="張寶騌 CHANG,PAO-TSUNG" w:date="2022-05-11T14:28:00Z">
        <w:r w:rsidR="0021185A">
          <w:fldChar w:fldCharType="begin"/>
        </w:r>
        <w:r w:rsidR="0021185A">
          <w:instrText xml:space="preserve"> </w:instrText>
        </w:r>
        <w:r w:rsidR="0021185A">
          <w:rPr>
            <w:rFonts w:hint="eastAsia"/>
          </w:rPr>
          <w:instrText>REF _Ref103171711 \h</w:instrText>
        </w:r>
        <w:r w:rsidR="0021185A">
          <w:instrText xml:space="preserve"> </w:instrText>
        </w:r>
      </w:ins>
      <w:r w:rsidR="0021185A">
        <w:fldChar w:fldCharType="separate"/>
      </w:r>
      <w:ins w:id="4536" w:author="張寶騌 CHANG,PAO-TSUNG" w:date="2022-05-11T13:20:00Z">
        <w:r w:rsidR="00643F6D">
          <w:rPr>
            <w:rFonts w:hint="eastAsia"/>
          </w:rPr>
          <w:t>圖</w:t>
        </w:r>
        <w:r w:rsidR="00643F6D">
          <w:rPr>
            <w:rFonts w:hint="eastAsia"/>
          </w:rPr>
          <w:t xml:space="preserve"> </w:t>
        </w:r>
      </w:ins>
      <w:r w:rsidR="00643F6D">
        <w:rPr>
          <w:noProof/>
        </w:rPr>
        <w:t>2</w:t>
      </w:r>
      <w:r w:rsidR="00643F6D">
        <w:noBreakHyphen/>
      </w:r>
      <w:r w:rsidR="00643F6D">
        <w:rPr>
          <w:noProof/>
        </w:rPr>
        <w:t>36</w:t>
      </w:r>
      <w:ins w:id="4537" w:author="張寶騌 CHANG,PAO-TSUNG" w:date="2022-05-11T14:28:00Z">
        <w:r w:rsidR="0021185A">
          <w:fldChar w:fldCharType="end"/>
        </w:r>
        <w:r w:rsidR="0021185A">
          <w:rPr>
            <w:rFonts w:hint="eastAsia"/>
          </w:rPr>
          <w:t>與</w:t>
        </w:r>
        <w:r w:rsidR="0021185A">
          <w:fldChar w:fldCharType="begin"/>
        </w:r>
        <w:r w:rsidR="0021185A">
          <w:instrText xml:space="preserve"> REF _Ref103171717 \h </w:instrText>
        </w:r>
      </w:ins>
      <w:r w:rsidR="0021185A">
        <w:fldChar w:fldCharType="separate"/>
      </w:r>
      <w:ins w:id="4538" w:author="張寶騌 CHANG,PAO-TSUNG" w:date="2022-05-11T13:06:00Z">
        <w:r w:rsidR="00643F6D">
          <w:rPr>
            <w:rFonts w:hint="eastAsia"/>
          </w:rPr>
          <w:t>圖</w:t>
        </w:r>
        <w:r w:rsidR="00643F6D">
          <w:rPr>
            <w:rFonts w:hint="eastAsia"/>
          </w:rPr>
          <w:t xml:space="preserve"> </w:t>
        </w:r>
      </w:ins>
      <w:r w:rsidR="00643F6D">
        <w:rPr>
          <w:noProof/>
        </w:rPr>
        <w:t>2</w:t>
      </w:r>
      <w:r w:rsidR="00643F6D">
        <w:noBreakHyphen/>
      </w:r>
      <w:r w:rsidR="00643F6D">
        <w:rPr>
          <w:noProof/>
        </w:rPr>
        <w:t>37</w:t>
      </w:r>
      <w:ins w:id="4539" w:author="張寶騌 CHANG,PAO-TSUNG" w:date="2022-05-11T14:28:00Z">
        <w:r w:rsidR="0021185A">
          <w:fldChar w:fldCharType="end"/>
        </w:r>
      </w:ins>
      <w:ins w:id="4540" w:author="張寶騌 CHANG,PAO-TSUNG" w:date="2022-06-22T00:13:00Z">
        <w:r w:rsidR="00712493">
          <w:rPr>
            <w:rFonts w:hint="eastAsia"/>
          </w:rPr>
          <w:t>，機房距離軌道區約</w:t>
        </w:r>
        <w:r w:rsidR="00712493">
          <w:rPr>
            <w:rFonts w:hint="eastAsia"/>
          </w:rPr>
          <w:t>160m</w:t>
        </w:r>
      </w:ins>
      <w:ins w:id="4541" w:author="張寶騌 CHANG,PAO-TSUNG" w:date="2022-05-11T14:28:00Z">
        <w:r w:rsidR="0021185A">
          <w:rPr>
            <w:rFonts w:hint="eastAsia"/>
          </w:rPr>
          <w:t>。</w:t>
        </w:r>
      </w:ins>
      <w:ins w:id="4542" w:author="張寶騌 CHANG,PAO-TSUNG" w:date="2022-05-11T14:33:00Z">
        <w:r w:rsidR="00604CB0">
          <w:rPr>
            <w:rFonts w:hint="eastAsia"/>
          </w:rPr>
          <w:t>在</w:t>
        </w:r>
      </w:ins>
      <w:proofErr w:type="gramStart"/>
      <w:ins w:id="4543" w:author="張寶騌 CHANG,PAO-TSUNG" w:date="2022-05-11T14:30:00Z">
        <w:r w:rsidR="0021185A">
          <w:rPr>
            <w:rFonts w:hint="eastAsia"/>
          </w:rPr>
          <w:t>該筆電</w:t>
        </w:r>
      </w:ins>
      <w:ins w:id="4544" w:author="張寶騌 CHANG,PAO-TSUNG" w:date="2022-05-11T14:33:00Z">
        <w:r w:rsidR="00604CB0">
          <w:rPr>
            <w:rFonts w:hint="eastAsia"/>
          </w:rPr>
          <w:t>開啟</w:t>
        </w:r>
      </w:ins>
      <w:proofErr w:type="gramEnd"/>
      <w:ins w:id="4545" w:author="張寶騌 CHANG,PAO-TSUNG" w:date="2022-05-11T14:32:00Z">
        <w:r w:rsidR="00604CB0">
          <w:rPr>
            <w:rFonts w:hint="eastAsia"/>
          </w:rPr>
          <w:t>序列監控視窗</w:t>
        </w:r>
      </w:ins>
      <w:ins w:id="4546" w:author="張寶騌 CHANG,PAO-TSUNG" w:date="2022-05-11T14:33:00Z">
        <w:r w:rsidR="00604CB0">
          <w:rPr>
            <w:rFonts w:hint="eastAsia"/>
          </w:rPr>
          <w:t>，</w:t>
        </w:r>
      </w:ins>
      <w:ins w:id="4547" w:author="張寶騌 CHANG,PAO-TSUNG" w:date="2022-05-11T16:17:00Z">
        <w:r w:rsidR="00DA6C61">
          <w:rPr>
            <w:rFonts w:hint="eastAsia"/>
          </w:rPr>
          <w:t>若</w:t>
        </w:r>
      </w:ins>
      <w:proofErr w:type="spellStart"/>
      <w:ins w:id="4548" w:author="張寶騌 CHANG,PAO-TSUNG" w:date="2022-05-11T16:18:00Z">
        <w:r w:rsidR="00DA6C61">
          <w:t>XBee</w:t>
        </w:r>
        <w:proofErr w:type="spellEnd"/>
        <w:r w:rsidR="00DA6C61">
          <w:rPr>
            <w:rFonts w:hint="eastAsia"/>
          </w:rPr>
          <w:t>模組</w:t>
        </w:r>
      </w:ins>
      <w:ins w:id="4549" w:author="張寶騌 CHANG,PAO-TSUNG" w:date="2022-05-11T14:33:00Z">
        <w:r w:rsidR="00604CB0">
          <w:rPr>
            <w:rFonts w:hint="eastAsia"/>
          </w:rPr>
          <w:t>收到數據</w:t>
        </w:r>
      </w:ins>
      <w:ins w:id="4550" w:author="張寶騌 CHANG,PAO-TSUNG" w:date="2022-05-11T14:36:00Z">
        <w:r w:rsidR="003116EC">
          <w:rPr>
            <w:rFonts w:hint="eastAsia"/>
          </w:rPr>
          <w:t>時</w:t>
        </w:r>
      </w:ins>
      <w:ins w:id="4551" w:author="張寶騌 CHANG,PAO-TSUNG" w:date="2022-05-11T14:33:00Z">
        <w:r w:rsidR="00604CB0">
          <w:rPr>
            <w:rFonts w:hint="eastAsia"/>
          </w:rPr>
          <w:t>，</w:t>
        </w:r>
      </w:ins>
      <w:ins w:id="4552" w:author="張寶騌 CHANG,PAO-TSUNG" w:date="2022-05-11T14:34:00Z">
        <w:r w:rsidR="00604CB0">
          <w:rPr>
            <w:rFonts w:hint="eastAsia"/>
          </w:rPr>
          <w:t>就能即時呈現於序列監控視窗中</w:t>
        </w:r>
      </w:ins>
      <w:ins w:id="4553" w:author="張寶騌 CHANG,PAO-TSUNG" w:date="2022-05-11T14:41:00Z">
        <w:r w:rsidR="00536229">
          <w:rPr>
            <w:rFonts w:hint="eastAsia"/>
          </w:rPr>
          <w:t>。</w:t>
        </w:r>
      </w:ins>
    </w:p>
    <w:p w14:paraId="5C73ACEF" w14:textId="2AAF1386" w:rsidR="00536229" w:rsidRDefault="00536229" w:rsidP="00C208AE">
      <w:pPr>
        <w:ind w:left="480" w:firstLine="480"/>
        <w:rPr>
          <w:ins w:id="4554" w:author="張寶騌 CHANG,PAO-TSUNG" w:date="2022-05-11T16:47:00Z"/>
        </w:rPr>
      </w:pPr>
      <w:ins w:id="4555" w:author="張寶騌 CHANG,PAO-TSUNG" w:date="2022-05-11T14:41:00Z">
        <w:r>
          <w:rPr>
            <w:rFonts w:hint="eastAsia"/>
          </w:rPr>
          <w:t>然而，</w:t>
        </w:r>
      </w:ins>
      <w:ins w:id="4556" w:author="張寶騌 CHANG,PAO-TSUNG" w:date="2022-05-11T14:49:00Z">
        <w:r w:rsidR="0002796D">
          <w:rPr>
            <w:rFonts w:hint="eastAsia"/>
          </w:rPr>
          <w:t>接收站的</w:t>
        </w:r>
      </w:ins>
      <w:ins w:id="4557" w:author="張寶騌 CHANG,PAO-TSUNG" w:date="2022-05-11T16:44:00Z">
        <w:r w:rsidR="00547884">
          <w:rPr>
            <w:rFonts w:hint="eastAsia"/>
          </w:rPr>
          <w:t>接收效果</w:t>
        </w:r>
      </w:ins>
      <w:ins w:id="4558" w:author="張寶騌 CHANG,PAO-TSUNG" w:date="2022-05-11T16:31:00Z">
        <w:r w:rsidR="00693EC4">
          <w:rPr>
            <w:rFonts w:hint="eastAsia"/>
          </w:rPr>
          <w:t>有限</w:t>
        </w:r>
      </w:ins>
      <w:ins w:id="4559" w:author="張寶騌 CHANG,PAO-TSUNG" w:date="2022-05-11T16:36:00Z">
        <w:r w:rsidR="00317B8F">
          <w:rPr>
            <w:rFonts w:hint="eastAsia"/>
          </w:rPr>
          <w:t>，</w:t>
        </w:r>
      </w:ins>
      <w:ins w:id="4560" w:author="張寶騌 CHANG,PAO-TSUNG" w:date="2022-05-11T16:45:00Z">
        <w:r w:rsidR="00547884">
          <w:rPr>
            <w:rFonts w:hint="eastAsia"/>
          </w:rPr>
          <w:t>當接收模組置於機房內時</w:t>
        </w:r>
      </w:ins>
      <w:ins w:id="4561" w:author="張寶騌 CHANG,PAO-TSUNG" w:date="2022-05-11T16:37:00Z">
        <w:r w:rsidR="00317B8F">
          <w:rPr>
            <w:rFonts w:hint="eastAsia"/>
          </w:rPr>
          <w:t>則失去持續接收功能</w:t>
        </w:r>
      </w:ins>
      <w:ins w:id="4562" w:author="張寶騌 CHANG,PAO-TSUNG" w:date="2022-05-11T16:39:00Z">
        <w:r w:rsidR="00D635D4">
          <w:rPr>
            <w:rFonts w:hint="eastAsia"/>
          </w:rPr>
          <w:t>。</w:t>
        </w:r>
      </w:ins>
      <w:ins w:id="4563" w:author="張寶騌 CHANG,PAO-TSUNG" w:date="2022-05-11T16:38:00Z">
        <w:r w:rsidR="00317B8F">
          <w:rPr>
            <w:rFonts w:hint="eastAsia"/>
          </w:rPr>
          <w:t>研判其原因</w:t>
        </w:r>
        <w:r w:rsidR="00D635D4">
          <w:rPr>
            <w:rFonts w:hint="eastAsia"/>
          </w:rPr>
          <w:t>，應</w:t>
        </w:r>
      </w:ins>
      <w:ins w:id="4564" w:author="張寶騌 CHANG,PAO-TSUNG" w:date="2022-05-11T16:39:00Z">
        <w:r w:rsidR="00D635D4">
          <w:rPr>
            <w:rFonts w:hint="eastAsia"/>
          </w:rPr>
          <w:t>受</w:t>
        </w:r>
      </w:ins>
      <w:ins w:id="4565" w:author="張寶騌 CHANG,PAO-TSUNG" w:date="2022-05-11T16:38:00Z">
        <w:r w:rsidR="00D635D4">
          <w:rPr>
            <w:rFonts w:hint="eastAsia"/>
          </w:rPr>
          <w:t>設備機房</w:t>
        </w:r>
      </w:ins>
      <w:ins w:id="4566" w:author="張寶騌 CHANG,PAO-TSUNG" w:date="2022-05-11T16:39:00Z">
        <w:r w:rsidR="00D635D4">
          <w:rPr>
            <w:rFonts w:hint="eastAsia"/>
          </w:rPr>
          <w:t>建物遮蔽所致，由於機房屬封閉</w:t>
        </w:r>
      </w:ins>
      <w:ins w:id="4567" w:author="張寶騌 CHANG,PAO-TSUNG" w:date="2022-05-11T16:40:00Z">
        <w:r w:rsidR="00D635D4">
          <w:rPr>
            <w:rFonts w:hint="eastAsia"/>
          </w:rPr>
          <w:t>空間</w:t>
        </w:r>
        <w:proofErr w:type="gramStart"/>
        <w:r w:rsidR="00D635D4">
          <w:rPr>
            <w:rFonts w:hint="eastAsia"/>
          </w:rPr>
          <w:t>且壁體</w:t>
        </w:r>
        <w:proofErr w:type="gramEnd"/>
        <w:r w:rsidR="00D635D4">
          <w:rPr>
            <w:rFonts w:hint="eastAsia"/>
          </w:rPr>
          <w:t>厚度較</w:t>
        </w:r>
      </w:ins>
      <w:ins w:id="4568" w:author="張寶騌 CHANG,PAO-TSUNG" w:date="2022-06-22T00:14:00Z">
        <w:r w:rsidR="00712493">
          <w:rPr>
            <w:rFonts w:hint="eastAsia"/>
          </w:rPr>
          <w:t>厚</w:t>
        </w:r>
      </w:ins>
      <w:ins w:id="4569" w:author="張寶騌 CHANG,PAO-TSUNG" w:date="2022-05-11T16:41:00Z">
        <w:r w:rsidR="00D635D4">
          <w:rPr>
            <w:rFonts w:hint="eastAsia"/>
          </w:rPr>
          <w:t>，</w:t>
        </w:r>
      </w:ins>
      <w:ins w:id="4570" w:author="張寶騌 CHANG,PAO-TSUNG" w:date="2022-05-11T16:42:00Z">
        <w:r w:rsidR="00D635D4">
          <w:rPr>
            <w:rFonts w:hint="eastAsia"/>
          </w:rPr>
          <w:t>不利於</w:t>
        </w:r>
        <w:proofErr w:type="spellStart"/>
        <w:r w:rsidR="00D635D4">
          <w:t>XBee</w:t>
        </w:r>
        <w:proofErr w:type="spellEnd"/>
        <w:r w:rsidR="00D635D4">
          <w:rPr>
            <w:rFonts w:hint="eastAsia"/>
          </w:rPr>
          <w:t>等</w:t>
        </w:r>
      </w:ins>
      <w:ins w:id="4571" w:author="張寶騌 CHANG,PAO-TSUNG" w:date="2022-05-11T16:52:00Z">
        <w:r w:rsidR="00D259C0">
          <w:rPr>
            <w:rFonts w:hint="eastAsia"/>
          </w:rPr>
          <w:t>短距離</w:t>
        </w:r>
      </w:ins>
      <w:ins w:id="4572" w:author="張寶騌 CHANG,PAO-TSUNG" w:date="2022-05-11T16:43:00Z">
        <w:r w:rsidR="00D635D4" w:rsidRPr="00D635D4">
          <w:rPr>
            <w:rFonts w:hint="eastAsia"/>
          </w:rPr>
          <w:t>低功率射頻</w:t>
        </w:r>
        <w:r w:rsidR="00547884">
          <w:rPr>
            <w:rFonts w:hint="eastAsia"/>
          </w:rPr>
          <w:t>模組</w:t>
        </w:r>
      </w:ins>
      <w:ins w:id="4573" w:author="張寶騌 CHANG,PAO-TSUNG" w:date="2022-05-11T16:53:00Z">
        <w:r w:rsidR="00F322D3">
          <w:rPr>
            <w:rFonts w:hint="eastAsia"/>
          </w:rPr>
          <w:t>將其</w:t>
        </w:r>
      </w:ins>
      <w:ins w:id="4574" w:author="張寶騌 CHANG,PAO-TSUNG" w:date="2022-05-11T16:46:00Z">
        <w:r w:rsidR="00547884">
          <w:rPr>
            <w:rFonts w:hint="eastAsia"/>
          </w:rPr>
          <w:t>訊號</w:t>
        </w:r>
      </w:ins>
      <w:ins w:id="4575" w:author="張寶騌 CHANG,PAO-TSUNG" w:date="2022-05-11T16:43:00Z">
        <w:r w:rsidR="00547884">
          <w:rPr>
            <w:rFonts w:hint="eastAsia"/>
          </w:rPr>
          <w:t>穿透其</w:t>
        </w:r>
      </w:ins>
      <w:ins w:id="4576" w:author="張寶騌 CHANG,PAO-TSUNG" w:date="2022-05-11T16:44:00Z">
        <w:r w:rsidR="00547884">
          <w:rPr>
            <w:rFonts w:hint="eastAsia"/>
          </w:rPr>
          <w:t>結構</w:t>
        </w:r>
      </w:ins>
      <w:ins w:id="4577" w:author="張寶騌 CHANG,PAO-TSUNG" w:date="2022-05-11T16:47:00Z">
        <w:r w:rsidR="00547884">
          <w:rPr>
            <w:rFonts w:hint="eastAsia"/>
          </w:rPr>
          <w:t>。</w:t>
        </w:r>
      </w:ins>
    </w:p>
    <w:p w14:paraId="6C7AAB5A" w14:textId="72B3A7D3" w:rsidR="0021185A" w:rsidRPr="00F322D3" w:rsidRDefault="00547884" w:rsidP="00F322D3">
      <w:pPr>
        <w:ind w:left="480" w:firstLine="480"/>
        <w:rPr>
          <w:ins w:id="4578" w:author="張寶騌 CHANG,PAO-TSUNG" w:date="2022-05-11T14:30:00Z"/>
        </w:rPr>
      </w:pPr>
      <w:ins w:id="4579" w:author="張寶騌 CHANG,PAO-TSUNG" w:date="2022-05-11T16:47:00Z">
        <w:r>
          <w:rPr>
            <w:rFonts w:hint="eastAsia"/>
          </w:rPr>
          <w:t>因此，本研究則轉向考量使用</w:t>
        </w:r>
      </w:ins>
      <w:ins w:id="4580" w:author="張寶騌 CHANG,PAO-TSUNG" w:date="2022-05-11T16:48:00Z">
        <w:r w:rsidR="00D259C0">
          <w:rPr>
            <w:rFonts w:hint="eastAsia"/>
          </w:rPr>
          <w:t>其他</w:t>
        </w:r>
      </w:ins>
      <w:ins w:id="4581" w:author="張寶騌 CHANG,PAO-TSUNG" w:date="2022-05-11T16:52:00Z">
        <w:r w:rsidR="00D259C0">
          <w:rPr>
            <w:rFonts w:hint="eastAsia"/>
          </w:rPr>
          <w:t>能廣域傳輸</w:t>
        </w:r>
      </w:ins>
      <w:ins w:id="4582" w:author="張寶騌 CHANG,PAO-TSUNG" w:date="2022-05-11T16:59:00Z">
        <w:r w:rsidR="00F44C2C">
          <w:rPr>
            <w:rFonts w:hint="eastAsia"/>
          </w:rPr>
          <w:t>，並且能維持低功率</w:t>
        </w:r>
      </w:ins>
      <w:ins w:id="4583" w:author="張寶騌 CHANG,PAO-TSUNG" w:date="2022-05-11T16:52:00Z">
        <w:r w:rsidR="00D259C0">
          <w:rPr>
            <w:rFonts w:hint="eastAsia"/>
          </w:rPr>
          <w:t>的</w:t>
        </w:r>
      </w:ins>
      <w:ins w:id="4584" w:author="張寶騌 CHANG,PAO-TSUNG" w:date="2022-05-11T16:51:00Z">
        <w:r w:rsidR="00D259C0">
          <w:rPr>
            <w:rFonts w:hint="eastAsia"/>
          </w:rPr>
          <w:t>通訊模組</w:t>
        </w:r>
      </w:ins>
      <w:ins w:id="4585" w:author="張寶騌 CHANG,PAO-TSUNG" w:date="2022-05-11T17:00:00Z">
        <w:r w:rsidR="00F44C2C">
          <w:rPr>
            <w:rFonts w:hint="eastAsia"/>
          </w:rPr>
          <w:t>。依據</w:t>
        </w:r>
      </w:ins>
      <w:ins w:id="4586" w:author="張寶騌 CHANG,PAO-TSUNG" w:date="2022-05-11T17:01:00Z">
        <w:r w:rsidR="00F44C2C">
          <w:fldChar w:fldCharType="begin"/>
        </w:r>
        <w:r w:rsidR="00F44C2C">
          <w:instrText xml:space="preserve"> </w:instrText>
        </w:r>
        <w:r w:rsidR="00F44C2C">
          <w:rPr>
            <w:rFonts w:hint="eastAsia"/>
          </w:rPr>
          <w:instrText>REF _Ref103180876 \r \h</w:instrText>
        </w:r>
        <w:r w:rsidR="00F44C2C">
          <w:instrText xml:space="preserve"> </w:instrText>
        </w:r>
      </w:ins>
      <w:r w:rsidR="00F44C2C">
        <w:fldChar w:fldCharType="separate"/>
      </w:r>
      <w:r w:rsidR="00643F6D">
        <w:t>1.5.2</w:t>
      </w:r>
      <w:ins w:id="4587" w:author="張寶騌 CHANG,PAO-TSUNG" w:date="2022-05-11T17:01:00Z">
        <w:r w:rsidR="00F44C2C">
          <w:fldChar w:fldCharType="end"/>
        </w:r>
      </w:ins>
      <w:ins w:id="4588" w:author="張寶騌 CHANG,PAO-TSUNG" w:date="2022-05-11T17:02:00Z">
        <w:r w:rsidR="00F44C2C">
          <w:rPr>
            <w:rFonts w:hint="eastAsia"/>
          </w:rPr>
          <w:t>文獻回顧中所提及，</w:t>
        </w:r>
      </w:ins>
      <w:ins w:id="4589" w:author="張寶騌 CHANG,PAO-TSUNG" w:date="2022-05-11T16:56:00Z">
        <w:r w:rsidR="00F322D3" w:rsidRPr="007B1CB0">
          <w:rPr>
            <w:rFonts w:hint="eastAsia"/>
          </w:rPr>
          <w:t>低功率廣域網路</w:t>
        </w:r>
        <w:r w:rsidR="00F322D3">
          <w:rPr>
            <w:rFonts w:hint="eastAsia"/>
          </w:rPr>
          <w:t>(L</w:t>
        </w:r>
        <w:r w:rsidR="00F322D3">
          <w:t>PWA</w:t>
        </w:r>
        <w:r w:rsidR="00F322D3">
          <w:rPr>
            <w:rFonts w:hint="eastAsia"/>
          </w:rPr>
          <w:t>)</w:t>
        </w:r>
      </w:ins>
      <w:ins w:id="4590" w:author="張寶騌 CHANG,PAO-TSUNG" w:date="2022-05-11T17:02:00Z">
        <w:r w:rsidR="00F44C2C">
          <w:rPr>
            <w:rFonts w:hint="eastAsia"/>
          </w:rPr>
          <w:t>是一能廣域傳輸且能維持</w:t>
        </w:r>
        <w:proofErr w:type="gramStart"/>
        <w:r w:rsidR="00F44C2C">
          <w:rPr>
            <w:rFonts w:hint="eastAsia"/>
          </w:rPr>
          <w:t>低功號</w:t>
        </w:r>
        <w:proofErr w:type="gramEnd"/>
        <w:r w:rsidR="00F44C2C">
          <w:rPr>
            <w:rFonts w:hint="eastAsia"/>
          </w:rPr>
          <w:t>的</w:t>
        </w:r>
      </w:ins>
      <w:ins w:id="4591" w:author="張寶騌 CHANG,PAO-TSUNG" w:date="2022-05-11T17:03:00Z">
        <w:r w:rsidR="00F44C2C">
          <w:rPr>
            <w:rFonts w:hint="eastAsia"/>
          </w:rPr>
          <w:t>傳輸技術，故以此</w:t>
        </w:r>
      </w:ins>
      <w:ins w:id="4592" w:author="張寶騌 CHANG,PAO-TSUNG" w:date="2022-05-11T16:55:00Z">
        <w:r w:rsidR="00F322D3">
          <w:rPr>
            <w:rFonts w:hint="eastAsia"/>
          </w:rPr>
          <w:t>作為替代方案。</w:t>
        </w:r>
      </w:ins>
    </w:p>
    <w:p w14:paraId="1D15E5E9" w14:textId="353D8EE8" w:rsidR="00C208AE" w:rsidRDefault="00023D30" w:rsidP="00C208AE">
      <w:pPr>
        <w:ind w:left="480" w:firstLine="480"/>
        <w:rPr>
          <w:ins w:id="4593" w:author="張寶騌 CHANG,PAO-TSUNG" w:date="2022-05-11T13:19:00Z"/>
        </w:rPr>
      </w:pPr>
      <w:ins w:id="4594" w:author="張寶騌 CHANG,PAO-TSUNG" w:date="2022-05-11T13:16:00Z">
        <w:r>
          <w:rPr>
            <w:noProof/>
          </w:rPr>
          <w:lastRenderedPageBreak/>
          <w:drawing>
            <wp:inline distT="0" distB="0" distL="0" distR="0" wp14:anchorId="1679F569" wp14:editId="0383AB5C">
              <wp:extent cx="4876800" cy="3158066"/>
              <wp:effectExtent l="0" t="0" r="0" b="4445"/>
              <wp:docPr id="2721" name="圖片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7302" r="12459" b="17035"/>
                      <a:stretch/>
                    </pic:blipFill>
                    <pic:spPr bwMode="auto">
                      <a:xfrm>
                        <a:off x="0" y="0"/>
                        <a:ext cx="4876800" cy="3158066"/>
                      </a:xfrm>
                      <a:prstGeom prst="rect">
                        <a:avLst/>
                      </a:prstGeom>
                      <a:noFill/>
                      <a:ln>
                        <a:noFill/>
                      </a:ln>
                      <a:extLst>
                        <a:ext uri="{53640926-AAD7-44D8-BBD7-CCE9431645EC}">
                          <a14:shadowObscured xmlns:a14="http://schemas.microsoft.com/office/drawing/2010/main"/>
                        </a:ext>
                      </a:extLst>
                    </pic:spPr>
                  </pic:pic>
                </a:graphicData>
              </a:graphic>
            </wp:inline>
          </w:drawing>
        </w:r>
      </w:ins>
    </w:p>
    <w:p w14:paraId="4EE1CB51" w14:textId="75E6C75D" w:rsidR="00023D30" w:rsidRDefault="00023D30">
      <w:pPr>
        <w:pStyle w:val="ac"/>
        <w:spacing w:after="180"/>
        <w:rPr>
          <w:ins w:id="4595" w:author="張寶騌 CHANG,PAO-TSUNG" w:date="2022-05-11T01:06:00Z"/>
        </w:rPr>
        <w:pPrChange w:id="4596" w:author="張寶騌 CHANG,PAO-TSUNG" w:date="2022-05-11T13:20:00Z">
          <w:pPr>
            <w:ind w:left="480" w:firstLine="480"/>
          </w:pPr>
        </w:pPrChange>
      </w:pPr>
      <w:bookmarkStart w:id="4597" w:name="_Ref103171711"/>
      <w:bookmarkStart w:id="4598" w:name="_Toc106974309"/>
      <w:ins w:id="4599" w:author="張寶騌 CHANG,PAO-TSUNG" w:date="2022-05-11T13:20: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6</w:t>
      </w:r>
      <w:r w:rsidR="009700FF">
        <w:fldChar w:fldCharType="end"/>
      </w:r>
      <w:bookmarkEnd w:id="4597"/>
      <w:r w:rsidR="00643F6D">
        <w:rPr>
          <w:rFonts w:hint="eastAsia"/>
        </w:rPr>
        <w:t xml:space="preserve"> </w:t>
      </w:r>
      <w:proofErr w:type="spellStart"/>
      <w:ins w:id="4600" w:author="張寶騌 CHANG,PAO-TSUNG" w:date="2022-05-11T13:20:00Z">
        <w:r>
          <w:rPr>
            <w:rFonts w:hint="eastAsia"/>
          </w:rPr>
          <w:t>X</w:t>
        </w:r>
        <w:r>
          <w:t>Bee</w:t>
        </w:r>
        <w:proofErr w:type="spellEnd"/>
        <w:r>
          <w:rPr>
            <w:rFonts w:hint="eastAsia"/>
          </w:rPr>
          <w:t>連接筆電</w:t>
        </w:r>
        <w:r>
          <w:t>USB</w:t>
        </w:r>
        <w:r>
          <w:rPr>
            <w:rFonts w:hint="eastAsia"/>
          </w:rPr>
          <w:t>連接埠</w:t>
        </w:r>
      </w:ins>
      <w:bookmarkEnd w:id="4598"/>
    </w:p>
    <w:p w14:paraId="3B1B1F8F" w14:textId="42D0EEA4" w:rsidR="00706B0C" w:rsidRDefault="00706B0C">
      <w:pPr>
        <w:ind w:leftChars="0" w:left="0" w:firstLineChars="0" w:firstLine="0"/>
        <w:jc w:val="center"/>
        <w:rPr>
          <w:ins w:id="4601" w:author="張寶騌 CHANG,PAO-TSUNG" w:date="2022-05-11T13:05:00Z"/>
        </w:rPr>
        <w:pPrChange w:id="4602" w:author="張寶騌 CHANG,PAO-TSUNG" w:date="2022-05-11T13:06:00Z">
          <w:pPr>
            <w:ind w:left="480" w:firstLine="480"/>
          </w:pPr>
        </w:pPrChange>
      </w:pPr>
      <w:ins w:id="4603" w:author="張寶騌 CHANG,PAO-TSUNG" w:date="2022-05-11T12:59:00Z">
        <w:r>
          <w:rPr>
            <w:noProof/>
          </w:rPr>
          <w:drawing>
            <wp:inline distT="0" distB="0" distL="0" distR="0" wp14:anchorId="6AE28986" wp14:editId="67EBC0CF">
              <wp:extent cx="2217420" cy="3212464"/>
              <wp:effectExtent l="0" t="0" r="0" b="7620"/>
              <wp:docPr id="2720" name="圖片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3116" b="21594"/>
                      <a:stretch/>
                    </pic:blipFill>
                    <pic:spPr bwMode="auto">
                      <a:xfrm>
                        <a:off x="0" y="0"/>
                        <a:ext cx="2235279" cy="3238337"/>
                      </a:xfrm>
                      <a:prstGeom prst="rect">
                        <a:avLst/>
                      </a:prstGeom>
                      <a:noFill/>
                      <a:ln>
                        <a:noFill/>
                      </a:ln>
                      <a:extLst>
                        <a:ext uri="{53640926-AAD7-44D8-BBD7-CCE9431645EC}">
                          <a14:shadowObscured xmlns:a14="http://schemas.microsoft.com/office/drawing/2010/main"/>
                        </a:ext>
                      </a:extLst>
                    </pic:spPr>
                  </pic:pic>
                </a:graphicData>
              </a:graphic>
            </wp:inline>
          </w:drawing>
        </w:r>
      </w:ins>
    </w:p>
    <w:p w14:paraId="645FE417" w14:textId="04A18DC4" w:rsidR="001D5612" w:rsidRDefault="001D5612">
      <w:pPr>
        <w:pStyle w:val="ac"/>
        <w:spacing w:after="180"/>
        <w:rPr>
          <w:ins w:id="4604" w:author="張寶騌 CHANG,PAO-TSUNG" w:date="2022-05-11T13:00:00Z"/>
        </w:rPr>
        <w:pPrChange w:id="4605" w:author="張寶騌 CHANG,PAO-TSUNG" w:date="2022-05-11T13:06:00Z">
          <w:pPr>
            <w:ind w:left="480" w:firstLine="480"/>
          </w:pPr>
        </w:pPrChange>
      </w:pPr>
      <w:bookmarkStart w:id="4606" w:name="_Ref103171717"/>
      <w:bookmarkStart w:id="4607" w:name="_Toc106974310"/>
      <w:ins w:id="4608" w:author="張寶騌 CHANG,PAO-TSUNG" w:date="2022-05-11T13:06: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7</w:t>
      </w:r>
      <w:r w:rsidR="009700FF">
        <w:fldChar w:fldCharType="end"/>
      </w:r>
      <w:bookmarkEnd w:id="4606"/>
      <w:r w:rsidR="00643F6D">
        <w:rPr>
          <w:rFonts w:hint="eastAsia"/>
        </w:rPr>
        <w:t xml:space="preserve"> </w:t>
      </w:r>
      <w:ins w:id="4609" w:author="張寶騌 CHANG,PAO-TSUNG" w:date="2022-05-11T13:06:00Z">
        <w:r>
          <w:rPr>
            <w:rFonts w:hint="eastAsia"/>
          </w:rPr>
          <w:t>鄰近設備機房外觀</w:t>
        </w:r>
      </w:ins>
      <w:bookmarkEnd w:id="4607"/>
    </w:p>
    <w:p w14:paraId="3DDDFC78" w14:textId="5DD68709" w:rsidR="00C208AE" w:rsidRPr="00702245" w:rsidRDefault="00C208AE">
      <w:pPr>
        <w:widowControl/>
        <w:spacing w:line="240" w:lineRule="auto"/>
        <w:ind w:leftChars="0" w:left="0" w:firstLineChars="0" w:firstLine="0"/>
        <w:rPr>
          <w:ins w:id="4610" w:author="張寶騌 CHANG,PAO-TSUNG" w:date="2022-05-11T01:06:00Z"/>
        </w:rPr>
        <w:pPrChange w:id="4611" w:author="張寶騌 CHANG,PAO-TSUNG" w:date="2022-05-11T11:46:00Z">
          <w:pPr>
            <w:ind w:left="480" w:firstLine="480"/>
          </w:pPr>
        </w:pPrChange>
      </w:pPr>
    </w:p>
    <w:p w14:paraId="402C0229" w14:textId="41833590" w:rsidR="00C921A6" w:rsidRDefault="00C208AE" w:rsidP="00C208AE">
      <w:pPr>
        <w:pStyle w:val="31"/>
        <w:spacing w:before="360" w:after="180"/>
        <w:rPr>
          <w:ins w:id="4612" w:author="張寶騌 CHANG,PAO-TSUNG" w:date="2022-05-01T23:38:00Z"/>
        </w:rPr>
      </w:pPr>
      <w:ins w:id="4613" w:author="張寶騌 CHANG,PAO-TSUNG" w:date="2022-05-11T01:06:00Z">
        <w:r>
          <w:rPr>
            <w:rFonts w:hint="eastAsia"/>
          </w:rPr>
          <w:lastRenderedPageBreak/>
          <w:t xml:space="preserve"> </w:t>
        </w:r>
      </w:ins>
      <w:bookmarkStart w:id="4614" w:name="_Toc107005890"/>
      <w:ins w:id="4615" w:author="張寶騌 CHANG,PAO-TSUNG" w:date="2022-05-01T23:39:00Z">
        <w:r w:rsidR="00C921A6">
          <w:rPr>
            <w:rFonts w:hint="eastAsia"/>
          </w:rPr>
          <w:t>整合</w:t>
        </w:r>
      </w:ins>
      <w:ins w:id="4616" w:author="張寶騌 CHANG,PAO-TSUNG" w:date="2022-05-05T22:46:00Z">
        <w:r w:rsidR="00E279E7">
          <w:rPr>
            <w:rFonts w:hint="eastAsia"/>
          </w:rPr>
          <w:t>製作</w:t>
        </w:r>
      </w:ins>
      <w:ins w:id="4617" w:author="張寶騌 CHANG,PAO-TSUNG" w:date="2022-05-10T23:10:00Z">
        <w:r w:rsidR="00EF3D9D">
          <w:rPr>
            <w:rFonts w:hint="eastAsia"/>
          </w:rPr>
          <w:t>(</w:t>
        </w:r>
      </w:ins>
      <w:ins w:id="4618" w:author="張寶騌 CHANG,PAO-TSUNG" w:date="2022-06-18T16:00:00Z">
        <w:r w:rsidR="00383E93">
          <w:rPr>
            <w:rFonts w:hint="eastAsia"/>
          </w:rPr>
          <w:t>Cat M1</w:t>
        </w:r>
      </w:ins>
      <w:ins w:id="4619" w:author="張寶騌 CHANG,PAO-TSUNG" w:date="2022-05-10T23:10:00Z">
        <w:r w:rsidR="00EF3D9D">
          <w:rPr>
            <w:rFonts w:hint="eastAsia"/>
          </w:rPr>
          <w:t>模組</w:t>
        </w:r>
        <w:r w:rsidR="00EF3D9D">
          <w:rPr>
            <w:rFonts w:hint="eastAsia"/>
          </w:rPr>
          <w:t>)</w:t>
        </w:r>
      </w:ins>
      <w:bookmarkEnd w:id="4614"/>
    </w:p>
    <w:p w14:paraId="1DE4AAAB" w14:textId="258389A5" w:rsidR="00955321" w:rsidRDefault="00D1322B" w:rsidP="0018314D">
      <w:pPr>
        <w:ind w:left="480" w:firstLine="480"/>
        <w:rPr>
          <w:ins w:id="4620" w:author="張寶騌 CHANG,PAO-TSUNG" w:date="2022-05-13T18:29:00Z"/>
        </w:rPr>
      </w:pPr>
      <w:ins w:id="4621" w:author="張寶騌 CHANG,PAO-TSUNG" w:date="2022-05-13T18:20:00Z">
        <w:r>
          <w:rPr>
            <w:rFonts w:hint="eastAsia"/>
          </w:rPr>
          <w:t>因</w:t>
        </w:r>
        <w:proofErr w:type="spellStart"/>
        <w:r>
          <w:rPr>
            <w:rFonts w:hint="eastAsia"/>
          </w:rPr>
          <w:t>X</w:t>
        </w:r>
        <w:r>
          <w:t>Bee</w:t>
        </w:r>
        <w:proofErr w:type="spellEnd"/>
        <w:r>
          <w:rPr>
            <w:rFonts w:hint="eastAsia"/>
          </w:rPr>
          <w:t>傳輸成效不如預期，因此改用</w:t>
        </w:r>
      </w:ins>
      <w:ins w:id="4622" w:author="張寶騌 CHANG,PAO-TSUNG" w:date="2022-05-11T19:49:00Z">
        <w:r w:rsidR="00EF50A9" w:rsidRPr="007B1CB0">
          <w:rPr>
            <w:rFonts w:hint="eastAsia"/>
          </w:rPr>
          <w:t>低功率廣域網路</w:t>
        </w:r>
        <w:r w:rsidR="00EF50A9">
          <w:rPr>
            <w:rFonts w:hint="eastAsia"/>
          </w:rPr>
          <w:t>(L</w:t>
        </w:r>
        <w:r w:rsidR="00EF50A9">
          <w:t>PWA</w:t>
        </w:r>
        <w:r w:rsidR="00EF50A9">
          <w:rPr>
            <w:rFonts w:hint="eastAsia"/>
          </w:rPr>
          <w:t>)</w:t>
        </w:r>
      </w:ins>
      <w:ins w:id="4623" w:author="張寶騌 CHANG,PAO-TSUNG" w:date="2022-05-13T18:20:00Z">
        <w:r>
          <w:rPr>
            <w:rFonts w:hint="eastAsia"/>
          </w:rPr>
          <w:t>中的</w:t>
        </w:r>
      </w:ins>
      <w:ins w:id="4624" w:author="張寶騌 CHANG,PAO-TSUNG" w:date="2022-06-18T16:00:00Z">
        <w:r w:rsidR="00383E93">
          <w:rPr>
            <w:rFonts w:hint="eastAsia"/>
          </w:rPr>
          <w:t>Cat M1</w:t>
        </w:r>
      </w:ins>
      <w:ins w:id="4625" w:author="張寶騌 CHANG,PAO-TSUNG" w:date="2022-05-13T18:21:00Z">
        <w:r>
          <w:rPr>
            <w:rFonts w:hint="eastAsia"/>
          </w:rPr>
          <w:t>作為無線傳輸模組</w:t>
        </w:r>
      </w:ins>
      <w:ins w:id="4626" w:author="張寶騌 CHANG,PAO-TSUNG" w:date="2022-05-13T18:40:00Z">
        <w:r w:rsidR="005F5D93">
          <w:rPr>
            <w:rFonts w:hint="eastAsia"/>
          </w:rPr>
          <w:t>，並重新製作一組監測模組</w:t>
        </w:r>
      </w:ins>
      <w:ins w:id="4627" w:author="張寶騌 CHANG,PAO-TSUNG" w:date="2022-05-13T18:21:00Z">
        <w:r>
          <w:rPr>
            <w:rFonts w:hint="eastAsia"/>
          </w:rPr>
          <w:t>。在硬體製作</w:t>
        </w:r>
      </w:ins>
      <w:ins w:id="4628" w:author="張寶騌 CHANG,PAO-TSUNG" w:date="2022-05-13T18:22:00Z">
        <w:r>
          <w:rPr>
            <w:rFonts w:hint="eastAsia"/>
          </w:rPr>
          <w:t>部分，</w:t>
        </w:r>
        <w:r w:rsidR="00017EFC">
          <w:rPr>
            <w:rFonts w:hint="eastAsia"/>
          </w:rPr>
          <w:t>與</w:t>
        </w:r>
        <w:r w:rsidR="00017EFC">
          <w:fldChar w:fldCharType="begin"/>
        </w:r>
        <w:r w:rsidR="00017EFC">
          <w:instrText xml:space="preserve"> </w:instrText>
        </w:r>
        <w:r w:rsidR="00017EFC">
          <w:rPr>
            <w:rFonts w:hint="eastAsia"/>
          </w:rPr>
          <w:instrText>REF _Ref103358583 \n \h</w:instrText>
        </w:r>
        <w:r w:rsidR="00017EFC">
          <w:instrText xml:space="preserve"> </w:instrText>
        </w:r>
      </w:ins>
      <w:r w:rsidR="00017EFC">
        <w:fldChar w:fldCharType="separate"/>
      </w:r>
      <w:r w:rsidR="00643F6D">
        <w:t>2.2.1</w:t>
      </w:r>
      <w:ins w:id="4629" w:author="張寶騌 CHANG,PAO-TSUNG" w:date="2022-05-13T18:22:00Z">
        <w:r w:rsidR="00017EFC">
          <w:fldChar w:fldCharType="end"/>
        </w:r>
        <w:r w:rsidR="00017EFC">
          <w:rPr>
            <w:rFonts w:hint="eastAsia"/>
          </w:rPr>
          <w:t>大致相同，</w:t>
        </w:r>
      </w:ins>
      <w:ins w:id="4630" w:author="張寶騌 CHANG,PAO-TSUNG" w:date="2022-06-22T00:16:00Z">
        <w:r w:rsidR="00712493">
          <w:rPr>
            <w:rFonts w:hint="eastAsia"/>
          </w:rPr>
          <w:t>因</w:t>
        </w:r>
      </w:ins>
      <w:ins w:id="4631" w:author="張寶騌 CHANG,PAO-TSUNG" w:date="2022-05-13T18:33:00Z">
        <w:r w:rsidR="00450FCE">
          <w:rPr>
            <w:rFonts w:hint="eastAsia"/>
          </w:rPr>
          <w:t>不需使用到</w:t>
        </w:r>
      </w:ins>
      <w:proofErr w:type="spellStart"/>
      <w:ins w:id="4632" w:author="張寶騌 CHANG,PAO-TSUNG" w:date="2022-06-22T00:16:00Z">
        <w:r w:rsidR="00712493">
          <w:rPr>
            <w:rFonts w:hint="eastAsia"/>
          </w:rPr>
          <w:t>X</w:t>
        </w:r>
        <w:r w:rsidR="00712493">
          <w:t>Bee</w:t>
        </w:r>
        <w:proofErr w:type="spellEnd"/>
        <w:r w:rsidR="00712493">
          <w:rPr>
            <w:rFonts w:hint="eastAsia"/>
          </w:rPr>
          <w:t>專用</w:t>
        </w:r>
      </w:ins>
      <w:ins w:id="4633" w:author="張寶騌 CHANG,PAO-TSUNG" w:date="2022-05-13T18:33:00Z">
        <w:r w:rsidR="00450FCE">
          <w:rPr>
            <w:rFonts w:hint="eastAsia"/>
          </w:rPr>
          <w:t>擴展版</w:t>
        </w:r>
      </w:ins>
      <w:ins w:id="4634" w:author="張寶騌 CHANG,PAO-TSUNG" w:date="2022-05-13T18:34:00Z">
        <w:r w:rsidR="00450FCE">
          <w:rPr>
            <w:rFonts w:hint="eastAsia"/>
          </w:rPr>
          <w:t>，杜邦線可直接連接在</w:t>
        </w:r>
        <w:r w:rsidR="00450FCE">
          <w:rPr>
            <w:rFonts w:hint="eastAsia"/>
          </w:rPr>
          <w:t>U</w:t>
        </w:r>
        <w:r w:rsidR="00450FCE">
          <w:t>NO</w:t>
        </w:r>
        <w:r w:rsidR="00450FCE">
          <w:rPr>
            <w:rFonts w:hint="eastAsia"/>
          </w:rPr>
          <w:t>板上</w:t>
        </w:r>
      </w:ins>
      <w:ins w:id="4635" w:author="張寶騌 CHANG,PAO-TSUNG" w:date="2022-05-13T18:24:00Z">
        <w:r w:rsidR="00017EFC">
          <w:rPr>
            <w:rFonts w:hint="eastAsia"/>
          </w:rPr>
          <w:t>。各模組間組織架構如</w:t>
        </w:r>
        <w:r w:rsidR="00017EFC">
          <w:fldChar w:fldCharType="begin"/>
        </w:r>
        <w:r w:rsidR="00017EFC">
          <w:instrText xml:space="preserve"> </w:instrText>
        </w:r>
        <w:r w:rsidR="00017EFC">
          <w:rPr>
            <w:rFonts w:hint="eastAsia"/>
          </w:rPr>
          <w:instrText>REF _Ref102683494 \h</w:instrText>
        </w:r>
        <w:r w:rsidR="00017EFC">
          <w:instrText xml:space="preserve"> </w:instrText>
        </w:r>
      </w:ins>
      <w:ins w:id="4636" w:author="張寶騌 CHANG,PAO-TSUNG" w:date="2022-05-13T18:24:00Z">
        <w:r w:rsidR="00017EFC">
          <w:fldChar w:fldCharType="separate"/>
        </w:r>
      </w:ins>
      <w:ins w:id="4637" w:author="張寶騌 CHANG,PAO-TSUNG" w:date="2022-05-05T21:07:00Z">
        <w:r w:rsidR="00643F6D" w:rsidRPr="00A40C8A">
          <w:rPr>
            <w:rFonts w:hint="eastAsia"/>
          </w:rPr>
          <w:t>圖</w:t>
        </w:r>
        <w:r w:rsidR="00643F6D" w:rsidRPr="00A40C8A">
          <w:t xml:space="preserve"> </w:t>
        </w:r>
      </w:ins>
      <w:r w:rsidR="00643F6D">
        <w:rPr>
          <w:noProof/>
        </w:rPr>
        <w:t>2</w:t>
      </w:r>
      <w:r w:rsidR="00643F6D">
        <w:noBreakHyphen/>
      </w:r>
      <w:r w:rsidR="00643F6D">
        <w:rPr>
          <w:noProof/>
        </w:rPr>
        <w:t>38</w:t>
      </w:r>
      <w:ins w:id="4638" w:author="張寶騌 CHANG,PAO-TSUNG" w:date="2022-05-13T18:24:00Z">
        <w:r w:rsidR="00017EFC">
          <w:fldChar w:fldCharType="end"/>
        </w:r>
        <w:r w:rsidR="00017EFC">
          <w:rPr>
            <w:rFonts w:hint="eastAsia"/>
          </w:rPr>
          <w:t>所示。</w:t>
        </w:r>
      </w:ins>
    </w:p>
    <w:p w14:paraId="4ACB9E6A" w14:textId="504F1738" w:rsidR="00A40C8A" w:rsidRDefault="00A40C8A" w:rsidP="00A40C8A">
      <w:pPr>
        <w:ind w:left="480" w:firstLine="480"/>
        <w:rPr>
          <w:ins w:id="4639" w:author="張寶騌 CHANG,PAO-TSUNG" w:date="2022-05-13T18:31:00Z"/>
        </w:rPr>
      </w:pPr>
      <w:ins w:id="4640" w:author="張寶騌 CHANG,PAO-TSUNG" w:date="2022-05-13T18:29:00Z">
        <w:r>
          <w:rPr>
            <w:rFonts w:hint="eastAsia"/>
          </w:rPr>
          <w:t>在連接</w:t>
        </w:r>
      </w:ins>
      <w:ins w:id="4641" w:author="張寶騌 CHANG,PAO-TSUNG" w:date="2022-06-18T16:00:00Z">
        <w:r w:rsidR="00383E93">
          <w:rPr>
            <w:rFonts w:hint="eastAsia"/>
          </w:rPr>
          <w:t>Cat M1</w:t>
        </w:r>
      </w:ins>
      <w:ins w:id="4642" w:author="張寶騌 CHANG,PAO-TSUNG" w:date="2022-05-13T18:29:00Z">
        <w:r>
          <w:rPr>
            <w:rFonts w:hint="eastAsia"/>
          </w:rPr>
          <w:t>無線通訊模組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ins>
      <w:ins w:id="4643" w:author="張寶騌 CHANG,PAO-TSUNG" w:date="2022-06-18T16:00:00Z">
        <w:r w:rsidR="00383E93">
          <w:rPr>
            <w:rFonts w:hint="eastAsia"/>
          </w:rPr>
          <w:t>Cat M1</w:t>
        </w:r>
      </w:ins>
      <w:ins w:id="4644" w:author="張寶騌 CHANG,PAO-TSUNG" w:date="2022-05-13T18:29:00Z">
        <w:r>
          <w:rPr>
            <w:rFonts w:hint="eastAsia"/>
          </w:rPr>
          <w:t>中的</w:t>
        </w:r>
        <w:r>
          <w:rPr>
            <w:rFonts w:hint="eastAsia"/>
          </w:rPr>
          <w:t>T</w:t>
        </w:r>
        <w:r>
          <w:t>x</w:t>
        </w:r>
        <w:r>
          <w:rPr>
            <w:rFonts w:hint="eastAsia"/>
          </w:rPr>
          <w:t>、</w:t>
        </w:r>
        <w:r>
          <w:rPr>
            <w:rFonts w:hint="eastAsia"/>
          </w:rPr>
          <w:t>Rx</w:t>
        </w:r>
        <w:r>
          <w:rPr>
            <w:rFonts w:hint="eastAsia"/>
          </w:rPr>
          <w:t>腳位連接，</w:t>
        </w:r>
        <w:proofErr w:type="gramStart"/>
        <w:r>
          <w:rPr>
            <w:rFonts w:hint="eastAsia"/>
          </w:rPr>
          <w:t>讓量測</w:t>
        </w:r>
        <w:proofErr w:type="gramEnd"/>
        <w:r>
          <w:rPr>
            <w:rFonts w:hint="eastAsia"/>
          </w:rPr>
          <w:t>數值透過其腳位可順利傳輸至通訊模組，最後再傳輸至主機的</w:t>
        </w:r>
        <w:r>
          <w:rPr>
            <w:rFonts w:hint="eastAsia"/>
          </w:rPr>
          <w:t>Y</w:t>
        </w:r>
        <w:r>
          <w:t>AT</w:t>
        </w:r>
        <w:r>
          <w:rPr>
            <w:rFonts w:hint="eastAsia"/>
          </w:rPr>
          <w:t>終端軟體接收</w:t>
        </w:r>
      </w:ins>
      <w:ins w:id="4645" w:author="張寶騌 CHANG,PAO-TSUNG" w:date="2022-05-13T18:30:00Z">
        <w:r>
          <w:rPr>
            <w:rFonts w:hint="eastAsia"/>
          </w:rPr>
          <w:t>，如</w:t>
        </w:r>
      </w:ins>
      <w:ins w:id="4646" w:author="張寶騌 CHANG,PAO-TSUNG" w:date="2022-05-13T18:31:00Z">
        <w:r>
          <w:fldChar w:fldCharType="begin"/>
        </w:r>
        <w:r>
          <w:instrText xml:space="preserve"> </w:instrText>
        </w:r>
        <w:r>
          <w:rPr>
            <w:rFonts w:hint="eastAsia"/>
          </w:rPr>
          <w:instrText>REF _Ref103359083 \h</w:instrText>
        </w:r>
        <w:r>
          <w:instrText xml:space="preserve"> </w:instrText>
        </w:r>
      </w:ins>
      <w:r>
        <w:fldChar w:fldCharType="separate"/>
      </w:r>
      <w:ins w:id="4647" w:author="張寶騌 CHANG,PAO-TSUNG" w:date="2022-05-08T14:53:00Z">
        <w:r w:rsidR="00643F6D">
          <w:rPr>
            <w:rFonts w:hint="eastAsia"/>
          </w:rPr>
          <w:t>圖</w:t>
        </w:r>
        <w:r w:rsidR="00643F6D">
          <w:rPr>
            <w:rFonts w:hint="eastAsia"/>
          </w:rPr>
          <w:t xml:space="preserve"> </w:t>
        </w:r>
      </w:ins>
      <w:r w:rsidR="00643F6D">
        <w:rPr>
          <w:noProof/>
        </w:rPr>
        <w:t>2</w:t>
      </w:r>
      <w:r w:rsidR="00643F6D">
        <w:noBreakHyphen/>
      </w:r>
      <w:r w:rsidR="00643F6D">
        <w:rPr>
          <w:noProof/>
        </w:rPr>
        <w:t>39</w:t>
      </w:r>
      <w:ins w:id="4648" w:author="張寶騌 CHANG,PAO-TSUNG" w:date="2022-05-13T18:31:00Z">
        <w:r>
          <w:fldChar w:fldCharType="end"/>
        </w:r>
      </w:ins>
      <w:ins w:id="4649" w:author="張寶騌 CHANG,PAO-TSUNG" w:date="2022-05-13T18:29:00Z">
        <w:r>
          <w:rPr>
            <w:rFonts w:hint="eastAsia"/>
          </w:rPr>
          <w:t>。</w:t>
        </w:r>
      </w:ins>
    </w:p>
    <w:p w14:paraId="1F81E2B4" w14:textId="76C6CE8B" w:rsidR="00A40C8A" w:rsidRDefault="00A40C8A" w:rsidP="00A40C8A">
      <w:pPr>
        <w:ind w:left="480" w:firstLine="480"/>
        <w:rPr>
          <w:ins w:id="4650" w:author="張寶騌 CHANG,PAO-TSUNG" w:date="2022-05-13T18:29:00Z"/>
        </w:rPr>
      </w:pPr>
      <w:ins w:id="4651" w:author="張寶騌 CHANG,PAO-TSUNG" w:date="2022-05-13T18:29:00Z">
        <w:r>
          <w:rPr>
            <w:rFonts w:hint="eastAsia"/>
          </w:rPr>
          <w:t>詳細接線簡圖如</w:t>
        </w:r>
        <w:r>
          <w:fldChar w:fldCharType="begin"/>
        </w:r>
        <w:r>
          <w:instrText xml:space="preserve"> </w:instrText>
        </w:r>
        <w:r>
          <w:rPr>
            <w:rFonts w:hint="eastAsia"/>
          </w:rPr>
          <w:instrText>REF _Ref102485423 \h</w:instrText>
        </w:r>
        <w:r>
          <w:instrText xml:space="preserve"> </w:instrText>
        </w:r>
      </w:ins>
      <w:ins w:id="4652" w:author="張寶騌 CHANG,PAO-TSUNG" w:date="2022-05-13T18:29:00Z">
        <w:r>
          <w:fldChar w:fldCharType="separate"/>
        </w:r>
      </w:ins>
      <w:ins w:id="4653" w:author="張寶騌 CHANG,PAO-TSUNG" w:date="2022-05-03T15:49:00Z">
        <w:r w:rsidR="00643F6D" w:rsidRPr="00266DDB">
          <w:rPr>
            <w:rFonts w:hint="eastAsia"/>
          </w:rPr>
          <w:t>圖</w:t>
        </w:r>
        <w:r w:rsidR="00643F6D" w:rsidRPr="00266DDB">
          <w:t xml:space="preserve"> </w:t>
        </w:r>
      </w:ins>
      <w:r w:rsidR="00643F6D">
        <w:rPr>
          <w:noProof/>
        </w:rPr>
        <w:t>2</w:t>
      </w:r>
      <w:r w:rsidR="00643F6D">
        <w:noBreakHyphen/>
      </w:r>
      <w:r w:rsidR="00643F6D">
        <w:rPr>
          <w:noProof/>
        </w:rPr>
        <w:t>40</w:t>
      </w:r>
      <w:ins w:id="4654" w:author="張寶騌 CHANG,PAO-TSUNG" w:date="2022-05-13T18:29:00Z">
        <w:r>
          <w:fldChar w:fldCharType="end"/>
        </w:r>
        <w:r>
          <w:rPr>
            <w:rFonts w:hint="eastAsia"/>
          </w:rPr>
          <w:t>，</w:t>
        </w:r>
      </w:ins>
      <w:ins w:id="4655" w:author="張寶騌 CHANG,PAO-TSUNG" w:date="2022-05-13T18:32:00Z">
        <w:r>
          <w:rPr>
            <w:rFonts w:hint="eastAsia"/>
          </w:rPr>
          <w:t>所使用之接線原則與</w:t>
        </w:r>
        <w:r>
          <w:fldChar w:fldCharType="begin"/>
        </w:r>
        <w:r>
          <w:instrText xml:space="preserve"> </w:instrText>
        </w:r>
        <w:r>
          <w:rPr>
            <w:rFonts w:hint="eastAsia"/>
          </w:rPr>
          <w:instrText>REF _Ref103358583 \n \h</w:instrText>
        </w:r>
        <w:r>
          <w:instrText xml:space="preserve"> </w:instrText>
        </w:r>
      </w:ins>
      <w:ins w:id="4656" w:author="張寶騌 CHANG,PAO-TSUNG" w:date="2022-05-13T18:32:00Z">
        <w:r>
          <w:fldChar w:fldCharType="separate"/>
        </w:r>
      </w:ins>
      <w:r w:rsidR="00643F6D">
        <w:t>2.2.1</w:t>
      </w:r>
      <w:ins w:id="4657" w:author="張寶騌 CHANG,PAO-TSUNG" w:date="2022-05-13T18:32:00Z">
        <w:r>
          <w:fldChar w:fldCharType="end"/>
        </w:r>
        <w:r>
          <w:rPr>
            <w:rFonts w:hint="eastAsia"/>
          </w:rPr>
          <w:t>相同</w:t>
        </w:r>
      </w:ins>
      <w:ins w:id="4658" w:author="張寶騌 CHANG,PAO-TSUNG" w:date="2022-05-13T18:29:00Z">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ins>
      <w:ins w:id="4659" w:author="張寶騌 CHANG,PAO-TSUNG" w:date="2022-05-13T18:29:00Z">
        <w:r>
          <w:fldChar w:fldCharType="separate"/>
        </w:r>
      </w:ins>
      <w:ins w:id="4660" w:author="張寶騌 CHANG,PAO-TSUNG" w:date="2022-06-22T00:18:00Z">
        <w:r w:rsidR="00643F6D" w:rsidRPr="00266DDB">
          <w:rPr>
            <w:rFonts w:hint="eastAsia"/>
          </w:rPr>
          <w:t>圖</w:t>
        </w:r>
        <w:r w:rsidR="00643F6D" w:rsidRPr="00266DDB">
          <w:t xml:space="preserve"> </w:t>
        </w:r>
      </w:ins>
      <w:r w:rsidR="00643F6D">
        <w:rPr>
          <w:noProof/>
        </w:rPr>
        <w:t>2</w:t>
      </w:r>
      <w:r w:rsidR="00643F6D">
        <w:noBreakHyphen/>
      </w:r>
      <w:r w:rsidR="00643F6D">
        <w:rPr>
          <w:noProof/>
        </w:rPr>
        <w:t>41</w:t>
      </w:r>
      <w:ins w:id="4661" w:author="張寶騌 CHANG,PAO-TSUNG" w:date="2022-05-13T18:29:00Z">
        <w:r>
          <w:fldChar w:fldCharType="end"/>
        </w:r>
        <w:r>
          <w:rPr>
            <w:rFonts w:hint="eastAsia"/>
          </w:rPr>
          <w:t>。</w:t>
        </w:r>
      </w:ins>
    </w:p>
    <w:p w14:paraId="38CBE285" w14:textId="77777777" w:rsidR="00A40C8A" w:rsidRPr="00A40C8A" w:rsidRDefault="00A40C8A" w:rsidP="0018314D">
      <w:pPr>
        <w:ind w:left="480" w:firstLine="480"/>
        <w:rPr>
          <w:ins w:id="4662" w:author="張寶騌 CHANG,PAO-TSUNG" w:date="2022-05-11T19:53:00Z"/>
        </w:rPr>
      </w:pPr>
    </w:p>
    <w:p w14:paraId="66918641" w14:textId="30BA0B8E" w:rsidR="003B5EC5" w:rsidRDefault="00E220A8">
      <w:pPr>
        <w:ind w:leftChars="0" w:left="0" w:firstLineChars="0" w:firstLine="0"/>
        <w:jc w:val="center"/>
        <w:rPr>
          <w:ins w:id="4663" w:author="張寶騌 CHANG,PAO-TSUNG" w:date="2022-05-05T21:06:00Z"/>
        </w:rPr>
        <w:pPrChange w:id="4664" w:author="張寶騌 CHANG,PAO-TSUNG" w:date="2022-05-05T22:56:00Z">
          <w:pPr>
            <w:ind w:left="480" w:firstLine="480"/>
          </w:pPr>
        </w:pPrChange>
      </w:pPr>
      <w:ins w:id="4665" w:author="張寶騌 CHANG,PAO-TSUNG" w:date="2022-06-17T21:32:00Z">
        <w:r>
          <w:rPr>
            <w:noProof/>
          </w:rPr>
          <w:drawing>
            <wp:inline distT="0" distB="0" distL="0" distR="0" wp14:anchorId="7A26E2F7" wp14:editId="5FC2AC4D">
              <wp:extent cx="4632960" cy="3334533"/>
              <wp:effectExtent l="0" t="0" r="0" b="0"/>
              <wp:docPr id="2780" name="圖片 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54377" cy="3349948"/>
                      </a:xfrm>
                      <a:prstGeom prst="rect">
                        <a:avLst/>
                      </a:prstGeom>
                      <a:noFill/>
                    </pic:spPr>
                  </pic:pic>
                </a:graphicData>
              </a:graphic>
            </wp:inline>
          </w:drawing>
        </w:r>
      </w:ins>
    </w:p>
    <w:p w14:paraId="01F4D2FF" w14:textId="422C6F15" w:rsidR="00C47702" w:rsidRDefault="00C47702">
      <w:pPr>
        <w:pStyle w:val="ac"/>
        <w:spacing w:after="180"/>
        <w:rPr>
          <w:ins w:id="4666" w:author="張寶騌 CHANG,PAO-TSUNG" w:date="2022-05-13T18:31:00Z"/>
        </w:rPr>
      </w:pPr>
      <w:bookmarkStart w:id="4667" w:name="_Ref102683494"/>
      <w:bookmarkStart w:id="4668" w:name="_Toc106974311"/>
      <w:ins w:id="4669" w:author="張寶騌 CHANG,PAO-TSUNG" w:date="2022-05-05T21:07:00Z">
        <w:r w:rsidRPr="00A40C8A">
          <w:rPr>
            <w:rFonts w:hint="eastAsia"/>
          </w:rPr>
          <w:t>圖</w:t>
        </w:r>
        <w:r w:rsidRPr="00A40C8A">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38</w:t>
      </w:r>
      <w:r w:rsidR="009700FF">
        <w:fldChar w:fldCharType="end"/>
      </w:r>
      <w:bookmarkEnd w:id="4667"/>
      <w:r w:rsidR="008958F6">
        <w:rPr>
          <w:rFonts w:hint="eastAsia"/>
        </w:rPr>
        <w:t xml:space="preserve"> </w:t>
      </w:r>
      <w:ins w:id="4670" w:author="張寶騌 CHANG,PAO-TSUNG" w:date="2022-05-05T21:07:00Z">
        <w:r w:rsidRPr="00A40C8A">
          <w:rPr>
            <w:rFonts w:hint="eastAsia"/>
          </w:rPr>
          <w:t>軌道監測模組之架構圖</w:t>
        </w:r>
      </w:ins>
      <w:bookmarkEnd w:id="4668"/>
    </w:p>
    <w:p w14:paraId="13795018" w14:textId="77777777" w:rsidR="00A40C8A" w:rsidRPr="00D745BE" w:rsidRDefault="00A40C8A" w:rsidP="00A40C8A">
      <w:pPr>
        <w:ind w:left="480" w:firstLine="480"/>
        <w:rPr>
          <w:ins w:id="4671" w:author="張寶騌 CHANG,PAO-TSUNG" w:date="2022-05-03T14:51:00Z"/>
        </w:rPr>
      </w:pPr>
    </w:p>
    <w:p w14:paraId="7FF65DDD" w14:textId="396EC221" w:rsidR="00EC121E" w:rsidRDefault="00450FCE">
      <w:pPr>
        <w:ind w:leftChars="0" w:left="0" w:firstLineChars="0" w:firstLine="0"/>
        <w:jc w:val="center"/>
        <w:rPr>
          <w:ins w:id="4672" w:author="張寶騌 CHANG,PAO-TSUNG" w:date="2022-05-08T14:51:00Z"/>
        </w:rPr>
        <w:pPrChange w:id="4673" w:author="張寶騌 CHANG,PAO-TSUNG" w:date="2022-05-08T14:51:00Z">
          <w:pPr>
            <w:ind w:left="480" w:firstLine="480"/>
          </w:pPr>
        </w:pPrChange>
      </w:pPr>
      <w:ins w:id="4674" w:author="張寶騌 CHANG,PAO-TSUNG" w:date="2022-05-13T18:35:00Z">
        <w:r>
          <w:rPr>
            <w:noProof/>
          </w:rPr>
          <w:lastRenderedPageBreak/>
          <w:drawing>
            <wp:inline distT="0" distB="0" distL="0" distR="0" wp14:anchorId="35F5B273" wp14:editId="45EA91FE">
              <wp:extent cx="5427357" cy="1611196"/>
              <wp:effectExtent l="0" t="0" r="1905" b="0"/>
              <wp:docPr id="2692" name="圖片 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82871" cy="1627676"/>
                      </a:xfrm>
                      <a:prstGeom prst="rect">
                        <a:avLst/>
                      </a:prstGeom>
                      <a:noFill/>
                    </pic:spPr>
                  </pic:pic>
                </a:graphicData>
              </a:graphic>
            </wp:inline>
          </w:drawing>
        </w:r>
      </w:ins>
    </w:p>
    <w:p w14:paraId="1DE5D8EB" w14:textId="03B11774" w:rsidR="00EC121E" w:rsidRDefault="00D813DD">
      <w:pPr>
        <w:pStyle w:val="ac"/>
        <w:spacing w:after="180"/>
        <w:rPr>
          <w:ins w:id="4675" w:author="張寶騌 CHANG,PAO-TSUNG" w:date="2022-05-03T15:48:00Z"/>
        </w:rPr>
        <w:pPrChange w:id="4676" w:author="張寶騌 CHANG,PAO-TSUNG" w:date="2022-05-08T14:53:00Z">
          <w:pPr>
            <w:ind w:left="480" w:firstLine="480"/>
          </w:pPr>
        </w:pPrChange>
      </w:pPr>
      <w:bookmarkStart w:id="4677" w:name="_Ref103359083"/>
      <w:bookmarkStart w:id="4678" w:name="_Toc106974312"/>
      <w:ins w:id="4679" w:author="張寶騌 CHANG,PAO-TSUNG" w:date="2022-05-08T14:5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39</w:t>
      </w:r>
      <w:r w:rsidR="009700FF">
        <w:fldChar w:fldCharType="end"/>
      </w:r>
      <w:bookmarkEnd w:id="4677"/>
      <w:r w:rsidR="008958F6">
        <w:rPr>
          <w:rFonts w:hint="eastAsia"/>
        </w:rPr>
        <w:t xml:space="preserve"> </w:t>
      </w:r>
      <w:ins w:id="4680" w:author="張寶騌 CHANG,PAO-TSUNG" w:date="2022-06-18T16:00:00Z">
        <w:r w:rsidR="00383E93">
          <w:t>Cat M1</w:t>
        </w:r>
      </w:ins>
      <w:ins w:id="4681" w:author="張寶騌 CHANG,PAO-TSUNG" w:date="2022-05-08T14:56:00Z">
        <w:r>
          <w:rPr>
            <w:rFonts w:hint="eastAsia"/>
          </w:rPr>
          <w:t>接線架構與傳輸流程</w:t>
        </w:r>
      </w:ins>
      <w:bookmarkEnd w:id="4678"/>
    </w:p>
    <w:p w14:paraId="21D1BCC4" w14:textId="198ACA61" w:rsidR="00881877" w:rsidRDefault="00881877">
      <w:pPr>
        <w:ind w:leftChars="0" w:left="0" w:firstLineChars="0" w:firstLine="0"/>
        <w:jc w:val="center"/>
        <w:rPr>
          <w:ins w:id="4682" w:author="張寶騌 CHANG,PAO-TSUNG" w:date="2022-06-17T21:33:00Z"/>
        </w:rPr>
      </w:pPr>
    </w:p>
    <w:p w14:paraId="6491BCD8" w14:textId="378B47E2" w:rsidR="00E220A8" w:rsidRDefault="00E220A8">
      <w:pPr>
        <w:ind w:leftChars="0" w:left="0" w:firstLineChars="0" w:firstLine="0"/>
        <w:jc w:val="center"/>
        <w:rPr>
          <w:ins w:id="4683" w:author="張寶騌 CHANG,PAO-TSUNG" w:date="2022-05-03T15:49:00Z"/>
        </w:rPr>
        <w:pPrChange w:id="4684" w:author="張寶騌 CHANG,PAO-TSUNG" w:date="2022-06-14T21:42:00Z">
          <w:pPr>
            <w:ind w:leftChars="83" w:left="199" w:firstLineChars="83" w:firstLine="199"/>
          </w:pPr>
        </w:pPrChange>
      </w:pPr>
      <w:ins w:id="4685" w:author="張寶騌 CHANG,PAO-TSUNG" w:date="2022-06-17T21:33:00Z">
        <w:r>
          <w:rPr>
            <w:noProof/>
          </w:rPr>
          <w:drawing>
            <wp:inline distT="0" distB="0" distL="0" distR="0" wp14:anchorId="351F9E0A" wp14:editId="347A3C96">
              <wp:extent cx="5212080" cy="3310124"/>
              <wp:effectExtent l="0" t="0" r="7620" b="508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27493" cy="3319912"/>
                      </a:xfrm>
                      <a:prstGeom prst="rect">
                        <a:avLst/>
                      </a:prstGeom>
                      <a:noFill/>
                    </pic:spPr>
                  </pic:pic>
                </a:graphicData>
              </a:graphic>
            </wp:inline>
          </w:drawing>
        </w:r>
      </w:ins>
    </w:p>
    <w:p w14:paraId="29ECBA09" w14:textId="31E39582" w:rsidR="00881877" w:rsidRDefault="00881877">
      <w:pPr>
        <w:pStyle w:val="ac"/>
        <w:spacing w:after="180"/>
        <w:rPr>
          <w:ins w:id="4686" w:author="張寶騌 CHANG,PAO-TSUNG" w:date="2022-06-01T00:39:00Z"/>
        </w:rPr>
      </w:pPr>
      <w:bookmarkStart w:id="4687" w:name="_Ref102485423"/>
      <w:bookmarkStart w:id="4688" w:name="_Toc106974313"/>
      <w:ins w:id="4689" w:author="張寶騌 CHANG,PAO-TSUNG" w:date="2022-05-03T15:49:00Z">
        <w:r w:rsidRPr="00266DDB">
          <w:rPr>
            <w:rFonts w:hint="eastAsia"/>
          </w:rPr>
          <w:t>圖</w:t>
        </w:r>
        <w:r w:rsidRPr="00266DDB">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40</w:t>
      </w:r>
      <w:r w:rsidR="009700FF">
        <w:fldChar w:fldCharType="end"/>
      </w:r>
      <w:bookmarkEnd w:id="4687"/>
      <w:r w:rsidR="008958F6">
        <w:rPr>
          <w:rFonts w:hint="eastAsia"/>
        </w:rPr>
        <w:t xml:space="preserve"> </w:t>
      </w:r>
      <w:ins w:id="4690" w:author="張寶騌 CHANG,PAO-TSUNG" w:date="2022-05-05T23:15:00Z">
        <w:r w:rsidR="005B2B24" w:rsidRPr="00266DDB">
          <w:rPr>
            <w:rFonts w:hint="eastAsia"/>
          </w:rPr>
          <w:t>線路連接示意</w:t>
        </w:r>
      </w:ins>
      <w:ins w:id="4691" w:author="張寶騌 CHANG,PAO-TSUNG" w:date="2022-05-03T15:49:00Z">
        <w:r w:rsidRPr="00266DDB">
          <w:rPr>
            <w:rFonts w:hint="eastAsia"/>
          </w:rPr>
          <w:t>圖</w:t>
        </w:r>
      </w:ins>
      <w:bookmarkEnd w:id="4688"/>
    </w:p>
    <w:p w14:paraId="76B73FF1" w14:textId="77777777" w:rsidR="00DB0C49" w:rsidRDefault="00DB0C49" w:rsidP="00DB0C49">
      <w:pPr>
        <w:ind w:leftChars="0" w:left="0" w:firstLineChars="0" w:firstLine="0"/>
        <w:jc w:val="center"/>
        <w:rPr>
          <w:ins w:id="4692" w:author="張寶騌 CHANG,PAO-TSUNG" w:date="2022-06-22T00:18:00Z"/>
        </w:rPr>
      </w:pPr>
      <w:ins w:id="4693" w:author="張寶騌 CHANG,PAO-TSUNG" w:date="2022-06-22T00:18:00Z">
        <w:r>
          <w:rPr>
            <w:noProof/>
          </w:rPr>
          <w:lastRenderedPageBreak/>
          <w:drawing>
            <wp:inline distT="0" distB="0" distL="0" distR="0" wp14:anchorId="467F0030" wp14:editId="11370F53">
              <wp:extent cx="4518660" cy="2942562"/>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24309" cy="2946241"/>
                      </a:xfrm>
                      <a:prstGeom prst="rect">
                        <a:avLst/>
                      </a:prstGeom>
                      <a:noFill/>
                    </pic:spPr>
                  </pic:pic>
                </a:graphicData>
              </a:graphic>
            </wp:inline>
          </w:drawing>
        </w:r>
      </w:ins>
    </w:p>
    <w:p w14:paraId="6F1CFF67" w14:textId="6BF6FD2E" w:rsidR="00DB0C49" w:rsidRDefault="00DB0C49" w:rsidP="00DB0C49">
      <w:pPr>
        <w:pStyle w:val="ac"/>
        <w:spacing w:after="180"/>
        <w:rPr>
          <w:ins w:id="4694" w:author="張寶騌 CHANG,PAO-TSUNG" w:date="2022-06-22T00:18:00Z"/>
        </w:rPr>
      </w:pPr>
      <w:bookmarkStart w:id="4695" w:name="_Ref102684915"/>
      <w:bookmarkStart w:id="4696" w:name="_Toc106974314"/>
      <w:ins w:id="4697" w:author="張寶騌 CHANG,PAO-TSUNG" w:date="2022-06-22T00:18:00Z">
        <w:r w:rsidRPr="00266DDB">
          <w:rPr>
            <w:rFonts w:hint="eastAsia"/>
          </w:rPr>
          <w:t>圖</w:t>
        </w:r>
        <w:r w:rsidRPr="00266DDB">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41</w:t>
      </w:r>
      <w:r w:rsidR="009700FF">
        <w:fldChar w:fldCharType="end"/>
      </w:r>
      <w:bookmarkEnd w:id="4695"/>
      <w:r w:rsidR="008958F6">
        <w:rPr>
          <w:rFonts w:hint="eastAsia"/>
        </w:rPr>
        <w:t xml:space="preserve"> </w:t>
      </w:r>
      <w:ins w:id="4698" w:author="張寶騌 CHANG,PAO-TSUNG" w:date="2022-06-22T00:18:00Z">
        <w:r>
          <w:rPr>
            <w:rFonts w:hint="eastAsia"/>
          </w:rPr>
          <w:t>Cat M1</w:t>
        </w:r>
        <w:r w:rsidRPr="00266DDB">
          <w:rPr>
            <w:rFonts w:hint="eastAsia"/>
          </w:rPr>
          <w:t>線路連接至</w:t>
        </w:r>
        <w:r w:rsidRPr="00266DDB">
          <w:t>Arduino UNO</w:t>
        </w:r>
        <w:r w:rsidRPr="00266DDB">
          <w:rPr>
            <w:rFonts w:hint="eastAsia"/>
          </w:rPr>
          <w:t>板腳位</w:t>
        </w:r>
        <w:bookmarkEnd w:id="4696"/>
      </w:ins>
    </w:p>
    <w:p w14:paraId="6B41DFA4" w14:textId="0D9F29F1" w:rsidR="0020612B" w:rsidRDefault="0020612B" w:rsidP="0020612B">
      <w:pPr>
        <w:ind w:left="480" w:firstLine="480"/>
        <w:rPr>
          <w:ins w:id="4699" w:author="張寶騌 CHANG,PAO-TSUNG" w:date="2022-06-01T00:39:00Z"/>
        </w:rPr>
      </w:pPr>
    </w:p>
    <w:p w14:paraId="2E18B115" w14:textId="23191694" w:rsidR="0020612B" w:rsidRDefault="0020612B" w:rsidP="0020612B">
      <w:pPr>
        <w:ind w:left="480" w:firstLine="480"/>
        <w:rPr>
          <w:ins w:id="4700" w:author="張寶騌 CHANG,PAO-TSUNG" w:date="2022-06-01T00:39:00Z"/>
        </w:rPr>
      </w:pPr>
    </w:p>
    <w:p w14:paraId="1483F14D" w14:textId="1BB61FF6" w:rsidR="0020612B" w:rsidRDefault="0020612B" w:rsidP="0020612B">
      <w:pPr>
        <w:ind w:left="480" w:firstLine="480"/>
        <w:rPr>
          <w:ins w:id="4701" w:author="張寶騌 CHANG,PAO-TSUNG" w:date="2022-06-01T00:39:00Z"/>
        </w:rPr>
      </w:pPr>
    </w:p>
    <w:p w14:paraId="3092A2D3" w14:textId="468C2949" w:rsidR="0020612B" w:rsidRDefault="0020612B" w:rsidP="0020612B">
      <w:pPr>
        <w:ind w:leftChars="0" w:left="0" w:firstLineChars="0" w:firstLine="0"/>
        <w:rPr>
          <w:ins w:id="4702" w:author="張寶騌 CHANG,PAO-TSUNG" w:date="2022-06-01T00:41:00Z"/>
        </w:rPr>
      </w:pPr>
    </w:p>
    <w:p w14:paraId="54492844" w14:textId="535EA72E" w:rsidR="0047079F" w:rsidRDefault="0020612B">
      <w:pPr>
        <w:ind w:leftChars="0" w:left="0" w:firstLineChars="0" w:firstLine="0"/>
        <w:jc w:val="center"/>
        <w:rPr>
          <w:ins w:id="4703" w:author="張寶騌 CHANG,PAO-TSUNG" w:date="2022-05-05T23:10:00Z"/>
        </w:rPr>
        <w:pPrChange w:id="4704" w:author="張寶騌 CHANG,PAO-TSUNG" w:date="2022-06-01T00:42:00Z">
          <w:pPr>
            <w:ind w:left="480" w:firstLine="480"/>
          </w:pPr>
        </w:pPrChange>
      </w:pPr>
      <w:ins w:id="4705" w:author="張寶騌 CHANG,PAO-TSUNG" w:date="2022-06-01T00:42:00Z">
        <w:r>
          <w:rPr>
            <w:noProof/>
          </w:rPr>
          <w:drawing>
            <wp:inline distT="0" distB="0" distL="0" distR="0" wp14:anchorId="1FE65BF1" wp14:editId="66E27F9F">
              <wp:extent cx="4645660" cy="254825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645660" cy="2548255"/>
                      </a:xfrm>
                      <a:prstGeom prst="rect">
                        <a:avLst/>
                      </a:prstGeom>
                      <a:noFill/>
                    </pic:spPr>
                  </pic:pic>
                </a:graphicData>
              </a:graphic>
            </wp:inline>
          </w:drawing>
        </w:r>
      </w:ins>
    </w:p>
    <w:p w14:paraId="3DD015B5" w14:textId="109CF891" w:rsidR="0047079F" w:rsidRDefault="0047079F">
      <w:pPr>
        <w:pStyle w:val="ac"/>
        <w:spacing w:after="180"/>
        <w:rPr>
          <w:ins w:id="4706" w:author="張寶騌 CHANG,PAO-TSUNG" w:date="2022-06-22T00:27:00Z"/>
        </w:rPr>
      </w:pPr>
      <w:bookmarkStart w:id="4707" w:name="_Toc106974315"/>
      <w:ins w:id="4708" w:author="張寶騌 CHANG,PAO-TSUNG" w:date="2022-05-05T23:10:00Z">
        <w:r w:rsidRPr="00266DDB">
          <w:rPr>
            <w:rFonts w:hint="eastAsia"/>
          </w:rPr>
          <w:t>圖</w:t>
        </w:r>
        <w:r w:rsidRPr="00266DDB">
          <w:t xml:space="preserve"> </w:t>
        </w:r>
      </w:ins>
      <w:fldSimple w:instr=" STYLEREF 1 \s ">
        <w:r w:rsidR="009700FF">
          <w:rPr>
            <w:noProof/>
          </w:rPr>
          <w:t>2</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42</w:t>
      </w:r>
      <w:r w:rsidR="009700FF">
        <w:fldChar w:fldCharType="end"/>
      </w:r>
      <w:r w:rsidR="008958F6">
        <w:rPr>
          <w:rFonts w:hint="eastAsia"/>
        </w:rPr>
        <w:t xml:space="preserve"> </w:t>
      </w:r>
      <w:ins w:id="4709" w:author="張寶騌 CHANG,PAO-TSUNG" w:date="2022-06-17T21:16:00Z">
        <w:r w:rsidR="00560ED7">
          <w:rPr>
            <w:rFonts w:hint="eastAsia"/>
          </w:rPr>
          <w:t>重量感測器</w:t>
        </w:r>
      </w:ins>
      <w:ins w:id="4710" w:author="張寶騌 CHANG,PAO-TSUNG" w:date="2022-05-05T23:13:00Z">
        <w:r w:rsidR="005B2B24" w:rsidRPr="00266DDB">
          <w:rPr>
            <w:rFonts w:hint="eastAsia"/>
          </w:rPr>
          <w:t>及</w:t>
        </w:r>
      </w:ins>
      <w:ins w:id="4711" w:author="張寶騌 CHANG,PAO-TSUNG" w:date="2022-06-18T16:00:00Z">
        <w:r w:rsidR="00383E93">
          <w:rPr>
            <w:rFonts w:hint="eastAsia"/>
          </w:rPr>
          <w:t>Cat M1</w:t>
        </w:r>
      </w:ins>
      <w:ins w:id="4712" w:author="張寶騌 CHANG,PAO-TSUNG" w:date="2022-05-05T23:14:00Z">
        <w:r w:rsidR="005B2B24" w:rsidRPr="00266DDB">
          <w:rPr>
            <w:rFonts w:hint="eastAsia"/>
          </w:rPr>
          <w:t>無線通訊模組連接至</w:t>
        </w:r>
        <w:r w:rsidR="005B2B24" w:rsidRPr="00266DDB">
          <w:t>Arduino UNO</w:t>
        </w:r>
        <w:r w:rsidR="005B2B24" w:rsidRPr="00266DDB">
          <w:rPr>
            <w:rFonts w:hint="eastAsia"/>
          </w:rPr>
          <w:t>板</w:t>
        </w:r>
      </w:ins>
      <w:bookmarkEnd w:id="4707"/>
    </w:p>
    <w:p w14:paraId="117B877C" w14:textId="4C2C08EB" w:rsidR="00692CF7" w:rsidRDefault="00692CF7">
      <w:pPr>
        <w:widowControl/>
        <w:spacing w:line="240" w:lineRule="auto"/>
        <w:ind w:leftChars="0" w:left="0" w:firstLineChars="0" w:firstLine="0"/>
        <w:rPr>
          <w:ins w:id="4713" w:author="張寶騌 CHANG,PAO-TSUNG" w:date="2022-06-22T00:27:00Z"/>
        </w:rPr>
      </w:pPr>
      <w:ins w:id="4714" w:author="張寶騌 CHANG,PAO-TSUNG" w:date="2022-06-22T00:27:00Z">
        <w:r>
          <w:br w:type="page"/>
        </w:r>
      </w:ins>
    </w:p>
    <w:p w14:paraId="2E427106" w14:textId="1D977116" w:rsidR="00C208AE" w:rsidRDefault="0020612B" w:rsidP="00C208AE">
      <w:pPr>
        <w:pStyle w:val="31"/>
        <w:spacing w:before="360" w:after="180"/>
        <w:rPr>
          <w:ins w:id="4715" w:author="張寶騌 CHANG,PAO-TSUNG" w:date="2022-05-11T01:09:00Z"/>
        </w:rPr>
      </w:pPr>
      <w:ins w:id="4716" w:author="張寶騌 CHANG,PAO-TSUNG" w:date="2022-06-01T00:40:00Z">
        <w:r>
          <w:rPr>
            <w:rFonts w:hint="eastAsia"/>
          </w:rPr>
          <w:lastRenderedPageBreak/>
          <w:t xml:space="preserve"> </w:t>
        </w:r>
      </w:ins>
      <w:bookmarkStart w:id="4717" w:name="_Toc107005891"/>
      <w:ins w:id="4718" w:author="張寶騌 CHANG,PAO-TSUNG" w:date="2022-05-11T01:09:00Z">
        <w:r w:rsidR="00C208AE">
          <w:rPr>
            <w:rFonts w:hint="eastAsia"/>
          </w:rPr>
          <w:t>現地安裝與</w:t>
        </w:r>
      </w:ins>
      <w:ins w:id="4719" w:author="張寶騌 CHANG,PAO-TSUNG" w:date="2022-06-18T16:00:00Z">
        <w:r w:rsidR="00383E93">
          <w:t>Cat M1</w:t>
        </w:r>
      </w:ins>
      <w:ins w:id="4720" w:author="張寶騌 CHANG,PAO-TSUNG" w:date="2022-05-13T18:44:00Z">
        <w:r w:rsidR="00AF61B4">
          <w:rPr>
            <w:rFonts w:hint="eastAsia"/>
          </w:rPr>
          <w:t>傳輸</w:t>
        </w:r>
      </w:ins>
      <w:ins w:id="4721" w:author="張寶騌 CHANG,PAO-TSUNG" w:date="2022-05-11T01:09:00Z">
        <w:r w:rsidR="00C208AE">
          <w:rPr>
            <w:rFonts w:hint="eastAsia"/>
          </w:rPr>
          <w:t>測試</w:t>
        </w:r>
        <w:bookmarkEnd w:id="4717"/>
      </w:ins>
    </w:p>
    <w:p w14:paraId="3BE38E27" w14:textId="353DE16C" w:rsidR="00EB035B" w:rsidRDefault="00EB035B">
      <w:pPr>
        <w:pStyle w:val="aa"/>
        <w:widowControl/>
        <w:numPr>
          <w:ilvl w:val="0"/>
          <w:numId w:val="73"/>
        </w:numPr>
        <w:ind w:leftChars="0" w:firstLineChars="0"/>
        <w:rPr>
          <w:ins w:id="4722" w:author="張寶騌 CHANG,PAO-TSUNG" w:date="2022-05-14T14:18:00Z"/>
        </w:rPr>
        <w:pPrChange w:id="4723" w:author="張寶騌 CHANG,PAO-TSUNG" w:date="2022-05-14T14:18:00Z">
          <w:pPr>
            <w:widowControl/>
            <w:ind w:leftChars="0" w:left="480" w:firstLineChars="0" w:firstLine="480"/>
          </w:pPr>
        </w:pPrChange>
      </w:pPr>
      <w:ins w:id="4724" w:author="張寶騌 CHANG,PAO-TSUNG" w:date="2022-05-14T14:18:00Z">
        <w:r>
          <w:rPr>
            <w:rFonts w:hint="eastAsia"/>
          </w:rPr>
          <w:t>安裝</w:t>
        </w:r>
      </w:ins>
      <w:ins w:id="4725" w:author="張寶騌 CHANG,PAO-TSUNG" w:date="2022-05-14T14:19:00Z">
        <w:r>
          <w:rPr>
            <w:rFonts w:hint="eastAsia"/>
          </w:rPr>
          <w:t>監測設備</w:t>
        </w:r>
        <w:r>
          <w:rPr>
            <w:rFonts w:hint="eastAsia"/>
          </w:rPr>
          <w:t>:</w:t>
        </w:r>
      </w:ins>
    </w:p>
    <w:p w14:paraId="15204138" w14:textId="4F014E43" w:rsidR="000F51D4" w:rsidRPr="00F80907" w:rsidRDefault="00A34DF9">
      <w:pPr>
        <w:widowControl/>
        <w:ind w:leftChars="0" w:left="480" w:firstLineChars="0" w:firstLine="480"/>
        <w:rPr>
          <w:ins w:id="4726" w:author="張寶騌 CHANG,PAO-TSUNG" w:date="2022-05-13T19:00:00Z"/>
        </w:rPr>
        <w:pPrChange w:id="4727" w:author="張寶騌 CHANG,PAO-TSUNG" w:date="2022-05-14T14:17:00Z">
          <w:pPr>
            <w:widowControl/>
            <w:spacing w:line="240" w:lineRule="auto"/>
            <w:ind w:leftChars="0" w:left="480" w:firstLineChars="0" w:firstLine="480"/>
          </w:pPr>
        </w:pPrChange>
      </w:pPr>
      <w:ins w:id="4728" w:author="張寶騌 CHANG,PAO-TSUNG" w:date="2022-05-13T19:04:00Z">
        <w:r>
          <w:rPr>
            <w:rFonts w:hint="eastAsia"/>
          </w:rPr>
          <w:t>本次設備安裝原則與</w:t>
        </w:r>
        <w:r>
          <w:fldChar w:fldCharType="begin"/>
        </w:r>
        <w:r>
          <w:instrText xml:space="preserve"> </w:instrText>
        </w:r>
        <w:r>
          <w:rPr>
            <w:rFonts w:hint="eastAsia"/>
          </w:rPr>
          <w:instrText>REF _Ref103361101 \r \h</w:instrText>
        </w:r>
        <w:r>
          <w:instrText xml:space="preserve"> </w:instrText>
        </w:r>
      </w:ins>
      <w:r w:rsidR="00EB035B">
        <w:instrText xml:space="preserve"> \* MERGEFORMAT </w:instrText>
      </w:r>
      <w:r>
        <w:fldChar w:fldCharType="separate"/>
      </w:r>
      <w:r w:rsidR="00643F6D">
        <w:t>2.2.2</w:t>
      </w:r>
      <w:ins w:id="4729" w:author="張寶騌 CHANG,PAO-TSUNG" w:date="2022-05-13T19:04:00Z">
        <w:r>
          <w:fldChar w:fldCharType="end"/>
        </w:r>
      </w:ins>
      <w:ins w:id="4730" w:author="張寶騌 CHANG,PAO-TSUNG" w:date="2022-05-13T19:05:00Z">
        <w:r>
          <w:rPr>
            <w:rFonts w:hint="eastAsia"/>
          </w:rPr>
          <w:t>節相同</w:t>
        </w:r>
      </w:ins>
      <w:ins w:id="4731" w:author="張寶騌 CHANG,PAO-TSUNG" w:date="2022-05-13T19:09:00Z">
        <w:r w:rsidR="00F80907">
          <w:rPr>
            <w:rFonts w:hint="eastAsia"/>
          </w:rPr>
          <w:t>，</w:t>
        </w:r>
        <w:r w:rsidR="00F80907" w:rsidRPr="00F80907">
          <w:rPr>
            <w:rFonts w:hint="eastAsia"/>
          </w:rPr>
          <w:t>監</w:t>
        </w:r>
      </w:ins>
      <w:ins w:id="4732" w:author="張寶騌 CHANG,PAO-TSUNG" w:date="2022-05-14T14:19:00Z">
        <w:r w:rsidR="00EB035B">
          <w:rPr>
            <w:rFonts w:hint="eastAsia"/>
          </w:rPr>
          <w:t>測</w:t>
        </w:r>
      </w:ins>
      <w:ins w:id="4733" w:author="張寶騌 CHANG,PAO-TSUNG" w:date="2022-05-13T19:09:00Z">
        <w:r w:rsidR="00F80907" w:rsidRPr="00F80907">
          <w:rPr>
            <w:rFonts w:hint="eastAsia"/>
          </w:rPr>
          <w:t>設備皆安裝在軌枕附近，加速計與</w:t>
        </w:r>
      </w:ins>
      <w:ins w:id="4734" w:author="張寶騌 CHANG,PAO-TSUNG" w:date="2022-06-17T21:16:00Z">
        <w:r w:rsidR="00560ED7">
          <w:rPr>
            <w:rFonts w:hint="eastAsia"/>
          </w:rPr>
          <w:t>重量感測器</w:t>
        </w:r>
      </w:ins>
      <w:ins w:id="4735" w:author="張寶騌 CHANG,PAO-TSUNG" w:date="2022-05-13T19:09:00Z">
        <w:r w:rsidR="00F80907" w:rsidRPr="00F80907">
          <w:rPr>
            <w:rFonts w:hint="eastAsia"/>
          </w:rPr>
          <w:t>分別黏貼於軌枕上方</w:t>
        </w:r>
        <w:proofErr w:type="gramStart"/>
        <w:r w:rsidR="00F80907" w:rsidRPr="00F80907">
          <w:rPr>
            <w:rFonts w:hint="eastAsia"/>
          </w:rPr>
          <w:t>及端部</w:t>
        </w:r>
        <w:proofErr w:type="gramEnd"/>
        <w:r w:rsidR="00F80907" w:rsidRPr="00F80907">
          <w:rPr>
            <w:rFonts w:hint="eastAsia"/>
          </w:rPr>
          <w:t>；應變計則貼附</w:t>
        </w:r>
        <w:proofErr w:type="gramStart"/>
        <w:r w:rsidR="00F80907" w:rsidRPr="00F80907">
          <w:rPr>
            <w:rFonts w:hint="eastAsia"/>
          </w:rPr>
          <w:t>於軌腹</w:t>
        </w:r>
      </w:ins>
      <w:proofErr w:type="gramEnd"/>
      <w:ins w:id="4736" w:author="張寶騌 CHANG,PAO-TSUNG" w:date="2022-05-13T19:10:00Z">
        <w:r w:rsidR="00F80907">
          <w:rPr>
            <w:rFonts w:hint="eastAsia"/>
          </w:rPr>
          <w:t>，而</w:t>
        </w:r>
      </w:ins>
      <w:ins w:id="4737" w:author="張寶騌 CHANG,PAO-TSUNG" w:date="2022-05-13T19:09:00Z">
        <w:r w:rsidR="00F80907" w:rsidRPr="00F80907">
          <w:rPr>
            <w:rFonts w:hint="eastAsia"/>
          </w:rPr>
          <w:t>微控制器與無線通訊模組則</w:t>
        </w:r>
      </w:ins>
      <w:ins w:id="4738" w:author="張寶騌 CHANG,PAO-TSUNG" w:date="2022-05-13T19:10:00Z">
        <w:r w:rsidR="00F80907">
          <w:rPr>
            <w:rFonts w:hint="eastAsia"/>
          </w:rPr>
          <w:t>調整</w:t>
        </w:r>
      </w:ins>
      <w:ins w:id="4739" w:author="張寶騌 CHANG,PAO-TSUNG" w:date="2022-05-13T19:09:00Z">
        <w:r w:rsidR="00F80907" w:rsidRPr="00F80907">
          <w:rPr>
            <w:rFonts w:hint="eastAsia"/>
          </w:rPr>
          <w:t>置於石碴區域</w:t>
        </w:r>
      </w:ins>
      <w:ins w:id="4740" w:author="張寶騌 CHANG,PAO-TSUNG" w:date="2022-05-13T19:10:00Z">
        <w:r w:rsidR="00F80907">
          <w:rPr>
            <w:rFonts w:hint="eastAsia"/>
          </w:rPr>
          <w:t>，設備盒</w:t>
        </w:r>
      </w:ins>
      <w:ins w:id="4741" w:author="張寶騌 CHANG,PAO-TSUNG" w:date="2022-05-13T19:11:00Z">
        <w:r w:rsidR="00F80907">
          <w:rPr>
            <w:rFonts w:hint="eastAsia"/>
          </w:rPr>
          <w:t>設置</w:t>
        </w:r>
      </w:ins>
      <w:ins w:id="4742" w:author="張寶騌 CHANG,PAO-TSUNG" w:date="2022-05-13T19:10:00Z">
        <w:r w:rsidR="00F80907">
          <w:rPr>
            <w:rFonts w:hint="eastAsia"/>
          </w:rPr>
          <w:t>如</w:t>
        </w:r>
      </w:ins>
      <w:ins w:id="4743" w:author="張寶騌 CHANG,PAO-TSUNG" w:date="2022-05-13T19:11:00Z">
        <w:r w:rsidR="00F80907">
          <w:fldChar w:fldCharType="begin"/>
        </w:r>
        <w:r w:rsidR="00F80907">
          <w:instrText xml:space="preserve"> REF _Ref103361512 \h </w:instrText>
        </w:r>
      </w:ins>
      <w:r w:rsidR="00EB035B">
        <w:instrText xml:space="preserve"> \* MERGEFORMAT </w:instrText>
      </w:r>
      <w:r w:rsidR="00F80907">
        <w:fldChar w:fldCharType="separate"/>
      </w:r>
      <w:ins w:id="4744" w:author="張寶騌 CHANG,PAO-TSUNG" w:date="2022-05-11T01:09:00Z">
        <w:r w:rsidR="00643F6D">
          <w:rPr>
            <w:rFonts w:hint="eastAsia"/>
          </w:rPr>
          <w:t>圖</w:t>
        </w:r>
        <w:r w:rsidR="00643F6D">
          <w:rPr>
            <w:rFonts w:hint="eastAsia"/>
          </w:rPr>
          <w:t xml:space="preserve"> </w:t>
        </w:r>
      </w:ins>
      <w:r w:rsidR="00643F6D">
        <w:rPr>
          <w:noProof/>
        </w:rPr>
        <w:t>2</w:t>
      </w:r>
      <w:r w:rsidR="00643F6D">
        <w:rPr>
          <w:noProof/>
        </w:rPr>
        <w:noBreakHyphen/>
        <w:t>43</w:t>
      </w:r>
      <w:ins w:id="4745" w:author="張寶騌 CHANG,PAO-TSUNG" w:date="2022-05-13T19:11:00Z">
        <w:r w:rsidR="00F80907">
          <w:fldChar w:fldCharType="end"/>
        </w:r>
      </w:ins>
      <w:ins w:id="4746" w:author="張寶騌 CHANG,PAO-TSUNG" w:date="2022-05-13T19:12:00Z">
        <w:r w:rsidR="00F80907">
          <w:rPr>
            <w:rFonts w:hint="eastAsia"/>
          </w:rPr>
          <w:t>。</w:t>
        </w:r>
        <w:r w:rsidR="00F80907" w:rsidRPr="00F80907">
          <w:rPr>
            <w:rFonts w:hint="eastAsia"/>
          </w:rPr>
          <w:t>完成</w:t>
        </w:r>
      </w:ins>
      <w:ins w:id="4747" w:author="張寶騌 CHANG,PAO-TSUNG" w:date="2022-05-14T14:08:00Z">
        <w:r w:rsidR="002E7554">
          <w:rPr>
            <w:rFonts w:hint="eastAsia"/>
          </w:rPr>
          <w:t>設置的</w:t>
        </w:r>
      </w:ins>
      <w:ins w:id="4748" w:author="張寶騌 CHANG,PAO-TSUNG" w:date="2022-05-13T19:12:00Z">
        <w:r w:rsidR="00F80907" w:rsidRPr="00F80907">
          <w:rPr>
            <w:rFonts w:hint="eastAsia"/>
          </w:rPr>
          <w:t>感測模組如</w:t>
        </w:r>
      </w:ins>
      <w:ins w:id="4749" w:author="張寶騌 CHANG,PAO-TSUNG" w:date="2022-05-14T01:10:00Z">
        <w:r w:rsidR="00D50C7C">
          <w:fldChar w:fldCharType="begin"/>
        </w:r>
        <w:r w:rsidR="00D50C7C">
          <w:instrText xml:space="preserve"> </w:instrText>
        </w:r>
        <w:r w:rsidR="00D50C7C">
          <w:rPr>
            <w:rFonts w:hint="eastAsia"/>
          </w:rPr>
          <w:instrText>REF _Ref103166956 \h</w:instrText>
        </w:r>
        <w:r w:rsidR="00D50C7C">
          <w:instrText xml:space="preserve"> </w:instrText>
        </w:r>
      </w:ins>
      <w:r w:rsidR="00EB035B">
        <w:instrText xml:space="preserve"> \* MERGEFORMAT </w:instrText>
      </w:r>
      <w:r w:rsidR="00D50C7C">
        <w:fldChar w:fldCharType="separate"/>
      </w:r>
      <w:ins w:id="4750" w:author="張寶騌 CHANG,PAO-TSUNG" w:date="2022-05-11T01:09:00Z">
        <w:r w:rsidR="00643F6D">
          <w:rPr>
            <w:rFonts w:hint="eastAsia"/>
          </w:rPr>
          <w:t>圖</w:t>
        </w:r>
        <w:r w:rsidR="00643F6D">
          <w:rPr>
            <w:rFonts w:hint="eastAsia"/>
          </w:rPr>
          <w:t xml:space="preserve"> </w:t>
        </w:r>
      </w:ins>
      <w:r w:rsidR="00643F6D">
        <w:rPr>
          <w:noProof/>
        </w:rPr>
        <w:t>2</w:t>
      </w:r>
      <w:r w:rsidR="00643F6D">
        <w:rPr>
          <w:noProof/>
        </w:rPr>
        <w:noBreakHyphen/>
        <w:t>44</w:t>
      </w:r>
      <w:ins w:id="4751" w:author="張寶騌 CHANG,PAO-TSUNG" w:date="2022-05-14T01:10:00Z">
        <w:r w:rsidR="00D50C7C">
          <w:fldChar w:fldCharType="end"/>
        </w:r>
      </w:ins>
      <w:ins w:id="4752" w:author="張寶騌 CHANG,PAO-TSUNG" w:date="2022-05-13T19:12:00Z">
        <w:r w:rsidR="00F80907" w:rsidRPr="00F80907">
          <w:rPr>
            <w:rFonts w:hint="eastAsia"/>
          </w:rPr>
          <w:t>所示。</w:t>
        </w:r>
      </w:ins>
    </w:p>
    <w:p w14:paraId="311DE6B5" w14:textId="45160911" w:rsidR="00C208AE" w:rsidRDefault="008A686A">
      <w:pPr>
        <w:widowControl/>
        <w:spacing w:line="240" w:lineRule="auto"/>
        <w:ind w:leftChars="0" w:left="480" w:firstLineChars="0" w:firstLine="480"/>
        <w:rPr>
          <w:ins w:id="4753" w:author="張寶騌 CHANG,PAO-TSUNG" w:date="2022-05-11T01:09:00Z"/>
        </w:rPr>
        <w:pPrChange w:id="4754" w:author="張寶騌 CHANG,PAO-TSUNG" w:date="2022-06-22T00:30:00Z">
          <w:pPr>
            <w:pStyle w:val="aa"/>
            <w:widowControl/>
            <w:spacing w:line="240" w:lineRule="auto"/>
            <w:ind w:leftChars="0" w:left="1440" w:firstLineChars="0" w:firstLine="0"/>
          </w:pPr>
        </w:pPrChange>
      </w:pPr>
      <w:ins w:id="4755" w:author="張寶騌 CHANG,PAO-TSUNG" w:date="2022-06-22T00:30:00Z">
        <w:r>
          <w:rPr>
            <w:rFonts w:hint="eastAsia"/>
          </w:rPr>
          <w:t xml:space="preserve">     </w:t>
        </w:r>
      </w:ins>
      <w:ins w:id="4756" w:author="張寶騌 CHANG,PAO-TSUNG" w:date="2022-05-11T01:09:00Z">
        <w:r w:rsidR="00C208AE">
          <w:rPr>
            <w:rFonts w:hint="eastAsia"/>
            <w:noProof/>
          </w:rPr>
          <w:drawing>
            <wp:inline distT="0" distB="0" distL="0" distR="0" wp14:anchorId="2AA14A5C" wp14:editId="6F263D6D">
              <wp:extent cx="3810000" cy="2486912"/>
              <wp:effectExtent l="0" t="0" r="0" b="8890"/>
              <wp:docPr id="2767" name="圖片 276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7884" r="16280" b="9251"/>
                      <a:stretch/>
                    </pic:blipFill>
                    <pic:spPr bwMode="auto">
                      <a:xfrm>
                        <a:off x="0" y="0"/>
                        <a:ext cx="3825414" cy="2496973"/>
                      </a:xfrm>
                      <a:prstGeom prst="rect">
                        <a:avLst/>
                      </a:prstGeom>
                      <a:noFill/>
                      <a:ln>
                        <a:noFill/>
                      </a:ln>
                      <a:extLst>
                        <a:ext uri="{53640926-AAD7-44D8-BBD7-CCE9431645EC}">
                          <a14:shadowObscured xmlns:a14="http://schemas.microsoft.com/office/drawing/2010/main"/>
                        </a:ext>
                      </a:extLst>
                    </pic:spPr>
                  </pic:pic>
                </a:graphicData>
              </a:graphic>
            </wp:inline>
          </w:drawing>
        </w:r>
      </w:ins>
    </w:p>
    <w:p w14:paraId="63287F33" w14:textId="789BA823" w:rsidR="00C208AE" w:rsidRPr="001D6103" w:rsidRDefault="00C208AE" w:rsidP="008A686A">
      <w:pPr>
        <w:pStyle w:val="ac"/>
        <w:spacing w:after="180"/>
        <w:rPr>
          <w:ins w:id="4757" w:author="張寶騌 CHANG,PAO-TSUNG" w:date="2022-05-11T01:09:00Z"/>
        </w:rPr>
      </w:pPr>
      <w:bookmarkStart w:id="4758" w:name="_Ref103361512"/>
      <w:bookmarkStart w:id="4759" w:name="_Ref103361508"/>
      <w:bookmarkStart w:id="4760" w:name="_Toc106974316"/>
      <w:ins w:id="4761" w:author="張寶騌 CHANG,PAO-TSUNG" w:date="2022-05-11T01:09: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43</w:t>
      </w:r>
      <w:r w:rsidR="009700FF">
        <w:fldChar w:fldCharType="end"/>
      </w:r>
      <w:bookmarkEnd w:id="4758"/>
      <w:r w:rsidR="008958F6">
        <w:rPr>
          <w:rFonts w:hint="eastAsia"/>
        </w:rPr>
        <w:t xml:space="preserve"> </w:t>
      </w:r>
      <w:ins w:id="4762" w:author="張寶騌 CHANG,PAO-TSUNG" w:date="2022-05-11T01:09:00Z">
        <w:r>
          <w:rPr>
            <w:rFonts w:hint="eastAsia"/>
          </w:rPr>
          <w:t>配線盒置於石碴</w:t>
        </w:r>
        <w:bookmarkEnd w:id="4759"/>
        <w:bookmarkEnd w:id="4760"/>
      </w:ins>
    </w:p>
    <w:p w14:paraId="36A26B83" w14:textId="4D640F22" w:rsidR="00E220A8" w:rsidRDefault="008A686A">
      <w:pPr>
        <w:ind w:leftChars="83" w:left="199" w:firstLineChars="83" w:firstLine="199"/>
        <w:rPr>
          <w:ins w:id="4763" w:author="張寶騌 CHANG,PAO-TSUNG" w:date="2022-05-11T01:09:00Z"/>
        </w:rPr>
        <w:pPrChange w:id="4764" w:author="張寶騌 CHANG,PAO-TSUNG" w:date="2022-06-22T00:30:00Z">
          <w:pPr>
            <w:ind w:left="480" w:firstLine="480"/>
          </w:pPr>
        </w:pPrChange>
      </w:pPr>
      <w:ins w:id="4765" w:author="張寶騌 CHANG,PAO-TSUNG" w:date="2022-06-22T00:30:00Z">
        <w:r>
          <w:rPr>
            <w:rFonts w:hint="eastAsia"/>
          </w:rPr>
          <w:t xml:space="preserve">               </w:t>
        </w:r>
      </w:ins>
      <w:ins w:id="4766" w:author="張寶騌 CHANG,PAO-TSUNG" w:date="2022-06-22T00:29:00Z">
        <w:r>
          <w:rPr>
            <w:noProof/>
          </w:rPr>
          <w:drawing>
            <wp:inline distT="0" distB="0" distL="0" distR="0" wp14:anchorId="4E79FD63" wp14:editId="0AD5154D">
              <wp:extent cx="3797935" cy="2849497"/>
              <wp:effectExtent l="0" t="0" r="0" b="8255"/>
              <wp:docPr id="2803" name="圖片 280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ins>
    </w:p>
    <w:p w14:paraId="0014B83E" w14:textId="333AFC93" w:rsidR="00C208AE" w:rsidRDefault="00C208AE" w:rsidP="00C208AE">
      <w:pPr>
        <w:pStyle w:val="ac"/>
        <w:spacing w:after="180"/>
        <w:rPr>
          <w:ins w:id="4767" w:author="張寶騌 CHANG,PAO-TSUNG" w:date="2022-05-14T14:10:00Z"/>
        </w:rPr>
      </w:pPr>
      <w:bookmarkStart w:id="4768" w:name="_Ref103166956"/>
      <w:bookmarkStart w:id="4769" w:name="_Toc106974317"/>
      <w:ins w:id="4770" w:author="張寶騌 CHANG,PAO-TSUNG" w:date="2022-05-11T01:09: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44</w:t>
      </w:r>
      <w:r w:rsidR="009700FF">
        <w:fldChar w:fldCharType="end"/>
      </w:r>
      <w:bookmarkEnd w:id="4768"/>
      <w:r w:rsidR="008958F6">
        <w:rPr>
          <w:rFonts w:hint="eastAsia"/>
        </w:rPr>
        <w:t xml:space="preserve"> </w:t>
      </w:r>
      <w:ins w:id="4771" w:author="張寶騌 CHANG,PAO-TSUNG" w:date="2022-05-11T01:09:00Z">
        <w:r>
          <w:rPr>
            <w:rFonts w:hint="eastAsia"/>
          </w:rPr>
          <w:t>監測站完成設置圖</w:t>
        </w:r>
      </w:ins>
      <w:bookmarkEnd w:id="4769"/>
    </w:p>
    <w:p w14:paraId="4A62BE84" w14:textId="0306DDF0" w:rsidR="002E7554" w:rsidRDefault="002E7554" w:rsidP="002E7554">
      <w:pPr>
        <w:ind w:left="480" w:firstLine="480"/>
        <w:rPr>
          <w:ins w:id="4772" w:author="張寶騌 CHANG,PAO-TSUNG" w:date="2022-05-14T14:45:00Z"/>
        </w:rPr>
      </w:pPr>
    </w:p>
    <w:p w14:paraId="0FBE5F63" w14:textId="359CA7A2" w:rsidR="00B10806" w:rsidRDefault="00383E93">
      <w:pPr>
        <w:pStyle w:val="aa"/>
        <w:numPr>
          <w:ilvl w:val="0"/>
          <w:numId w:val="92"/>
        </w:numPr>
        <w:ind w:leftChars="0" w:firstLineChars="0"/>
        <w:rPr>
          <w:ins w:id="4773" w:author="張寶騌 CHANG,PAO-TSUNG" w:date="2022-05-14T14:45:00Z"/>
        </w:rPr>
        <w:pPrChange w:id="4774" w:author="張寶騌 CHANG,PAO-TSUNG" w:date="2022-06-22T00:28:00Z">
          <w:pPr>
            <w:pStyle w:val="aa"/>
            <w:numPr>
              <w:numId w:val="75"/>
            </w:numPr>
            <w:ind w:leftChars="0" w:left="1440" w:firstLineChars="0" w:hanging="480"/>
          </w:pPr>
        </w:pPrChange>
      </w:pPr>
      <w:ins w:id="4775" w:author="張寶騌 CHANG,PAO-TSUNG" w:date="2022-06-18T16:00:00Z">
        <w:r>
          <w:rPr>
            <w:rFonts w:hint="eastAsia"/>
          </w:rPr>
          <w:t>Cat M1</w:t>
        </w:r>
      </w:ins>
      <w:ins w:id="4776" w:author="張寶騌 CHANG,PAO-TSUNG" w:date="2022-05-14T14:45:00Z">
        <w:r w:rsidR="00B10806">
          <w:rPr>
            <w:rFonts w:hint="eastAsia"/>
          </w:rPr>
          <w:t>模組傳輸測試</w:t>
        </w:r>
        <w:r w:rsidR="00B10806">
          <w:rPr>
            <w:rFonts w:hint="eastAsia"/>
          </w:rPr>
          <w:t>:</w:t>
        </w:r>
      </w:ins>
    </w:p>
    <w:p w14:paraId="55AD63BA" w14:textId="53A26BFB" w:rsidR="00B10806" w:rsidRDefault="00A579C4" w:rsidP="002E7554">
      <w:pPr>
        <w:ind w:left="480" w:firstLine="480"/>
        <w:rPr>
          <w:ins w:id="4777" w:author="張寶騌 CHANG,PAO-TSUNG" w:date="2022-05-14T14:42:00Z"/>
        </w:rPr>
      </w:pPr>
      <w:ins w:id="4778" w:author="張寶騌 CHANG,PAO-TSUNG" w:date="2022-05-14T14:24:00Z">
        <w:r w:rsidRPr="00A579C4">
          <w:rPr>
            <w:rFonts w:hint="eastAsia"/>
          </w:rPr>
          <w:t>完成監測站組裝後，接著測試</w:t>
        </w:r>
      </w:ins>
      <w:ins w:id="4779" w:author="張寶騌 CHANG,PAO-TSUNG" w:date="2022-06-18T16:00:00Z">
        <w:r w:rsidR="00383E93">
          <w:rPr>
            <w:rFonts w:hint="eastAsia"/>
          </w:rPr>
          <w:t>Cat M1</w:t>
        </w:r>
      </w:ins>
      <w:ins w:id="4780" w:author="張寶騌 CHANG,PAO-TSUNG" w:date="2022-05-14T14:24:00Z">
        <w:r w:rsidRPr="00A579C4">
          <w:rPr>
            <w:rFonts w:hint="eastAsia"/>
          </w:rPr>
          <w:t>模組傳輸功能。該模組測試流程較簡單</w:t>
        </w:r>
      </w:ins>
      <w:ins w:id="4781" w:author="張寶騌 CHANG,PAO-TSUNG" w:date="2022-05-14T14:25:00Z">
        <w:r>
          <w:rPr>
            <w:rFonts w:hint="eastAsia"/>
          </w:rPr>
          <w:t>，不須於鄰近機房設置接收站，</w:t>
        </w:r>
      </w:ins>
      <w:ins w:id="4782" w:author="張寶騌 CHANG,PAO-TSUNG" w:date="2022-05-14T14:26:00Z">
        <w:r w:rsidR="001E63DC">
          <w:rPr>
            <w:rFonts w:hint="eastAsia"/>
          </w:rPr>
          <w:t>感測到的數值可直接</w:t>
        </w:r>
      </w:ins>
      <w:ins w:id="4783" w:author="張寶騌 CHANG,PAO-TSUNG" w:date="2022-06-18T15:14:00Z">
        <w:r w:rsidR="00C55DFB">
          <w:rPr>
            <w:rFonts w:hint="eastAsia"/>
          </w:rPr>
          <w:t>聯網</w:t>
        </w:r>
      </w:ins>
      <w:ins w:id="4784" w:author="張寶騌 CHANG,PAO-TSUNG" w:date="2022-05-14T14:27:00Z">
        <w:r w:rsidR="001E63DC">
          <w:rPr>
            <w:rFonts w:hint="eastAsia"/>
          </w:rPr>
          <w:t>，透過鄰近的基地台即可將資料傳輸</w:t>
        </w:r>
      </w:ins>
      <w:ins w:id="4785" w:author="張寶騌 CHANG,PAO-TSUNG" w:date="2022-05-14T14:29:00Z">
        <w:r w:rsidR="001E63DC">
          <w:rPr>
            <w:rFonts w:hint="eastAsia"/>
          </w:rPr>
          <w:t>。因已事先在無線通訊模組設</w:t>
        </w:r>
      </w:ins>
      <w:ins w:id="4786" w:author="張寶騌 CHANG,PAO-TSUNG" w:date="2022-05-14T14:30:00Z">
        <w:r w:rsidR="001E63DC">
          <w:rPr>
            <w:rFonts w:hint="eastAsia"/>
          </w:rPr>
          <w:t>定</w:t>
        </w:r>
      </w:ins>
      <w:ins w:id="4787" w:author="張寶騌 CHANG,PAO-TSUNG" w:date="2022-05-14T14:29:00Z">
        <w:r w:rsidR="001E63DC">
          <w:rPr>
            <w:rFonts w:hint="eastAsia"/>
          </w:rPr>
          <w:t>好放置於學校</w:t>
        </w:r>
      </w:ins>
      <w:ins w:id="4788" w:author="張寶騌 CHANG,PAO-TSUNG" w:date="2022-05-14T14:31:00Z">
        <w:r w:rsidR="001E63DC">
          <w:rPr>
            <w:rFonts w:hint="eastAsia"/>
          </w:rPr>
          <w:t>內電腦的</w:t>
        </w:r>
        <w:r w:rsidR="001E63DC">
          <w:rPr>
            <w:rFonts w:hint="eastAsia"/>
          </w:rPr>
          <w:t>IP</w:t>
        </w:r>
        <w:r w:rsidR="001E63DC">
          <w:rPr>
            <w:rFonts w:hint="eastAsia"/>
          </w:rPr>
          <w:t>，因此</w:t>
        </w:r>
        <w:r w:rsidR="0044005D">
          <w:rPr>
            <w:rFonts w:hint="eastAsia"/>
          </w:rPr>
          <w:t>，學校內的電腦可直接接收，</w:t>
        </w:r>
      </w:ins>
      <w:ins w:id="4789" w:author="張寶騌 CHANG,PAO-TSUNG" w:date="2022-05-14T14:32:00Z">
        <w:r w:rsidR="0044005D">
          <w:rPr>
            <w:rFonts w:hint="eastAsia"/>
          </w:rPr>
          <w:t>只需開啟</w:t>
        </w:r>
        <w:r w:rsidR="0044005D">
          <w:rPr>
            <w:rFonts w:hint="eastAsia"/>
          </w:rPr>
          <w:t>Y</w:t>
        </w:r>
        <w:r w:rsidR="0044005D">
          <w:t>AT</w:t>
        </w:r>
      </w:ins>
      <w:ins w:id="4790" w:author="張寶騌 CHANG,PAO-TSUNG" w:date="2022-05-14T14:33:00Z">
        <w:r w:rsidR="0044005D">
          <w:rPr>
            <w:rFonts w:hint="eastAsia"/>
          </w:rPr>
          <w:t>軟體</w:t>
        </w:r>
      </w:ins>
      <w:ins w:id="4791" w:author="張寶騌 CHANG,PAO-TSUNG" w:date="2022-05-14T14:43:00Z">
        <w:r w:rsidR="00B10806">
          <w:rPr>
            <w:rFonts w:hint="eastAsia"/>
          </w:rPr>
          <w:t>就</w:t>
        </w:r>
      </w:ins>
      <w:ins w:id="4792" w:author="張寶騌 CHANG,PAO-TSUNG" w:date="2022-05-14T14:37:00Z">
        <w:r w:rsidR="00AD57DE">
          <w:rPr>
            <w:rFonts w:hint="eastAsia"/>
          </w:rPr>
          <w:t>可</w:t>
        </w:r>
      </w:ins>
      <w:ins w:id="4793" w:author="張寶騌 CHANG,PAO-TSUNG" w:date="2022-05-14T14:43:00Z">
        <w:r w:rsidR="00B10806">
          <w:rPr>
            <w:rFonts w:hint="eastAsia"/>
          </w:rPr>
          <w:t>順利</w:t>
        </w:r>
      </w:ins>
      <w:ins w:id="4794" w:author="張寶騌 CHANG,PAO-TSUNG" w:date="2022-05-14T14:38:00Z">
        <w:r w:rsidR="00AD57DE">
          <w:rPr>
            <w:rFonts w:hint="eastAsia"/>
          </w:rPr>
          <w:t>即時</w:t>
        </w:r>
      </w:ins>
      <w:ins w:id="4795" w:author="張寶騌 CHANG,PAO-TSUNG" w:date="2022-05-14T14:37:00Z">
        <w:r w:rsidR="00AD57DE">
          <w:rPr>
            <w:rFonts w:hint="eastAsia"/>
          </w:rPr>
          <w:t>接收</w:t>
        </w:r>
      </w:ins>
      <w:ins w:id="4796" w:author="張寶騌 CHANG,PAO-TSUNG" w:date="2022-05-14T14:42:00Z">
        <w:r w:rsidR="00B10806">
          <w:rPr>
            <w:rFonts w:hint="eastAsia"/>
          </w:rPr>
          <w:t>數據</w:t>
        </w:r>
      </w:ins>
      <w:ins w:id="4797" w:author="張寶騌 CHANG,PAO-TSUNG" w:date="2022-05-14T14:43:00Z">
        <w:r w:rsidR="00B10806">
          <w:rPr>
            <w:rFonts w:hint="eastAsia"/>
          </w:rPr>
          <w:t>。</w:t>
        </w:r>
      </w:ins>
    </w:p>
    <w:p w14:paraId="1C21C24B" w14:textId="55470AE4" w:rsidR="00A579C4" w:rsidRDefault="00B10806" w:rsidP="002E7554">
      <w:pPr>
        <w:ind w:left="480" w:firstLine="480"/>
        <w:rPr>
          <w:ins w:id="4798" w:author="張寶騌 CHANG,PAO-TSUNG" w:date="2022-05-14T14:43:00Z"/>
        </w:rPr>
      </w:pPr>
      <w:ins w:id="4799" w:author="張寶騌 CHANG,PAO-TSUNG" w:date="2022-05-14T14:41:00Z">
        <w:r>
          <w:rPr>
            <w:rFonts w:hint="eastAsia"/>
            <w:noProof/>
          </w:rPr>
          <w:drawing>
            <wp:inline distT="0" distB="0" distL="0" distR="0" wp14:anchorId="381AB44C" wp14:editId="4AF74CCA">
              <wp:extent cx="4564380" cy="3421724"/>
              <wp:effectExtent l="0" t="0" r="7620" b="7620"/>
              <wp:docPr id="2700" name="圖片 2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66533" cy="3423338"/>
                      </a:xfrm>
                      <a:prstGeom prst="rect">
                        <a:avLst/>
                      </a:prstGeom>
                      <a:noFill/>
                      <a:ln>
                        <a:noFill/>
                      </a:ln>
                    </pic:spPr>
                  </pic:pic>
                </a:graphicData>
              </a:graphic>
            </wp:inline>
          </w:drawing>
        </w:r>
      </w:ins>
    </w:p>
    <w:p w14:paraId="2179A1F3" w14:textId="45CEA09F" w:rsidR="00B10806" w:rsidRPr="00B10806" w:rsidRDefault="00B10806">
      <w:pPr>
        <w:pStyle w:val="ac"/>
        <w:spacing w:after="180"/>
        <w:rPr>
          <w:ins w:id="4800" w:author="張寶騌 CHANG,PAO-TSUNG" w:date="2022-05-14T14:24:00Z"/>
        </w:rPr>
        <w:pPrChange w:id="4801" w:author="張寶騌 CHANG,PAO-TSUNG" w:date="2022-05-14T14:44:00Z">
          <w:pPr>
            <w:ind w:left="480" w:firstLine="480"/>
          </w:pPr>
        </w:pPrChange>
      </w:pPr>
      <w:bookmarkStart w:id="4802" w:name="_Toc106974318"/>
      <w:ins w:id="4803" w:author="張寶騌 CHANG,PAO-TSUNG" w:date="2022-05-14T14:44: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45</w:t>
      </w:r>
      <w:r w:rsidR="009700FF">
        <w:fldChar w:fldCharType="end"/>
      </w:r>
      <w:r w:rsidR="008958F6">
        <w:rPr>
          <w:rFonts w:hint="eastAsia"/>
        </w:rPr>
        <w:t xml:space="preserve"> </w:t>
      </w:r>
      <w:ins w:id="4804" w:author="張寶騌 CHANG,PAO-TSUNG" w:date="2022-05-14T14:44:00Z">
        <w:r>
          <w:rPr>
            <w:rFonts w:hint="eastAsia"/>
          </w:rPr>
          <w:t>Y</w:t>
        </w:r>
        <w:r>
          <w:t>AT</w:t>
        </w:r>
        <w:r>
          <w:rPr>
            <w:rFonts w:hint="eastAsia"/>
          </w:rPr>
          <w:t>軟體順利接收監測數據</w:t>
        </w:r>
      </w:ins>
      <w:bookmarkEnd w:id="4802"/>
    </w:p>
    <w:p w14:paraId="4A1F2B36" w14:textId="71CD5522" w:rsidR="00A579C4" w:rsidRDefault="00A579C4" w:rsidP="002E7554">
      <w:pPr>
        <w:ind w:left="480" w:firstLine="480"/>
        <w:rPr>
          <w:ins w:id="4805" w:author="張寶騌 CHANG,PAO-TSUNG" w:date="2022-06-22T00:49:00Z"/>
        </w:rPr>
      </w:pPr>
    </w:p>
    <w:p w14:paraId="6D47EB51" w14:textId="43EC73AC" w:rsidR="00DD1A4E" w:rsidRDefault="00DD1A4E">
      <w:pPr>
        <w:widowControl/>
        <w:spacing w:line="240" w:lineRule="auto"/>
        <w:ind w:leftChars="0" w:left="0" w:firstLineChars="0" w:firstLine="0"/>
        <w:rPr>
          <w:ins w:id="4806" w:author="張寶騌 CHANG,PAO-TSUNG" w:date="2022-06-22T00:49:00Z"/>
        </w:rPr>
      </w:pPr>
      <w:ins w:id="4807" w:author="張寶騌 CHANG,PAO-TSUNG" w:date="2022-06-22T00:49:00Z">
        <w:r>
          <w:br w:type="page"/>
        </w:r>
      </w:ins>
    </w:p>
    <w:p w14:paraId="375AB515" w14:textId="57026EE6" w:rsidR="002E7554" w:rsidRDefault="002E7554" w:rsidP="002E7554">
      <w:pPr>
        <w:pStyle w:val="31"/>
        <w:spacing w:before="360" w:after="180"/>
        <w:rPr>
          <w:ins w:id="4808" w:author="張寶騌 CHANG,PAO-TSUNG" w:date="2022-05-14T14:48:00Z"/>
        </w:rPr>
      </w:pPr>
      <w:ins w:id="4809" w:author="張寶騌 CHANG,PAO-TSUNG" w:date="2022-05-14T14:10:00Z">
        <w:r>
          <w:rPr>
            <w:rFonts w:hint="eastAsia"/>
          </w:rPr>
          <w:lastRenderedPageBreak/>
          <w:t xml:space="preserve"> </w:t>
        </w:r>
        <w:bookmarkStart w:id="4810" w:name="_Ref105587413"/>
        <w:bookmarkStart w:id="4811" w:name="_Toc107005892"/>
        <w:r>
          <w:rPr>
            <w:rFonts w:hint="eastAsia"/>
          </w:rPr>
          <w:t>數據接收與</w:t>
        </w:r>
      </w:ins>
      <w:ins w:id="4812" w:author="張寶騌 CHANG,PAO-TSUNG" w:date="2022-05-20T11:59:00Z">
        <w:r w:rsidR="00AE7D3F">
          <w:rPr>
            <w:rFonts w:hint="eastAsia"/>
          </w:rPr>
          <w:t>處</w:t>
        </w:r>
      </w:ins>
      <w:ins w:id="4813" w:author="張寶騌 CHANG,PAO-TSUNG" w:date="2022-05-14T14:10:00Z">
        <w:r>
          <w:rPr>
            <w:rFonts w:hint="eastAsia"/>
          </w:rPr>
          <w:t>理</w:t>
        </w:r>
      </w:ins>
      <w:bookmarkEnd w:id="4810"/>
      <w:bookmarkEnd w:id="4811"/>
    </w:p>
    <w:p w14:paraId="7751A3A6" w14:textId="05DF71E7" w:rsidR="00F21557" w:rsidRDefault="00F21557" w:rsidP="005069EF">
      <w:pPr>
        <w:ind w:left="480" w:firstLine="480"/>
        <w:rPr>
          <w:ins w:id="4814" w:author="張寶騌 CHANG,PAO-TSUNG" w:date="2022-05-14T16:33:00Z"/>
        </w:rPr>
      </w:pPr>
      <w:ins w:id="4815" w:author="張寶騌 CHANG,PAO-TSUNG" w:date="2022-05-14T16:33:00Z">
        <w:r>
          <w:rPr>
            <w:rFonts w:hint="eastAsia"/>
          </w:rPr>
          <w:t>由於監測設備屬持續性監測，只要有通電即不斷監測且傳輸數據，因此可獲得一天中長時間且眾多的資料筆數。</w:t>
        </w:r>
      </w:ins>
      <w:ins w:id="4816" w:author="張寶騌 CHANG,PAO-TSUNG" w:date="2022-06-22T00:48:00Z">
        <w:r w:rsidR="0027328D">
          <w:fldChar w:fldCharType="begin"/>
        </w:r>
        <w:r w:rsidR="0027328D">
          <w:instrText xml:space="preserve"> </w:instrText>
        </w:r>
        <w:r w:rsidR="0027328D">
          <w:rPr>
            <w:rFonts w:hint="eastAsia"/>
          </w:rPr>
          <w:instrText>REF _Ref106751304 \h</w:instrText>
        </w:r>
        <w:r w:rsidR="0027328D">
          <w:instrText xml:space="preserve"> </w:instrText>
        </w:r>
      </w:ins>
      <w:r w:rsidR="0027328D">
        <w:fldChar w:fldCharType="separate"/>
      </w:r>
      <w:ins w:id="4817" w:author="張寶騌 CHANG,PAO-TSUNG" w:date="2022-06-22T00:47:00Z">
        <w:r w:rsidR="00643F6D">
          <w:rPr>
            <w:rFonts w:hint="eastAsia"/>
          </w:rPr>
          <w:t>表</w:t>
        </w:r>
        <w:r w:rsidR="00643F6D">
          <w:rPr>
            <w:rFonts w:hint="eastAsia"/>
          </w:rPr>
          <w:t xml:space="preserve"> </w:t>
        </w:r>
      </w:ins>
      <w:r w:rsidR="00643F6D">
        <w:rPr>
          <w:noProof/>
        </w:rPr>
        <w:t>2</w:t>
      </w:r>
      <w:r w:rsidR="00643F6D">
        <w:noBreakHyphen/>
      </w:r>
      <w:r w:rsidR="00643F6D">
        <w:rPr>
          <w:noProof/>
        </w:rPr>
        <w:t>7</w:t>
      </w:r>
      <w:ins w:id="4818" w:author="張寶騌 CHANG,PAO-TSUNG" w:date="2022-06-22T00:48:00Z">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w:t>
        </w:r>
      </w:ins>
      <w:ins w:id="4819" w:author="張寶騌 CHANG,PAO-TSUNG" w:date="2022-06-22T00:51:00Z">
        <w:r w:rsidR="00DD1A4E">
          <w:rPr>
            <w:rFonts w:hint="eastAsia"/>
          </w:rPr>
          <w:t>格式</w:t>
        </w:r>
      </w:ins>
      <w:ins w:id="4820" w:author="張寶騌 CHANG,PAO-TSUNG" w:date="2022-06-22T00:48:00Z">
        <w:r w:rsidR="00DD1A4E">
          <w:rPr>
            <w:rFonts w:hint="eastAsia"/>
          </w:rPr>
          <w:t>，</w:t>
        </w:r>
      </w:ins>
      <w:r w:rsidR="008958F6">
        <w:rPr>
          <w:rFonts w:hint="eastAsia"/>
        </w:rPr>
        <w:t>一秒可收測</w:t>
      </w:r>
      <w:r w:rsidR="008958F6">
        <w:rPr>
          <w:rFonts w:hint="eastAsia"/>
        </w:rPr>
        <w:t>5</w:t>
      </w:r>
      <w:r w:rsidR="008958F6">
        <w:rPr>
          <w:rFonts w:hint="eastAsia"/>
        </w:rPr>
        <w:t>筆數據。</w:t>
      </w:r>
      <w:ins w:id="4821" w:author="張寶騌 CHANG,PAO-TSUNG" w:date="2022-05-14T16:45:00Z">
        <w:r w:rsidR="00D87D26">
          <w:fldChar w:fldCharType="begin"/>
        </w:r>
        <w:r w:rsidR="00D87D26">
          <w:instrText xml:space="preserve"> </w:instrText>
        </w:r>
        <w:r w:rsidR="00D87D26">
          <w:rPr>
            <w:rFonts w:hint="eastAsia"/>
          </w:rPr>
          <w:instrText>REF _Ref103439159 \h</w:instrText>
        </w:r>
        <w:r w:rsidR="00D87D26">
          <w:instrText xml:space="preserve"> </w:instrText>
        </w:r>
      </w:ins>
      <w:r w:rsidR="00D87D26">
        <w:fldChar w:fldCharType="separate"/>
      </w:r>
      <w:ins w:id="4822" w:author="張寶騌 CHANG,PAO-TSUNG" w:date="2022-05-14T16:44:00Z">
        <w:r w:rsidR="00643F6D">
          <w:rPr>
            <w:rFonts w:hint="eastAsia"/>
          </w:rPr>
          <w:t>圖</w:t>
        </w:r>
        <w:r w:rsidR="00643F6D">
          <w:rPr>
            <w:rFonts w:hint="eastAsia"/>
          </w:rPr>
          <w:t xml:space="preserve"> </w:t>
        </w:r>
      </w:ins>
      <w:r w:rsidR="00643F6D">
        <w:rPr>
          <w:noProof/>
        </w:rPr>
        <w:t>2</w:t>
      </w:r>
      <w:r w:rsidR="00643F6D">
        <w:noBreakHyphen/>
      </w:r>
      <w:r w:rsidR="00643F6D">
        <w:rPr>
          <w:noProof/>
        </w:rPr>
        <w:t>46</w:t>
      </w:r>
      <w:ins w:id="4823" w:author="張寶騌 CHANG,PAO-TSUNG" w:date="2022-05-14T16:45:00Z">
        <w:r w:rsidR="00D87D26">
          <w:fldChar w:fldCharType="end"/>
        </w:r>
      </w:ins>
      <w:ins w:id="4824" w:author="張寶騌 CHANG,PAO-TSUNG" w:date="2022-05-14T16:33:00Z">
        <w:r>
          <w:rPr>
            <w:rFonts w:hint="eastAsia"/>
          </w:rPr>
          <w:t>為一天中</w:t>
        </w:r>
      </w:ins>
      <w:ins w:id="4825" w:author="張寶騌 CHANG,PAO-TSUNG" w:date="2022-05-14T16:40:00Z">
        <w:r w:rsidR="005069EF">
          <w:rPr>
            <w:rFonts w:hint="eastAsia"/>
          </w:rPr>
          <w:t>傍晚時段</w:t>
        </w:r>
        <w:r w:rsidR="005069EF">
          <w:rPr>
            <w:rFonts w:hint="eastAsia"/>
          </w:rPr>
          <w:t>(17:00~20:00)</w:t>
        </w:r>
      </w:ins>
      <w:ins w:id="4826" w:author="張寶騌 CHANG,PAO-TSUNG" w:date="2022-05-14T16:33:00Z">
        <w:r>
          <w:rPr>
            <w:rFonts w:hint="eastAsia"/>
          </w:rPr>
          <w:t>所</w:t>
        </w:r>
      </w:ins>
      <w:ins w:id="4827" w:author="張寶騌 CHANG,PAO-TSUNG" w:date="2022-05-14T16:40:00Z">
        <w:r w:rsidR="005069EF">
          <w:rPr>
            <w:rFonts w:hint="eastAsia"/>
          </w:rPr>
          <w:t>得</w:t>
        </w:r>
      </w:ins>
      <w:ins w:id="4828" w:author="張寶騌 CHANG,PAO-TSUNG" w:date="2022-05-14T16:33:00Z">
        <w:r>
          <w:rPr>
            <w:rFonts w:hint="eastAsia"/>
          </w:rPr>
          <w:t>監測數值</w:t>
        </w:r>
      </w:ins>
      <w:ins w:id="4829" w:author="張寶騌 CHANG,PAO-TSUNG" w:date="2022-05-14T16:42:00Z">
        <w:r w:rsidR="00D87D26">
          <w:rPr>
            <w:rFonts w:hint="eastAsia"/>
          </w:rPr>
          <w:t>的</w:t>
        </w:r>
      </w:ins>
      <w:ins w:id="4830" w:author="張寶騌 CHANG,PAO-TSUNG" w:date="2022-05-14T16:41:00Z">
        <w:r w:rsidR="005069EF">
          <w:rPr>
            <w:rFonts w:hint="eastAsia"/>
          </w:rPr>
          <w:t>線圖</w:t>
        </w:r>
      </w:ins>
      <w:r w:rsidR="0045027C">
        <w:rPr>
          <w:rFonts w:hint="eastAsia"/>
        </w:rPr>
        <w:t>(</w:t>
      </w:r>
      <w:r w:rsidR="0045027C">
        <w:rPr>
          <w:rFonts w:hint="eastAsia"/>
        </w:rPr>
        <w:t>取垂直向</w:t>
      </w:r>
      <w:r w:rsidR="0045027C">
        <w:rPr>
          <w:rFonts w:hint="eastAsia"/>
        </w:rPr>
        <w:t>z</w:t>
      </w:r>
      <w:r w:rsidR="0045027C">
        <w:rPr>
          <w:rFonts w:hint="eastAsia"/>
        </w:rPr>
        <w:t>軸加速度</w:t>
      </w:r>
      <w:proofErr w:type="spellStart"/>
      <w:r w:rsidR="002E0D56">
        <w:rPr>
          <w:rFonts w:hint="eastAsia"/>
        </w:rPr>
        <w:t>a</w:t>
      </w:r>
      <w:r w:rsidR="002E0D56">
        <w:t>z</w:t>
      </w:r>
      <w:proofErr w:type="spellEnd"/>
      <w:r w:rsidR="0045027C">
        <w:rPr>
          <w:rFonts w:hint="eastAsia"/>
        </w:rPr>
        <w:t>、應變量值</w:t>
      </w:r>
      <w:r w:rsidR="002E0D56">
        <w:rPr>
          <w:rFonts w:hint="eastAsia"/>
        </w:rPr>
        <w:t>s</w:t>
      </w:r>
      <w:r w:rsidR="002E0D56">
        <w:t>train</w:t>
      </w:r>
      <w:r w:rsidR="0045027C">
        <w:rPr>
          <w:rFonts w:hint="eastAsia"/>
        </w:rPr>
        <w:t>與</w:t>
      </w:r>
      <w:r w:rsidR="002E0D56">
        <w:rPr>
          <w:rFonts w:hint="eastAsia"/>
        </w:rPr>
        <w:t>橫向阻力</w:t>
      </w:r>
      <w:r w:rsidR="002E0D56">
        <w:rPr>
          <w:rFonts w:hint="eastAsia"/>
        </w:rPr>
        <w:t>l</w:t>
      </w:r>
      <w:r w:rsidR="002E0D56">
        <w:t>oad</w:t>
      </w:r>
      <w:r w:rsidR="002E0D56">
        <w:rPr>
          <w:rFonts w:hint="eastAsia"/>
        </w:rPr>
        <w:t>展示說明</w:t>
      </w:r>
      <w:r w:rsidR="0045027C">
        <w:rPr>
          <w:rFonts w:hint="eastAsia"/>
        </w:rPr>
        <w:t>)</w:t>
      </w:r>
      <w:ins w:id="4831" w:author="張寶騌 CHANG,PAO-TSUNG" w:date="2022-05-14T16:38:00Z">
        <w:r w:rsidR="005069EF">
          <w:rPr>
            <w:rFonts w:hint="eastAsia"/>
          </w:rPr>
          <w:t>，</w:t>
        </w:r>
      </w:ins>
      <w:ins w:id="4832" w:author="張寶騌 CHANG,PAO-TSUNG" w:date="2022-05-14T16:46:00Z">
        <w:r w:rsidR="00D87D26">
          <w:rPr>
            <w:rFonts w:hint="eastAsia"/>
          </w:rPr>
          <w:t>當線圖出現峰值時，即表示有列車通過。</w:t>
        </w:r>
      </w:ins>
    </w:p>
    <w:p w14:paraId="6FFBE7FB" w14:textId="1B5E7630" w:rsidR="00F21557" w:rsidRPr="0045027C" w:rsidRDefault="00F21557" w:rsidP="002E7554">
      <w:pPr>
        <w:ind w:left="480" w:firstLine="480"/>
        <w:rPr>
          <w:ins w:id="4833" w:author="張寶騌 CHANG,PAO-TSUNG" w:date="2022-06-22T00:45:00Z"/>
        </w:rPr>
      </w:pPr>
    </w:p>
    <w:p w14:paraId="11E8CE4E" w14:textId="4123CC55" w:rsidR="0027328D" w:rsidRDefault="0027328D">
      <w:pPr>
        <w:pStyle w:val="ac"/>
        <w:spacing w:after="180"/>
        <w:rPr>
          <w:ins w:id="4834" w:author="張寶騌 CHANG,PAO-TSUNG" w:date="2022-06-22T00:42:00Z"/>
        </w:rPr>
        <w:pPrChange w:id="4835" w:author="張寶騌 CHANG,PAO-TSUNG" w:date="2022-06-22T00:47:00Z">
          <w:pPr>
            <w:ind w:left="480" w:firstLine="480"/>
          </w:pPr>
        </w:pPrChange>
      </w:pPr>
      <w:bookmarkStart w:id="4836" w:name="_Ref106751304"/>
      <w:bookmarkStart w:id="4837" w:name="_Toc106977577"/>
      <w:ins w:id="4838" w:author="張寶騌 CHANG,PAO-TSUNG" w:date="2022-06-22T00:47:00Z">
        <w:r>
          <w:rPr>
            <w:rFonts w:hint="eastAsia"/>
          </w:rPr>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7</w:t>
      </w:r>
      <w:r w:rsidR="00BF7FA6">
        <w:fldChar w:fldCharType="end"/>
      </w:r>
      <w:bookmarkEnd w:id="4836"/>
      <w:r w:rsidR="008958F6">
        <w:rPr>
          <w:rFonts w:hint="eastAsia"/>
        </w:rPr>
        <w:t xml:space="preserve"> </w:t>
      </w:r>
      <w:ins w:id="4839" w:author="張寶騌 CHANG,PAO-TSUNG" w:date="2022-06-22T00:47:00Z">
        <w:r>
          <w:rPr>
            <w:rFonts w:hint="eastAsia"/>
          </w:rPr>
          <w:t>接收</w:t>
        </w:r>
      </w:ins>
      <w:ins w:id="4840" w:author="張寶騌 CHANG,PAO-TSUNG" w:date="2022-06-22T00:51:00Z">
        <w:r w:rsidR="00DD1A4E">
          <w:rPr>
            <w:rFonts w:hint="eastAsia"/>
          </w:rPr>
          <w:t>之原始</w:t>
        </w:r>
      </w:ins>
      <w:ins w:id="4841" w:author="張寶騌 CHANG,PAO-TSUNG" w:date="2022-06-22T00:47:00Z">
        <w:r>
          <w:rPr>
            <w:rFonts w:hint="eastAsia"/>
          </w:rPr>
          <w:t>數據</w:t>
        </w:r>
      </w:ins>
      <w:bookmarkEnd w:id="4837"/>
    </w:p>
    <w:tbl>
      <w:tblPr>
        <w:tblW w:w="8367" w:type="dxa"/>
        <w:tblCellMar>
          <w:left w:w="28" w:type="dxa"/>
          <w:right w:w="28" w:type="dxa"/>
        </w:tblCellMar>
        <w:tblLook w:val="04A0" w:firstRow="1" w:lastRow="0" w:firstColumn="1" w:lastColumn="0" w:noHBand="0" w:noVBand="1"/>
        <w:tblPrChange w:id="4842" w:author="張寶騌 CHANG,PAO-TSUNG" w:date="2022-06-22T00:45:00Z">
          <w:tblPr>
            <w:tblW w:w="8367" w:type="dxa"/>
            <w:tblCellMar>
              <w:left w:w="28" w:type="dxa"/>
              <w:right w:w="28" w:type="dxa"/>
            </w:tblCellMar>
            <w:tblLook w:val="04A0" w:firstRow="1" w:lastRow="0" w:firstColumn="1" w:lastColumn="0" w:noHBand="0" w:noVBand="1"/>
          </w:tblPr>
        </w:tblPrChange>
      </w:tblPr>
      <w:tblGrid>
        <w:gridCol w:w="2083"/>
        <w:gridCol w:w="1224"/>
        <w:gridCol w:w="1224"/>
        <w:gridCol w:w="1224"/>
        <w:gridCol w:w="1388"/>
        <w:gridCol w:w="1224"/>
        <w:tblGridChange w:id="4843">
          <w:tblGrid>
            <w:gridCol w:w="28"/>
            <w:gridCol w:w="5"/>
            <w:gridCol w:w="1463"/>
            <w:gridCol w:w="587"/>
            <w:gridCol w:w="28"/>
            <w:gridCol w:w="245"/>
            <w:gridCol w:w="860"/>
            <w:gridCol w:w="91"/>
            <w:gridCol w:w="28"/>
            <w:gridCol w:w="741"/>
            <w:gridCol w:w="455"/>
            <w:gridCol w:w="28"/>
            <w:gridCol w:w="492"/>
            <w:gridCol w:w="704"/>
            <w:gridCol w:w="28"/>
            <w:gridCol w:w="128"/>
            <w:gridCol w:w="1232"/>
            <w:gridCol w:w="28"/>
            <w:gridCol w:w="1196"/>
            <w:gridCol w:w="28"/>
          </w:tblGrid>
        </w:tblGridChange>
      </w:tblGrid>
      <w:tr w:rsidR="0027328D" w:rsidRPr="0027328D" w14:paraId="1A295F06" w14:textId="77777777" w:rsidTr="0027328D">
        <w:trPr>
          <w:trHeight w:val="270"/>
          <w:ins w:id="4844" w:author="張寶騌 CHANG,PAO-TSUNG" w:date="2022-06-22T00:44:00Z"/>
          <w:trPrChange w:id="4845" w:author="張寶騌 CHANG,PAO-TSUNG" w:date="2022-06-22T00:45:00Z">
            <w:trPr>
              <w:gridBefore w:val="1"/>
              <w:trHeight w:val="270"/>
            </w:trPr>
          </w:trPrChange>
        </w:trPr>
        <w:tc>
          <w:tcPr>
            <w:tcW w:w="2083" w:type="dxa"/>
            <w:tcBorders>
              <w:bottom w:val="single" w:sz="4" w:space="0" w:color="auto"/>
            </w:tcBorders>
            <w:shd w:val="clear" w:color="auto" w:fill="auto"/>
            <w:noWrap/>
            <w:vAlign w:val="center"/>
            <w:hideMark/>
            <w:tcPrChange w:id="4846" w:author="張寶騌 CHANG,PAO-TSUNG" w:date="2022-06-22T00:45:00Z">
              <w:tcPr>
                <w:tcW w:w="2083" w:type="dxa"/>
                <w:gridSpan w:val="4"/>
                <w:shd w:val="clear" w:color="auto" w:fill="auto"/>
                <w:noWrap/>
                <w:vAlign w:val="center"/>
                <w:hideMark/>
              </w:tcPr>
            </w:tcPrChange>
          </w:tcPr>
          <w:p w14:paraId="7EC76B68" w14:textId="238368D5" w:rsidR="0027328D" w:rsidRPr="00EA7CC9" w:rsidRDefault="0027328D" w:rsidP="0027328D">
            <w:pPr>
              <w:widowControl/>
              <w:spacing w:line="240" w:lineRule="auto"/>
              <w:ind w:leftChars="0" w:left="0" w:firstLineChars="0" w:firstLine="0"/>
              <w:jc w:val="center"/>
              <w:rPr>
                <w:ins w:id="4847" w:author="張寶騌 CHANG,PAO-TSUNG" w:date="2022-06-22T00:44:00Z"/>
                <w:rFonts w:eastAsia="新細明體"/>
                <w:color w:val="000000"/>
                <w:kern w:val="0"/>
                <w:sz w:val="20"/>
                <w:szCs w:val="20"/>
                <w:rPrChange w:id="4848" w:author="張寶騌 CHANG,PAO-TSUNG" w:date="2022-06-22T01:00:00Z">
                  <w:rPr>
                    <w:ins w:id="4849" w:author="張寶騌 CHANG,PAO-TSUNG" w:date="2022-06-22T00:44:00Z"/>
                    <w:rFonts w:ascii="新細明體" w:eastAsia="新細明體" w:hAnsi="新細明體" w:cs="新細明體"/>
                    <w:color w:val="000000"/>
                    <w:kern w:val="0"/>
                    <w:sz w:val="22"/>
                  </w:rPr>
                </w:rPrChange>
              </w:rPr>
            </w:pPr>
            <w:ins w:id="4850" w:author="張寶騌 CHANG,PAO-TSUNG" w:date="2022-06-22T00:44:00Z">
              <w:r w:rsidRPr="00EA7CC9">
                <w:rPr>
                  <w:rFonts w:eastAsia="新細明體"/>
                  <w:color w:val="000000"/>
                  <w:kern w:val="0"/>
                  <w:sz w:val="20"/>
                  <w:szCs w:val="20"/>
                  <w:rPrChange w:id="4851" w:author="張寶騌 CHANG,PAO-TSUNG" w:date="2022-06-22T01:00:00Z">
                    <w:rPr>
                      <w:rFonts w:ascii="新細明體" w:eastAsia="新細明體" w:hAnsi="新細明體" w:cs="新細明體"/>
                      <w:color w:val="000000"/>
                      <w:kern w:val="0"/>
                      <w:sz w:val="22"/>
                    </w:rPr>
                  </w:rPrChange>
                </w:rPr>
                <w:t>Time</w:t>
              </w:r>
            </w:ins>
          </w:p>
        </w:tc>
        <w:tc>
          <w:tcPr>
            <w:tcW w:w="1224" w:type="dxa"/>
            <w:tcBorders>
              <w:bottom w:val="single" w:sz="4" w:space="0" w:color="auto"/>
            </w:tcBorders>
            <w:shd w:val="clear" w:color="auto" w:fill="auto"/>
            <w:noWrap/>
            <w:vAlign w:val="center"/>
            <w:hideMark/>
            <w:tcPrChange w:id="4852" w:author="張寶騌 CHANG,PAO-TSUNG" w:date="2022-06-22T00:45:00Z">
              <w:tcPr>
                <w:tcW w:w="1224" w:type="dxa"/>
                <w:gridSpan w:val="4"/>
                <w:shd w:val="clear" w:color="auto" w:fill="auto"/>
                <w:noWrap/>
                <w:vAlign w:val="center"/>
                <w:hideMark/>
              </w:tcPr>
            </w:tcPrChange>
          </w:tcPr>
          <w:p w14:paraId="43706FD0" w14:textId="77777777" w:rsidR="0027328D" w:rsidRPr="00EA7CC9" w:rsidRDefault="0027328D" w:rsidP="0027328D">
            <w:pPr>
              <w:widowControl/>
              <w:spacing w:line="240" w:lineRule="auto"/>
              <w:ind w:leftChars="0" w:left="0" w:firstLineChars="0" w:firstLine="0"/>
              <w:jc w:val="center"/>
              <w:rPr>
                <w:ins w:id="4853" w:author="張寶騌 CHANG,PAO-TSUNG" w:date="2022-06-22T00:44:00Z"/>
                <w:rFonts w:eastAsia="新細明體"/>
                <w:color w:val="000000"/>
                <w:kern w:val="0"/>
                <w:sz w:val="20"/>
                <w:szCs w:val="20"/>
                <w:rPrChange w:id="4854" w:author="張寶騌 CHANG,PAO-TSUNG" w:date="2022-06-22T01:00:00Z">
                  <w:rPr>
                    <w:ins w:id="4855" w:author="張寶騌 CHANG,PAO-TSUNG" w:date="2022-06-22T00:44:00Z"/>
                    <w:rFonts w:ascii="新細明體" w:eastAsia="新細明體" w:hAnsi="新細明體" w:cs="新細明體"/>
                    <w:color w:val="000000"/>
                    <w:kern w:val="0"/>
                    <w:sz w:val="22"/>
                  </w:rPr>
                </w:rPrChange>
              </w:rPr>
            </w:pPr>
            <w:ins w:id="4856" w:author="張寶騌 CHANG,PAO-TSUNG" w:date="2022-06-22T00:44:00Z">
              <w:r w:rsidRPr="00EA7CC9">
                <w:rPr>
                  <w:rFonts w:eastAsia="新細明體"/>
                  <w:color w:val="000000"/>
                  <w:kern w:val="0"/>
                  <w:sz w:val="20"/>
                  <w:szCs w:val="20"/>
                  <w:rPrChange w:id="4857" w:author="張寶騌 CHANG,PAO-TSUNG" w:date="2022-06-22T01:00:00Z">
                    <w:rPr>
                      <w:rFonts w:ascii="新細明體" w:eastAsia="新細明體" w:hAnsi="新細明體" w:cs="新細明體"/>
                      <w:color w:val="000000"/>
                      <w:kern w:val="0"/>
                      <w:sz w:val="22"/>
                    </w:rPr>
                  </w:rPrChange>
                </w:rPr>
                <w:t>ax</w:t>
              </w:r>
            </w:ins>
          </w:p>
        </w:tc>
        <w:tc>
          <w:tcPr>
            <w:tcW w:w="1224" w:type="dxa"/>
            <w:tcBorders>
              <w:bottom w:val="single" w:sz="4" w:space="0" w:color="auto"/>
            </w:tcBorders>
            <w:shd w:val="clear" w:color="auto" w:fill="auto"/>
            <w:noWrap/>
            <w:vAlign w:val="center"/>
            <w:hideMark/>
            <w:tcPrChange w:id="4858" w:author="張寶騌 CHANG,PAO-TSUNG" w:date="2022-06-22T00:45:00Z">
              <w:tcPr>
                <w:tcW w:w="1224" w:type="dxa"/>
                <w:gridSpan w:val="3"/>
                <w:shd w:val="clear" w:color="auto" w:fill="auto"/>
                <w:noWrap/>
                <w:vAlign w:val="center"/>
                <w:hideMark/>
              </w:tcPr>
            </w:tcPrChange>
          </w:tcPr>
          <w:p w14:paraId="4B7E624B" w14:textId="77777777" w:rsidR="0027328D" w:rsidRPr="00EA7CC9" w:rsidRDefault="0027328D" w:rsidP="0027328D">
            <w:pPr>
              <w:widowControl/>
              <w:spacing w:line="240" w:lineRule="auto"/>
              <w:ind w:leftChars="0" w:left="0" w:firstLineChars="0" w:firstLine="0"/>
              <w:jc w:val="center"/>
              <w:rPr>
                <w:ins w:id="4859" w:author="張寶騌 CHANG,PAO-TSUNG" w:date="2022-06-22T00:44:00Z"/>
                <w:rFonts w:eastAsia="新細明體"/>
                <w:color w:val="000000"/>
                <w:kern w:val="0"/>
                <w:sz w:val="20"/>
                <w:szCs w:val="20"/>
                <w:rPrChange w:id="4860" w:author="張寶騌 CHANG,PAO-TSUNG" w:date="2022-06-22T01:00:00Z">
                  <w:rPr>
                    <w:ins w:id="4861" w:author="張寶騌 CHANG,PAO-TSUNG" w:date="2022-06-22T00:44:00Z"/>
                    <w:rFonts w:ascii="新細明體" w:eastAsia="新細明體" w:hAnsi="新細明體" w:cs="新細明體"/>
                    <w:color w:val="000000"/>
                    <w:kern w:val="0"/>
                    <w:sz w:val="22"/>
                  </w:rPr>
                </w:rPrChange>
              </w:rPr>
            </w:pPr>
            <w:ins w:id="4862" w:author="張寶騌 CHANG,PAO-TSUNG" w:date="2022-06-22T00:44:00Z">
              <w:r w:rsidRPr="00EA7CC9">
                <w:rPr>
                  <w:rFonts w:eastAsia="新細明體"/>
                  <w:color w:val="000000"/>
                  <w:kern w:val="0"/>
                  <w:sz w:val="20"/>
                  <w:szCs w:val="20"/>
                  <w:rPrChange w:id="4863" w:author="張寶騌 CHANG,PAO-TSUNG" w:date="2022-06-22T01:00:00Z">
                    <w:rPr>
                      <w:rFonts w:ascii="新細明體" w:eastAsia="新細明體" w:hAnsi="新細明體" w:cs="新細明體"/>
                      <w:color w:val="000000"/>
                      <w:kern w:val="0"/>
                      <w:sz w:val="22"/>
                    </w:rPr>
                  </w:rPrChange>
                </w:rPr>
                <w:t>ay</w:t>
              </w:r>
            </w:ins>
          </w:p>
        </w:tc>
        <w:tc>
          <w:tcPr>
            <w:tcW w:w="1224" w:type="dxa"/>
            <w:tcBorders>
              <w:bottom w:val="single" w:sz="4" w:space="0" w:color="auto"/>
            </w:tcBorders>
            <w:shd w:val="clear" w:color="auto" w:fill="auto"/>
            <w:noWrap/>
            <w:vAlign w:val="center"/>
            <w:hideMark/>
            <w:tcPrChange w:id="4864" w:author="張寶騌 CHANG,PAO-TSUNG" w:date="2022-06-22T00:45:00Z">
              <w:tcPr>
                <w:tcW w:w="1224" w:type="dxa"/>
                <w:gridSpan w:val="3"/>
                <w:shd w:val="clear" w:color="auto" w:fill="auto"/>
                <w:noWrap/>
                <w:vAlign w:val="center"/>
                <w:hideMark/>
              </w:tcPr>
            </w:tcPrChange>
          </w:tcPr>
          <w:p w14:paraId="4A8DA805" w14:textId="77777777" w:rsidR="0027328D" w:rsidRPr="00EA7CC9" w:rsidRDefault="0027328D" w:rsidP="0027328D">
            <w:pPr>
              <w:widowControl/>
              <w:spacing w:line="240" w:lineRule="auto"/>
              <w:ind w:leftChars="0" w:left="0" w:firstLineChars="0" w:firstLine="0"/>
              <w:jc w:val="center"/>
              <w:rPr>
                <w:ins w:id="4865" w:author="張寶騌 CHANG,PAO-TSUNG" w:date="2022-06-22T00:44:00Z"/>
                <w:rFonts w:eastAsia="新細明體"/>
                <w:color w:val="000000"/>
                <w:kern w:val="0"/>
                <w:sz w:val="20"/>
                <w:szCs w:val="20"/>
                <w:rPrChange w:id="4866" w:author="張寶騌 CHANG,PAO-TSUNG" w:date="2022-06-22T01:00:00Z">
                  <w:rPr>
                    <w:ins w:id="4867" w:author="張寶騌 CHANG,PAO-TSUNG" w:date="2022-06-22T00:44:00Z"/>
                    <w:rFonts w:ascii="新細明體" w:eastAsia="新細明體" w:hAnsi="新細明體" w:cs="新細明體"/>
                    <w:color w:val="000000"/>
                    <w:kern w:val="0"/>
                    <w:sz w:val="22"/>
                  </w:rPr>
                </w:rPrChange>
              </w:rPr>
            </w:pPr>
            <w:proofErr w:type="spellStart"/>
            <w:ins w:id="4868" w:author="張寶騌 CHANG,PAO-TSUNG" w:date="2022-06-22T00:44:00Z">
              <w:r w:rsidRPr="00EA7CC9">
                <w:rPr>
                  <w:rFonts w:eastAsia="新細明體"/>
                  <w:color w:val="000000"/>
                  <w:kern w:val="0"/>
                  <w:sz w:val="20"/>
                  <w:szCs w:val="20"/>
                  <w:rPrChange w:id="4869" w:author="張寶騌 CHANG,PAO-TSUNG" w:date="2022-06-22T01:00:00Z">
                    <w:rPr>
                      <w:rFonts w:ascii="新細明體" w:eastAsia="新細明體" w:hAnsi="新細明體" w:cs="新細明體"/>
                      <w:color w:val="000000"/>
                      <w:kern w:val="0"/>
                      <w:sz w:val="22"/>
                    </w:rPr>
                  </w:rPrChange>
                </w:rPr>
                <w:t>az</w:t>
              </w:r>
              <w:proofErr w:type="spellEnd"/>
            </w:ins>
          </w:p>
        </w:tc>
        <w:tc>
          <w:tcPr>
            <w:tcW w:w="1388" w:type="dxa"/>
            <w:tcBorders>
              <w:bottom w:val="single" w:sz="4" w:space="0" w:color="auto"/>
            </w:tcBorders>
            <w:shd w:val="clear" w:color="auto" w:fill="auto"/>
            <w:noWrap/>
            <w:vAlign w:val="center"/>
            <w:hideMark/>
            <w:tcPrChange w:id="4870" w:author="張寶騌 CHANG,PAO-TSUNG" w:date="2022-06-22T00:45:00Z">
              <w:tcPr>
                <w:tcW w:w="1388" w:type="dxa"/>
                <w:gridSpan w:val="3"/>
                <w:shd w:val="clear" w:color="auto" w:fill="auto"/>
                <w:noWrap/>
                <w:vAlign w:val="center"/>
                <w:hideMark/>
              </w:tcPr>
            </w:tcPrChange>
          </w:tcPr>
          <w:p w14:paraId="37739A50" w14:textId="223E623A" w:rsidR="0027328D" w:rsidRPr="00EA7CC9" w:rsidRDefault="0027328D" w:rsidP="0027328D">
            <w:pPr>
              <w:widowControl/>
              <w:spacing w:line="240" w:lineRule="auto"/>
              <w:ind w:leftChars="0" w:left="0" w:firstLineChars="0" w:firstLine="0"/>
              <w:jc w:val="center"/>
              <w:rPr>
                <w:ins w:id="4871" w:author="張寶騌 CHANG,PAO-TSUNG" w:date="2022-06-22T00:44:00Z"/>
                <w:rFonts w:eastAsia="新細明體"/>
                <w:color w:val="000000"/>
                <w:kern w:val="0"/>
                <w:sz w:val="20"/>
                <w:szCs w:val="20"/>
                <w:rPrChange w:id="4872" w:author="張寶騌 CHANG,PAO-TSUNG" w:date="2022-06-22T01:00:00Z">
                  <w:rPr>
                    <w:ins w:id="4873" w:author="張寶騌 CHANG,PAO-TSUNG" w:date="2022-06-22T00:44:00Z"/>
                    <w:rFonts w:ascii="新細明體" w:eastAsia="新細明體" w:hAnsi="新細明體" w:cs="新細明體"/>
                    <w:color w:val="000000"/>
                    <w:kern w:val="0"/>
                    <w:sz w:val="22"/>
                  </w:rPr>
                </w:rPrChange>
              </w:rPr>
            </w:pPr>
            <w:proofErr w:type="spellStart"/>
            <w:ins w:id="4874" w:author="張寶騌 CHANG,PAO-TSUNG" w:date="2022-06-22T00:44:00Z">
              <w:r w:rsidRPr="00EA7CC9">
                <w:rPr>
                  <w:rFonts w:eastAsia="新細明體"/>
                  <w:color w:val="000000"/>
                  <w:kern w:val="0"/>
                  <w:sz w:val="20"/>
                  <w:szCs w:val="20"/>
                  <w:rPrChange w:id="4875" w:author="張寶騌 CHANG,PAO-TSUNG" w:date="2022-06-22T01:00:00Z">
                    <w:rPr>
                      <w:rFonts w:ascii="新細明體" w:eastAsia="新細明體" w:hAnsi="新細明體" w:cs="新細明體"/>
                      <w:color w:val="000000"/>
                      <w:kern w:val="0"/>
                      <w:sz w:val="22"/>
                    </w:rPr>
                  </w:rPrChange>
                </w:rPr>
                <w:t>starin</w:t>
              </w:r>
              <w:proofErr w:type="spellEnd"/>
            </w:ins>
          </w:p>
        </w:tc>
        <w:tc>
          <w:tcPr>
            <w:tcW w:w="1224" w:type="dxa"/>
            <w:tcBorders>
              <w:bottom w:val="single" w:sz="4" w:space="0" w:color="auto"/>
            </w:tcBorders>
            <w:shd w:val="clear" w:color="auto" w:fill="auto"/>
            <w:noWrap/>
            <w:vAlign w:val="center"/>
            <w:hideMark/>
            <w:tcPrChange w:id="4876" w:author="張寶騌 CHANG,PAO-TSUNG" w:date="2022-06-22T00:45:00Z">
              <w:tcPr>
                <w:tcW w:w="1224" w:type="dxa"/>
                <w:gridSpan w:val="2"/>
                <w:shd w:val="clear" w:color="auto" w:fill="auto"/>
                <w:noWrap/>
                <w:vAlign w:val="center"/>
                <w:hideMark/>
              </w:tcPr>
            </w:tcPrChange>
          </w:tcPr>
          <w:p w14:paraId="68F3C860" w14:textId="77777777" w:rsidR="0027328D" w:rsidRPr="00EA7CC9" w:rsidRDefault="0027328D" w:rsidP="0027328D">
            <w:pPr>
              <w:widowControl/>
              <w:spacing w:line="240" w:lineRule="auto"/>
              <w:ind w:leftChars="0" w:left="0" w:firstLineChars="0" w:firstLine="0"/>
              <w:jc w:val="center"/>
              <w:rPr>
                <w:ins w:id="4877" w:author="張寶騌 CHANG,PAO-TSUNG" w:date="2022-06-22T00:44:00Z"/>
                <w:rFonts w:eastAsia="新細明體"/>
                <w:color w:val="000000"/>
                <w:kern w:val="0"/>
                <w:sz w:val="20"/>
                <w:szCs w:val="20"/>
                <w:rPrChange w:id="4878" w:author="張寶騌 CHANG,PAO-TSUNG" w:date="2022-06-22T01:00:00Z">
                  <w:rPr>
                    <w:ins w:id="4879" w:author="張寶騌 CHANG,PAO-TSUNG" w:date="2022-06-22T00:44:00Z"/>
                    <w:rFonts w:ascii="新細明體" w:eastAsia="新細明體" w:hAnsi="新細明體" w:cs="新細明體"/>
                    <w:color w:val="000000"/>
                    <w:kern w:val="0"/>
                    <w:sz w:val="22"/>
                  </w:rPr>
                </w:rPrChange>
              </w:rPr>
            </w:pPr>
            <w:ins w:id="4880" w:author="張寶騌 CHANG,PAO-TSUNG" w:date="2022-06-22T00:44:00Z">
              <w:r w:rsidRPr="00EA7CC9">
                <w:rPr>
                  <w:rFonts w:eastAsia="新細明體"/>
                  <w:color w:val="000000"/>
                  <w:kern w:val="0"/>
                  <w:sz w:val="20"/>
                  <w:szCs w:val="20"/>
                  <w:rPrChange w:id="4881" w:author="張寶騌 CHANG,PAO-TSUNG" w:date="2022-06-22T01:00:00Z">
                    <w:rPr>
                      <w:rFonts w:ascii="新細明體" w:eastAsia="新細明體" w:hAnsi="新細明體" w:cs="新細明體"/>
                      <w:color w:val="000000"/>
                      <w:kern w:val="0"/>
                      <w:sz w:val="22"/>
                    </w:rPr>
                  </w:rPrChange>
                </w:rPr>
                <w:t>load</w:t>
              </w:r>
            </w:ins>
          </w:p>
        </w:tc>
      </w:tr>
      <w:tr w:rsidR="0027328D" w:rsidRPr="0027328D" w14:paraId="46B6ACD2" w14:textId="77777777" w:rsidTr="0027328D">
        <w:trPr>
          <w:trHeight w:val="270"/>
          <w:ins w:id="4882" w:author="張寶騌 CHANG,PAO-TSUNG" w:date="2022-06-22T00:44:00Z"/>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EA7CC9" w:rsidRDefault="0027328D">
            <w:pPr>
              <w:widowControl/>
              <w:spacing w:line="240" w:lineRule="auto"/>
              <w:ind w:leftChars="0" w:left="0" w:firstLineChars="0" w:firstLine="0"/>
              <w:jc w:val="center"/>
              <w:rPr>
                <w:ins w:id="4883" w:author="張寶騌 CHANG,PAO-TSUNG" w:date="2022-06-22T00:44:00Z"/>
                <w:rFonts w:eastAsia="新細明體"/>
                <w:color w:val="000000"/>
                <w:kern w:val="0"/>
                <w:sz w:val="20"/>
                <w:szCs w:val="20"/>
                <w:rPrChange w:id="4884" w:author="張寶騌 CHANG,PAO-TSUNG" w:date="2022-06-22T01:00:00Z">
                  <w:rPr>
                    <w:ins w:id="4885" w:author="張寶騌 CHANG,PAO-TSUNG" w:date="2022-06-22T00:44:00Z"/>
                    <w:rFonts w:ascii="新細明體" w:eastAsia="新細明體" w:hAnsi="新細明體" w:cs="新細明體"/>
                    <w:color w:val="000000"/>
                    <w:kern w:val="0"/>
                    <w:sz w:val="22"/>
                  </w:rPr>
                </w:rPrChange>
              </w:rPr>
              <w:pPrChange w:id="4886" w:author="張寶騌 CHANG,PAO-TSUNG" w:date="2022-06-22T00:45:00Z">
                <w:pPr>
                  <w:widowControl/>
                  <w:spacing w:line="240" w:lineRule="auto"/>
                  <w:ind w:leftChars="0" w:left="0" w:firstLineChars="0" w:firstLine="0"/>
                </w:pPr>
              </w:pPrChange>
            </w:pPr>
            <w:ins w:id="4887" w:author="張寶騌 CHANG,PAO-TSUNG" w:date="2022-06-22T00:44:00Z">
              <w:r w:rsidRPr="00EA7CC9">
                <w:rPr>
                  <w:rFonts w:eastAsia="新細明體"/>
                  <w:color w:val="000000"/>
                  <w:kern w:val="0"/>
                  <w:sz w:val="20"/>
                  <w:szCs w:val="20"/>
                  <w:rPrChange w:id="4888" w:author="張寶騌 CHANG,PAO-TSUNG" w:date="2022-06-22T01:00:00Z">
                    <w:rPr>
                      <w:rFonts w:ascii="新細明體" w:eastAsia="新細明體" w:hAnsi="新細明體" w:cs="新細明體"/>
                      <w:color w:val="000000"/>
                      <w:kern w:val="0"/>
                      <w:sz w:val="22"/>
                    </w:rPr>
                  </w:rPrChange>
                </w:rPr>
                <w:t>14:42:22.928000</w:t>
              </w:r>
            </w:ins>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EA7CC9" w:rsidRDefault="0027328D">
            <w:pPr>
              <w:widowControl/>
              <w:spacing w:line="240" w:lineRule="auto"/>
              <w:ind w:leftChars="0" w:left="0" w:firstLineChars="0" w:firstLine="0"/>
              <w:jc w:val="center"/>
              <w:rPr>
                <w:ins w:id="4889" w:author="張寶騌 CHANG,PAO-TSUNG" w:date="2022-06-22T00:44:00Z"/>
                <w:rFonts w:eastAsia="新細明體"/>
                <w:color w:val="000000"/>
                <w:kern w:val="0"/>
                <w:sz w:val="20"/>
                <w:szCs w:val="20"/>
                <w:rPrChange w:id="4890" w:author="張寶騌 CHANG,PAO-TSUNG" w:date="2022-06-22T01:00:00Z">
                  <w:rPr>
                    <w:ins w:id="4891" w:author="張寶騌 CHANG,PAO-TSUNG" w:date="2022-06-22T00:44:00Z"/>
                    <w:rFonts w:ascii="新細明體" w:eastAsia="新細明體" w:hAnsi="新細明體" w:cs="新細明體"/>
                    <w:color w:val="000000"/>
                    <w:kern w:val="0"/>
                    <w:sz w:val="22"/>
                  </w:rPr>
                </w:rPrChange>
              </w:rPr>
              <w:pPrChange w:id="4892" w:author="張寶騌 CHANG,PAO-TSUNG" w:date="2022-06-22T00:45:00Z">
                <w:pPr>
                  <w:widowControl/>
                  <w:spacing w:line="240" w:lineRule="auto"/>
                  <w:ind w:leftChars="0" w:left="0" w:firstLineChars="0" w:firstLine="0"/>
                  <w:jc w:val="right"/>
                </w:pPr>
              </w:pPrChange>
            </w:pPr>
            <w:ins w:id="4893" w:author="張寶騌 CHANG,PAO-TSUNG" w:date="2022-06-22T00:44:00Z">
              <w:r w:rsidRPr="00EA7CC9">
                <w:rPr>
                  <w:rFonts w:eastAsia="新細明體"/>
                  <w:color w:val="000000"/>
                  <w:kern w:val="0"/>
                  <w:sz w:val="20"/>
                  <w:szCs w:val="20"/>
                  <w:rPrChange w:id="4894" w:author="張寶騌 CHANG,PAO-TSUNG" w:date="2022-06-22T01:00:00Z">
                    <w:rPr>
                      <w:rFonts w:ascii="新細明體" w:eastAsia="新細明體" w:hAnsi="新細明體" w:cs="新細明體"/>
                      <w:color w:val="000000"/>
                      <w:kern w:val="0"/>
                      <w:sz w:val="22"/>
                    </w:rPr>
                  </w:rPrChange>
                </w:rPr>
                <w:t>210</w:t>
              </w:r>
            </w:ins>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EA7CC9" w:rsidRDefault="0027328D">
            <w:pPr>
              <w:widowControl/>
              <w:spacing w:line="240" w:lineRule="auto"/>
              <w:ind w:leftChars="0" w:left="0" w:firstLineChars="0" w:firstLine="0"/>
              <w:jc w:val="center"/>
              <w:rPr>
                <w:ins w:id="4895" w:author="張寶騌 CHANG,PAO-TSUNG" w:date="2022-06-22T00:44:00Z"/>
                <w:rFonts w:eastAsia="新細明體"/>
                <w:color w:val="000000"/>
                <w:kern w:val="0"/>
                <w:sz w:val="20"/>
                <w:szCs w:val="20"/>
                <w:rPrChange w:id="4896" w:author="張寶騌 CHANG,PAO-TSUNG" w:date="2022-06-22T01:00:00Z">
                  <w:rPr>
                    <w:ins w:id="4897" w:author="張寶騌 CHANG,PAO-TSUNG" w:date="2022-06-22T00:44:00Z"/>
                    <w:rFonts w:ascii="新細明體" w:eastAsia="新細明體" w:hAnsi="新細明體" w:cs="新細明體"/>
                    <w:color w:val="000000"/>
                    <w:kern w:val="0"/>
                    <w:sz w:val="22"/>
                  </w:rPr>
                </w:rPrChange>
              </w:rPr>
              <w:pPrChange w:id="4898" w:author="張寶騌 CHANG,PAO-TSUNG" w:date="2022-06-22T00:45:00Z">
                <w:pPr>
                  <w:widowControl/>
                  <w:spacing w:line="240" w:lineRule="auto"/>
                  <w:ind w:leftChars="0" w:left="0" w:firstLineChars="0" w:firstLine="0"/>
                  <w:jc w:val="right"/>
                </w:pPr>
              </w:pPrChange>
            </w:pPr>
            <w:ins w:id="4899" w:author="張寶騌 CHANG,PAO-TSUNG" w:date="2022-06-22T00:44:00Z">
              <w:r w:rsidRPr="00EA7CC9">
                <w:rPr>
                  <w:rFonts w:eastAsia="新細明體"/>
                  <w:color w:val="000000"/>
                  <w:kern w:val="0"/>
                  <w:sz w:val="20"/>
                  <w:szCs w:val="20"/>
                  <w:rPrChange w:id="4900" w:author="張寶騌 CHANG,PAO-TSUNG" w:date="2022-06-22T01:00:00Z">
                    <w:rPr>
                      <w:rFonts w:ascii="新細明體" w:eastAsia="新細明體" w:hAnsi="新細明體" w:cs="新細明體"/>
                      <w:color w:val="000000"/>
                      <w:kern w:val="0"/>
                      <w:sz w:val="22"/>
                    </w:rPr>
                  </w:rPrChange>
                </w:rPr>
                <w:t>-126</w:t>
              </w:r>
            </w:ins>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EA7CC9" w:rsidRDefault="0027328D">
            <w:pPr>
              <w:widowControl/>
              <w:spacing w:line="240" w:lineRule="auto"/>
              <w:ind w:leftChars="0" w:left="0" w:firstLineChars="0" w:firstLine="0"/>
              <w:jc w:val="center"/>
              <w:rPr>
                <w:ins w:id="4901" w:author="張寶騌 CHANG,PAO-TSUNG" w:date="2022-06-22T00:44:00Z"/>
                <w:rFonts w:eastAsia="新細明體"/>
                <w:color w:val="000000"/>
                <w:kern w:val="0"/>
                <w:sz w:val="20"/>
                <w:szCs w:val="20"/>
                <w:rPrChange w:id="4902" w:author="張寶騌 CHANG,PAO-TSUNG" w:date="2022-06-22T01:00:00Z">
                  <w:rPr>
                    <w:ins w:id="4903" w:author="張寶騌 CHANG,PAO-TSUNG" w:date="2022-06-22T00:44:00Z"/>
                    <w:rFonts w:ascii="新細明體" w:eastAsia="新細明體" w:hAnsi="新細明體" w:cs="新細明體"/>
                    <w:color w:val="000000"/>
                    <w:kern w:val="0"/>
                    <w:sz w:val="22"/>
                  </w:rPr>
                </w:rPrChange>
              </w:rPr>
              <w:pPrChange w:id="4904" w:author="張寶騌 CHANG,PAO-TSUNG" w:date="2022-06-22T00:45:00Z">
                <w:pPr>
                  <w:widowControl/>
                  <w:spacing w:line="240" w:lineRule="auto"/>
                  <w:ind w:leftChars="0" w:left="0" w:firstLineChars="0" w:firstLine="0"/>
                  <w:jc w:val="right"/>
                </w:pPr>
              </w:pPrChange>
            </w:pPr>
            <w:ins w:id="4905" w:author="張寶騌 CHANG,PAO-TSUNG" w:date="2022-06-22T00:44:00Z">
              <w:r w:rsidRPr="00EA7CC9">
                <w:rPr>
                  <w:rFonts w:eastAsia="新細明體"/>
                  <w:color w:val="000000"/>
                  <w:kern w:val="0"/>
                  <w:sz w:val="20"/>
                  <w:szCs w:val="20"/>
                  <w:rPrChange w:id="4906"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EA7CC9" w:rsidRDefault="0027328D">
            <w:pPr>
              <w:widowControl/>
              <w:spacing w:line="240" w:lineRule="auto"/>
              <w:ind w:leftChars="0" w:left="0" w:firstLineChars="0" w:firstLine="0"/>
              <w:jc w:val="center"/>
              <w:rPr>
                <w:ins w:id="4907" w:author="張寶騌 CHANG,PAO-TSUNG" w:date="2022-06-22T00:44:00Z"/>
                <w:rFonts w:eastAsia="新細明體"/>
                <w:color w:val="000000"/>
                <w:kern w:val="0"/>
                <w:sz w:val="20"/>
                <w:szCs w:val="20"/>
                <w:rPrChange w:id="4908" w:author="張寶騌 CHANG,PAO-TSUNG" w:date="2022-06-22T01:00:00Z">
                  <w:rPr>
                    <w:ins w:id="4909" w:author="張寶騌 CHANG,PAO-TSUNG" w:date="2022-06-22T00:44:00Z"/>
                    <w:rFonts w:ascii="新細明體" w:eastAsia="新細明體" w:hAnsi="新細明體" w:cs="新細明體"/>
                    <w:color w:val="000000"/>
                    <w:kern w:val="0"/>
                    <w:sz w:val="22"/>
                  </w:rPr>
                </w:rPrChange>
              </w:rPr>
              <w:pPrChange w:id="4910" w:author="張寶騌 CHANG,PAO-TSUNG" w:date="2022-06-22T00:45:00Z">
                <w:pPr>
                  <w:widowControl/>
                  <w:spacing w:line="240" w:lineRule="auto"/>
                  <w:ind w:leftChars="0" w:left="0" w:firstLineChars="0" w:firstLine="0"/>
                  <w:jc w:val="right"/>
                </w:pPr>
              </w:pPrChange>
            </w:pPr>
            <w:ins w:id="4911" w:author="張寶騌 CHANG,PAO-TSUNG" w:date="2022-06-22T00:44:00Z">
              <w:r w:rsidRPr="00EA7CC9">
                <w:rPr>
                  <w:rFonts w:eastAsia="新細明體"/>
                  <w:color w:val="000000"/>
                  <w:kern w:val="0"/>
                  <w:sz w:val="20"/>
                  <w:szCs w:val="20"/>
                  <w:rPrChange w:id="4912" w:author="張寶騌 CHANG,PAO-TSUNG" w:date="2022-06-22T01:00:00Z">
                    <w:rPr>
                      <w:rFonts w:ascii="新細明體" w:eastAsia="新細明體" w:hAnsi="新細明體" w:cs="新細明體"/>
                      <w:color w:val="000000"/>
                      <w:kern w:val="0"/>
                      <w:sz w:val="22"/>
                    </w:rPr>
                  </w:rPrChange>
                </w:rPr>
                <w:t>0</w:t>
              </w:r>
            </w:ins>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EA7CC9" w:rsidRDefault="0027328D">
            <w:pPr>
              <w:widowControl/>
              <w:spacing w:line="240" w:lineRule="auto"/>
              <w:ind w:leftChars="0" w:left="0" w:firstLineChars="0" w:firstLine="0"/>
              <w:jc w:val="center"/>
              <w:rPr>
                <w:ins w:id="4913" w:author="張寶騌 CHANG,PAO-TSUNG" w:date="2022-06-22T00:44:00Z"/>
                <w:rFonts w:eastAsia="新細明體"/>
                <w:color w:val="000000"/>
                <w:kern w:val="0"/>
                <w:sz w:val="20"/>
                <w:szCs w:val="20"/>
                <w:rPrChange w:id="4914" w:author="張寶騌 CHANG,PAO-TSUNG" w:date="2022-06-22T01:00:00Z">
                  <w:rPr>
                    <w:ins w:id="4915" w:author="張寶騌 CHANG,PAO-TSUNG" w:date="2022-06-22T00:44:00Z"/>
                    <w:rFonts w:ascii="新細明體" w:eastAsia="新細明體" w:hAnsi="新細明體" w:cs="新細明體"/>
                    <w:color w:val="000000"/>
                    <w:kern w:val="0"/>
                    <w:sz w:val="22"/>
                  </w:rPr>
                </w:rPrChange>
              </w:rPr>
              <w:pPrChange w:id="4916" w:author="張寶騌 CHANG,PAO-TSUNG" w:date="2022-06-22T00:45:00Z">
                <w:pPr>
                  <w:widowControl/>
                  <w:spacing w:line="240" w:lineRule="auto"/>
                  <w:ind w:leftChars="0" w:left="0" w:firstLineChars="0" w:firstLine="0"/>
                  <w:jc w:val="right"/>
                </w:pPr>
              </w:pPrChange>
            </w:pPr>
            <w:ins w:id="4917" w:author="張寶騌 CHANG,PAO-TSUNG" w:date="2022-06-22T00:44:00Z">
              <w:r w:rsidRPr="00EA7CC9">
                <w:rPr>
                  <w:rFonts w:eastAsia="新細明體"/>
                  <w:color w:val="000000"/>
                  <w:kern w:val="0"/>
                  <w:sz w:val="20"/>
                  <w:szCs w:val="20"/>
                  <w:rPrChange w:id="4918" w:author="張寶騌 CHANG,PAO-TSUNG" w:date="2022-06-22T01:00:00Z">
                    <w:rPr>
                      <w:rFonts w:ascii="新細明體" w:eastAsia="新細明體" w:hAnsi="新細明體" w:cs="新細明體"/>
                      <w:color w:val="000000"/>
                      <w:kern w:val="0"/>
                      <w:sz w:val="22"/>
                    </w:rPr>
                  </w:rPrChange>
                </w:rPr>
                <w:t>1801.5</w:t>
              </w:r>
            </w:ins>
          </w:p>
        </w:tc>
      </w:tr>
      <w:tr w:rsidR="0027328D" w:rsidRPr="0027328D" w14:paraId="56A83A8C" w14:textId="77777777" w:rsidTr="0027328D">
        <w:tblPrEx>
          <w:tblPrExChange w:id="4919" w:author="張寶騌 CHANG,PAO-TSUNG" w:date="2022-06-22T00:45:00Z">
            <w:tblPrEx>
              <w:tblW w:w="5829" w:type="dxa"/>
            </w:tblPrEx>
          </w:tblPrExChange>
        </w:tblPrEx>
        <w:trPr>
          <w:trHeight w:val="270"/>
          <w:ins w:id="4920" w:author="張寶騌 CHANG,PAO-TSUNG" w:date="2022-06-22T00:44:00Z"/>
          <w:trPrChange w:id="4921"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4922" w:author="張寶騌 CHANG,PAO-TSUNG" w:date="2022-06-22T00:45:00Z">
              <w:tcPr>
                <w:tcW w:w="1440" w:type="dxa"/>
                <w:tcBorders>
                  <w:top w:val="nil"/>
                  <w:left w:val="nil"/>
                  <w:bottom w:val="nil"/>
                  <w:right w:val="nil"/>
                </w:tcBorders>
                <w:shd w:val="clear" w:color="auto" w:fill="auto"/>
                <w:noWrap/>
                <w:vAlign w:val="bottom"/>
                <w:hideMark/>
              </w:tcPr>
            </w:tcPrChange>
          </w:tcPr>
          <w:p w14:paraId="6910CEA7" w14:textId="77777777" w:rsidR="0027328D" w:rsidRPr="00EA7CC9" w:rsidRDefault="0027328D">
            <w:pPr>
              <w:widowControl/>
              <w:spacing w:line="240" w:lineRule="auto"/>
              <w:ind w:leftChars="0" w:left="0" w:firstLineChars="0" w:firstLine="0"/>
              <w:jc w:val="center"/>
              <w:rPr>
                <w:ins w:id="4923" w:author="張寶騌 CHANG,PAO-TSUNG" w:date="2022-06-22T00:44:00Z"/>
                <w:rFonts w:eastAsia="新細明體"/>
                <w:color w:val="000000"/>
                <w:kern w:val="0"/>
                <w:sz w:val="20"/>
                <w:szCs w:val="20"/>
                <w:rPrChange w:id="4924" w:author="張寶騌 CHANG,PAO-TSUNG" w:date="2022-06-22T01:00:00Z">
                  <w:rPr>
                    <w:ins w:id="4925" w:author="張寶騌 CHANG,PAO-TSUNG" w:date="2022-06-22T00:44:00Z"/>
                    <w:rFonts w:ascii="新細明體" w:eastAsia="新細明體" w:hAnsi="新細明體" w:cs="新細明體"/>
                    <w:color w:val="000000"/>
                    <w:kern w:val="0"/>
                    <w:sz w:val="22"/>
                  </w:rPr>
                </w:rPrChange>
              </w:rPr>
              <w:pPrChange w:id="4926" w:author="張寶騌 CHANG,PAO-TSUNG" w:date="2022-06-22T00:45:00Z">
                <w:pPr>
                  <w:widowControl/>
                  <w:spacing w:line="240" w:lineRule="auto"/>
                  <w:ind w:leftChars="0" w:left="0" w:firstLineChars="0" w:firstLine="0"/>
                </w:pPr>
              </w:pPrChange>
            </w:pPr>
            <w:ins w:id="4927" w:author="張寶騌 CHANG,PAO-TSUNG" w:date="2022-06-22T00:44:00Z">
              <w:r w:rsidRPr="00EA7CC9">
                <w:rPr>
                  <w:rFonts w:eastAsia="新細明體"/>
                  <w:color w:val="000000"/>
                  <w:kern w:val="0"/>
                  <w:sz w:val="20"/>
                  <w:szCs w:val="20"/>
                  <w:rPrChange w:id="4928" w:author="張寶騌 CHANG,PAO-TSUNG" w:date="2022-06-22T01:00:00Z">
                    <w:rPr>
                      <w:rFonts w:ascii="新細明體" w:eastAsia="新細明體" w:hAnsi="新細明體" w:cs="新細明體"/>
                      <w:color w:val="000000"/>
                      <w:kern w:val="0"/>
                      <w:sz w:val="22"/>
                    </w:rPr>
                  </w:rPrChange>
                </w:rPr>
                <w:t>14:42:23.225000</w:t>
              </w:r>
            </w:ins>
          </w:p>
        </w:tc>
        <w:tc>
          <w:tcPr>
            <w:tcW w:w="1224" w:type="dxa"/>
            <w:tcBorders>
              <w:top w:val="nil"/>
              <w:left w:val="nil"/>
              <w:bottom w:val="nil"/>
              <w:right w:val="nil"/>
            </w:tcBorders>
            <w:shd w:val="clear" w:color="auto" w:fill="auto"/>
            <w:noWrap/>
            <w:vAlign w:val="center"/>
            <w:hideMark/>
            <w:tcPrChange w:id="4929"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44D4B8C1" w14:textId="77777777" w:rsidR="0027328D" w:rsidRPr="00EA7CC9" w:rsidRDefault="0027328D">
            <w:pPr>
              <w:widowControl/>
              <w:spacing w:line="240" w:lineRule="auto"/>
              <w:ind w:leftChars="0" w:left="0" w:firstLineChars="0" w:firstLine="0"/>
              <w:jc w:val="center"/>
              <w:rPr>
                <w:ins w:id="4930" w:author="張寶騌 CHANG,PAO-TSUNG" w:date="2022-06-22T00:44:00Z"/>
                <w:rFonts w:eastAsia="新細明體"/>
                <w:color w:val="000000"/>
                <w:kern w:val="0"/>
                <w:sz w:val="20"/>
                <w:szCs w:val="20"/>
                <w:rPrChange w:id="4931" w:author="張寶騌 CHANG,PAO-TSUNG" w:date="2022-06-22T01:00:00Z">
                  <w:rPr>
                    <w:ins w:id="4932" w:author="張寶騌 CHANG,PAO-TSUNG" w:date="2022-06-22T00:44:00Z"/>
                    <w:rFonts w:ascii="新細明體" w:eastAsia="新細明體" w:hAnsi="新細明體" w:cs="新細明體"/>
                    <w:color w:val="000000"/>
                    <w:kern w:val="0"/>
                    <w:sz w:val="22"/>
                  </w:rPr>
                </w:rPrChange>
              </w:rPr>
              <w:pPrChange w:id="4933" w:author="張寶騌 CHANG,PAO-TSUNG" w:date="2022-06-22T00:45:00Z">
                <w:pPr>
                  <w:widowControl/>
                  <w:spacing w:line="240" w:lineRule="auto"/>
                  <w:ind w:leftChars="0" w:left="0" w:firstLineChars="0" w:firstLine="0"/>
                  <w:jc w:val="right"/>
                </w:pPr>
              </w:pPrChange>
            </w:pPr>
            <w:ins w:id="4934" w:author="張寶騌 CHANG,PAO-TSUNG" w:date="2022-06-22T00:44:00Z">
              <w:r w:rsidRPr="00EA7CC9">
                <w:rPr>
                  <w:rFonts w:eastAsia="新細明體"/>
                  <w:color w:val="000000"/>
                  <w:kern w:val="0"/>
                  <w:sz w:val="20"/>
                  <w:szCs w:val="20"/>
                  <w:rPrChange w:id="4935" w:author="張寶騌 CHANG,PAO-TSUNG" w:date="2022-06-22T01:00:00Z">
                    <w:rPr>
                      <w:rFonts w:ascii="新細明體" w:eastAsia="新細明體" w:hAnsi="新細明體" w:cs="新細明體"/>
                      <w:color w:val="000000"/>
                      <w:kern w:val="0"/>
                      <w:sz w:val="22"/>
                    </w:rPr>
                  </w:rPrChange>
                </w:rPr>
                <w:t>200</w:t>
              </w:r>
            </w:ins>
          </w:p>
        </w:tc>
        <w:tc>
          <w:tcPr>
            <w:tcW w:w="1224" w:type="dxa"/>
            <w:tcBorders>
              <w:top w:val="nil"/>
              <w:left w:val="nil"/>
              <w:bottom w:val="nil"/>
              <w:right w:val="nil"/>
            </w:tcBorders>
            <w:shd w:val="clear" w:color="auto" w:fill="auto"/>
            <w:noWrap/>
            <w:vAlign w:val="center"/>
            <w:hideMark/>
            <w:tcPrChange w:id="4936" w:author="張寶騌 CHANG,PAO-TSUNG" w:date="2022-06-22T00:45:00Z">
              <w:tcPr>
                <w:tcW w:w="860" w:type="dxa"/>
                <w:tcBorders>
                  <w:top w:val="nil"/>
                  <w:left w:val="nil"/>
                  <w:bottom w:val="nil"/>
                  <w:right w:val="nil"/>
                </w:tcBorders>
                <w:shd w:val="clear" w:color="auto" w:fill="auto"/>
                <w:noWrap/>
                <w:vAlign w:val="bottom"/>
                <w:hideMark/>
              </w:tcPr>
            </w:tcPrChange>
          </w:tcPr>
          <w:p w14:paraId="2FC0A705" w14:textId="77777777" w:rsidR="0027328D" w:rsidRPr="00EA7CC9" w:rsidRDefault="0027328D">
            <w:pPr>
              <w:widowControl/>
              <w:spacing w:line="240" w:lineRule="auto"/>
              <w:ind w:leftChars="0" w:left="0" w:firstLineChars="0" w:firstLine="0"/>
              <w:jc w:val="center"/>
              <w:rPr>
                <w:ins w:id="4937" w:author="張寶騌 CHANG,PAO-TSUNG" w:date="2022-06-22T00:44:00Z"/>
                <w:rFonts w:eastAsia="新細明體"/>
                <w:color w:val="000000"/>
                <w:kern w:val="0"/>
                <w:sz w:val="20"/>
                <w:szCs w:val="20"/>
                <w:rPrChange w:id="4938" w:author="張寶騌 CHANG,PAO-TSUNG" w:date="2022-06-22T01:00:00Z">
                  <w:rPr>
                    <w:ins w:id="4939" w:author="張寶騌 CHANG,PAO-TSUNG" w:date="2022-06-22T00:44:00Z"/>
                    <w:rFonts w:ascii="新細明體" w:eastAsia="新細明體" w:hAnsi="新細明體" w:cs="新細明體"/>
                    <w:color w:val="000000"/>
                    <w:kern w:val="0"/>
                    <w:sz w:val="22"/>
                  </w:rPr>
                </w:rPrChange>
              </w:rPr>
              <w:pPrChange w:id="4940" w:author="張寶騌 CHANG,PAO-TSUNG" w:date="2022-06-22T00:45:00Z">
                <w:pPr>
                  <w:widowControl/>
                  <w:spacing w:line="240" w:lineRule="auto"/>
                  <w:ind w:leftChars="0" w:left="0" w:firstLineChars="0" w:firstLine="0"/>
                  <w:jc w:val="right"/>
                </w:pPr>
              </w:pPrChange>
            </w:pPr>
            <w:ins w:id="4941" w:author="張寶騌 CHANG,PAO-TSUNG" w:date="2022-06-22T00:44:00Z">
              <w:r w:rsidRPr="00EA7CC9">
                <w:rPr>
                  <w:rFonts w:eastAsia="新細明體"/>
                  <w:color w:val="000000"/>
                  <w:kern w:val="0"/>
                  <w:sz w:val="20"/>
                  <w:szCs w:val="20"/>
                  <w:rPrChange w:id="4942" w:author="張寶騌 CHANG,PAO-TSUNG" w:date="2022-06-22T01:00:00Z">
                    <w:rPr>
                      <w:rFonts w:ascii="新細明體" w:eastAsia="新細明體" w:hAnsi="新細明體" w:cs="新細明體"/>
                      <w:color w:val="000000"/>
                      <w:kern w:val="0"/>
                      <w:sz w:val="22"/>
                    </w:rPr>
                  </w:rPrChange>
                </w:rPr>
                <w:t>-82</w:t>
              </w:r>
            </w:ins>
          </w:p>
        </w:tc>
        <w:tc>
          <w:tcPr>
            <w:tcW w:w="1224" w:type="dxa"/>
            <w:tcBorders>
              <w:top w:val="nil"/>
              <w:left w:val="nil"/>
              <w:bottom w:val="nil"/>
              <w:right w:val="nil"/>
            </w:tcBorders>
            <w:shd w:val="clear" w:color="auto" w:fill="auto"/>
            <w:noWrap/>
            <w:vAlign w:val="center"/>
            <w:hideMark/>
            <w:tcPrChange w:id="4943"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0CD43BAB" w14:textId="77777777" w:rsidR="0027328D" w:rsidRPr="00EA7CC9" w:rsidRDefault="0027328D">
            <w:pPr>
              <w:widowControl/>
              <w:spacing w:line="240" w:lineRule="auto"/>
              <w:ind w:leftChars="0" w:left="0" w:firstLineChars="0" w:firstLine="0"/>
              <w:jc w:val="center"/>
              <w:rPr>
                <w:ins w:id="4944" w:author="張寶騌 CHANG,PAO-TSUNG" w:date="2022-06-22T00:44:00Z"/>
                <w:rFonts w:eastAsia="新細明體"/>
                <w:color w:val="000000"/>
                <w:kern w:val="0"/>
                <w:sz w:val="20"/>
                <w:szCs w:val="20"/>
                <w:rPrChange w:id="4945" w:author="張寶騌 CHANG,PAO-TSUNG" w:date="2022-06-22T01:00:00Z">
                  <w:rPr>
                    <w:ins w:id="4946" w:author="張寶騌 CHANG,PAO-TSUNG" w:date="2022-06-22T00:44:00Z"/>
                    <w:rFonts w:ascii="新細明體" w:eastAsia="新細明體" w:hAnsi="新細明體" w:cs="新細明體"/>
                    <w:color w:val="000000"/>
                    <w:kern w:val="0"/>
                    <w:sz w:val="22"/>
                  </w:rPr>
                </w:rPrChange>
              </w:rPr>
              <w:pPrChange w:id="4947" w:author="張寶騌 CHANG,PAO-TSUNG" w:date="2022-06-22T00:45:00Z">
                <w:pPr>
                  <w:widowControl/>
                  <w:spacing w:line="240" w:lineRule="auto"/>
                  <w:ind w:leftChars="0" w:left="0" w:firstLineChars="0" w:firstLine="0"/>
                  <w:jc w:val="right"/>
                </w:pPr>
              </w:pPrChange>
            </w:pPr>
            <w:ins w:id="4948" w:author="張寶騌 CHANG,PAO-TSUNG" w:date="2022-06-22T00:44:00Z">
              <w:r w:rsidRPr="00EA7CC9">
                <w:rPr>
                  <w:rFonts w:eastAsia="新細明體"/>
                  <w:color w:val="000000"/>
                  <w:kern w:val="0"/>
                  <w:sz w:val="20"/>
                  <w:szCs w:val="20"/>
                  <w:rPrChange w:id="4949" w:author="張寶騌 CHANG,PAO-TSUNG" w:date="2022-06-22T01:00:00Z">
                    <w:rPr>
                      <w:rFonts w:ascii="新細明體" w:eastAsia="新細明體" w:hAnsi="新細明體" w:cs="新細明體"/>
                      <w:color w:val="000000"/>
                      <w:kern w:val="0"/>
                      <w:sz w:val="22"/>
                    </w:rPr>
                  </w:rPrChange>
                </w:rPr>
                <w:t>8052</w:t>
              </w:r>
            </w:ins>
          </w:p>
        </w:tc>
        <w:tc>
          <w:tcPr>
            <w:tcW w:w="1388" w:type="dxa"/>
            <w:tcBorders>
              <w:top w:val="nil"/>
              <w:left w:val="nil"/>
              <w:bottom w:val="nil"/>
              <w:right w:val="nil"/>
            </w:tcBorders>
            <w:shd w:val="clear" w:color="auto" w:fill="auto"/>
            <w:noWrap/>
            <w:vAlign w:val="center"/>
            <w:hideMark/>
            <w:tcPrChange w:id="4950"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4501C239" w14:textId="77777777" w:rsidR="0027328D" w:rsidRPr="00EA7CC9" w:rsidRDefault="0027328D">
            <w:pPr>
              <w:widowControl/>
              <w:spacing w:line="240" w:lineRule="auto"/>
              <w:ind w:leftChars="0" w:left="0" w:firstLineChars="0" w:firstLine="0"/>
              <w:jc w:val="center"/>
              <w:rPr>
                <w:ins w:id="4951" w:author="張寶騌 CHANG,PAO-TSUNG" w:date="2022-06-22T00:44:00Z"/>
                <w:rFonts w:eastAsia="新細明體"/>
                <w:color w:val="000000"/>
                <w:kern w:val="0"/>
                <w:sz w:val="20"/>
                <w:szCs w:val="20"/>
                <w:rPrChange w:id="4952" w:author="張寶騌 CHANG,PAO-TSUNG" w:date="2022-06-22T01:00:00Z">
                  <w:rPr>
                    <w:ins w:id="4953" w:author="張寶騌 CHANG,PAO-TSUNG" w:date="2022-06-22T00:44:00Z"/>
                    <w:rFonts w:ascii="新細明體" w:eastAsia="新細明體" w:hAnsi="新細明體" w:cs="新細明體"/>
                    <w:color w:val="000000"/>
                    <w:kern w:val="0"/>
                    <w:sz w:val="22"/>
                  </w:rPr>
                </w:rPrChange>
              </w:rPr>
              <w:pPrChange w:id="4954" w:author="張寶騌 CHANG,PAO-TSUNG" w:date="2022-06-22T00:45:00Z">
                <w:pPr>
                  <w:widowControl/>
                  <w:spacing w:line="240" w:lineRule="auto"/>
                  <w:ind w:leftChars="0" w:left="0" w:firstLineChars="0" w:firstLine="0"/>
                  <w:jc w:val="right"/>
                </w:pPr>
              </w:pPrChange>
            </w:pPr>
            <w:ins w:id="4955" w:author="張寶騌 CHANG,PAO-TSUNG" w:date="2022-06-22T00:44:00Z">
              <w:r w:rsidRPr="00EA7CC9">
                <w:rPr>
                  <w:rFonts w:eastAsia="新細明體"/>
                  <w:color w:val="000000"/>
                  <w:kern w:val="0"/>
                  <w:sz w:val="20"/>
                  <w:szCs w:val="20"/>
                  <w:rPrChange w:id="495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4957"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6F84D9E6" w14:textId="77777777" w:rsidR="0027328D" w:rsidRPr="00EA7CC9" w:rsidRDefault="0027328D">
            <w:pPr>
              <w:widowControl/>
              <w:spacing w:line="240" w:lineRule="auto"/>
              <w:ind w:leftChars="0" w:left="0" w:firstLineChars="0" w:firstLine="0"/>
              <w:jc w:val="center"/>
              <w:rPr>
                <w:ins w:id="4958" w:author="張寶騌 CHANG,PAO-TSUNG" w:date="2022-06-22T00:44:00Z"/>
                <w:rFonts w:eastAsia="新細明體"/>
                <w:color w:val="000000"/>
                <w:kern w:val="0"/>
                <w:sz w:val="20"/>
                <w:szCs w:val="20"/>
                <w:rPrChange w:id="4959" w:author="張寶騌 CHANG,PAO-TSUNG" w:date="2022-06-22T01:00:00Z">
                  <w:rPr>
                    <w:ins w:id="4960" w:author="張寶騌 CHANG,PAO-TSUNG" w:date="2022-06-22T00:44:00Z"/>
                    <w:rFonts w:ascii="新細明體" w:eastAsia="新細明體" w:hAnsi="新細明體" w:cs="新細明體"/>
                    <w:color w:val="000000"/>
                    <w:kern w:val="0"/>
                    <w:sz w:val="22"/>
                  </w:rPr>
                </w:rPrChange>
              </w:rPr>
              <w:pPrChange w:id="4961" w:author="張寶騌 CHANG,PAO-TSUNG" w:date="2022-06-22T00:45:00Z">
                <w:pPr>
                  <w:widowControl/>
                  <w:spacing w:line="240" w:lineRule="auto"/>
                  <w:ind w:leftChars="0" w:left="0" w:firstLineChars="0" w:firstLine="0"/>
                  <w:jc w:val="right"/>
                </w:pPr>
              </w:pPrChange>
            </w:pPr>
            <w:ins w:id="4962" w:author="張寶騌 CHANG,PAO-TSUNG" w:date="2022-06-22T00:44:00Z">
              <w:r w:rsidRPr="00EA7CC9">
                <w:rPr>
                  <w:rFonts w:eastAsia="新細明體"/>
                  <w:color w:val="000000"/>
                  <w:kern w:val="0"/>
                  <w:sz w:val="20"/>
                  <w:szCs w:val="20"/>
                  <w:rPrChange w:id="4963" w:author="張寶騌 CHANG,PAO-TSUNG" w:date="2022-06-22T01:00:00Z">
                    <w:rPr>
                      <w:rFonts w:ascii="新細明體" w:eastAsia="新細明體" w:hAnsi="新細明體" w:cs="新細明體"/>
                      <w:color w:val="000000"/>
                      <w:kern w:val="0"/>
                      <w:sz w:val="22"/>
                    </w:rPr>
                  </w:rPrChange>
                </w:rPr>
                <w:t>1800.2</w:t>
              </w:r>
            </w:ins>
          </w:p>
        </w:tc>
      </w:tr>
      <w:tr w:rsidR="0027328D" w:rsidRPr="0027328D" w14:paraId="5703EF2E" w14:textId="77777777" w:rsidTr="0027328D">
        <w:tblPrEx>
          <w:tblPrExChange w:id="4964" w:author="張寶騌 CHANG,PAO-TSUNG" w:date="2022-06-22T00:45:00Z">
            <w:tblPrEx>
              <w:tblW w:w="5829" w:type="dxa"/>
            </w:tblPrEx>
          </w:tblPrExChange>
        </w:tblPrEx>
        <w:trPr>
          <w:trHeight w:val="270"/>
          <w:ins w:id="4965" w:author="張寶騌 CHANG,PAO-TSUNG" w:date="2022-06-22T00:44:00Z"/>
          <w:trPrChange w:id="4966"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4967" w:author="張寶騌 CHANG,PAO-TSUNG" w:date="2022-06-22T00:45:00Z">
              <w:tcPr>
                <w:tcW w:w="1440" w:type="dxa"/>
                <w:tcBorders>
                  <w:top w:val="nil"/>
                  <w:left w:val="nil"/>
                  <w:bottom w:val="nil"/>
                  <w:right w:val="nil"/>
                </w:tcBorders>
                <w:shd w:val="clear" w:color="auto" w:fill="auto"/>
                <w:noWrap/>
                <w:vAlign w:val="bottom"/>
                <w:hideMark/>
              </w:tcPr>
            </w:tcPrChange>
          </w:tcPr>
          <w:p w14:paraId="0EDAFF94" w14:textId="77777777" w:rsidR="0027328D" w:rsidRPr="00EA7CC9" w:rsidRDefault="0027328D">
            <w:pPr>
              <w:widowControl/>
              <w:spacing w:line="240" w:lineRule="auto"/>
              <w:ind w:leftChars="0" w:left="0" w:firstLineChars="0" w:firstLine="0"/>
              <w:jc w:val="center"/>
              <w:rPr>
                <w:ins w:id="4968" w:author="張寶騌 CHANG,PAO-TSUNG" w:date="2022-06-22T00:44:00Z"/>
                <w:rFonts w:eastAsia="新細明體"/>
                <w:color w:val="000000"/>
                <w:kern w:val="0"/>
                <w:sz w:val="20"/>
                <w:szCs w:val="20"/>
                <w:rPrChange w:id="4969" w:author="張寶騌 CHANG,PAO-TSUNG" w:date="2022-06-22T01:00:00Z">
                  <w:rPr>
                    <w:ins w:id="4970" w:author="張寶騌 CHANG,PAO-TSUNG" w:date="2022-06-22T00:44:00Z"/>
                    <w:rFonts w:ascii="新細明體" w:eastAsia="新細明體" w:hAnsi="新細明體" w:cs="新細明體"/>
                    <w:color w:val="000000"/>
                    <w:kern w:val="0"/>
                    <w:sz w:val="22"/>
                  </w:rPr>
                </w:rPrChange>
              </w:rPr>
              <w:pPrChange w:id="4971" w:author="張寶騌 CHANG,PAO-TSUNG" w:date="2022-06-22T00:45:00Z">
                <w:pPr>
                  <w:widowControl/>
                  <w:spacing w:line="240" w:lineRule="auto"/>
                  <w:ind w:leftChars="0" w:left="0" w:firstLineChars="0" w:firstLine="0"/>
                </w:pPr>
              </w:pPrChange>
            </w:pPr>
            <w:ins w:id="4972" w:author="張寶騌 CHANG,PAO-TSUNG" w:date="2022-06-22T00:44:00Z">
              <w:r w:rsidRPr="00EA7CC9">
                <w:rPr>
                  <w:rFonts w:eastAsia="新細明體"/>
                  <w:color w:val="000000"/>
                  <w:kern w:val="0"/>
                  <w:sz w:val="20"/>
                  <w:szCs w:val="20"/>
                  <w:rPrChange w:id="4973" w:author="張寶騌 CHANG,PAO-TSUNG" w:date="2022-06-22T01:00:00Z">
                    <w:rPr>
                      <w:rFonts w:ascii="新細明體" w:eastAsia="新細明體" w:hAnsi="新細明體" w:cs="新細明體"/>
                      <w:color w:val="000000"/>
                      <w:kern w:val="0"/>
                      <w:sz w:val="22"/>
                    </w:rPr>
                  </w:rPrChange>
                </w:rPr>
                <w:t>14:42:23.476000</w:t>
              </w:r>
            </w:ins>
          </w:p>
        </w:tc>
        <w:tc>
          <w:tcPr>
            <w:tcW w:w="1224" w:type="dxa"/>
            <w:tcBorders>
              <w:top w:val="nil"/>
              <w:left w:val="nil"/>
              <w:bottom w:val="nil"/>
              <w:right w:val="nil"/>
            </w:tcBorders>
            <w:shd w:val="clear" w:color="auto" w:fill="auto"/>
            <w:noWrap/>
            <w:vAlign w:val="center"/>
            <w:hideMark/>
            <w:tcPrChange w:id="4974"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028B87C4" w14:textId="77777777" w:rsidR="0027328D" w:rsidRPr="00EA7CC9" w:rsidRDefault="0027328D">
            <w:pPr>
              <w:widowControl/>
              <w:spacing w:line="240" w:lineRule="auto"/>
              <w:ind w:leftChars="0" w:left="0" w:firstLineChars="0" w:firstLine="0"/>
              <w:jc w:val="center"/>
              <w:rPr>
                <w:ins w:id="4975" w:author="張寶騌 CHANG,PAO-TSUNG" w:date="2022-06-22T00:44:00Z"/>
                <w:rFonts w:eastAsia="新細明體"/>
                <w:color w:val="000000"/>
                <w:kern w:val="0"/>
                <w:sz w:val="20"/>
                <w:szCs w:val="20"/>
                <w:rPrChange w:id="4976" w:author="張寶騌 CHANG,PAO-TSUNG" w:date="2022-06-22T01:00:00Z">
                  <w:rPr>
                    <w:ins w:id="4977" w:author="張寶騌 CHANG,PAO-TSUNG" w:date="2022-06-22T00:44:00Z"/>
                    <w:rFonts w:ascii="新細明體" w:eastAsia="新細明體" w:hAnsi="新細明體" w:cs="新細明體"/>
                    <w:color w:val="000000"/>
                    <w:kern w:val="0"/>
                    <w:sz w:val="22"/>
                  </w:rPr>
                </w:rPrChange>
              </w:rPr>
              <w:pPrChange w:id="4978" w:author="張寶騌 CHANG,PAO-TSUNG" w:date="2022-06-22T00:45:00Z">
                <w:pPr>
                  <w:widowControl/>
                  <w:spacing w:line="240" w:lineRule="auto"/>
                  <w:ind w:leftChars="0" w:left="0" w:firstLineChars="0" w:firstLine="0"/>
                  <w:jc w:val="right"/>
                </w:pPr>
              </w:pPrChange>
            </w:pPr>
            <w:ins w:id="4979" w:author="張寶騌 CHANG,PAO-TSUNG" w:date="2022-06-22T00:44:00Z">
              <w:r w:rsidRPr="00EA7CC9">
                <w:rPr>
                  <w:rFonts w:eastAsia="新細明體"/>
                  <w:color w:val="000000"/>
                  <w:kern w:val="0"/>
                  <w:sz w:val="20"/>
                  <w:szCs w:val="20"/>
                  <w:rPrChange w:id="4980"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4981" w:author="張寶騌 CHANG,PAO-TSUNG" w:date="2022-06-22T00:45:00Z">
              <w:tcPr>
                <w:tcW w:w="860" w:type="dxa"/>
                <w:tcBorders>
                  <w:top w:val="nil"/>
                  <w:left w:val="nil"/>
                  <w:bottom w:val="nil"/>
                  <w:right w:val="nil"/>
                </w:tcBorders>
                <w:shd w:val="clear" w:color="auto" w:fill="auto"/>
                <w:noWrap/>
                <w:vAlign w:val="bottom"/>
                <w:hideMark/>
              </w:tcPr>
            </w:tcPrChange>
          </w:tcPr>
          <w:p w14:paraId="3DE42A1E" w14:textId="77777777" w:rsidR="0027328D" w:rsidRPr="00EA7CC9" w:rsidRDefault="0027328D">
            <w:pPr>
              <w:widowControl/>
              <w:spacing w:line="240" w:lineRule="auto"/>
              <w:ind w:leftChars="0" w:left="0" w:firstLineChars="0" w:firstLine="0"/>
              <w:jc w:val="center"/>
              <w:rPr>
                <w:ins w:id="4982" w:author="張寶騌 CHANG,PAO-TSUNG" w:date="2022-06-22T00:44:00Z"/>
                <w:rFonts w:eastAsia="新細明體"/>
                <w:color w:val="000000"/>
                <w:kern w:val="0"/>
                <w:sz w:val="20"/>
                <w:szCs w:val="20"/>
                <w:rPrChange w:id="4983" w:author="張寶騌 CHANG,PAO-TSUNG" w:date="2022-06-22T01:00:00Z">
                  <w:rPr>
                    <w:ins w:id="4984" w:author="張寶騌 CHANG,PAO-TSUNG" w:date="2022-06-22T00:44:00Z"/>
                    <w:rFonts w:ascii="新細明體" w:eastAsia="新細明體" w:hAnsi="新細明體" w:cs="新細明體"/>
                    <w:color w:val="000000"/>
                    <w:kern w:val="0"/>
                    <w:sz w:val="22"/>
                  </w:rPr>
                </w:rPrChange>
              </w:rPr>
              <w:pPrChange w:id="4985" w:author="張寶騌 CHANG,PAO-TSUNG" w:date="2022-06-22T00:45:00Z">
                <w:pPr>
                  <w:widowControl/>
                  <w:spacing w:line="240" w:lineRule="auto"/>
                  <w:ind w:leftChars="0" w:left="0" w:firstLineChars="0" w:firstLine="0"/>
                  <w:jc w:val="right"/>
                </w:pPr>
              </w:pPrChange>
            </w:pPr>
            <w:ins w:id="4986" w:author="張寶騌 CHANG,PAO-TSUNG" w:date="2022-06-22T00:44:00Z">
              <w:r w:rsidRPr="00EA7CC9">
                <w:rPr>
                  <w:rFonts w:eastAsia="新細明體"/>
                  <w:color w:val="000000"/>
                  <w:kern w:val="0"/>
                  <w:sz w:val="20"/>
                  <w:szCs w:val="20"/>
                  <w:rPrChange w:id="4987" w:author="張寶騌 CHANG,PAO-TSUNG" w:date="2022-06-22T01:00:00Z">
                    <w:rPr>
                      <w:rFonts w:ascii="新細明體" w:eastAsia="新細明體" w:hAnsi="新細明體" w:cs="新細明體"/>
                      <w:color w:val="000000"/>
                      <w:kern w:val="0"/>
                      <w:sz w:val="22"/>
                    </w:rPr>
                  </w:rPrChange>
                </w:rPr>
                <w:t>-100</w:t>
              </w:r>
            </w:ins>
          </w:p>
        </w:tc>
        <w:tc>
          <w:tcPr>
            <w:tcW w:w="1224" w:type="dxa"/>
            <w:tcBorders>
              <w:top w:val="nil"/>
              <w:left w:val="nil"/>
              <w:bottom w:val="nil"/>
              <w:right w:val="nil"/>
            </w:tcBorders>
            <w:shd w:val="clear" w:color="auto" w:fill="auto"/>
            <w:noWrap/>
            <w:vAlign w:val="center"/>
            <w:hideMark/>
            <w:tcPrChange w:id="4988"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7530986A" w14:textId="77777777" w:rsidR="0027328D" w:rsidRPr="00EA7CC9" w:rsidRDefault="0027328D">
            <w:pPr>
              <w:widowControl/>
              <w:spacing w:line="240" w:lineRule="auto"/>
              <w:ind w:leftChars="0" w:left="0" w:firstLineChars="0" w:firstLine="0"/>
              <w:jc w:val="center"/>
              <w:rPr>
                <w:ins w:id="4989" w:author="張寶騌 CHANG,PAO-TSUNG" w:date="2022-06-22T00:44:00Z"/>
                <w:rFonts w:eastAsia="新細明體"/>
                <w:color w:val="000000"/>
                <w:kern w:val="0"/>
                <w:sz w:val="20"/>
                <w:szCs w:val="20"/>
                <w:rPrChange w:id="4990" w:author="張寶騌 CHANG,PAO-TSUNG" w:date="2022-06-22T01:00:00Z">
                  <w:rPr>
                    <w:ins w:id="4991" w:author="張寶騌 CHANG,PAO-TSUNG" w:date="2022-06-22T00:44:00Z"/>
                    <w:rFonts w:ascii="新細明體" w:eastAsia="新細明體" w:hAnsi="新細明體" w:cs="新細明體"/>
                    <w:color w:val="000000"/>
                    <w:kern w:val="0"/>
                    <w:sz w:val="22"/>
                  </w:rPr>
                </w:rPrChange>
              </w:rPr>
              <w:pPrChange w:id="4992" w:author="張寶騌 CHANG,PAO-TSUNG" w:date="2022-06-22T00:45:00Z">
                <w:pPr>
                  <w:widowControl/>
                  <w:spacing w:line="240" w:lineRule="auto"/>
                  <w:ind w:leftChars="0" w:left="0" w:firstLineChars="0" w:firstLine="0"/>
                  <w:jc w:val="right"/>
                </w:pPr>
              </w:pPrChange>
            </w:pPr>
            <w:ins w:id="4993" w:author="張寶騌 CHANG,PAO-TSUNG" w:date="2022-06-22T00:44:00Z">
              <w:r w:rsidRPr="00EA7CC9">
                <w:rPr>
                  <w:rFonts w:eastAsia="新細明體"/>
                  <w:color w:val="000000"/>
                  <w:kern w:val="0"/>
                  <w:sz w:val="20"/>
                  <w:szCs w:val="20"/>
                  <w:rPrChange w:id="4994" w:author="張寶騌 CHANG,PAO-TSUNG" w:date="2022-06-22T01:00:00Z">
                    <w:rPr>
                      <w:rFonts w:ascii="新細明體" w:eastAsia="新細明體" w:hAnsi="新細明體" w:cs="新細明體"/>
                      <w:color w:val="000000"/>
                      <w:kern w:val="0"/>
                      <w:sz w:val="22"/>
                    </w:rPr>
                  </w:rPrChange>
                </w:rPr>
                <w:t>8080</w:t>
              </w:r>
            </w:ins>
          </w:p>
        </w:tc>
        <w:tc>
          <w:tcPr>
            <w:tcW w:w="1388" w:type="dxa"/>
            <w:tcBorders>
              <w:top w:val="nil"/>
              <w:left w:val="nil"/>
              <w:bottom w:val="nil"/>
              <w:right w:val="nil"/>
            </w:tcBorders>
            <w:shd w:val="clear" w:color="auto" w:fill="auto"/>
            <w:noWrap/>
            <w:vAlign w:val="center"/>
            <w:hideMark/>
            <w:tcPrChange w:id="4995"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64541158" w14:textId="77777777" w:rsidR="0027328D" w:rsidRPr="00EA7CC9" w:rsidRDefault="0027328D">
            <w:pPr>
              <w:widowControl/>
              <w:spacing w:line="240" w:lineRule="auto"/>
              <w:ind w:leftChars="0" w:left="0" w:firstLineChars="0" w:firstLine="0"/>
              <w:jc w:val="center"/>
              <w:rPr>
                <w:ins w:id="4996" w:author="張寶騌 CHANG,PAO-TSUNG" w:date="2022-06-22T00:44:00Z"/>
                <w:rFonts w:eastAsia="新細明體"/>
                <w:color w:val="000000"/>
                <w:kern w:val="0"/>
                <w:sz w:val="20"/>
                <w:szCs w:val="20"/>
                <w:rPrChange w:id="4997" w:author="張寶騌 CHANG,PAO-TSUNG" w:date="2022-06-22T01:00:00Z">
                  <w:rPr>
                    <w:ins w:id="4998" w:author="張寶騌 CHANG,PAO-TSUNG" w:date="2022-06-22T00:44:00Z"/>
                    <w:rFonts w:ascii="新細明體" w:eastAsia="新細明體" w:hAnsi="新細明體" w:cs="新細明體"/>
                    <w:color w:val="000000"/>
                    <w:kern w:val="0"/>
                    <w:sz w:val="22"/>
                  </w:rPr>
                </w:rPrChange>
              </w:rPr>
              <w:pPrChange w:id="4999" w:author="張寶騌 CHANG,PAO-TSUNG" w:date="2022-06-22T00:45:00Z">
                <w:pPr>
                  <w:widowControl/>
                  <w:spacing w:line="240" w:lineRule="auto"/>
                  <w:ind w:leftChars="0" w:left="0" w:firstLineChars="0" w:firstLine="0"/>
                  <w:jc w:val="right"/>
                </w:pPr>
              </w:pPrChange>
            </w:pPr>
            <w:ins w:id="5000" w:author="張寶騌 CHANG,PAO-TSUNG" w:date="2022-06-22T00:44:00Z">
              <w:r w:rsidRPr="00EA7CC9">
                <w:rPr>
                  <w:rFonts w:eastAsia="新細明體"/>
                  <w:color w:val="000000"/>
                  <w:kern w:val="0"/>
                  <w:sz w:val="20"/>
                  <w:szCs w:val="20"/>
                  <w:rPrChange w:id="5001"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002"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082A3A1C" w14:textId="77777777" w:rsidR="0027328D" w:rsidRPr="00EA7CC9" w:rsidRDefault="0027328D">
            <w:pPr>
              <w:widowControl/>
              <w:spacing w:line="240" w:lineRule="auto"/>
              <w:ind w:leftChars="0" w:left="0" w:firstLineChars="0" w:firstLine="0"/>
              <w:jc w:val="center"/>
              <w:rPr>
                <w:ins w:id="5003" w:author="張寶騌 CHANG,PAO-TSUNG" w:date="2022-06-22T00:44:00Z"/>
                <w:rFonts w:eastAsia="新細明體"/>
                <w:color w:val="000000"/>
                <w:kern w:val="0"/>
                <w:sz w:val="20"/>
                <w:szCs w:val="20"/>
                <w:rPrChange w:id="5004" w:author="張寶騌 CHANG,PAO-TSUNG" w:date="2022-06-22T01:00:00Z">
                  <w:rPr>
                    <w:ins w:id="5005" w:author="張寶騌 CHANG,PAO-TSUNG" w:date="2022-06-22T00:44:00Z"/>
                    <w:rFonts w:ascii="新細明體" w:eastAsia="新細明體" w:hAnsi="新細明體" w:cs="新細明體"/>
                    <w:color w:val="000000"/>
                    <w:kern w:val="0"/>
                    <w:sz w:val="22"/>
                  </w:rPr>
                </w:rPrChange>
              </w:rPr>
              <w:pPrChange w:id="5006" w:author="張寶騌 CHANG,PAO-TSUNG" w:date="2022-06-22T00:45:00Z">
                <w:pPr>
                  <w:widowControl/>
                  <w:spacing w:line="240" w:lineRule="auto"/>
                  <w:ind w:leftChars="0" w:left="0" w:firstLineChars="0" w:firstLine="0"/>
                  <w:jc w:val="right"/>
                </w:pPr>
              </w:pPrChange>
            </w:pPr>
            <w:ins w:id="5007" w:author="張寶騌 CHANG,PAO-TSUNG" w:date="2022-06-22T00:44:00Z">
              <w:r w:rsidRPr="00EA7CC9">
                <w:rPr>
                  <w:rFonts w:eastAsia="新細明體"/>
                  <w:color w:val="000000"/>
                  <w:kern w:val="0"/>
                  <w:sz w:val="20"/>
                  <w:szCs w:val="20"/>
                  <w:rPrChange w:id="5008" w:author="張寶騌 CHANG,PAO-TSUNG" w:date="2022-06-22T01:00:00Z">
                    <w:rPr>
                      <w:rFonts w:ascii="新細明體" w:eastAsia="新細明體" w:hAnsi="新細明體" w:cs="新細明體"/>
                      <w:color w:val="000000"/>
                      <w:kern w:val="0"/>
                      <w:sz w:val="22"/>
                    </w:rPr>
                  </w:rPrChange>
                </w:rPr>
                <w:t>1801.7</w:t>
              </w:r>
            </w:ins>
          </w:p>
        </w:tc>
      </w:tr>
      <w:tr w:rsidR="0027328D" w:rsidRPr="0027328D" w14:paraId="0110B3EB" w14:textId="77777777" w:rsidTr="0027328D">
        <w:tblPrEx>
          <w:tblPrExChange w:id="5009" w:author="張寶騌 CHANG,PAO-TSUNG" w:date="2022-06-22T00:45:00Z">
            <w:tblPrEx>
              <w:tblW w:w="5829" w:type="dxa"/>
            </w:tblPrEx>
          </w:tblPrExChange>
        </w:tblPrEx>
        <w:trPr>
          <w:trHeight w:val="270"/>
          <w:ins w:id="5010" w:author="張寶騌 CHANG,PAO-TSUNG" w:date="2022-06-22T00:44:00Z"/>
          <w:trPrChange w:id="5011"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012" w:author="張寶騌 CHANG,PAO-TSUNG" w:date="2022-06-22T00:45:00Z">
              <w:tcPr>
                <w:tcW w:w="1440" w:type="dxa"/>
                <w:tcBorders>
                  <w:top w:val="nil"/>
                  <w:left w:val="nil"/>
                  <w:bottom w:val="nil"/>
                  <w:right w:val="nil"/>
                </w:tcBorders>
                <w:shd w:val="clear" w:color="auto" w:fill="auto"/>
                <w:noWrap/>
                <w:vAlign w:val="bottom"/>
                <w:hideMark/>
              </w:tcPr>
            </w:tcPrChange>
          </w:tcPr>
          <w:p w14:paraId="4CFB9B97" w14:textId="77777777" w:rsidR="0027328D" w:rsidRPr="00EA7CC9" w:rsidRDefault="0027328D">
            <w:pPr>
              <w:widowControl/>
              <w:spacing w:line="240" w:lineRule="auto"/>
              <w:ind w:leftChars="0" w:left="0" w:firstLineChars="0" w:firstLine="0"/>
              <w:jc w:val="center"/>
              <w:rPr>
                <w:ins w:id="5013" w:author="張寶騌 CHANG,PAO-TSUNG" w:date="2022-06-22T00:44:00Z"/>
                <w:rFonts w:eastAsia="新細明體"/>
                <w:color w:val="000000"/>
                <w:kern w:val="0"/>
                <w:sz w:val="20"/>
                <w:szCs w:val="20"/>
                <w:rPrChange w:id="5014" w:author="張寶騌 CHANG,PAO-TSUNG" w:date="2022-06-22T01:00:00Z">
                  <w:rPr>
                    <w:ins w:id="5015" w:author="張寶騌 CHANG,PAO-TSUNG" w:date="2022-06-22T00:44:00Z"/>
                    <w:rFonts w:ascii="新細明體" w:eastAsia="新細明體" w:hAnsi="新細明體" w:cs="新細明體"/>
                    <w:color w:val="000000"/>
                    <w:kern w:val="0"/>
                    <w:sz w:val="22"/>
                  </w:rPr>
                </w:rPrChange>
              </w:rPr>
              <w:pPrChange w:id="5016" w:author="張寶騌 CHANG,PAO-TSUNG" w:date="2022-06-22T00:45:00Z">
                <w:pPr>
                  <w:widowControl/>
                  <w:spacing w:line="240" w:lineRule="auto"/>
                  <w:ind w:leftChars="0" w:left="0" w:firstLineChars="0" w:firstLine="0"/>
                </w:pPr>
              </w:pPrChange>
            </w:pPr>
            <w:ins w:id="5017" w:author="張寶騌 CHANG,PAO-TSUNG" w:date="2022-06-22T00:44:00Z">
              <w:r w:rsidRPr="00EA7CC9">
                <w:rPr>
                  <w:rFonts w:eastAsia="新細明體"/>
                  <w:color w:val="000000"/>
                  <w:kern w:val="0"/>
                  <w:sz w:val="20"/>
                  <w:szCs w:val="20"/>
                  <w:rPrChange w:id="5018" w:author="張寶騌 CHANG,PAO-TSUNG" w:date="2022-06-22T01:00:00Z">
                    <w:rPr>
                      <w:rFonts w:ascii="新細明體" w:eastAsia="新細明體" w:hAnsi="新細明體" w:cs="新細明體"/>
                      <w:color w:val="000000"/>
                      <w:kern w:val="0"/>
                      <w:sz w:val="22"/>
                    </w:rPr>
                  </w:rPrChange>
                </w:rPr>
                <w:t>14:42:23.726000</w:t>
              </w:r>
            </w:ins>
          </w:p>
        </w:tc>
        <w:tc>
          <w:tcPr>
            <w:tcW w:w="1224" w:type="dxa"/>
            <w:tcBorders>
              <w:top w:val="nil"/>
              <w:left w:val="nil"/>
              <w:bottom w:val="nil"/>
              <w:right w:val="nil"/>
            </w:tcBorders>
            <w:shd w:val="clear" w:color="auto" w:fill="auto"/>
            <w:noWrap/>
            <w:vAlign w:val="center"/>
            <w:hideMark/>
            <w:tcPrChange w:id="5019"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6B8CCE90" w14:textId="77777777" w:rsidR="0027328D" w:rsidRPr="00EA7CC9" w:rsidRDefault="0027328D">
            <w:pPr>
              <w:widowControl/>
              <w:spacing w:line="240" w:lineRule="auto"/>
              <w:ind w:leftChars="0" w:left="0" w:firstLineChars="0" w:firstLine="0"/>
              <w:jc w:val="center"/>
              <w:rPr>
                <w:ins w:id="5020" w:author="張寶騌 CHANG,PAO-TSUNG" w:date="2022-06-22T00:44:00Z"/>
                <w:rFonts w:eastAsia="新細明體"/>
                <w:color w:val="000000"/>
                <w:kern w:val="0"/>
                <w:sz w:val="20"/>
                <w:szCs w:val="20"/>
                <w:rPrChange w:id="5021" w:author="張寶騌 CHANG,PAO-TSUNG" w:date="2022-06-22T01:00:00Z">
                  <w:rPr>
                    <w:ins w:id="5022" w:author="張寶騌 CHANG,PAO-TSUNG" w:date="2022-06-22T00:44:00Z"/>
                    <w:rFonts w:ascii="新細明體" w:eastAsia="新細明體" w:hAnsi="新細明體" w:cs="新細明體"/>
                    <w:color w:val="000000"/>
                    <w:kern w:val="0"/>
                    <w:sz w:val="22"/>
                  </w:rPr>
                </w:rPrChange>
              </w:rPr>
              <w:pPrChange w:id="5023" w:author="張寶騌 CHANG,PAO-TSUNG" w:date="2022-06-22T00:45:00Z">
                <w:pPr>
                  <w:widowControl/>
                  <w:spacing w:line="240" w:lineRule="auto"/>
                  <w:ind w:leftChars="0" w:left="0" w:firstLineChars="0" w:firstLine="0"/>
                  <w:jc w:val="right"/>
                </w:pPr>
              </w:pPrChange>
            </w:pPr>
            <w:ins w:id="5024" w:author="張寶騌 CHANG,PAO-TSUNG" w:date="2022-06-22T00:44:00Z">
              <w:r w:rsidRPr="00EA7CC9">
                <w:rPr>
                  <w:rFonts w:eastAsia="新細明體"/>
                  <w:color w:val="000000"/>
                  <w:kern w:val="0"/>
                  <w:sz w:val="20"/>
                  <w:szCs w:val="20"/>
                  <w:rPrChange w:id="5025"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bottom w:val="nil"/>
              <w:right w:val="nil"/>
            </w:tcBorders>
            <w:shd w:val="clear" w:color="auto" w:fill="auto"/>
            <w:noWrap/>
            <w:vAlign w:val="center"/>
            <w:hideMark/>
            <w:tcPrChange w:id="5026" w:author="張寶騌 CHANG,PAO-TSUNG" w:date="2022-06-22T00:45:00Z">
              <w:tcPr>
                <w:tcW w:w="860" w:type="dxa"/>
                <w:tcBorders>
                  <w:top w:val="nil"/>
                  <w:left w:val="nil"/>
                  <w:bottom w:val="nil"/>
                  <w:right w:val="nil"/>
                </w:tcBorders>
                <w:shd w:val="clear" w:color="auto" w:fill="auto"/>
                <w:noWrap/>
                <w:vAlign w:val="bottom"/>
                <w:hideMark/>
              </w:tcPr>
            </w:tcPrChange>
          </w:tcPr>
          <w:p w14:paraId="13DD5AEF" w14:textId="77777777" w:rsidR="0027328D" w:rsidRPr="00EA7CC9" w:rsidRDefault="0027328D">
            <w:pPr>
              <w:widowControl/>
              <w:spacing w:line="240" w:lineRule="auto"/>
              <w:ind w:leftChars="0" w:left="0" w:firstLineChars="0" w:firstLine="0"/>
              <w:jc w:val="center"/>
              <w:rPr>
                <w:ins w:id="5027" w:author="張寶騌 CHANG,PAO-TSUNG" w:date="2022-06-22T00:44:00Z"/>
                <w:rFonts w:eastAsia="新細明體"/>
                <w:color w:val="000000"/>
                <w:kern w:val="0"/>
                <w:sz w:val="20"/>
                <w:szCs w:val="20"/>
                <w:rPrChange w:id="5028" w:author="張寶騌 CHANG,PAO-TSUNG" w:date="2022-06-22T01:00:00Z">
                  <w:rPr>
                    <w:ins w:id="5029" w:author="張寶騌 CHANG,PAO-TSUNG" w:date="2022-06-22T00:44:00Z"/>
                    <w:rFonts w:ascii="新細明體" w:eastAsia="新細明體" w:hAnsi="新細明體" w:cs="新細明體"/>
                    <w:color w:val="000000"/>
                    <w:kern w:val="0"/>
                    <w:sz w:val="22"/>
                  </w:rPr>
                </w:rPrChange>
              </w:rPr>
              <w:pPrChange w:id="5030" w:author="張寶騌 CHANG,PAO-TSUNG" w:date="2022-06-22T00:45:00Z">
                <w:pPr>
                  <w:widowControl/>
                  <w:spacing w:line="240" w:lineRule="auto"/>
                  <w:ind w:leftChars="0" w:left="0" w:firstLineChars="0" w:firstLine="0"/>
                  <w:jc w:val="right"/>
                </w:pPr>
              </w:pPrChange>
            </w:pPr>
            <w:ins w:id="5031" w:author="張寶騌 CHANG,PAO-TSUNG" w:date="2022-06-22T00:44:00Z">
              <w:r w:rsidRPr="00EA7CC9">
                <w:rPr>
                  <w:rFonts w:eastAsia="新細明體"/>
                  <w:color w:val="000000"/>
                  <w:kern w:val="0"/>
                  <w:sz w:val="20"/>
                  <w:szCs w:val="20"/>
                  <w:rPrChange w:id="5032" w:author="張寶騌 CHANG,PAO-TSUNG" w:date="2022-06-22T01:00:00Z">
                    <w:rPr>
                      <w:rFonts w:ascii="新細明體" w:eastAsia="新細明體" w:hAnsi="新細明體" w:cs="新細明體"/>
                      <w:color w:val="000000"/>
                      <w:kern w:val="0"/>
                      <w:sz w:val="22"/>
                    </w:rPr>
                  </w:rPrChange>
                </w:rPr>
                <w:t>-116</w:t>
              </w:r>
            </w:ins>
          </w:p>
        </w:tc>
        <w:tc>
          <w:tcPr>
            <w:tcW w:w="1224" w:type="dxa"/>
            <w:tcBorders>
              <w:top w:val="nil"/>
              <w:left w:val="nil"/>
              <w:bottom w:val="nil"/>
              <w:right w:val="nil"/>
            </w:tcBorders>
            <w:shd w:val="clear" w:color="auto" w:fill="auto"/>
            <w:noWrap/>
            <w:vAlign w:val="center"/>
            <w:hideMark/>
            <w:tcPrChange w:id="5033"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2DF6369A" w14:textId="77777777" w:rsidR="0027328D" w:rsidRPr="00EA7CC9" w:rsidRDefault="0027328D">
            <w:pPr>
              <w:widowControl/>
              <w:spacing w:line="240" w:lineRule="auto"/>
              <w:ind w:leftChars="0" w:left="0" w:firstLineChars="0" w:firstLine="0"/>
              <w:jc w:val="center"/>
              <w:rPr>
                <w:ins w:id="5034" w:author="張寶騌 CHANG,PAO-TSUNG" w:date="2022-06-22T00:44:00Z"/>
                <w:rFonts w:eastAsia="新細明體"/>
                <w:color w:val="000000"/>
                <w:kern w:val="0"/>
                <w:sz w:val="20"/>
                <w:szCs w:val="20"/>
                <w:rPrChange w:id="5035" w:author="張寶騌 CHANG,PAO-TSUNG" w:date="2022-06-22T01:00:00Z">
                  <w:rPr>
                    <w:ins w:id="5036" w:author="張寶騌 CHANG,PAO-TSUNG" w:date="2022-06-22T00:44:00Z"/>
                    <w:rFonts w:ascii="新細明體" w:eastAsia="新細明體" w:hAnsi="新細明體" w:cs="新細明體"/>
                    <w:color w:val="000000"/>
                    <w:kern w:val="0"/>
                    <w:sz w:val="22"/>
                  </w:rPr>
                </w:rPrChange>
              </w:rPr>
              <w:pPrChange w:id="5037" w:author="張寶騌 CHANG,PAO-TSUNG" w:date="2022-06-22T00:45:00Z">
                <w:pPr>
                  <w:widowControl/>
                  <w:spacing w:line="240" w:lineRule="auto"/>
                  <w:ind w:leftChars="0" w:left="0" w:firstLineChars="0" w:firstLine="0"/>
                  <w:jc w:val="right"/>
                </w:pPr>
              </w:pPrChange>
            </w:pPr>
            <w:ins w:id="5038" w:author="張寶騌 CHANG,PAO-TSUNG" w:date="2022-06-22T00:44:00Z">
              <w:r w:rsidRPr="00EA7CC9">
                <w:rPr>
                  <w:rFonts w:eastAsia="新細明體"/>
                  <w:color w:val="000000"/>
                  <w:kern w:val="0"/>
                  <w:sz w:val="20"/>
                  <w:szCs w:val="20"/>
                  <w:rPrChange w:id="5039" w:author="張寶騌 CHANG,PAO-TSUNG" w:date="2022-06-22T01:00:00Z">
                    <w:rPr>
                      <w:rFonts w:ascii="新細明體" w:eastAsia="新細明體" w:hAnsi="新細明體" w:cs="新細明體"/>
                      <w:color w:val="000000"/>
                      <w:kern w:val="0"/>
                      <w:sz w:val="22"/>
                    </w:rPr>
                  </w:rPrChange>
                </w:rPr>
                <w:t>8076</w:t>
              </w:r>
            </w:ins>
          </w:p>
        </w:tc>
        <w:tc>
          <w:tcPr>
            <w:tcW w:w="1388" w:type="dxa"/>
            <w:tcBorders>
              <w:top w:val="nil"/>
              <w:left w:val="nil"/>
              <w:bottom w:val="nil"/>
              <w:right w:val="nil"/>
            </w:tcBorders>
            <w:shd w:val="clear" w:color="auto" w:fill="auto"/>
            <w:noWrap/>
            <w:vAlign w:val="center"/>
            <w:hideMark/>
            <w:tcPrChange w:id="5040"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59997920" w14:textId="77777777" w:rsidR="0027328D" w:rsidRPr="00EA7CC9" w:rsidRDefault="0027328D">
            <w:pPr>
              <w:widowControl/>
              <w:spacing w:line="240" w:lineRule="auto"/>
              <w:ind w:leftChars="0" w:left="0" w:firstLineChars="0" w:firstLine="0"/>
              <w:jc w:val="center"/>
              <w:rPr>
                <w:ins w:id="5041" w:author="張寶騌 CHANG,PAO-TSUNG" w:date="2022-06-22T00:44:00Z"/>
                <w:rFonts w:eastAsia="新細明體"/>
                <w:color w:val="000000"/>
                <w:kern w:val="0"/>
                <w:sz w:val="20"/>
                <w:szCs w:val="20"/>
                <w:rPrChange w:id="5042" w:author="張寶騌 CHANG,PAO-TSUNG" w:date="2022-06-22T01:00:00Z">
                  <w:rPr>
                    <w:ins w:id="5043" w:author="張寶騌 CHANG,PAO-TSUNG" w:date="2022-06-22T00:44:00Z"/>
                    <w:rFonts w:ascii="新細明體" w:eastAsia="新細明體" w:hAnsi="新細明體" w:cs="新細明體"/>
                    <w:color w:val="000000"/>
                    <w:kern w:val="0"/>
                    <w:sz w:val="22"/>
                  </w:rPr>
                </w:rPrChange>
              </w:rPr>
              <w:pPrChange w:id="5044" w:author="張寶騌 CHANG,PAO-TSUNG" w:date="2022-06-22T00:45:00Z">
                <w:pPr>
                  <w:widowControl/>
                  <w:spacing w:line="240" w:lineRule="auto"/>
                  <w:ind w:leftChars="0" w:left="0" w:firstLineChars="0" w:firstLine="0"/>
                  <w:jc w:val="right"/>
                </w:pPr>
              </w:pPrChange>
            </w:pPr>
            <w:ins w:id="5045" w:author="張寶騌 CHANG,PAO-TSUNG" w:date="2022-06-22T00:44:00Z">
              <w:r w:rsidRPr="00EA7CC9">
                <w:rPr>
                  <w:rFonts w:eastAsia="新細明體"/>
                  <w:color w:val="000000"/>
                  <w:kern w:val="0"/>
                  <w:sz w:val="20"/>
                  <w:szCs w:val="20"/>
                  <w:rPrChange w:id="504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047"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6FC8AFE4" w14:textId="77777777" w:rsidR="0027328D" w:rsidRPr="00EA7CC9" w:rsidRDefault="0027328D">
            <w:pPr>
              <w:widowControl/>
              <w:spacing w:line="240" w:lineRule="auto"/>
              <w:ind w:leftChars="0" w:left="0" w:firstLineChars="0" w:firstLine="0"/>
              <w:jc w:val="center"/>
              <w:rPr>
                <w:ins w:id="5048" w:author="張寶騌 CHANG,PAO-TSUNG" w:date="2022-06-22T00:44:00Z"/>
                <w:rFonts w:eastAsia="新細明體"/>
                <w:color w:val="000000"/>
                <w:kern w:val="0"/>
                <w:sz w:val="20"/>
                <w:szCs w:val="20"/>
                <w:rPrChange w:id="5049" w:author="張寶騌 CHANG,PAO-TSUNG" w:date="2022-06-22T01:00:00Z">
                  <w:rPr>
                    <w:ins w:id="5050" w:author="張寶騌 CHANG,PAO-TSUNG" w:date="2022-06-22T00:44:00Z"/>
                    <w:rFonts w:ascii="新細明體" w:eastAsia="新細明體" w:hAnsi="新細明體" w:cs="新細明體"/>
                    <w:color w:val="000000"/>
                    <w:kern w:val="0"/>
                    <w:sz w:val="22"/>
                  </w:rPr>
                </w:rPrChange>
              </w:rPr>
              <w:pPrChange w:id="5051" w:author="張寶騌 CHANG,PAO-TSUNG" w:date="2022-06-22T00:45:00Z">
                <w:pPr>
                  <w:widowControl/>
                  <w:spacing w:line="240" w:lineRule="auto"/>
                  <w:ind w:leftChars="0" w:left="0" w:firstLineChars="0" w:firstLine="0"/>
                  <w:jc w:val="right"/>
                </w:pPr>
              </w:pPrChange>
            </w:pPr>
            <w:ins w:id="5052" w:author="張寶騌 CHANG,PAO-TSUNG" w:date="2022-06-22T00:44:00Z">
              <w:r w:rsidRPr="00EA7CC9">
                <w:rPr>
                  <w:rFonts w:eastAsia="新細明體"/>
                  <w:color w:val="000000"/>
                  <w:kern w:val="0"/>
                  <w:sz w:val="20"/>
                  <w:szCs w:val="20"/>
                  <w:rPrChange w:id="5053" w:author="張寶騌 CHANG,PAO-TSUNG" w:date="2022-06-22T01:00:00Z">
                    <w:rPr>
                      <w:rFonts w:ascii="新細明體" w:eastAsia="新細明體" w:hAnsi="新細明體" w:cs="新細明體"/>
                      <w:color w:val="000000"/>
                      <w:kern w:val="0"/>
                      <w:sz w:val="22"/>
                    </w:rPr>
                  </w:rPrChange>
                </w:rPr>
                <w:t>1802.1</w:t>
              </w:r>
            </w:ins>
          </w:p>
        </w:tc>
      </w:tr>
      <w:tr w:rsidR="0027328D" w:rsidRPr="0027328D" w14:paraId="4E719A45" w14:textId="77777777" w:rsidTr="0027328D">
        <w:tblPrEx>
          <w:tblPrExChange w:id="5054" w:author="張寶騌 CHANG,PAO-TSUNG" w:date="2022-06-22T00:45:00Z">
            <w:tblPrEx>
              <w:tblW w:w="5829" w:type="dxa"/>
            </w:tblPrEx>
          </w:tblPrExChange>
        </w:tblPrEx>
        <w:trPr>
          <w:trHeight w:val="270"/>
          <w:ins w:id="5055" w:author="張寶騌 CHANG,PAO-TSUNG" w:date="2022-06-22T00:44:00Z"/>
          <w:trPrChange w:id="5056"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057" w:author="張寶騌 CHANG,PAO-TSUNG" w:date="2022-06-22T00:45:00Z">
              <w:tcPr>
                <w:tcW w:w="1440" w:type="dxa"/>
                <w:tcBorders>
                  <w:top w:val="nil"/>
                  <w:left w:val="nil"/>
                  <w:bottom w:val="nil"/>
                  <w:right w:val="nil"/>
                </w:tcBorders>
                <w:shd w:val="clear" w:color="auto" w:fill="auto"/>
                <w:noWrap/>
                <w:vAlign w:val="bottom"/>
                <w:hideMark/>
              </w:tcPr>
            </w:tcPrChange>
          </w:tcPr>
          <w:p w14:paraId="78D2FC09" w14:textId="77777777" w:rsidR="0027328D" w:rsidRPr="00EA7CC9" w:rsidRDefault="0027328D">
            <w:pPr>
              <w:widowControl/>
              <w:spacing w:line="240" w:lineRule="auto"/>
              <w:ind w:leftChars="0" w:left="0" w:firstLineChars="0" w:firstLine="0"/>
              <w:jc w:val="center"/>
              <w:rPr>
                <w:ins w:id="5058" w:author="張寶騌 CHANG,PAO-TSUNG" w:date="2022-06-22T00:44:00Z"/>
                <w:rFonts w:eastAsia="新細明體"/>
                <w:color w:val="000000"/>
                <w:kern w:val="0"/>
                <w:sz w:val="20"/>
                <w:szCs w:val="20"/>
                <w:rPrChange w:id="5059" w:author="張寶騌 CHANG,PAO-TSUNG" w:date="2022-06-22T01:00:00Z">
                  <w:rPr>
                    <w:ins w:id="5060" w:author="張寶騌 CHANG,PAO-TSUNG" w:date="2022-06-22T00:44:00Z"/>
                    <w:rFonts w:ascii="新細明體" w:eastAsia="新細明體" w:hAnsi="新細明體" w:cs="新細明體"/>
                    <w:color w:val="000000"/>
                    <w:kern w:val="0"/>
                    <w:sz w:val="22"/>
                  </w:rPr>
                </w:rPrChange>
              </w:rPr>
              <w:pPrChange w:id="5061" w:author="張寶騌 CHANG,PAO-TSUNG" w:date="2022-06-22T00:45:00Z">
                <w:pPr>
                  <w:widowControl/>
                  <w:spacing w:line="240" w:lineRule="auto"/>
                  <w:ind w:leftChars="0" w:left="0" w:firstLineChars="0" w:firstLine="0"/>
                </w:pPr>
              </w:pPrChange>
            </w:pPr>
            <w:ins w:id="5062" w:author="張寶騌 CHANG,PAO-TSUNG" w:date="2022-06-22T00:44:00Z">
              <w:r w:rsidRPr="00EA7CC9">
                <w:rPr>
                  <w:rFonts w:eastAsia="新細明體"/>
                  <w:color w:val="000000"/>
                  <w:kern w:val="0"/>
                  <w:sz w:val="20"/>
                  <w:szCs w:val="20"/>
                  <w:rPrChange w:id="5063" w:author="張寶騌 CHANG,PAO-TSUNG" w:date="2022-06-22T01:00:00Z">
                    <w:rPr>
                      <w:rFonts w:ascii="新細明體" w:eastAsia="新細明體" w:hAnsi="新細明體" w:cs="新細明體"/>
                      <w:color w:val="000000"/>
                      <w:kern w:val="0"/>
                      <w:sz w:val="22"/>
                    </w:rPr>
                  </w:rPrChange>
                </w:rPr>
                <w:t>14:42:23.976000</w:t>
              </w:r>
            </w:ins>
          </w:p>
        </w:tc>
        <w:tc>
          <w:tcPr>
            <w:tcW w:w="1224" w:type="dxa"/>
            <w:tcBorders>
              <w:top w:val="nil"/>
              <w:left w:val="nil"/>
              <w:bottom w:val="nil"/>
              <w:right w:val="nil"/>
            </w:tcBorders>
            <w:shd w:val="clear" w:color="auto" w:fill="auto"/>
            <w:noWrap/>
            <w:vAlign w:val="center"/>
            <w:hideMark/>
            <w:tcPrChange w:id="5064"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511BD1EA" w14:textId="77777777" w:rsidR="0027328D" w:rsidRPr="00EA7CC9" w:rsidRDefault="0027328D">
            <w:pPr>
              <w:widowControl/>
              <w:spacing w:line="240" w:lineRule="auto"/>
              <w:ind w:leftChars="0" w:left="0" w:firstLineChars="0" w:firstLine="0"/>
              <w:jc w:val="center"/>
              <w:rPr>
                <w:ins w:id="5065" w:author="張寶騌 CHANG,PAO-TSUNG" w:date="2022-06-22T00:44:00Z"/>
                <w:rFonts w:eastAsia="新細明體"/>
                <w:color w:val="000000"/>
                <w:kern w:val="0"/>
                <w:sz w:val="20"/>
                <w:szCs w:val="20"/>
                <w:rPrChange w:id="5066" w:author="張寶騌 CHANG,PAO-TSUNG" w:date="2022-06-22T01:00:00Z">
                  <w:rPr>
                    <w:ins w:id="5067" w:author="張寶騌 CHANG,PAO-TSUNG" w:date="2022-06-22T00:44:00Z"/>
                    <w:rFonts w:ascii="新細明體" w:eastAsia="新細明體" w:hAnsi="新細明體" w:cs="新細明體"/>
                    <w:color w:val="000000"/>
                    <w:kern w:val="0"/>
                    <w:sz w:val="22"/>
                  </w:rPr>
                </w:rPrChange>
              </w:rPr>
              <w:pPrChange w:id="5068" w:author="張寶騌 CHANG,PAO-TSUNG" w:date="2022-06-22T00:45:00Z">
                <w:pPr>
                  <w:widowControl/>
                  <w:spacing w:line="240" w:lineRule="auto"/>
                  <w:ind w:leftChars="0" w:left="0" w:firstLineChars="0" w:firstLine="0"/>
                  <w:jc w:val="right"/>
                </w:pPr>
              </w:pPrChange>
            </w:pPr>
            <w:ins w:id="5069" w:author="張寶騌 CHANG,PAO-TSUNG" w:date="2022-06-22T00:44:00Z">
              <w:r w:rsidRPr="00EA7CC9">
                <w:rPr>
                  <w:rFonts w:eastAsia="新細明體"/>
                  <w:color w:val="000000"/>
                  <w:kern w:val="0"/>
                  <w:sz w:val="20"/>
                  <w:szCs w:val="20"/>
                  <w:rPrChange w:id="5070" w:author="張寶騌 CHANG,PAO-TSUNG" w:date="2022-06-22T01:00:00Z">
                    <w:rPr>
                      <w:rFonts w:ascii="新細明體" w:eastAsia="新細明體" w:hAnsi="新細明體" w:cs="新細明體"/>
                      <w:color w:val="000000"/>
                      <w:kern w:val="0"/>
                      <w:sz w:val="22"/>
                    </w:rPr>
                  </w:rPrChange>
                </w:rPr>
                <w:t>204</w:t>
              </w:r>
            </w:ins>
          </w:p>
        </w:tc>
        <w:tc>
          <w:tcPr>
            <w:tcW w:w="1224" w:type="dxa"/>
            <w:tcBorders>
              <w:top w:val="nil"/>
              <w:left w:val="nil"/>
              <w:bottom w:val="nil"/>
              <w:right w:val="nil"/>
            </w:tcBorders>
            <w:shd w:val="clear" w:color="auto" w:fill="auto"/>
            <w:noWrap/>
            <w:vAlign w:val="center"/>
            <w:hideMark/>
            <w:tcPrChange w:id="5071" w:author="張寶騌 CHANG,PAO-TSUNG" w:date="2022-06-22T00:45:00Z">
              <w:tcPr>
                <w:tcW w:w="860" w:type="dxa"/>
                <w:tcBorders>
                  <w:top w:val="nil"/>
                  <w:left w:val="nil"/>
                  <w:bottom w:val="nil"/>
                  <w:right w:val="nil"/>
                </w:tcBorders>
                <w:shd w:val="clear" w:color="auto" w:fill="auto"/>
                <w:noWrap/>
                <w:vAlign w:val="bottom"/>
                <w:hideMark/>
              </w:tcPr>
            </w:tcPrChange>
          </w:tcPr>
          <w:p w14:paraId="3350F1EC" w14:textId="77777777" w:rsidR="0027328D" w:rsidRPr="00EA7CC9" w:rsidRDefault="0027328D">
            <w:pPr>
              <w:widowControl/>
              <w:spacing w:line="240" w:lineRule="auto"/>
              <w:ind w:leftChars="0" w:left="0" w:firstLineChars="0" w:firstLine="0"/>
              <w:jc w:val="center"/>
              <w:rPr>
                <w:ins w:id="5072" w:author="張寶騌 CHANG,PAO-TSUNG" w:date="2022-06-22T00:44:00Z"/>
                <w:rFonts w:eastAsia="新細明體"/>
                <w:color w:val="000000"/>
                <w:kern w:val="0"/>
                <w:sz w:val="20"/>
                <w:szCs w:val="20"/>
                <w:rPrChange w:id="5073" w:author="張寶騌 CHANG,PAO-TSUNG" w:date="2022-06-22T01:00:00Z">
                  <w:rPr>
                    <w:ins w:id="5074" w:author="張寶騌 CHANG,PAO-TSUNG" w:date="2022-06-22T00:44:00Z"/>
                    <w:rFonts w:ascii="新細明體" w:eastAsia="新細明體" w:hAnsi="新細明體" w:cs="新細明體"/>
                    <w:color w:val="000000"/>
                    <w:kern w:val="0"/>
                    <w:sz w:val="22"/>
                  </w:rPr>
                </w:rPrChange>
              </w:rPr>
              <w:pPrChange w:id="5075" w:author="張寶騌 CHANG,PAO-TSUNG" w:date="2022-06-22T00:45:00Z">
                <w:pPr>
                  <w:widowControl/>
                  <w:spacing w:line="240" w:lineRule="auto"/>
                  <w:ind w:leftChars="0" w:left="0" w:firstLineChars="0" w:firstLine="0"/>
                  <w:jc w:val="right"/>
                </w:pPr>
              </w:pPrChange>
            </w:pPr>
            <w:ins w:id="5076" w:author="張寶騌 CHANG,PAO-TSUNG" w:date="2022-06-22T00:44:00Z">
              <w:r w:rsidRPr="00EA7CC9">
                <w:rPr>
                  <w:rFonts w:eastAsia="新細明體"/>
                  <w:color w:val="000000"/>
                  <w:kern w:val="0"/>
                  <w:sz w:val="20"/>
                  <w:szCs w:val="20"/>
                  <w:rPrChange w:id="5077" w:author="張寶騌 CHANG,PAO-TSUNG" w:date="2022-06-22T01:00:00Z">
                    <w:rPr>
                      <w:rFonts w:ascii="新細明體" w:eastAsia="新細明體" w:hAnsi="新細明體" w:cs="新細明體"/>
                      <w:color w:val="000000"/>
                      <w:kern w:val="0"/>
                      <w:sz w:val="22"/>
                    </w:rPr>
                  </w:rPrChange>
                </w:rPr>
                <w:t>-120</w:t>
              </w:r>
            </w:ins>
          </w:p>
        </w:tc>
        <w:tc>
          <w:tcPr>
            <w:tcW w:w="1224" w:type="dxa"/>
            <w:tcBorders>
              <w:top w:val="nil"/>
              <w:left w:val="nil"/>
              <w:bottom w:val="nil"/>
              <w:right w:val="nil"/>
            </w:tcBorders>
            <w:shd w:val="clear" w:color="auto" w:fill="auto"/>
            <w:noWrap/>
            <w:vAlign w:val="center"/>
            <w:hideMark/>
            <w:tcPrChange w:id="5078"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435DC480" w14:textId="77777777" w:rsidR="0027328D" w:rsidRPr="00EA7CC9" w:rsidRDefault="0027328D">
            <w:pPr>
              <w:widowControl/>
              <w:spacing w:line="240" w:lineRule="auto"/>
              <w:ind w:leftChars="0" w:left="0" w:firstLineChars="0" w:firstLine="0"/>
              <w:jc w:val="center"/>
              <w:rPr>
                <w:ins w:id="5079" w:author="張寶騌 CHANG,PAO-TSUNG" w:date="2022-06-22T00:44:00Z"/>
                <w:rFonts w:eastAsia="新細明體"/>
                <w:color w:val="000000"/>
                <w:kern w:val="0"/>
                <w:sz w:val="20"/>
                <w:szCs w:val="20"/>
                <w:rPrChange w:id="5080" w:author="張寶騌 CHANG,PAO-TSUNG" w:date="2022-06-22T01:00:00Z">
                  <w:rPr>
                    <w:ins w:id="5081" w:author="張寶騌 CHANG,PAO-TSUNG" w:date="2022-06-22T00:44:00Z"/>
                    <w:rFonts w:ascii="新細明體" w:eastAsia="新細明體" w:hAnsi="新細明體" w:cs="新細明體"/>
                    <w:color w:val="000000"/>
                    <w:kern w:val="0"/>
                    <w:sz w:val="22"/>
                  </w:rPr>
                </w:rPrChange>
              </w:rPr>
              <w:pPrChange w:id="5082" w:author="張寶騌 CHANG,PAO-TSUNG" w:date="2022-06-22T00:45:00Z">
                <w:pPr>
                  <w:widowControl/>
                  <w:spacing w:line="240" w:lineRule="auto"/>
                  <w:ind w:leftChars="0" w:left="0" w:firstLineChars="0" w:firstLine="0"/>
                  <w:jc w:val="right"/>
                </w:pPr>
              </w:pPrChange>
            </w:pPr>
            <w:ins w:id="5083" w:author="張寶騌 CHANG,PAO-TSUNG" w:date="2022-06-22T00:44:00Z">
              <w:r w:rsidRPr="00EA7CC9">
                <w:rPr>
                  <w:rFonts w:eastAsia="新細明體"/>
                  <w:color w:val="000000"/>
                  <w:kern w:val="0"/>
                  <w:sz w:val="20"/>
                  <w:szCs w:val="20"/>
                  <w:rPrChange w:id="5084" w:author="張寶騌 CHANG,PAO-TSUNG" w:date="2022-06-22T01:00:00Z">
                    <w:rPr>
                      <w:rFonts w:ascii="新細明體" w:eastAsia="新細明體" w:hAnsi="新細明體" w:cs="新細明體"/>
                      <w:color w:val="000000"/>
                      <w:kern w:val="0"/>
                      <w:sz w:val="22"/>
                    </w:rPr>
                  </w:rPrChange>
                </w:rPr>
                <w:t>8096</w:t>
              </w:r>
            </w:ins>
          </w:p>
        </w:tc>
        <w:tc>
          <w:tcPr>
            <w:tcW w:w="1388" w:type="dxa"/>
            <w:tcBorders>
              <w:top w:val="nil"/>
              <w:left w:val="nil"/>
              <w:bottom w:val="nil"/>
              <w:right w:val="nil"/>
            </w:tcBorders>
            <w:shd w:val="clear" w:color="auto" w:fill="auto"/>
            <w:noWrap/>
            <w:vAlign w:val="center"/>
            <w:hideMark/>
            <w:tcPrChange w:id="5085"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7F482D33" w14:textId="77777777" w:rsidR="0027328D" w:rsidRPr="00EA7CC9" w:rsidRDefault="0027328D">
            <w:pPr>
              <w:widowControl/>
              <w:spacing w:line="240" w:lineRule="auto"/>
              <w:ind w:leftChars="0" w:left="0" w:firstLineChars="0" w:firstLine="0"/>
              <w:jc w:val="center"/>
              <w:rPr>
                <w:ins w:id="5086" w:author="張寶騌 CHANG,PAO-TSUNG" w:date="2022-06-22T00:44:00Z"/>
                <w:rFonts w:eastAsia="新細明體"/>
                <w:color w:val="000000"/>
                <w:kern w:val="0"/>
                <w:sz w:val="20"/>
                <w:szCs w:val="20"/>
                <w:rPrChange w:id="5087" w:author="張寶騌 CHANG,PAO-TSUNG" w:date="2022-06-22T01:00:00Z">
                  <w:rPr>
                    <w:ins w:id="5088" w:author="張寶騌 CHANG,PAO-TSUNG" w:date="2022-06-22T00:44:00Z"/>
                    <w:rFonts w:ascii="新細明體" w:eastAsia="新細明體" w:hAnsi="新細明體" w:cs="新細明體"/>
                    <w:color w:val="000000"/>
                    <w:kern w:val="0"/>
                    <w:sz w:val="22"/>
                  </w:rPr>
                </w:rPrChange>
              </w:rPr>
              <w:pPrChange w:id="5089" w:author="張寶騌 CHANG,PAO-TSUNG" w:date="2022-06-22T00:45:00Z">
                <w:pPr>
                  <w:widowControl/>
                  <w:spacing w:line="240" w:lineRule="auto"/>
                  <w:ind w:leftChars="0" w:left="0" w:firstLineChars="0" w:firstLine="0"/>
                  <w:jc w:val="right"/>
                </w:pPr>
              </w:pPrChange>
            </w:pPr>
            <w:ins w:id="5090" w:author="張寶騌 CHANG,PAO-TSUNG" w:date="2022-06-22T00:44:00Z">
              <w:r w:rsidRPr="00EA7CC9">
                <w:rPr>
                  <w:rFonts w:eastAsia="新細明體"/>
                  <w:color w:val="000000"/>
                  <w:kern w:val="0"/>
                  <w:sz w:val="20"/>
                  <w:szCs w:val="20"/>
                  <w:rPrChange w:id="5091"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092"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0EFB0168" w14:textId="77777777" w:rsidR="0027328D" w:rsidRPr="00EA7CC9" w:rsidRDefault="0027328D">
            <w:pPr>
              <w:widowControl/>
              <w:spacing w:line="240" w:lineRule="auto"/>
              <w:ind w:leftChars="0" w:left="0" w:firstLineChars="0" w:firstLine="0"/>
              <w:jc w:val="center"/>
              <w:rPr>
                <w:ins w:id="5093" w:author="張寶騌 CHANG,PAO-TSUNG" w:date="2022-06-22T00:44:00Z"/>
                <w:rFonts w:eastAsia="新細明體"/>
                <w:color w:val="000000"/>
                <w:kern w:val="0"/>
                <w:sz w:val="20"/>
                <w:szCs w:val="20"/>
                <w:rPrChange w:id="5094" w:author="張寶騌 CHANG,PAO-TSUNG" w:date="2022-06-22T01:00:00Z">
                  <w:rPr>
                    <w:ins w:id="5095" w:author="張寶騌 CHANG,PAO-TSUNG" w:date="2022-06-22T00:44:00Z"/>
                    <w:rFonts w:ascii="新細明體" w:eastAsia="新細明體" w:hAnsi="新細明體" w:cs="新細明體"/>
                    <w:color w:val="000000"/>
                    <w:kern w:val="0"/>
                    <w:sz w:val="22"/>
                  </w:rPr>
                </w:rPrChange>
              </w:rPr>
              <w:pPrChange w:id="5096" w:author="張寶騌 CHANG,PAO-TSUNG" w:date="2022-06-22T00:45:00Z">
                <w:pPr>
                  <w:widowControl/>
                  <w:spacing w:line="240" w:lineRule="auto"/>
                  <w:ind w:leftChars="0" w:left="0" w:firstLineChars="0" w:firstLine="0"/>
                  <w:jc w:val="right"/>
                </w:pPr>
              </w:pPrChange>
            </w:pPr>
            <w:ins w:id="5097" w:author="張寶騌 CHANG,PAO-TSUNG" w:date="2022-06-22T00:44:00Z">
              <w:r w:rsidRPr="00EA7CC9">
                <w:rPr>
                  <w:rFonts w:eastAsia="新細明體"/>
                  <w:color w:val="000000"/>
                  <w:kern w:val="0"/>
                  <w:sz w:val="20"/>
                  <w:szCs w:val="20"/>
                  <w:rPrChange w:id="5098" w:author="張寶騌 CHANG,PAO-TSUNG" w:date="2022-06-22T01:00:00Z">
                    <w:rPr>
                      <w:rFonts w:ascii="新細明體" w:eastAsia="新細明體" w:hAnsi="新細明體" w:cs="新細明體"/>
                      <w:color w:val="000000"/>
                      <w:kern w:val="0"/>
                      <w:sz w:val="22"/>
                    </w:rPr>
                  </w:rPrChange>
                </w:rPr>
                <w:t>1798.9</w:t>
              </w:r>
            </w:ins>
          </w:p>
        </w:tc>
      </w:tr>
      <w:tr w:rsidR="0027328D" w:rsidRPr="0027328D" w14:paraId="2B65F27E" w14:textId="77777777" w:rsidTr="0027328D">
        <w:tblPrEx>
          <w:tblPrExChange w:id="5099" w:author="張寶騌 CHANG,PAO-TSUNG" w:date="2022-06-22T00:45:00Z">
            <w:tblPrEx>
              <w:tblW w:w="5829" w:type="dxa"/>
            </w:tblPrEx>
          </w:tblPrExChange>
        </w:tblPrEx>
        <w:trPr>
          <w:trHeight w:val="270"/>
          <w:ins w:id="5100" w:author="張寶騌 CHANG,PAO-TSUNG" w:date="2022-06-22T00:44:00Z"/>
          <w:trPrChange w:id="5101"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102" w:author="張寶騌 CHANG,PAO-TSUNG" w:date="2022-06-22T00:45:00Z">
              <w:tcPr>
                <w:tcW w:w="1440" w:type="dxa"/>
                <w:tcBorders>
                  <w:top w:val="nil"/>
                  <w:left w:val="nil"/>
                  <w:bottom w:val="nil"/>
                  <w:right w:val="nil"/>
                </w:tcBorders>
                <w:shd w:val="clear" w:color="auto" w:fill="auto"/>
                <w:noWrap/>
                <w:vAlign w:val="bottom"/>
                <w:hideMark/>
              </w:tcPr>
            </w:tcPrChange>
          </w:tcPr>
          <w:p w14:paraId="77381856" w14:textId="77777777" w:rsidR="0027328D" w:rsidRPr="00EA7CC9" w:rsidRDefault="0027328D">
            <w:pPr>
              <w:widowControl/>
              <w:spacing w:line="240" w:lineRule="auto"/>
              <w:ind w:leftChars="0" w:left="0" w:firstLineChars="0" w:firstLine="0"/>
              <w:jc w:val="center"/>
              <w:rPr>
                <w:ins w:id="5103" w:author="張寶騌 CHANG,PAO-TSUNG" w:date="2022-06-22T00:44:00Z"/>
                <w:rFonts w:eastAsia="新細明體"/>
                <w:color w:val="000000"/>
                <w:kern w:val="0"/>
                <w:sz w:val="20"/>
                <w:szCs w:val="20"/>
                <w:rPrChange w:id="5104" w:author="張寶騌 CHANG,PAO-TSUNG" w:date="2022-06-22T01:00:00Z">
                  <w:rPr>
                    <w:ins w:id="5105" w:author="張寶騌 CHANG,PAO-TSUNG" w:date="2022-06-22T00:44:00Z"/>
                    <w:rFonts w:ascii="新細明體" w:eastAsia="新細明體" w:hAnsi="新細明體" w:cs="新細明體"/>
                    <w:color w:val="000000"/>
                    <w:kern w:val="0"/>
                    <w:sz w:val="22"/>
                  </w:rPr>
                </w:rPrChange>
              </w:rPr>
              <w:pPrChange w:id="5106" w:author="張寶騌 CHANG,PAO-TSUNG" w:date="2022-06-22T00:45:00Z">
                <w:pPr>
                  <w:widowControl/>
                  <w:spacing w:line="240" w:lineRule="auto"/>
                  <w:ind w:leftChars="0" w:left="0" w:firstLineChars="0" w:firstLine="0"/>
                </w:pPr>
              </w:pPrChange>
            </w:pPr>
            <w:ins w:id="5107" w:author="張寶騌 CHANG,PAO-TSUNG" w:date="2022-06-22T00:44:00Z">
              <w:r w:rsidRPr="00EA7CC9">
                <w:rPr>
                  <w:rFonts w:eastAsia="新細明體"/>
                  <w:color w:val="000000"/>
                  <w:kern w:val="0"/>
                  <w:sz w:val="20"/>
                  <w:szCs w:val="20"/>
                  <w:rPrChange w:id="5108" w:author="張寶騌 CHANG,PAO-TSUNG" w:date="2022-06-22T01:00:00Z">
                    <w:rPr>
                      <w:rFonts w:ascii="新細明體" w:eastAsia="新細明體" w:hAnsi="新細明體" w:cs="新細明體"/>
                      <w:color w:val="000000"/>
                      <w:kern w:val="0"/>
                      <w:sz w:val="22"/>
                    </w:rPr>
                  </w:rPrChange>
                </w:rPr>
                <w:t>14:42:24.226000</w:t>
              </w:r>
            </w:ins>
          </w:p>
        </w:tc>
        <w:tc>
          <w:tcPr>
            <w:tcW w:w="1224" w:type="dxa"/>
            <w:tcBorders>
              <w:top w:val="nil"/>
              <w:left w:val="nil"/>
              <w:bottom w:val="nil"/>
              <w:right w:val="nil"/>
            </w:tcBorders>
            <w:shd w:val="clear" w:color="auto" w:fill="auto"/>
            <w:noWrap/>
            <w:vAlign w:val="center"/>
            <w:hideMark/>
            <w:tcPrChange w:id="5109"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3E0AA230" w14:textId="77777777" w:rsidR="0027328D" w:rsidRPr="00EA7CC9" w:rsidRDefault="0027328D">
            <w:pPr>
              <w:widowControl/>
              <w:spacing w:line="240" w:lineRule="auto"/>
              <w:ind w:leftChars="0" w:left="0" w:firstLineChars="0" w:firstLine="0"/>
              <w:jc w:val="center"/>
              <w:rPr>
                <w:ins w:id="5110" w:author="張寶騌 CHANG,PAO-TSUNG" w:date="2022-06-22T00:44:00Z"/>
                <w:rFonts w:eastAsia="新細明體"/>
                <w:color w:val="000000"/>
                <w:kern w:val="0"/>
                <w:sz w:val="20"/>
                <w:szCs w:val="20"/>
                <w:rPrChange w:id="5111" w:author="張寶騌 CHANG,PAO-TSUNG" w:date="2022-06-22T01:00:00Z">
                  <w:rPr>
                    <w:ins w:id="5112" w:author="張寶騌 CHANG,PAO-TSUNG" w:date="2022-06-22T00:44:00Z"/>
                    <w:rFonts w:ascii="新細明體" w:eastAsia="新細明體" w:hAnsi="新細明體" w:cs="新細明體"/>
                    <w:color w:val="000000"/>
                    <w:kern w:val="0"/>
                    <w:sz w:val="22"/>
                  </w:rPr>
                </w:rPrChange>
              </w:rPr>
              <w:pPrChange w:id="5113" w:author="張寶騌 CHANG,PAO-TSUNG" w:date="2022-06-22T00:45:00Z">
                <w:pPr>
                  <w:widowControl/>
                  <w:spacing w:line="240" w:lineRule="auto"/>
                  <w:ind w:leftChars="0" w:left="0" w:firstLineChars="0" w:firstLine="0"/>
                  <w:jc w:val="right"/>
                </w:pPr>
              </w:pPrChange>
            </w:pPr>
            <w:ins w:id="5114" w:author="張寶騌 CHANG,PAO-TSUNG" w:date="2022-06-22T00:44:00Z">
              <w:r w:rsidRPr="00EA7CC9">
                <w:rPr>
                  <w:rFonts w:eastAsia="新細明體"/>
                  <w:color w:val="000000"/>
                  <w:kern w:val="0"/>
                  <w:sz w:val="20"/>
                  <w:szCs w:val="20"/>
                  <w:rPrChange w:id="5115" w:author="張寶騌 CHANG,PAO-TSUNG" w:date="2022-06-22T01:00:00Z">
                    <w:rPr>
                      <w:rFonts w:ascii="新細明體" w:eastAsia="新細明體" w:hAnsi="新細明體" w:cs="新細明體"/>
                      <w:color w:val="000000"/>
                      <w:kern w:val="0"/>
                      <w:sz w:val="22"/>
                    </w:rPr>
                  </w:rPrChange>
                </w:rPr>
                <w:t>184</w:t>
              </w:r>
            </w:ins>
          </w:p>
        </w:tc>
        <w:tc>
          <w:tcPr>
            <w:tcW w:w="1224" w:type="dxa"/>
            <w:tcBorders>
              <w:top w:val="nil"/>
              <w:left w:val="nil"/>
              <w:bottom w:val="nil"/>
              <w:right w:val="nil"/>
            </w:tcBorders>
            <w:shd w:val="clear" w:color="auto" w:fill="auto"/>
            <w:noWrap/>
            <w:vAlign w:val="center"/>
            <w:hideMark/>
            <w:tcPrChange w:id="5116" w:author="張寶騌 CHANG,PAO-TSUNG" w:date="2022-06-22T00:45:00Z">
              <w:tcPr>
                <w:tcW w:w="860" w:type="dxa"/>
                <w:tcBorders>
                  <w:top w:val="nil"/>
                  <w:left w:val="nil"/>
                  <w:bottom w:val="nil"/>
                  <w:right w:val="nil"/>
                </w:tcBorders>
                <w:shd w:val="clear" w:color="auto" w:fill="auto"/>
                <w:noWrap/>
                <w:vAlign w:val="bottom"/>
                <w:hideMark/>
              </w:tcPr>
            </w:tcPrChange>
          </w:tcPr>
          <w:p w14:paraId="38FCEA86" w14:textId="77777777" w:rsidR="0027328D" w:rsidRPr="00EA7CC9" w:rsidRDefault="0027328D">
            <w:pPr>
              <w:widowControl/>
              <w:spacing w:line="240" w:lineRule="auto"/>
              <w:ind w:leftChars="0" w:left="0" w:firstLineChars="0" w:firstLine="0"/>
              <w:jc w:val="center"/>
              <w:rPr>
                <w:ins w:id="5117" w:author="張寶騌 CHANG,PAO-TSUNG" w:date="2022-06-22T00:44:00Z"/>
                <w:rFonts w:eastAsia="新細明體"/>
                <w:color w:val="000000"/>
                <w:kern w:val="0"/>
                <w:sz w:val="20"/>
                <w:szCs w:val="20"/>
                <w:rPrChange w:id="5118" w:author="張寶騌 CHANG,PAO-TSUNG" w:date="2022-06-22T01:00:00Z">
                  <w:rPr>
                    <w:ins w:id="5119" w:author="張寶騌 CHANG,PAO-TSUNG" w:date="2022-06-22T00:44:00Z"/>
                    <w:rFonts w:ascii="新細明體" w:eastAsia="新細明體" w:hAnsi="新細明體" w:cs="新細明體"/>
                    <w:color w:val="000000"/>
                    <w:kern w:val="0"/>
                    <w:sz w:val="22"/>
                  </w:rPr>
                </w:rPrChange>
              </w:rPr>
              <w:pPrChange w:id="5120" w:author="張寶騌 CHANG,PAO-TSUNG" w:date="2022-06-22T00:45:00Z">
                <w:pPr>
                  <w:widowControl/>
                  <w:spacing w:line="240" w:lineRule="auto"/>
                  <w:ind w:leftChars="0" w:left="0" w:firstLineChars="0" w:firstLine="0"/>
                  <w:jc w:val="right"/>
                </w:pPr>
              </w:pPrChange>
            </w:pPr>
            <w:ins w:id="5121" w:author="張寶騌 CHANG,PAO-TSUNG" w:date="2022-06-22T00:44:00Z">
              <w:r w:rsidRPr="00EA7CC9">
                <w:rPr>
                  <w:rFonts w:eastAsia="新細明體"/>
                  <w:color w:val="000000"/>
                  <w:kern w:val="0"/>
                  <w:sz w:val="20"/>
                  <w:szCs w:val="20"/>
                  <w:rPrChange w:id="5122" w:author="張寶騌 CHANG,PAO-TSUNG" w:date="2022-06-22T01:00:00Z">
                    <w:rPr>
                      <w:rFonts w:ascii="新細明體" w:eastAsia="新細明體" w:hAnsi="新細明體" w:cs="新細明體"/>
                      <w:color w:val="000000"/>
                      <w:kern w:val="0"/>
                      <w:sz w:val="22"/>
                    </w:rPr>
                  </w:rPrChange>
                </w:rPr>
                <w:t>-134</w:t>
              </w:r>
            </w:ins>
          </w:p>
        </w:tc>
        <w:tc>
          <w:tcPr>
            <w:tcW w:w="1224" w:type="dxa"/>
            <w:tcBorders>
              <w:top w:val="nil"/>
              <w:left w:val="nil"/>
              <w:bottom w:val="nil"/>
              <w:right w:val="nil"/>
            </w:tcBorders>
            <w:shd w:val="clear" w:color="auto" w:fill="auto"/>
            <w:noWrap/>
            <w:vAlign w:val="center"/>
            <w:hideMark/>
            <w:tcPrChange w:id="5123"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59BDDD69" w14:textId="77777777" w:rsidR="0027328D" w:rsidRPr="00EA7CC9" w:rsidRDefault="0027328D">
            <w:pPr>
              <w:widowControl/>
              <w:spacing w:line="240" w:lineRule="auto"/>
              <w:ind w:leftChars="0" w:left="0" w:firstLineChars="0" w:firstLine="0"/>
              <w:jc w:val="center"/>
              <w:rPr>
                <w:ins w:id="5124" w:author="張寶騌 CHANG,PAO-TSUNG" w:date="2022-06-22T00:44:00Z"/>
                <w:rFonts w:eastAsia="新細明體"/>
                <w:color w:val="000000"/>
                <w:kern w:val="0"/>
                <w:sz w:val="20"/>
                <w:szCs w:val="20"/>
                <w:rPrChange w:id="5125" w:author="張寶騌 CHANG,PAO-TSUNG" w:date="2022-06-22T01:00:00Z">
                  <w:rPr>
                    <w:ins w:id="5126" w:author="張寶騌 CHANG,PAO-TSUNG" w:date="2022-06-22T00:44:00Z"/>
                    <w:rFonts w:ascii="新細明體" w:eastAsia="新細明體" w:hAnsi="新細明體" w:cs="新細明體"/>
                    <w:color w:val="000000"/>
                    <w:kern w:val="0"/>
                    <w:sz w:val="22"/>
                  </w:rPr>
                </w:rPrChange>
              </w:rPr>
              <w:pPrChange w:id="5127" w:author="張寶騌 CHANG,PAO-TSUNG" w:date="2022-06-22T00:45:00Z">
                <w:pPr>
                  <w:widowControl/>
                  <w:spacing w:line="240" w:lineRule="auto"/>
                  <w:ind w:leftChars="0" w:left="0" w:firstLineChars="0" w:firstLine="0"/>
                  <w:jc w:val="right"/>
                </w:pPr>
              </w:pPrChange>
            </w:pPr>
            <w:ins w:id="5128" w:author="張寶騌 CHANG,PAO-TSUNG" w:date="2022-06-22T00:44:00Z">
              <w:r w:rsidRPr="00EA7CC9">
                <w:rPr>
                  <w:rFonts w:eastAsia="新細明體"/>
                  <w:color w:val="000000"/>
                  <w:kern w:val="0"/>
                  <w:sz w:val="20"/>
                  <w:szCs w:val="20"/>
                  <w:rPrChange w:id="5129" w:author="張寶騌 CHANG,PAO-TSUNG" w:date="2022-06-22T01:00:00Z">
                    <w:rPr>
                      <w:rFonts w:ascii="新細明體" w:eastAsia="新細明體" w:hAnsi="新細明體" w:cs="新細明體"/>
                      <w:color w:val="000000"/>
                      <w:kern w:val="0"/>
                      <w:sz w:val="22"/>
                    </w:rPr>
                  </w:rPrChange>
                </w:rPr>
                <w:t>8086</w:t>
              </w:r>
            </w:ins>
          </w:p>
        </w:tc>
        <w:tc>
          <w:tcPr>
            <w:tcW w:w="1388" w:type="dxa"/>
            <w:tcBorders>
              <w:top w:val="nil"/>
              <w:left w:val="nil"/>
              <w:bottom w:val="nil"/>
              <w:right w:val="nil"/>
            </w:tcBorders>
            <w:shd w:val="clear" w:color="auto" w:fill="auto"/>
            <w:noWrap/>
            <w:vAlign w:val="center"/>
            <w:hideMark/>
            <w:tcPrChange w:id="5130"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63E3F0F7" w14:textId="77777777" w:rsidR="0027328D" w:rsidRPr="00EA7CC9" w:rsidRDefault="0027328D">
            <w:pPr>
              <w:widowControl/>
              <w:spacing w:line="240" w:lineRule="auto"/>
              <w:ind w:leftChars="0" w:left="0" w:firstLineChars="0" w:firstLine="0"/>
              <w:jc w:val="center"/>
              <w:rPr>
                <w:ins w:id="5131" w:author="張寶騌 CHANG,PAO-TSUNG" w:date="2022-06-22T00:44:00Z"/>
                <w:rFonts w:eastAsia="新細明體"/>
                <w:color w:val="000000"/>
                <w:kern w:val="0"/>
                <w:sz w:val="20"/>
                <w:szCs w:val="20"/>
                <w:rPrChange w:id="5132" w:author="張寶騌 CHANG,PAO-TSUNG" w:date="2022-06-22T01:00:00Z">
                  <w:rPr>
                    <w:ins w:id="5133" w:author="張寶騌 CHANG,PAO-TSUNG" w:date="2022-06-22T00:44:00Z"/>
                    <w:rFonts w:ascii="新細明體" w:eastAsia="新細明體" w:hAnsi="新細明體" w:cs="新細明體"/>
                    <w:color w:val="000000"/>
                    <w:kern w:val="0"/>
                    <w:sz w:val="22"/>
                  </w:rPr>
                </w:rPrChange>
              </w:rPr>
              <w:pPrChange w:id="5134" w:author="張寶騌 CHANG,PAO-TSUNG" w:date="2022-06-22T00:45:00Z">
                <w:pPr>
                  <w:widowControl/>
                  <w:spacing w:line="240" w:lineRule="auto"/>
                  <w:ind w:leftChars="0" w:left="0" w:firstLineChars="0" w:firstLine="0"/>
                  <w:jc w:val="right"/>
                </w:pPr>
              </w:pPrChange>
            </w:pPr>
            <w:ins w:id="5135" w:author="張寶騌 CHANG,PAO-TSUNG" w:date="2022-06-22T00:44:00Z">
              <w:r w:rsidRPr="00EA7CC9">
                <w:rPr>
                  <w:rFonts w:eastAsia="新細明體"/>
                  <w:color w:val="000000"/>
                  <w:kern w:val="0"/>
                  <w:sz w:val="20"/>
                  <w:szCs w:val="20"/>
                  <w:rPrChange w:id="513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137"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3AA01C2E" w14:textId="77777777" w:rsidR="0027328D" w:rsidRPr="00EA7CC9" w:rsidRDefault="0027328D">
            <w:pPr>
              <w:widowControl/>
              <w:spacing w:line="240" w:lineRule="auto"/>
              <w:ind w:leftChars="0" w:left="0" w:firstLineChars="0" w:firstLine="0"/>
              <w:jc w:val="center"/>
              <w:rPr>
                <w:ins w:id="5138" w:author="張寶騌 CHANG,PAO-TSUNG" w:date="2022-06-22T00:44:00Z"/>
                <w:rFonts w:eastAsia="新細明體"/>
                <w:color w:val="000000"/>
                <w:kern w:val="0"/>
                <w:sz w:val="20"/>
                <w:szCs w:val="20"/>
                <w:rPrChange w:id="5139" w:author="張寶騌 CHANG,PAO-TSUNG" w:date="2022-06-22T01:00:00Z">
                  <w:rPr>
                    <w:ins w:id="5140" w:author="張寶騌 CHANG,PAO-TSUNG" w:date="2022-06-22T00:44:00Z"/>
                    <w:rFonts w:ascii="新細明體" w:eastAsia="新細明體" w:hAnsi="新細明體" w:cs="新細明體"/>
                    <w:color w:val="000000"/>
                    <w:kern w:val="0"/>
                    <w:sz w:val="22"/>
                  </w:rPr>
                </w:rPrChange>
              </w:rPr>
              <w:pPrChange w:id="5141" w:author="張寶騌 CHANG,PAO-TSUNG" w:date="2022-06-22T00:45:00Z">
                <w:pPr>
                  <w:widowControl/>
                  <w:spacing w:line="240" w:lineRule="auto"/>
                  <w:ind w:leftChars="0" w:left="0" w:firstLineChars="0" w:firstLine="0"/>
                  <w:jc w:val="right"/>
                </w:pPr>
              </w:pPrChange>
            </w:pPr>
            <w:ins w:id="5142" w:author="張寶騌 CHANG,PAO-TSUNG" w:date="2022-06-22T00:44:00Z">
              <w:r w:rsidRPr="00EA7CC9">
                <w:rPr>
                  <w:rFonts w:eastAsia="新細明體"/>
                  <w:color w:val="000000"/>
                  <w:kern w:val="0"/>
                  <w:sz w:val="20"/>
                  <w:szCs w:val="20"/>
                  <w:rPrChange w:id="5143" w:author="張寶騌 CHANG,PAO-TSUNG" w:date="2022-06-22T01:00:00Z">
                    <w:rPr>
                      <w:rFonts w:ascii="新細明體" w:eastAsia="新細明體" w:hAnsi="新細明體" w:cs="新細明體"/>
                      <w:color w:val="000000"/>
                      <w:kern w:val="0"/>
                      <w:sz w:val="22"/>
                    </w:rPr>
                  </w:rPrChange>
                </w:rPr>
                <w:t>1802.1</w:t>
              </w:r>
            </w:ins>
          </w:p>
        </w:tc>
      </w:tr>
      <w:tr w:rsidR="0027328D" w:rsidRPr="0027328D" w14:paraId="06ED9EF3" w14:textId="77777777" w:rsidTr="0027328D">
        <w:tblPrEx>
          <w:tblPrExChange w:id="5144" w:author="張寶騌 CHANG,PAO-TSUNG" w:date="2022-06-22T00:45:00Z">
            <w:tblPrEx>
              <w:tblW w:w="5829" w:type="dxa"/>
            </w:tblPrEx>
          </w:tblPrExChange>
        </w:tblPrEx>
        <w:trPr>
          <w:trHeight w:val="270"/>
          <w:ins w:id="5145" w:author="張寶騌 CHANG,PAO-TSUNG" w:date="2022-06-22T00:44:00Z"/>
          <w:trPrChange w:id="5146"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147" w:author="張寶騌 CHANG,PAO-TSUNG" w:date="2022-06-22T00:45:00Z">
              <w:tcPr>
                <w:tcW w:w="1440" w:type="dxa"/>
                <w:tcBorders>
                  <w:top w:val="nil"/>
                  <w:left w:val="nil"/>
                  <w:bottom w:val="nil"/>
                  <w:right w:val="nil"/>
                </w:tcBorders>
                <w:shd w:val="clear" w:color="auto" w:fill="auto"/>
                <w:noWrap/>
                <w:vAlign w:val="bottom"/>
                <w:hideMark/>
              </w:tcPr>
            </w:tcPrChange>
          </w:tcPr>
          <w:p w14:paraId="0114A731" w14:textId="77777777" w:rsidR="0027328D" w:rsidRPr="00EA7CC9" w:rsidRDefault="0027328D">
            <w:pPr>
              <w:widowControl/>
              <w:spacing w:line="240" w:lineRule="auto"/>
              <w:ind w:leftChars="0" w:left="0" w:firstLineChars="0" w:firstLine="0"/>
              <w:jc w:val="center"/>
              <w:rPr>
                <w:ins w:id="5148" w:author="張寶騌 CHANG,PAO-TSUNG" w:date="2022-06-22T00:44:00Z"/>
                <w:rFonts w:eastAsia="新細明體"/>
                <w:color w:val="000000"/>
                <w:kern w:val="0"/>
                <w:sz w:val="20"/>
                <w:szCs w:val="20"/>
                <w:rPrChange w:id="5149" w:author="張寶騌 CHANG,PAO-TSUNG" w:date="2022-06-22T01:00:00Z">
                  <w:rPr>
                    <w:ins w:id="5150" w:author="張寶騌 CHANG,PAO-TSUNG" w:date="2022-06-22T00:44:00Z"/>
                    <w:rFonts w:ascii="新細明體" w:eastAsia="新細明體" w:hAnsi="新細明體" w:cs="新細明體"/>
                    <w:color w:val="000000"/>
                    <w:kern w:val="0"/>
                    <w:sz w:val="22"/>
                  </w:rPr>
                </w:rPrChange>
              </w:rPr>
              <w:pPrChange w:id="5151" w:author="張寶騌 CHANG,PAO-TSUNG" w:date="2022-06-22T00:45:00Z">
                <w:pPr>
                  <w:widowControl/>
                  <w:spacing w:line="240" w:lineRule="auto"/>
                  <w:ind w:leftChars="0" w:left="0" w:firstLineChars="0" w:firstLine="0"/>
                </w:pPr>
              </w:pPrChange>
            </w:pPr>
            <w:ins w:id="5152" w:author="張寶騌 CHANG,PAO-TSUNG" w:date="2022-06-22T00:44:00Z">
              <w:r w:rsidRPr="00EA7CC9">
                <w:rPr>
                  <w:rFonts w:eastAsia="新細明體"/>
                  <w:color w:val="000000"/>
                  <w:kern w:val="0"/>
                  <w:sz w:val="20"/>
                  <w:szCs w:val="20"/>
                  <w:rPrChange w:id="5153" w:author="張寶騌 CHANG,PAO-TSUNG" w:date="2022-06-22T01:00:00Z">
                    <w:rPr>
                      <w:rFonts w:ascii="新細明體" w:eastAsia="新細明體" w:hAnsi="新細明體" w:cs="新細明體"/>
                      <w:color w:val="000000"/>
                      <w:kern w:val="0"/>
                      <w:sz w:val="22"/>
                    </w:rPr>
                  </w:rPrChange>
                </w:rPr>
                <w:t>14:42:24.495000</w:t>
              </w:r>
            </w:ins>
          </w:p>
        </w:tc>
        <w:tc>
          <w:tcPr>
            <w:tcW w:w="1224" w:type="dxa"/>
            <w:tcBorders>
              <w:top w:val="nil"/>
              <w:left w:val="nil"/>
              <w:bottom w:val="nil"/>
              <w:right w:val="nil"/>
            </w:tcBorders>
            <w:shd w:val="clear" w:color="auto" w:fill="auto"/>
            <w:noWrap/>
            <w:vAlign w:val="center"/>
            <w:hideMark/>
            <w:tcPrChange w:id="5154"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105EA6FF" w14:textId="77777777" w:rsidR="0027328D" w:rsidRPr="00EA7CC9" w:rsidRDefault="0027328D">
            <w:pPr>
              <w:widowControl/>
              <w:spacing w:line="240" w:lineRule="auto"/>
              <w:ind w:leftChars="0" w:left="0" w:firstLineChars="0" w:firstLine="0"/>
              <w:jc w:val="center"/>
              <w:rPr>
                <w:ins w:id="5155" w:author="張寶騌 CHANG,PAO-TSUNG" w:date="2022-06-22T00:44:00Z"/>
                <w:rFonts w:eastAsia="新細明體"/>
                <w:color w:val="000000"/>
                <w:kern w:val="0"/>
                <w:sz w:val="20"/>
                <w:szCs w:val="20"/>
                <w:rPrChange w:id="5156" w:author="張寶騌 CHANG,PAO-TSUNG" w:date="2022-06-22T01:00:00Z">
                  <w:rPr>
                    <w:ins w:id="5157" w:author="張寶騌 CHANG,PAO-TSUNG" w:date="2022-06-22T00:44:00Z"/>
                    <w:rFonts w:ascii="新細明體" w:eastAsia="新細明體" w:hAnsi="新細明體" w:cs="新細明體"/>
                    <w:color w:val="000000"/>
                    <w:kern w:val="0"/>
                    <w:sz w:val="22"/>
                  </w:rPr>
                </w:rPrChange>
              </w:rPr>
              <w:pPrChange w:id="5158" w:author="張寶騌 CHANG,PAO-TSUNG" w:date="2022-06-22T00:45:00Z">
                <w:pPr>
                  <w:widowControl/>
                  <w:spacing w:line="240" w:lineRule="auto"/>
                  <w:ind w:leftChars="0" w:left="0" w:firstLineChars="0" w:firstLine="0"/>
                  <w:jc w:val="right"/>
                </w:pPr>
              </w:pPrChange>
            </w:pPr>
            <w:ins w:id="5159" w:author="張寶騌 CHANG,PAO-TSUNG" w:date="2022-06-22T00:44:00Z">
              <w:r w:rsidRPr="00EA7CC9">
                <w:rPr>
                  <w:rFonts w:eastAsia="新細明體"/>
                  <w:color w:val="000000"/>
                  <w:kern w:val="0"/>
                  <w:sz w:val="20"/>
                  <w:szCs w:val="20"/>
                  <w:rPrChange w:id="5160" w:author="張寶騌 CHANG,PAO-TSUNG" w:date="2022-06-22T01:00:00Z">
                    <w:rPr>
                      <w:rFonts w:ascii="新細明體" w:eastAsia="新細明體" w:hAnsi="新細明體" w:cs="新細明體"/>
                      <w:color w:val="000000"/>
                      <w:kern w:val="0"/>
                      <w:sz w:val="22"/>
                    </w:rPr>
                  </w:rPrChange>
                </w:rPr>
                <w:t>180</w:t>
              </w:r>
            </w:ins>
          </w:p>
        </w:tc>
        <w:tc>
          <w:tcPr>
            <w:tcW w:w="1224" w:type="dxa"/>
            <w:tcBorders>
              <w:top w:val="nil"/>
              <w:left w:val="nil"/>
              <w:bottom w:val="nil"/>
              <w:right w:val="nil"/>
            </w:tcBorders>
            <w:shd w:val="clear" w:color="auto" w:fill="auto"/>
            <w:noWrap/>
            <w:vAlign w:val="center"/>
            <w:hideMark/>
            <w:tcPrChange w:id="5161" w:author="張寶騌 CHANG,PAO-TSUNG" w:date="2022-06-22T00:45:00Z">
              <w:tcPr>
                <w:tcW w:w="860" w:type="dxa"/>
                <w:tcBorders>
                  <w:top w:val="nil"/>
                  <w:left w:val="nil"/>
                  <w:bottom w:val="nil"/>
                  <w:right w:val="nil"/>
                </w:tcBorders>
                <w:shd w:val="clear" w:color="auto" w:fill="auto"/>
                <w:noWrap/>
                <w:vAlign w:val="bottom"/>
                <w:hideMark/>
              </w:tcPr>
            </w:tcPrChange>
          </w:tcPr>
          <w:p w14:paraId="1A392DDA" w14:textId="77777777" w:rsidR="0027328D" w:rsidRPr="00EA7CC9" w:rsidRDefault="0027328D">
            <w:pPr>
              <w:widowControl/>
              <w:spacing w:line="240" w:lineRule="auto"/>
              <w:ind w:leftChars="0" w:left="0" w:firstLineChars="0" w:firstLine="0"/>
              <w:jc w:val="center"/>
              <w:rPr>
                <w:ins w:id="5162" w:author="張寶騌 CHANG,PAO-TSUNG" w:date="2022-06-22T00:44:00Z"/>
                <w:rFonts w:eastAsia="新細明體"/>
                <w:color w:val="000000"/>
                <w:kern w:val="0"/>
                <w:sz w:val="20"/>
                <w:szCs w:val="20"/>
                <w:rPrChange w:id="5163" w:author="張寶騌 CHANG,PAO-TSUNG" w:date="2022-06-22T01:00:00Z">
                  <w:rPr>
                    <w:ins w:id="5164" w:author="張寶騌 CHANG,PAO-TSUNG" w:date="2022-06-22T00:44:00Z"/>
                    <w:rFonts w:ascii="新細明體" w:eastAsia="新細明體" w:hAnsi="新細明體" w:cs="新細明體"/>
                    <w:color w:val="000000"/>
                    <w:kern w:val="0"/>
                    <w:sz w:val="22"/>
                  </w:rPr>
                </w:rPrChange>
              </w:rPr>
              <w:pPrChange w:id="5165" w:author="張寶騌 CHANG,PAO-TSUNG" w:date="2022-06-22T00:45:00Z">
                <w:pPr>
                  <w:widowControl/>
                  <w:spacing w:line="240" w:lineRule="auto"/>
                  <w:ind w:leftChars="0" w:left="0" w:firstLineChars="0" w:firstLine="0"/>
                  <w:jc w:val="right"/>
                </w:pPr>
              </w:pPrChange>
            </w:pPr>
            <w:ins w:id="5166" w:author="張寶騌 CHANG,PAO-TSUNG" w:date="2022-06-22T00:44:00Z">
              <w:r w:rsidRPr="00EA7CC9">
                <w:rPr>
                  <w:rFonts w:eastAsia="新細明體"/>
                  <w:color w:val="000000"/>
                  <w:kern w:val="0"/>
                  <w:sz w:val="20"/>
                  <w:szCs w:val="20"/>
                  <w:rPrChange w:id="5167" w:author="張寶騌 CHANG,PAO-TSUNG" w:date="2022-06-22T01:00:00Z">
                    <w:rPr>
                      <w:rFonts w:ascii="新細明體" w:eastAsia="新細明體" w:hAnsi="新細明體" w:cs="新細明體"/>
                      <w:color w:val="000000"/>
                      <w:kern w:val="0"/>
                      <w:sz w:val="22"/>
                    </w:rPr>
                  </w:rPrChange>
                </w:rPr>
                <w:t>-90</w:t>
              </w:r>
            </w:ins>
          </w:p>
        </w:tc>
        <w:tc>
          <w:tcPr>
            <w:tcW w:w="1224" w:type="dxa"/>
            <w:tcBorders>
              <w:top w:val="nil"/>
              <w:left w:val="nil"/>
              <w:bottom w:val="nil"/>
              <w:right w:val="nil"/>
            </w:tcBorders>
            <w:shd w:val="clear" w:color="auto" w:fill="auto"/>
            <w:noWrap/>
            <w:vAlign w:val="center"/>
            <w:hideMark/>
            <w:tcPrChange w:id="5168"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1EA0BF6E" w14:textId="77777777" w:rsidR="0027328D" w:rsidRPr="00EA7CC9" w:rsidRDefault="0027328D">
            <w:pPr>
              <w:widowControl/>
              <w:spacing w:line="240" w:lineRule="auto"/>
              <w:ind w:leftChars="0" w:left="0" w:firstLineChars="0" w:firstLine="0"/>
              <w:jc w:val="center"/>
              <w:rPr>
                <w:ins w:id="5169" w:author="張寶騌 CHANG,PAO-TSUNG" w:date="2022-06-22T00:44:00Z"/>
                <w:rFonts w:eastAsia="新細明體"/>
                <w:color w:val="000000"/>
                <w:kern w:val="0"/>
                <w:sz w:val="20"/>
                <w:szCs w:val="20"/>
                <w:rPrChange w:id="5170" w:author="張寶騌 CHANG,PAO-TSUNG" w:date="2022-06-22T01:00:00Z">
                  <w:rPr>
                    <w:ins w:id="5171" w:author="張寶騌 CHANG,PAO-TSUNG" w:date="2022-06-22T00:44:00Z"/>
                    <w:rFonts w:ascii="新細明體" w:eastAsia="新細明體" w:hAnsi="新細明體" w:cs="新細明體"/>
                    <w:color w:val="000000"/>
                    <w:kern w:val="0"/>
                    <w:sz w:val="22"/>
                  </w:rPr>
                </w:rPrChange>
              </w:rPr>
              <w:pPrChange w:id="5172" w:author="張寶騌 CHANG,PAO-TSUNG" w:date="2022-06-22T00:45:00Z">
                <w:pPr>
                  <w:widowControl/>
                  <w:spacing w:line="240" w:lineRule="auto"/>
                  <w:ind w:leftChars="0" w:left="0" w:firstLineChars="0" w:firstLine="0"/>
                  <w:jc w:val="right"/>
                </w:pPr>
              </w:pPrChange>
            </w:pPr>
            <w:ins w:id="5173" w:author="張寶騌 CHANG,PAO-TSUNG" w:date="2022-06-22T00:44:00Z">
              <w:r w:rsidRPr="00EA7CC9">
                <w:rPr>
                  <w:rFonts w:eastAsia="新細明體"/>
                  <w:color w:val="000000"/>
                  <w:kern w:val="0"/>
                  <w:sz w:val="20"/>
                  <w:szCs w:val="20"/>
                  <w:rPrChange w:id="5174" w:author="張寶騌 CHANG,PAO-TSUNG" w:date="2022-06-22T01:00:00Z">
                    <w:rPr>
                      <w:rFonts w:ascii="新細明體" w:eastAsia="新細明體" w:hAnsi="新細明體" w:cs="新細明體"/>
                      <w:color w:val="000000"/>
                      <w:kern w:val="0"/>
                      <w:sz w:val="22"/>
                    </w:rPr>
                  </w:rPrChange>
                </w:rPr>
                <w:t>8098</w:t>
              </w:r>
            </w:ins>
          </w:p>
        </w:tc>
        <w:tc>
          <w:tcPr>
            <w:tcW w:w="1388" w:type="dxa"/>
            <w:tcBorders>
              <w:top w:val="nil"/>
              <w:left w:val="nil"/>
              <w:bottom w:val="nil"/>
              <w:right w:val="nil"/>
            </w:tcBorders>
            <w:shd w:val="clear" w:color="auto" w:fill="auto"/>
            <w:noWrap/>
            <w:vAlign w:val="center"/>
            <w:hideMark/>
            <w:tcPrChange w:id="5175"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17DC95C6" w14:textId="77777777" w:rsidR="0027328D" w:rsidRPr="00EA7CC9" w:rsidRDefault="0027328D">
            <w:pPr>
              <w:widowControl/>
              <w:spacing w:line="240" w:lineRule="auto"/>
              <w:ind w:leftChars="0" w:left="0" w:firstLineChars="0" w:firstLine="0"/>
              <w:jc w:val="center"/>
              <w:rPr>
                <w:ins w:id="5176" w:author="張寶騌 CHANG,PAO-TSUNG" w:date="2022-06-22T00:44:00Z"/>
                <w:rFonts w:eastAsia="新細明體"/>
                <w:color w:val="000000"/>
                <w:kern w:val="0"/>
                <w:sz w:val="20"/>
                <w:szCs w:val="20"/>
                <w:rPrChange w:id="5177" w:author="張寶騌 CHANG,PAO-TSUNG" w:date="2022-06-22T01:00:00Z">
                  <w:rPr>
                    <w:ins w:id="5178" w:author="張寶騌 CHANG,PAO-TSUNG" w:date="2022-06-22T00:44:00Z"/>
                    <w:rFonts w:ascii="新細明體" w:eastAsia="新細明體" w:hAnsi="新細明體" w:cs="新細明體"/>
                    <w:color w:val="000000"/>
                    <w:kern w:val="0"/>
                    <w:sz w:val="22"/>
                  </w:rPr>
                </w:rPrChange>
              </w:rPr>
              <w:pPrChange w:id="5179" w:author="張寶騌 CHANG,PAO-TSUNG" w:date="2022-06-22T00:45:00Z">
                <w:pPr>
                  <w:widowControl/>
                  <w:spacing w:line="240" w:lineRule="auto"/>
                  <w:ind w:leftChars="0" w:left="0" w:firstLineChars="0" w:firstLine="0"/>
                  <w:jc w:val="right"/>
                </w:pPr>
              </w:pPrChange>
            </w:pPr>
            <w:ins w:id="5180" w:author="張寶騌 CHANG,PAO-TSUNG" w:date="2022-06-22T00:44:00Z">
              <w:r w:rsidRPr="00EA7CC9">
                <w:rPr>
                  <w:rFonts w:eastAsia="新細明體"/>
                  <w:color w:val="000000"/>
                  <w:kern w:val="0"/>
                  <w:sz w:val="20"/>
                  <w:szCs w:val="20"/>
                  <w:rPrChange w:id="5181"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182"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046A8E9C" w14:textId="77777777" w:rsidR="0027328D" w:rsidRPr="00EA7CC9" w:rsidRDefault="0027328D">
            <w:pPr>
              <w:widowControl/>
              <w:spacing w:line="240" w:lineRule="auto"/>
              <w:ind w:leftChars="0" w:left="0" w:firstLineChars="0" w:firstLine="0"/>
              <w:jc w:val="center"/>
              <w:rPr>
                <w:ins w:id="5183" w:author="張寶騌 CHANG,PAO-TSUNG" w:date="2022-06-22T00:44:00Z"/>
                <w:rFonts w:eastAsia="新細明體"/>
                <w:color w:val="000000"/>
                <w:kern w:val="0"/>
                <w:sz w:val="20"/>
                <w:szCs w:val="20"/>
                <w:rPrChange w:id="5184" w:author="張寶騌 CHANG,PAO-TSUNG" w:date="2022-06-22T01:00:00Z">
                  <w:rPr>
                    <w:ins w:id="5185" w:author="張寶騌 CHANG,PAO-TSUNG" w:date="2022-06-22T00:44:00Z"/>
                    <w:rFonts w:ascii="新細明體" w:eastAsia="新細明體" w:hAnsi="新細明體" w:cs="新細明體"/>
                    <w:color w:val="000000"/>
                    <w:kern w:val="0"/>
                    <w:sz w:val="22"/>
                  </w:rPr>
                </w:rPrChange>
              </w:rPr>
              <w:pPrChange w:id="5186" w:author="張寶騌 CHANG,PAO-TSUNG" w:date="2022-06-22T00:45:00Z">
                <w:pPr>
                  <w:widowControl/>
                  <w:spacing w:line="240" w:lineRule="auto"/>
                  <w:ind w:leftChars="0" w:left="0" w:firstLineChars="0" w:firstLine="0"/>
                  <w:jc w:val="right"/>
                </w:pPr>
              </w:pPrChange>
            </w:pPr>
            <w:ins w:id="5187" w:author="張寶騌 CHANG,PAO-TSUNG" w:date="2022-06-22T00:44:00Z">
              <w:r w:rsidRPr="00EA7CC9">
                <w:rPr>
                  <w:rFonts w:eastAsia="新細明體"/>
                  <w:color w:val="000000"/>
                  <w:kern w:val="0"/>
                  <w:sz w:val="20"/>
                  <w:szCs w:val="20"/>
                  <w:rPrChange w:id="5188" w:author="張寶騌 CHANG,PAO-TSUNG" w:date="2022-06-22T01:00:00Z">
                    <w:rPr>
                      <w:rFonts w:ascii="新細明體" w:eastAsia="新細明體" w:hAnsi="新細明體" w:cs="新細明體"/>
                      <w:color w:val="000000"/>
                      <w:kern w:val="0"/>
                      <w:sz w:val="22"/>
                    </w:rPr>
                  </w:rPrChange>
                </w:rPr>
                <w:t>1802.9</w:t>
              </w:r>
            </w:ins>
          </w:p>
        </w:tc>
      </w:tr>
      <w:tr w:rsidR="0027328D" w:rsidRPr="0027328D" w14:paraId="41423E99" w14:textId="77777777" w:rsidTr="0027328D">
        <w:tblPrEx>
          <w:tblPrExChange w:id="5189" w:author="張寶騌 CHANG,PAO-TSUNG" w:date="2022-06-22T00:45:00Z">
            <w:tblPrEx>
              <w:tblW w:w="5829" w:type="dxa"/>
            </w:tblPrEx>
          </w:tblPrExChange>
        </w:tblPrEx>
        <w:trPr>
          <w:trHeight w:val="270"/>
          <w:ins w:id="5190" w:author="張寶騌 CHANG,PAO-TSUNG" w:date="2022-06-22T00:44:00Z"/>
          <w:trPrChange w:id="5191"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192" w:author="張寶騌 CHANG,PAO-TSUNG" w:date="2022-06-22T00:45:00Z">
              <w:tcPr>
                <w:tcW w:w="1440" w:type="dxa"/>
                <w:tcBorders>
                  <w:top w:val="nil"/>
                  <w:left w:val="nil"/>
                  <w:bottom w:val="nil"/>
                  <w:right w:val="nil"/>
                </w:tcBorders>
                <w:shd w:val="clear" w:color="auto" w:fill="auto"/>
                <w:noWrap/>
                <w:vAlign w:val="bottom"/>
                <w:hideMark/>
              </w:tcPr>
            </w:tcPrChange>
          </w:tcPr>
          <w:p w14:paraId="64F788CF" w14:textId="77777777" w:rsidR="0027328D" w:rsidRPr="00EA7CC9" w:rsidRDefault="0027328D">
            <w:pPr>
              <w:widowControl/>
              <w:spacing w:line="240" w:lineRule="auto"/>
              <w:ind w:leftChars="0" w:left="0" w:firstLineChars="0" w:firstLine="0"/>
              <w:jc w:val="center"/>
              <w:rPr>
                <w:ins w:id="5193" w:author="張寶騌 CHANG,PAO-TSUNG" w:date="2022-06-22T00:44:00Z"/>
                <w:rFonts w:eastAsia="新細明體"/>
                <w:color w:val="000000"/>
                <w:kern w:val="0"/>
                <w:sz w:val="20"/>
                <w:szCs w:val="20"/>
                <w:rPrChange w:id="5194" w:author="張寶騌 CHANG,PAO-TSUNG" w:date="2022-06-22T01:00:00Z">
                  <w:rPr>
                    <w:ins w:id="5195" w:author="張寶騌 CHANG,PAO-TSUNG" w:date="2022-06-22T00:44:00Z"/>
                    <w:rFonts w:ascii="新細明體" w:eastAsia="新細明體" w:hAnsi="新細明體" w:cs="新細明體"/>
                    <w:color w:val="000000"/>
                    <w:kern w:val="0"/>
                    <w:sz w:val="22"/>
                  </w:rPr>
                </w:rPrChange>
              </w:rPr>
              <w:pPrChange w:id="5196" w:author="張寶騌 CHANG,PAO-TSUNG" w:date="2022-06-22T00:45:00Z">
                <w:pPr>
                  <w:widowControl/>
                  <w:spacing w:line="240" w:lineRule="auto"/>
                  <w:ind w:leftChars="0" w:left="0" w:firstLineChars="0" w:firstLine="0"/>
                </w:pPr>
              </w:pPrChange>
            </w:pPr>
            <w:ins w:id="5197" w:author="張寶騌 CHANG,PAO-TSUNG" w:date="2022-06-22T00:44:00Z">
              <w:r w:rsidRPr="00EA7CC9">
                <w:rPr>
                  <w:rFonts w:eastAsia="新細明體"/>
                  <w:color w:val="000000"/>
                  <w:kern w:val="0"/>
                  <w:sz w:val="20"/>
                  <w:szCs w:val="20"/>
                  <w:rPrChange w:id="5198" w:author="張寶騌 CHANG,PAO-TSUNG" w:date="2022-06-22T01:00:00Z">
                    <w:rPr>
                      <w:rFonts w:ascii="新細明體" w:eastAsia="新細明體" w:hAnsi="新細明體" w:cs="新細明體"/>
                      <w:color w:val="000000"/>
                      <w:kern w:val="0"/>
                      <w:sz w:val="22"/>
                    </w:rPr>
                  </w:rPrChange>
                </w:rPr>
                <w:t>14:42:24.745000</w:t>
              </w:r>
            </w:ins>
          </w:p>
        </w:tc>
        <w:tc>
          <w:tcPr>
            <w:tcW w:w="1224" w:type="dxa"/>
            <w:tcBorders>
              <w:top w:val="nil"/>
              <w:left w:val="nil"/>
              <w:bottom w:val="nil"/>
              <w:right w:val="nil"/>
            </w:tcBorders>
            <w:shd w:val="clear" w:color="auto" w:fill="auto"/>
            <w:noWrap/>
            <w:vAlign w:val="center"/>
            <w:hideMark/>
            <w:tcPrChange w:id="5199"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07485C0F" w14:textId="77777777" w:rsidR="0027328D" w:rsidRPr="00EA7CC9" w:rsidRDefault="0027328D">
            <w:pPr>
              <w:widowControl/>
              <w:spacing w:line="240" w:lineRule="auto"/>
              <w:ind w:leftChars="0" w:left="0" w:firstLineChars="0" w:firstLine="0"/>
              <w:jc w:val="center"/>
              <w:rPr>
                <w:ins w:id="5200" w:author="張寶騌 CHANG,PAO-TSUNG" w:date="2022-06-22T00:44:00Z"/>
                <w:rFonts w:eastAsia="新細明體"/>
                <w:color w:val="000000"/>
                <w:kern w:val="0"/>
                <w:sz w:val="20"/>
                <w:szCs w:val="20"/>
                <w:rPrChange w:id="5201" w:author="張寶騌 CHANG,PAO-TSUNG" w:date="2022-06-22T01:00:00Z">
                  <w:rPr>
                    <w:ins w:id="5202" w:author="張寶騌 CHANG,PAO-TSUNG" w:date="2022-06-22T00:44:00Z"/>
                    <w:rFonts w:ascii="新細明體" w:eastAsia="新細明體" w:hAnsi="新細明體" w:cs="新細明體"/>
                    <w:color w:val="000000"/>
                    <w:kern w:val="0"/>
                    <w:sz w:val="22"/>
                  </w:rPr>
                </w:rPrChange>
              </w:rPr>
              <w:pPrChange w:id="5203" w:author="張寶騌 CHANG,PAO-TSUNG" w:date="2022-06-22T00:45:00Z">
                <w:pPr>
                  <w:widowControl/>
                  <w:spacing w:line="240" w:lineRule="auto"/>
                  <w:ind w:leftChars="0" w:left="0" w:firstLineChars="0" w:firstLine="0"/>
                  <w:jc w:val="right"/>
                </w:pPr>
              </w:pPrChange>
            </w:pPr>
            <w:ins w:id="5204" w:author="張寶騌 CHANG,PAO-TSUNG" w:date="2022-06-22T00:44:00Z">
              <w:r w:rsidRPr="00EA7CC9">
                <w:rPr>
                  <w:rFonts w:eastAsia="新細明體"/>
                  <w:color w:val="000000"/>
                  <w:kern w:val="0"/>
                  <w:sz w:val="20"/>
                  <w:szCs w:val="20"/>
                  <w:rPrChange w:id="5205" w:author="張寶騌 CHANG,PAO-TSUNG" w:date="2022-06-22T01:00:00Z">
                    <w:rPr>
                      <w:rFonts w:ascii="新細明體" w:eastAsia="新細明體" w:hAnsi="新細明體" w:cs="新細明體"/>
                      <w:color w:val="000000"/>
                      <w:kern w:val="0"/>
                      <w:sz w:val="22"/>
                    </w:rPr>
                  </w:rPrChange>
                </w:rPr>
                <w:t>188</w:t>
              </w:r>
            </w:ins>
          </w:p>
        </w:tc>
        <w:tc>
          <w:tcPr>
            <w:tcW w:w="1224" w:type="dxa"/>
            <w:tcBorders>
              <w:top w:val="nil"/>
              <w:left w:val="nil"/>
              <w:bottom w:val="nil"/>
              <w:right w:val="nil"/>
            </w:tcBorders>
            <w:shd w:val="clear" w:color="auto" w:fill="auto"/>
            <w:noWrap/>
            <w:vAlign w:val="center"/>
            <w:hideMark/>
            <w:tcPrChange w:id="5206" w:author="張寶騌 CHANG,PAO-TSUNG" w:date="2022-06-22T00:45:00Z">
              <w:tcPr>
                <w:tcW w:w="860" w:type="dxa"/>
                <w:tcBorders>
                  <w:top w:val="nil"/>
                  <w:left w:val="nil"/>
                  <w:bottom w:val="nil"/>
                  <w:right w:val="nil"/>
                </w:tcBorders>
                <w:shd w:val="clear" w:color="auto" w:fill="auto"/>
                <w:noWrap/>
                <w:vAlign w:val="bottom"/>
                <w:hideMark/>
              </w:tcPr>
            </w:tcPrChange>
          </w:tcPr>
          <w:p w14:paraId="7E0067FD" w14:textId="77777777" w:rsidR="0027328D" w:rsidRPr="00EA7CC9" w:rsidRDefault="0027328D">
            <w:pPr>
              <w:widowControl/>
              <w:spacing w:line="240" w:lineRule="auto"/>
              <w:ind w:leftChars="0" w:left="0" w:firstLineChars="0" w:firstLine="0"/>
              <w:jc w:val="center"/>
              <w:rPr>
                <w:ins w:id="5207" w:author="張寶騌 CHANG,PAO-TSUNG" w:date="2022-06-22T00:44:00Z"/>
                <w:rFonts w:eastAsia="新細明體"/>
                <w:color w:val="000000"/>
                <w:kern w:val="0"/>
                <w:sz w:val="20"/>
                <w:szCs w:val="20"/>
                <w:rPrChange w:id="5208" w:author="張寶騌 CHANG,PAO-TSUNG" w:date="2022-06-22T01:00:00Z">
                  <w:rPr>
                    <w:ins w:id="5209" w:author="張寶騌 CHANG,PAO-TSUNG" w:date="2022-06-22T00:44:00Z"/>
                    <w:rFonts w:ascii="新細明體" w:eastAsia="新細明體" w:hAnsi="新細明體" w:cs="新細明體"/>
                    <w:color w:val="000000"/>
                    <w:kern w:val="0"/>
                    <w:sz w:val="22"/>
                  </w:rPr>
                </w:rPrChange>
              </w:rPr>
              <w:pPrChange w:id="5210" w:author="張寶騌 CHANG,PAO-TSUNG" w:date="2022-06-22T00:45:00Z">
                <w:pPr>
                  <w:widowControl/>
                  <w:spacing w:line="240" w:lineRule="auto"/>
                  <w:ind w:leftChars="0" w:left="0" w:firstLineChars="0" w:firstLine="0"/>
                  <w:jc w:val="right"/>
                </w:pPr>
              </w:pPrChange>
            </w:pPr>
            <w:ins w:id="5211" w:author="張寶騌 CHANG,PAO-TSUNG" w:date="2022-06-22T00:44:00Z">
              <w:r w:rsidRPr="00EA7CC9">
                <w:rPr>
                  <w:rFonts w:eastAsia="新細明體"/>
                  <w:color w:val="000000"/>
                  <w:kern w:val="0"/>
                  <w:sz w:val="20"/>
                  <w:szCs w:val="20"/>
                  <w:rPrChange w:id="5212"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bottom w:val="nil"/>
              <w:right w:val="nil"/>
            </w:tcBorders>
            <w:shd w:val="clear" w:color="auto" w:fill="auto"/>
            <w:noWrap/>
            <w:vAlign w:val="center"/>
            <w:hideMark/>
            <w:tcPrChange w:id="5213"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70A24C1E" w14:textId="77777777" w:rsidR="0027328D" w:rsidRPr="00EA7CC9" w:rsidRDefault="0027328D">
            <w:pPr>
              <w:widowControl/>
              <w:spacing w:line="240" w:lineRule="auto"/>
              <w:ind w:leftChars="0" w:left="0" w:firstLineChars="0" w:firstLine="0"/>
              <w:jc w:val="center"/>
              <w:rPr>
                <w:ins w:id="5214" w:author="張寶騌 CHANG,PAO-TSUNG" w:date="2022-06-22T00:44:00Z"/>
                <w:rFonts w:eastAsia="新細明體"/>
                <w:color w:val="000000"/>
                <w:kern w:val="0"/>
                <w:sz w:val="20"/>
                <w:szCs w:val="20"/>
                <w:rPrChange w:id="5215" w:author="張寶騌 CHANG,PAO-TSUNG" w:date="2022-06-22T01:00:00Z">
                  <w:rPr>
                    <w:ins w:id="5216" w:author="張寶騌 CHANG,PAO-TSUNG" w:date="2022-06-22T00:44:00Z"/>
                    <w:rFonts w:ascii="新細明體" w:eastAsia="新細明體" w:hAnsi="新細明體" w:cs="新細明體"/>
                    <w:color w:val="000000"/>
                    <w:kern w:val="0"/>
                    <w:sz w:val="22"/>
                  </w:rPr>
                </w:rPrChange>
              </w:rPr>
              <w:pPrChange w:id="5217" w:author="張寶騌 CHANG,PAO-TSUNG" w:date="2022-06-22T00:45:00Z">
                <w:pPr>
                  <w:widowControl/>
                  <w:spacing w:line="240" w:lineRule="auto"/>
                  <w:ind w:leftChars="0" w:left="0" w:firstLineChars="0" w:firstLine="0"/>
                  <w:jc w:val="right"/>
                </w:pPr>
              </w:pPrChange>
            </w:pPr>
            <w:ins w:id="5218" w:author="張寶騌 CHANG,PAO-TSUNG" w:date="2022-06-22T00:44:00Z">
              <w:r w:rsidRPr="00EA7CC9">
                <w:rPr>
                  <w:rFonts w:eastAsia="新細明體"/>
                  <w:color w:val="000000"/>
                  <w:kern w:val="0"/>
                  <w:sz w:val="20"/>
                  <w:szCs w:val="20"/>
                  <w:rPrChange w:id="5219" w:author="張寶騌 CHANG,PAO-TSUNG" w:date="2022-06-22T01:00:00Z">
                    <w:rPr>
                      <w:rFonts w:ascii="新細明體" w:eastAsia="新細明體" w:hAnsi="新細明體" w:cs="新細明體"/>
                      <w:color w:val="000000"/>
                      <w:kern w:val="0"/>
                      <w:sz w:val="22"/>
                    </w:rPr>
                  </w:rPrChange>
                </w:rPr>
                <w:t>8130</w:t>
              </w:r>
            </w:ins>
          </w:p>
        </w:tc>
        <w:tc>
          <w:tcPr>
            <w:tcW w:w="1388" w:type="dxa"/>
            <w:tcBorders>
              <w:top w:val="nil"/>
              <w:left w:val="nil"/>
              <w:bottom w:val="nil"/>
              <w:right w:val="nil"/>
            </w:tcBorders>
            <w:shd w:val="clear" w:color="auto" w:fill="auto"/>
            <w:noWrap/>
            <w:vAlign w:val="center"/>
            <w:hideMark/>
            <w:tcPrChange w:id="5220"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1D4F1ACE" w14:textId="77777777" w:rsidR="0027328D" w:rsidRPr="00EA7CC9" w:rsidRDefault="0027328D">
            <w:pPr>
              <w:widowControl/>
              <w:spacing w:line="240" w:lineRule="auto"/>
              <w:ind w:leftChars="0" w:left="0" w:firstLineChars="0" w:firstLine="0"/>
              <w:jc w:val="center"/>
              <w:rPr>
                <w:ins w:id="5221" w:author="張寶騌 CHANG,PAO-TSUNG" w:date="2022-06-22T00:44:00Z"/>
                <w:rFonts w:eastAsia="新細明體"/>
                <w:color w:val="000000"/>
                <w:kern w:val="0"/>
                <w:sz w:val="20"/>
                <w:szCs w:val="20"/>
                <w:rPrChange w:id="5222" w:author="張寶騌 CHANG,PAO-TSUNG" w:date="2022-06-22T01:00:00Z">
                  <w:rPr>
                    <w:ins w:id="5223" w:author="張寶騌 CHANG,PAO-TSUNG" w:date="2022-06-22T00:44:00Z"/>
                    <w:rFonts w:ascii="新細明體" w:eastAsia="新細明體" w:hAnsi="新細明體" w:cs="新細明體"/>
                    <w:color w:val="000000"/>
                    <w:kern w:val="0"/>
                    <w:sz w:val="22"/>
                  </w:rPr>
                </w:rPrChange>
              </w:rPr>
              <w:pPrChange w:id="5224" w:author="張寶騌 CHANG,PAO-TSUNG" w:date="2022-06-22T00:45:00Z">
                <w:pPr>
                  <w:widowControl/>
                  <w:spacing w:line="240" w:lineRule="auto"/>
                  <w:ind w:leftChars="0" w:left="0" w:firstLineChars="0" w:firstLine="0"/>
                  <w:jc w:val="right"/>
                </w:pPr>
              </w:pPrChange>
            </w:pPr>
            <w:ins w:id="5225" w:author="張寶騌 CHANG,PAO-TSUNG" w:date="2022-06-22T00:44:00Z">
              <w:r w:rsidRPr="00EA7CC9">
                <w:rPr>
                  <w:rFonts w:eastAsia="新細明體"/>
                  <w:color w:val="000000"/>
                  <w:kern w:val="0"/>
                  <w:sz w:val="20"/>
                  <w:szCs w:val="20"/>
                  <w:rPrChange w:id="522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227"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7EC406B5" w14:textId="77777777" w:rsidR="0027328D" w:rsidRPr="00EA7CC9" w:rsidRDefault="0027328D">
            <w:pPr>
              <w:widowControl/>
              <w:spacing w:line="240" w:lineRule="auto"/>
              <w:ind w:leftChars="0" w:left="0" w:firstLineChars="0" w:firstLine="0"/>
              <w:jc w:val="center"/>
              <w:rPr>
                <w:ins w:id="5228" w:author="張寶騌 CHANG,PAO-TSUNG" w:date="2022-06-22T00:44:00Z"/>
                <w:rFonts w:eastAsia="新細明體"/>
                <w:color w:val="000000"/>
                <w:kern w:val="0"/>
                <w:sz w:val="20"/>
                <w:szCs w:val="20"/>
                <w:rPrChange w:id="5229" w:author="張寶騌 CHANG,PAO-TSUNG" w:date="2022-06-22T01:00:00Z">
                  <w:rPr>
                    <w:ins w:id="5230" w:author="張寶騌 CHANG,PAO-TSUNG" w:date="2022-06-22T00:44:00Z"/>
                    <w:rFonts w:ascii="新細明體" w:eastAsia="新細明體" w:hAnsi="新細明體" w:cs="新細明體"/>
                    <w:color w:val="000000"/>
                    <w:kern w:val="0"/>
                    <w:sz w:val="22"/>
                  </w:rPr>
                </w:rPrChange>
              </w:rPr>
              <w:pPrChange w:id="5231" w:author="張寶騌 CHANG,PAO-TSUNG" w:date="2022-06-22T00:45:00Z">
                <w:pPr>
                  <w:widowControl/>
                  <w:spacing w:line="240" w:lineRule="auto"/>
                  <w:ind w:leftChars="0" w:left="0" w:firstLineChars="0" w:firstLine="0"/>
                  <w:jc w:val="right"/>
                </w:pPr>
              </w:pPrChange>
            </w:pPr>
            <w:ins w:id="5232" w:author="張寶騌 CHANG,PAO-TSUNG" w:date="2022-06-22T00:44:00Z">
              <w:r w:rsidRPr="00EA7CC9">
                <w:rPr>
                  <w:rFonts w:eastAsia="新細明體"/>
                  <w:color w:val="000000"/>
                  <w:kern w:val="0"/>
                  <w:sz w:val="20"/>
                  <w:szCs w:val="20"/>
                  <w:rPrChange w:id="5233" w:author="張寶騌 CHANG,PAO-TSUNG" w:date="2022-06-22T01:00:00Z">
                    <w:rPr>
                      <w:rFonts w:ascii="新細明體" w:eastAsia="新細明體" w:hAnsi="新細明體" w:cs="新細明體"/>
                      <w:color w:val="000000"/>
                      <w:kern w:val="0"/>
                      <w:sz w:val="22"/>
                    </w:rPr>
                  </w:rPrChange>
                </w:rPr>
                <w:t>1799.4</w:t>
              </w:r>
            </w:ins>
          </w:p>
        </w:tc>
      </w:tr>
      <w:tr w:rsidR="0027328D" w:rsidRPr="0027328D" w14:paraId="3C8E1473" w14:textId="77777777" w:rsidTr="0027328D">
        <w:tblPrEx>
          <w:tblPrExChange w:id="5234" w:author="張寶騌 CHANG,PAO-TSUNG" w:date="2022-06-22T00:45:00Z">
            <w:tblPrEx>
              <w:tblW w:w="5829" w:type="dxa"/>
            </w:tblPrEx>
          </w:tblPrExChange>
        </w:tblPrEx>
        <w:trPr>
          <w:trHeight w:val="270"/>
          <w:ins w:id="5235" w:author="張寶騌 CHANG,PAO-TSUNG" w:date="2022-06-22T00:44:00Z"/>
          <w:trPrChange w:id="5236"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237" w:author="張寶騌 CHANG,PAO-TSUNG" w:date="2022-06-22T00:45:00Z">
              <w:tcPr>
                <w:tcW w:w="1440" w:type="dxa"/>
                <w:tcBorders>
                  <w:top w:val="nil"/>
                  <w:left w:val="nil"/>
                  <w:bottom w:val="nil"/>
                  <w:right w:val="nil"/>
                </w:tcBorders>
                <w:shd w:val="clear" w:color="auto" w:fill="auto"/>
                <w:noWrap/>
                <w:vAlign w:val="bottom"/>
                <w:hideMark/>
              </w:tcPr>
            </w:tcPrChange>
          </w:tcPr>
          <w:p w14:paraId="25683C57" w14:textId="77777777" w:rsidR="0027328D" w:rsidRPr="00EA7CC9" w:rsidRDefault="0027328D">
            <w:pPr>
              <w:widowControl/>
              <w:spacing w:line="240" w:lineRule="auto"/>
              <w:ind w:leftChars="0" w:left="0" w:firstLineChars="0" w:firstLine="0"/>
              <w:jc w:val="center"/>
              <w:rPr>
                <w:ins w:id="5238" w:author="張寶騌 CHANG,PAO-TSUNG" w:date="2022-06-22T00:44:00Z"/>
                <w:rFonts w:eastAsia="新細明體"/>
                <w:color w:val="000000"/>
                <w:kern w:val="0"/>
                <w:sz w:val="20"/>
                <w:szCs w:val="20"/>
                <w:rPrChange w:id="5239" w:author="張寶騌 CHANG,PAO-TSUNG" w:date="2022-06-22T01:00:00Z">
                  <w:rPr>
                    <w:ins w:id="5240" w:author="張寶騌 CHANG,PAO-TSUNG" w:date="2022-06-22T00:44:00Z"/>
                    <w:rFonts w:ascii="新細明體" w:eastAsia="新細明體" w:hAnsi="新細明體" w:cs="新細明體"/>
                    <w:color w:val="000000"/>
                    <w:kern w:val="0"/>
                    <w:sz w:val="22"/>
                  </w:rPr>
                </w:rPrChange>
              </w:rPr>
              <w:pPrChange w:id="5241" w:author="張寶騌 CHANG,PAO-TSUNG" w:date="2022-06-22T00:45:00Z">
                <w:pPr>
                  <w:widowControl/>
                  <w:spacing w:line="240" w:lineRule="auto"/>
                  <w:ind w:leftChars="0" w:left="0" w:firstLineChars="0" w:firstLine="0"/>
                </w:pPr>
              </w:pPrChange>
            </w:pPr>
            <w:ins w:id="5242" w:author="張寶騌 CHANG,PAO-TSUNG" w:date="2022-06-22T00:44:00Z">
              <w:r w:rsidRPr="00EA7CC9">
                <w:rPr>
                  <w:rFonts w:eastAsia="新細明體"/>
                  <w:color w:val="000000"/>
                  <w:kern w:val="0"/>
                  <w:sz w:val="20"/>
                  <w:szCs w:val="20"/>
                  <w:rPrChange w:id="5243" w:author="張寶騌 CHANG,PAO-TSUNG" w:date="2022-06-22T01:00:00Z">
                    <w:rPr>
                      <w:rFonts w:ascii="新細明體" w:eastAsia="新細明體" w:hAnsi="新細明體" w:cs="新細明體"/>
                      <w:color w:val="000000"/>
                      <w:kern w:val="0"/>
                      <w:sz w:val="22"/>
                    </w:rPr>
                  </w:rPrChange>
                </w:rPr>
                <w:t>14:42:24.990000</w:t>
              </w:r>
            </w:ins>
          </w:p>
        </w:tc>
        <w:tc>
          <w:tcPr>
            <w:tcW w:w="1224" w:type="dxa"/>
            <w:tcBorders>
              <w:top w:val="nil"/>
              <w:left w:val="nil"/>
              <w:bottom w:val="nil"/>
              <w:right w:val="nil"/>
            </w:tcBorders>
            <w:shd w:val="clear" w:color="auto" w:fill="auto"/>
            <w:noWrap/>
            <w:vAlign w:val="center"/>
            <w:hideMark/>
            <w:tcPrChange w:id="5244"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2ADF9765" w14:textId="77777777" w:rsidR="0027328D" w:rsidRPr="00EA7CC9" w:rsidRDefault="0027328D">
            <w:pPr>
              <w:widowControl/>
              <w:spacing w:line="240" w:lineRule="auto"/>
              <w:ind w:leftChars="0" w:left="0" w:firstLineChars="0" w:firstLine="0"/>
              <w:jc w:val="center"/>
              <w:rPr>
                <w:ins w:id="5245" w:author="張寶騌 CHANG,PAO-TSUNG" w:date="2022-06-22T00:44:00Z"/>
                <w:rFonts w:eastAsia="新細明體"/>
                <w:color w:val="000000"/>
                <w:kern w:val="0"/>
                <w:sz w:val="20"/>
                <w:szCs w:val="20"/>
                <w:rPrChange w:id="5246" w:author="張寶騌 CHANG,PAO-TSUNG" w:date="2022-06-22T01:00:00Z">
                  <w:rPr>
                    <w:ins w:id="5247" w:author="張寶騌 CHANG,PAO-TSUNG" w:date="2022-06-22T00:44:00Z"/>
                    <w:rFonts w:ascii="新細明體" w:eastAsia="新細明體" w:hAnsi="新細明體" w:cs="新細明體"/>
                    <w:color w:val="000000"/>
                    <w:kern w:val="0"/>
                    <w:sz w:val="22"/>
                  </w:rPr>
                </w:rPrChange>
              </w:rPr>
              <w:pPrChange w:id="5248" w:author="張寶騌 CHANG,PAO-TSUNG" w:date="2022-06-22T00:45:00Z">
                <w:pPr>
                  <w:widowControl/>
                  <w:spacing w:line="240" w:lineRule="auto"/>
                  <w:ind w:leftChars="0" w:left="0" w:firstLineChars="0" w:firstLine="0"/>
                  <w:jc w:val="right"/>
                </w:pPr>
              </w:pPrChange>
            </w:pPr>
            <w:ins w:id="5249" w:author="張寶騌 CHANG,PAO-TSUNG" w:date="2022-06-22T00:44:00Z">
              <w:r w:rsidRPr="00EA7CC9">
                <w:rPr>
                  <w:rFonts w:eastAsia="新細明體"/>
                  <w:color w:val="000000"/>
                  <w:kern w:val="0"/>
                  <w:sz w:val="20"/>
                  <w:szCs w:val="20"/>
                  <w:rPrChange w:id="5250" w:author="張寶騌 CHANG,PAO-TSUNG" w:date="2022-06-22T01:00:00Z">
                    <w:rPr>
                      <w:rFonts w:ascii="新細明體" w:eastAsia="新細明體" w:hAnsi="新細明體" w:cs="新細明體"/>
                      <w:color w:val="000000"/>
                      <w:kern w:val="0"/>
                      <w:sz w:val="22"/>
                    </w:rPr>
                  </w:rPrChange>
                </w:rPr>
                <w:t>224</w:t>
              </w:r>
            </w:ins>
          </w:p>
        </w:tc>
        <w:tc>
          <w:tcPr>
            <w:tcW w:w="1224" w:type="dxa"/>
            <w:tcBorders>
              <w:top w:val="nil"/>
              <w:left w:val="nil"/>
              <w:bottom w:val="nil"/>
              <w:right w:val="nil"/>
            </w:tcBorders>
            <w:shd w:val="clear" w:color="auto" w:fill="auto"/>
            <w:noWrap/>
            <w:vAlign w:val="center"/>
            <w:hideMark/>
            <w:tcPrChange w:id="5251" w:author="張寶騌 CHANG,PAO-TSUNG" w:date="2022-06-22T00:45:00Z">
              <w:tcPr>
                <w:tcW w:w="860" w:type="dxa"/>
                <w:tcBorders>
                  <w:top w:val="nil"/>
                  <w:left w:val="nil"/>
                  <w:bottom w:val="nil"/>
                  <w:right w:val="nil"/>
                </w:tcBorders>
                <w:shd w:val="clear" w:color="auto" w:fill="auto"/>
                <w:noWrap/>
                <w:vAlign w:val="bottom"/>
                <w:hideMark/>
              </w:tcPr>
            </w:tcPrChange>
          </w:tcPr>
          <w:p w14:paraId="5EBFC399" w14:textId="77777777" w:rsidR="0027328D" w:rsidRPr="00EA7CC9" w:rsidRDefault="0027328D">
            <w:pPr>
              <w:widowControl/>
              <w:spacing w:line="240" w:lineRule="auto"/>
              <w:ind w:leftChars="0" w:left="0" w:firstLineChars="0" w:firstLine="0"/>
              <w:jc w:val="center"/>
              <w:rPr>
                <w:ins w:id="5252" w:author="張寶騌 CHANG,PAO-TSUNG" w:date="2022-06-22T00:44:00Z"/>
                <w:rFonts w:eastAsia="新細明體"/>
                <w:color w:val="000000"/>
                <w:kern w:val="0"/>
                <w:sz w:val="20"/>
                <w:szCs w:val="20"/>
                <w:rPrChange w:id="5253" w:author="張寶騌 CHANG,PAO-TSUNG" w:date="2022-06-22T01:00:00Z">
                  <w:rPr>
                    <w:ins w:id="5254" w:author="張寶騌 CHANG,PAO-TSUNG" w:date="2022-06-22T00:44:00Z"/>
                    <w:rFonts w:ascii="新細明體" w:eastAsia="新細明體" w:hAnsi="新細明體" w:cs="新細明體"/>
                    <w:color w:val="000000"/>
                    <w:kern w:val="0"/>
                    <w:sz w:val="22"/>
                  </w:rPr>
                </w:rPrChange>
              </w:rPr>
              <w:pPrChange w:id="5255" w:author="張寶騌 CHANG,PAO-TSUNG" w:date="2022-06-22T00:45:00Z">
                <w:pPr>
                  <w:widowControl/>
                  <w:spacing w:line="240" w:lineRule="auto"/>
                  <w:ind w:leftChars="0" w:left="0" w:firstLineChars="0" w:firstLine="0"/>
                  <w:jc w:val="right"/>
                </w:pPr>
              </w:pPrChange>
            </w:pPr>
            <w:ins w:id="5256" w:author="張寶騌 CHANG,PAO-TSUNG" w:date="2022-06-22T00:44:00Z">
              <w:r w:rsidRPr="00EA7CC9">
                <w:rPr>
                  <w:rFonts w:eastAsia="新細明體"/>
                  <w:color w:val="000000"/>
                  <w:kern w:val="0"/>
                  <w:sz w:val="20"/>
                  <w:szCs w:val="20"/>
                  <w:rPrChange w:id="5257"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5258"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7DBFB07A" w14:textId="77777777" w:rsidR="0027328D" w:rsidRPr="00EA7CC9" w:rsidRDefault="0027328D">
            <w:pPr>
              <w:widowControl/>
              <w:spacing w:line="240" w:lineRule="auto"/>
              <w:ind w:leftChars="0" w:left="0" w:firstLineChars="0" w:firstLine="0"/>
              <w:jc w:val="center"/>
              <w:rPr>
                <w:ins w:id="5259" w:author="張寶騌 CHANG,PAO-TSUNG" w:date="2022-06-22T00:44:00Z"/>
                <w:rFonts w:eastAsia="新細明體"/>
                <w:color w:val="000000"/>
                <w:kern w:val="0"/>
                <w:sz w:val="20"/>
                <w:szCs w:val="20"/>
                <w:rPrChange w:id="5260" w:author="張寶騌 CHANG,PAO-TSUNG" w:date="2022-06-22T01:00:00Z">
                  <w:rPr>
                    <w:ins w:id="5261" w:author="張寶騌 CHANG,PAO-TSUNG" w:date="2022-06-22T00:44:00Z"/>
                    <w:rFonts w:ascii="新細明體" w:eastAsia="新細明體" w:hAnsi="新細明體" w:cs="新細明體"/>
                    <w:color w:val="000000"/>
                    <w:kern w:val="0"/>
                    <w:sz w:val="22"/>
                  </w:rPr>
                </w:rPrChange>
              </w:rPr>
              <w:pPrChange w:id="5262" w:author="張寶騌 CHANG,PAO-TSUNG" w:date="2022-06-22T00:45:00Z">
                <w:pPr>
                  <w:widowControl/>
                  <w:spacing w:line="240" w:lineRule="auto"/>
                  <w:ind w:leftChars="0" w:left="0" w:firstLineChars="0" w:firstLine="0"/>
                  <w:jc w:val="right"/>
                </w:pPr>
              </w:pPrChange>
            </w:pPr>
            <w:ins w:id="5263" w:author="張寶騌 CHANG,PAO-TSUNG" w:date="2022-06-22T00:44:00Z">
              <w:r w:rsidRPr="00EA7CC9">
                <w:rPr>
                  <w:rFonts w:eastAsia="新細明體"/>
                  <w:color w:val="000000"/>
                  <w:kern w:val="0"/>
                  <w:sz w:val="20"/>
                  <w:szCs w:val="20"/>
                  <w:rPrChange w:id="5264" w:author="張寶騌 CHANG,PAO-TSUNG" w:date="2022-06-22T01:00:00Z">
                    <w:rPr>
                      <w:rFonts w:ascii="新細明體" w:eastAsia="新細明體" w:hAnsi="新細明體" w:cs="新細明體"/>
                      <w:color w:val="000000"/>
                      <w:kern w:val="0"/>
                      <w:sz w:val="22"/>
                    </w:rPr>
                  </w:rPrChange>
                </w:rPr>
                <w:t>8042</w:t>
              </w:r>
            </w:ins>
          </w:p>
        </w:tc>
        <w:tc>
          <w:tcPr>
            <w:tcW w:w="1388" w:type="dxa"/>
            <w:tcBorders>
              <w:top w:val="nil"/>
              <w:left w:val="nil"/>
              <w:bottom w:val="nil"/>
              <w:right w:val="nil"/>
            </w:tcBorders>
            <w:shd w:val="clear" w:color="auto" w:fill="auto"/>
            <w:noWrap/>
            <w:vAlign w:val="center"/>
            <w:hideMark/>
            <w:tcPrChange w:id="5265"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3DE227BD" w14:textId="77777777" w:rsidR="0027328D" w:rsidRPr="00EA7CC9" w:rsidRDefault="0027328D">
            <w:pPr>
              <w:widowControl/>
              <w:spacing w:line="240" w:lineRule="auto"/>
              <w:ind w:leftChars="0" w:left="0" w:firstLineChars="0" w:firstLine="0"/>
              <w:jc w:val="center"/>
              <w:rPr>
                <w:ins w:id="5266" w:author="張寶騌 CHANG,PAO-TSUNG" w:date="2022-06-22T00:44:00Z"/>
                <w:rFonts w:eastAsia="新細明體"/>
                <w:color w:val="000000"/>
                <w:kern w:val="0"/>
                <w:sz w:val="20"/>
                <w:szCs w:val="20"/>
                <w:rPrChange w:id="5267" w:author="張寶騌 CHANG,PAO-TSUNG" w:date="2022-06-22T01:00:00Z">
                  <w:rPr>
                    <w:ins w:id="5268" w:author="張寶騌 CHANG,PAO-TSUNG" w:date="2022-06-22T00:44:00Z"/>
                    <w:rFonts w:ascii="新細明體" w:eastAsia="新細明體" w:hAnsi="新細明體" w:cs="新細明體"/>
                    <w:color w:val="000000"/>
                    <w:kern w:val="0"/>
                    <w:sz w:val="22"/>
                  </w:rPr>
                </w:rPrChange>
              </w:rPr>
              <w:pPrChange w:id="5269" w:author="張寶騌 CHANG,PAO-TSUNG" w:date="2022-06-22T00:45:00Z">
                <w:pPr>
                  <w:widowControl/>
                  <w:spacing w:line="240" w:lineRule="auto"/>
                  <w:ind w:leftChars="0" w:left="0" w:firstLineChars="0" w:firstLine="0"/>
                  <w:jc w:val="right"/>
                </w:pPr>
              </w:pPrChange>
            </w:pPr>
            <w:ins w:id="5270" w:author="張寶騌 CHANG,PAO-TSUNG" w:date="2022-06-22T00:44:00Z">
              <w:r w:rsidRPr="00EA7CC9">
                <w:rPr>
                  <w:rFonts w:eastAsia="新細明體"/>
                  <w:color w:val="000000"/>
                  <w:kern w:val="0"/>
                  <w:sz w:val="20"/>
                  <w:szCs w:val="20"/>
                  <w:rPrChange w:id="5271"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272"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281B5B66" w14:textId="77777777" w:rsidR="0027328D" w:rsidRPr="00EA7CC9" w:rsidRDefault="0027328D">
            <w:pPr>
              <w:widowControl/>
              <w:spacing w:line="240" w:lineRule="auto"/>
              <w:ind w:leftChars="0" w:left="0" w:firstLineChars="0" w:firstLine="0"/>
              <w:jc w:val="center"/>
              <w:rPr>
                <w:ins w:id="5273" w:author="張寶騌 CHANG,PAO-TSUNG" w:date="2022-06-22T00:44:00Z"/>
                <w:rFonts w:eastAsia="新細明體"/>
                <w:color w:val="000000"/>
                <w:kern w:val="0"/>
                <w:sz w:val="20"/>
                <w:szCs w:val="20"/>
                <w:rPrChange w:id="5274" w:author="張寶騌 CHANG,PAO-TSUNG" w:date="2022-06-22T01:00:00Z">
                  <w:rPr>
                    <w:ins w:id="5275" w:author="張寶騌 CHANG,PAO-TSUNG" w:date="2022-06-22T00:44:00Z"/>
                    <w:rFonts w:ascii="新細明體" w:eastAsia="新細明體" w:hAnsi="新細明體" w:cs="新細明體"/>
                    <w:color w:val="000000"/>
                    <w:kern w:val="0"/>
                    <w:sz w:val="22"/>
                  </w:rPr>
                </w:rPrChange>
              </w:rPr>
              <w:pPrChange w:id="5276" w:author="張寶騌 CHANG,PAO-TSUNG" w:date="2022-06-22T00:45:00Z">
                <w:pPr>
                  <w:widowControl/>
                  <w:spacing w:line="240" w:lineRule="auto"/>
                  <w:ind w:leftChars="0" w:left="0" w:firstLineChars="0" w:firstLine="0"/>
                  <w:jc w:val="right"/>
                </w:pPr>
              </w:pPrChange>
            </w:pPr>
            <w:ins w:id="5277" w:author="張寶騌 CHANG,PAO-TSUNG" w:date="2022-06-22T00:44:00Z">
              <w:r w:rsidRPr="00EA7CC9">
                <w:rPr>
                  <w:rFonts w:eastAsia="新細明體"/>
                  <w:color w:val="000000"/>
                  <w:kern w:val="0"/>
                  <w:sz w:val="20"/>
                  <w:szCs w:val="20"/>
                  <w:rPrChange w:id="5278" w:author="張寶騌 CHANG,PAO-TSUNG" w:date="2022-06-22T01:00:00Z">
                    <w:rPr>
                      <w:rFonts w:ascii="新細明體" w:eastAsia="新細明體" w:hAnsi="新細明體" w:cs="新細明體"/>
                      <w:color w:val="000000"/>
                      <w:kern w:val="0"/>
                      <w:sz w:val="22"/>
                    </w:rPr>
                  </w:rPrChange>
                </w:rPr>
                <w:t>1802.5</w:t>
              </w:r>
            </w:ins>
          </w:p>
        </w:tc>
      </w:tr>
      <w:tr w:rsidR="0027328D" w:rsidRPr="0027328D" w14:paraId="176F796A" w14:textId="77777777" w:rsidTr="0027328D">
        <w:tblPrEx>
          <w:tblPrExChange w:id="5279" w:author="張寶騌 CHANG,PAO-TSUNG" w:date="2022-06-22T00:45:00Z">
            <w:tblPrEx>
              <w:tblW w:w="5829" w:type="dxa"/>
            </w:tblPrEx>
          </w:tblPrExChange>
        </w:tblPrEx>
        <w:trPr>
          <w:trHeight w:val="270"/>
          <w:ins w:id="5280" w:author="張寶騌 CHANG,PAO-TSUNG" w:date="2022-06-22T00:44:00Z"/>
          <w:trPrChange w:id="5281"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282" w:author="張寶騌 CHANG,PAO-TSUNG" w:date="2022-06-22T00:45:00Z">
              <w:tcPr>
                <w:tcW w:w="1440" w:type="dxa"/>
                <w:tcBorders>
                  <w:top w:val="nil"/>
                  <w:left w:val="nil"/>
                  <w:bottom w:val="nil"/>
                  <w:right w:val="nil"/>
                </w:tcBorders>
                <w:shd w:val="clear" w:color="auto" w:fill="auto"/>
                <w:noWrap/>
                <w:vAlign w:val="bottom"/>
                <w:hideMark/>
              </w:tcPr>
            </w:tcPrChange>
          </w:tcPr>
          <w:p w14:paraId="31B342B1" w14:textId="77777777" w:rsidR="0027328D" w:rsidRPr="00EA7CC9" w:rsidRDefault="0027328D">
            <w:pPr>
              <w:widowControl/>
              <w:spacing w:line="240" w:lineRule="auto"/>
              <w:ind w:leftChars="0" w:left="0" w:firstLineChars="0" w:firstLine="0"/>
              <w:jc w:val="center"/>
              <w:rPr>
                <w:ins w:id="5283" w:author="張寶騌 CHANG,PAO-TSUNG" w:date="2022-06-22T00:44:00Z"/>
                <w:rFonts w:eastAsia="新細明體"/>
                <w:color w:val="000000"/>
                <w:kern w:val="0"/>
                <w:sz w:val="20"/>
                <w:szCs w:val="20"/>
                <w:rPrChange w:id="5284" w:author="張寶騌 CHANG,PAO-TSUNG" w:date="2022-06-22T01:00:00Z">
                  <w:rPr>
                    <w:ins w:id="5285" w:author="張寶騌 CHANG,PAO-TSUNG" w:date="2022-06-22T00:44:00Z"/>
                    <w:rFonts w:ascii="新細明體" w:eastAsia="新細明體" w:hAnsi="新細明體" w:cs="新細明體"/>
                    <w:color w:val="000000"/>
                    <w:kern w:val="0"/>
                    <w:sz w:val="22"/>
                  </w:rPr>
                </w:rPrChange>
              </w:rPr>
              <w:pPrChange w:id="5286" w:author="張寶騌 CHANG,PAO-TSUNG" w:date="2022-06-22T00:45:00Z">
                <w:pPr>
                  <w:widowControl/>
                  <w:spacing w:line="240" w:lineRule="auto"/>
                  <w:ind w:leftChars="0" w:left="0" w:firstLineChars="0" w:firstLine="0"/>
                </w:pPr>
              </w:pPrChange>
            </w:pPr>
            <w:ins w:id="5287" w:author="張寶騌 CHANG,PAO-TSUNG" w:date="2022-06-22T00:44:00Z">
              <w:r w:rsidRPr="00EA7CC9">
                <w:rPr>
                  <w:rFonts w:eastAsia="新細明體"/>
                  <w:color w:val="000000"/>
                  <w:kern w:val="0"/>
                  <w:sz w:val="20"/>
                  <w:szCs w:val="20"/>
                  <w:rPrChange w:id="5288" w:author="張寶騌 CHANG,PAO-TSUNG" w:date="2022-06-22T01:00:00Z">
                    <w:rPr>
                      <w:rFonts w:ascii="新細明體" w:eastAsia="新細明體" w:hAnsi="新細明體" w:cs="新細明體"/>
                      <w:color w:val="000000"/>
                      <w:kern w:val="0"/>
                      <w:sz w:val="22"/>
                    </w:rPr>
                  </w:rPrChange>
                </w:rPr>
                <w:t>14:42:25.255000</w:t>
              </w:r>
            </w:ins>
          </w:p>
        </w:tc>
        <w:tc>
          <w:tcPr>
            <w:tcW w:w="1224" w:type="dxa"/>
            <w:tcBorders>
              <w:top w:val="nil"/>
              <w:left w:val="nil"/>
              <w:bottom w:val="nil"/>
              <w:right w:val="nil"/>
            </w:tcBorders>
            <w:shd w:val="clear" w:color="auto" w:fill="auto"/>
            <w:noWrap/>
            <w:vAlign w:val="center"/>
            <w:hideMark/>
            <w:tcPrChange w:id="5289"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45123BA5" w14:textId="77777777" w:rsidR="0027328D" w:rsidRPr="00EA7CC9" w:rsidRDefault="0027328D">
            <w:pPr>
              <w:widowControl/>
              <w:spacing w:line="240" w:lineRule="auto"/>
              <w:ind w:leftChars="0" w:left="0" w:firstLineChars="0" w:firstLine="0"/>
              <w:jc w:val="center"/>
              <w:rPr>
                <w:ins w:id="5290" w:author="張寶騌 CHANG,PAO-TSUNG" w:date="2022-06-22T00:44:00Z"/>
                <w:rFonts w:eastAsia="新細明體"/>
                <w:color w:val="000000"/>
                <w:kern w:val="0"/>
                <w:sz w:val="20"/>
                <w:szCs w:val="20"/>
                <w:rPrChange w:id="5291" w:author="張寶騌 CHANG,PAO-TSUNG" w:date="2022-06-22T01:00:00Z">
                  <w:rPr>
                    <w:ins w:id="5292" w:author="張寶騌 CHANG,PAO-TSUNG" w:date="2022-06-22T00:44:00Z"/>
                    <w:rFonts w:ascii="新細明體" w:eastAsia="新細明體" w:hAnsi="新細明體" w:cs="新細明體"/>
                    <w:color w:val="000000"/>
                    <w:kern w:val="0"/>
                    <w:sz w:val="22"/>
                  </w:rPr>
                </w:rPrChange>
              </w:rPr>
              <w:pPrChange w:id="5293" w:author="張寶騌 CHANG,PAO-TSUNG" w:date="2022-06-22T00:45:00Z">
                <w:pPr>
                  <w:widowControl/>
                  <w:spacing w:line="240" w:lineRule="auto"/>
                  <w:ind w:leftChars="0" w:left="0" w:firstLineChars="0" w:firstLine="0"/>
                  <w:jc w:val="right"/>
                </w:pPr>
              </w:pPrChange>
            </w:pPr>
            <w:ins w:id="5294" w:author="張寶騌 CHANG,PAO-TSUNG" w:date="2022-06-22T00:44:00Z">
              <w:r w:rsidRPr="00EA7CC9">
                <w:rPr>
                  <w:rFonts w:eastAsia="新細明體"/>
                  <w:color w:val="000000"/>
                  <w:kern w:val="0"/>
                  <w:sz w:val="20"/>
                  <w:szCs w:val="20"/>
                  <w:rPrChange w:id="5295" w:author="張寶騌 CHANG,PAO-TSUNG" w:date="2022-06-22T01:00:00Z">
                    <w:rPr>
                      <w:rFonts w:ascii="新細明體" w:eastAsia="新細明體" w:hAnsi="新細明體" w:cs="新細明體"/>
                      <w:color w:val="000000"/>
                      <w:kern w:val="0"/>
                      <w:sz w:val="22"/>
                    </w:rPr>
                  </w:rPrChange>
                </w:rPr>
                <w:t>214</w:t>
              </w:r>
            </w:ins>
          </w:p>
        </w:tc>
        <w:tc>
          <w:tcPr>
            <w:tcW w:w="1224" w:type="dxa"/>
            <w:tcBorders>
              <w:top w:val="nil"/>
              <w:left w:val="nil"/>
              <w:bottom w:val="nil"/>
              <w:right w:val="nil"/>
            </w:tcBorders>
            <w:shd w:val="clear" w:color="auto" w:fill="auto"/>
            <w:noWrap/>
            <w:vAlign w:val="center"/>
            <w:hideMark/>
            <w:tcPrChange w:id="5296" w:author="張寶騌 CHANG,PAO-TSUNG" w:date="2022-06-22T00:45:00Z">
              <w:tcPr>
                <w:tcW w:w="860" w:type="dxa"/>
                <w:tcBorders>
                  <w:top w:val="nil"/>
                  <w:left w:val="nil"/>
                  <w:bottom w:val="nil"/>
                  <w:right w:val="nil"/>
                </w:tcBorders>
                <w:shd w:val="clear" w:color="auto" w:fill="auto"/>
                <w:noWrap/>
                <w:vAlign w:val="bottom"/>
                <w:hideMark/>
              </w:tcPr>
            </w:tcPrChange>
          </w:tcPr>
          <w:p w14:paraId="6786FD62" w14:textId="77777777" w:rsidR="0027328D" w:rsidRPr="00EA7CC9" w:rsidRDefault="0027328D">
            <w:pPr>
              <w:widowControl/>
              <w:spacing w:line="240" w:lineRule="auto"/>
              <w:ind w:leftChars="0" w:left="0" w:firstLineChars="0" w:firstLine="0"/>
              <w:jc w:val="center"/>
              <w:rPr>
                <w:ins w:id="5297" w:author="張寶騌 CHANG,PAO-TSUNG" w:date="2022-06-22T00:44:00Z"/>
                <w:rFonts w:eastAsia="新細明體"/>
                <w:color w:val="000000"/>
                <w:kern w:val="0"/>
                <w:sz w:val="20"/>
                <w:szCs w:val="20"/>
                <w:rPrChange w:id="5298" w:author="張寶騌 CHANG,PAO-TSUNG" w:date="2022-06-22T01:00:00Z">
                  <w:rPr>
                    <w:ins w:id="5299" w:author="張寶騌 CHANG,PAO-TSUNG" w:date="2022-06-22T00:44:00Z"/>
                    <w:rFonts w:ascii="新細明體" w:eastAsia="新細明體" w:hAnsi="新細明體" w:cs="新細明體"/>
                    <w:color w:val="000000"/>
                    <w:kern w:val="0"/>
                    <w:sz w:val="22"/>
                  </w:rPr>
                </w:rPrChange>
              </w:rPr>
              <w:pPrChange w:id="5300" w:author="張寶騌 CHANG,PAO-TSUNG" w:date="2022-06-22T00:45:00Z">
                <w:pPr>
                  <w:widowControl/>
                  <w:spacing w:line="240" w:lineRule="auto"/>
                  <w:ind w:leftChars="0" w:left="0" w:firstLineChars="0" w:firstLine="0"/>
                  <w:jc w:val="right"/>
                </w:pPr>
              </w:pPrChange>
            </w:pPr>
            <w:ins w:id="5301" w:author="張寶騌 CHANG,PAO-TSUNG" w:date="2022-06-22T00:44:00Z">
              <w:r w:rsidRPr="00EA7CC9">
                <w:rPr>
                  <w:rFonts w:eastAsia="新細明體"/>
                  <w:color w:val="000000"/>
                  <w:kern w:val="0"/>
                  <w:sz w:val="20"/>
                  <w:szCs w:val="20"/>
                  <w:rPrChange w:id="5302" w:author="張寶騌 CHANG,PAO-TSUNG" w:date="2022-06-22T01:00:00Z">
                    <w:rPr>
                      <w:rFonts w:ascii="新細明體" w:eastAsia="新細明體" w:hAnsi="新細明體" w:cs="新細明體"/>
                      <w:color w:val="000000"/>
                      <w:kern w:val="0"/>
                      <w:sz w:val="22"/>
                    </w:rPr>
                  </w:rPrChange>
                </w:rPr>
                <w:t>-102</w:t>
              </w:r>
            </w:ins>
          </w:p>
        </w:tc>
        <w:tc>
          <w:tcPr>
            <w:tcW w:w="1224" w:type="dxa"/>
            <w:tcBorders>
              <w:top w:val="nil"/>
              <w:left w:val="nil"/>
              <w:bottom w:val="nil"/>
              <w:right w:val="nil"/>
            </w:tcBorders>
            <w:shd w:val="clear" w:color="auto" w:fill="auto"/>
            <w:noWrap/>
            <w:vAlign w:val="center"/>
            <w:hideMark/>
            <w:tcPrChange w:id="5303"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40B38DA4" w14:textId="77777777" w:rsidR="0027328D" w:rsidRPr="00EA7CC9" w:rsidRDefault="0027328D">
            <w:pPr>
              <w:widowControl/>
              <w:spacing w:line="240" w:lineRule="auto"/>
              <w:ind w:leftChars="0" w:left="0" w:firstLineChars="0" w:firstLine="0"/>
              <w:jc w:val="center"/>
              <w:rPr>
                <w:ins w:id="5304" w:author="張寶騌 CHANG,PAO-TSUNG" w:date="2022-06-22T00:44:00Z"/>
                <w:rFonts w:eastAsia="新細明體"/>
                <w:color w:val="000000"/>
                <w:kern w:val="0"/>
                <w:sz w:val="20"/>
                <w:szCs w:val="20"/>
                <w:rPrChange w:id="5305" w:author="張寶騌 CHANG,PAO-TSUNG" w:date="2022-06-22T01:00:00Z">
                  <w:rPr>
                    <w:ins w:id="5306" w:author="張寶騌 CHANG,PAO-TSUNG" w:date="2022-06-22T00:44:00Z"/>
                    <w:rFonts w:ascii="新細明體" w:eastAsia="新細明體" w:hAnsi="新細明體" w:cs="新細明體"/>
                    <w:color w:val="000000"/>
                    <w:kern w:val="0"/>
                    <w:sz w:val="22"/>
                  </w:rPr>
                </w:rPrChange>
              </w:rPr>
              <w:pPrChange w:id="5307" w:author="張寶騌 CHANG,PAO-TSUNG" w:date="2022-06-22T00:45:00Z">
                <w:pPr>
                  <w:widowControl/>
                  <w:spacing w:line="240" w:lineRule="auto"/>
                  <w:ind w:leftChars="0" w:left="0" w:firstLineChars="0" w:firstLine="0"/>
                  <w:jc w:val="right"/>
                </w:pPr>
              </w:pPrChange>
            </w:pPr>
            <w:ins w:id="5308" w:author="張寶騌 CHANG,PAO-TSUNG" w:date="2022-06-22T00:44:00Z">
              <w:r w:rsidRPr="00EA7CC9">
                <w:rPr>
                  <w:rFonts w:eastAsia="新細明體"/>
                  <w:color w:val="000000"/>
                  <w:kern w:val="0"/>
                  <w:sz w:val="20"/>
                  <w:szCs w:val="20"/>
                  <w:rPrChange w:id="5309"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5310"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434D9BC7" w14:textId="77777777" w:rsidR="0027328D" w:rsidRPr="00EA7CC9" w:rsidRDefault="0027328D">
            <w:pPr>
              <w:widowControl/>
              <w:spacing w:line="240" w:lineRule="auto"/>
              <w:ind w:leftChars="0" w:left="0" w:firstLineChars="0" w:firstLine="0"/>
              <w:jc w:val="center"/>
              <w:rPr>
                <w:ins w:id="5311" w:author="張寶騌 CHANG,PAO-TSUNG" w:date="2022-06-22T00:44:00Z"/>
                <w:rFonts w:eastAsia="新細明體"/>
                <w:color w:val="000000"/>
                <w:kern w:val="0"/>
                <w:sz w:val="20"/>
                <w:szCs w:val="20"/>
                <w:rPrChange w:id="5312" w:author="張寶騌 CHANG,PAO-TSUNG" w:date="2022-06-22T01:00:00Z">
                  <w:rPr>
                    <w:ins w:id="5313" w:author="張寶騌 CHANG,PAO-TSUNG" w:date="2022-06-22T00:44:00Z"/>
                    <w:rFonts w:ascii="新細明體" w:eastAsia="新細明體" w:hAnsi="新細明體" w:cs="新細明體"/>
                    <w:color w:val="000000"/>
                    <w:kern w:val="0"/>
                    <w:sz w:val="22"/>
                  </w:rPr>
                </w:rPrChange>
              </w:rPr>
              <w:pPrChange w:id="5314" w:author="張寶騌 CHANG,PAO-TSUNG" w:date="2022-06-22T00:45:00Z">
                <w:pPr>
                  <w:widowControl/>
                  <w:spacing w:line="240" w:lineRule="auto"/>
                  <w:ind w:leftChars="0" w:left="0" w:firstLineChars="0" w:firstLine="0"/>
                  <w:jc w:val="right"/>
                </w:pPr>
              </w:pPrChange>
            </w:pPr>
            <w:ins w:id="5315" w:author="張寶騌 CHANG,PAO-TSUNG" w:date="2022-06-22T00:44:00Z">
              <w:r w:rsidRPr="00EA7CC9">
                <w:rPr>
                  <w:rFonts w:eastAsia="新細明體"/>
                  <w:color w:val="000000"/>
                  <w:kern w:val="0"/>
                  <w:sz w:val="20"/>
                  <w:szCs w:val="20"/>
                  <w:rPrChange w:id="531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317"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135DFAE9" w14:textId="77777777" w:rsidR="0027328D" w:rsidRPr="00EA7CC9" w:rsidRDefault="0027328D">
            <w:pPr>
              <w:widowControl/>
              <w:spacing w:line="240" w:lineRule="auto"/>
              <w:ind w:leftChars="0" w:left="0" w:firstLineChars="0" w:firstLine="0"/>
              <w:jc w:val="center"/>
              <w:rPr>
                <w:ins w:id="5318" w:author="張寶騌 CHANG,PAO-TSUNG" w:date="2022-06-22T00:44:00Z"/>
                <w:rFonts w:eastAsia="新細明體"/>
                <w:color w:val="000000"/>
                <w:kern w:val="0"/>
                <w:sz w:val="20"/>
                <w:szCs w:val="20"/>
                <w:rPrChange w:id="5319" w:author="張寶騌 CHANG,PAO-TSUNG" w:date="2022-06-22T01:00:00Z">
                  <w:rPr>
                    <w:ins w:id="5320" w:author="張寶騌 CHANG,PAO-TSUNG" w:date="2022-06-22T00:44:00Z"/>
                    <w:rFonts w:ascii="新細明體" w:eastAsia="新細明體" w:hAnsi="新細明體" w:cs="新細明體"/>
                    <w:color w:val="000000"/>
                    <w:kern w:val="0"/>
                    <w:sz w:val="22"/>
                  </w:rPr>
                </w:rPrChange>
              </w:rPr>
              <w:pPrChange w:id="5321" w:author="張寶騌 CHANG,PAO-TSUNG" w:date="2022-06-22T00:45:00Z">
                <w:pPr>
                  <w:widowControl/>
                  <w:spacing w:line="240" w:lineRule="auto"/>
                  <w:ind w:leftChars="0" w:left="0" w:firstLineChars="0" w:firstLine="0"/>
                  <w:jc w:val="right"/>
                </w:pPr>
              </w:pPrChange>
            </w:pPr>
            <w:ins w:id="5322" w:author="張寶騌 CHANG,PAO-TSUNG" w:date="2022-06-22T00:44:00Z">
              <w:r w:rsidRPr="00EA7CC9">
                <w:rPr>
                  <w:rFonts w:eastAsia="新細明體"/>
                  <w:color w:val="000000"/>
                  <w:kern w:val="0"/>
                  <w:sz w:val="20"/>
                  <w:szCs w:val="20"/>
                  <w:rPrChange w:id="5323" w:author="張寶騌 CHANG,PAO-TSUNG" w:date="2022-06-22T01:00:00Z">
                    <w:rPr>
                      <w:rFonts w:ascii="新細明體" w:eastAsia="新細明體" w:hAnsi="新細明體" w:cs="新細明體"/>
                      <w:color w:val="000000"/>
                      <w:kern w:val="0"/>
                      <w:sz w:val="22"/>
                    </w:rPr>
                  </w:rPrChange>
                </w:rPr>
                <w:t>1800.8</w:t>
              </w:r>
            </w:ins>
          </w:p>
        </w:tc>
      </w:tr>
      <w:tr w:rsidR="0027328D" w:rsidRPr="0027328D" w14:paraId="0BC5B36B" w14:textId="77777777" w:rsidTr="0027328D">
        <w:tblPrEx>
          <w:tblPrExChange w:id="5324" w:author="張寶騌 CHANG,PAO-TSUNG" w:date="2022-06-22T00:45:00Z">
            <w:tblPrEx>
              <w:tblW w:w="5829" w:type="dxa"/>
            </w:tblPrEx>
          </w:tblPrExChange>
        </w:tblPrEx>
        <w:trPr>
          <w:trHeight w:val="270"/>
          <w:ins w:id="5325" w:author="張寶騌 CHANG,PAO-TSUNG" w:date="2022-06-22T00:44:00Z"/>
          <w:trPrChange w:id="5326"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327" w:author="張寶騌 CHANG,PAO-TSUNG" w:date="2022-06-22T00:45:00Z">
              <w:tcPr>
                <w:tcW w:w="1440" w:type="dxa"/>
                <w:tcBorders>
                  <w:top w:val="nil"/>
                  <w:left w:val="nil"/>
                  <w:bottom w:val="nil"/>
                  <w:right w:val="nil"/>
                </w:tcBorders>
                <w:shd w:val="clear" w:color="auto" w:fill="auto"/>
                <w:noWrap/>
                <w:vAlign w:val="bottom"/>
                <w:hideMark/>
              </w:tcPr>
            </w:tcPrChange>
          </w:tcPr>
          <w:p w14:paraId="2A9196E6" w14:textId="77777777" w:rsidR="0027328D" w:rsidRPr="00EA7CC9" w:rsidRDefault="0027328D">
            <w:pPr>
              <w:widowControl/>
              <w:spacing w:line="240" w:lineRule="auto"/>
              <w:ind w:leftChars="0" w:left="0" w:firstLineChars="0" w:firstLine="0"/>
              <w:jc w:val="center"/>
              <w:rPr>
                <w:ins w:id="5328" w:author="張寶騌 CHANG,PAO-TSUNG" w:date="2022-06-22T00:44:00Z"/>
                <w:rFonts w:eastAsia="新細明體"/>
                <w:color w:val="000000"/>
                <w:kern w:val="0"/>
                <w:sz w:val="20"/>
                <w:szCs w:val="20"/>
                <w:rPrChange w:id="5329" w:author="張寶騌 CHANG,PAO-TSUNG" w:date="2022-06-22T01:00:00Z">
                  <w:rPr>
                    <w:ins w:id="5330" w:author="張寶騌 CHANG,PAO-TSUNG" w:date="2022-06-22T00:44:00Z"/>
                    <w:rFonts w:ascii="新細明體" w:eastAsia="新細明體" w:hAnsi="新細明體" w:cs="新細明體"/>
                    <w:color w:val="000000"/>
                    <w:kern w:val="0"/>
                    <w:sz w:val="22"/>
                  </w:rPr>
                </w:rPrChange>
              </w:rPr>
              <w:pPrChange w:id="5331" w:author="張寶騌 CHANG,PAO-TSUNG" w:date="2022-06-22T00:45:00Z">
                <w:pPr>
                  <w:widowControl/>
                  <w:spacing w:line="240" w:lineRule="auto"/>
                  <w:ind w:leftChars="0" w:left="0" w:firstLineChars="0" w:firstLine="0"/>
                </w:pPr>
              </w:pPrChange>
            </w:pPr>
            <w:ins w:id="5332" w:author="張寶騌 CHANG,PAO-TSUNG" w:date="2022-06-22T00:44:00Z">
              <w:r w:rsidRPr="00EA7CC9">
                <w:rPr>
                  <w:rFonts w:eastAsia="新細明體"/>
                  <w:color w:val="000000"/>
                  <w:kern w:val="0"/>
                  <w:sz w:val="20"/>
                  <w:szCs w:val="20"/>
                  <w:rPrChange w:id="5333" w:author="張寶騌 CHANG,PAO-TSUNG" w:date="2022-06-22T01:00:00Z">
                    <w:rPr>
                      <w:rFonts w:ascii="新細明體" w:eastAsia="新細明體" w:hAnsi="新細明體" w:cs="新細明體"/>
                      <w:color w:val="000000"/>
                      <w:kern w:val="0"/>
                      <w:sz w:val="22"/>
                    </w:rPr>
                  </w:rPrChange>
                </w:rPr>
                <w:t>14:42:25.505000</w:t>
              </w:r>
            </w:ins>
          </w:p>
        </w:tc>
        <w:tc>
          <w:tcPr>
            <w:tcW w:w="1224" w:type="dxa"/>
            <w:tcBorders>
              <w:top w:val="nil"/>
              <w:left w:val="nil"/>
              <w:bottom w:val="nil"/>
              <w:right w:val="nil"/>
            </w:tcBorders>
            <w:shd w:val="clear" w:color="auto" w:fill="auto"/>
            <w:noWrap/>
            <w:vAlign w:val="center"/>
            <w:hideMark/>
            <w:tcPrChange w:id="5334"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2E56C2A8" w14:textId="77777777" w:rsidR="0027328D" w:rsidRPr="00EA7CC9" w:rsidRDefault="0027328D">
            <w:pPr>
              <w:widowControl/>
              <w:spacing w:line="240" w:lineRule="auto"/>
              <w:ind w:leftChars="0" w:left="0" w:firstLineChars="0" w:firstLine="0"/>
              <w:jc w:val="center"/>
              <w:rPr>
                <w:ins w:id="5335" w:author="張寶騌 CHANG,PAO-TSUNG" w:date="2022-06-22T00:44:00Z"/>
                <w:rFonts w:eastAsia="新細明體"/>
                <w:color w:val="000000"/>
                <w:kern w:val="0"/>
                <w:sz w:val="20"/>
                <w:szCs w:val="20"/>
                <w:rPrChange w:id="5336" w:author="張寶騌 CHANG,PAO-TSUNG" w:date="2022-06-22T01:00:00Z">
                  <w:rPr>
                    <w:ins w:id="5337" w:author="張寶騌 CHANG,PAO-TSUNG" w:date="2022-06-22T00:44:00Z"/>
                    <w:rFonts w:ascii="新細明體" w:eastAsia="新細明體" w:hAnsi="新細明體" w:cs="新細明體"/>
                    <w:color w:val="000000"/>
                    <w:kern w:val="0"/>
                    <w:sz w:val="22"/>
                  </w:rPr>
                </w:rPrChange>
              </w:rPr>
              <w:pPrChange w:id="5338" w:author="張寶騌 CHANG,PAO-TSUNG" w:date="2022-06-22T00:45:00Z">
                <w:pPr>
                  <w:widowControl/>
                  <w:spacing w:line="240" w:lineRule="auto"/>
                  <w:ind w:leftChars="0" w:left="0" w:firstLineChars="0" w:firstLine="0"/>
                  <w:jc w:val="right"/>
                </w:pPr>
              </w:pPrChange>
            </w:pPr>
            <w:ins w:id="5339" w:author="張寶騌 CHANG,PAO-TSUNG" w:date="2022-06-22T00:44:00Z">
              <w:r w:rsidRPr="00EA7CC9">
                <w:rPr>
                  <w:rFonts w:eastAsia="新細明體"/>
                  <w:color w:val="000000"/>
                  <w:kern w:val="0"/>
                  <w:sz w:val="20"/>
                  <w:szCs w:val="20"/>
                  <w:rPrChange w:id="5340"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nil"/>
              <w:right w:val="nil"/>
            </w:tcBorders>
            <w:shd w:val="clear" w:color="auto" w:fill="auto"/>
            <w:noWrap/>
            <w:vAlign w:val="center"/>
            <w:hideMark/>
            <w:tcPrChange w:id="5341" w:author="張寶騌 CHANG,PAO-TSUNG" w:date="2022-06-22T00:45:00Z">
              <w:tcPr>
                <w:tcW w:w="860" w:type="dxa"/>
                <w:tcBorders>
                  <w:top w:val="nil"/>
                  <w:left w:val="nil"/>
                  <w:bottom w:val="nil"/>
                  <w:right w:val="nil"/>
                </w:tcBorders>
                <w:shd w:val="clear" w:color="auto" w:fill="auto"/>
                <w:noWrap/>
                <w:vAlign w:val="bottom"/>
                <w:hideMark/>
              </w:tcPr>
            </w:tcPrChange>
          </w:tcPr>
          <w:p w14:paraId="51767D59" w14:textId="77777777" w:rsidR="0027328D" w:rsidRPr="00EA7CC9" w:rsidRDefault="0027328D">
            <w:pPr>
              <w:widowControl/>
              <w:spacing w:line="240" w:lineRule="auto"/>
              <w:ind w:leftChars="0" w:left="0" w:firstLineChars="0" w:firstLine="0"/>
              <w:jc w:val="center"/>
              <w:rPr>
                <w:ins w:id="5342" w:author="張寶騌 CHANG,PAO-TSUNG" w:date="2022-06-22T00:44:00Z"/>
                <w:rFonts w:eastAsia="新細明體"/>
                <w:color w:val="000000"/>
                <w:kern w:val="0"/>
                <w:sz w:val="20"/>
                <w:szCs w:val="20"/>
                <w:rPrChange w:id="5343" w:author="張寶騌 CHANG,PAO-TSUNG" w:date="2022-06-22T01:00:00Z">
                  <w:rPr>
                    <w:ins w:id="5344" w:author="張寶騌 CHANG,PAO-TSUNG" w:date="2022-06-22T00:44:00Z"/>
                    <w:rFonts w:ascii="新細明體" w:eastAsia="新細明體" w:hAnsi="新細明體" w:cs="新細明體"/>
                    <w:color w:val="000000"/>
                    <w:kern w:val="0"/>
                    <w:sz w:val="22"/>
                  </w:rPr>
                </w:rPrChange>
              </w:rPr>
              <w:pPrChange w:id="5345" w:author="張寶騌 CHANG,PAO-TSUNG" w:date="2022-06-22T00:45:00Z">
                <w:pPr>
                  <w:widowControl/>
                  <w:spacing w:line="240" w:lineRule="auto"/>
                  <w:ind w:leftChars="0" w:left="0" w:firstLineChars="0" w:firstLine="0"/>
                  <w:jc w:val="right"/>
                </w:pPr>
              </w:pPrChange>
            </w:pPr>
            <w:ins w:id="5346" w:author="張寶騌 CHANG,PAO-TSUNG" w:date="2022-06-22T00:44:00Z">
              <w:r w:rsidRPr="00EA7CC9">
                <w:rPr>
                  <w:rFonts w:eastAsia="新細明體"/>
                  <w:color w:val="000000"/>
                  <w:kern w:val="0"/>
                  <w:sz w:val="20"/>
                  <w:szCs w:val="20"/>
                  <w:rPrChange w:id="5347" w:author="張寶騌 CHANG,PAO-TSUNG" w:date="2022-06-22T01:00:00Z">
                    <w:rPr>
                      <w:rFonts w:ascii="新細明體" w:eastAsia="新細明體" w:hAnsi="新細明體" w:cs="新細明體"/>
                      <w:color w:val="000000"/>
                      <w:kern w:val="0"/>
                      <w:sz w:val="22"/>
                    </w:rPr>
                  </w:rPrChange>
                </w:rPr>
                <w:t>-78</w:t>
              </w:r>
            </w:ins>
          </w:p>
        </w:tc>
        <w:tc>
          <w:tcPr>
            <w:tcW w:w="1224" w:type="dxa"/>
            <w:tcBorders>
              <w:top w:val="nil"/>
              <w:left w:val="nil"/>
              <w:bottom w:val="nil"/>
              <w:right w:val="nil"/>
            </w:tcBorders>
            <w:shd w:val="clear" w:color="auto" w:fill="auto"/>
            <w:noWrap/>
            <w:vAlign w:val="center"/>
            <w:hideMark/>
            <w:tcPrChange w:id="5348"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49B3A2C3" w14:textId="77777777" w:rsidR="0027328D" w:rsidRPr="00EA7CC9" w:rsidRDefault="0027328D">
            <w:pPr>
              <w:widowControl/>
              <w:spacing w:line="240" w:lineRule="auto"/>
              <w:ind w:leftChars="0" w:left="0" w:firstLineChars="0" w:firstLine="0"/>
              <w:jc w:val="center"/>
              <w:rPr>
                <w:ins w:id="5349" w:author="張寶騌 CHANG,PAO-TSUNG" w:date="2022-06-22T00:44:00Z"/>
                <w:rFonts w:eastAsia="新細明體"/>
                <w:color w:val="000000"/>
                <w:kern w:val="0"/>
                <w:sz w:val="20"/>
                <w:szCs w:val="20"/>
                <w:rPrChange w:id="5350" w:author="張寶騌 CHANG,PAO-TSUNG" w:date="2022-06-22T01:00:00Z">
                  <w:rPr>
                    <w:ins w:id="5351" w:author="張寶騌 CHANG,PAO-TSUNG" w:date="2022-06-22T00:44:00Z"/>
                    <w:rFonts w:ascii="新細明體" w:eastAsia="新細明體" w:hAnsi="新細明體" w:cs="新細明體"/>
                    <w:color w:val="000000"/>
                    <w:kern w:val="0"/>
                    <w:sz w:val="22"/>
                  </w:rPr>
                </w:rPrChange>
              </w:rPr>
              <w:pPrChange w:id="5352" w:author="張寶騌 CHANG,PAO-TSUNG" w:date="2022-06-22T00:45:00Z">
                <w:pPr>
                  <w:widowControl/>
                  <w:spacing w:line="240" w:lineRule="auto"/>
                  <w:ind w:leftChars="0" w:left="0" w:firstLineChars="0" w:firstLine="0"/>
                  <w:jc w:val="right"/>
                </w:pPr>
              </w:pPrChange>
            </w:pPr>
            <w:ins w:id="5353" w:author="張寶騌 CHANG,PAO-TSUNG" w:date="2022-06-22T00:44:00Z">
              <w:r w:rsidRPr="00EA7CC9">
                <w:rPr>
                  <w:rFonts w:eastAsia="新細明體"/>
                  <w:color w:val="000000"/>
                  <w:kern w:val="0"/>
                  <w:sz w:val="20"/>
                  <w:szCs w:val="20"/>
                  <w:rPrChange w:id="5354"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5355"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0B77EE1B" w14:textId="77777777" w:rsidR="0027328D" w:rsidRPr="00EA7CC9" w:rsidRDefault="0027328D">
            <w:pPr>
              <w:widowControl/>
              <w:spacing w:line="240" w:lineRule="auto"/>
              <w:ind w:leftChars="0" w:left="0" w:firstLineChars="0" w:firstLine="0"/>
              <w:jc w:val="center"/>
              <w:rPr>
                <w:ins w:id="5356" w:author="張寶騌 CHANG,PAO-TSUNG" w:date="2022-06-22T00:44:00Z"/>
                <w:rFonts w:eastAsia="新細明體"/>
                <w:color w:val="000000"/>
                <w:kern w:val="0"/>
                <w:sz w:val="20"/>
                <w:szCs w:val="20"/>
                <w:rPrChange w:id="5357" w:author="張寶騌 CHANG,PAO-TSUNG" w:date="2022-06-22T01:00:00Z">
                  <w:rPr>
                    <w:ins w:id="5358" w:author="張寶騌 CHANG,PAO-TSUNG" w:date="2022-06-22T00:44:00Z"/>
                    <w:rFonts w:ascii="新細明體" w:eastAsia="新細明體" w:hAnsi="新細明體" w:cs="新細明體"/>
                    <w:color w:val="000000"/>
                    <w:kern w:val="0"/>
                    <w:sz w:val="22"/>
                  </w:rPr>
                </w:rPrChange>
              </w:rPr>
              <w:pPrChange w:id="5359" w:author="張寶騌 CHANG,PAO-TSUNG" w:date="2022-06-22T00:45:00Z">
                <w:pPr>
                  <w:widowControl/>
                  <w:spacing w:line="240" w:lineRule="auto"/>
                  <w:ind w:leftChars="0" w:left="0" w:firstLineChars="0" w:firstLine="0"/>
                  <w:jc w:val="right"/>
                </w:pPr>
              </w:pPrChange>
            </w:pPr>
            <w:ins w:id="5360" w:author="張寶騌 CHANG,PAO-TSUNG" w:date="2022-06-22T00:44:00Z">
              <w:r w:rsidRPr="00EA7CC9">
                <w:rPr>
                  <w:rFonts w:eastAsia="新細明體"/>
                  <w:color w:val="000000"/>
                  <w:kern w:val="0"/>
                  <w:sz w:val="20"/>
                  <w:szCs w:val="20"/>
                  <w:rPrChange w:id="5361"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362"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12F63E6E" w14:textId="77777777" w:rsidR="0027328D" w:rsidRPr="00EA7CC9" w:rsidRDefault="0027328D">
            <w:pPr>
              <w:widowControl/>
              <w:spacing w:line="240" w:lineRule="auto"/>
              <w:ind w:leftChars="0" w:left="0" w:firstLineChars="0" w:firstLine="0"/>
              <w:jc w:val="center"/>
              <w:rPr>
                <w:ins w:id="5363" w:author="張寶騌 CHANG,PAO-TSUNG" w:date="2022-06-22T00:44:00Z"/>
                <w:rFonts w:eastAsia="新細明體"/>
                <w:color w:val="000000"/>
                <w:kern w:val="0"/>
                <w:sz w:val="20"/>
                <w:szCs w:val="20"/>
                <w:rPrChange w:id="5364" w:author="張寶騌 CHANG,PAO-TSUNG" w:date="2022-06-22T01:00:00Z">
                  <w:rPr>
                    <w:ins w:id="5365" w:author="張寶騌 CHANG,PAO-TSUNG" w:date="2022-06-22T00:44:00Z"/>
                    <w:rFonts w:ascii="新細明體" w:eastAsia="新細明體" w:hAnsi="新細明體" w:cs="新細明體"/>
                    <w:color w:val="000000"/>
                    <w:kern w:val="0"/>
                    <w:sz w:val="22"/>
                  </w:rPr>
                </w:rPrChange>
              </w:rPr>
              <w:pPrChange w:id="5366" w:author="張寶騌 CHANG,PAO-TSUNG" w:date="2022-06-22T00:45:00Z">
                <w:pPr>
                  <w:widowControl/>
                  <w:spacing w:line="240" w:lineRule="auto"/>
                  <w:ind w:leftChars="0" w:left="0" w:firstLineChars="0" w:firstLine="0"/>
                  <w:jc w:val="right"/>
                </w:pPr>
              </w:pPrChange>
            </w:pPr>
            <w:ins w:id="5367" w:author="張寶騌 CHANG,PAO-TSUNG" w:date="2022-06-22T00:44:00Z">
              <w:r w:rsidRPr="00EA7CC9">
                <w:rPr>
                  <w:rFonts w:eastAsia="新細明體"/>
                  <w:color w:val="000000"/>
                  <w:kern w:val="0"/>
                  <w:sz w:val="20"/>
                  <w:szCs w:val="20"/>
                  <w:rPrChange w:id="5368" w:author="張寶騌 CHANG,PAO-TSUNG" w:date="2022-06-22T01:00:00Z">
                    <w:rPr>
                      <w:rFonts w:ascii="新細明體" w:eastAsia="新細明體" w:hAnsi="新細明體" w:cs="新細明體"/>
                      <w:color w:val="000000"/>
                      <w:kern w:val="0"/>
                      <w:sz w:val="22"/>
                    </w:rPr>
                  </w:rPrChange>
                </w:rPr>
                <w:t>1801.6</w:t>
              </w:r>
            </w:ins>
          </w:p>
        </w:tc>
      </w:tr>
      <w:tr w:rsidR="0027328D" w:rsidRPr="0027328D" w14:paraId="0313FCA3" w14:textId="77777777" w:rsidTr="0027328D">
        <w:tblPrEx>
          <w:tblPrExChange w:id="5369" w:author="張寶騌 CHANG,PAO-TSUNG" w:date="2022-06-22T00:45:00Z">
            <w:tblPrEx>
              <w:tblW w:w="5829" w:type="dxa"/>
            </w:tblPrEx>
          </w:tblPrExChange>
        </w:tblPrEx>
        <w:trPr>
          <w:trHeight w:val="270"/>
          <w:ins w:id="5370" w:author="張寶騌 CHANG,PAO-TSUNG" w:date="2022-06-22T00:44:00Z"/>
          <w:trPrChange w:id="5371"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372" w:author="張寶騌 CHANG,PAO-TSUNG" w:date="2022-06-22T00:45:00Z">
              <w:tcPr>
                <w:tcW w:w="1440" w:type="dxa"/>
                <w:tcBorders>
                  <w:top w:val="nil"/>
                  <w:left w:val="nil"/>
                  <w:bottom w:val="nil"/>
                  <w:right w:val="nil"/>
                </w:tcBorders>
                <w:shd w:val="clear" w:color="auto" w:fill="auto"/>
                <w:noWrap/>
                <w:vAlign w:val="bottom"/>
                <w:hideMark/>
              </w:tcPr>
            </w:tcPrChange>
          </w:tcPr>
          <w:p w14:paraId="3A80BEDA" w14:textId="77777777" w:rsidR="0027328D" w:rsidRPr="00EA7CC9" w:rsidRDefault="0027328D">
            <w:pPr>
              <w:widowControl/>
              <w:spacing w:line="240" w:lineRule="auto"/>
              <w:ind w:leftChars="0" w:left="0" w:firstLineChars="0" w:firstLine="0"/>
              <w:jc w:val="center"/>
              <w:rPr>
                <w:ins w:id="5373" w:author="張寶騌 CHANG,PAO-TSUNG" w:date="2022-06-22T00:44:00Z"/>
                <w:rFonts w:eastAsia="新細明體"/>
                <w:color w:val="000000"/>
                <w:kern w:val="0"/>
                <w:sz w:val="20"/>
                <w:szCs w:val="20"/>
                <w:rPrChange w:id="5374" w:author="張寶騌 CHANG,PAO-TSUNG" w:date="2022-06-22T01:00:00Z">
                  <w:rPr>
                    <w:ins w:id="5375" w:author="張寶騌 CHANG,PAO-TSUNG" w:date="2022-06-22T00:44:00Z"/>
                    <w:rFonts w:ascii="新細明體" w:eastAsia="新細明體" w:hAnsi="新細明體" w:cs="新細明體"/>
                    <w:color w:val="000000"/>
                    <w:kern w:val="0"/>
                    <w:sz w:val="22"/>
                  </w:rPr>
                </w:rPrChange>
              </w:rPr>
              <w:pPrChange w:id="5376" w:author="張寶騌 CHANG,PAO-TSUNG" w:date="2022-06-22T00:45:00Z">
                <w:pPr>
                  <w:widowControl/>
                  <w:spacing w:line="240" w:lineRule="auto"/>
                  <w:ind w:leftChars="0" w:left="0" w:firstLineChars="0" w:firstLine="0"/>
                </w:pPr>
              </w:pPrChange>
            </w:pPr>
            <w:ins w:id="5377" w:author="張寶騌 CHANG,PAO-TSUNG" w:date="2022-06-22T00:44:00Z">
              <w:r w:rsidRPr="00EA7CC9">
                <w:rPr>
                  <w:rFonts w:eastAsia="新細明體"/>
                  <w:color w:val="000000"/>
                  <w:kern w:val="0"/>
                  <w:sz w:val="20"/>
                  <w:szCs w:val="20"/>
                  <w:rPrChange w:id="5378" w:author="張寶騌 CHANG,PAO-TSUNG" w:date="2022-06-22T01:00:00Z">
                    <w:rPr>
                      <w:rFonts w:ascii="新細明體" w:eastAsia="新細明體" w:hAnsi="新細明體" w:cs="新細明體"/>
                      <w:color w:val="000000"/>
                      <w:kern w:val="0"/>
                      <w:sz w:val="22"/>
                    </w:rPr>
                  </w:rPrChange>
                </w:rPr>
                <w:t>14:42:25.756000</w:t>
              </w:r>
            </w:ins>
          </w:p>
        </w:tc>
        <w:tc>
          <w:tcPr>
            <w:tcW w:w="1224" w:type="dxa"/>
            <w:tcBorders>
              <w:top w:val="nil"/>
              <w:left w:val="nil"/>
              <w:bottom w:val="nil"/>
              <w:right w:val="nil"/>
            </w:tcBorders>
            <w:shd w:val="clear" w:color="auto" w:fill="auto"/>
            <w:noWrap/>
            <w:vAlign w:val="center"/>
            <w:hideMark/>
            <w:tcPrChange w:id="5379"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782686C3" w14:textId="77777777" w:rsidR="0027328D" w:rsidRPr="00EA7CC9" w:rsidRDefault="0027328D">
            <w:pPr>
              <w:widowControl/>
              <w:spacing w:line="240" w:lineRule="auto"/>
              <w:ind w:leftChars="0" w:left="0" w:firstLineChars="0" w:firstLine="0"/>
              <w:jc w:val="center"/>
              <w:rPr>
                <w:ins w:id="5380" w:author="張寶騌 CHANG,PAO-TSUNG" w:date="2022-06-22T00:44:00Z"/>
                <w:rFonts w:eastAsia="新細明體"/>
                <w:color w:val="000000"/>
                <w:kern w:val="0"/>
                <w:sz w:val="20"/>
                <w:szCs w:val="20"/>
                <w:rPrChange w:id="5381" w:author="張寶騌 CHANG,PAO-TSUNG" w:date="2022-06-22T01:00:00Z">
                  <w:rPr>
                    <w:ins w:id="5382" w:author="張寶騌 CHANG,PAO-TSUNG" w:date="2022-06-22T00:44:00Z"/>
                    <w:rFonts w:ascii="新細明體" w:eastAsia="新細明體" w:hAnsi="新細明體" w:cs="新細明體"/>
                    <w:color w:val="000000"/>
                    <w:kern w:val="0"/>
                    <w:sz w:val="22"/>
                  </w:rPr>
                </w:rPrChange>
              </w:rPr>
              <w:pPrChange w:id="5383" w:author="張寶騌 CHANG,PAO-TSUNG" w:date="2022-06-22T00:45:00Z">
                <w:pPr>
                  <w:widowControl/>
                  <w:spacing w:line="240" w:lineRule="auto"/>
                  <w:ind w:leftChars="0" w:left="0" w:firstLineChars="0" w:firstLine="0"/>
                  <w:jc w:val="right"/>
                </w:pPr>
              </w:pPrChange>
            </w:pPr>
            <w:ins w:id="5384" w:author="張寶騌 CHANG,PAO-TSUNG" w:date="2022-06-22T00:44:00Z">
              <w:r w:rsidRPr="00EA7CC9">
                <w:rPr>
                  <w:rFonts w:eastAsia="新細明體"/>
                  <w:color w:val="000000"/>
                  <w:kern w:val="0"/>
                  <w:sz w:val="20"/>
                  <w:szCs w:val="20"/>
                  <w:rPrChange w:id="5385" w:author="張寶騌 CHANG,PAO-TSUNG" w:date="2022-06-22T01:00:00Z">
                    <w:rPr>
                      <w:rFonts w:ascii="新細明體" w:eastAsia="新細明體" w:hAnsi="新細明體" w:cs="新細明體"/>
                      <w:color w:val="000000"/>
                      <w:kern w:val="0"/>
                      <w:sz w:val="22"/>
                    </w:rPr>
                  </w:rPrChange>
                </w:rPr>
                <w:t>170</w:t>
              </w:r>
            </w:ins>
          </w:p>
        </w:tc>
        <w:tc>
          <w:tcPr>
            <w:tcW w:w="1224" w:type="dxa"/>
            <w:tcBorders>
              <w:top w:val="nil"/>
              <w:left w:val="nil"/>
              <w:bottom w:val="nil"/>
              <w:right w:val="nil"/>
            </w:tcBorders>
            <w:shd w:val="clear" w:color="auto" w:fill="auto"/>
            <w:noWrap/>
            <w:vAlign w:val="center"/>
            <w:hideMark/>
            <w:tcPrChange w:id="5386" w:author="張寶騌 CHANG,PAO-TSUNG" w:date="2022-06-22T00:45:00Z">
              <w:tcPr>
                <w:tcW w:w="860" w:type="dxa"/>
                <w:tcBorders>
                  <w:top w:val="nil"/>
                  <w:left w:val="nil"/>
                  <w:bottom w:val="nil"/>
                  <w:right w:val="nil"/>
                </w:tcBorders>
                <w:shd w:val="clear" w:color="auto" w:fill="auto"/>
                <w:noWrap/>
                <w:vAlign w:val="bottom"/>
                <w:hideMark/>
              </w:tcPr>
            </w:tcPrChange>
          </w:tcPr>
          <w:p w14:paraId="790CD14F" w14:textId="77777777" w:rsidR="0027328D" w:rsidRPr="00EA7CC9" w:rsidRDefault="0027328D">
            <w:pPr>
              <w:widowControl/>
              <w:spacing w:line="240" w:lineRule="auto"/>
              <w:ind w:leftChars="0" w:left="0" w:firstLineChars="0" w:firstLine="0"/>
              <w:jc w:val="center"/>
              <w:rPr>
                <w:ins w:id="5387" w:author="張寶騌 CHANG,PAO-TSUNG" w:date="2022-06-22T00:44:00Z"/>
                <w:rFonts w:eastAsia="新細明體"/>
                <w:color w:val="000000"/>
                <w:kern w:val="0"/>
                <w:sz w:val="20"/>
                <w:szCs w:val="20"/>
                <w:rPrChange w:id="5388" w:author="張寶騌 CHANG,PAO-TSUNG" w:date="2022-06-22T01:00:00Z">
                  <w:rPr>
                    <w:ins w:id="5389" w:author="張寶騌 CHANG,PAO-TSUNG" w:date="2022-06-22T00:44:00Z"/>
                    <w:rFonts w:ascii="新細明體" w:eastAsia="新細明體" w:hAnsi="新細明體" w:cs="新細明體"/>
                    <w:color w:val="000000"/>
                    <w:kern w:val="0"/>
                    <w:sz w:val="22"/>
                  </w:rPr>
                </w:rPrChange>
              </w:rPr>
              <w:pPrChange w:id="5390" w:author="張寶騌 CHANG,PAO-TSUNG" w:date="2022-06-22T00:45:00Z">
                <w:pPr>
                  <w:widowControl/>
                  <w:spacing w:line="240" w:lineRule="auto"/>
                  <w:ind w:leftChars="0" w:left="0" w:firstLineChars="0" w:firstLine="0"/>
                  <w:jc w:val="right"/>
                </w:pPr>
              </w:pPrChange>
            </w:pPr>
            <w:ins w:id="5391" w:author="張寶騌 CHANG,PAO-TSUNG" w:date="2022-06-22T00:44:00Z">
              <w:r w:rsidRPr="00EA7CC9">
                <w:rPr>
                  <w:rFonts w:eastAsia="新細明體"/>
                  <w:color w:val="000000"/>
                  <w:kern w:val="0"/>
                  <w:sz w:val="20"/>
                  <w:szCs w:val="20"/>
                  <w:rPrChange w:id="5392" w:author="張寶騌 CHANG,PAO-TSUNG" w:date="2022-06-22T01:00:00Z">
                    <w:rPr>
                      <w:rFonts w:ascii="新細明體" w:eastAsia="新細明體" w:hAnsi="新細明體" w:cs="新細明體"/>
                      <w:color w:val="000000"/>
                      <w:kern w:val="0"/>
                      <w:sz w:val="22"/>
                    </w:rPr>
                  </w:rPrChange>
                </w:rPr>
                <w:t>-94</w:t>
              </w:r>
            </w:ins>
          </w:p>
        </w:tc>
        <w:tc>
          <w:tcPr>
            <w:tcW w:w="1224" w:type="dxa"/>
            <w:tcBorders>
              <w:top w:val="nil"/>
              <w:left w:val="nil"/>
              <w:bottom w:val="nil"/>
              <w:right w:val="nil"/>
            </w:tcBorders>
            <w:shd w:val="clear" w:color="auto" w:fill="auto"/>
            <w:noWrap/>
            <w:vAlign w:val="center"/>
            <w:hideMark/>
            <w:tcPrChange w:id="5393"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7BC6C83E" w14:textId="77777777" w:rsidR="0027328D" w:rsidRPr="00EA7CC9" w:rsidRDefault="0027328D">
            <w:pPr>
              <w:widowControl/>
              <w:spacing w:line="240" w:lineRule="auto"/>
              <w:ind w:leftChars="0" w:left="0" w:firstLineChars="0" w:firstLine="0"/>
              <w:jc w:val="center"/>
              <w:rPr>
                <w:ins w:id="5394" w:author="張寶騌 CHANG,PAO-TSUNG" w:date="2022-06-22T00:44:00Z"/>
                <w:rFonts w:eastAsia="新細明體"/>
                <w:color w:val="000000"/>
                <w:kern w:val="0"/>
                <w:sz w:val="20"/>
                <w:szCs w:val="20"/>
                <w:rPrChange w:id="5395" w:author="張寶騌 CHANG,PAO-TSUNG" w:date="2022-06-22T01:00:00Z">
                  <w:rPr>
                    <w:ins w:id="5396" w:author="張寶騌 CHANG,PAO-TSUNG" w:date="2022-06-22T00:44:00Z"/>
                    <w:rFonts w:ascii="新細明體" w:eastAsia="新細明體" w:hAnsi="新細明體" w:cs="新細明體"/>
                    <w:color w:val="000000"/>
                    <w:kern w:val="0"/>
                    <w:sz w:val="22"/>
                  </w:rPr>
                </w:rPrChange>
              </w:rPr>
              <w:pPrChange w:id="5397" w:author="張寶騌 CHANG,PAO-TSUNG" w:date="2022-06-22T00:45:00Z">
                <w:pPr>
                  <w:widowControl/>
                  <w:spacing w:line="240" w:lineRule="auto"/>
                  <w:ind w:leftChars="0" w:left="0" w:firstLineChars="0" w:firstLine="0"/>
                  <w:jc w:val="right"/>
                </w:pPr>
              </w:pPrChange>
            </w:pPr>
            <w:ins w:id="5398" w:author="張寶騌 CHANG,PAO-TSUNG" w:date="2022-06-22T00:44:00Z">
              <w:r w:rsidRPr="00EA7CC9">
                <w:rPr>
                  <w:rFonts w:eastAsia="新細明體"/>
                  <w:color w:val="000000"/>
                  <w:kern w:val="0"/>
                  <w:sz w:val="20"/>
                  <w:szCs w:val="20"/>
                  <w:rPrChange w:id="5399" w:author="張寶騌 CHANG,PAO-TSUNG" w:date="2022-06-22T01:00:00Z">
                    <w:rPr>
                      <w:rFonts w:ascii="新細明體" w:eastAsia="新細明體" w:hAnsi="新細明體" w:cs="新細明體"/>
                      <w:color w:val="000000"/>
                      <w:kern w:val="0"/>
                      <w:sz w:val="22"/>
                    </w:rPr>
                  </w:rPrChange>
                </w:rPr>
                <w:t>8044</w:t>
              </w:r>
            </w:ins>
          </w:p>
        </w:tc>
        <w:tc>
          <w:tcPr>
            <w:tcW w:w="1388" w:type="dxa"/>
            <w:tcBorders>
              <w:top w:val="nil"/>
              <w:left w:val="nil"/>
              <w:bottom w:val="nil"/>
              <w:right w:val="nil"/>
            </w:tcBorders>
            <w:shd w:val="clear" w:color="auto" w:fill="auto"/>
            <w:noWrap/>
            <w:vAlign w:val="center"/>
            <w:hideMark/>
            <w:tcPrChange w:id="5400"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13FCFF2B" w14:textId="77777777" w:rsidR="0027328D" w:rsidRPr="00EA7CC9" w:rsidRDefault="0027328D">
            <w:pPr>
              <w:widowControl/>
              <w:spacing w:line="240" w:lineRule="auto"/>
              <w:ind w:leftChars="0" w:left="0" w:firstLineChars="0" w:firstLine="0"/>
              <w:jc w:val="center"/>
              <w:rPr>
                <w:ins w:id="5401" w:author="張寶騌 CHANG,PAO-TSUNG" w:date="2022-06-22T00:44:00Z"/>
                <w:rFonts w:eastAsia="新細明體"/>
                <w:color w:val="000000"/>
                <w:kern w:val="0"/>
                <w:sz w:val="20"/>
                <w:szCs w:val="20"/>
                <w:rPrChange w:id="5402" w:author="張寶騌 CHANG,PAO-TSUNG" w:date="2022-06-22T01:00:00Z">
                  <w:rPr>
                    <w:ins w:id="5403" w:author="張寶騌 CHANG,PAO-TSUNG" w:date="2022-06-22T00:44:00Z"/>
                    <w:rFonts w:ascii="新細明體" w:eastAsia="新細明體" w:hAnsi="新細明體" w:cs="新細明體"/>
                    <w:color w:val="000000"/>
                    <w:kern w:val="0"/>
                    <w:sz w:val="22"/>
                  </w:rPr>
                </w:rPrChange>
              </w:rPr>
              <w:pPrChange w:id="5404" w:author="張寶騌 CHANG,PAO-TSUNG" w:date="2022-06-22T00:45:00Z">
                <w:pPr>
                  <w:widowControl/>
                  <w:spacing w:line="240" w:lineRule="auto"/>
                  <w:ind w:leftChars="0" w:left="0" w:firstLineChars="0" w:firstLine="0"/>
                  <w:jc w:val="right"/>
                </w:pPr>
              </w:pPrChange>
            </w:pPr>
            <w:ins w:id="5405" w:author="張寶騌 CHANG,PAO-TSUNG" w:date="2022-06-22T00:44:00Z">
              <w:r w:rsidRPr="00EA7CC9">
                <w:rPr>
                  <w:rFonts w:eastAsia="新細明體"/>
                  <w:color w:val="000000"/>
                  <w:kern w:val="0"/>
                  <w:sz w:val="20"/>
                  <w:szCs w:val="20"/>
                  <w:rPrChange w:id="540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407"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6BD5C5D9" w14:textId="77777777" w:rsidR="0027328D" w:rsidRPr="00EA7CC9" w:rsidRDefault="0027328D">
            <w:pPr>
              <w:widowControl/>
              <w:spacing w:line="240" w:lineRule="auto"/>
              <w:ind w:leftChars="0" w:left="0" w:firstLineChars="0" w:firstLine="0"/>
              <w:jc w:val="center"/>
              <w:rPr>
                <w:ins w:id="5408" w:author="張寶騌 CHANG,PAO-TSUNG" w:date="2022-06-22T00:44:00Z"/>
                <w:rFonts w:eastAsia="新細明體"/>
                <w:color w:val="000000"/>
                <w:kern w:val="0"/>
                <w:sz w:val="20"/>
                <w:szCs w:val="20"/>
                <w:rPrChange w:id="5409" w:author="張寶騌 CHANG,PAO-TSUNG" w:date="2022-06-22T01:00:00Z">
                  <w:rPr>
                    <w:ins w:id="5410" w:author="張寶騌 CHANG,PAO-TSUNG" w:date="2022-06-22T00:44:00Z"/>
                    <w:rFonts w:ascii="新細明體" w:eastAsia="新細明體" w:hAnsi="新細明體" w:cs="新細明體"/>
                    <w:color w:val="000000"/>
                    <w:kern w:val="0"/>
                    <w:sz w:val="22"/>
                  </w:rPr>
                </w:rPrChange>
              </w:rPr>
              <w:pPrChange w:id="5411" w:author="張寶騌 CHANG,PAO-TSUNG" w:date="2022-06-22T00:45:00Z">
                <w:pPr>
                  <w:widowControl/>
                  <w:spacing w:line="240" w:lineRule="auto"/>
                  <w:ind w:leftChars="0" w:left="0" w:firstLineChars="0" w:firstLine="0"/>
                  <w:jc w:val="right"/>
                </w:pPr>
              </w:pPrChange>
            </w:pPr>
            <w:ins w:id="5412" w:author="張寶騌 CHANG,PAO-TSUNG" w:date="2022-06-22T00:44:00Z">
              <w:r w:rsidRPr="00EA7CC9">
                <w:rPr>
                  <w:rFonts w:eastAsia="新細明體"/>
                  <w:color w:val="000000"/>
                  <w:kern w:val="0"/>
                  <w:sz w:val="20"/>
                  <w:szCs w:val="20"/>
                  <w:rPrChange w:id="5413" w:author="張寶騌 CHANG,PAO-TSUNG" w:date="2022-06-22T01:00:00Z">
                    <w:rPr>
                      <w:rFonts w:ascii="新細明體" w:eastAsia="新細明體" w:hAnsi="新細明體" w:cs="新細明體"/>
                      <w:color w:val="000000"/>
                      <w:kern w:val="0"/>
                      <w:sz w:val="22"/>
                    </w:rPr>
                  </w:rPrChange>
                </w:rPr>
                <w:t>1799.9</w:t>
              </w:r>
            </w:ins>
          </w:p>
        </w:tc>
      </w:tr>
      <w:tr w:rsidR="0027328D" w:rsidRPr="0027328D" w14:paraId="50030C7E" w14:textId="77777777" w:rsidTr="0027328D">
        <w:tblPrEx>
          <w:tblPrExChange w:id="5414" w:author="張寶騌 CHANG,PAO-TSUNG" w:date="2022-06-22T00:45:00Z">
            <w:tblPrEx>
              <w:tblW w:w="5829" w:type="dxa"/>
            </w:tblPrEx>
          </w:tblPrExChange>
        </w:tblPrEx>
        <w:trPr>
          <w:trHeight w:val="270"/>
          <w:ins w:id="5415" w:author="張寶騌 CHANG,PAO-TSUNG" w:date="2022-06-22T00:44:00Z"/>
          <w:trPrChange w:id="5416"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417" w:author="張寶騌 CHANG,PAO-TSUNG" w:date="2022-06-22T00:45:00Z">
              <w:tcPr>
                <w:tcW w:w="1440" w:type="dxa"/>
                <w:tcBorders>
                  <w:top w:val="nil"/>
                  <w:left w:val="nil"/>
                  <w:bottom w:val="nil"/>
                  <w:right w:val="nil"/>
                </w:tcBorders>
                <w:shd w:val="clear" w:color="auto" w:fill="auto"/>
                <w:noWrap/>
                <w:vAlign w:val="bottom"/>
                <w:hideMark/>
              </w:tcPr>
            </w:tcPrChange>
          </w:tcPr>
          <w:p w14:paraId="30CFB4C9" w14:textId="77777777" w:rsidR="0027328D" w:rsidRPr="00EA7CC9" w:rsidRDefault="0027328D">
            <w:pPr>
              <w:widowControl/>
              <w:spacing w:line="240" w:lineRule="auto"/>
              <w:ind w:leftChars="0" w:left="0" w:firstLineChars="0" w:firstLine="0"/>
              <w:jc w:val="center"/>
              <w:rPr>
                <w:ins w:id="5418" w:author="張寶騌 CHANG,PAO-TSUNG" w:date="2022-06-22T00:44:00Z"/>
                <w:rFonts w:eastAsia="新細明體"/>
                <w:color w:val="000000"/>
                <w:kern w:val="0"/>
                <w:sz w:val="20"/>
                <w:szCs w:val="20"/>
                <w:rPrChange w:id="5419" w:author="張寶騌 CHANG,PAO-TSUNG" w:date="2022-06-22T01:00:00Z">
                  <w:rPr>
                    <w:ins w:id="5420" w:author="張寶騌 CHANG,PAO-TSUNG" w:date="2022-06-22T00:44:00Z"/>
                    <w:rFonts w:ascii="新細明體" w:eastAsia="新細明體" w:hAnsi="新細明體" w:cs="新細明體"/>
                    <w:color w:val="000000"/>
                    <w:kern w:val="0"/>
                    <w:sz w:val="22"/>
                  </w:rPr>
                </w:rPrChange>
              </w:rPr>
              <w:pPrChange w:id="5421" w:author="張寶騌 CHANG,PAO-TSUNG" w:date="2022-06-22T00:45:00Z">
                <w:pPr>
                  <w:widowControl/>
                  <w:spacing w:line="240" w:lineRule="auto"/>
                  <w:ind w:leftChars="0" w:left="0" w:firstLineChars="0" w:firstLine="0"/>
                </w:pPr>
              </w:pPrChange>
            </w:pPr>
            <w:ins w:id="5422" w:author="張寶騌 CHANG,PAO-TSUNG" w:date="2022-06-22T00:44:00Z">
              <w:r w:rsidRPr="00EA7CC9">
                <w:rPr>
                  <w:rFonts w:eastAsia="新細明體"/>
                  <w:color w:val="000000"/>
                  <w:kern w:val="0"/>
                  <w:sz w:val="20"/>
                  <w:szCs w:val="20"/>
                  <w:rPrChange w:id="5423" w:author="張寶騌 CHANG,PAO-TSUNG" w:date="2022-06-22T01:00:00Z">
                    <w:rPr>
                      <w:rFonts w:ascii="新細明體" w:eastAsia="新細明體" w:hAnsi="新細明體" w:cs="新細明體"/>
                      <w:color w:val="000000"/>
                      <w:kern w:val="0"/>
                      <w:sz w:val="22"/>
                    </w:rPr>
                  </w:rPrChange>
                </w:rPr>
                <w:t>14:42:26.006000</w:t>
              </w:r>
            </w:ins>
          </w:p>
        </w:tc>
        <w:tc>
          <w:tcPr>
            <w:tcW w:w="1224" w:type="dxa"/>
            <w:tcBorders>
              <w:top w:val="nil"/>
              <w:left w:val="nil"/>
              <w:bottom w:val="nil"/>
              <w:right w:val="nil"/>
            </w:tcBorders>
            <w:shd w:val="clear" w:color="auto" w:fill="auto"/>
            <w:noWrap/>
            <w:vAlign w:val="center"/>
            <w:hideMark/>
            <w:tcPrChange w:id="5424"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2B574602" w14:textId="77777777" w:rsidR="0027328D" w:rsidRPr="00EA7CC9" w:rsidRDefault="0027328D">
            <w:pPr>
              <w:widowControl/>
              <w:spacing w:line="240" w:lineRule="auto"/>
              <w:ind w:leftChars="0" w:left="0" w:firstLineChars="0" w:firstLine="0"/>
              <w:jc w:val="center"/>
              <w:rPr>
                <w:ins w:id="5425" w:author="張寶騌 CHANG,PAO-TSUNG" w:date="2022-06-22T00:44:00Z"/>
                <w:rFonts w:eastAsia="新細明體"/>
                <w:color w:val="000000"/>
                <w:kern w:val="0"/>
                <w:sz w:val="20"/>
                <w:szCs w:val="20"/>
                <w:rPrChange w:id="5426" w:author="張寶騌 CHANG,PAO-TSUNG" w:date="2022-06-22T01:00:00Z">
                  <w:rPr>
                    <w:ins w:id="5427" w:author="張寶騌 CHANG,PAO-TSUNG" w:date="2022-06-22T00:44:00Z"/>
                    <w:rFonts w:ascii="新細明體" w:eastAsia="新細明體" w:hAnsi="新細明體" w:cs="新細明體"/>
                    <w:color w:val="000000"/>
                    <w:kern w:val="0"/>
                    <w:sz w:val="22"/>
                  </w:rPr>
                </w:rPrChange>
              </w:rPr>
              <w:pPrChange w:id="5428" w:author="張寶騌 CHANG,PAO-TSUNG" w:date="2022-06-22T00:45:00Z">
                <w:pPr>
                  <w:widowControl/>
                  <w:spacing w:line="240" w:lineRule="auto"/>
                  <w:ind w:leftChars="0" w:left="0" w:firstLineChars="0" w:firstLine="0"/>
                  <w:jc w:val="right"/>
                </w:pPr>
              </w:pPrChange>
            </w:pPr>
            <w:ins w:id="5429" w:author="張寶騌 CHANG,PAO-TSUNG" w:date="2022-06-22T00:44:00Z">
              <w:r w:rsidRPr="00EA7CC9">
                <w:rPr>
                  <w:rFonts w:eastAsia="新細明體"/>
                  <w:color w:val="000000"/>
                  <w:kern w:val="0"/>
                  <w:sz w:val="20"/>
                  <w:szCs w:val="20"/>
                  <w:rPrChange w:id="5430" w:author="張寶騌 CHANG,PAO-TSUNG" w:date="2022-06-22T01:00:00Z">
                    <w:rPr>
                      <w:rFonts w:ascii="新細明體" w:eastAsia="新細明體" w:hAnsi="新細明體" w:cs="新細明體"/>
                      <w:color w:val="000000"/>
                      <w:kern w:val="0"/>
                      <w:sz w:val="22"/>
                    </w:rPr>
                  </w:rPrChange>
                </w:rPr>
                <w:t>210</w:t>
              </w:r>
            </w:ins>
          </w:p>
        </w:tc>
        <w:tc>
          <w:tcPr>
            <w:tcW w:w="1224" w:type="dxa"/>
            <w:tcBorders>
              <w:top w:val="nil"/>
              <w:left w:val="nil"/>
              <w:bottom w:val="nil"/>
              <w:right w:val="nil"/>
            </w:tcBorders>
            <w:shd w:val="clear" w:color="auto" w:fill="auto"/>
            <w:noWrap/>
            <w:vAlign w:val="center"/>
            <w:hideMark/>
            <w:tcPrChange w:id="5431" w:author="張寶騌 CHANG,PAO-TSUNG" w:date="2022-06-22T00:45:00Z">
              <w:tcPr>
                <w:tcW w:w="860" w:type="dxa"/>
                <w:tcBorders>
                  <w:top w:val="nil"/>
                  <w:left w:val="nil"/>
                  <w:bottom w:val="nil"/>
                  <w:right w:val="nil"/>
                </w:tcBorders>
                <w:shd w:val="clear" w:color="auto" w:fill="auto"/>
                <w:noWrap/>
                <w:vAlign w:val="bottom"/>
                <w:hideMark/>
              </w:tcPr>
            </w:tcPrChange>
          </w:tcPr>
          <w:p w14:paraId="4E25940A" w14:textId="77777777" w:rsidR="0027328D" w:rsidRPr="00EA7CC9" w:rsidRDefault="0027328D">
            <w:pPr>
              <w:widowControl/>
              <w:spacing w:line="240" w:lineRule="auto"/>
              <w:ind w:leftChars="0" w:left="0" w:firstLineChars="0" w:firstLine="0"/>
              <w:jc w:val="center"/>
              <w:rPr>
                <w:ins w:id="5432" w:author="張寶騌 CHANG,PAO-TSUNG" w:date="2022-06-22T00:44:00Z"/>
                <w:rFonts w:eastAsia="新細明體"/>
                <w:color w:val="000000"/>
                <w:kern w:val="0"/>
                <w:sz w:val="20"/>
                <w:szCs w:val="20"/>
                <w:rPrChange w:id="5433" w:author="張寶騌 CHANG,PAO-TSUNG" w:date="2022-06-22T01:00:00Z">
                  <w:rPr>
                    <w:ins w:id="5434" w:author="張寶騌 CHANG,PAO-TSUNG" w:date="2022-06-22T00:44:00Z"/>
                    <w:rFonts w:ascii="新細明體" w:eastAsia="新細明體" w:hAnsi="新細明體" w:cs="新細明體"/>
                    <w:color w:val="000000"/>
                    <w:kern w:val="0"/>
                    <w:sz w:val="22"/>
                  </w:rPr>
                </w:rPrChange>
              </w:rPr>
              <w:pPrChange w:id="5435" w:author="張寶騌 CHANG,PAO-TSUNG" w:date="2022-06-22T00:45:00Z">
                <w:pPr>
                  <w:widowControl/>
                  <w:spacing w:line="240" w:lineRule="auto"/>
                  <w:ind w:leftChars="0" w:left="0" w:firstLineChars="0" w:firstLine="0"/>
                  <w:jc w:val="right"/>
                </w:pPr>
              </w:pPrChange>
            </w:pPr>
            <w:ins w:id="5436" w:author="張寶騌 CHANG,PAO-TSUNG" w:date="2022-06-22T00:44:00Z">
              <w:r w:rsidRPr="00EA7CC9">
                <w:rPr>
                  <w:rFonts w:eastAsia="新細明體"/>
                  <w:color w:val="000000"/>
                  <w:kern w:val="0"/>
                  <w:sz w:val="20"/>
                  <w:szCs w:val="20"/>
                  <w:rPrChange w:id="5437" w:author="張寶騌 CHANG,PAO-TSUNG" w:date="2022-06-22T01:00:00Z">
                    <w:rPr>
                      <w:rFonts w:ascii="新細明體" w:eastAsia="新細明體" w:hAnsi="新細明體" w:cs="新細明體"/>
                      <w:color w:val="000000"/>
                      <w:kern w:val="0"/>
                      <w:sz w:val="22"/>
                    </w:rPr>
                  </w:rPrChange>
                </w:rPr>
                <w:t>-76</w:t>
              </w:r>
            </w:ins>
          </w:p>
        </w:tc>
        <w:tc>
          <w:tcPr>
            <w:tcW w:w="1224" w:type="dxa"/>
            <w:tcBorders>
              <w:top w:val="nil"/>
              <w:left w:val="nil"/>
              <w:bottom w:val="nil"/>
              <w:right w:val="nil"/>
            </w:tcBorders>
            <w:shd w:val="clear" w:color="auto" w:fill="auto"/>
            <w:noWrap/>
            <w:vAlign w:val="center"/>
            <w:hideMark/>
            <w:tcPrChange w:id="5438"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12AD3142" w14:textId="77777777" w:rsidR="0027328D" w:rsidRPr="00EA7CC9" w:rsidRDefault="0027328D">
            <w:pPr>
              <w:widowControl/>
              <w:spacing w:line="240" w:lineRule="auto"/>
              <w:ind w:leftChars="0" w:left="0" w:firstLineChars="0" w:firstLine="0"/>
              <w:jc w:val="center"/>
              <w:rPr>
                <w:ins w:id="5439" w:author="張寶騌 CHANG,PAO-TSUNG" w:date="2022-06-22T00:44:00Z"/>
                <w:rFonts w:eastAsia="新細明體"/>
                <w:color w:val="000000"/>
                <w:kern w:val="0"/>
                <w:sz w:val="20"/>
                <w:szCs w:val="20"/>
                <w:rPrChange w:id="5440" w:author="張寶騌 CHANG,PAO-TSUNG" w:date="2022-06-22T01:00:00Z">
                  <w:rPr>
                    <w:ins w:id="5441" w:author="張寶騌 CHANG,PAO-TSUNG" w:date="2022-06-22T00:44:00Z"/>
                    <w:rFonts w:ascii="新細明體" w:eastAsia="新細明體" w:hAnsi="新細明體" w:cs="新細明體"/>
                    <w:color w:val="000000"/>
                    <w:kern w:val="0"/>
                    <w:sz w:val="22"/>
                  </w:rPr>
                </w:rPrChange>
              </w:rPr>
              <w:pPrChange w:id="5442" w:author="張寶騌 CHANG,PAO-TSUNG" w:date="2022-06-22T00:45:00Z">
                <w:pPr>
                  <w:widowControl/>
                  <w:spacing w:line="240" w:lineRule="auto"/>
                  <w:ind w:leftChars="0" w:left="0" w:firstLineChars="0" w:firstLine="0"/>
                  <w:jc w:val="right"/>
                </w:pPr>
              </w:pPrChange>
            </w:pPr>
            <w:ins w:id="5443" w:author="張寶騌 CHANG,PAO-TSUNG" w:date="2022-06-22T00:44:00Z">
              <w:r w:rsidRPr="00EA7CC9">
                <w:rPr>
                  <w:rFonts w:eastAsia="新細明體"/>
                  <w:color w:val="000000"/>
                  <w:kern w:val="0"/>
                  <w:sz w:val="20"/>
                  <w:szCs w:val="20"/>
                  <w:rPrChange w:id="5444" w:author="張寶騌 CHANG,PAO-TSUNG" w:date="2022-06-22T01:00:00Z">
                    <w:rPr>
                      <w:rFonts w:ascii="新細明體" w:eastAsia="新細明體" w:hAnsi="新細明體" w:cs="新細明體"/>
                      <w:color w:val="000000"/>
                      <w:kern w:val="0"/>
                      <w:sz w:val="22"/>
                    </w:rPr>
                  </w:rPrChange>
                </w:rPr>
                <w:t>8060</w:t>
              </w:r>
            </w:ins>
          </w:p>
        </w:tc>
        <w:tc>
          <w:tcPr>
            <w:tcW w:w="1388" w:type="dxa"/>
            <w:tcBorders>
              <w:top w:val="nil"/>
              <w:left w:val="nil"/>
              <w:bottom w:val="nil"/>
              <w:right w:val="nil"/>
            </w:tcBorders>
            <w:shd w:val="clear" w:color="auto" w:fill="auto"/>
            <w:noWrap/>
            <w:vAlign w:val="center"/>
            <w:hideMark/>
            <w:tcPrChange w:id="5445"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19475A7D" w14:textId="77777777" w:rsidR="0027328D" w:rsidRPr="00EA7CC9" w:rsidRDefault="0027328D">
            <w:pPr>
              <w:widowControl/>
              <w:spacing w:line="240" w:lineRule="auto"/>
              <w:ind w:leftChars="0" w:left="0" w:firstLineChars="0" w:firstLine="0"/>
              <w:jc w:val="center"/>
              <w:rPr>
                <w:ins w:id="5446" w:author="張寶騌 CHANG,PAO-TSUNG" w:date="2022-06-22T00:44:00Z"/>
                <w:rFonts w:eastAsia="新細明體"/>
                <w:color w:val="000000"/>
                <w:kern w:val="0"/>
                <w:sz w:val="20"/>
                <w:szCs w:val="20"/>
                <w:rPrChange w:id="5447" w:author="張寶騌 CHANG,PAO-TSUNG" w:date="2022-06-22T01:00:00Z">
                  <w:rPr>
                    <w:ins w:id="5448" w:author="張寶騌 CHANG,PAO-TSUNG" w:date="2022-06-22T00:44:00Z"/>
                    <w:rFonts w:ascii="新細明體" w:eastAsia="新細明體" w:hAnsi="新細明體" w:cs="新細明體"/>
                    <w:color w:val="000000"/>
                    <w:kern w:val="0"/>
                    <w:sz w:val="22"/>
                  </w:rPr>
                </w:rPrChange>
              </w:rPr>
              <w:pPrChange w:id="5449" w:author="張寶騌 CHANG,PAO-TSUNG" w:date="2022-06-22T00:45:00Z">
                <w:pPr>
                  <w:widowControl/>
                  <w:spacing w:line="240" w:lineRule="auto"/>
                  <w:ind w:leftChars="0" w:left="0" w:firstLineChars="0" w:firstLine="0"/>
                  <w:jc w:val="right"/>
                </w:pPr>
              </w:pPrChange>
            </w:pPr>
            <w:ins w:id="5450" w:author="張寶騌 CHANG,PAO-TSUNG" w:date="2022-06-22T00:44:00Z">
              <w:r w:rsidRPr="00EA7CC9">
                <w:rPr>
                  <w:rFonts w:eastAsia="新細明體"/>
                  <w:color w:val="000000"/>
                  <w:kern w:val="0"/>
                  <w:sz w:val="20"/>
                  <w:szCs w:val="20"/>
                  <w:rPrChange w:id="5451"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452"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61673903" w14:textId="77777777" w:rsidR="0027328D" w:rsidRPr="00EA7CC9" w:rsidRDefault="0027328D">
            <w:pPr>
              <w:widowControl/>
              <w:spacing w:line="240" w:lineRule="auto"/>
              <w:ind w:leftChars="0" w:left="0" w:firstLineChars="0" w:firstLine="0"/>
              <w:jc w:val="center"/>
              <w:rPr>
                <w:ins w:id="5453" w:author="張寶騌 CHANG,PAO-TSUNG" w:date="2022-06-22T00:44:00Z"/>
                <w:rFonts w:eastAsia="新細明體"/>
                <w:color w:val="000000"/>
                <w:kern w:val="0"/>
                <w:sz w:val="20"/>
                <w:szCs w:val="20"/>
                <w:rPrChange w:id="5454" w:author="張寶騌 CHANG,PAO-TSUNG" w:date="2022-06-22T01:00:00Z">
                  <w:rPr>
                    <w:ins w:id="5455" w:author="張寶騌 CHANG,PAO-TSUNG" w:date="2022-06-22T00:44:00Z"/>
                    <w:rFonts w:ascii="新細明體" w:eastAsia="新細明體" w:hAnsi="新細明體" w:cs="新細明體"/>
                    <w:color w:val="000000"/>
                    <w:kern w:val="0"/>
                    <w:sz w:val="22"/>
                  </w:rPr>
                </w:rPrChange>
              </w:rPr>
              <w:pPrChange w:id="5456" w:author="張寶騌 CHANG,PAO-TSUNG" w:date="2022-06-22T00:45:00Z">
                <w:pPr>
                  <w:widowControl/>
                  <w:spacing w:line="240" w:lineRule="auto"/>
                  <w:ind w:leftChars="0" w:left="0" w:firstLineChars="0" w:firstLine="0"/>
                  <w:jc w:val="right"/>
                </w:pPr>
              </w:pPrChange>
            </w:pPr>
            <w:ins w:id="5457" w:author="張寶騌 CHANG,PAO-TSUNG" w:date="2022-06-22T00:44:00Z">
              <w:r w:rsidRPr="00EA7CC9">
                <w:rPr>
                  <w:rFonts w:eastAsia="新細明體"/>
                  <w:color w:val="000000"/>
                  <w:kern w:val="0"/>
                  <w:sz w:val="20"/>
                  <w:szCs w:val="20"/>
                  <w:rPrChange w:id="5458" w:author="張寶騌 CHANG,PAO-TSUNG" w:date="2022-06-22T01:00:00Z">
                    <w:rPr>
                      <w:rFonts w:ascii="新細明體" w:eastAsia="新細明體" w:hAnsi="新細明體" w:cs="新細明體"/>
                      <w:color w:val="000000"/>
                      <w:kern w:val="0"/>
                      <w:sz w:val="22"/>
                    </w:rPr>
                  </w:rPrChange>
                </w:rPr>
                <w:t>1798.7</w:t>
              </w:r>
            </w:ins>
          </w:p>
        </w:tc>
      </w:tr>
      <w:tr w:rsidR="0027328D" w:rsidRPr="0027328D" w14:paraId="446A0616" w14:textId="77777777" w:rsidTr="0027328D">
        <w:tblPrEx>
          <w:tblPrExChange w:id="5459" w:author="張寶騌 CHANG,PAO-TSUNG" w:date="2022-06-22T00:45:00Z">
            <w:tblPrEx>
              <w:tblW w:w="5829" w:type="dxa"/>
            </w:tblPrEx>
          </w:tblPrExChange>
        </w:tblPrEx>
        <w:trPr>
          <w:trHeight w:val="270"/>
          <w:ins w:id="5460" w:author="張寶騌 CHANG,PAO-TSUNG" w:date="2022-06-22T00:44:00Z"/>
          <w:trPrChange w:id="5461" w:author="張寶騌 CHANG,PAO-TSUNG" w:date="2022-06-22T00:45:00Z">
            <w:trPr>
              <w:gridBefore w:val="2"/>
              <w:gridAfter w:val="0"/>
              <w:trHeight w:val="300"/>
            </w:trPr>
          </w:trPrChange>
        </w:trPr>
        <w:tc>
          <w:tcPr>
            <w:tcW w:w="2083" w:type="dxa"/>
            <w:tcBorders>
              <w:top w:val="nil"/>
              <w:left w:val="nil"/>
              <w:bottom w:val="nil"/>
              <w:right w:val="nil"/>
            </w:tcBorders>
            <w:shd w:val="clear" w:color="auto" w:fill="auto"/>
            <w:noWrap/>
            <w:vAlign w:val="center"/>
            <w:hideMark/>
            <w:tcPrChange w:id="5462" w:author="張寶騌 CHANG,PAO-TSUNG" w:date="2022-06-22T00:45:00Z">
              <w:tcPr>
                <w:tcW w:w="1440" w:type="dxa"/>
                <w:tcBorders>
                  <w:top w:val="nil"/>
                  <w:left w:val="nil"/>
                  <w:bottom w:val="nil"/>
                  <w:right w:val="nil"/>
                </w:tcBorders>
                <w:shd w:val="clear" w:color="auto" w:fill="auto"/>
                <w:noWrap/>
                <w:vAlign w:val="bottom"/>
                <w:hideMark/>
              </w:tcPr>
            </w:tcPrChange>
          </w:tcPr>
          <w:p w14:paraId="200326E6" w14:textId="77777777" w:rsidR="0027328D" w:rsidRPr="00EA7CC9" w:rsidRDefault="0027328D">
            <w:pPr>
              <w:widowControl/>
              <w:spacing w:line="240" w:lineRule="auto"/>
              <w:ind w:leftChars="0" w:left="0" w:firstLineChars="0" w:firstLine="0"/>
              <w:jc w:val="center"/>
              <w:rPr>
                <w:ins w:id="5463" w:author="張寶騌 CHANG,PAO-TSUNG" w:date="2022-06-22T00:44:00Z"/>
                <w:rFonts w:eastAsia="新細明體"/>
                <w:color w:val="000000"/>
                <w:kern w:val="0"/>
                <w:sz w:val="20"/>
                <w:szCs w:val="20"/>
                <w:rPrChange w:id="5464" w:author="張寶騌 CHANG,PAO-TSUNG" w:date="2022-06-22T01:00:00Z">
                  <w:rPr>
                    <w:ins w:id="5465" w:author="張寶騌 CHANG,PAO-TSUNG" w:date="2022-06-22T00:44:00Z"/>
                    <w:rFonts w:ascii="新細明體" w:eastAsia="新細明體" w:hAnsi="新細明體" w:cs="新細明體"/>
                    <w:color w:val="000000"/>
                    <w:kern w:val="0"/>
                    <w:sz w:val="22"/>
                  </w:rPr>
                </w:rPrChange>
              </w:rPr>
              <w:pPrChange w:id="5466" w:author="張寶騌 CHANG,PAO-TSUNG" w:date="2022-06-22T00:45:00Z">
                <w:pPr>
                  <w:widowControl/>
                  <w:spacing w:line="240" w:lineRule="auto"/>
                  <w:ind w:leftChars="0" w:left="0" w:firstLineChars="0" w:firstLine="0"/>
                </w:pPr>
              </w:pPrChange>
            </w:pPr>
            <w:ins w:id="5467" w:author="張寶騌 CHANG,PAO-TSUNG" w:date="2022-06-22T00:44:00Z">
              <w:r w:rsidRPr="00EA7CC9">
                <w:rPr>
                  <w:rFonts w:eastAsia="新細明體"/>
                  <w:color w:val="000000"/>
                  <w:kern w:val="0"/>
                  <w:sz w:val="20"/>
                  <w:szCs w:val="20"/>
                  <w:rPrChange w:id="5468" w:author="張寶騌 CHANG,PAO-TSUNG" w:date="2022-06-22T01:00:00Z">
                    <w:rPr>
                      <w:rFonts w:ascii="新細明體" w:eastAsia="新細明體" w:hAnsi="新細明體" w:cs="新細明體"/>
                      <w:color w:val="000000"/>
                      <w:kern w:val="0"/>
                      <w:sz w:val="22"/>
                    </w:rPr>
                  </w:rPrChange>
                </w:rPr>
                <w:t>14:42:26.256000</w:t>
              </w:r>
            </w:ins>
          </w:p>
        </w:tc>
        <w:tc>
          <w:tcPr>
            <w:tcW w:w="1224" w:type="dxa"/>
            <w:tcBorders>
              <w:top w:val="nil"/>
              <w:left w:val="nil"/>
              <w:bottom w:val="nil"/>
              <w:right w:val="nil"/>
            </w:tcBorders>
            <w:shd w:val="clear" w:color="auto" w:fill="auto"/>
            <w:noWrap/>
            <w:vAlign w:val="center"/>
            <w:hideMark/>
            <w:tcPrChange w:id="5469"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33F81953" w14:textId="77777777" w:rsidR="0027328D" w:rsidRPr="00EA7CC9" w:rsidRDefault="0027328D">
            <w:pPr>
              <w:widowControl/>
              <w:spacing w:line="240" w:lineRule="auto"/>
              <w:ind w:leftChars="0" w:left="0" w:firstLineChars="0" w:firstLine="0"/>
              <w:jc w:val="center"/>
              <w:rPr>
                <w:ins w:id="5470" w:author="張寶騌 CHANG,PAO-TSUNG" w:date="2022-06-22T00:44:00Z"/>
                <w:rFonts w:eastAsia="新細明體"/>
                <w:color w:val="000000"/>
                <w:kern w:val="0"/>
                <w:sz w:val="20"/>
                <w:szCs w:val="20"/>
                <w:rPrChange w:id="5471" w:author="張寶騌 CHANG,PAO-TSUNG" w:date="2022-06-22T01:00:00Z">
                  <w:rPr>
                    <w:ins w:id="5472" w:author="張寶騌 CHANG,PAO-TSUNG" w:date="2022-06-22T00:44:00Z"/>
                    <w:rFonts w:ascii="新細明體" w:eastAsia="新細明體" w:hAnsi="新細明體" w:cs="新細明體"/>
                    <w:color w:val="000000"/>
                    <w:kern w:val="0"/>
                    <w:sz w:val="22"/>
                  </w:rPr>
                </w:rPrChange>
              </w:rPr>
              <w:pPrChange w:id="5473" w:author="張寶騌 CHANG,PAO-TSUNG" w:date="2022-06-22T00:45:00Z">
                <w:pPr>
                  <w:widowControl/>
                  <w:spacing w:line="240" w:lineRule="auto"/>
                  <w:ind w:leftChars="0" w:left="0" w:firstLineChars="0" w:firstLine="0"/>
                  <w:jc w:val="right"/>
                </w:pPr>
              </w:pPrChange>
            </w:pPr>
            <w:ins w:id="5474" w:author="張寶騌 CHANG,PAO-TSUNG" w:date="2022-06-22T00:44:00Z">
              <w:r w:rsidRPr="00EA7CC9">
                <w:rPr>
                  <w:rFonts w:eastAsia="新細明體"/>
                  <w:color w:val="000000"/>
                  <w:kern w:val="0"/>
                  <w:sz w:val="20"/>
                  <w:szCs w:val="20"/>
                  <w:rPrChange w:id="5475" w:author="張寶騌 CHANG,PAO-TSUNG" w:date="2022-06-22T01:00:00Z">
                    <w:rPr>
                      <w:rFonts w:ascii="新細明體" w:eastAsia="新細明體" w:hAnsi="新細明體" w:cs="新細明體"/>
                      <w:color w:val="000000"/>
                      <w:kern w:val="0"/>
                      <w:sz w:val="22"/>
                    </w:rPr>
                  </w:rPrChange>
                </w:rPr>
                <w:t>216</w:t>
              </w:r>
            </w:ins>
          </w:p>
        </w:tc>
        <w:tc>
          <w:tcPr>
            <w:tcW w:w="1224" w:type="dxa"/>
            <w:tcBorders>
              <w:top w:val="nil"/>
              <w:left w:val="nil"/>
              <w:bottom w:val="nil"/>
              <w:right w:val="nil"/>
            </w:tcBorders>
            <w:shd w:val="clear" w:color="auto" w:fill="auto"/>
            <w:noWrap/>
            <w:vAlign w:val="center"/>
            <w:hideMark/>
            <w:tcPrChange w:id="5476" w:author="張寶騌 CHANG,PAO-TSUNG" w:date="2022-06-22T00:45:00Z">
              <w:tcPr>
                <w:tcW w:w="860" w:type="dxa"/>
                <w:tcBorders>
                  <w:top w:val="nil"/>
                  <w:left w:val="nil"/>
                  <w:bottom w:val="nil"/>
                  <w:right w:val="nil"/>
                </w:tcBorders>
                <w:shd w:val="clear" w:color="auto" w:fill="auto"/>
                <w:noWrap/>
                <w:vAlign w:val="bottom"/>
                <w:hideMark/>
              </w:tcPr>
            </w:tcPrChange>
          </w:tcPr>
          <w:p w14:paraId="4FF061D7" w14:textId="77777777" w:rsidR="0027328D" w:rsidRPr="00EA7CC9" w:rsidRDefault="0027328D">
            <w:pPr>
              <w:widowControl/>
              <w:spacing w:line="240" w:lineRule="auto"/>
              <w:ind w:leftChars="0" w:left="0" w:firstLineChars="0" w:firstLine="0"/>
              <w:jc w:val="center"/>
              <w:rPr>
                <w:ins w:id="5477" w:author="張寶騌 CHANG,PAO-TSUNG" w:date="2022-06-22T00:44:00Z"/>
                <w:rFonts w:eastAsia="新細明體"/>
                <w:color w:val="000000"/>
                <w:kern w:val="0"/>
                <w:sz w:val="20"/>
                <w:szCs w:val="20"/>
                <w:rPrChange w:id="5478" w:author="張寶騌 CHANG,PAO-TSUNG" w:date="2022-06-22T01:00:00Z">
                  <w:rPr>
                    <w:ins w:id="5479" w:author="張寶騌 CHANG,PAO-TSUNG" w:date="2022-06-22T00:44:00Z"/>
                    <w:rFonts w:ascii="新細明體" w:eastAsia="新細明體" w:hAnsi="新細明體" w:cs="新細明體"/>
                    <w:color w:val="000000"/>
                    <w:kern w:val="0"/>
                    <w:sz w:val="22"/>
                  </w:rPr>
                </w:rPrChange>
              </w:rPr>
              <w:pPrChange w:id="5480" w:author="張寶騌 CHANG,PAO-TSUNG" w:date="2022-06-22T00:45:00Z">
                <w:pPr>
                  <w:widowControl/>
                  <w:spacing w:line="240" w:lineRule="auto"/>
                  <w:ind w:leftChars="0" w:left="0" w:firstLineChars="0" w:firstLine="0"/>
                  <w:jc w:val="right"/>
                </w:pPr>
              </w:pPrChange>
            </w:pPr>
            <w:ins w:id="5481" w:author="張寶騌 CHANG,PAO-TSUNG" w:date="2022-06-22T00:44:00Z">
              <w:r w:rsidRPr="00EA7CC9">
                <w:rPr>
                  <w:rFonts w:eastAsia="新細明體"/>
                  <w:color w:val="000000"/>
                  <w:kern w:val="0"/>
                  <w:sz w:val="20"/>
                  <w:szCs w:val="20"/>
                  <w:rPrChange w:id="5482" w:author="張寶騌 CHANG,PAO-TSUNG" w:date="2022-06-22T01:00:00Z">
                    <w:rPr>
                      <w:rFonts w:ascii="新細明體" w:eastAsia="新細明體" w:hAnsi="新細明體" w:cs="新細明體"/>
                      <w:color w:val="000000"/>
                      <w:kern w:val="0"/>
                      <w:sz w:val="22"/>
                    </w:rPr>
                  </w:rPrChange>
                </w:rPr>
                <w:t>-128</w:t>
              </w:r>
            </w:ins>
          </w:p>
        </w:tc>
        <w:tc>
          <w:tcPr>
            <w:tcW w:w="1224" w:type="dxa"/>
            <w:tcBorders>
              <w:top w:val="nil"/>
              <w:left w:val="nil"/>
              <w:bottom w:val="nil"/>
              <w:right w:val="nil"/>
            </w:tcBorders>
            <w:shd w:val="clear" w:color="auto" w:fill="auto"/>
            <w:noWrap/>
            <w:vAlign w:val="center"/>
            <w:hideMark/>
            <w:tcPrChange w:id="5483"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53E64308" w14:textId="77777777" w:rsidR="0027328D" w:rsidRPr="00EA7CC9" w:rsidRDefault="0027328D">
            <w:pPr>
              <w:widowControl/>
              <w:spacing w:line="240" w:lineRule="auto"/>
              <w:ind w:leftChars="0" w:left="0" w:firstLineChars="0" w:firstLine="0"/>
              <w:jc w:val="center"/>
              <w:rPr>
                <w:ins w:id="5484" w:author="張寶騌 CHANG,PAO-TSUNG" w:date="2022-06-22T00:44:00Z"/>
                <w:rFonts w:eastAsia="新細明體"/>
                <w:color w:val="000000"/>
                <w:kern w:val="0"/>
                <w:sz w:val="20"/>
                <w:szCs w:val="20"/>
                <w:rPrChange w:id="5485" w:author="張寶騌 CHANG,PAO-TSUNG" w:date="2022-06-22T01:00:00Z">
                  <w:rPr>
                    <w:ins w:id="5486" w:author="張寶騌 CHANG,PAO-TSUNG" w:date="2022-06-22T00:44:00Z"/>
                    <w:rFonts w:ascii="新細明體" w:eastAsia="新細明體" w:hAnsi="新細明體" w:cs="新細明體"/>
                    <w:color w:val="000000"/>
                    <w:kern w:val="0"/>
                    <w:sz w:val="22"/>
                  </w:rPr>
                </w:rPrChange>
              </w:rPr>
              <w:pPrChange w:id="5487" w:author="張寶騌 CHANG,PAO-TSUNG" w:date="2022-06-22T00:45:00Z">
                <w:pPr>
                  <w:widowControl/>
                  <w:spacing w:line="240" w:lineRule="auto"/>
                  <w:ind w:leftChars="0" w:left="0" w:firstLineChars="0" w:firstLine="0"/>
                  <w:jc w:val="right"/>
                </w:pPr>
              </w:pPrChange>
            </w:pPr>
            <w:ins w:id="5488" w:author="張寶騌 CHANG,PAO-TSUNG" w:date="2022-06-22T00:44:00Z">
              <w:r w:rsidRPr="00EA7CC9">
                <w:rPr>
                  <w:rFonts w:eastAsia="新細明體"/>
                  <w:color w:val="000000"/>
                  <w:kern w:val="0"/>
                  <w:sz w:val="20"/>
                  <w:szCs w:val="20"/>
                  <w:rPrChange w:id="5489" w:author="張寶騌 CHANG,PAO-TSUNG" w:date="2022-06-22T01:00:00Z">
                    <w:rPr>
                      <w:rFonts w:ascii="新細明體" w:eastAsia="新細明體" w:hAnsi="新細明體" w:cs="新細明體"/>
                      <w:color w:val="000000"/>
                      <w:kern w:val="0"/>
                      <w:sz w:val="22"/>
                    </w:rPr>
                  </w:rPrChange>
                </w:rPr>
                <w:t>8068</w:t>
              </w:r>
            </w:ins>
          </w:p>
        </w:tc>
        <w:tc>
          <w:tcPr>
            <w:tcW w:w="1388" w:type="dxa"/>
            <w:tcBorders>
              <w:top w:val="nil"/>
              <w:left w:val="nil"/>
              <w:bottom w:val="nil"/>
              <w:right w:val="nil"/>
            </w:tcBorders>
            <w:shd w:val="clear" w:color="auto" w:fill="auto"/>
            <w:noWrap/>
            <w:vAlign w:val="center"/>
            <w:hideMark/>
            <w:tcPrChange w:id="5490" w:author="張寶騌 CHANG,PAO-TSUNG" w:date="2022-06-22T00:45:00Z">
              <w:tcPr>
                <w:tcW w:w="949" w:type="dxa"/>
                <w:gridSpan w:val="3"/>
                <w:tcBorders>
                  <w:top w:val="nil"/>
                  <w:left w:val="nil"/>
                  <w:bottom w:val="nil"/>
                  <w:right w:val="nil"/>
                </w:tcBorders>
                <w:shd w:val="clear" w:color="auto" w:fill="auto"/>
                <w:noWrap/>
                <w:vAlign w:val="bottom"/>
                <w:hideMark/>
              </w:tcPr>
            </w:tcPrChange>
          </w:tcPr>
          <w:p w14:paraId="43A66026" w14:textId="77777777" w:rsidR="0027328D" w:rsidRPr="00EA7CC9" w:rsidRDefault="0027328D">
            <w:pPr>
              <w:widowControl/>
              <w:spacing w:line="240" w:lineRule="auto"/>
              <w:ind w:leftChars="0" w:left="0" w:firstLineChars="0" w:firstLine="0"/>
              <w:jc w:val="center"/>
              <w:rPr>
                <w:ins w:id="5491" w:author="張寶騌 CHANG,PAO-TSUNG" w:date="2022-06-22T00:44:00Z"/>
                <w:rFonts w:eastAsia="新細明體"/>
                <w:color w:val="000000"/>
                <w:kern w:val="0"/>
                <w:sz w:val="20"/>
                <w:szCs w:val="20"/>
                <w:rPrChange w:id="5492" w:author="張寶騌 CHANG,PAO-TSUNG" w:date="2022-06-22T01:00:00Z">
                  <w:rPr>
                    <w:ins w:id="5493" w:author="張寶騌 CHANG,PAO-TSUNG" w:date="2022-06-22T00:44:00Z"/>
                    <w:rFonts w:ascii="新細明體" w:eastAsia="新細明體" w:hAnsi="新細明體" w:cs="新細明體"/>
                    <w:color w:val="000000"/>
                    <w:kern w:val="0"/>
                    <w:sz w:val="22"/>
                  </w:rPr>
                </w:rPrChange>
              </w:rPr>
              <w:pPrChange w:id="5494" w:author="張寶騌 CHANG,PAO-TSUNG" w:date="2022-06-22T00:45:00Z">
                <w:pPr>
                  <w:widowControl/>
                  <w:spacing w:line="240" w:lineRule="auto"/>
                  <w:ind w:leftChars="0" w:left="0" w:firstLineChars="0" w:firstLine="0"/>
                  <w:jc w:val="right"/>
                </w:pPr>
              </w:pPrChange>
            </w:pPr>
            <w:ins w:id="5495" w:author="張寶騌 CHANG,PAO-TSUNG" w:date="2022-06-22T00:44:00Z">
              <w:r w:rsidRPr="00EA7CC9">
                <w:rPr>
                  <w:rFonts w:eastAsia="新細明體"/>
                  <w:color w:val="000000"/>
                  <w:kern w:val="0"/>
                  <w:sz w:val="20"/>
                  <w:szCs w:val="20"/>
                  <w:rPrChange w:id="549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nil"/>
              <w:right w:val="nil"/>
            </w:tcBorders>
            <w:shd w:val="clear" w:color="auto" w:fill="auto"/>
            <w:noWrap/>
            <w:vAlign w:val="center"/>
            <w:hideMark/>
            <w:tcPrChange w:id="5497" w:author="張寶騌 CHANG,PAO-TSUNG" w:date="2022-06-22T00:45:00Z">
              <w:tcPr>
                <w:tcW w:w="860" w:type="dxa"/>
                <w:gridSpan w:val="3"/>
                <w:tcBorders>
                  <w:top w:val="nil"/>
                  <w:left w:val="nil"/>
                  <w:bottom w:val="nil"/>
                  <w:right w:val="nil"/>
                </w:tcBorders>
                <w:shd w:val="clear" w:color="auto" w:fill="auto"/>
                <w:noWrap/>
                <w:vAlign w:val="bottom"/>
                <w:hideMark/>
              </w:tcPr>
            </w:tcPrChange>
          </w:tcPr>
          <w:p w14:paraId="60C36E44" w14:textId="77777777" w:rsidR="0027328D" w:rsidRPr="00EA7CC9" w:rsidRDefault="0027328D">
            <w:pPr>
              <w:widowControl/>
              <w:spacing w:line="240" w:lineRule="auto"/>
              <w:ind w:leftChars="0" w:left="0" w:firstLineChars="0" w:firstLine="0"/>
              <w:jc w:val="center"/>
              <w:rPr>
                <w:ins w:id="5498" w:author="張寶騌 CHANG,PAO-TSUNG" w:date="2022-06-22T00:44:00Z"/>
                <w:rFonts w:eastAsia="新細明體"/>
                <w:color w:val="000000"/>
                <w:kern w:val="0"/>
                <w:sz w:val="20"/>
                <w:szCs w:val="20"/>
                <w:rPrChange w:id="5499" w:author="張寶騌 CHANG,PAO-TSUNG" w:date="2022-06-22T01:00:00Z">
                  <w:rPr>
                    <w:ins w:id="5500" w:author="張寶騌 CHANG,PAO-TSUNG" w:date="2022-06-22T00:44:00Z"/>
                    <w:rFonts w:ascii="新細明體" w:eastAsia="新細明體" w:hAnsi="新細明體" w:cs="新細明體"/>
                    <w:color w:val="000000"/>
                    <w:kern w:val="0"/>
                    <w:sz w:val="22"/>
                  </w:rPr>
                </w:rPrChange>
              </w:rPr>
              <w:pPrChange w:id="5501" w:author="張寶騌 CHANG,PAO-TSUNG" w:date="2022-06-22T00:45:00Z">
                <w:pPr>
                  <w:widowControl/>
                  <w:spacing w:line="240" w:lineRule="auto"/>
                  <w:ind w:leftChars="0" w:left="0" w:firstLineChars="0" w:firstLine="0"/>
                  <w:jc w:val="right"/>
                </w:pPr>
              </w:pPrChange>
            </w:pPr>
            <w:ins w:id="5502" w:author="張寶騌 CHANG,PAO-TSUNG" w:date="2022-06-22T00:44:00Z">
              <w:r w:rsidRPr="00EA7CC9">
                <w:rPr>
                  <w:rFonts w:eastAsia="新細明體"/>
                  <w:color w:val="000000"/>
                  <w:kern w:val="0"/>
                  <w:sz w:val="20"/>
                  <w:szCs w:val="20"/>
                  <w:rPrChange w:id="5503" w:author="張寶騌 CHANG,PAO-TSUNG" w:date="2022-06-22T01:00:00Z">
                    <w:rPr>
                      <w:rFonts w:ascii="新細明體" w:eastAsia="新細明體" w:hAnsi="新細明體" w:cs="新細明體"/>
                      <w:color w:val="000000"/>
                      <w:kern w:val="0"/>
                      <w:sz w:val="22"/>
                    </w:rPr>
                  </w:rPrChange>
                </w:rPr>
                <w:t>1802.8</w:t>
              </w:r>
            </w:ins>
          </w:p>
        </w:tc>
      </w:tr>
      <w:tr w:rsidR="0027328D" w:rsidRPr="0027328D" w14:paraId="67D51A1E" w14:textId="77777777" w:rsidTr="0027328D">
        <w:tblPrEx>
          <w:tblPrExChange w:id="5504" w:author="張寶騌 CHANG,PAO-TSUNG" w:date="2022-06-22T00:46:00Z">
            <w:tblPrEx>
              <w:tblW w:w="5829" w:type="dxa"/>
            </w:tblPrEx>
          </w:tblPrExChange>
        </w:tblPrEx>
        <w:trPr>
          <w:trHeight w:val="270"/>
          <w:ins w:id="5505" w:author="張寶騌 CHANG,PAO-TSUNG" w:date="2022-06-22T00:44:00Z"/>
          <w:trPrChange w:id="5506" w:author="張寶騌 CHANG,PAO-TSUNG" w:date="2022-06-22T00:46:00Z">
            <w:trPr>
              <w:gridBefore w:val="2"/>
              <w:gridAfter w:val="0"/>
              <w:trHeight w:val="300"/>
            </w:trPr>
          </w:trPrChange>
        </w:trPr>
        <w:tc>
          <w:tcPr>
            <w:tcW w:w="2083" w:type="dxa"/>
            <w:tcBorders>
              <w:top w:val="nil"/>
              <w:left w:val="nil"/>
              <w:right w:val="nil"/>
            </w:tcBorders>
            <w:shd w:val="clear" w:color="auto" w:fill="auto"/>
            <w:noWrap/>
            <w:vAlign w:val="center"/>
            <w:hideMark/>
            <w:tcPrChange w:id="5507" w:author="張寶騌 CHANG,PAO-TSUNG" w:date="2022-06-22T00:46:00Z">
              <w:tcPr>
                <w:tcW w:w="1440" w:type="dxa"/>
                <w:tcBorders>
                  <w:top w:val="nil"/>
                  <w:left w:val="nil"/>
                  <w:bottom w:val="nil"/>
                  <w:right w:val="nil"/>
                </w:tcBorders>
                <w:shd w:val="clear" w:color="auto" w:fill="auto"/>
                <w:noWrap/>
                <w:vAlign w:val="bottom"/>
                <w:hideMark/>
              </w:tcPr>
            </w:tcPrChange>
          </w:tcPr>
          <w:p w14:paraId="32785C99" w14:textId="77777777" w:rsidR="0027328D" w:rsidRPr="00EA7CC9" w:rsidRDefault="0027328D">
            <w:pPr>
              <w:widowControl/>
              <w:spacing w:line="240" w:lineRule="auto"/>
              <w:ind w:leftChars="0" w:left="0" w:firstLineChars="0" w:firstLine="0"/>
              <w:jc w:val="center"/>
              <w:rPr>
                <w:ins w:id="5508" w:author="張寶騌 CHANG,PAO-TSUNG" w:date="2022-06-22T00:44:00Z"/>
                <w:rFonts w:eastAsia="新細明體"/>
                <w:color w:val="000000"/>
                <w:kern w:val="0"/>
                <w:sz w:val="20"/>
                <w:szCs w:val="20"/>
                <w:rPrChange w:id="5509" w:author="張寶騌 CHANG,PAO-TSUNG" w:date="2022-06-22T01:00:00Z">
                  <w:rPr>
                    <w:ins w:id="5510" w:author="張寶騌 CHANG,PAO-TSUNG" w:date="2022-06-22T00:44:00Z"/>
                    <w:rFonts w:ascii="新細明體" w:eastAsia="新細明體" w:hAnsi="新細明體" w:cs="新細明體"/>
                    <w:color w:val="000000"/>
                    <w:kern w:val="0"/>
                    <w:sz w:val="22"/>
                  </w:rPr>
                </w:rPrChange>
              </w:rPr>
              <w:pPrChange w:id="5511" w:author="張寶騌 CHANG,PAO-TSUNG" w:date="2022-06-22T00:45:00Z">
                <w:pPr>
                  <w:widowControl/>
                  <w:spacing w:line="240" w:lineRule="auto"/>
                  <w:ind w:leftChars="0" w:left="0" w:firstLineChars="0" w:firstLine="0"/>
                </w:pPr>
              </w:pPrChange>
            </w:pPr>
            <w:ins w:id="5512" w:author="張寶騌 CHANG,PAO-TSUNG" w:date="2022-06-22T00:44:00Z">
              <w:r w:rsidRPr="00EA7CC9">
                <w:rPr>
                  <w:rFonts w:eastAsia="新細明體"/>
                  <w:color w:val="000000"/>
                  <w:kern w:val="0"/>
                  <w:sz w:val="20"/>
                  <w:szCs w:val="20"/>
                  <w:rPrChange w:id="5513" w:author="張寶騌 CHANG,PAO-TSUNG" w:date="2022-06-22T01:00:00Z">
                    <w:rPr>
                      <w:rFonts w:ascii="新細明體" w:eastAsia="新細明體" w:hAnsi="新細明體" w:cs="新細明體"/>
                      <w:color w:val="000000"/>
                      <w:kern w:val="0"/>
                      <w:sz w:val="22"/>
                    </w:rPr>
                  </w:rPrChange>
                </w:rPr>
                <w:t>14:42:26.522000</w:t>
              </w:r>
            </w:ins>
          </w:p>
        </w:tc>
        <w:tc>
          <w:tcPr>
            <w:tcW w:w="1224" w:type="dxa"/>
            <w:tcBorders>
              <w:top w:val="nil"/>
              <w:left w:val="nil"/>
              <w:right w:val="nil"/>
            </w:tcBorders>
            <w:shd w:val="clear" w:color="auto" w:fill="auto"/>
            <w:noWrap/>
            <w:vAlign w:val="center"/>
            <w:hideMark/>
            <w:tcPrChange w:id="5514" w:author="張寶騌 CHANG,PAO-TSUNG" w:date="2022-06-22T00:46:00Z">
              <w:tcPr>
                <w:tcW w:w="860" w:type="dxa"/>
                <w:gridSpan w:val="3"/>
                <w:tcBorders>
                  <w:top w:val="nil"/>
                  <w:left w:val="nil"/>
                  <w:bottom w:val="nil"/>
                  <w:right w:val="nil"/>
                </w:tcBorders>
                <w:shd w:val="clear" w:color="auto" w:fill="auto"/>
                <w:noWrap/>
                <w:vAlign w:val="bottom"/>
                <w:hideMark/>
              </w:tcPr>
            </w:tcPrChange>
          </w:tcPr>
          <w:p w14:paraId="4E8534EB" w14:textId="77777777" w:rsidR="0027328D" w:rsidRPr="00EA7CC9" w:rsidRDefault="0027328D">
            <w:pPr>
              <w:widowControl/>
              <w:spacing w:line="240" w:lineRule="auto"/>
              <w:ind w:leftChars="0" w:left="0" w:firstLineChars="0" w:firstLine="0"/>
              <w:jc w:val="center"/>
              <w:rPr>
                <w:ins w:id="5515" w:author="張寶騌 CHANG,PAO-TSUNG" w:date="2022-06-22T00:44:00Z"/>
                <w:rFonts w:eastAsia="新細明體"/>
                <w:color w:val="000000"/>
                <w:kern w:val="0"/>
                <w:sz w:val="20"/>
                <w:szCs w:val="20"/>
                <w:rPrChange w:id="5516" w:author="張寶騌 CHANG,PAO-TSUNG" w:date="2022-06-22T01:00:00Z">
                  <w:rPr>
                    <w:ins w:id="5517" w:author="張寶騌 CHANG,PAO-TSUNG" w:date="2022-06-22T00:44:00Z"/>
                    <w:rFonts w:ascii="新細明體" w:eastAsia="新細明體" w:hAnsi="新細明體" w:cs="新細明體"/>
                    <w:color w:val="000000"/>
                    <w:kern w:val="0"/>
                    <w:sz w:val="22"/>
                  </w:rPr>
                </w:rPrChange>
              </w:rPr>
              <w:pPrChange w:id="5518" w:author="張寶騌 CHANG,PAO-TSUNG" w:date="2022-06-22T00:45:00Z">
                <w:pPr>
                  <w:widowControl/>
                  <w:spacing w:line="240" w:lineRule="auto"/>
                  <w:ind w:leftChars="0" w:left="0" w:firstLineChars="0" w:firstLine="0"/>
                  <w:jc w:val="right"/>
                </w:pPr>
              </w:pPrChange>
            </w:pPr>
            <w:ins w:id="5519" w:author="張寶騌 CHANG,PAO-TSUNG" w:date="2022-06-22T00:44:00Z">
              <w:r w:rsidRPr="00EA7CC9">
                <w:rPr>
                  <w:rFonts w:eastAsia="新細明體"/>
                  <w:color w:val="000000"/>
                  <w:kern w:val="0"/>
                  <w:sz w:val="20"/>
                  <w:szCs w:val="20"/>
                  <w:rPrChange w:id="5520" w:author="張寶騌 CHANG,PAO-TSUNG" w:date="2022-06-22T01:00:00Z">
                    <w:rPr>
                      <w:rFonts w:ascii="新細明體" w:eastAsia="新細明體" w:hAnsi="新細明體" w:cs="新細明體"/>
                      <w:color w:val="000000"/>
                      <w:kern w:val="0"/>
                      <w:sz w:val="22"/>
                    </w:rPr>
                  </w:rPrChange>
                </w:rPr>
                <w:t>186</w:t>
              </w:r>
            </w:ins>
          </w:p>
        </w:tc>
        <w:tc>
          <w:tcPr>
            <w:tcW w:w="1224" w:type="dxa"/>
            <w:tcBorders>
              <w:top w:val="nil"/>
              <w:left w:val="nil"/>
              <w:right w:val="nil"/>
            </w:tcBorders>
            <w:shd w:val="clear" w:color="auto" w:fill="auto"/>
            <w:noWrap/>
            <w:vAlign w:val="center"/>
            <w:hideMark/>
            <w:tcPrChange w:id="5521" w:author="張寶騌 CHANG,PAO-TSUNG" w:date="2022-06-22T00:46:00Z">
              <w:tcPr>
                <w:tcW w:w="860" w:type="dxa"/>
                <w:tcBorders>
                  <w:top w:val="nil"/>
                  <w:left w:val="nil"/>
                  <w:bottom w:val="nil"/>
                  <w:right w:val="nil"/>
                </w:tcBorders>
                <w:shd w:val="clear" w:color="auto" w:fill="auto"/>
                <w:noWrap/>
                <w:vAlign w:val="bottom"/>
                <w:hideMark/>
              </w:tcPr>
            </w:tcPrChange>
          </w:tcPr>
          <w:p w14:paraId="674C0551" w14:textId="77777777" w:rsidR="0027328D" w:rsidRPr="00EA7CC9" w:rsidRDefault="0027328D">
            <w:pPr>
              <w:widowControl/>
              <w:spacing w:line="240" w:lineRule="auto"/>
              <w:ind w:leftChars="0" w:left="0" w:firstLineChars="0" w:firstLine="0"/>
              <w:jc w:val="center"/>
              <w:rPr>
                <w:ins w:id="5522" w:author="張寶騌 CHANG,PAO-TSUNG" w:date="2022-06-22T00:44:00Z"/>
                <w:rFonts w:eastAsia="新細明體"/>
                <w:color w:val="000000"/>
                <w:kern w:val="0"/>
                <w:sz w:val="20"/>
                <w:szCs w:val="20"/>
                <w:rPrChange w:id="5523" w:author="張寶騌 CHANG,PAO-TSUNG" w:date="2022-06-22T01:00:00Z">
                  <w:rPr>
                    <w:ins w:id="5524" w:author="張寶騌 CHANG,PAO-TSUNG" w:date="2022-06-22T00:44:00Z"/>
                    <w:rFonts w:ascii="新細明體" w:eastAsia="新細明體" w:hAnsi="新細明體" w:cs="新細明體"/>
                    <w:color w:val="000000"/>
                    <w:kern w:val="0"/>
                    <w:sz w:val="22"/>
                  </w:rPr>
                </w:rPrChange>
              </w:rPr>
              <w:pPrChange w:id="5525" w:author="張寶騌 CHANG,PAO-TSUNG" w:date="2022-06-22T00:45:00Z">
                <w:pPr>
                  <w:widowControl/>
                  <w:spacing w:line="240" w:lineRule="auto"/>
                  <w:ind w:leftChars="0" w:left="0" w:firstLineChars="0" w:firstLine="0"/>
                  <w:jc w:val="right"/>
                </w:pPr>
              </w:pPrChange>
            </w:pPr>
            <w:ins w:id="5526" w:author="張寶騌 CHANG,PAO-TSUNG" w:date="2022-06-22T00:44:00Z">
              <w:r w:rsidRPr="00EA7CC9">
                <w:rPr>
                  <w:rFonts w:eastAsia="新細明體"/>
                  <w:color w:val="000000"/>
                  <w:kern w:val="0"/>
                  <w:sz w:val="20"/>
                  <w:szCs w:val="20"/>
                  <w:rPrChange w:id="5527" w:author="張寶騌 CHANG,PAO-TSUNG" w:date="2022-06-22T01:00:00Z">
                    <w:rPr>
                      <w:rFonts w:ascii="新細明體" w:eastAsia="新細明體" w:hAnsi="新細明體" w:cs="新細明體"/>
                      <w:color w:val="000000"/>
                      <w:kern w:val="0"/>
                      <w:sz w:val="22"/>
                    </w:rPr>
                  </w:rPrChange>
                </w:rPr>
                <w:t>-108</w:t>
              </w:r>
            </w:ins>
          </w:p>
        </w:tc>
        <w:tc>
          <w:tcPr>
            <w:tcW w:w="1224" w:type="dxa"/>
            <w:tcBorders>
              <w:top w:val="nil"/>
              <w:left w:val="nil"/>
              <w:right w:val="nil"/>
            </w:tcBorders>
            <w:shd w:val="clear" w:color="auto" w:fill="auto"/>
            <w:noWrap/>
            <w:vAlign w:val="center"/>
            <w:hideMark/>
            <w:tcPrChange w:id="5528" w:author="張寶騌 CHANG,PAO-TSUNG" w:date="2022-06-22T00:46:00Z">
              <w:tcPr>
                <w:tcW w:w="860" w:type="dxa"/>
                <w:gridSpan w:val="3"/>
                <w:tcBorders>
                  <w:top w:val="nil"/>
                  <w:left w:val="nil"/>
                  <w:bottom w:val="nil"/>
                  <w:right w:val="nil"/>
                </w:tcBorders>
                <w:shd w:val="clear" w:color="auto" w:fill="auto"/>
                <w:noWrap/>
                <w:vAlign w:val="bottom"/>
                <w:hideMark/>
              </w:tcPr>
            </w:tcPrChange>
          </w:tcPr>
          <w:p w14:paraId="6A74EE7B" w14:textId="77777777" w:rsidR="0027328D" w:rsidRPr="00EA7CC9" w:rsidRDefault="0027328D">
            <w:pPr>
              <w:widowControl/>
              <w:spacing w:line="240" w:lineRule="auto"/>
              <w:ind w:leftChars="0" w:left="0" w:firstLineChars="0" w:firstLine="0"/>
              <w:jc w:val="center"/>
              <w:rPr>
                <w:ins w:id="5529" w:author="張寶騌 CHANG,PAO-TSUNG" w:date="2022-06-22T00:44:00Z"/>
                <w:rFonts w:eastAsia="新細明體"/>
                <w:color w:val="000000"/>
                <w:kern w:val="0"/>
                <w:sz w:val="20"/>
                <w:szCs w:val="20"/>
                <w:rPrChange w:id="5530" w:author="張寶騌 CHANG,PAO-TSUNG" w:date="2022-06-22T01:00:00Z">
                  <w:rPr>
                    <w:ins w:id="5531" w:author="張寶騌 CHANG,PAO-TSUNG" w:date="2022-06-22T00:44:00Z"/>
                    <w:rFonts w:ascii="新細明體" w:eastAsia="新細明體" w:hAnsi="新細明體" w:cs="新細明體"/>
                    <w:color w:val="000000"/>
                    <w:kern w:val="0"/>
                    <w:sz w:val="22"/>
                  </w:rPr>
                </w:rPrChange>
              </w:rPr>
              <w:pPrChange w:id="5532" w:author="張寶騌 CHANG,PAO-TSUNG" w:date="2022-06-22T00:45:00Z">
                <w:pPr>
                  <w:widowControl/>
                  <w:spacing w:line="240" w:lineRule="auto"/>
                  <w:ind w:leftChars="0" w:left="0" w:firstLineChars="0" w:firstLine="0"/>
                  <w:jc w:val="right"/>
                </w:pPr>
              </w:pPrChange>
            </w:pPr>
            <w:ins w:id="5533" w:author="張寶騌 CHANG,PAO-TSUNG" w:date="2022-06-22T00:44:00Z">
              <w:r w:rsidRPr="00EA7CC9">
                <w:rPr>
                  <w:rFonts w:eastAsia="新細明體"/>
                  <w:color w:val="000000"/>
                  <w:kern w:val="0"/>
                  <w:sz w:val="20"/>
                  <w:szCs w:val="20"/>
                  <w:rPrChange w:id="5534" w:author="張寶騌 CHANG,PAO-TSUNG" w:date="2022-06-22T01:00:00Z">
                    <w:rPr>
                      <w:rFonts w:ascii="新細明體" w:eastAsia="新細明體" w:hAnsi="新細明體" w:cs="新細明體"/>
                      <w:color w:val="000000"/>
                      <w:kern w:val="0"/>
                      <w:sz w:val="22"/>
                    </w:rPr>
                  </w:rPrChange>
                </w:rPr>
                <w:t>8062</w:t>
              </w:r>
            </w:ins>
          </w:p>
        </w:tc>
        <w:tc>
          <w:tcPr>
            <w:tcW w:w="1388" w:type="dxa"/>
            <w:tcBorders>
              <w:top w:val="nil"/>
              <w:left w:val="nil"/>
              <w:right w:val="nil"/>
            </w:tcBorders>
            <w:shd w:val="clear" w:color="auto" w:fill="auto"/>
            <w:noWrap/>
            <w:vAlign w:val="center"/>
            <w:hideMark/>
            <w:tcPrChange w:id="5535" w:author="張寶騌 CHANG,PAO-TSUNG" w:date="2022-06-22T00:46:00Z">
              <w:tcPr>
                <w:tcW w:w="949" w:type="dxa"/>
                <w:gridSpan w:val="3"/>
                <w:tcBorders>
                  <w:top w:val="nil"/>
                  <w:left w:val="nil"/>
                  <w:bottom w:val="nil"/>
                  <w:right w:val="nil"/>
                </w:tcBorders>
                <w:shd w:val="clear" w:color="auto" w:fill="auto"/>
                <w:noWrap/>
                <w:vAlign w:val="bottom"/>
                <w:hideMark/>
              </w:tcPr>
            </w:tcPrChange>
          </w:tcPr>
          <w:p w14:paraId="22EDE0C4" w14:textId="77777777" w:rsidR="0027328D" w:rsidRPr="00EA7CC9" w:rsidRDefault="0027328D">
            <w:pPr>
              <w:widowControl/>
              <w:spacing w:line="240" w:lineRule="auto"/>
              <w:ind w:leftChars="0" w:left="0" w:firstLineChars="0" w:firstLine="0"/>
              <w:jc w:val="center"/>
              <w:rPr>
                <w:ins w:id="5536" w:author="張寶騌 CHANG,PAO-TSUNG" w:date="2022-06-22T00:44:00Z"/>
                <w:rFonts w:eastAsia="新細明體"/>
                <w:color w:val="000000"/>
                <w:kern w:val="0"/>
                <w:sz w:val="20"/>
                <w:szCs w:val="20"/>
                <w:rPrChange w:id="5537" w:author="張寶騌 CHANG,PAO-TSUNG" w:date="2022-06-22T01:00:00Z">
                  <w:rPr>
                    <w:ins w:id="5538" w:author="張寶騌 CHANG,PAO-TSUNG" w:date="2022-06-22T00:44:00Z"/>
                    <w:rFonts w:ascii="新細明體" w:eastAsia="新細明體" w:hAnsi="新細明體" w:cs="新細明體"/>
                    <w:color w:val="000000"/>
                    <w:kern w:val="0"/>
                    <w:sz w:val="22"/>
                  </w:rPr>
                </w:rPrChange>
              </w:rPr>
              <w:pPrChange w:id="5539" w:author="張寶騌 CHANG,PAO-TSUNG" w:date="2022-06-22T00:45:00Z">
                <w:pPr>
                  <w:widowControl/>
                  <w:spacing w:line="240" w:lineRule="auto"/>
                  <w:ind w:leftChars="0" w:left="0" w:firstLineChars="0" w:firstLine="0"/>
                  <w:jc w:val="right"/>
                </w:pPr>
              </w:pPrChange>
            </w:pPr>
            <w:ins w:id="5540" w:author="張寶騌 CHANG,PAO-TSUNG" w:date="2022-06-22T00:44:00Z">
              <w:r w:rsidRPr="00EA7CC9">
                <w:rPr>
                  <w:rFonts w:eastAsia="新細明體"/>
                  <w:color w:val="000000"/>
                  <w:kern w:val="0"/>
                  <w:sz w:val="20"/>
                  <w:szCs w:val="20"/>
                  <w:rPrChange w:id="5541"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right w:val="nil"/>
            </w:tcBorders>
            <w:shd w:val="clear" w:color="auto" w:fill="auto"/>
            <w:noWrap/>
            <w:vAlign w:val="center"/>
            <w:hideMark/>
            <w:tcPrChange w:id="5542" w:author="張寶騌 CHANG,PAO-TSUNG" w:date="2022-06-22T00:46:00Z">
              <w:tcPr>
                <w:tcW w:w="860" w:type="dxa"/>
                <w:gridSpan w:val="3"/>
                <w:tcBorders>
                  <w:top w:val="nil"/>
                  <w:left w:val="nil"/>
                  <w:bottom w:val="nil"/>
                  <w:right w:val="nil"/>
                </w:tcBorders>
                <w:shd w:val="clear" w:color="auto" w:fill="auto"/>
                <w:noWrap/>
                <w:vAlign w:val="bottom"/>
                <w:hideMark/>
              </w:tcPr>
            </w:tcPrChange>
          </w:tcPr>
          <w:p w14:paraId="1AD49141" w14:textId="77777777" w:rsidR="0027328D" w:rsidRPr="00EA7CC9" w:rsidRDefault="0027328D">
            <w:pPr>
              <w:widowControl/>
              <w:spacing w:line="240" w:lineRule="auto"/>
              <w:ind w:leftChars="0" w:left="0" w:firstLineChars="0" w:firstLine="0"/>
              <w:jc w:val="center"/>
              <w:rPr>
                <w:ins w:id="5543" w:author="張寶騌 CHANG,PAO-TSUNG" w:date="2022-06-22T00:44:00Z"/>
                <w:rFonts w:eastAsia="新細明體"/>
                <w:color w:val="000000"/>
                <w:kern w:val="0"/>
                <w:sz w:val="20"/>
                <w:szCs w:val="20"/>
                <w:rPrChange w:id="5544" w:author="張寶騌 CHANG,PAO-TSUNG" w:date="2022-06-22T01:00:00Z">
                  <w:rPr>
                    <w:ins w:id="5545" w:author="張寶騌 CHANG,PAO-TSUNG" w:date="2022-06-22T00:44:00Z"/>
                    <w:rFonts w:ascii="新細明體" w:eastAsia="新細明體" w:hAnsi="新細明體" w:cs="新細明體"/>
                    <w:color w:val="000000"/>
                    <w:kern w:val="0"/>
                    <w:sz w:val="22"/>
                  </w:rPr>
                </w:rPrChange>
              </w:rPr>
              <w:pPrChange w:id="5546" w:author="張寶騌 CHANG,PAO-TSUNG" w:date="2022-06-22T00:45:00Z">
                <w:pPr>
                  <w:widowControl/>
                  <w:spacing w:line="240" w:lineRule="auto"/>
                  <w:ind w:leftChars="0" w:left="0" w:firstLineChars="0" w:firstLine="0"/>
                  <w:jc w:val="right"/>
                </w:pPr>
              </w:pPrChange>
            </w:pPr>
            <w:ins w:id="5547" w:author="張寶騌 CHANG,PAO-TSUNG" w:date="2022-06-22T00:44:00Z">
              <w:r w:rsidRPr="00EA7CC9">
                <w:rPr>
                  <w:rFonts w:eastAsia="新細明體"/>
                  <w:color w:val="000000"/>
                  <w:kern w:val="0"/>
                  <w:sz w:val="20"/>
                  <w:szCs w:val="20"/>
                  <w:rPrChange w:id="5548" w:author="張寶騌 CHANG,PAO-TSUNG" w:date="2022-06-22T01:00:00Z">
                    <w:rPr>
                      <w:rFonts w:ascii="新細明體" w:eastAsia="新細明體" w:hAnsi="新細明體" w:cs="新細明體"/>
                      <w:color w:val="000000"/>
                      <w:kern w:val="0"/>
                      <w:sz w:val="22"/>
                    </w:rPr>
                  </w:rPrChange>
                </w:rPr>
                <w:t>1796.6</w:t>
              </w:r>
            </w:ins>
          </w:p>
        </w:tc>
      </w:tr>
      <w:tr w:rsidR="0027328D" w:rsidRPr="0027328D" w14:paraId="52F5F15E" w14:textId="77777777" w:rsidTr="0027328D">
        <w:tblPrEx>
          <w:tblPrExChange w:id="5549" w:author="張寶騌 CHANG,PAO-TSUNG" w:date="2022-06-22T00:46:00Z">
            <w:tblPrEx>
              <w:tblW w:w="5829" w:type="dxa"/>
            </w:tblPrEx>
          </w:tblPrExChange>
        </w:tblPrEx>
        <w:trPr>
          <w:trHeight w:val="270"/>
          <w:ins w:id="5550" w:author="張寶騌 CHANG,PAO-TSUNG" w:date="2022-06-22T00:44:00Z"/>
          <w:trPrChange w:id="5551" w:author="張寶騌 CHANG,PAO-TSUNG" w:date="2022-06-22T00:46:00Z">
            <w:trPr>
              <w:gridBefore w:val="2"/>
              <w:gridAfter w:val="0"/>
              <w:trHeight w:val="300"/>
            </w:trPr>
          </w:trPrChange>
        </w:trPr>
        <w:tc>
          <w:tcPr>
            <w:tcW w:w="2083" w:type="dxa"/>
            <w:tcBorders>
              <w:top w:val="nil"/>
              <w:left w:val="nil"/>
              <w:bottom w:val="single" w:sz="4" w:space="0" w:color="auto"/>
              <w:right w:val="nil"/>
            </w:tcBorders>
            <w:shd w:val="clear" w:color="auto" w:fill="auto"/>
            <w:noWrap/>
            <w:vAlign w:val="center"/>
            <w:hideMark/>
            <w:tcPrChange w:id="5552" w:author="張寶騌 CHANG,PAO-TSUNG" w:date="2022-06-22T00:46:00Z">
              <w:tcPr>
                <w:tcW w:w="1440" w:type="dxa"/>
                <w:tcBorders>
                  <w:top w:val="nil"/>
                  <w:left w:val="nil"/>
                  <w:bottom w:val="nil"/>
                  <w:right w:val="nil"/>
                </w:tcBorders>
                <w:shd w:val="clear" w:color="auto" w:fill="auto"/>
                <w:noWrap/>
                <w:vAlign w:val="bottom"/>
                <w:hideMark/>
              </w:tcPr>
            </w:tcPrChange>
          </w:tcPr>
          <w:p w14:paraId="7557D0E1" w14:textId="77777777" w:rsidR="0027328D" w:rsidRPr="00EA7CC9" w:rsidRDefault="0027328D">
            <w:pPr>
              <w:widowControl/>
              <w:spacing w:line="240" w:lineRule="auto"/>
              <w:ind w:leftChars="0" w:left="0" w:firstLineChars="0" w:firstLine="0"/>
              <w:jc w:val="center"/>
              <w:rPr>
                <w:ins w:id="5553" w:author="張寶騌 CHANG,PAO-TSUNG" w:date="2022-06-22T00:44:00Z"/>
                <w:rFonts w:eastAsia="新細明體"/>
                <w:color w:val="000000"/>
                <w:kern w:val="0"/>
                <w:sz w:val="20"/>
                <w:szCs w:val="20"/>
                <w:rPrChange w:id="5554" w:author="張寶騌 CHANG,PAO-TSUNG" w:date="2022-06-22T01:00:00Z">
                  <w:rPr>
                    <w:ins w:id="5555" w:author="張寶騌 CHANG,PAO-TSUNG" w:date="2022-06-22T00:44:00Z"/>
                    <w:rFonts w:ascii="新細明體" w:eastAsia="新細明體" w:hAnsi="新細明體" w:cs="新細明體"/>
                    <w:color w:val="000000"/>
                    <w:kern w:val="0"/>
                    <w:sz w:val="22"/>
                  </w:rPr>
                </w:rPrChange>
              </w:rPr>
              <w:pPrChange w:id="5556" w:author="張寶騌 CHANG,PAO-TSUNG" w:date="2022-06-22T00:45:00Z">
                <w:pPr>
                  <w:widowControl/>
                  <w:spacing w:line="240" w:lineRule="auto"/>
                  <w:ind w:leftChars="0" w:left="0" w:firstLineChars="0" w:firstLine="0"/>
                </w:pPr>
              </w:pPrChange>
            </w:pPr>
            <w:ins w:id="5557" w:author="張寶騌 CHANG,PAO-TSUNG" w:date="2022-06-22T00:44:00Z">
              <w:r w:rsidRPr="00EA7CC9">
                <w:rPr>
                  <w:rFonts w:eastAsia="新細明體"/>
                  <w:color w:val="000000"/>
                  <w:kern w:val="0"/>
                  <w:sz w:val="20"/>
                  <w:szCs w:val="20"/>
                  <w:rPrChange w:id="5558" w:author="張寶騌 CHANG,PAO-TSUNG" w:date="2022-06-22T01:00:00Z">
                    <w:rPr>
                      <w:rFonts w:ascii="新細明體" w:eastAsia="新細明體" w:hAnsi="新細明體" w:cs="新細明體"/>
                      <w:color w:val="000000"/>
                      <w:kern w:val="0"/>
                      <w:sz w:val="22"/>
                    </w:rPr>
                  </w:rPrChange>
                </w:rPr>
                <w:t>14:42:26.772000</w:t>
              </w:r>
            </w:ins>
          </w:p>
        </w:tc>
        <w:tc>
          <w:tcPr>
            <w:tcW w:w="1224" w:type="dxa"/>
            <w:tcBorders>
              <w:top w:val="nil"/>
              <w:left w:val="nil"/>
              <w:bottom w:val="single" w:sz="4" w:space="0" w:color="auto"/>
              <w:right w:val="nil"/>
            </w:tcBorders>
            <w:shd w:val="clear" w:color="auto" w:fill="auto"/>
            <w:noWrap/>
            <w:vAlign w:val="center"/>
            <w:hideMark/>
            <w:tcPrChange w:id="5559" w:author="張寶騌 CHANG,PAO-TSUNG" w:date="2022-06-22T00:46:00Z">
              <w:tcPr>
                <w:tcW w:w="860" w:type="dxa"/>
                <w:gridSpan w:val="3"/>
                <w:tcBorders>
                  <w:top w:val="nil"/>
                  <w:left w:val="nil"/>
                  <w:bottom w:val="nil"/>
                  <w:right w:val="nil"/>
                </w:tcBorders>
                <w:shd w:val="clear" w:color="auto" w:fill="auto"/>
                <w:noWrap/>
                <w:vAlign w:val="bottom"/>
                <w:hideMark/>
              </w:tcPr>
            </w:tcPrChange>
          </w:tcPr>
          <w:p w14:paraId="44F53BBA" w14:textId="77777777" w:rsidR="0027328D" w:rsidRPr="00EA7CC9" w:rsidRDefault="0027328D">
            <w:pPr>
              <w:widowControl/>
              <w:spacing w:line="240" w:lineRule="auto"/>
              <w:ind w:leftChars="0" w:left="0" w:firstLineChars="0" w:firstLine="0"/>
              <w:jc w:val="center"/>
              <w:rPr>
                <w:ins w:id="5560" w:author="張寶騌 CHANG,PAO-TSUNG" w:date="2022-06-22T00:44:00Z"/>
                <w:rFonts w:eastAsia="新細明體"/>
                <w:color w:val="000000"/>
                <w:kern w:val="0"/>
                <w:sz w:val="20"/>
                <w:szCs w:val="20"/>
                <w:rPrChange w:id="5561" w:author="張寶騌 CHANG,PAO-TSUNG" w:date="2022-06-22T01:00:00Z">
                  <w:rPr>
                    <w:ins w:id="5562" w:author="張寶騌 CHANG,PAO-TSUNG" w:date="2022-06-22T00:44:00Z"/>
                    <w:rFonts w:ascii="新細明體" w:eastAsia="新細明體" w:hAnsi="新細明體" w:cs="新細明體"/>
                    <w:color w:val="000000"/>
                    <w:kern w:val="0"/>
                    <w:sz w:val="22"/>
                  </w:rPr>
                </w:rPrChange>
              </w:rPr>
              <w:pPrChange w:id="5563" w:author="張寶騌 CHANG,PAO-TSUNG" w:date="2022-06-22T00:45:00Z">
                <w:pPr>
                  <w:widowControl/>
                  <w:spacing w:line="240" w:lineRule="auto"/>
                  <w:ind w:leftChars="0" w:left="0" w:firstLineChars="0" w:firstLine="0"/>
                  <w:jc w:val="right"/>
                </w:pPr>
              </w:pPrChange>
            </w:pPr>
            <w:ins w:id="5564" w:author="張寶騌 CHANG,PAO-TSUNG" w:date="2022-06-22T00:44:00Z">
              <w:r w:rsidRPr="00EA7CC9">
                <w:rPr>
                  <w:rFonts w:eastAsia="新細明體"/>
                  <w:color w:val="000000"/>
                  <w:kern w:val="0"/>
                  <w:sz w:val="20"/>
                  <w:szCs w:val="20"/>
                  <w:rPrChange w:id="5565" w:author="張寶騌 CHANG,PAO-TSUNG" w:date="2022-06-22T01:00:00Z">
                    <w:rPr>
                      <w:rFonts w:ascii="新細明體" w:eastAsia="新細明體" w:hAnsi="新細明體" w:cs="新細明體"/>
                      <w:color w:val="000000"/>
                      <w:kern w:val="0"/>
                      <w:sz w:val="22"/>
                    </w:rPr>
                  </w:rPrChange>
                </w:rPr>
                <w:t>196</w:t>
              </w:r>
            </w:ins>
          </w:p>
        </w:tc>
        <w:tc>
          <w:tcPr>
            <w:tcW w:w="1224" w:type="dxa"/>
            <w:tcBorders>
              <w:top w:val="nil"/>
              <w:left w:val="nil"/>
              <w:bottom w:val="single" w:sz="4" w:space="0" w:color="auto"/>
              <w:right w:val="nil"/>
            </w:tcBorders>
            <w:shd w:val="clear" w:color="auto" w:fill="auto"/>
            <w:noWrap/>
            <w:vAlign w:val="center"/>
            <w:hideMark/>
            <w:tcPrChange w:id="5566" w:author="張寶騌 CHANG,PAO-TSUNG" w:date="2022-06-22T00:46:00Z">
              <w:tcPr>
                <w:tcW w:w="860" w:type="dxa"/>
                <w:tcBorders>
                  <w:top w:val="nil"/>
                  <w:left w:val="nil"/>
                  <w:bottom w:val="nil"/>
                  <w:right w:val="nil"/>
                </w:tcBorders>
                <w:shd w:val="clear" w:color="auto" w:fill="auto"/>
                <w:noWrap/>
                <w:vAlign w:val="bottom"/>
                <w:hideMark/>
              </w:tcPr>
            </w:tcPrChange>
          </w:tcPr>
          <w:p w14:paraId="0F012F4E" w14:textId="77777777" w:rsidR="0027328D" w:rsidRPr="00EA7CC9" w:rsidRDefault="0027328D">
            <w:pPr>
              <w:widowControl/>
              <w:spacing w:line="240" w:lineRule="auto"/>
              <w:ind w:leftChars="0" w:left="0" w:firstLineChars="0" w:firstLine="0"/>
              <w:jc w:val="center"/>
              <w:rPr>
                <w:ins w:id="5567" w:author="張寶騌 CHANG,PAO-TSUNG" w:date="2022-06-22T00:44:00Z"/>
                <w:rFonts w:eastAsia="新細明體"/>
                <w:color w:val="000000"/>
                <w:kern w:val="0"/>
                <w:sz w:val="20"/>
                <w:szCs w:val="20"/>
                <w:rPrChange w:id="5568" w:author="張寶騌 CHANG,PAO-TSUNG" w:date="2022-06-22T01:00:00Z">
                  <w:rPr>
                    <w:ins w:id="5569" w:author="張寶騌 CHANG,PAO-TSUNG" w:date="2022-06-22T00:44:00Z"/>
                    <w:rFonts w:ascii="新細明體" w:eastAsia="新細明體" w:hAnsi="新細明體" w:cs="新細明體"/>
                    <w:color w:val="000000"/>
                    <w:kern w:val="0"/>
                    <w:sz w:val="22"/>
                  </w:rPr>
                </w:rPrChange>
              </w:rPr>
              <w:pPrChange w:id="5570" w:author="張寶騌 CHANG,PAO-TSUNG" w:date="2022-06-22T00:45:00Z">
                <w:pPr>
                  <w:widowControl/>
                  <w:spacing w:line="240" w:lineRule="auto"/>
                  <w:ind w:leftChars="0" w:left="0" w:firstLineChars="0" w:firstLine="0"/>
                  <w:jc w:val="right"/>
                </w:pPr>
              </w:pPrChange>
            </w:pPr>
            <w:ins w:id="5571" w:author="張寶騌 CHANG,PAO-TSUNG" w:date="2022-06-22T00:44:00Z">
              <w:r w:rsidRPr="00EA7CC9">
                <w:rPr>
                  <w:rFonts w:eastAsia="新細明體"/>
                  <w:color w:val="000000"/>
                  <w:kern w:val="0"/>
                  <w:sz w:val="20"/>
                  <w:szCs w:val="20"/>
                  <w:rPrChange w:id="5572" w:author="張寶騌 CHANG,PAO-TSUNG" w:date="2022-06-22T01:00:00Z">
                    <w:rPr>
                      <w:rFonts w:ascii="新細明體" w:eastAsia="新細明體" w:hAnsi="新細明體" w:cs="新細明體"/>
                      <w:color w:val="000000"/>
                      <w:kern w:val="0"/>
                      <w:sz w:val="22"/>
                    </w:rPr>
                  </w:rPrChange>
                </w:rPr>
                <w:t>-122</w:t>
              </w:r>
            </w:ins>
          </w:p>
        </w:tc>
        <w:tc>
          <w:tcPr>
            <w:tcW w:w="1224" w:type="dxa"/>
            <w:tcBorders>
              <w:top w:val="nil"/>
              <w:left w:val="nil"/>
              <w:bottom w:val="single" w:sz="4" w:space="0" w:color="auto"/>
              <w:right w:val="nil"/>
            </w:tcBorders>
            <w:shd w:val="clear" w:color="auto" w:fill="auto"/>
            <w:noWrap/>
            <w:vAlign w:val="center"/>
            <w:hideMark/>
            <w:tcPrChange w:id="5573" w:author="張寶騌 CHANG,PAO-TSUNG" w:date="2022-06-22T00:46:00Z">
              <w:tcPr>
                <w:tcW w:w="860" w:type="dxa"/>
                <w:gridSpan w:val="3"/>
                <w:tcBorders>
                  <w:top w:val="nil"/>
                  <w:left w:val="nil"/>
                  <w:bottom w:val="nil"/>
                  <w:right w:val="nil"/>
                </w:tcBorders>
                <w:shd w:val="clear" w:color="auto" w:fill="auto"/>
                <w:noWrap/>
                <w:vAlign w:val="bottom"/>
                <w:hideMark/>
              </w:tcPr>
            </w:tcPrChange>
          </w:tcPr>
          <w:p w14:paraId="3B8089EB" w14:textId="77777777" w:rsidR="0027328D" w:rsidRPr="00EA7CC9" w:rsidRDefault="0027328D">
            <w:pPr>
              <w:widowControl/>
              <w:spacing w:line="240" w:lineRule="auto"/>
              <w:ind w:leftChars="0" w:left="0" w:firstLineChars="0" w:firstLine="0"/>
              <w:jc w:val="center"/>
              <w:rPr>
                <w:ins w:id="5574" w:author="張寶騌 CHANG,PAO-TSUNG" w:date="2022-06-22T00:44:00Z"/>
                <w:rFonts w:eastAsia="新細明體"/>
                <w:color w:val="000000"/>
                <w:kern w:val="0"/>
                <w:sz w:val="20"/>
                <w:szCs w:val="20"/>
                <w:rPrChange w:id="5575" w:author="張寶騌 CHANG,PAO-TSUNG" w:date="2022-06-22T01:00:00Z">
                  <w:rPr>
                    <w:ins w:id="5576" w:author="張寶騌 CHANG,PAO-TSUNG" w:date="2022-06-22T00:44:00Z"/>
                    <w:rFonts w:ascii="新細明體" w:eastAsia="新細明體" w:hAnsi="新細明體" w:cs="新細明體"/>
                    <w:color w:val="000000"/>
                    <w:kern w:val="0"/>
                    <w:sz w:val="22"/>
                  </w:rPr>
                </w:rPrChange>
              </w:rPr>
              <w:pPrChange w:id="5577" w:author="張寶騌 CHANG,PAO-TSUNG" w:date="2022-06-22T00:45:00Z">
                <w:pPr>
                  <w:widowControl/>
                  <w:spacing w:line="240" w:lineRule="auto"/>
                  <w:ind w:leftChars="0" w:left="0" w:firstLineChars="0" w:firstLine="0"/>
                  <w:jc w:val="right"/>
                </w:pPr>
              </w:pPrChange>
            </w:pPr>
            <w:ins w:id="5578" w:author="張寶騌 CHANG,PAO-TSUNG" w:date="2022-06-22T00:44:00Z">
              <w:r w:rsidRPr="00EA7CC9">
                <w:rPr>
                  <w:rFonts w:eastAsia="新細明體"/>
                  <w:color w:val="000000"/>
                  <w:kern w:val="0"/>
                  <w:sz w:val="20"/>
                  <w:szCs w:val="20"/>
                  <w:rPrChange w:id="5579" w:author="張寶騌 CHANG,PAO-TSUNG" w:date="2022-06-22T01:00:00Z">
                    <w:rPr>
                      <w:rFonts w:ascii="新細明體" w:eastAsia="新細明體" w:hAnsi="新細明體" w:cs="新細明體"/>
                      <w:color w:val="000000"/>
                      <w:kern w:val="0"/>
                      <w:sz w:val="22"/>
                    </w:rPr>
                  </w:rPrChange>
                </w:rPr>
                <w:t>8082</w:t>
              </w:r>
            </w:ins>
          </w:p>
        </w:tc>
        <w:tc>
          <w:tcPr>
            <w:tcW w:w="1388" w:type="dxa"/>
            <w:tcBorders>
              <w:top w:val="nil"/>
              <w:left w:val="nil"/>
              <w:bottom w:val="single" w:sz="4" w:space="0" w:color="auto"/>
              <w:right w:val="nil"/>
            </w:tcBorders>
            <w:shd w:val="clear" w:color="auto" w:fill="auto"/>
            <w:noWrap/>
            <w:vAlign w:val="center"/>
            <w:hideMark/>
            <w:tcPrChange w:id="5580" w:author="張寶騌 CHANG,PAO-TSUNG" w:date="2022-06-22T00:46:00Z">
              <w:tcPr>
                <w:tcW w:w="949" w:type="dxa"/>
                <w:gridSpan w:val="3"/>
                <w:tcBorders>
                  <w:top w:val="nil"/>
                  <w:left w:val="nil"/>
                  <w:bottom w:val="nil"/>
                  <w:right w:val="nil"/>
                </w:tcBorders>
                <w:shd w:val="clear" w:color="auto" w:fill="auto"/>
                <w:noWrap/>
                <w:vAlign w:val="bottom"/>
                <w:hideMark/>
              </w:tcPr>
            </w:tcPrChange>
          </w:tcPr>
          <w:p w14:paraId="4D37DA41" w14:textId="77777777" w:rsidR="0027328D" w:rsidRPr="00EA7CC9" w:rsidRDefault="0027328D">
            <w:pPr>
              <w:widowControl/>
              <w:spacing w:line="240" w:lineRule="auto"/>
              <w:ind w:leftChars="0" w:left="0" w:firstLineChars="0" w:firstLine="0"/>
              <w:jc w:val="center"/>
              <w:rPr>
                <w:ins w:id="5581" w:author="張寶騌 CHANG,PAO-TSUNG" w:date="2022-06-22T00:44:00Z"/>
                <w:rFonts w:eastAsia="新細明體"/>
                <w:color w:val="000000"/>
                <w:kern w:val="0"/>
                <w:sz w:val="20"/>
                <w:szCs w:val="20"/>
                <w:rPrChange w:id="5582" w:author="張寶騌 CHANG,PAO-TSUNG" w:date="2022-06-22T01:00:00Z">
                  <w:rPr>
                    <w:ins w:id="5583" w:author="張寶騌 CHANG,PAO-TSUNG" w:date="2022-06-22T00:44:00Z"/>
                    <w:rFonts w:ascii="新細明體" w:eastAsia="新細明體" w:hAnsi="新細明體" w:cs="新細明體"/>
                    <w:color w:val="000000"/>
                    <w:kern w:val="0"/>
                    <w:sz w:val="22"/>
                  </w:rPr>
                </w:rPrChange>
              </w:rPr>
              <w:pPrChange w:id="5584" w:author="張寶騌 CHANG,PAO-TSUNG" w:date="2022-06-22T00:45:00Z">
                <w:pPr>
                  <w:widowControl/>
                  <w:spacing w:line="240" w:lineRule="auto"/>
                  <w:ind w:leftChars="0" w:left="0" w:firstLineChars="0" w:firstLine="0"/>
                  <w:jc w:val="right"/>
                </w:pPr>
              </w:pPrChange>
            </w:pPr>
            <w:ins w:id="5585" w:author="張寶騌 CHANG,PAO-TSUNG" w:date="2022-06-22T00:44:00Z">
              <w:r w:rsidRPr="00EA7CC9">
                <w:rPr>
                  <w:rFonts w:eastAsia="新細明體"/>
                  <w:color w:val="000000"/>
                  <w:kern w:val="0"/>
                  <w:sz w:val="20"/>
                  <w:szCs w:val="20"/>
                  <w:rPrChange w:id="5586" w:author="張寶騌 CHANG,PAO-TSUNG" w:date="2022-06-22T01:00:00Z">
                    <w:rPr>
                      <w:rFonts w:ascii="新細明體" w:eastAsia="新細明體" w:hAnsi="新細明體" w:cs="新細明體"/>
                      <w:color w:val="000000"/>
                      <w:kern w:val="0"/>
                      <w:sz w:val="22"/>
                    </w:rPr>
                  </w:rPrChange>
                </w:rPr>
                <w:t>0</w:t>
              </w:r>
            </w:ins>
          </w:p>
        </w:tc>
        <w:tc>
          <w:tcPr>
            <w:tcW w:w="1224" w:type="dxa"/>
            <w:tcBorders>
              <w:top w:val="nil"/>
              <w:left w:val="nil"/>
              <w:bottom w:val="single" w:sz="4" w:space="0" w:color="auto"/>
              <w:right w:val="nil"/>
            </w:tcBorders>
            <w:shd w:val="clear" w:color="auto" w:fill="auto"/>
            <w:noWrap/>
            <w:vAlign w:val="center"/>
            <w:hideMark/>
            <w:tcPrChange w:id="5587" w:author="張寶騌 CHANG,PAO-TSUNG" w:date="2022-06-22T00:46:00Z">
              <w:tcPr>
                <w:tcW w:w="860" w:type="dxa"/>
                <w:gridSpan w:val="3"/>
                <w:tcBorders>
                  <w:top w:val="nil"/>
                  <w:left w:val="nil"/>
                  <w:bottom w:val="nil"/>
                  <w:right w:val="nil"/>
                </w:tcBorders>
                <w:shd w:val="clear" w:color="auto" w:fill="auto"/>
                <w:noWrap/>
                <w:vAlign w:val="bottom"/>
                <w:hideMark/>
              </w:tcPr>
            </w:tcPrChange>
          </w:tcPr>
          <w:p w14:paraId="72BCE04D" w14:textId="77777777" w:rsidR="0027328D" w:rsidRPr="00EA7CC9" w:rsidRDefault="0027328D">
            <w:pPr>
              <w:widowControl/>
              <w:spacing w:line="240" w:lineRule="auto"/>
              <w:ind w:leftChars="0" w:left="0" w:firstLineChars="0" w:firstLine="0"/>
              <w:jc w:val="center"/>
              <w:rPr>
                <w:ins w:id="5588" w:author="張寶騌 CHANG,PAO-TSUNG" w:date="2022-06-22T00:44:00Z"/>
                <w:rFonts w:eastAsia="新細明體"/>
                <w:color w:val="000000"/>
                <w:kern w:val="0"/>
                <w:sz w:val="20"/>
                <w:szCs w:val="20"/>
                <w:rPrChange w:id="5589" w:author="張寶騌 CHANG,PAO-TSUNG" w:date="2022-06-22T01:00:00Z">
                  <w:rPr>
                    <w:ins w:id="5590" w:author="張寶騌 CHANG,PAO-TSUNG" w:date="2022-06-22T00:44:00Z"/>
                    <w:rFonts w:ascii="新細明體" w:eastAsia="新細明體" w:hAnsi="新細明體" w:cs="新細明體"/>
                    <w:color w:val="000000"/>
                    <w:kern w:val="0"/>
                    <w:sz w:val="22"/>
                  </w:rPr>
                </w:rPrChange>
              </w:rPr>
              <w:pPrChange w:id="5591" w:author="張寶騌 CHANG,PAO-TSUNG" w:date="2022-06-22T00:45:00Z">
                <w:pPr>
                  <w:widowControl/>
                  <w:spacing w:line="240" w:lineRule="auto"/>
                  <w:ind w:leftChars="0" w:left="0" w:firstLineChars="0" w:firstLine="0"/>
                  <w:jc w:val="right"/>
                </w:pPr>
              </w:pPrChange>
            </w:pPr>
            <w:ins w:id="5592" w:author="張寶騌 CHANG,PAO-TSUNG" w:date="2022-06-22T00:44:00Z">
              <w:r w:rsidRPr="00EA7CC9">
                <w:rPr>
                  <w:rFonts w:eastAsia="新細明體"/>
                  <w:color w:val="000000"/>
                  <w:kern w:val="0"/>
                  <w:sz w:val="20"/>
                  <w:szCs w:val="20"/>
                  <w:rPrChange w:id="5593" w:author="張寶騌 CHANG,PAO-TSUNG" w:date="2022-06-22T01:00:00Z">
                    <w:rPr>
                      <w:rFonts w:ascii="新細明體" w:eastAsia="新細明體" w:hAnsi="新細明體" w:cs="新細明體"/>
                      <w:color w:val="000000"/>
                      <w:kern w:val="0"/>
                      <w:sz w:val="22"/>
                    </w:rPr>
                  </w:rPrChange>
                </w:rPr>
                <w:t>1801.9</w:t>
              </w:r>
            </w:ins>
          </w:p>
        </w:tc>
      </w:tr>
    </w:tbl>
    <w:p w14:paraId="36C9C5F8" w14:textId="70B56C9E" w:rsidR="00B06F6A" w:rsidRDefault="00B06F6A" w:rsidP="002E7554">
      <w:pPr>
        <w:ind w:left="480" w:firstLine="480"/>
        <w:rPr>
          <w:ins w:id="5594" w:author="張寶騌 CHANG,PAO-TSUNG" w:date="2022-06-22T00:42:00Z"/>
        </w:rPr>
      </w:pPr>
    </w:p>
    <w:p w14:paraId="7B14D478" w14:textId="53D31A63" w:rsidR="00B06F6A" w:rsidRDefault="00B06F6A" w:rsidP="002E7554">
      <w:pPr>
        <w:ind w:left="480" w:firstLine="480"/>
      </w:pPr>
    </w:p>
    <w:p w14:paraId="64A832BC" w14:textId="23AF5048" w:rsidR="008958F6" w:rsidRDefault="008958F6" w:rsidP="002E7554">
      <w:pPr>
        <w:ind w:left="480" w:firstLine="480"/>
      </w:pPr>
    </w:p>
    <w:p w14:paraId="17A7A8E9" w14:textId="77777777" w:rsidR="008958F6" w:rsidRDefault="008958F6" w:rsidP="002E7554">
      <w:pPr>
        <w:ind w:left="480" w:firstLine="480"/>
        <w:rPr>
          <w:ins w:id="5595" w:author="張寶騌 CHANG,PAO-TSUNG" w:date="2022-05-14T16:33:00Z"/>
        </w:rPr>
      </w:pPr>
    </w:p>
    <w:p w14:paraId="479D992E" w14:textId="4FFDD250" w:rsidR="00F21557" w:rsidRDefault="005069EF" w:rsidP="005069EF">
      <w:pPr>
        <w:ind w:leftChars="0" w:left="0" w:firstLineChars="0" w:firstLine="0"/>
        <w:rPr>
          <w:ins w:id="5596" w:author="張寶騌 CHANG,PAO-TSUNG" w:date="2022-05-17T10:18:00Z"/>
        </w:rPr>
      </w:pPr>
      <w:ins w:id="5597" w:author="張寶騌 CHANG,PAO-TSUNG" w:date="2022-05-14T16:38:00Z">
        <w:r>
          <w:rPr>
            <w:noProof/>
          </w:rPr>
          <w:lastRenderedPageBreak/>
          <w:drawing>
            <wp:inline distT="0" distB="0" distL="0" distR="0" wp14:anchorId="481148FB" wp14:editId="22E64D65">
              <wp:extent cx="5714275" cy="1769277"/>
              <wp:effectExtent l="0" t="0" r="1270" b="2540"/>
              <wp:docPr id="2703" name="圖片 2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71147" cy="1786886"/>
                      </a:xfrm>
                      <a:prstGeom prst="rect">
                        <a:avLst/>
                      </a:prstGeom>
                      <a:noFill/>
                    </pic:spPr>
                  </pic:pic>
                </a:graphicData>
              </a:graphic>
            </wp:inline>
          </w:drawing>
        </w:r>
      </w:ins>
    </w:p>
    <w:p w14:paraId="577A3847" w14:textId="131D60B5" w:rsidR="00507524" w:rsidRDefault="0045027C" w:rsidP="005069EF">
      <w:pPr>
        <w:ind w:leftChars="0" w:left="0" w:firstLineChars="0" w:firstLine="0"/>
        <w:rPr>
          <w:ins w:id="5598" w:author="張寶騌 CHANG,PAO-TSUNG" w:date="2022-05-14T16:43:00Z"/>
        </w:rPr>
      </w:pPr>
      <w:ins w:id="5599" w:author="張寶騌 CHANG,PAO-TSUNG" w:date="2022-06-01T00:59:00Z">
        <w:r>
          <w:rPr>
            <w:noProof/>
          </w:rPr>
          <w:drawing>
            <wp:inline distT="0" distB="0" distL="0" distR="0" wp14:anchorId="6913BE3E" wp14:editId="7806B1DB">
              <wp:extent cx="5737860" cy="177221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45549" cy="1774585"/>
                      </a:xfrm>
                      <a:prstGeom prst="rect">
                        <a:avLst/>
                      </a:prstGeom>
                      <a:noFill/>
                    </pic:spPr>
                  </pic:pic>
                </a:graphicData>
              </a:graphic>
            </wp:inline>
          </w:drawing>
        </w:r>
      </w:ins>
    </w:p>
    <w:p w14:paraId="1CF99D17" w14:textId="0FC53233" w:rsidR="00D87D26" w:rsidRDefault="00D87D26" w:rsidP="005069EF">
      <w:pPr>
        <w:ind w:leftChars="0" w:left="0" w:firstLineChars="0" w:firstLine="0"/>
        <w:rPr>
          <w:ins w:id="5600" w:author="張寶騌 CHANG,PAO-TSUNG" w:date="2022-06-01T00:59:00Z"/>
        </w:rPr>
      </w:pPr>
      <w:ins w:id="5601" w:author="張寶騌 CHANG,PAO-TSUNG" w:date="2022-05-14T16:43:00Z">
        <w:r>
          <w:rPr>
            <w:noProof/>
          </w:rPr>
          <w:drawing>
            <wp:inline distT="0" distB="0" distL="0" distR="0" wp14:anchorId="610AF5FC" wp14:editId="0AB3C54E">
              <wp:extent cx="5745480" cy="1774840"/>
              <wp:effectExtent l="0" t="0" r="7620" b="0"/>
              <wp:docPr id="2707" name="圖片 2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800241" cy="1791756"/>
                      </a:xfrm>
                      <a:prstGeom prst="rect">
                        <a:avLst/>
                      </a:prstGeom>
                      <a:noFill/>
                    </pic:spPr>
                  </pic:pic>
                </a:graphicData>
              </a:graphic>
            </wp:inline>
          </w:drawing>
        </w:r>
      </w:ins>
    </w:p>
    <w:p w14:paraId="1B237A23" w14:textId="690F23B6" w:rsidR="00EB0E55" w:rsidRDefault="00EB0E55" w:rsidP="005069EF">
      <w:pPr>
        <w:ind w:leftChars="0" w:left="0" w:firstLineChars="0" w:firstLine="0"/>
        <w:rPr>
          <w:ins w:id="5602" w:author="張寶騌 CHANG,PAO-TSUNG" w:date="2022-05-14T16:44:00Z"/>
        </w:rPr>
      </w:pPr>
    </w:p>
    <w:p w14:paraId="2D5BCEBD" w14:textId="391845F3" w:rsidR="00D87D26" w:rsidRDefault="00D87D26">
      <w:pPr>
        <w:pStyle w:val="ac"/>
        <w:spacing w:after="180"/>
        <w:rPr>
          <w:ins w:id="5603" w:author="張寶騌 CHANG,PAO-TSUNG" w:date="2022-05-14T16:33:00Z"/>
        </w:rPr>
        <w:pPrChange w:id="5604" w:author="張寶騌 CHANG,PAO-TSUNG" w:date="2022-05-14T16:44:00Z">
          <w:pPr>
            <w:ind w:left="480" w:firstLine="480"/>
          </w:pPr>
        </w:pPrChange>
      </w:pPr>
      <w:bookmarkStart w:id="5605" w:name="_Ref103439159"/>
      <w:bookmarkStart w:id="5606" w:name="_Toc106974319"/>
      <w:ins w:id="5607" w:author="張寶騌 CHANG,PAO-TSUNG" w:date="2022-05-14T16:44: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2</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46</w:t>
      </w:r>
      <w:r w:rsidR="009700FF">
        <w:fldChar w:fldCharType="end"/>
      </w:r>
      <w:bookmarkEnd w:id="5605"/>
      <w:r w:rsidR="008958F6">
        <w:rPr>
          <w:rFonts w:hint="eastAsia"/>
        </w:rPr>
        <w:t xml:space="preserve"> </w:t>
      </w:r>
      <w:ins w:id="5608" w:author="張寶騌 CHANG,PAO-TSUNG" w:date="2022-05-14T16:44:00Z">
        <w:r>
          <w:rPr>
            <w:rFonts w:hint="eastAsia"/>
          </w:rPr>
          <w:t>監測數值趨勢線</w:t>
        </w:r>
      </w:ins>
      <w:ins w:id="5609" w:author="張寶騌 CHANG,PAO-TSUNG" w:date="2022-05-14T16:45:00Z">
        <w:r>
          <w:rPr>
            <w:rFonts w:hint="eastAsia"/>
          </w:rPr>
          <w:t>圖</w:t>
        </w:r>
      </w:ins>
      <w:bookmarkEnd w:id="5606"/>
    </w:p>
    <w:p w14:paraId="4CEC611F" w14:textId="77777777" w:rsidR="00F21557" w:rsidRDefault="00F21557" w:rsidP="002E7554">
      <w:pPr>
        <w:ind w:left="480" w:firstLine="480"/>
        <w:rPr>
          <w:ins w:id="5610" w:author="張寶騌 CHANG,PAO-TSUNG" w:date="2022-05-14T16:33:00Z"/>
        </w:rPr>
      </w:pPr>
    </w:p>
    <w:p w14:paraId="381F8151" w14:textId="79918093" w:rsidR="00DD1A4E" w:rsidRDefault="002F5036" w:rsidP="003A04D4">
      <w:pPr>
        <w:ind w:left="480" w:firstLine="480"/>
        <w:rPr>
          <w:ins w:id="5611" w:author="張寶騌 CHANG,PAO-TSUNG" w:date="2022-05-20T21:28:00Z"/>
        </w:rPr>
      </w:pPr>
      <w:ins w:id="5612" w:author="張寶騌 CHANG,PAO-TSUNG" w:date="2022-05-14T15:39:00Z">
        <w:r>
          <w:rPr>
            <w:rFonts w:hint="eastAsia"/>
          </w:rPr>
          <w:t>加速計</w:t>
        </w:r>
      </w:ins>
      <w:ins w:id="5613" w:author="張寶騌 CHANG,PAO-TSUNG" w:date="2022-06-22T00:50:00Z">
        <w:r w:rsidR="00DD1A4E">
          <w:rPr>
            <w:rFonts w:hint="eastAsia"/>
          </w:rPr>
          <w:t>與</w:t>
        </w:r>
        <w:proofErr w:type="gramStart"/>
        <w:r w:rsidR="00DD1A4E">
          <w:rPr>
            <w:rFonts w:hint="eastAsia"/>
          </w:rPr>
          <w:t>應變計</w:t>
        </w:r>
      </w:ins>
      <w:ins w:id="5614" w:author="張寶騌 CHANG,PAO-TSUNG" w:date="2022-05-14T15:39:00Z">
        <w:r>
          <w:rPr>
            <w:rFonts w:hint="eastAsia"/>
          </w:rPr>
          <w:t>所</w:t>
        </w:r>
      </w:ins>
      <w:ins w:id="5615" w:author="張寶騌 CHANG,PAO-TSUNG" w:date="2022-05-20T21:25:00Z">
        <w:r w:rsidR="003A04D4">
          <w:rPr>
            <w:rFonts w:hint="eastAsia"/>
          </w:rPr>
          <w:t>輸出</w:t>
        </w:r>
      </w:ins>
      <w:proofErr w:type="gramEnd"/>
      <w:ins w:id="5616" w:author="張寶騌 CHANG,PAO-TSUNG" w:date="2022-05-14T15:39:00Z">
        <w:r>
          <w:rPr>
            <w:rFonts w:hint="eastAsia"/>
          </w:rPr>
          <w:t>的數值</w:t>
        </w:r>
      </w:ins>
      <w:ins w:id="5617" w:author="張寶騌 CHANG,PAO-TSUNG" w:date="2022-05-20T21:29:00Z">
        <w:r w:rsidR="003A04D4">
          <w:rPr>
            <w:rFonts w:hint="eastAsia"/>
          </w:rPr>
          <w:t>為</w:t>
        </w:r>
      </w:ins>
      <w:ins w:id="5618" w:author="張寶騌 CHANG,PAO-TSUNG" w:date="2022-05-14T15:46:00Z">
        <w:r w:rsidR="00F609E2">
          <w:rPr>
            <w:rFonts w:hint="eastAsia"/>
          </w:rPr>
          <w:t>數位</w:t>
        </w:r>
      </w:ins>
      <w:ins w:id="5619" w:author="張寶騌 CHANG,PAO-TSUNG" w:date="2022-05-20T21:26:00Z">
        <w:r w:rsidR="003A04D4">
          <w:rPr>
            <w:rFonts w:hint="eastAsia"/>
          </w:rPr>
          <w:t>量</w:t>
        </w:r>
      </w:ins>
      <w:ins w:id="5620" w:author="張寶騌 CHANG,PAO-TSUNG" w:date="2022-05-14T15:40:00Z">
        <w:r>
          <w:rPr>
            <w:rFonts w:hint="eastAsia"/>
          </w:rPr>
          <w:t>值，並非一般所熟悉的物理單位，</w:t>
        </w:r>
      </w:ins>
      <w:ins w:id="5621" w:author="張寶騌 CHANG,PAO-TSUNG" w:date="2022-05-14T16:59:00Z">
        <w:r w:rsidR="00162202">
          <w:rPr>
            <w:rFonts w:hint="eastAsia"/>
          </w:rPr>
          <w:t>如</w:t>
        </w:r>
      </w:ins>
      <w:ins w:id="5622" w:author="張寶騌 CHANG,PAO-TSUNG" w:date="2022-06-22T00:50:00Z">
        <w:r w:rsidR="00DD1A4E">
          <w:fldChar w:fldCharType="begin"/>
        </w:r>
        <w:r w:rsidR="00DD1A4E">
          <w:instrText xml:space="preserve"> </w:instrText>
        </w:r>
        <w:r w:rsidR="00DD1A4E">
          <w:rPr>
            <w:rFonts w:hint="eastAsia"/>
          </w:rPr>
          <w:instrText>REF _Ref106751304 \h</w:instrText>
        </w:r>
        <w:r w:rsidR="00DD1A4E">
          <w:instrText xml:space="preserve"> </w:instrText>
        </w:r>
      </w:ins>
      <w:r w:rsidR="00DD1A4E">
        <w:fldChar w:fldCharType="separate"/>
      </w:r>
      <w:ins w:id="5623" w:author="張寶騌 CHANG,PAO-TSUNG" w:date="2022-06-22T00:47:00Z">
        <w:r w:rsidR="00643F6D">
          <w:rPr>
            <w:rFonts w:hint="eastAsia"/>
          </w:rPr>
          <w:t>表</w:t>
        </w:r>
        <w:r w:rsidR="00643F6D">
          <w:rPr>
            <w:rFonts w:hint="eastAsia"/>
          </w:rPr>
          <w:t xml:space="preserve"> </w:t>
        </w:r>
      </w:ins>
      <w:r w:rsidR="00643F6D">
        <w:rPr>
          <w:noProof/>
        </w:rPr>
        <w:t>2</w:t>
      </w:r>
      <w:r w:rsidR="00643F6D">
        <w:noBreakHyphen/>
      </w:r>
      <w:r w:rsidR="00643F6D">
        <w:rPr>
          <w:noProof/>
        </w:rPr>
        <w:t>7</w:t>
      </w:r>
      <w:ins w:id="5624" w:author="張寶騌 CHANG,PAO-TSUNG" w:date="2022-06-22T00:50:00Z">
        <w:r w:rsidR="00DD1A4E">
          <w:fldChar w:fldCharType="end"/>
        </w:r>
      </w:ins>
      <w:ins w:id="5625" w:author="張寶騌 CHANG,PAO-TSUNG" w:date="2022-05-14T16:59:00Z">
        <w:r w:rsidR="00162202">
          <w:rPr>
            <w:rFonts w:hint="eastAsia"/>
          </w:rPr>
          <w:t>，</w:t>
        </w:r>
      </w:ins>
      <w:ins w:id="5626" w:author="張寶騌 CHANG,PAO-TSUNG" w:date="2022-05-14T15:40:00Z">
        <w:r>
          <w:rPr>
            <w:rFonts w:hint="eastAsia"/>
          </w:rPr>
          <w:t>需要經過轉換</w:t>
        </w:r>
      </w:ins>
      <w:ins w:id="5627" w:author="張寶騌 CHANG,PAO-TSUNG" w:date="2022-05-20T21:27:00Z">
        <w:r w:rsidR="003A04D4">
          <w:rPr>
            <w:rFonts w:hint="eastAsia"/>
          </w:rPr>
          <w:t>才得以判讀</w:t>
        </w:r>
      </w:ins>
      <w:ins w:id="5628" w:author="張寶騌 CHANG,PAO-TSUNG" w:date="2022-05-20T21:29:00Z">
        <w:r w:rsidR="003A04D4">
          <w:rPr>
            <w:rFonts w:hint="eastAsia"/>
          </w:rPr>
          <w:t>。</w:t>
        </w:r>
      </w:ins>
      <w:ins w:id="5629" w:author="張寶騌 CHANG,PAO-TSUNG" w:date="2022-05-14T15:44:00Z">
        <w:r w:rsidR="00F609E2">
          <w:rPr>
            <w:rFonts w:hint="eastAsia"/>
          </w:rPr>
          <w:t>因加速計</w:t>
        </w:r>
      </w:ins>
      <w:ins w:id="5630" w:author="張寶騌 CHANG,PAO-TSUNG" w:date="2022-05-14T15:43:00Z">
        <w:r w:rsidR="00F609E2" w:rsidRPr="00F609E2">
          <w:rPr>
            <w:rFonts w:hint="eastAsia"/>
          </w:rPr>
          <w:t>數值輸出範圍</w:t>
        </w:r>
      </w:ins>
      <w:ins w:id="5631" w:author="張寶騌 CHANG,PAO-TSUNG" w:date="2022-05-14T15:44:00Z">
        <w:r w:rsidR="00F609E2">
          <w:rPr>
            <w:rFonts w:hint="eastAsia"/>
          </w:rPr>
          <w:t>皆固定</w:t>
        </w:r>
      </w:ins>
      <w:ins w:id="5632" w:author="張寶騌 CHANG,PAO-TSUNG" w:date="2022-05-14T15:43:00Z">
        <w:r w:rsidR="00F609E2" w:rsidRPr="00F609E2">
          <w:rPr>
            <w:rFonts w:hint="eastAsia"/>
          </w:rPr>
          <w:t>為</w:t>
        </w:r>
        <w:r w:rsidR="00F609E2" w:rsidRPr="00F609E2">
          <w:rPr>
            <w:rFonts w:hint="eastAsia"/>
          </w:rPr>
          <w:t xml:space="preserve"> </w:t>
        </w:r>
        <w:r w:rsidR="00F609E2">
          <w:rPr>
            <w:rFonts w:hint="eastAsia"/>
          </w:rPr>
          <w:t>-32768 ~ 32767</w:t>
        </w:r>
        <w:r w:rsidR="00F609E2" w:rsidRPr="00F609E2">
          <w:rPr>
            <w:rFonts w:hint="eastAsia"/>
          </w:rPr>
          <w:t>，</w:t>
        </w:r>
      </w:ins>
      <w:ins w:id="5633" w:author="張寶騌 CHANG,PAO-TSUNG" w:date="2022-05-14T15:44:00Z">
        <w:r w:rsidR="00F609E2">
          <w:rPr>
            <w:rFonts w:hint="eastAsia"/>
          </w:rPr>
          <w:t>而本研究設定所</w:t>
        </w:r>
      </w:ins>
      <w:ins w:id="5634" w:author="張寶騌 CHANG,PAO-TSUNG" w:date="2022-05-14T15:43:00Z">
        <w:r w:rsidR="00F609E2" w:rsidRPr="00F609E2">
          <w:rPr>
            <w:rFonts w:hint="eastAsia"/>
          </w:rPr>
          <w:t>對應加速度</w:t>
        </w:r>
      </w:ins>
      <w:ins w:id="5635" w:author="張寶騌 CHANG,PAO-TSUNG" w:date="2022-05-14T15:48:00Z">
        <w:r w:rsidR="004517E8">
          <w:rPr>
            <w:rFonts w:hint="eastAsia"/>
          </w:rPr>
          <w:t>量測範圍</w:t>
        </w:r>
      </w:ins>
      <w:ins w:id="5636" w:author="張寶騌 CHANG,PAO-TSUNG" w:date="2022-05-14T15:43:00Z">
        <w:r w:rsidR="00F609E2" w:rsidRPr="00F609E2">
          <w:rPr>
            <w:rFonts w:hint="eastAsia"/>
          </w:rPr>
          <w:t>為</w:t>
        </w:r>
        <w:r w:rsidR="00F609E2" w:rsidRPr="00F609E2">
          <w:rPr>
            <w:rFonts w:hint="eastAsia"/>
          </w:rPr>
          <w:t xml:space="preserve"> </w:t>
        </w:r>
        <w:r w:rsidR="00F609E2" w:rsidRPr="00F609E2">
          <w:rPr>
            <w:rFonts w:hint="eastAsia"/>
          </w:rPr>
          <w:t>±</w:t>
        </w:r>
      </w:ins>
      <w:ins w:id="5637" w:author="張寶騌 CHANG,PAO-TSUNG" w:date="2022-05-14T15:44:00Z">
        <w:r w:rsidR="00F609E2">
          <w:rPr>
            <w:rFonts w:hint="eastAsia"/>
          </w:rPr>
          <w:t>4</w:t>
        </w:r>
      </w:ins>
      <w:ins w:id="5638" w:author="張寶騌 CHANG,PAO-TSUNG" w:date="2022-05-14T15:43:00Z">
        <w:r w:rsidR="00F609E2" w:rsidRPr="00F609E2">
          <w:rPr>
            <w:rFonts w:hint="eastAsia"/>
          </w:rPr>
          <w:t>g</w:t>
        </w:r>
      </w:ins>
      <w:ins w:id="5639" w:author="張寶騌 CHANG,PAO-TSUNG" w:date="2022-05-14T15:44:00Z">
        <w:r w:rsidR="00F609E2">
          <w:rPr>
            <w:rFonts w:hint="eastAsia"/>
          </w:rPr>
          <w:t>，</w:t>
        </w:r>
      </w:ins>
      <w:ins w:id="5640" w:author="張寶騌 CHANG,PAO-TSUNG" w:date="2022-05-14T15:45:00Z">
        <w:r w:rsidR="00F609E2">
          <w:rPr>
            <w:rFonts w:hint="eastAsia"/>
          </w:rPr>
          <w:t>當接收數值為</w:t>
        </w:r>
        <w:r w:rsidR="00F609E2">
          <w:rPr>
            <w:rFonts w:hint="eastAsia"/>
          </w:rPr>
          <w:t>32767</w:t>
        </w:r>
        <w:r w:rsidR="00F609E2">
          <w:rPr>
            <w:rFonts w:hint="eastAsia"/>
          </w:rPr>
          <w:t>時，加速度量值為</w:t>
        </w:r>
        <w:r w:rsidR="00F609E2">
          <w:rPr>
            <w:rFonts w:hint="eastAsia"/>
          </w:rPr>
          <w:t>4g</w:t>
        </w:r>
      </w:ins>
      <w:ins w:id="5641" w:author="張寶騌 CHANG,PAO-TSUNG" w:date="2022-05-14T15:49:00Z">
        <w:r w:rsidR="004517E8">
          <w:rPr>
            <w:rFonts w:hint="eastAsia"/>
          </w:rPr>
          <w:t>。因此，推算其靈敏度為</w:t>
        </w:r>
        <w:r w:rsidR="004517E8">
          <w:rPr>
            <w:rFonts w:hint="eastAsia"/>
          </w:rPr>
          <w:t>3276</w:t>
        </w:r>
      </w:ins>
      <w:ins w:id="5642" w:author="張寶騌 CHANG,PAO-TSUNG" w:date="2022-05-14T15:50:00Z">
        <w:r w:rsidR="004517E8">
          <w:rPr>
            <w:rFonts w:hint="eastAsia"/>
          </w:rPr>
          <w:t>8</w:t>
        </w:r>
        <w:r w:rsidR="004517E8">
          <w:rPr>
            <w:rFonts w:hint="eastAsia"/>
          </w:rPr>
          <w:t>÷</w:t>
        </w:r>
        <w:r w:rsidR="004517E8">
          <w:rPr>
            <w:rFonts w:hint="eastAsia"/>
          </w:rPr>
          <w:t>4 = 8192</w:t>
        </w:r>
      </w:ins>
      <w:ins w:id="5643" w:author="張寶騌 CHANG,PAO-TSUNG" w:date="2022-05-14T15:51:00Z">
        <w:r w:rsidR="004517E8">
          <w:rPr>
            <w:rFonts w:hint="eastAsia"/>
          </w:rPr>
          <w:t>，</w:t>
        </w:r>
        <w:bookmarkStart w:id="5644" w:name="_Hlk103437981"/>
        <w:r w:rsidR="004517E8">
          <w:rPr>
            <w:rFonts w:hint="eastAsia"/>
          </w:rPr>
          <w:t>即所接收的數值除以</w:t>
        </w:r>
        <w:r w:rsidR="004517E8">
          <w:rPr>
            <w:rFonts w:hint="eastAsia"/>
          </w:rPr>
          <w:t>8192</w:t>
        </w:r>
        <w:r w:rsidR="004517E8">
          <w:rPr>
            <w:rFonts w:hint="eastAsia"/>
          </w:rPr>
          <w:t>後就是以</w:t>
        </w:r>
        <w:r w:rsidR="004517E8">
          <w:rPr>
            <w:rFonts w:hint="eastAsia"/>
          </w:rPr>
          <w:t>g</w:t>
        </w:r>
        <w:r w:rsidR="004517E8">
          <w:rPr>
            <w:rFonts w:hint="eastAsia"/>
          </w:rPr>
          <w:t>為單位</w:t>
        </w:r>
        <w:bookmarkEnd w:id="5644"/>
        <w:r w:rsidR="004517E8">
          <w:rPr>
            <w:rFonts w:hint="eastAsia"/>
          </w:rPr>
          <w:t>。</w:t>
        </w:r>
      </w:ins>
      <w:ins w:id="5645" w:author="張寶騌 CHANG,PAO-TSUNG" w:date="2022-06-01T01:04:00Z">
        <w:r w:rsidR="00DD7C49">
          <w:rPr>
            <w:rFonts w:hint="eastAsia"/>
          </w:rPr>
          <w:t>雖</w:t>
        </w:r>
        <w:r w:rsidR="00DD7C49" w:rsidRPr="00DD7C49">
          <w:rPr>
            <w:rFonts w:hint="eastAsia"/>
          </w:rPr>
          <w:t>量測範圍為</w:t>
        </w:r>
        <w:r w:rsidR="00DD7C49">
          <w:rPr>
            <w:rFonts w:hint="eastAsia"/>
          </w:rPr>
          <w:t>4</w:t>
        </w:r>
        <w:r w:rsidR="00DD7C49" w:rsidRPr="00DD7C49">
          <w:rPr>
            <w:rFonts w:hint="eastAsia"/>
          </w:rPr>
          <w:t>g</w:t>
        </w:r>
        <w:r w:rsidR="00DD7C49" w:rsidRPr="00DD7C49">
          <w:rPr>
            <w:rFonts w:hint="eastAsia"/>
          </w:rPr>
          <w:t>，但扣掉本身重力常數約</w:t>
        </w:r>
        <w:r w:rsidR="00DD7C49" w:rsidRPr="00DD7C49">
          <w:rPr>
            <w:rFonts w:hint="eastAsia"/>
          </w:rPr>
          <w:t>1g</w:t>
        </w:r>
        <w:r w:rsidR="00DD7C49" w:rsidRPr="00DD7C49">
          <w:rPr>
            <w:rFonts w:hint="eastAsia"/>
          </w:rPr>
          <w:t>，</w:t>
        </w:r>
        <w:r w:rsidR="00DD7C49" w:rsidRPr="00DD7C49">
          <w:rPr>
            <w:rFonts w:hint="eastAsia"/>
          </w:rPr>
          <w:lastRenderedPageBreak/>
          <w:t>因此能量測得最大值約</w:t>
        </w:r>
        <w:r w:rsidR="00DD7C49" w:rsidRPr="00DD7C49">
          <w:rPr>
            <w:rFonts w:hint="eastAsia"/>
          </w:rPr>
          <w:t>3g</w:t>
        </w:r>
      </w:ins>
      <w:ins w:id="5646" w:author="張寶騌 CHANG,PAO-TSUNG" w:date="2022-06-22T00:51:00Z">
        <w:r w:rsidR="00DD1A4E">
          <w:rPr>
            <w:rFonts w:hint="eastAsia"/>
          </w:rPr>
          <w:t>。</w:t>
        </w:r>
      </w:ins>
      <w:ins w:id="5647" w:author="張寶騌 CHANG,PAO-TSUNG" w:date="2022-06-22T00:52:00Z">
        <w:r w:rsidR="00DD1A4E">
          <w:rPr>
            <w:rFonts w:hint="eastAsia"/>
          </w:rPr>
          <w:t>應變計</w:t>
        </w:r>
        <w:r w:rsidR="00DD1A4E" w:rsidRPr="00F609E2">
          <w:rPr>
            <w:rFonts w:hint="eastAsia"/>
          </w:rPr>
          <w:t>數值輸出範圍</w:t>
        </w:r>
        <w:r w:rsidR="00DD1A4E">
          <w:rPr>
            <w:rFonts w:hint="eastAsia"/>
          </w:rPr>
          <w:t>皆固定</w:t>
        </w:r>
        <w:r w:rsidR="00DD1A4E" w:rsidRPr="00F609E2">
          <w:rPr>
            <w:rFonts w:hint="eastAsia"/>
          </w:rPr>
          <w:t>為</w:t>
        </w:r>
        <w:r w:rsidR="00DD1A4E">
          <w:rPr>
            <w:rFonts w:hint="eastAsia"/>
          </w:rPr>
          <w:t>0 ~ 1023</w:t>
        </w:r>
        <w:r w:rsidR="00DD1A4E">
          <w:rPr>
            <w:rFonts w:hint="eastAsia"/>
          </w:rPr>
          <w:t>，</w:t>
        </w:r>
      </w:ins>
      <w:ins w:id="5648" w:author="張寶騌 CHANG,PAO-TSUNG" w:date="2022-06-22T00:54:00Z">
        <w:r w:rsidR="00936A59">
          <w:rPr>
            <w:rFonts w:hint="eastAsia"/>
          </w:rPr>
          <w:t>對應之應變值為</w:t>
        </w:r>
        <w:r w:rsidR="00936A59">
          <w:rPr>
            <w:rFonts w:hint="eastAsia"/>
          </w:rPr>
          <w:t>0%</w:t>
        </w:r>
      </w:ins>
      <w:ins w:id="5649" w:author="張寶騌 CHANG,PAO-TSUNG" w:date="2022-06-22T00:55:00Z">
        <w:r w:rsidR="00936A59">
          <w:rPr>
            <w:rFonts w:hint="eastAsia"/>
          </w:rPr>
          <w:t xml:space="preserve"> ~ 2%</w:t>
        </w:r>
      </w:ins>
      <w:ins w:id="5650" w:author="張寶騌 CHANG,PAO-TSUNG" w:date="2022-06-22T00:57:00Z">
        <w:r w:rsidR="00936A59">
          <w:rPr>
            <w:rFonts w:hint="eastAsia"/>
          </w:rPr>
          <w:t>，因此所得之數值需除以</w:t>
        </w:r>
        <w:r w:rsidR="00936A59">
          <w:rPr>
            <w:rFonts w:hint="eastAsia"/>
          </w:rPr>
          <w:t>512</w:t>
        </w:r>
        <w:r w:rsidR="00936A59">
          <w:rPr>
            <w:rFonts w:hint="eastAsia"/>
          </w:rPr>
          <w:t>即為應變百分比。</w:t>
        </w:r>
      </w:ins>
    </w:p>
    <w:p w14:paraId="7AC05905" w14:textId="797CE1D5" w:rsidR="00DD7C49" w:rsidRDefault="00560ED7" w:rsidP="003A04D4">
      <w:pPr>
        <w:ind w:left="480" w:firstLine="480"/>
        <w:rPr>
          <w:ins w:id="5651" w:author="張寶騌 CHANG,PAO-TSUNG" w:date="2022-06-01T01:08:00Z"/>
        </w:rPr>
      </w:pPr>
      <w:ins w:id="5652" w:author="張寶騌 CHANG,PAO-TSUNG" w:date="2022-06-17T21:16:00Z">
        <w:r>
          <w:rPr>
            <w:rFonts w:hint="eastAsia"/>
          </w:rPr>
          <w:t>重量感測器</w:t>
        </w:r>
      </w:ins>
      <w:ins w:id="5653" w:author="張寶騌 CHANG,PAO-TSUNG" w:date="2022-05-20T21:28:00Z">
        <w:r w:rsidR="003A04D4">
          <w:rPr>
            <w:rFonts w:hint="eastAsia"/>
          </w:rPr>
          <w:t>模組方面</w:t>
        </w:r>
      </w:ins>
      <w:ins w:id="5654" w:author="張寶騌 CHANG,PAO-TSUNG" w:date="2022-05-20T21:29:00Z">
        <w:r w:rsidR="003A04D4">
          <w:rPr>
            <w:rFonts w:hint="eastAsia"/>
          </w:rPr>
          <w:t>，</w:t>
        </w:r>
      </w:ins>
      <w:ins w:id="5655" w:author="張寶騌 CHANG,PAO-TSUNG" w:date="2022-05-20T21:28:00Z">
        <w:r w:rsidR="003A04D4">
          <w:rPr>
            <w:rFonts w:hint="eastAsia"/>
          </w:rPr>
          <w:t>因所輸出數值即以公克</w:t>
        </w:r>
        <w:r w:rsidR="003A04D4">
          <w:rPr>
            <w:rFonts w:hint="eastAsia"/>
          </w:rPr>
          <w:t>g</w:t>
        </w:r>
        <w:r w:rsidR="003A04D4">
          <w:rPr>
            <w:rFonts w:hint="eastAsia"/>
          </w:rPr>
          <w:t>為單位，因此可不需轉換即可解讀。</w:t>
        </w:r>
      </w:ins>
    </w:p>
    <w:p w14:paraId="16F715A5" w14:textId="58AFAF65" w:rsidR="003A04D4" w:rsidRDefault="003A04D4" w:rsidP="003A04D4">
      <w:pPr>
        <w:ind w:left="480" w:firstLine="480"/>
        <w:rPr>
          <w:ins w:id="5656" w:author="張寶騌 CHANG,PAO-TSUNG" w:date="2022-05-20T21:28:00Z"/>
        </w:rPr>
      </w:pPr>
      <w:proofErr w:type="gramStart"/>
      <w:ins w:id="5657" w:author="張寶騌 CHANG,PAO-TSUNG" w:date="2022-05-20T21:28:00Z">
        <w:r>
          <w:rPr>
            <w:rFonts w:hint="eastAsia"/>
          </w:rPr>
          <w:t>此外，</w:t>
        </w:r>
        <w:proofErr w:type="gramEnd"/>
        <w:r>
          <w:rPr>
            <w:rFonts w:hint="eastAsia"/>
          </w:rPr>
          <w:t>各模組可能因安裝或環境等因素，皆有初始值，因此皆須予以消除方能方便日後解讀</w:t>
        </w:r>
      </w:ins>
      <w:ins w:id="5658" w:author="張寶騌 CHANG,PAO-TSUNG" w:date="2022-06-01T01:11:00Z">
        <w:r w:rsidR="00A771A1">
          <w:rPr>
            <w:rFonts w:hint="eastAsia"/>
          </w:rPr>
          <w:t>。</w:t>
        </w:r>
      </w:ins>
    </w:p>
    <w:p w14:paraId="132AABDE" w14:textId="20060E32" w:rsidR="002F5036" w:rsidRDefault="002F5036" w:rsidP="003A04D4">
      <w:pPr>
        <w:ind w:left="480" w:firstLine="480"/>
        <w:rPr>
          <w:ins w:id="5659" w:author="張寶騌 CHANG,PAO-TSUNG" w:date="2022-05-14T15:34:00Z"/>
        </w:rPr>
      </w:pPr>
    </w:p>
    <w:p w14:paraId="4EDA303A" w14:textId="22693FD9" w:rsidR="00F83EA5" w:rsidRDefault="00432593">
      <w:pPr>
        <w:widowControl/>
        <w:spacing w:line="240" w:lineRule="auto"/>
        <w:ind w:leftChars="0" w:left="0" w:firstLineChars="0" w:firstLine="0"/>
        <w:rPr>
          <w:ins w:id="5660" w:author="張寶騌 CHANG,PAO-TSUNG" w:date="2022-05-14T15:30:00Z"/>
        </w:rPr>
        <w:pPrChange w:id="5661" w:author="張寶騌 CHANG,PAO-TSUNG" w:date="2022-06-18T16:25:00Z">
          <w:pPr>
            <w:ind w:left="480" w:firstLine="480"/>
          </w:pPr>
        </w:pPrChange>
      </w:pPr>
      <w:ins w:id="5662" w:author="張寶騌 CHANG,PAO-TSUNG" w:date="2022-06-18T16:25:00Z">
        <w:r>
          <w:br w:type="page"/>
        </w:r>
      </w:ins>
    </w:p>
    <w:p w14:paraId="3702EDE1" w14:textId="77777777" w:rsidR="009C5E7A" w:rsidRDefault="009C5E7A" w:rsidP="009C5E7A">
      <w:pPr>
        <w:pStyle w:val="21"/>
        <w:spacing w:before="360"/>
        <w:rPr>
          <w:ins w:id="5663" w:author="張寶騌 CHANG,PAO-TSUNG" w:date="2022-06-18T15:34:00Z"/>
        </w:rPr>
      </w:pPr>
      <w:ins w:id="5664" w:author="張寶騌 CHANG,PAO-TSUNG" w:date="2022-06-18T15:34:00Z">
        <w:r>
          <w:rPr>
            <w:rFonts w:hint="eastAsia"/>
          </w:rPr>
          <w:lastRenderedPageBreak/>
          <w:t xml:space="preserve">　</w:t>
        </w:r>
        <w:bookmarkStart w:id="5665" w:name="_Toc107005893"/>
        <w:r>
          <w:rPr>
            <w:rFonts w:hint="eastAsia"/>
          </w:rPr>
          <w:t>成本估算</w:t>
        </w:r>
        <w:bookmarkEnd w:id="5665"/>
      </w:ins>
    </w:p>
    <w:p w14:paraId="19480FC6" w14:textId="37AA160F" w:rsidR="00432593" w:rsidRDefault="009C5E7A" w:rsidP="00432593">
      <w:pPr>
        <w:ind w:left="480" w:firstLine="480"/>
      </w:pPr>
      <w:ins w:id="5666" w:author="張寶騌 CHANG,PAO-TSUNG" w:date="2022-06-18T15:36:00Z">
        <w:r>
          <w:rPr>
            <w:rFonts w:hint="eastAsia"/>
          </w:rPr>
          <w:t>本小節說明</w:t>
        </w:r>
        <w:r w:rsidR="00D30AFB">
          <w:rPr>
            <w:rFonts w:hint="eastAsia"/>
          </w:rPr>
          <w:t>建置</w:t>
        </w:r>
      </w:ins>
      <w:ins w:id="5667" w:author="張寶騌 CHANG,PAO-TSUNG" w:date="2022-06-18T15:37:00Z">
        <w:r w:rsidR="00D30AFB">
          <w:rPr>
            <w:rFonts w:hint="eastAsia"/>
          </w:rPr>
          <w:t>監測模組所需花費的金額，</w:t>
        </w:r>
      </w:ins>
      <w:ins w:id="5668" w:author="張寶騌 CHANG,PAO-TSUNG" w:date="2022-06-18T15:40:00Z">
        <w:r w:rsidR="00D30AFB">
          <w:rPr>
            <w:rFonts w:hint="eastAsia"/>
          </w:rPr>
          <w:t>包含所有的</w:t>
        </w:r>
      </w:ins>
      <w:ins w:id="5669" w:author="張寶騌 CHANG,PAO-TSUNG" w:date="2022-06-18T15:41:00Z">
        <w:r w:rsidR="00D30AFB">
          <w:rPr>
            <w:rFonts w:hint="eastAsia"/>
          </w:rPr>
          <w:t>感測元件、無線傳輸模組</w:t>
        </w:r>
        <w:r w:rsidR="00D30AFB">
          <w:rPr>
            <w:rFonts w:hint="eastAsia"/>
          </w:rPr>
          <w:t>(</w:t>
        </w:r>
        <w:proofErr w:type="spellStart"/>
        <w:r w:rsidR="00D30AFB">
          <w:t>XBee</w:t>
        </w:r>
        <w:proofErr w:type="spellEnd"/>
        <w:r w:rsidR="00D30AFB">
          <w:rPr>
            <w:rFonts w:hint="eastAsia"/>
          </w:rPr>
          <w:t>、</w:t>
        </w:r>
      </w:ins>
      <w:ins w:id="5670" w:author="張寶騌 CHANG,PAO-TSUNG" w:date="2022-06-18T16:00:00Z">
        <w:r w:rsidR="00383E93">
          <w:rPr>
            <w:rFonts w:hint="eastAsia"/>
          </w:rPr>
          <w:t>Cat M1</w:t>
        </w:r>
      </w:ins>
      <w:ins w:id="5671" w:author="張寶騌 CHANG,PAO-TSUNG" w:date="2022-06-18T15:41:00Z">
        <w:r w:rsidR="00D30AFB">
          <w:rPr>
            <w:rFonts w:hint="eastAsia"/>
          </w:rPr>
          <w:t>)</w:t>
        </w:r>
        <w:r w:rsidR="00D30AFB">
          <w:rPr>
            <w:rFonts w:hint="eastAsia"/>
          </w:rPr>
          <w:t>、</w:t>
        </w:r>
      </w:ins>
      <w:ins w:id="5672" w:author="張寶騌 CHANG,PAO-TSUNG" w:date="2022-06-18T15:42:00Z">
        <w:r w:rsidR="006A501F">
          <w:rPr>
            <w:rFonts w:hint="eastAsia"/>
          </w:rPr>
          <w:t>電源模組及其他整合所需之雜項，如</w:t>
        </w:r>
      </w:ins>
      <w:ins w:id="5673" w:author="張寶騌 CHANG,PAO-TSUNG" w:date="2022-06-18T16:14:00Z">
        <w:r w:rsidR="003E70DA">
          <w:fldChar w:fldCharType="begin"/>
        </w:r>
        <w:r w:rsidR="003E70DA">
          <w:instrText xml:space="preserve"> </w:instrText>
        </w:r>
        <w:r w:rsidR="003E70DA">
          <w:rPr>
            <w:rFonts w:hint="eastAsia"/>
          </w:rPr>
          <w:instrText>REF _Ref106461279 \h</w:instrText>
        </w:r>
        <w:r w:rsidR="003E70DA">
          <w:instrText xml:space="preserve"> </w:instrText>
        </w:r>
      </w:ins>
      <w:r w:rsidR="003E70DA">
        <w:fldChar w:fldCharType="separate"/>
      </w:r>
      <w:ins w:id="5674" w:author="張寶騌 CHANG,PAO-TSUNG" w:date="2022-06-18T16:26:00Z">
        <w:r w:rsidR="00643F6D">
          <w:rPr>
            <w:rFonts w:hint="eastAsia"/>
          </w:rPr>
          <w:t>表</w:t>
        </w:r>
        <w:r w:rsidR="00643F6D">
          <w:rPr>
            <w:rFonts w:hint="eastAsia"/>
          </w:rPr>
          <w:t xml:space="preserve"> </w:t>
        </w:r>
      </w:ins>
      <w:r w:rsidR="00643F6D">
        <w:rPr>
          <w:noProof/>
        </w:rPr>
        <w:t>2</w:t>
      </w:r>
      <w:r w:rsidR="00643F6D">
        <w:noBreakHyphen/>
      </w:r>
      <w:r w:rsidR="00643F6D">
        <w:rPr>
          <w:noProof/>
        </w:rPr>
        <w:t>8</w:t>
      </w:r>
      <w:ins w:id="5675" w:author="張寶騌 CHANG,PAO-TSUNG" w:date="2022-06-18T16:14:00Z">
        <w:r w:rsidR="003E70DA">
          <w:fldChar w:fldCharType="end"/>
        </w:r>
        <w:r w:rsidR="003E70DA">
          <w:rPr>
            <w:rFonts w:hint="eastAsia"/>
          </w:rPr>
          <w:t>。由於</w:t>
        </w:r>
      </w:ins>
      <w:ins w:id="5676" w:author="張寶騌 CHANG,PAO-TSUNG" w:date="2022-06-18T16:15:00Z">
        <w:r w:rsidR="003E70DA">
          <w:rPr>
            <w:rFonts w:hint="eastAsia"/>
          </w:rPr>
          <w:t>本研究製作含有</w:t>
        </w:r>
        <w:r w:rsidR="004048FF">
          <w:rPr>
            <w:rFonts w:hint="eastAsia"/>
          </w:rPr>
          <w:t>兩種不同傳輸</w:t>
        </w:r>
      </w:ins>
      <w:ins w:id="5677" w:author="張寶騌 CHANG,PAO-TSUNG" w:date="2022-06-18T16:16:00Z">
        <w:r w:rsidR="004048FF">
          <w:rPr>
            <w:rFonts w:hint="eastAsia"/>
          </w:rPr>
          <w:t>模組的監測設備組</w:t>
        </w:r>
      </w:ins>
      <w:ins w:id="5678" w:author="張寶騌 CHANG,PAO-TSUNG" w:date="2022-06-18T16:17:00Z">
        <w:r w:rsidR="004048FF">
          <w:rPr>
            <w:rFonts w:hint="eastAsia"/>
          </w:rPr>
          <w:t>，</w:t>
        </w:r>
      </w:ins>
      <w:ins w:id="5679" w:author="張寶騌 CHANG,PAO-TSUNG" w:date="2022-06-18T16:18:00Z">
        <w:r w:rsidR="004048FF">
          <w:rPr>
            <w:rFonts w:hint="eastAsia"/>
          </w:rPr>
          <w:t>各自的總花費如</w:t>
        </w:r>
      </w:ins>
      <w:ins w:id="5680" w:author="張寶騌 CHANG,PAO-TSUNG" w:date="2022-06-18T16:25:00Z">
        <w:r w:rsidR="00432593">
          <w:fldChar w:fldCharType="begin"/>
        </w:r>
        <w:r w:rsidR="00432593">
          <w:instrText xml:space="preserve"> REF _Ref106461918 \h </w:instrText>
        </w:r>
      </w:ins>
      <w:r w:rsidR="00432593">
        <w:fldChar w:fldCharType="separate"/>
      </w:r>
      <w:ins w:id="5681" w:author="張寶騌 CHANG,PAO-TSUNG" w:date="2022-06-18T16:26:00Z">
        <w:r w:rsidR="00643F6D">
          <w:rPr>
            <w:rFonts w:hint="eastAsia"/>
          </w:rPr>
          <w:t>表</w:t>
        </w:r>
        <w:r w:rsidR="00643F6D">
          <w:rPr>
            <w:rFonts w:hint="eastAsia"/>
          </w:rPr>
          <w:t xml:space="preserve"> </w:t>
        </w:r>
      </w:ins>
      <w:r w:rsidR="00643F6D">
        <w:rPr>
          <w:noProof/>
        </w:rPr>
        <w:t>2</w:t>
      </w:r>
      <w:r w:rsidR="00643F6D">
        <w:noBreakHyphen/>
      </w:r>
      <w:r w:rsidR="00643F6D">
        <w:rPr>
          <w:noProof/>
        </w:rPr>
        <w:t>9</w:t>
      </w:r>
      <w:ins w:id="5682" w:author="張寶騌 CHANG,PAO-TSUNG" w:date="2022-06-18T16:25:00Z">
        <w:r w:rsidR="00432593">
          <w:fldChar w:fldCharType="end"/>
        </w:r>
        <w:r w:rsidR="00432593">
          <w:rPr>
            <w:rFonts w:hint="eastAsia"/>
          </w:rPr>
          <w:t>。</w:t>
        </w:r>
      </w:ins>
    </w:p>
    <w:p w14:paraId="61EE6857" w14:textId="77777777" w:rsidR="005B2407" w:rsidRDefault="005B2407" w:rsidP="00432593">
      <w:pPr>
        <w:ind w:left="480" w:firstLine="480"/>
        <w:rPr>
          <w:ins w:id="5683" w:author="張寶騌 CHANG,PAO-TSUNG" w:date="2022-06-18T16:25:00Z"/>
        </w:rPr>
      </w:pPr>
    </w:p>
    <w:p w14:paraId="69D05CBA" w14:textId="31179D58" w:rsidR="00432593" w:rsidRDefault="00432593" w:rsidP="00432593">
      <w:pPr>
        <w:pStyle w:val="ac"/>
        <w:spacing w:after="180"/>
        <w:rPr>
          <w:ins w:id="5684" w:author="張寶騌 CHANG,PAO-TSUNG" w:date="2022-06-18T16:26:00Z"/>
        </w:rPr>
      </w:pPr>
      <w:bookmarkStart w:id="5685" w:name="_Ref106461279"/>
      <w:bookmarkStart w:id="5686" w:name="_Toc106977578"/>
      <w:ins w:id="5687" w:author="張寶騌 CHANG,PAO-TSUNG" w:date="2022-06-18T16:26:00Z">
        <w:r>
          <w:rPr>
            <w:rFonts w:hint="eastAsia"/>
          </w:rPr>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8</w:t>
      </w:r>
      <w:r w:rsidR="00BF7FA6">
        <w:fldChar w:fldCharType="end"/>
      </w:r>
      <w:bookmarkEnd w:id="5685"/>
      <w:r w:rsidR="008958F6">
        <w:rPr>
          <w:rFonts w:hint="eastAsia"/>
        </w:rPr>
        <w:t xml:space="preserve"> </w:t>
      </w:r>
      <w:ins w:id="5688" w:author="張寶騌 CHANG,PAO-TSUNG" w:date="2022-06-18T16:26:00Z">
        <w:r>
          <w:rPr>
            <w:rFonts w:hint="eastAsia"/>
          </w:rPr>
          <w:t>監測模組使用材料費用明細</w:t>
        </w:r>
        <w:bookmarkEnd w:id="5686"/>
      </w:ins>
    </w:p>
    <w:tbl>
      <w:tblPr>
        <w:tblStyle w:val="afa"/>
        <w:tblW w:w="0" w:type="auto"/>
        <w:jc w:val="center"/>
        <w:tblLook w:val="04A0" w:firstRow="1" w:lastRow="0" w:firstColumn="1" w:lastColumn="0" w:noHBand="0" w:noVBand="1"/>
        <w:tblPrChange w:id="5689" w:author="張寶騌 CHANG,PAO-TSUNG" w:date="2022-06-18T16:26:00Z">
          <w:tblPr>
            <w:tblStyle w:val="afa"/>
            <w:tblW w:w="0" w:type="auto"/>
            <w:jc w:val="center"/>
            <w:tblLook w:val="04A0" w:firstRow="1" w:lastRow="0" w:firstColumn="1" w:lastColumn="0" w:noHBand="0" w:noVBand="1"/>
          </w:tblPr>
        </w:tblPrChange>
      </w:tblPr>
      <w:tblGrid>
        <w:gridCol w:w="996"/>
        <w:gridCol w:w="3674"/>
        <w:gridCol w:w="1366"/>
        <w:gridCol w:w="2013"/>
        <w:tblGridChange w:id="5690">
          <w:tblGrid>
            <w:gridCol w:w="113"/>
            <w:gridCol w:w="883"/>
            <w:gridCol w:w="188"/>
            <w:gridCol w:w="3486"/>
            <w:gridCol w:w="462"/>
            <w:gridCol w:w="904"/>
            <w:gridCol w:w="564"/>
            <w:gridCol w:w="1449"/>
            <w:gridCol w:w="715"/>
          </w:tblGrid>
        </w:tblGridChange>
      </w:tblGrid>
      <w:tr w:rsidR="00432593" w:rsidRPr="000E23EA" w14:paraId="4FFB9BF9" w14:textId="77777777" w:rsidTr="00432593">
        <w:trPr>
          <w:trHeight w:val="410"/>
          <w:jc w:val="center"/>
          <w:ins w:id="5691" w:author="張寶騌 CHANG,PAO-TSUNG" w:date="2022-06-18T16:26:00Z"/>
          <w:trPrChange w:id="5692" w:author="張寶騌 CHANG,PAO-TSUNG" w:date="2022-06-18T16:26:00Z">
            <w:trPr>
              <w:gridBefore w:val="1"/>
              <w:trHeight w:val="398"/>
              <w:jc w:val="center"/>
            </w:trPr>
          </w:trPrChange>
        </w:trPr>
        <w:tc>
          <w:tcPr>
            <w:tcW w:w="996" w:type="dxa"/>
            <w:vAlign w:val="center"/>
            <w:tcPrChange w:id="5693" w:author="張寶騌 CHANG,PAO-TSUNG" w:date="2022-06-18T16:26:00Z">
              <w:tcPr>
                <w:tcW w:w="1071" w:type="dxa"/>
                <w:gridSpan w:val="2"/>
                <w:vAlign w:val="center"/>
              </w:tcPr>
            </w:tcPrChange>
          </w:tcPr>
          <w:p w14:paraId="79823DE8" w14:textId="77777777" w:rsidR="00432593" w:rsidRPr="000E23EA" w:rsidRDefault="00432593" w:rsidP="009A24EE">
            <w:pPr>
              <w:widowControl/>
              <w:spacing w:line="240" w:lineRule="auto"/>
              <w:ind w:leftChars="0" w:left="0" w:firstLineChars="0" w:firstLine="0"/>
              <w:jc w:val="center"/>
              <w:rPr>
                <w:ins w:id="5694" w:author="張寶騌 CHANG,PAO-TSUNG" w:date="2022-06-18T16:26:00Z"/>
                <w:sz w:val="20"/>
                <w:szCs w:val="20"/>
              </w:rPr>
            </w:pPr>
            <w:ins w:id="5695" w:author="張寶騌 CHANG,PAO-TSUNG" w:date="2022-06-18T16:26:00Z">
              <w:r>
                <w:rPr>
                  <w:rFonts w:hint="eastAsia"/>
                  <w:sz w:val="20"/>
                  <w:szCs w:val="20"/>
                </w:rPr>
                <w:t>項次</w:t>
              </w:r>
            </w:ins>
          </w:p>
        </w:tc>
        <w:tc>
          <w:tcPr>
            <w:tcW w:w="3674" w:type="dxa"/>
            <w:vAlign w:val="center"/>
            <w:tcPrChange w:id="5696" w:author="張寶騌 CHANG,PAO-TSUNG" w:date="2022-06-18T16:26:00Z">
              <w:tcPr>
                <w:tcW w:w="3948" w:type="dxa"/>
                <w:gridSpan w:val="2"/>
                <w:vAlign w:val="center"/>
              </w:tcPr>
            </w:tcPrChange>
          </w:tcPr>
          <w:p w14:paraId="148DF488" w14:textId="77777777" w:rsidR="00432593" w:rsidRPr="000E23EA" w:rsidRDefault="00432593" w:rsidP="009A24EE">
            <w:pPr>
              <w:widowControl/>
              <w:spacing w:line="240" w:lineRule="auto"/>
              <w:ind w:leftChars="0" w:left="0" w:firstLineChars="0" w:firstLine="0"/>
              <w:jc w:val="center"/>
              <w:rPr>
                <w:ins w:id="5697" w:author="張寶騌 CHANG,PAO-TSUNG" w:date="2022-06-18T16:26:00Z"/>
                <w:sz w:val="20"/>
                <w:szCs w:val="20"/>
              </w:rPr>
            </w:pPr>
            <w:ins w:id="5698" w:author="張寶騌 CHANG,PAO-TSUNG" w:date="2022-06-18T16:26:00Z">
              <w:r>
                <w:rPr>
                  <w:rFonts w:hint="eastAsia"/>
                  <w:sz w:val="20"/>
                  <w:szCs w:val="20"/>
                </w:rPr>
                <w:t>項目名稱</w:t>
              </w:r>
            </w:ins>
          </w:p>
        </w:tc>
        <w:tc>
          <w:tcPr>
            <w:tcW w:w="1366" w:type="dxa"/>
            <w:vAlign w:val="center"/>
            <w:tcPrChange w:id="5699" w:author="張寶騌 CHANG,PAO-TSUNG" w:date="2022-06-18T16:26:00Z">
              <w:tcPr>
                <w:tcW w:w="1468" w:type="dxa"/>
                <w:gridSpan w:val="2"/>
                <w:vAlign w:val="center"/>
              </w:tcPr>
            </w:tcPrChange>
          </w:tcPr>
          <w:p w14:paraId="24EAB3A4" w14:textId="77777777" w:rsidR="00432593" w:rsidRPr="000E23EA" w:rsidRDefault="00432593" w:rsidP="009A24EE">
            <w:pPr>
              <w:widowControl/>
              <w:spacing w:line="240" w:lineRule="auto"/>
              <w:ind w:leftChars="0" w:left="0" w:firstLineChars="0" w:firstLine="0"/>
              <w:jc w:val="center"/>
              <w:rPr>
                <w:ins w:id="5700" w:author="張寶騌 CHANG,PAO-TSUNG" w:date="2022-06-18T16:26:00Z"/>
                <w:sz w:val="20"/>
                <w:szCs w:val="20"/>
              </w:rPr>
            </w:pPr>
            <w:ins w:id="5701" w:author="張寶騌 CHANG,PAO-TSUNG" w:date="2022-06-18T16:26:00Z">
              <w:r>
                <w:rPr>
                  <w:rFonts w:hint="eastAsia"/>
                  <w:sz w:val="20"/>
                  <w:szCs w:val="20"/>
                </w:rPr>
                <w:t>金額</w:t>
              </w:r>
            </w:ins>
          </w:p>
        </w:tc>
        <w:tc>
          <w:tcPr>
            <w:tcW w:w="2013" w:type="dxa"/>
            <w:vAlign w:val="center"/>
            <w:tcPrChange w:id="5702" w:author="張寶騌 CHANG,PAO-TSUNG" w:date="2022-06-18T16:26:00Z">
              <w:tcPr>
                <w:tcW w:w="2164" w:type="dxa"/>
                <w:gridSpan w:val="2"/>
                <w:vAlign w:val="center"/>
              </w:tcPr>
            </w:tcPrChange>
          </w:tcPr>
          <w:p w14:paraId="5AFA50D3" w14:textId="77777777" w:rsidR="00432593" w:rsidRPr="000E23EA" w:rsidRDefault="00432593" w:rsidP="009A24EE">
            <w:pPr>
              <w:widowControl/>
              <w:spacing w:line="240" w:lineRule="auto"/>
              <w:ind w:leftChars="0" w:left="0" w:firstLineChars="0" w:firstLine="0"/>
              <w:jc w:val="center"/>
              <w:rPr>
                <w:ins w:id="5703" w:author="張寶騌 CHANG,PAO-TSUNG" w:date="2022-06-18T16:26:00Z"/>
                <w:sz w:val="20"/>
                <w:szCs w:val="20"/>
              </w:rPr>
            </w:pPr>
            <w:ins w:id="5704" w:author="張寶騌 CHANG,PAO-TSUNG" w:date="2022-06-18T16:26:00Z">
              <w:r>
                <w:rPr>
                  <w:rFonts w:hint="eastAsia"/>
                  <w:sz w:val="20"/>
                  <w:szCs w:val="20"/>
                </w:rPr>
                <w:t>備註</w:t>
              </w:r>
            </w:ins>
          </w:p>
        </w:tc>
      </w:tr>
      <w:tr w:rsidR="00432593" w:rsidRPr="000E23EA" w14:paraId="7068459F" w14:textId="77777777" w:rsidTr="004D5B2C">
        <w:trPr>
          <w:trHeight w:val="410"/>
          <w:jc w:val="center"/>
          <w:ins w:id="5705" w:author="張寶騌 CHANG,PAO-TSUNG" w:date="2022-06-18T16:26:00Z"/>
          <w:trPrChange w:id="5706" w:author="張寶騌 CHANG,PAO-TSUNG" w:date="2022-06-18T16:26:00Z">
            <w:trPr>
              <w:gridBefore w:val="1"/>
              <w:trHeight w:val="398"/>
              <w:jc w:val="center"/>
            </w:trPr>
          </w:trPrChange>
        </w:trPr>
        <w:tc>
          <w:tcPr>
            <w:tcW w:w="996" w:type="dxa"/>
            <w:vAlign w:val="center"/>
            <w:tcPrChange w:id="5707" w:author="張寶騌 CHANG,PAO-TSUNG" w:date="2022-06-18T16:26:00Z">
              <w:tcPr>
                <w:tcW w:w="1071" w:type="dxa"/>
                <w:gridSpan w:val="2"/>
                <w:vAlign w:val="center"/>
              </w:tcPr>
            </w:tcPrChange>
          </w:tcPr>
          <w:p w14:paraId="029B79D3" w14:textId="77777777" w:rsidR="00432593" w:rsidRPr="000E23EA" w:rsidRDefault="00432593" w:rsidP="009A24EE">
            <w:pPr>
              <w:widowControl/>
              <w:spacing w:line="240" w:lineRule="auto"/>
              <w:ind w:leftChars="0" w:left="0" w:firstLineChars="0" w:firstLine="0"/>
              <w:jc w:val="center"/>
              <w:rPr>
                <w:ins w:id="5708" w:author="張寶騌 CHANG,PAO-TSUNG" w:date="2022-06-18T16:26:00Z"/>
                <w:sz w:val="20"/>
                <w:szCs w:val="20"/>
              </w:rPr>
            </w:pPr>
            <w:ins w:id="5709" w:author="張寶騌 CHANG,PAO-TSUNG" w:date="2022-06-18T16:26:00Z">
              <w:r>
                <w:rPr>
                  <w:rFonts w:hint="eastAsia"/>
                  <w:sz w:val="20"/>
                  <w:szCs w:val="20"/>
                </w:rPr>
                <w:t>1</w:t>
              </w:r>
            </w:ins>
          </w:p>
        </w:tc>
        <w:tc>
          <w:tcPr>
            <w:tcW w:w="3674" w:type="dxa"/>
            <w:vAlign w:val="center"/>
            <w:tcPrChange w:id="5710" w:author="張寶騌 CHANG,PAO-TSUNG" w:date="2022-06-18T16:26:00Z">
              <w:tcPr>
                <w:tcW w:w="3948" w:type="dxa"/>
                <w:gridSpan w:val="2"/>
                <w:vAlign w:val="center"/>
              </w:tcPr>
            </w:tcPrChange>
          </w:tcPr>
          <w:p w14:paraId="219D4961" w14:textId="77777777" w:rsidR="00432593" w:rsidRPr="000E23EA" w:rsidRDefault="00432593" w:rsidP="009A24EE">
            <w:pPr>
              <w:widowControl/>
              <w:spacing w:line="240" w:lineRule="auto"/>
              <w:ind w:leftChars="0" w:left="0" w:firstLineChars="0" w:firstLine="0"/>
              <w:jc w:val="both"/>
              <w:rPr>
                <w:ins w:id="5711" w:author="張寶騌 CHANG,PAO-TSUNG" w:date="2022-06-18T16:26:00Z"/>
                <w:sz w:val="20"/>
                <w:szCs w:val="20"/>
              </w:rPr>
            </w:pPr>
            <w:ins w:id="5712" w:author="張寶騌 CHANG,PAO-TSUNG" w:date="2022-06-18T16:26:00Z">
              <w:r>
                <w:rPr>
                  <w:rFonts w:hint="eastAsia"/>
                  <w:sz w:val="20"/>
                  <w:szCs w:val="20"/>
                </w:rPr>
                <w:t>A</w:t>
              </w:r>
              <w:r>
                <w:rPr>
                  <w:sz w:val="20"/>
                  <w:szCs w:val="20"/>
                </w:rPr>
                <w:t>rduino UNO</w:t>
              </w:r>
            </w:ins>
          </w:p>
        </w:tc>
        <w:tc>
          <w:tcPr>
            <w:tcW w:w="1366" w:type="dxa"/>
            <w:vAlign w:val="center"/>
            <w:tcPrChange w:id="5713" w:author="張寶騌 CHANG,PAO-TSUNG" w:date="2022-06-18T16:26:00Z">
              <w:tcPr>
                <w:tcW w:w="1468" w:type="dxa"/>
                <w:gridSpan w:val="2"/>
                <w:vAlign w:val="center"/>
              </w:tcPr>
            </w:tcPrChange>
          </w:tcPr>
          <w:p w14:paraId="2A14CAC9" w14:textId="77777777" w:rsidR="00432593" w:rsidRPr="000E23EA" w:rsidRDefault="00432593" w:rsidP="004D5B2C">
            <w:pPr>
              <w:widowControl/>
              <w:spacing w:line="240" w:lineRule="auto"/>
              <w:ind w:leftChars="0" w:left="0" w:firstLineChars="0" w:firstLine="0"/>
              <w:jc w:val="center"/>
              <w:rPr>
                <w:ins w:id="5714" w:author="張寶騌 CHANG,PAO-TSUNG" w:date="2022-06-18T16:26:00Z"/>
                <w:sz w:val="20"/>
                <w:szCs w:val="20"/>
              </w:rPr>
            </w:pPr>
            <w:ins w:id="5715" w:author="張寶騌 CHANG,PAO-TSUNG" w:date="2022-06-18T16:26:00Z">
              <w:r>
                <w:rPr>
                  <w:rFonts w:hint="eastAsia"/>
                  <w:sz w:val="20"/>
                  <w:szCs w:val="20"/>
                </w:rPr>
                <w:t>700</w:t>
              </w:r>
            </w:ins>
          </w:p>
        </w:tc>
        <w:tc>
          <w:tcPr>
            <w:tcW w:w="2013" w:type="dxa"/>
            <w:vAlign w:val="center"/>
            <w:tcPrChange w:id="5716" w:author="張寶騌 CHANG,PAO-TSUNG" w:date="2022-06-18T16:26:00Z">
              <w:tcPr>
                <w:tcW w:w="2164" w:type="dxa"/>
                <w:gridSpan w:val="2"/>
                <w:vAlign w:val="center"/>
              </w:tcPr>
            </w:tcPrChange>
          </w:tcPr>
          <w:p w14:paraId="7AB44281" w14:textId="77777777" w:rsidR="00432593" w:rsidRPr="000E23EA" w:rsidRDefault="00432593" w:rsidP="009A24EE">
            <w:pPr>
              <w:widowControl/>
              <w:spacing w:line="240" w:lineRule="auto"/>
              <w:ind w:leftChars="0" w:left="0" w:firstLineChars="0" w:firstLine="0"/>
              <w:jc w:val="both"/>
              <w:rPr>
                <w:ins w:id="5717" w:author="張寶騌 CHANG,PAO-TSUNG" w:date="2022-06-18T16:26:00Z"/>
                <w:sz w:val="20"/>
                <w:szCs w:val="20"/>
              </w:rPr>
            </w:pPr>
          </w:p>
        </w:tc>
      </w:tr>
      <w:tr w:rsidR="00432593" w:rsidRPr="000E23EA" w14:paraId="6C6A46FE" w14:textId="77777777" w:rsidTr="004D5B2C">
        <w:trPr>
          <w:trHeight w:val="427"/>
          <w:jc w:val="center"/>
          <w:ins w:id="5718" w:author="張寶騌 CHANG,PAO-TSUNG" w:date="2022-06-18T16:26:00Z"/>
          <w:trPrChange w:id="5719" w:author="張寶騌 CHANG,PAO-TSUNG" w:date="2022-06-18T16:26:00Z">
            <w:trPr>
              <w:gridBefore w:val="1"/>
              <w:trHeight w:val="414"/>
              <w:jc w:val="center"/>
            </w:trPr>
          </w:trPrChange>
        </w:trPr>
        <w:tc>
          <w:tcPr>
            <w:tcW w:w="996" w:type="dxa"/>
            <w:vAlign w:val="center"/>
            <w:tcPrChange w:id="5720" w:author="張寶騌 CHANG,PAO-TSUNG" w:date="2022-06-18T16:26:00Z">
              <w:tcPr>
                <w:tcW w:w="1071" w:type="dxa"/>
                <w:gridSpan w:val="2"/>
                <w:vAlign w:val="center"/>
              </w:tcPr>
            </w:tcPrChange>
          </w:tcPr>
          <w:p w14:paraId="6B43E137" w14:textId="77777777" w:rsidR="00432593" w:rsidRPr="000E23EA" w:rsidRDefault="00432593" w:rsidP="009A24EE">
            <w:pPr>
              <w:widowControl/>
              <w:spacing w:line="240" w:lineRule="auto"/>
              <w:ind w:leftChars="0" w:left="0" w:firstLineChars="0" w:firstLine="0"/>
              <w:jc w:val="center"/>
              <w:rPr>
                <w:ins w:id="5721" w:author="張寶騌 CHANG,PAO-TSUNG" w:date="2022-06-18T16:26:00Z"/>
                <w:sz w:val="20"/>
                <w:szCs w:val="20"/>
              </w:rPr>
            </w:pPr>
            <w:ins w:id="5722" w:author="張寶騌 CHANG,PAO-TSUNG" w:date="2022-06-18T16:26:00Z">
              <w:r>
                <w:rPr>
                  <w:rFonts w:hint="eastAsia"/>
                  <w:sz w:val="20"/>
                  <w:szCs w:val="20"/>
                </w:rPr>
                <w:t>2</w:t>
              </w:r>
            </w:ins>
          </w:p>
        </w:tc>
        <w:tc>
          <w:tcPr>
            <w:tcW w:w="3674" w:type="dxa"/>
            <w:vAlign w:val="center"/>
            <w:tcPrChange w:id="5723" w:author="張寶騌 CHANG,PAO-TSUNG" w:date="2022-06-18T16:26:00Z">
              <w:tcPr>
                <w:tcW w:w="3948" w:type="dxa"/>
                <w:gridSpan w:val="2"/>
                <w:vAlign w:val="center"/>
              </w:tcPr>
            </w:tcPrChange>
          </w:tcPr>
          <w:p w14:paraId="2623EFF2" w14:textId="77777777" w:rsidR="00432593" w:rsidRPr="000E23EA" w:rsidRDefault="00432593" w:rsidP="009A24EE">
            <w:pPr>
              <w:widowControl/>
              <w:spacing w:line="240" w:lineRule="auto"/>
              <w:ind w:leftChars="0" w:left="0" w:firstLineChars="0" w:firstLine="0"/>
              <w:jc w:val="both"/>
              <w:rPr>
                <w:ins w:id="5724" w:author="張寶騌 CHANG,PAO-TSUNG" w:date="2022-06-18T16:26:00Z"/>
                <w:sz w:val="20"/>
                <w:szCs w:val="20"/>
              </w:rPr>
            </w:pPr>
            <w:ins w:id="5725" w:author="張寶騌 CHANG,PAO-TSUNG" w:date="2022-06-18T16:26:00Z">
              <w:r w:rsidRPr="006A501F">
                <w:rPr>
                  <w:rFonts w:hint="eastAsia"/>
                  <w:sz w:val="20"/>
                  <w:szCs w:val="20"/>
                </w:rPr>
                <w:t xml:space="preserve">MPU6050 </w:t>
              </w:r>
              <w:r w:rsidRPr="006A501F">
                <w:rPr>
                  <w:rFonts w:hint="eastAsia"/>
                  <w:sz w:val="20"/>
                  <w:szCs w:val="20"/>
                </w:rPr>
                <w:t>加速度感測模組</w:t>
              </w:r>
            </w:ins>
          </w:p>
        </w:tc>
        <w:tc>
          <w:tcPr>
            <w:tcW w:w="1366" w:type="dxa"/>
            <w:vAlign w:val="center"/>
            <w:tcPrChange w:id="5726" w:author="張寶騌 CHANG,PAO-TSUNG" w:date="2022-06-18T16:26:00Z">
              <w:tcPr>
                <w:tcW w:w="1468" w:type="dxa"/>
                <w:gridSpan w:val="2"/>
                <w:vAlign w:val="center"/>
              </w:tcPr>
            </w:tcPrChange>
          </w:tcPr>
          <w:p w14:paraId="4BB8DF38" w14:textId="77777777" w:rsidR="00432593" w:rsidRPr="000E23EA" w:rsidRDefault="00432593" w:rsidP="004D5B2C">
            <w:pPr>
              <w:widowControl/>
              <w:spacing w:line="240" w:lineRule="auto"/>
              <w:ind w:leftChars="0" w:left="0" w:firstLineChars="0" w:firstLine="0"/>
              <w:jc w:val="center"/>
              <w:rPr>
                <w:ins w:id="5727" w:author="張寶騌 CHANG,PAO-TSUNG" w:date="2022-06-18T16:26:00Z"/>
                <w:sz w:val="20"/>
                <w:szCs w:val="20"/>
              </w:rPr>
            </w:pPr>
            <w:ins w:id="5728" w:author="張寶騌 CHANG,PAO-TSUNG" w:date="2022-06-18T16:26:00Z">
              <w:r>
                <w:rPr>
                  <w:rFonts w:hint="eastAsia"/>
                  <w:sz w:val="20"/>
                  <w:szCs w:val="20"/>
                </w:rPr>
                <w:t>3</w:t>
              </w:r>
              <w:r>
                <w:rPr>
                  <w:sz w:val="20"/>
                  <w:szCs w:val="20"/>
                </w:rPr>
                <w:t>00</w:t>
              </w:r>
            </w:ins>
          </w:p>
        </w:tc>
        <w:tc>
          <w:tcPr>
            <w:tcW w:w="2013" w:type="dxa"/>
            <w:vAlign w:val="center"/>
            <w:tcPrChange w:id="5729" w:author="張寶騌 CHANG,PAO-TSUNG" w:date="2022-06-18T16:26:00Z">
              <w:tcPr>
                <w:tcW w:w="2164" w:type="dxa"/>
                <w:gridSpan w:val="2"/>
                <w:vAlign w:val="center"/>
              </w:tcPr>
            </w:tcPrChange>
          </w:tcPr>
          <w:p w14:paraId="0E584C0D" w14:textId="77777777" w:rsidR="00432593" w:rsidRPr="000E23EA" w:rsidRDefault="00432593" w:rsidP="009A24EE">
            <w:pPr>
              <w:widowControl/>
              <w:spacing w:line="240" w:lineRule="auto"/>
              <w:ind w:leftChars="0" w:left="0" w:firstLineChars="0" w:firstLine="0"/>
              <w:jc w:val="both"/>
              <w:rPr>
                <w:ins w:id="5730" w:author="張寶騌 CHANG,PAO-TSUNG" w:date="2022-06-18T16:26:00Z"/>
                <w:sz w:val="20"/>
                <w:szCs w:val="20"/>
              </w:rPr>
            </w:pPr>
          </w:p>
        </w:tc>
      </w:tr>
      <w:tr w:rsidR="00432593" w:rsidRPr="000E23EA" w14:paraId="562C0CA3" w14:textId="77777777" w:rsidTr="004D5B2C">
        <w:trPr>
          <w:trHeight w:val="410"/>
          <w:jc w:val="center"/>
          <w:ins w:id="5731" w:author="張寶騌 CHANG,PAO-TSUNG" w:date="2022-06-18T16:26:00Z"/>
          <w:trPrChange w:id="5732" w:author="張寶騌 CHANG,PAO-TSUNG" w:date="2022-06-18T16:26:00Z">
            <w:trPr>
              <w:gridBefore w:val="1"/>
              <w:trHeight w:val="398"/>
              <w:jc w:val="center"/>
            </w:trPr>
          </w:trPrChange>
        </w:trPr>
        <w:tc>
          <w:tcPr>
            <w:tcW w:w="996" w:type="dxa"/>
            <w:vAlign w:val="center"/>
            <w:tcPrChange w:id="5733" w:author="張寶騌 CHANG,PAO-TSUNG" w:date="2022-06-18T16:26:00Z">
              <w:tcPr>
                <w:tcW w:w="1071" w:type="dxa"/>
                <w:gridSpan w:val="2"/>
                <w:vAlign w:val="center"/>
              </w:tcPr>
            </w:tcPrChange>
          </w:tcPr>
          <w:p w14:paraId="443267EC" w14:textId="77777777" w:rsidR="00432593" w:rsidRPr="000E23EA" w:rsidRDefault="00432593" w:rsidP="009A24EE">
            <w:pPr>
              <w:widowControl/>
              <w:spacing w:line="240" w:lineRule="auto"/>
              <w:ind w:leftChars="0" w:left="0" w:firstLineChars="0" w:firstLine="0"/>
              <w:jc w:val="center"/>
              <w:rPr>
                <w:ins w:id="5734" w:author="張寶騌 CHANG,PAO-TSUNG" w:date="2022-06-18T16:26:00Z"/>
                <w:sz w:val="20"/>
                <w:szCs w:val="20"/>
              </w:rPr>
            </w:pPr>
            <w:ins w:id="5735" w:author="張寶騌 CHANG,PAO-TSUNG" w:date="2022-06-18T16:26:00Z">
              <w:r>
                <w:rPr>
                  <w:rFonts w:hint="eastAsia"/>
                  <w:sz w:val="20"/>
                  <w:szCs w:val="20"/>
                </w:rPr>
                <w:t>3</w:t>
              </w:r>
            </w:ins>
          </w:p>
        </w:tc>
        <w:tc>
          <w:tcPr>
            <w:tcW w:w="3674" w:type="dxa"/>
            <w:vAlign w:val="center"/>
            <w:tcPrChange w:id="5736" w:author="張寶騌 CHANG,PAO-TSUNG" w:date="2022-06-18T16:26:00Z">
              <w:tcPr>
                <w:tcW w:w="3948" w:type="dxa"/>
                <w:gridSpan w:val="2"/>
                <w:vAlign w:val="center"/>
              </w:tcPr>
            </w:tcPrChange>
          </w:tcPr>
          <w:p w14:paraId="5CC9A711" w14:textId="77777777" w:rsidR="00432593" w:rsidRPr="000E23EA" w:rsidRDefault="00432593" w:rsidP="009A24EE">
            <w:pPr>
              <w:widowControl/>
              <w:spacing w:line="240" w:lineRule="auto"/>
              <w:ind w:leftChars="0" w:left="0" w:firstLineChars="0" w:firstLine="0"/>
              <w:jc w:val="both"/>
              <w:rPr>
                <w:ins w:id="5737" w:author="張寶騌 CHANG,PAO-TSUNG" w:date="2022-06-18T16:26:00Z"/>
                <w:sz w:val="20"/>
                <w:szCs w:val="20"/>
              </w:rPr>
            </w:pPr>
            <w:ins w:id="5738" w:author="張寶騌 CHANG,PAO-TSUNG" w:date="2022-06-18T16:26:00Z">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ins>
          </w:p>
        </w:tc>
        <w:tc>
          <w:tcPr>
            <w:tcW w:w="1366" w:type="dxa"/>
            <w:vAlign w:val="center"/>
            <w:tcPrChange w:id="5739" w:author="張寶騌 CHANG,PAO-TSUNG" w:date="2022-06-18T16:26:00Z">
              <w:tcPr>
                <w:tcW w:w="1468" w:type="dxa"/>
                <w:gridSpan w:val="2"/>
                <w:vAlign w:val="center"/>
              </w:tcPr>
            </w:tcPrChange>
          </w:tcPr>
          <w:p w14:paraId="3F1B2B51" w14:textId="77777777" w:rsidR="00432593" w:rsidRPr="000E23EA" w:rsidRDefault="00432593" w:rsidP="004D5B2C">
            <w:pPr>
              <w:widowControl/>
              <w:spacing w:line="240" w:lineRule="auto"/>
              <w:ind w:leftChars="0" w:left="0" w:firstLineChars="0" w:firstLine="0"/>
              <w:jc w:val="center"/>
              <w:rPr>
                <w:ins w:id="5740" w:author="張寶騌 CHANG,PAO-TSUNG" w:date="2022-06-18T16:26:00Z"/>
                <w:sz w:val="20"/>
                <w:szCs w:val="20"/>
              </w:rPr>
            </w:pPr>
            <w:ins w:id="5741" w:author="張寶騌 CHANG,PAO-TSUNG" w:date="2022-06-18T16:26:00Z">
              <w:r>
                <w:rPr>
                  <w:rFonts w:hint="eastAsia"/>
                  <w:sz w:val="20"/>
                  <w:szCs w:val="20"/>
                </w:rPr>
                <w:t>1300</w:t>
              </w:r>
            </w:ins>
          </w:p>
        </w:tc>
        <w:tc>
          <w:tcPr>
            <w:tcW w:w="2013" w:type="dxa"/>
            <w:vAlign w:val="center"/>
            <w:tcPrChange w:id="5742" w:author="張寶騌 CHANG,PAO-TSUNG" w:date="2022-06-18T16:26:00Z">
              <w:tcPr>
                <w:tcW w:w="2164" w:type="dxa"/>
                <w:gridSpan w:val="2"/>
                <w:vAlign w:val="center"/>
              </w:tcPr>
            </w:tcPrChange>
          </w:tcPr>
          <w:p w14:paraId="10598ABC" w14:textId="77777777" w:rsidR="00432593" w:rsidRPr="000E23EA" w:rsidRDefault="00432593" w:rsidP="009A24EE">
            <w:pPr>
              <w:widowControl/>
              <w:spacing w:line="240" w:lineRule="auto"/>
              <w:ind w:leftChars="0" w:left="0" w:firstLineChars="0" w:firstLine="0"/>
              <w:jc w:val="both"/>
              <w:rPr>
                <w:ins w:id="5743" w:author="張寶騌 CHANG,PAO-TSUNG" w:date="2022-06-18T16:26:00Z"/>
                <w:sz w:val="20"/>
                <w:szCs w:val="20"/>
              </w:rPr>
            </w:pPr>
          </w:p>
        </w:tc>
      </w:tr>
      <w:tr w:rsidR="00432593" w:rsidRPr="000E23EA" w14:paraId="4E73BA87" w14:textId="77777777" w:rsidTr="004D5B2C">
        <w:trPr>
          <w:trHeight w:val="410"/>
          <w:jc w:val="center"/>
          <w:ins w:id="5744" w:author="張寶騌 CHANG,PAO-TSUNG" w:date="2022-06-18T16:26:00Z"/>
          <w:trPrChange w:id="5745" w:author="張寶騌 CHANG,PAO-TSUNG" w:date="2022-06-18T16:26:00Z">
            <w:trPr>
              <w:gridBefore w:val="1"/>
              <w:trHeight w:val="398"/>
              <w:jc w:val="center"/>
            </w:trPr>
          </w:trPrChange>
        </w:trPr>
        <w:tc>
          <w:tcPr>
            <w:tcW w:w="996" w:type="dxa"/>
            <w:vAlign w:val="center"/>
            <w:tcPrChange w:id="5746" w:author="張寶騌 CHANG,PAO-TSUNG" w:date="2022-06-18T16:26:00Z">
              <w:tcPr>
                <w:tcW w:w="1071" w:type="dxa"/>
                <w:gridSpan w:val="2"/>
                <w:vAlign w:val="center"/>
              </w:tcPr>
            </w:tcPrChange>
          </w:tcPr>
          <w:p w14:paraId="72EDA7D9" w14:textId="77777777" w:rsidR="00432593" w:rsidRPr="000E23EA" w:rsidRDefault="00432593" w:rsidP="009A24EE">
            <w:pPr>
              <w:widowControl/>
              <w:spacing w:line="240" w:lineRule="auto"/>
              <w:ind w:leftChars="0" w:left="0" w:firstLineChars="0" w:firstLine="0"/>
              <w:jc w:val="center"/>
              <w:rPr>
                <w:ins w:id="5747" w:author="張寶騌 CHANG,PAO-TSUNG" w:date="2022-06-18T16:26:00Z"/>
                <w:sz w:val="20"/>
                <w:szCs w:val="20"/>
              </w:rPr>
            </w:pPr>
            <w:ins w:id="5748" w:author="張寶騌 CHANG,PAO-TSUNG" w:date="2022-06-18T16:26:00Z">
              <w:r>
                <w:rPr>
                  <w:rFonts w:hint="eastAsia"/>
                  <w:sz w:val="20"/>
                  <w:szCs w:val="20"/>
                </w:rPr>
                <w:t>4</w:t>
              </w:r>
            </w:ins>
          </w:p>
        </w:tc>
        <w:tc>
          <w:tcPr>
            <w:tcW w:w="3674" w:type="dxa"/>
            <w:vAlign w:val="center"/>
            <w:tcPrChange w:id="5749" w:author="張寶騌 CHANG,PAO-TSUNG" w:date="2022-06-18T16:26:00Z">
              <w:tcPr>
                <w:tcW w:w="3948" w:type="dxa"/>
                <w:gridSpan w:val="2"/>
                <w:vAlign w:val="center"/>
              </w:tcPr>
            </w:tcPrChange>
          </w:tcPr>
          <w:p w14:paraId="224D197C" w14:textId="77777777" w:rsidR="00432593" w:rsidRPr="000E23EA" w:rsidRDefault="00432593" w:rsidP="009A24EE">
            <w:pPr>
              <w:widowControl/>
              <w:spacing w:line="240" w:lineRule="auto"/>
              <w:ind w:leftChars="0" w:left="0" w:firstLineChars="0" w:firstLine="0"/>
              <w:jc w:val="both"/>
              <w:rPr>
                <w:ins w:id="5750" w:author="張寶騌 CHANG,PAO-TSUNG" w:date="2022-06-18T16:26:00Z"/>
                <w:sz w:val="20"/>
                <w:szCs w:val="20"/>
              </w:rPr>
            </w:pPr>
            <w:ins w:id="5751" w:author="張寶騌 CHANG,PAO-TSUNG" w:date="2022-06-18T16:26:00Z">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ins>
          </w:p>
        </w:tc>
        <w:tc>
          <w:tcPr>
            <w:tcW w:w="1366" w:type="dxa"/>
            <w:vAlign w:val="center"/>
            <w:tcPrChange w:id="5752" w:author="張寶騌 CHANG,PAO-TSUNG" w:date="2022-06-18T16:26:00Z">
              <w:tcPr>
                <w:tcW w:w="1468" w:type="dxa"/>
                <w:gridSpan w:val="2"/>
                <w:vAlign w:val="center"/>
              </w:tcPr>
            </w:tcPrChange>
          </w:tcPr>
          <w:p w14:paraId="02D76206" w14:textId="77777777" w:rsidR="00432593" w:rsidRPr="000E23EA" w:rsidRDefault="00432593" w:rsidP="004D5B2C">
            <w:pPr>
              <w:widowControl/>
              <w:spacing w:line="240" w:lineRule="auto"/>
              <w:ind w:leftChars="0" w:left="0" w:firstLineChars="0" w:firstLine="0"/>
              <w:jc w:val="center"/>
              <w:rPr>
                <w:ins w:id="5753" w:author="張寶騌 CHANG,PAO-TSUNG" w:date="2022-06-18T16:26:00Z"/>
                <w:sz w:val="20"/>
                <w:szCs w:val="20"/>
              </w:rPr>
            </w:pPr>
            <w:ins w:id="5754" w:author="張寶騌 CHANG,PAO-TSUNG" w:date="2022-06-18T16:26:00Z">
              <w:r>
                <w:rPr>
                  <w:rFonts w:hint="eastAsia"/>
                  <w:sz w:val="20"/>
                  <w:szCs w:val="20"/>
                </w:rPr>
                <w:t>370</w:t>
              </w:r>
            </w:ins>
          </w:p>
        </w:tc>
        <w:tc>
          <w:tcPr>
            <w:tcW w:w="2013" w:type="dxa"/>
            <w:vAlign w:val="center"/>
            <w:tcPrChange w:id="5755" w:author="張寶騌 CHANG,PAO-TSUNG" w:date="2022-06-18T16:26:00Z">
              <w:tcPr>
                <w:tcW w:w="2164" w:type="dxa"/>
                <w:gridSpan w:val="2"/>
                <w:vAlign w:val="center"/>
              </w:tcPr>
            </w:tcPrChange>
          </w:tcPr>
          <w:p w14:paraId="1BD82798" w14:textId="77777777" w:rsidR="00432593" w:rsidRPr="000E23EA" w:rsidRDefault="00432593" w:rsidP="009A24EE">
            <w:pPr>
              <w:widowControl/>
              <w:spacing w:line="240" w:lineRule="auto"/>
              <w:ind w:leftChars="0" w:left="0" w:firstLineChars="0" w:firstLine="0"/>
              <w:jc w:val="both"/>
              <w:rPr>
                <w:ins w:id="5756" w:author="張寶騌 CHANG,PAO-TSUNG" w:date="2022-06-18T16:26:00Z"/>
                <w:sz w:val="20"/>
                <w:szCs w:val="20"/>
              </w:rPr>
            </w:pPr>
          </w:p>
        </w:tc>
      </w:tr>
      <w:tr w:rsidR="00432593" w:rsidRPr="000E23EA" w14:paraId="4F060111" w14:textId="77777777" w:rsidTr="004D5B2C">
        <w:trPr>
          <w:trHeight w:val="410"/>
          <w:jc w:val="center"/>
          <w:ins w:id="5757" w:author="張寶騌 CHANG,PAO-TSUNG" w:date="2022-06-18T16:26:00Z"/>
          <w:trPrChange w:id="5758" w:author="張寶騌 CHANG,PAO-TSUNG" w:date="2022-06-18T16:26:00Z">
            <w:trPr>
              <w:gridBefore w:val="1"/>
              <w:trHeight w:val="398"/>
              <w:jc w:val="center"/>
            </w:trPr>
          </w:trPrChange>
        </w:trPr>
        <w:tc>
          <w:tcPr>
            <w:tcW w:w="996" w:type="dxa"/>
            <w:vAlign w:val="center"/>
            <w:tcPrChange w:id="5759" w:author="張寶騌 CHANG,PAO-TSUNG" w:date="2022-06-18T16:26:00Z">
              <w:tcPr>
                <w:tcW w:w="1071" w:type="dxa"/>
                <w:gridSpan w:val="2"/>
                <w:vAlign w:val="center"/>
              </w:tcPr>
            </w:tcPrChange>
          </w:tcPr>
          <w:p w14:paraId="48C7A263" w14:textId="77777777" w:rsidR="00432593" w:rsidRPr="000E23EA" w:rsidRDefault="00432593" w:rsidP="009A24EE">
            <w:pPr>
              <w:widowControl/>
              <w:spacing w:line="240" w:lineRule="auto"/>
              <w:ind w:leftChars="0" w:left="0" w:firstLineChars="0" w:firstLine="0"/>
              <w:jc w:val="center"/>
              <w:rPr>
                <w:ins w:id="5760" w:author="張寶騌 CHANG,PAO-TSUNG" w:date="2022-06-18T16:26:00Z"/>
                <w:sz w:val="20"/>
                <w:szCs w:val="20"/>
              </w:rPr>
            </w:pPr>
            <w:ins w:id="5761" w:author="張寶騌 CHANG,PAO-TSUNG" w:date="2022-06-18T16:26:00Z">
              <w:r>
                <w:rPr>
                  <w:rFonts w:hint="eastAsia"/>
                  <w:sz w:val="20"/>
                  <w:szCs w:val="20"/>
                </w:rPr>
                <w:t>5</w:t>
              </w:r>
            </w:ins>
          </w:p>
        </w:tc>
        <w:tc>
          <w:tcPr>
            <w:tcW w:w="3674" w:type="dxa"/>
            <w:vAlign w:val="center"/>
            <w:tcPrChange w:id="5762" w:author="張寶騌 CHANG,PAO-TSUNG" w:date="2022-06-18T16:26:00Z">
              <w:tcPr>
                <w:tcW w:w="3948" w:type="dxa"/>
                <w:gridSpan w:val="2"/>
                <w:vAlign w:val="center"/>
              </w:tcPr>
            </w:tcPrChange>
          </w:tcPr>
          <w:p w14:paraId="2DAD8589" w14:textId="77777777" w:rsidR="00432593" w:rsidRPr="000E23EA" w:rsidRDefault="00432593" w:rsidP="009A24EE">
            <w:pPr>
              <w:widowControl/>
              <w:spacing w:line="240" w:lineRule="auto"/>
              <w:ind w:leftChars="0" w:left="0" w:firstLineChars="0" w:firstLine="0"/>
              <w:jc w:val="both"/>
              <w:rPr>
                <w:ins w:id="5763" w:author="張寶騌 CHANG,PAO-TSUNG" w:date="2022-06-18T16:26:00Z"/>
                <w:sz w:val="20"/>
                <w:szCs w:val="20"/>
              </w:rPr>
            </w:pPr>
            <w:ins w:id="5764" w:author="張寶騌 CHANG,PAO-TSUNG" w:date="2022-06-18T16:26:00Z">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ins>
          </w:p>
        </w:tc>
        <w:tc>
          <w:tcPr>
            <w:tcW w:w="1366" w:type="dxa"/>
            <w:vAlign w:val="center"/>
            <w:tcPrChange w:id="5765" w:author="張寶騌 CHANG,PAO-TSUNG" w:date="2022-06-18T16:26:00Z">
              <w:tcPr>
                <w:tcW w:w="1468" w:type="dxa"/>
                <w:gridSpan w:val="2"/>
                <w:vAlign w:val="center"/>
              </w:tcPr>
            </w:tcPrChange>
          </w:tcPr>
          <w:p w14:paraId="74E89CE0" w14:textId="77777777" w:rsidR="00432593" w:rsidRPr="000E23EA" w:rsidRDefault="00432593" w:rsidP="004D5B2C">
            <w:pPr>
              <w:widowControl/>
              <w:spacing w:line="240" w:lineRule="auto"/>
              <w:ind w:leftChars="0" w:left="0" w:firstLineChars="0" w:firstLine="0"/>
              <w:jc w:val="center"/>
              <w:rPr>
                <w:ins w:id="5766" w:author="張寶騌 CHANG,PAO-TSUNG" w:date="2022-06-18T16:26:00Z"/>
                <w:sz w:val="20"/>
                <w:szCs w:val="20"/>
              </w:rPr>
            </w:pPr>
            <w:ins w:id="5767" w:author="張寶騌 CHANG,PAO-TSUNG" w:date="2022-06-18T16:26:00Z">
              <w:r>
                <w:rPr>
                  <w:rFonts w:hint="eastAsia"/>
                  <w:sz w:val="20"/>
                  <w:szCs w:val="20"/>
                </w:rPr>
                <w:t>2</w:t>
              </w:r>
              <w:r>
                <w:rPr>
                  <w:sz w:val="20"/>
                  <w:szCs w:val="20"/>
                </w:rPr>
                <w:t>300</w:t>
              </w:r>
            </w:ins>
          </w:p>
        </w:tc>
        <w:tc>
          <w:tcPr>
            <w:tcW w:w="2013" w:type="dxa"/>
            <w:vAlign w:val="center"/>
            <w:tcPrChange w:id="5768" w:author="張寶騌 CHANG,PAO-TSUNG" w:date="2022-06-18T16:26:00Z">
              <w:tcPr>
                <w:tcW w:w="2164" w:type="dxa"/>
                <w:gridSpan w:val="2"/>
                <w:vAlign w:val="center"/>
              </w:tcPr>
            </w:tcPrChange>
          </w:tcPr>
          <w:p w14:paraId="1AD741DA" w14:textId="77777777" w:rsidR="00432593" w:rsidRPr="000E23EA" w:rsidRDefault="00432593" w:rsidP="009A24EE">
            <w:pPr>
              <w:widowControl/>
              <w:spacing w:line="240" w:lineRule="auto"/>
              <w:ind w:leftChars="0" w:left="0" w:firstLineChars="0" w:firstLine="0"/>
              <w:jc w:val="both"/>
              <w:rPr>
                <w:ins w:id="5769" w:author="張寶騌 CHANG,PAO-TSUNG" w:date="2022-06-18T16:26:00Z"/>
                <w:sz w:val="20"/>
                <w:szCs w:val="20"/>
              </w:rPr>
            </w:pPr>
          </w:p>
        </w:tc>
      </w:tr>
      <w:tr w:rsidR="00432593" w:rsidRPr="008875D7" w14:paraId="02631495" w14:textId="77777777" w:rsidTr="004D5B2C">
        <w:trPr>
          <w:trHeight w:val="410"/>
          <w:jc w:val="center"/>
          <w:ins w:id="5770" w:author="張寶騌 CHANG,PAO-TSUNG" w:date="2022-06-18T16:26:00Z"/>
          <w:trPrChange w:id="5771" w:author="張寶騌 CHANG,PAO-TSUNG" w:date="2022-06-18T16:26:00Z">
            <w:trPr>
              <w:gridBefore w:val="1"/>
              <w:trHeight w:val="398"/>
              <w:jc w:val="center"/>
            </w:trPr>
          </w:trPrChange>
        </w:trPr>
        <w:tc>
          <w:tcPr>
            <w:tcW w:w="996" w:type="dxa"/>
            <w:vAlign w:val="center"/>
            <w:tcPrChange w:id="5772" w:author="張寶騌 CHANG,PAO-TSUNG" w:date="2022-06-18T16:26:00Z">
              <w:tcPr>
                <w:tcW w:w="1071" w:type="dxa"/>
                <w:gridSpan w:val="2"/>
                <w:vAlign w:val="center"/>
              </w:tcPr>
            </w:tcPrChange>
          </w:tcPr>
          <w:p w14:paraId="3463BDD9" w14:textId="77777777" w:rsidR="00432593" w:rsidRPr="008875D7" w:rsidRDefault="00432593" w:rsidP="009A24EE">
            <w:pPr>
              <w:widowControl/>
              <w:spacing w:line="240" w:lineRule="auto"/>
              <w:ind w:leftChars="0" w:left="0" w:firstLineChars="0" w:firstLine="0"/>
              <w:jc w:val="center"/>
              <w:rPr>
                <w:ins w:id="5773" w:author="張寶騌 CHANG,PAO-TSUNG" w:date="2022-06-18T16:26:00Z"/>
                <w:sz w:val="20"/>
                <w:szCs w:val="20"/>
              </w:rPr>
            </w:pPr>
            <w:ins w:id="5774" w:author="張寶騌 CHANG,PAO-TSUNG" w:date="2022-06-18T16:26:00Z">
              <w:r>
                <w:rPr>
                  <w:rFonts w:hint="eastAsia"/>
                  <w:sz w:val="20"/>
                  <w:szCs w:val="20"/>
                </w:rPr>
                <w:t>6</w:t>
              </w:r>
            </w:ins>
          </w:p>
        </w:tc>
        <w:tc>
          <w:tcPr>
            <w:tcW w:w="3674" w:type="dxa"/>
            <w:vAlign w:val="center"/>
            <w:tcPrChange w:id="5775" w:author="張寶騌 CHANG,PAO-TSUNG" w:date="2022-06-18T16:26:00Z">
              <w:tcPr>
                <w:tcW w:w="3948" w:type="dxa"/>
                <w:gridSpan w:val="2"/>
                <w:vAlign w:val="center"/>
              </w:tcPr>
            </w:tcPrChange>
          </w:tcPr>
          <w:p w14:paraId="7176EB0C" w14:textId="77777777" w:rsidR="00432593" w:rsidRPr="008875D7" w:rsidRDefault="00432593" w:rsidP="009A24EE">
            <w:pPr>
              <w:widowControl/>
              <w:spacing w:line="240" w:lineRule="auto"/>
              <w:ind w:leftChars="0" w:left="0" w:firstLineChars="0" w:firstLine="0"/>
              <w:jc w:val="both"/>
              <w:rPr>
                <w:ins w:id="5776" w:author="張寶騌 CHANG,PAO-TSUNG" w:date="2022-06-18T16:26:00Z"/>
                <w:sz w:val="20"/>
                <w:szCs w:val="20"/>
              </w:rPr>
            </w:pPr>
            <w:ins w:id="5777" w:author="張寶騌 CHANG,PAO-TSUNG" w:date="2022-06-18T16:26:00Z">
              <w:r>
                <w:rPr>
                  <w:rFonts w:hint="eastAsia"/>
                  <w:sz w:val="20"/>
                  <w:szCs w:val="20"/>
                </w:rPr>
                <w:t>機車電瓶</w:t>
              </w:r>
            </w:ins>
          </w:p>
        </w:tc>
        <w:tc>
          <w:tcPr>
            <w:tcW w:w="1366" w:type="dxa"/>
            <w:vAlign w:val="center"/>
            <w:tcPrChange w:id="5778" w:author="張寶騌 CHANG,PAO-TSUNG" w:date="2022-06-18T16:26:00Z">
              <w:tcPr>
                <w:tcW w:w="1468" w:type="dxa"/>
                <w:gridSpan w:val="2"/>
                <w:vAlign w:val="center"/>
              </w:tcPr>
            </w:tcPrChange>
          </w:tcPr>
          <w:p w14:paraId="7A24148E" w14:textId="77777777" w:rsidR="00432593" w:rsidRPr="008875D7" w:rsidRDefault="00432593" w:rsidP="004D5B2C">
            <w:pPr>
              <w:widowControl/>
              <w:spacing w:line="240" w:lineRule="auto"/>
              <w:ind w:leftChars="0" w:left="0" w:firstLineChars="0" w:firstLine="0"/>
              <w:jc w:val="center"/>
              <w:rPr>
                <w:ins w:id="5779" w:author="張寶騌 CHANG,PAO-TSUNG" w:date="2022-06-18T16:26:00Z"/>
                <w:sz w:val="20"/>
                <w:szCs w:val="20"/>
              </w:rPr>
            </w:pPr>
            <w:ins w:id="5780" w:author="張寶騌 CHANG,PAO-TSUNG" w:date="2022-06-18T16:26:00Z">
              <w:r>
                <w:rPr>
                  <w:rFonts w:hint="eastAsia"/>
                  <w:sz w:val="20"/>
                  <w:szCs w:val="20"/>
                </w:rPr>
                <w:t>700</w:t>
              </w:r>
            </w:ins>
          </w:p>
        </w:tc>
        <w:tc>
          <w:tcPr>
            <w:tcW w:w="2013" w:type="dxa"/>
            <w:vAlign w:val="center"/>
            <w:tcPrChange w:id="5781" w:author="張寶騌 CHANG,PAO-TSUNG" w:date="2022-06-18T16:26:00Z">
              <w:tcPr>
                <w:tcW w:w="2164" w:type="dxa"/>
                <w:gridSpan w:val="2"/>
                <w:vAlign w:val="center"/>
              </w:tcPr>
            </w:tcPrChange>
          </w:tcPr>
          <w:p w14:paraId="55358CB0" w14:textId="77777777" w:rsidR="00432593" w:rsidRPr="008875D7" w:rsidRDefault="00432593" w:rsidP="009A24EE">
            <w:pPr>
              <w:widowControl/>
              <w:spacing w:line="240" w:lineRule="auto"/>
              <w:ind w:leftChars="0" w:left="0" w:firstLineChars="0" w:firstLine="0"/>
              <w:jc w:val="both"/>
              <w:rPr>
                <w:ins w:id="5782" w:author="張寶騌 CHANG,PAO-TSUNG" w:date="2022-06-18T16:26:00Z"/>
                <w:sz w:val="20"/>
                <w:szCs w:val="20"/>
              </w:rPr>
            </w:pPr>
          </w:p>
        </w:tc>
      </w:tr>
      <w:tr w:rsidR="00432593" w:rsidRPr="008875D7" w14:paraId="6364102A" w14:textId="77777777" w:rsidTr="004D5B2C">
        <w:trPr>
          <w:trHeight w:val="410"/>
          <w:jc w:val="center"/>
          <w:ins w:id="5783" w:author="張寶騌 CHANG,PAO-TSUNG" w:date="2022-06-18T16:26:00Z"/>
          <w:trPrChange w:id="5784" w:author="張寶騌 CHANG,PAO-TSUNG" w:date="2022-06-18T16:26:00Z">
            <w:trPr>
              <w:gridBefore w:val="1"/>
              <w:trHeight w:val="398"/>
              <w:jc w:val="center"/>
            </w:trPr>
          </w:trPrChange>
        </w:trPr>
        <w:tc>
          <w:tcPr>
            <w:tcW w:w="996" w:type="dxa"/>
            <w:vAlign w:val="center"/>
            <w:tcPrChange w:id="5785" w:author="張寶騌 CHANG,PAO-TSUNG" w:date="2022-06-18T16:26:00Z">
              <w:tcPr>
                <w:tcW w:w="1071" w:type="dxa"/>
                <w:gridSpan w:val="2"/>
                <w:vAlign w:val="center"/>
              </w:tcPr>
            </w:tcPrChange>
          </w:tcPr>
          <w:p w14:paraId="2E194709" w14:textId="77777777" w:rsidR="00432593" w:rsidRPr="008875D7" w:rsidRDefault="00432593" w:rsidP="009A24EE">
            <w:pPr>
              <w:widowControl/>
              <w:spacing w:line="240" w:lineRule="auto"/>
              <w:ind w:leftChars="0" w:left="0" w:firstLineChars="0" w:firstLine="0"/>
              <w:jc w:val="center"/>
              <w:rPr>
                <w:ins w:id="5786" w:author="張寶騌 CHANG,PAO-TSUNG" w:date="2022-06-18T16:26:00Z"/>
                <w:sz w:val="20"/>
                <w:szCs w:val="20"/>
              </w:rPr>
            </w:pPr>
            <w:ins w:id="5787" w:author="張寶騌 CHANG,PAO-TSUNG" w:date="2022-06-18T16:26:00Z">
              <w:r>
                <w:rPr>
                  <w:rFonts w:hint="eastAsia"/>
                  <w:sz w:val="20"/>
                  <w:szCs w:val="20"/>
                </w:rPr>
                <w:t>7</w:t>
              </w:r>
            </w:ins>
          </w:p>
        </w:tc>
        <w:tc>
          <w:tcPr>
            <w:tcW w:w="3674" w:type="dxa"/>
            <w:vAlign w:val="center"/>
            <w:tcPrChange w:id="5788" w:author="張寶騌 CHANG,PAO-TSUNG" w:date="2022-06-18T16:26:00Z">
              <w:tcPr>
                <w:tcW w:w="3948" w:type="dxa"/>
                <w:gridSpan w:val="2"/>
                <w:vAlign w:val="center"/>
              </w:tcPr>
            </w:tcPrChange>
          </w:tcPr>
          <w:p w14:paraId="1AC6F2E0" w14:textId="77777777" w:rsidR="00432593" w:rsidRDefault="00432593" w:rsidP="009A24EE">
            <w:pPr>
              <w:widowControl/>
              <w:spacing w:line="240" w:lineRule="auto"/>
              <w:ind w:leftChars="0" w:left="0" w:firstLineChars="0" w:firstLine="0"/>
              <w:jc w:val="both"/>
              <w:rPr>
                <w:ins w:id="5789" w:author="張寶騌 CHANG,PAO-TSUNG" w:date="2022-06-18T16:26:00Z"/>
                <w:sz w:val="20"/>
                <w:szCs w:val="20"/>
              </w:rPr>
            </w:pPr>
            <w:proofErr w:type="spellStart"/>
            <w:ins w:id="5790" w:author="張寶騌 CHANG,PAO-TSUNG" w:date="2022-06-18T16:26:00Z">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ins>
          </w:p>
        </w:tc>
        <w:tc>
          <w:tcPr>
            <w:tcW w:w="1366" w:type="dxa"/>
            <w:vAlign w:val="center"/>
            <w:tcPrChange w:id="5791" w:author="張寶騌 CHANG,PAO-TSUNG" w:date="2022-06-18T16:26:00Z">
              <w:tcPr>
                <w:tcW w:w="1468" w:type="dxa"/>
                <w:gridSpan w:val="2"/>
                <w:vAlign w:val="center"/>
              </w:tcPr>
            </w:tcPrChange>
          </w:tcPr>
          <w:p w14:paraId="5D60343E" w14:textId="77777777" w:rsidR="00432593" w:rsidRDefault="00432593" w:rsidP="004D5B2C">
            <w:pPr>
              <w:widowControl/>
              <w:spacing w:line="240" w:lineRule="auto"/>
              <w:ind w:leftChars="0" w:left="0" w:firstLineChars="0" w:firstLine="0"/>
              <w:jc w:val="center"/>
              <w:rPr>
                <w:ins w:id="5792" w:author="張寶騌 CHANG,PAO-TSUNG" w:date="2022-06-18T16:26:00Z"/>
                <w:sz w:val="20"/>
                <w:szCs w:val="20"/>
              </w:rPr>
            </w:pPr>
            <w:ins w:id="5793" w:author="張寶騌 CHANG,PAO-TSUNG" w:date="2022-06-18T16:26:00Z">
              <w:r>
                <w:rPr>
                  <w:rFonts w:hint="eastAsia"/>
                  <w:sz w:val="20"/>
                  <w:szCs w:val="20"/>
                </w:rPr>
                <w:t>1900</w:t>
              </w:r>
            </w:ins>
          </w:p>
        </w:tc>
        <w:tc>
          <w:tcPr>
            <w:tcW w:w="2013" w:type="dxa"/>
            <w:vAlign w:val="center"/>
            <w:tcPrChange w:id="5794" w:author="張寶騌 CHANG,PAO-TSUNG" w:date="2022-06-18T16:26:00Z">
              <w:tcPr>
                <w:tcW w:w="2164" w:type="dxa"/>
                <w:gridSpan w:val="2"/>
                <w:vAlign w:val="center"/>
              </w:tcPr>
            </w:tcPrChange>
          </w:tcPr>
          <w:p w14:paraId="4EC1298E" w14:textId="77777777" w:rsidR="00432593" w:rsidRPr="008875D7" w:rsidRDefault="00432593" w:rsidP="009A24EE">
            <w:pPr>
              <w:widowControl/>
              <w:spacing w:line="240" w:lineRule="auto"/>
              <w:ind w:leftChars="0" w:left="0" w:firstLineChars="0" w:firstLine="0"/>
              <w:jc w:val="both"/>
              <w:rPr>
                <w:ins w:id="5795" w:author="張寶騌 CHANG,PAO-TSUNG" w:date="2022-06-18T16:26:00Z"/>
                <w:sz w:val="20"/>
                <w:szCs w:val="20"/>
              </w:rPr>
            </w:pPr>
            <w:proofErr w:type="spellStart"/>
            <w:ins w:id="5796" w:author="張寶騌 CHANG,PAO-TSUNG" w:date="2022-06-18T16:26:00Z">
              <w:r>
                <w:rPr>
                  <w:rFonts w:hint="eastAsia"/>
                  <w:sz w:val="20"/>
                  <w:szCs w:val="20"/>
                </w:rPr>
                <w:t>X</w:t>
              </w:r>
              <w:r>
                <w:rPr>
                  <w:sz w:val="20"/>
                  <w:szCs w:val="20"/>
                </w:rPr>
                <w:t>Bee</w:t>
              </w:r>
              <w:proofErr w:type="spellEnd"/>
              <w:r>
                <w:rPr>
                  <w:rFonts w:hint="eastAsia"/>
                  <w:sz w:val="20"/>
                  <w:szCs w:val="20"/>
                </w:rPr>
                <w:t>模組使用</w:t>
              </w:r>
            </w:ins>
          </w:p>
        </w:tc>
      </w:tr>
      <w:tr w:rsidR="00432593" w:rsidRPr="008875D7" w14:paraId="24B1EDC1" w14:textId="77777777" w:rsidTr="004D5B2C">
        <w:trPr>
          <w:trHeight w:val="410"/>
          <w:jc w:val="center"/>
          <w:ins w:id="5797" w:author="張寶騌 CHANG,PAO-TSUNG" w:date="2022-06-18T16:26:00Z"/>
          <w:trPrChange w:id="5798" w:author="張寶騌 CHANG,PAO-TSUNG" w:date="2022-06-18T16:26:00Z">
            <w:trPr>
              <w:gridBefore w:val="1"/>
              <w:trHeight w:val="398"/>
              <w:jc w:val="center"/>
            </w:trPr>
          </w:trPrChange>
        </w:trPr>
        <w:tc>
          <w:tcPr>
            <w:tcW w:w="996" w:type="dxa"/>
            <w:vAlign w:val="center"/>
            <w:tcPrChange w:id="5799" w:author="張寶騌 CHANG,PAO-TSUNG" w:date="2022-06-18T16:26:00Z">
              <w:tcPr>
                <w:tcW w:w="1071" w:type="dxa"/>
                <w:gridSpan w:val="2"/>
                <w:vAlign w:val="center"/>
              </w:tcPr>
            </w:tcPrChange>
          </w:tcPr>
          <w:p w14:paraId="10CD0476" w14:textId="77777777" w:rsidR="00432593" w:rsidRPr="008875D7" w:rsidRDefault="00432593" w:rsidP="009A24EE">
            <w:pPr>
              <w:widowControl/>
              <w:spacing w:line="240" w:lineRule="auto"/>
              <w:ind w:leftChars="0" w:left="0" w:firstLineChars="0" w:firstLine="0"/>
              <w:jc w:val="center"/>
              <w:rPr>
                <w:ins w:id="5800" w:author="張寶騌 CHANG,PAO-TSUNG" w:date="2022-06-18T16:26:00Z"/>
                <w:sz w:val="20"/>
                <w:szCs w:val="20"/>
              </w:rPr>
            </w:pPr>
            <w:ins w:id="5801" w:author="張寶騌 CHANG,PAO-TSUNG" w:date="2022-06-18T16:26:00Z">
              <w:r>
                <w:rPr>
                  <w:rFonts w:hint="eastAsia"/>
                  <w:sz w:val="20"/>
                  <w:szCs w:val="20"/>
                </w:rPr>
                <w:t>8</w:t>
              </w:r>
            </w:ins>
          </w:p>
        </w:tc>
        <w:tc>
          <w:tcPr>
            <w:tcW w:w="3674" w:type="dxa"/>
            <w:vAlign w:val="center"/>
            <w:tcPrChange w:id="5802" w:author="張寶騌 CHANG,PAO-TSUNG" w:date="2022-06-18T16:26:00Z">
              <w:tcPr>
                <w:tcW w:w="3948" w:type="dxa"/>
                <w:gridSpan w:val="2"/>
                <w:vAlign w:val="center"/>
              </w:tcPr>
            </w:tcPrChange>
          </w:tcPr>
          <w:p w14:paraId="2430D73E" w14:textId="77777777" w:rsidR="00432593" w:rsidRDefault="00432593" w:rsidP="009A24EE">
            <w:pPr>
              <w:widowControl/>
              <w:spacing w:line="240" w:lineRule="auto"/>
              <w:ind w:leftChars="0" w:left="0" w:firstLineChars="0" w:firstLine="0"/>
              <w:jc w:val="both"/>
              <w:rPr>
                <w:ins w:id="5803" w:author="張寶騌 CHANG,PAO-TSUNG" w:date="2022-06-18T16:26:00Z"/>
                <w:sz w:val="20"/>
                <w:szCs w:val="20"/>
              </w:rPr>
            </w:pPr>
            <w:proofErr w:type="spellStart"/>
            <w:ins w:id="5804" w:author="張寶騌 CHANG,PAO-TSUNG" w:date="2022-06-18T16:26:00Z">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ins>
          </w:p>
        </w:tc>
        <w:tc>
          <w:tcPr>
            <w:tcW w:w="1366" w:type="dxa"/>
            <w:vAlign w:val="center"/>
            <w:tcPrChange w:id="5805" w:author="張寶騌 CHANG,PAO-TSUNG" w:date="2022-06-18T16:26:00Z">
              <w:tcPr>
                <w:tcW w:w="1468" w:type="dxa"/>
                <w:gridSpan w:val="2"/>
                <w:vAlign w:val="center"/>
              </w:tcPr>
            </w:tcPrChange>
          </w:tcPr>
          <w:p w14:paraId="00BE3E18" w14:textId="77777777" w:rsidR="00432593" w:rsidRDefault="00432593" w:rsidP="004D5B2C">
            <w:pPr>
              <w:widowControl/>
              <w:spacing w:line="240" w:lineRule="auto"/>
              <w:ind w:leftChars="0" w:left="0" w:firstLineChars="0" w:firstLine="0"/>
              <w:jc w:val="center"/>
              <w:rPr>
                <w:ins w:id="5806" w:author="張寶騌 CHANG,PAO-TSUNG" w:date="2022-06-18T16:26:00Z"/>
                <w:sz w:val="20"/>
                <w:szCs w:val="20"/>
              </w:rPr>
            </w:pPr>
            <w:ins w:id="5807" w:author="張寶騌 CHANG,PAO-TSUNG" w:date="2022-06-18T16:26:00Z">
              <w:r>
                <w:rPr>
                  <w:rFonts w:hint="eastAsia"/>
                  <w:sz w:val="20"/>
                  <w:szCs w:val="20"/>
                </w:rPr>
                <w:t>350</w:t>
              </w:r>
            </w:ins>
          </w:p>
        </w:tc>
        <w:tc>
          <w:tcPr>
            <w:tcW w:w="2013" w:type="dxa"/>
            <w:vAlign w:val="center"/>
            <w:tcPrChange w:id="5808" w:author="張寶騌 CHANG,PAO-TSUNG" w:date="2022-06-18T16:26:00Z">
              <w:tcPr>
                <w:tcW w:w="2164" w:type="dxa"/>
                <w:gridSpan w:val="2"/>
                <w:vAlign w:val="center"/>
              </w:tcPr>
            </w:tcPrChange>
          </w:tcPr>
          <w:p w14:paraId="1D60C6A8" w14:textId="77777777" w:rsidR="00432593" w:rsidRPr="008875D7" w:rsidRDefault="00432593" w:rsidP="009A24EE">
            <w:pPr>
              <w:widowControl/>
              <w:spacing w:line="240" w:lineRule="auto"/>
              <w:ind w:leftChars="0" w:left="0" w:firstLineChars="0" w:firstLine="0"/>
              <w:jc w:val="both"/>
              <w:rPr>
                <w:ins w:id="5809" w:author="張寶騌 CHANG,PAO-TSUNG" w:date="2022-06-18T16:26:00Z"/>
                <w:sz w:val="20"/>
                <w:szCs w:val="20"/>
              </w:rPr>
            </w:pPr>
            <w:proofErr w:type="spellStart"/>
            <w:ins w:id="5810" w:author="張寶騌 CHANG,PAO-TSUNG" w:date="2022-06-18T16:26:00Z">
              <w:r>
                <w:rPr>
                  <w:rFonts w:hint="eastAsia"/>
                  <w:sz w:val="20"/>
                  <w:szCs w:val="20"/>
                </w:rPr>
                <w:t>X</w:t>
              </w:r>
              <w:r>
                <w:rPr>
                  <w:sz w:val="20"/>
                  <w:szCs w:val="20"/>
                </w:rPr>
                <w:t>Bee</w:t>
              </w:r>
              <w:proofErr w:type="spellEnd"/>
              <w:r>
                <w:rPr>
                  <w:rFonts w:hint="eastAsia"/>
                  <w:sz w:val="20"/>
                  <w:szCs w:val="20"/>
                </w:rPr>
                <w:t>模組使用</w:t>
              </w:r>
            </w:ins>
          </w:p>
        </w:tc>
      </w:tr>
      <w:tr w:rsidR="00D4671E" w:rsidRPr="008875D7" w14:paraId="5772A0DE" w14:textId="77777777" w:rsidTr="004D5B2C">
        <w:trPr>
          <w:trHeight w:val="410"/>
          <w:jc w:val="center"/>
          <w:ins w:id="5811" w:author="張寶騌 CHANG,PAO-TSUNG" w:date="2022-06-18T16:27:00Z"/>
        </w:trPr>
        <w:tc>
          <w:tcPr>
            <w:tcW w:w="996" w:type="dxa"/>
            <w:vAlign w:val="center"/>
          </w:tcPr>
          <w:p w14:paraId="0D96D811" w14:textId="72B53238" w:rsidR="00D4671E" w:rsidRDefault="00D4671E" w:rsidP="00D4671E">
            <w:pPr>
              <w:widowControl/>
              <w:spacing w:line="240" w:lineRule="auto"/>
              <w:ind w:leftChars="0" w:left="0" w:firstLineChars="0" w:firstLine="0"/>
              <w:jc w:val="center"/>
              <w:rPr>
                <w:ins w:id="5812" w:author="張寶騌 CHANG,PAO-TSUNG" w:date="2022-06-18T16:27:00Z"/>
                <w:sz w:val="20"/>
                <w:szCs w:val="20"/>
              </w:rPr>
            </w:pPr>
            <w:ins w:id="5813" w:author="張寶騌 CHANG,PAO-TSUNG" w:date="2022-06-18T16:27:00Z">
              <w:r>
                <w:rPr>
                  <w:rFonts w:hint="eastAsia"/>
                  <w:sz w:val="20"/>
                  <w:szCs w:val="20"/>
                </w:rPr>
                <w:t>9</w:t>
              </w:r>
            </w:ins>
          </w:p>
        </w:tc>
        <w:tc>
          <w:tcPr>
            <w:tcW w:w="3674" w:type="dxa"/>
            <w:vAlign w:val="center"/>
          </w:tcPr>
          <w:p w14:paraId="6EEBC61C" w14:textId="2E9150AD" w:rsidR="00D4671E" w:rsidRDefault="00D4671E" w:rsidP="00D4671E">
            <w:pPr>
              <w:widowControl/>
              <w:spacing w:line="240" w:lineRule="auto"/>
              <w:ind w:leftChars="0" w:left="0" w:firstLineChars="0" w:firstLine="0"/>
              <w:jc w:val="both"/>
              <w:rPr>
                <w:ins w:id="5814" w:author="張寶騌 CHANG,PAO-TSUNG" w:date="2022-06-18T16:27:00Z"/>
                <w:sz w:val="20"/>
                <w:szCs w:val="20"/>
              </w:rPr>
            </w:pPr>
            <w:ins w:id="5815" w:author="張寶騌 CHANG,PAO-TSUNG" w:date="2022-06-18T16:27:00Z">
              <w:r>
                <w:rPr>
                  <w:rFonts w:hint="eastAsia"/>
                  <w:sz w:val="20"/>
                  <w:szCs w:val="20"/>
                </w:rPr>
                <w:t>4</w:t>
              </w:r>
              <w:r>
                <w:rPr>
                  <w:sz w:val="20"/>
                  <w:szCs w:val="20"/>
                </w:rPr>
                <w:t>G</w:t>
              </w:r>
              <w:r>
                <w:rPr>
                  <w:rFonts w:hint="eastAsia"/>
                  <w:sz w:val="20"/>
                  <w:szCs w:val="20"/>
                </w:rPr>
                <w:t>網路預付卡</w:t>
              </w:r>
            </w:ins>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ins w:id="5816" w:author="張寶騌 CHANG,PAO-TSUNG" w:date="2022-06-18T16:27:00Z"/>
                <w:sz w:val="20"/>
                <w:szCs w:val="20"/>
              </w:rPr>
            </w:pPr>
            <w:ins w:id="5817" w:author="張寶騌 CHANG,PAO-TSUNG" w:date="2022-06-18T16:27:00Z">
              <w:r>
                <w:rPr>
                  <w:rFonts w:hint="eastAsia"/>
                  <w:sz w:val="20"/>
                  <w:szCs w:val="20"/>
                </w:rPr>
                <w:t>1000</w:t>
              </w:r>
            </w:ins>
          </w:p>
        </w:tc>
        <w:tc>
          <w:tcPr>
            <w:tcW w:w="2013" w:type="dxa"/>
            <w:vAlign w:val="center"/>
          </w:tcPr>
          <w:p w14:paraId="5F2CDEF7" w14:textId="2D733C74" w:rsidR="00D4671E" w:rsidRDefault="00D4671E" w:rsidP="00D4671E">
            <w:pPr>
              <w:widowControl/>
              <w:spacing w:line="240" w:lineRule="auto"/>
              <w:ind w:leftChars="0" w:left="0" w:firstLineChars="0" w:firstLine="0"/>
              <w:jc w:val="both"/>
              <w:rPr>
                <w:ins w:id="5818" w:author="張寶騌 CHANG,PAO-TSUNG" w:date="2022-06-18T16:27:00Z"/>
                <w:sz w:val="20"/>
                <w:szCs w:val="20"/>
              </w:rPr>
            </w:pPr>
            <w:proofErr w:type="spellStart"/>
            <w:ins w:id="5819" w:author="張寶騌 CHANG,PAO-TSUNG" w:date="2022-06-18T16:27:00Z">
              <w:r>
                <w:rPr>
                  <w:rFonts w:hint="eastAsia"/>
                  <w:sz w:val="20"/>
                  <w:szCs w:val="20"/>
                </w:rPr>
                <w:t>X</w:t>
              </w:r>
              <w:r>
                <w:rPr>
                  <w:sz w:val="20"/>
                  <w:szCs w:val="20"/>
                </w:rPr>
                <w:t>Bee</w:t>
              </w:r>
              <w:proofErr w:type="spellEnd"/>
              <w:r>
                <w:rPr>
                  <w:rFonts w:hint="eastAsia"/>
                  <w:sz w:val="20"/>
                  <w:szCs w:val="20"/>
                </w:rPr>
                <w:t>模組使用</w:t>
              </w:r>
            </w:ins>
          </w:p>
        </w:tc>
      </w:tr>
      <w:tr w:rsidR="00D4671E" w:rsidRPr="008875D7" w14:paraId="78DC8589" w14:textId="77777777" w:rsidTr="004D5B2C">
        <w:trPr>
          <w:trHeight w:val="410"/>
          <w:jc w:val="center"/>
          <w:ins w:id="5820" w:author="張寶騌 CHANG,PAO-TSUNG" w:date="2022-06-18T16:26:00Z"/>
          <w:trPrChange w:id="5821" w:author="張寶騌 CHANG,PAO-TSUNG" w:date="2022-06-18T16:26:00Z">
            <w:trPr>
              <w:gridBefore w:val="1"/>
              <w:trHeight w:val="398"/>
              <w:jc w:val="center"/>
            </w:trPr>
          </w:trPrChange>
        </w:trPr>
        <w:tc>
          <w:tcPr>
            <w:tcW w:w="996" w:type="dxa"/>
            <w:vAlign w:val="center"/>
            <w:tcPrChange w:id="5822" w:author="張寶騌 CHANG,PAO-TSUNG" w:date="2022-06-18T16:26:00Z">
              <w:tcPr>
                <w:tcW w:w="1071" w:type="dxa"/>
                <w:gridSpan w:val="2"/>
                <w:vAlign w:val="center"/>
              </w:tcPr>
            </w:tcPrChange>
          </w:tcPr>
          <w:p w14:paraId="58FAD878" w14:textId="2C548C4D" w:rsidR="00D4671E" w:rsidRPr="008875D7" w:rsidRDefault="00D4671E" w:rsidP="00D4671E">
            <w:pPr>
              <w:widowControl/>
              <w:spacing w:line="240" w:lineRule="auto"/>
              <w:ind w:leftChars="0" w:left="0" w:firstLineChars="0" w:firstLine="0"/>
              <w:jc w:val="center"/>
              <w:rPr>
                <w:ins w:id="5823" w:author="張寶騌 CHANG,PAO-TSUNG" w:date="2022-06-18T16:26:00Z"/>
                <w:sz w:val="20"/>
                <w:szCs w:val="20"/>
              </w:rPr>
            </w:pPr>
            <w:ins w:id="5824" w:author="張寶騌 CHANG,PAO-TSUNG" w:date="2022-06-18T16:27:00Z">
              <w:r>
                <w:rPr>
                  <w:rFonts w:hint="eastAsia"/>
                  <w:sz w:val="20"/>
                  <w:szCs w:val="20"/>
                </w:rPr>
                <w:t>10</w:t>
              </w:r>
            </w:ins>
          </w:p>
        </w:tc>
        <w:tc>
          <w:tcPr>
            <w:tcW w:w="3674" w:type="dxa"/>
            <w:vAlign w:val="center"/>
            <w:tcPrChange w:id="5825" w:author="張寶騌 CHANG,PAO-TSUNG" w:date="2022-06-18T16:26:00Z">
              <w:tcPr>
                <w:tcW w:w="3948" w:type="dxa"/>
                <w:gridSpan w:val="2"/>
                <w:vAlign w:val="center"/>
              </w:tcPr>
            </w:tcPrChange>
          </w:tcPr>
          <w:p w14:paraId="2A4F6380" w14:textId="77777777" w:rsidR="00D4671E" w:rsidRDefault="00D4671E" w:rsidP="00D4671E">
            <w:pPr>
              <w:widowControl/>
              <w:spacing w:line="240" w:lineRule="auto"/>
              <w:ind w:leftChars="0" w:left="0" w:firstLineChars="0" w:firstLine="0"/>
              <w:jc w:val="both"/>
              <w:rPr>
                <w:ins w:id="5826" w:author="張寶騌 CHANG,PAO-TSUNG" w:date="2022-06-18T16:26:00Z"/>
                <w:sz w:val="20"/>
                <w:szCs w:val="20"/>
              </w:rPr>
            </w:pPr>
            <w:ins w:id="5827" w:author="張寶騌 CHANG,PAO-TSUNG" w:date="2022-06-18T16:26:00Z">
              <w:r w:rsidRPr="00383E93">
                <w:rPr>
                  <w:rFonts w:hint="eastAsia"/>
                  <w:sz w:val="20"/>
                  <w:szCs w:val="20"/>
                </w:rPr>
                <w:t>Cat M1</w:t>
              </w:r>
              <w:r w:rsidRPr="00383E93">
                <w:rPr>
                  <w:rFonts w:hint="eastAsia"/>
                  <w:sz w:val="20"/>
                  <w:szCs w:val="20"/>
                </w:rPr>
                <w:t>無線訊號監控模組</w:t>
              </w:r>
            </w:ins>
          </w:p>
        </w:tc>
        <w:tc>
          <w:tcPr>
            <w:tcW w:w="1366" w:type="dxa"/>
            <w:vAlign w:val="center"/>
            <w:tcPrChange w:id="5828" w:author="張寶騌 CHANG,PAO-TSUNG" w:date="2022-06-18T16:26:00Z">
              <w:tcPr>
                <w:tcW w:w="1468" w:type="dxa"/>
                <w:gridSpan w:val="2"/>
                <w:vAlign w:val="center"/>
              </w:tcPr>
            </w:tcPrChange>
          </w:tcPr>
          <w:p w14:paraId="42A8F6DF" w14:textId="77777777" w:rsidR="00D4671E" w:rsidRDefault="00D4671E" w:rsidP="004D5B2C">
            <w:pPr>
              <w:widowControl/>
              <w:spacing w:line="240" w:lineRule="auto"/>
              <w:ind w:leftChars="0" w:left="0" w:firstLineChars="0" w:firstLine="0"/>
              <w:jc w:val="center"/>
              <w:rPr>
                <w:ins w:id="5829" w:author="張寶騌 CHANG,PAO-TSUNG" w:date="2022-06-18T16:26:00Z"/>
                <w:sz w:val="20"/>
                <w:szCs w:val="20"/>
              </w:rPr>
            </w:pPr>
            <w:ins w:id="5830" w:author="張寶騌 CHANG,PAO-TSUNG" w:date="2022-06-18T16:26:00Z">
              <w:r>
                <w:rPr>
                  <w:rFonts w:hint="eastAsia"/>
                  <w:sz w:val="20"/>
                  <w:szCs w:val="20"/>
                </w:rPr>
                <w:t>25000</w:t>
              </w:r>
            </w:ins>
          </w:p>
        </w:tc>
        <w:tc>
          <w:tcPr>
            <w:tcW w:w="2013" w:type="dxa"/>
            <w:vAlign w:val="center"/>
            <w:tcPrChange w:id="5831" w:author="張寶騌 CHANG,PAO-TSUNG" w:date="2022-06-18T16:26:00Z">
              <w:tcPr>
                <w:tcW w:w="2164" w:type="dxa"/>
                <w:gridSpan w:val="2"/>
                <w:vAlign w:val="center"/>
              </w:tcPr>
            </w:tcPrChange>
          </w:tcPr>
          <w:p w14:paraId="6713ACE4" w14:textId="77777777" w:rsidR="00D4671E" w:rsidRPr="008875D7" w:rsidRDefault="00D4671E" w:rsidP="00D4671E">
            <w:pPr>
              <w:widowControl/>
              <w:spacing w:line="240" w:lineRule="auto"/>
              <w:ind w:leftChars="0" w:left="0" w:firstLineChars="0" w:firstLine="0"/>
              <w:jc w:val="both"/>
              <w:rPr>
                <w:ins w:id="5832" w:author="張寶騌 CHANG,PAO-TSUNG" w:date="2022-06-18T16:26:00Z"/>
                <w:sz w:val="20"/>
                <w:szCs w:val="20"/>
              </w:rPr>
            </w:pPr>
            <w:ins w:id="5833" w:author="張寶騌 CHANG,PAO-TSUNG" w:date="2022-06-18T16:26:00Z">
              <w:r w:rsidRPr="00383E93">
                <w:rPr>
                  <w:rFonts w:hint="eastAsia"/>
                  <w:sz w:val="20"/>
                  <w:szCs w:val="20"/>
                </w:rPr>
                <w:t>Cat M1</w:t>
              </w:r>
              <w:r>
                <w:rPr>
                  <w:rFonts w:hint="eastAsia"/>
                  <w:sz w:val="20"/>
                  <w:szCs w:val="20"/>
                </w:rPr>
                <w:t>模組使用</w:t>
              </w:r>
            </w:ins>
          </w:p>
        </w:tc>
      </w:tr>
      <w:tr w:rsidR="00D4671E" w:rsidRPr="008875D7" w14:paraId="7479F46F" w14:textId="77777777" w:rsidTr="004D5B2C">
        <w:trPr>
          <w:trHeight w:val="410"/>
          <w:jc w:val="center"/>
          <w:ins w:id="5834" w:author="張寶騌 CHANG,PAO-TSUNG" w:date="2022-06-18T16:26:00Z"/>
          <w:trPrChange w:id="5835" w:author="張寶騌 CHANG,PAO-TSUNG" w:date="2022-06-18T16:26:00Z">
            <w:trPr>
              <w:gridBefore w:val="1"/>
              <w:trHeight w:val="398"/>
              <w:jc w:val="center"/>
            </w:trPr>
          </w:trPrChange>
        </w:trPr>
        <w:tc>
          <w:tcPr>
            <w:tcW w:w="996" w:type="dxa"/>
            <w:vAlign w:val="center"/>
            <w:tcPrChange w:id="5836" w:author="張寶騌 CHANG,PAO-TSUNG" w:date="2022-06-18T16:26:00Z">
              <w:tcPr>
                <w:tcW w:w="1071" w:type="dxa"/>
                <w:gridSpan w:val="2"/>
                <w:vAlign w:val="center"/>
              </w:tcPr>
            </w:tcPrChange>
          </w:tcPr>
          <w:p w14:paraId="3EFBC963" w14:textId="029A5A2F" w:rsidR="00D4671E" w:rsidRPr="008875D7" w:rsidRDefault="00D4671E" w:rsidP="00D4671E">
            <w:pPr>
              <w:widowControl/>
              <w:spacing w:line="240" w:lineRule="auto"/>
              <w:ind w:leftChars="0" w:left="0" w:firstLineChars="0" w:firstLine="0"/>
              <w:jc w:val="center"/>
              <w:rPr>
                <w:ins w:id="5837" w:author="張寶騌 CHANG,PAO-TSUNG" w:date="2022-06-18T16:26:00Z"/>
                <w:sz w:val="20"/>
                <w:szCs w:val="20"/>
              </w:rPr>
            </w:pPr>
            <w:ins w:id="5838" w:author="張寶騌 CHANG,PAO-TSUNG" w:date="2022-06-18T16:27:00Z">
              <w:r>
                <w:rPr>
                  <w:rFonts w:hint="eastAsia"/>
                  <w:sz w:val="20"/>
                  <w:szCs w:val="20"/>
                </w:rPr>
                <w:t>11</w:t>
              </w:r>
            </w:ins>
          </w:p>
        </w:tc>
        <w:tc>
          <w:tcPr>
            <w:tcW w:w="3674" w:type="dxa"/>
            <w:vAlign w:val="center"/>
            <w:tcPrChange w:id="5839" w:author="張寶騌 CHANG,PAO-TSUNG" w:date="2022-06-18T16:26:00Z">
              <w:tcPr>
                <w:tcW w:w="3948" w:type="dxa"/>
                <w:gridSpan w:val="2"/>
                <w:vAlign w:val="center"/>
              </w:tcPr>
            </w:tcPrChange>
          </w:tcPr>
          <w:p w14:paraId="5C69B51A" w14:textId="77777777" w:rsidR="00D4671E" w:rsidRPr="00383E93" w:rsidRDefault="00D4671E" w:rsidP="00D4671E">
            <w:pPr>
              <w:widowControl/>
              <w:spacing w:line="240" w:lineRule="auto"/>
              <w:ind w:leftChars="0" w:left="0" w:firstLineChars="0" w:firstLine="0"/>
              <w:jc w:val="both"/>
              <w:rPr>
                <w:ins w:id="5840" w:author="張寶騌 CHANG,PAO-TSUNG" w:date="2022-06-18T16:26:00Z"/>
                <w:sz w:val="20"/>
                <w:szCs w:val="20"/>
              </w:rPr>
            </w:pPr>
            <w:ins w:id="5841" w:author="張寶騌 CHANG,PAO-TSUNG" w:date="2022-06-18T16:26:00Z">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ins>
          </w:p>
        </w:tc>
        <w:tc>
          <w:tcPr>
            <w:tcW w:w="1366" w:type="dxa"/>
            <w:vAlign w:val="center"/>
            <w:tcPrChange w:id="5842" w:author="張寶騌 CHANG,PAO-TSUNG" w:date="2022-06-18T16:26:00Z">
              <w:tcPr>
                <w:tcW w:w="1468" w:type="dxa"/>
                <w:gridSpan w:val="2"/>
                <w:vAlign w:val="center"/>
              </w:tcPr>
            </w:tcPrChange>
          </w:tcPr>
          <w:p w14:paraId="5E5593FD" w14:textId="77777777" w:rsidR="00D4671E" w:rsidRPr="00B47270" w:rsidRDefault="00D4671E" w:rsidP="004D5B2C">
            <w:pPr>
              <w:widowControl/>
              <w:spacing w:line="240" w:lineRule="auto"/>
              <w:ind w:leftChars="0" w:left="0" w:firstLineChars="0" w:firstLine="0"/>
              <w:jc w:val="center"/>
              <w:rPr>
                <w:ins w:id="5843" w:author="張寶騌 CHANG,PAO-TSUNG" w:date="2022-06-18T16:26:00Z"/>
                <w:sz w:val="20"/>
                <w:szCs w:val="20"/>
              </w:rPr>
            </w:pPr>
            <w:ins w:id="5844" w:author="張寶騌 CHANG,PAO-TSUNG" w:date="2022-06-18T16:26:00Z">
              <w:r>
                <w:rPr>
                  <w:rFonts w:hint="eastAsia"/>
                  <w:sz w:val="20"/>
                  <w:szCs w:val="20"/>
                </w:rPr>
                <w:t>600</w:t>
              </w:r>
            </w:ins>
          </w:p>
        </w:tc>
        <w:tc>
          <w:tcPr>
            <w:tcW w:w="2013" w:type="dxa"/>
            <w:vAlign w:val="center"/>
            <w:tcPrChange w:id="5845" w:author="張寶騌 CHANG,PAO-TSUNG" w:date="2022-06-18T16:26:00Z">
              <w:tcPr>
                <w:tcW w:w="2164" w:type="dxa"/>
                <w:gridSpan w:val="2"/>
                <w:vAlign w:val="center"/>
              </w:tcPr>
            </w:tcPrChange>
          </w:tcPr>
          <w:p w14:paraId="141B402F" w14:textId="77777777" w:rsidR="00D4671E" w:rsidRPr="008875D7" w:rsidRDefault="00D4671E" w:rsidP="00D4671E">
            <w:pPr>
              <w:widowControl/>
              <w:spacing w:line="240" w:lineRule="auto"/>
              <w:ind w:leftChars="0" w:left="0" w:firstLineChars="0" w:firstLine="0"/>
              <w:jc w:val="both"/>
              <w:rPr>
                <w:ins w:id="5846" w:author="張寶騌 CHANG,PAO-TSUNG" w:date="2022-06-18T16:26:00Z"/>
                <w:sz w:val="20"/>
                <w:szCs w:val="20"/>
              </w:rPr>
            </w:pPr>
          </w:p>
        </w:tc>
      </w:tr>
    </w:tbl>
    <w:p w14:paraId="651EBF02" w14:textId="0A911959" w:rsidR="00432593" w:rsidRDefault="00432593">
      <w:pPr>
        <w:ind w:leftChars="0" w:left="0" w:firstLineChars="0" w:firstLine="0"/>
        <w:rPr>
          <w:ins w:id="5847" w:author="張寶騌 CHANG,PAO-TSUNG" w:date="2022-06-18T16:25:00Z"/>
        </w:rPr>
        <w:pPrChange w:id="5848" w:author="張寶騌 CHANG,PAO-TSUNG" w:date="2022-06-18T16:29:00Z">
          <w:pPr>
            <w:ind w:left="480" w:firstLine="480"/>
          </w:pPr>
        </w:pPrChange>
      </w:pPr>
    </w:p>
    <w:p w14:paraId="1A5C48B5" w14:textId="1EDF7CF2" w:rsidR="00432593" w:rsidRDefault="00432593" w:rsidP="00432593">
      <w:pPr>
        <w:pStyle w:val="ac"/>
        <w:spacing w:after="180"/>
        <w:rPr>
          <w:ins w:id="5849" w:author="張寶騌 CHANG,PAO-TSUNG" w:date="2022-06-18T16:26:00Z"/>
        </w:rPr>
      </w:pPr>
      <w:bookmarkStart w:id="5850" w:name="_Ref106461918"/>
      <w:bookmarkStart w:id="5851" w:name="_Ref106461914"/>
      <w:bookmarkStart w:id="5852" w:name="_Toc106977579"/>
      <w:ins w:id="5853" w:author="張寶騌 CHANG,PAO-TSUNG" w:date="2022-06-18T16:26:00Z">
        <w:r>
          <w:rPr>
            <w:rFonts w:hint="eastAsia"/>
          </w:rPr>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9</w:t>
      </w:r>
      <w:r w:rsidR="00BF7FA6">
        <w:fldChar w:fldCharType="end"/>
      </w:r>
      <w:bookmarkEnd w:id="5850"/>
      <w:r w:rsidR="008958F6">
        <w:rPr>
          <w:rFonts w:hint="eastAsia"/>
        </w:rPr>
        <w:t xml:space="preserve"> </w:t>
      </w:r>
      <w:ins w:id="5854" w:author="張寶騌 CHANG,PAO-TSUNG" w:date="2022-06-18T16:26:00Z">
        <w:r>
          <w:rPr>
            <w:rFonts w:hint="eastAsia"/>
          </w:rPr>
          <w:t>兩種通訊模組之監測設備組總費用</w:t>
        </w:r>
        <w:bookmarkEnd w:id="5851"/>
        <w:bookmarkEnd w:id="5852"/>
      </w:ins>
    </w:p>
    <w:tbl>
      <w:tblPr>
        <w:tblStyle w:val="afa"/>
        <w:tblW w:w="0" w:type="auto"/>
        <w:jc w:val="center"/>
        <w:tblLook w:val="04A0" w:firstRow="1" w:lastRow="0" w:firstColumn="1" w:lastColumn="0" w:noHBand="0" w:noVBand="1"/>
        <w:tblPrChange w:id="5855" w:author="張寶騌 CHANG,PAO-TSUNG" w:date="2022-06-18T16:29:00Z">
          <w:tblPr>
            <w:tblStyle w:val="afa"/>
            <w:tblW w:w="0" w:type="auto"/>
            <w:jc w:val="center"/>
            <w:tblLook w:val="04A0" w:firstRow="1" w:lastRow="0" w:firstColumn="1" w:lastColumn="0" w:noHBand="0" w:noVBand="1"/>
          </w:tblPr>
        </w:tblPrChange>
      </w:tblPr>
      <w:tblGrid>
        <w:gridCol w:w="725"/>
        <w:gridCol w:w="3381"/>
        <w:gridCol w:w="1912"/>
        <w:tblGridChange w:id="5856">
          <w:tblGrid>
            <w:gridCol w:w="725"/>
            <w:gridCol w:w="3224"/>
            <w:gridCol w:w="2069"/>
          </w:tblGrid>
        </w:tblGridChange>
      </w:tblGrid>
      <w:tr w:rsidR="00432593" w14:paraId="0557A393" w14:textId="77777777" w:rsidTr="00D4671E">
        <w:trPr>
          <w:trHeight w:val="505"/>
          <w:jc w:val="center"/>
          <w:ins w:id="5857" w:author="張寶騌 CHANG,PAO-TSUNG" w:date="2022-06-18T16:26:00Z"/>
          <w:trPrChange w:id="5858" w:author="張寶騌 CHANG,PAO-TSUNG" w:date="2022-06-18T16:29:00Z">
            <w:trPr>
              <w:trHeight w:val="505"/>
              <w:jc w:val="center"/>
            </w:trPr>
          </w:trPrChange>
        </w:trPr>
        <w:tc>
          <w:tcPr>
            <w:tcW w:w="725" w:type="dxa"/>
            <w:vAlign w:val="center"/>
            <w:tcPrChange w:id="5859" w:author="張寶騌 CHANG,PAO-TSUNG" w:date="2022-06-18T16:29:00Z">
              <w:tcPr>
                <w:tcW w:w="725" w:type="dxa"/>
                <w:vAlign w:val="center"/>
              </w:tcPr>
            </w:tcPrChange>
          </w:tcPr>
          <w:p w14:paraId="615E09EA" w14:textId="77777777" w:rsidR="00432593" w:rsidRPr="00C35833" w:rsidRDefault="00432593" w:rsidP="009A24EE">
            <w:pPr>
              <w:widowControl/>
              <w:spacing w:line="240" w:lineRule="auto"/>
              <w:ind w:leftChars="0" w:left="0" w:firstLineChars="0" w:firstLine="0"/>
              <w:jc w:val="center"/>
              <w:rPr>
                <w:ins w:id="5860" w:author="張寶騌 CHANG,PAO-TSUNG" w:date="2022-06-18T16:26:00Z"/>
                <w:sz w:val="20"/>
                <w:szCs w:val="20"/>
              </w:rPr>
            </w:pPr>
            <w:ins w:id="5861" w:author="張寶騌 CHANG,PAO-TSUNG" w:date="2022-06-18T16:26:00Z">
              <w:r w:rsidRPr="004048FF">
                <w:rPr>
                  <w:rFonts w:hint="eastAsia"/>
                  <w:sz w:val="20"/>
                  <w:szCs w:val="20"/>
                </w:rPr>
                <w:t>項次</w:t>
              </w:r>
            </w:ins>
          </w:p>
        </w:tc>
        <w:tc>
          <w:tcPr>
            <w:tcW w:w="3381" w:type="dxa"/>
            <w:vAlign w:val="center"/>
            <w:tcPrChange w:id="5862" w:author="張寶騌 CHANG,PAO-TSUNG" w:date="2022-06-18T16:29:00Z">
              <w:tcPr>
                <w:tcW w:w="3224" w:type="dxa"/>
                <w:vAlign w:val="center"/>
              </w:tcPr>
            </w:tcPrChange>
          </w:tcPr>
          <w:p w14:paraId="6FAF3EC1" w14:textId="77777777" w:rsidR="00432593" w:rsidRPr="00C35833" w:rsidRDefault="00432593" w:rsidP="009A24EE">
            <w:pPr>
              <w:widowControl/>
              <w:spacing w:line="240" w:lineRule="auto"/>
              <w:ind w:leftChars="0" w:left="0" w:firstLineChars="0" w:firstLine="0"/>
              <w:jc w:val="center"/>
              <w:rPr>
                <w:ins w:id="5863" w:author="張寶騌 CHANG,PAO-TSUNG" w:date="2022-06-18T16:26:00Z"/>
                <w:sz w:val="20"/>
                <w:szCs w:val="20"/>
              </w:rPr>
            </w:pPr>
            <w:ins w:id="5864" w:author="張寶騌 CHANG,PAO-TSUNG" w:date="2022-06-18T16:26:00Z">
              <w:r>
                <w:rPr>
                  <w:rFonts w:hint="eastAsia"/>
                  <w:sz w:val="20"/>
                  <w:szCs w:val="20"/>
                </w:rPr>
                <w:t>監測設備組</w:t>
              </w:r>
            </w:ins>
          </w:p>
        </w:tc>
        <w:tc>
          <w:tcPr>
            <w:tcW w:w="1912" w:type="dxa"/>
            <w:vAlign w:val="center"/>
            <w:tcPrChange w:id="5865" w:author="張寶騌 CHANG,PAO-TSUNG" w:date="2022-06-18T16:29:00Z">
              <w:tcPr>
                <w:tcW w:w="2069" w:type="dxa"/>
                <w:vAlign w:val="center"/>
              </w:tcPr>
            </w:tcPrChange>
          </w:tcPr>
          <w:p w14:paraId="31076FC5" w14:textId="77777777" w:rsidR="00432593" w:rsidRPr="00C35833" w:rsidRDefault="00432593" w:rsidP="009A24EE">
            <w:pPr>
              <w:widowControl/>
              <w:spacing w:line="240" w:lineRule="auto"/>
              <w:ind w:leftChars="0" w:left="0" w:firstLineChars="0" w:firstLine="0"/>
              <w:jc w:val="center"/>
              <w:rPr>
                <w:ins w:id="5866" w:author="張寶騌 CHANG,PAO-TSUNG" w:date="2022-06-18T16:26:00Z"/>
                <w:sz w:val="20"/>
                <w:szCs w:val="20"/>
              </w:rPr>
            </w:pPr>
            <w:ins w:id="5867" w:author="張寶騌 CHANG,PAO-TSUNG" w:date="2022-06-18T16:26:00Z">
              <w:r>
                <w:rPr>
                  <w:rFonts w:hint="eastAsia"/>
                  <w:sz w:val="20"/>
                  <w:szCs w:val="20"/>
                </w:rPr>
                <w:t>花費金額</w:t>
              </w:r>
            </w:ins>
          </w:p>
        </w:tc>
      </w:tr>
      <w:tr w:rsidR="00432593" w14:paraId="664E3A8A" w14:textId="77777777" w:rsidTr="00D4671E">
        <w:trPr>
          <w:trHeight w:val="505"/>
          <w:jc w:val="center"/>
          <w:ins w:id="5868" w:author="張寶騌 CHANG,PAO-TSUNG" w:date="2022-06-18T16:26:00Z"/>
          <w:trPrChange w:id="5869" w:author="張寶騌 CHANG,PAO-TSUNG" w:date="2022-06-18T16:29:00Z">
            <w:trPr>
              <w:trHeight w:val="505"/>
              <w:jc w:val="center"/>
            </w:trPr>
          </w:trPrChange>
        </w:trPr>
        <w:tc>
          <w:tcPr>
            <w:tcW w:w="725" w:type="dxa"/>
            <w:vAlign w:val="center"/>
            <w:tcPrChange w:id="5870" w:author="張寶騌 CHANG,PAO-TSUNG" w:date="2022-06-18T16:29:00Z">
              <w:tcPr>
                <w:tcW w:w="725" w:type="dxa"/>
                <w:vAlign w:val="center"/>
              </w:tcPr>
            </w:tcPrChange>
          </w:tcPr>
          <w:p w14:paraId="0E2AEB10" w14:textId="77777777" w:rsidR="00432593" w:rsidRPr="00C35833" w:rsidRDefault="00432593" w:rsidP="009A24EE">
            <w:pPr>
              <w:widowControl/>
              <w:spacing w:line="240" w:lineRule="auto"/>
              <w:ind w:leftChars="0" w:left="0" w:firstLineChars="0" w:firstLine="0"/>
              <w:jc w:val="center"/>
              <w:rPr>
                <w:ins w:id="5871" w:author="張寶騌 CHANG,PAO-TSUNG" w:date="2022-06-18T16:26:00Z"/>
                <w:sz w:val="20"/>
                <w:szCs w:val="20"/>
              </w:rPr>
            </w:pPr>
            <w:ins w:id="5872" w:author="張寶騌 CHANG,PAO-TSUNG" w:date="2022-06-18T16:26:00Z">
              <w:r w:rsidRPr="00C35833">
                <w:rPr>
                  <w:rFonts w:hint="eastAsia"/>
                  <w:sz w:val="20"/>
                  <w:szCs w:val="20"/>
                </w:rPr>
                <w:t>1</w:t>
              </w:r>
            </w:ins>
          </w:p>
        </w:tc>
        <w:tc>
          <w:tcPr>
            <w:tcW w:w="3381" w:type="dxa"/>
            <w:vAlign w:val="center"/>
            <w:tcPrChange w:id="5873" w:author="張寶騌 CHANG,PAO-TSUNG" w:date="2022-06-18T16:29:00Z">
              <w:tcPr>
                <w:tcW w:w="3224" w:type="dxa"/>
                <w:vAlign w:val="center"/>
              </w:tcPr>
            </w:tcPrChange>
          </w:tcPr>
          <w:p w14:paraId="1F88822E" w14:textId="77777777" w:rsidR="00432593" w:rsidRPr="00C35833" w:rsidRDefault="00432593" w:rsidP="009A24EE">
            <w:pPr>
              <w:widowControl/>
              <w:spacing w:line="240" w:lineRule="auto"/>
              <w:ind w:leftChars="0" w:left="0" w:firstLineChars="0" w:firstLine="0"/>
              <w:jc w:val="both"/>
              <w:rPr>
                <w:ins w:id="5874" w:author="張寶騌 CHANG,PAO-TSUNG" w:date="2022-06-18T16:26:00Z"/>
                <w:sz w:val="20"/>
                <w:szCs w:val="20"/>
              </w:rPr>
            </w:pPr>
            <w:ins w:id="5875" w:author="張寶騌 CHANG,PAO-TSUNG" w:date="2022-06-18T16:26:00Z">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ins>
          </w:p>
        </w:tc>
        <w:tc>
          <w:tcPr>
            <w:tcW w:w="1912" w:type="dxa"/>
            <w:vAlign w:val="center"/>
            <w:tcPrChange w:id="5876" w:author="張寶騌 CHANG,PAO-TSUNG" w:date="2022-06-18T16:29:00Z">
              <w:tcPr>
                <w:tcW w:w="2069" w:type="dxa"/>
                <w:vAlign w:val="center"/>
              </w:tcPr>
            </w:tcPrChange>
          </w:tcPr>
          <w:p w14:paraId="52F6EF7C" w14:textId="78EF067A" w:rsidR="00432593" w:rsidRPr="00C35833" w:rsidRDefault="00D4671E" w:rsidP="009A24EE">
            <w:pPr>
              <w:widowControl/>
              <w:spacing w:line="240" w:lineRule="auto"/>
              <w:ind w:leftChars="0" w:left="0" w:firstLineChars="0" w:firstLine="0"/>
              <w:jc w:val="both"/>
              <w:rPr>
                <w:ins w:id="5877" w:author="張寶騌 CHANG,PAO-TSUNG" w:date="2022-06-18T16:26:00Z"/>
                <w:sz w:val="20"/>
                <w:szCs w:val="20"/>
              </w:rPr>
            </w:pPr>
            <w:ins w:id="5878" w:author="張寶騌 CHANG,PAO-TSUNG" w:date="2022-06-18T16:28:00Z">
              <w:r>
                <w:rPr>
                  <w:rFonts w:hint="eastAsia"/>
                  <w:sz w:val="20"/>
                  <w:szCs w:val="20"/>
                </w:rPr>
                <w:t>9</w:t>
              </w:r>
            </w:ins>
            <w:ins w:id="5879" w:author="張寶騌 CHANG,PAO-TSUNG" w:date="2022-06-18T16:26:00Z">
              <w:r w:rsidR="00432593" w:rsidRPr="00432593">
                <w:rPr>
                  <w:sz w:val="20"/>
                  <w:szCs w:val="20"/>
                </w:rPr>
                <w:t>520</w:t>
              </w:r>
            </w:ins>
          </w:p>
        </w:tc>
      </w:tr>
      <w:tr w:rsidR="00432593" w14:paraId="0F07FBDD" w14:textId="77777777" w:rsidTr="00D4671E">
        <w:trPr>
          <w:trHeight w:val="505"/>
          <w:jc w:val="center"/>
          <w:ins w:id="5880" w:author="張寶騌 CHANG,PAO-TSUNG" w:date="2022-06-18T16:26:00Z"/>
          <w:trPrChange w:id="5881" w:author="張寶騌 CHANG,PAO-TSUNG" w:date="2022-06-18T16:29:00Z">
            <w:trPr>
              <w:trHeight w:val="505"/>
              <w:jc w:val="center"/>
            </w:trPr>
          </w:trPrChange>
        </w:trPr>
        <w:tc>
          <w:tcPr>
            <w:tcW w:w="725" w:type="dxa"/>
            <w:vAlign w:val="center"/>
            <w:tcPrChange w:id="5882" w:author="張寶騌 CHANG,PAO-TSUNG" w:date="2022-06-18T16:29:00Z">
              <w:tcPr>
                <w:tcW w:w="725" w:type="dxa"/>
                <w:vAlign w:val="center"/>
              </w:tcPr>
            </w:tcPrChange>
          </w:tcPr>
          <w:p w14:paraId="6228BFCF" w14:textId="77777777" w:rsidR="00432593" w:rsidRPr="00C35833" w:rsidRDefault="00432593" w:rsidP="009A24EE">
            <w:pPr>
              <w:widowControl/>
              <w:spacing w:line="240" w:lineRule="auto"/>
              <w:ind w:leftChars="0" w:left="0" w:firstLineChars="0" w:firstLine="0"/>
              <w:jc w:val="center"/>
              <w:rPr>
                <w:ins w:id="5883" w:author="張寶騌 CHANG,PAO-TSUNG" w:date="2022-06-18T16:26:00Z"/>
                <w:sz w:val="20"/>
                <w:szCs w:val="20"/>
              </w:rPr>
            </w:pPr>
            <w:ins w:id="5884" w:author="張寶騌 CHANG,PAO-TSUNG" w:date="2022-06-18T16:26:00Z">
              <w:r w:rsidRPr="00C35833">
                <w:rPr>
                  <w:rFonts w:hint="eastAsia"/>
                  <w:sz w:val="20"/>
                  <w:szCs w:val="20"/>
                </w:rPr>
                <w:t>2</w:t>
              </w:r>
            </w:ins>
          </w:p>
        </w:tc>
        <w:tc>
          <w:tcPr>
            <w:tcW w:w="3381" w:type="dxa"/>
            <w:vAlign w:val="center"/>
            <w:tcPrChange w:id="5885" w:author="張寶騌 CHANG,PAO-TSUNG" w:date="2022-06-18T16:29:00Z">
              <w:tcPr>
                <w:tcW w:w="3224" w:type="dxa"/>
                <w:vAlign w:val="center"/>
              </w:tcPr>
            </w:tcPrChange>
          </w:tcPr>
          <w:p w14:paraId="505355D2" w14:textId="77777777" w:rsidR="00432593" w:rsidRPr="00C35833" w:rsidRDefault="00432593" w:rsidP="009A24EE">
            <w:pPr>
              <w:widowControl/>
              <w:spacing w:line="240" w:lineRule="auto"/>
              <w:ind w:leftChars="0" w:left="0" w:firstLineChars="0" w:firstLine="0"/>
              <w:jc w:val="both"/>
              <w:rPr>
                <w:ins w:id="5886" w:author="張寶騌 CHANG,PAO-TSUNG" w:date="2022-06-18T16:26:00Z"/>
                <w:sz w:val="20"/>
                <w:szCs w:val="20"/>
              </w:rPr>
            </w:pPr>
            <w:ins w:id="5887" w:author="張寶騌 CHANG,PAO-TSUNG" w:date="2022-06-18T16:26:00Z">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ins>
          </w:p>
        </w:tc>
        <w:tc>
          <w:tcPr>
            <w:tcW w:w="1912" w:type="dxa"/>
            <w:vAlign w:val="center"/>
            <w:tcPrChange w:id="5888" w:author="張寶騌 CHANG,PAO-TSUNG" w:date="2022-06-18T16:29:00Z">
              <w:tcPr>
                <w:tcW w:w="2069" w:type="dxa"/>
                <w:vAlign w:val="center"/>
              </w:tcPr>
            </w:tcPrChange>
          </w:tcPr>
          <w:p w14:paraId="2810292A" w14:textId="77777777" w:rsidR="00432593" w:rsidRPr="00C35833" w:rsidRDefault="00432593" w:rsidP="009A24EE">
            <w:pPr>
              <w:widowControl/>
              <w:spacing w:line="240" w:lineRule="auto"/>
              <w:ind w:leftChars="0" w:left="0" w:firstLineChars="0" w:firstLine="0"/>
              <w:jc w:val="both"/>
              <w:rPr>
                <w:ins w:id="5889" w:author="張寶騌 CHANG,PAO-TSUNG" w:date="2022-06-18T16:26:00Z"/>
                <w:rFonts w:eastAsia="新細明體"/>
                <w:color w:val="000000"/>
                <w:kern w:val="0"/>
                <w:sz w:val="20"/>
                <w:szCs w:val="20"/>
              </w:rPr>
            </w:pPr>
            <w:ins w:id="5890" w:author="張寶騌 CHANG,PAO-TSUNG" w:date="2022-06-18T16:26:00Z">
              <w:r w:rsidRPr="00C35833">
                <w:rPr>
                  <w:rFonts w:hint="eastAsia"/>
                  <w:color w:val="000000"/>
                  <w:sz w:val="20"/>
                  <w:szCs w:val="20"/>
                </w:rPr>
                <w:t>31270</w:t>
              </w:r>
            </w:ins>
          </w:p>
        </w:tc>
      </w:tr>
    </w:tbl>
    <w:p w14:paraId="40560B53" w14:textId="77777777" w:rsidR="00432593" w:rsidRDefault="00432593" w:rsidP="00432593">
      <w:pPr>
        <w:widowControl/>
        <w:spacing w:line="240" w:lineRule="auto"/>
        <w:ind w:leftChars="0" w:left="0" w:firstLineChars="0" w:firstLine="0"/>
        <w:rPr>
          <w:ins w:id="5891" w:author="張寶騌 CHANG,PAO-TSUNG" w:date="2022-06-18T16:26:00Z"/>
        </w:rPr>
      </w:pPr>
    </w:p>
    <w:p w14:paraId="6AD4A22C" w14:textId="132992B2" w:rsidR="00C208AE" w:rsidRDefault="002E7554">
      <w:pPr>
        <w:pStyle w:val="ac"/>
        <w:spacing w:after="180"/>
      </w:pPr>
      <w:ins w:id="5892" w:author="張寶騌 CHANG,PAO-TSUNG" w:date="2022-05-14T14:10:00Z">
        <w:r>
          <w:br w:type="page"/>
        </w:r>
      </w:ins>
    </w:p>
    <w:p w14:paraId="3CED8411" w14:textId="2D11FC43"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643F6D">
        <w:rPr>
          <w:rFonts w:hint="eastAsia"/>
        </w:rPr>
        <w:t>表</w:t>
      </w:r>
      <w:r w:rsidR="00643F6D">
        <w:rPr>
          <w:rFonts w:hint="eastAsia"/>
        </w:rPr>
        <w:t xml:space="preserve"> </w:t>
      </w:r>
      <w:r w:rsidR="00643F6D">
        <w:rPr>
          <w:noProof/>
        </w:rPr>
        <w:t>2</w:t>
      </w:r>
      <w:r w:rsidR="00643F6D">
        <w:noBreakHyphen/>
      </w:r>
      <w:r w:rsidR="00643F6D">
        <w:rPr>
          <w:noProof/>
        </w:rPr>
        <w:t>10</w:t>
      </w:r>
      <w:r w:rsidR="00183DA0">
        <w:fldChar w:fldCharType="end"/>
      </w:r>
      <w:r w:rsidR="005B2407">
        <w:rPr>
          <w:rFonts w:hint="eastAsia"/>
        </w:rPr>
        <w:t xml:space="preserve"> </w:t>
      </w:r>
      <w:r w:rsidR="005B2407">
        <w:rPr>
          <w:rFonts w:hint="eastAsia"/>
        </w:rPr>
        <w:t>所示。</w:t>
      </w:r>
      <w:r w:rsidR="007E4D22">
        <w:rPr>
          <w:rFonts w:hint="eastAsia"/>
        </w:rPr>
        <w:t>因此在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1D4F61A5" w:rsidR="00183DA0" w:rsidRDefault="00183DA0" w:rsidP="00183DA0">
      <w:pPr>
        <w:pStyle w:val="ac"/>
        <w:spacing w:after="180"/>
      </w:pPr>
      <w:bookmarkStart w:id="5893" w:name="_Ref106976436"/>
      <w:bookmarkStart w:id="5894" w:name="_Toc106977580"/>
      <w:r>
        <w:rPr>
          <w:rFonts w:hint="eastAsia"/>
        </w:rPr>
        <w:t>表</w:t>
      </w:r>
      <w:r>
        <w:rPr>
          <w:rFonts w:hint="eastAsia"/>
        </w:rPr>
        <w:t xml:space="preserve"> </w:t>
      </w:r>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2</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10</w:t>
      </w:r>
      <w:r w:rsidR="00BF7FA6">
        <w:fldChar w:fldCharType="end"/>
      </w:r>
      <w:bookmarkEnd w:id="5893"/>
      <w:r w:rsidR="008958F6">
        <w:rPr>
          <w:rFonts w:hint="eastAsia"/>
        </w:rPr>
        <w:t xml:space="preserve"> </w:t>
      </w:r>
      <w:r>
        <w:rPr>
          <w:rFonts w:hint="eastAsia"/>
        </w:rPr>
        <w:t>高精度感測設備之材料費用表</w:t>
      </w:r>
      <w:bookmarkEnd w:id="5894"/>
    </w:p>
    <w:tbl>
      <w:tblPr>
        <w:tblStyle w:val="afa"/>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183DA0">
        <w:tc>
          <w:tcPr>
            <w:tcW w:w="1653" w:type="dxa"/>
            <w:vAlign w:val="center"/>
          </w:tcPr>
          <w:p w14:paraId="7D1CA322" w14:textId="4AFF8FB6" w:rsidR="00183DA0" w:rsidRPr="005B2407" w:rsidRDefault="00183DA0" w:rsidP="00183DA0">
            <w:pPr>
              <w:ind w:leftChars="0" w:left="0" w:firstLineChars="0" w:firstLine="0"/>
              <w:jc w:val="center"/>
              <w:rPr>
                <w:sz w:val="20"/>
                <w:szCs w:val="18"/>
              </w:rPr>
            </w:pPr>
            <w:r>
              <w:rPr>
                <w:rFonts w:hint="eastAsia"/>
                <w:sz w:val="20"/>
                <w:szCs w:val="18"/>
              </w:rPr>
              <w:t>加速計</w:t>
            </w:r>
          </w:p>
        </w:tc>
        <w:tc>
          <w:tcPr>
            <w:tcW w:w="2257" w:type="dxa"/>
          </w:tcPr>
          <w:p w14:paraId="4EAB5A45" w14:textId="7AC3BA96" w:rsidR="00183DA0" w:rsidRPr="005B2407" w:rsidRDefault="00183DA0" w:rsidP="004D5B2C">
            <w:pPr>
              <w:ind w:leftChars="0" w:left="0" w:firstLineChars="0" w:firstLine="0"/>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tcPr>
          <w:p w14:paraId="1EB2D9EB" w14:textId="67314008" w:rsidR="00183DA0" w:rsidRPr="005B2407" w:rsidRDefault="00183DA0" w:rsidP="00183DA0">
            <w:pPr>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183DA0">
            <w:pPr>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183DA0">
        <w:tc>
          <w:tcPr>
            <w:tcW w:w="1653" w:type="dxa"/>
            <w:vAlign w:val="center"/>
          </w:tcPr>
          <w:p w14:paraId="1F45F1D4" w14:textId="41514397" w:rsidR="00183DA0" w:rsidRPr="005B2407" w:rsidRDefault="00183DA0" w:rsidP="00183DA0">
            <w:pPr>
              <w:ind w:leftChars="0" w:left="0" w:firstLineChars="0" w:firstLine="0"/>
              <w:jc w:val="center"/>
              <w:rPr>
                <w:sz w:val="20"/>
                <w:szCs w:val="18"/>
              </w:rPr>
            </w:pPr>
            <w:r>
              <w:rPr>
                <w:rFonts w:hint="eastAsia"/>
                <w:sz w:val="20"/>
                <w:szCs w:val="18"/>
              </w:rPr>
              <w:t>重量感測器</w:t>
            </w:r>
          </w:p>
        </w:tc>
        <w:tc>
          <w:tcPr>
            <w:tcW w:w="2257" w:type="dxa"/>
          </w:tcPr>
          <w:p w14:paraId="595B0903" w14:textId="11B48BA6" w:rsidR="00183DA0" w:rsidRPr="005B2407" w:rsidRDefault="00183DA0" w:rsidP="004D5B2C">
            <w:pPr>
              <w:ind w:leftChars="0" w:left="0" w:firstLineChars="0" w:firstLine="0"/>
              <w:rPr>
                <w:sz w:val="20"/>
                <w:szCs w:val="18"/>
              </w:rPr>
            </w:pPr>
            <w:r w:rsidRPr="00183DA0">
              <w:rPr>
                <w:sz w:val="20"/>
                <w:szCs w:val="18"/>
              </w:rPr>
              <w:t>Button Load Cell Model 53 Force Sens</w:t>
            </w:r>
          </w:p>
        </w:tc>
        <w:tc>
          <w:tcPr>
            <w:tcW w:w="1111" w:type="dxa"/>
          </w:tcPr>
          <w:p w14:paraId="14759E5F" w14:textId="49B583EA" w:rsidR="00183DA0" w:rsidRPr="005B2407" w:rsidRDefault="00183DA0" w:rsidP="00183DA0">
            <w:pPr>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183DA0">
            <w:pPr>
              <w:widowControl/>
              <w:spacing w:line="240" w:lineRule="auto"/>
              <w:ind w:leftChars="0" w:left="0" w:firstLineChars="0" w:firstLine="0"/>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183DA0">
        <w:tc>
          <w:tcPr>
            <w:tcW w:w="1653" w:type="dxa"/>
            <w:vAlign w:val="center"/>
          </w:tcPr>
          <w:p w14:paraId="7315BB20" w14:textId="7682137A" w:rsidR="00183DA0" w:rsidRPr="005B2407" w:rsidRDefault="00183DA0" w:rsidP="00183DA0">
            <w:pPr>
              <w:ind w:leftChars="0" w:left="0" w:firstLineChars="0" w:firstLine="0"/>
              <w:jc w:val="center"/>
              <w:rPr>
                <w:sz w:val="20"/>
                <w:szCs w:val="18"/>
              </w:rPr>
            </w:pPr>
            <w:r>
              <w:rPr>
                <w:rFonts w:hint="eastAsia"/>
                <w:sz w:val="20"/>
                <w:szCs w:val="18"/>
              </w:rPr>
              <w:t>應變計</w:t>
            </w:r>
          </w:p>
        </w:tc>
        <w:tc>
          <w:tcPr>
            <w:tcW w:w="2257" w:type="dxa"/>
          </w:tcPr>
          <w:p w14:paraId="23B8A2B4" w14:textId="01C0CE92" w:rsidR="00183DA0" w:rsidRPr="005B2407" w:rsidRDefault="00183DA0" w:rsidP="004D5B2C">
            <w:pPr>
              <w:ind w:leftChars="0" w:left="0" w:firstLineChars="0" w:firstLine="0"/>
              <w:rPr>
                <w:sz w:val="20"/>
                <w:szCs w:val="18"/>
              </w:rPr>
            </w:pPr>
            <w:r w:rsidRPr="00183DA0">
              <w:rPr>
                <w:sz w:val="20"/>
                <w:szCs w:val="18"/>
              </w:rPr>
              <w:t>STRAIN GAUGE 350 OHM LINEAR 10PC</w:t>
            </w:r>
          </w:p>
        </w:tc>
        <w:tc>
          <w:tcPr>
            <w:tcW w:w="1111" w:type="dxa"/>
          </w:tcPr>
          <w:p w14:paraId="7D469267" w14:textId="1EB614EF" w:rsidR="00183DA0" w:rsidRPr="005B2407" w:rsidRDefault="00183DA0" w:rsidP="00183DA0">
            <w:pPr>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183DA0">
            <w:pPr>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183DA0">
            <w:pPr>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bl>
    <w:p w14:paraId="2CBEBDA8" w14:textId="0879E595" w:rsidR="005B2407" w:rsidRPr="00183DA0"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Pr="00183DA0">
        <w:rPr>
          <w:sz w:val="20"/>
          <w:szCs w:val="18"/>
        </w:rPr>
        <w:t>https://www.mouser.tw/</w:t>
      </w: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rPr>
          <w:ins w:id="5895" w:author="張寶騌 CHANG,PAO-TSUNG" w:date="2022-05-01T23:56:00Z"/>
        </w:rPr>
      </w:pPr>
    </w:p>
    <w:p w14:paraId="15E4C016" w14:textId="7E80F5AE" w:rsidR="00311DD0" w:rsidRDefault="00311DD0">
      <w:pPr>
        <w:pStyle w:val="1"/>
        <w:spacing w:after="360"/>
        <w:pPrChange w:id="5896" w:author="張寶騌 CHANG,PAO-TSUNG" w:date="2022-04-29T16:20:00Z">
          <w:pPr>
            <w:pStyle w:val="1"/>
            <w:spacing w:after="360"/>
            <w:ind w:left="480" w:hanging="480"/>
          </w:pPr>
        </w:pPrChange>
      </w:pPr>
      <w:bookmarkStart w:id="5897" w:name="_Toc103337207"/>
      <w:bookmarkStart w:id="5898" w:name="_Toc105773425"/>
      <w:bookmarkStart w:id="5899" w:name="_Toc106390750"/>
      <w:bookmarkStart w:id="5900" w:name="_Toc106814764"/>
      <w:bookmarkStart w:id="5901" w:name="_Toc106815004"/>
      <w:bookmarkStart w:id="5902" w:name="_Toc106974112"/>
      <w:bookmarkStart w:id="5903" w:name="_Toc106993915"/>
      <w:bookmarkStart w:id="5904" w:name="_Toc107003408"/>
      <w:bookmarkStart w:id="5905" w:name="_Toc107003650"/>
      <w:bookmarkStart w:id="5906" w:name="_Toc107003890"/>
      <w:bookmarkStart w:id="5907" w:name="_Toc107005654"/>
      <w:bookmarkStart w:id="5908" w:name="_Toc107005894"/>
      <w:bookmarkStart w:id="5909" w:name="_Toc107005949"/>
      <w:bookmarkStart w:id="5910" w:name="_Hlk106387988"/>
      <w:bookmarkEnd w:id="5897"/>
      <w:bookmarkEnd w:id="5898"/>
      <w:bookmarkEnd w:id="5899"/>
      <w:bookmarkEnd w:id="5900"/>
      <w:bookmarkEnd w:id="5901"/>
      <w:bookmarkEnd w:id="5902"/>
      <w:bookmarkEnd w:id="5903"/>
      <w:bookmarkEnd w:id="5904"/>
      <w:bookmarkEnd w:id="5905"/>
      <w:bookmarkEnd w:id="5906"/>
      <w:bookmarkEnd w:id="5907"/>
      <w:bookmarkEnd w:id="5908"/>
      <w:r>
        <w:rPr>
          <w:rFonts w:hint="eastAsia"/>
        </w:rPr>
        <w:t>建置</w:t>
      </w:r>
      <w:r w:rsidR="006D3B4D">
        <w:rPr>
          <w:rFonts w:hint="eastAsia"/>
        </w:rPr>
        <w:t>U</w:t>
      </w:r>
      <w:r w:rsidR="006D3B4D">
        <w:t>nity</w:t>
      </w:r>
      <w:r>
        <w:rPr>
          <w:rFonts w:hint="eastAsia"/>
        </w:rPr>
        <w:t>互動平台</w:t>
      </w:r>
      <w:bookmarkEnd w:id="5909"/>
    </w:p>
    <w:bookmarkEnd w:id="5910"/>
    <w:p w14:paraId="261970E2" w14:textId="729293AE" w:rsidR="002115DA" w:rsidRDefault="007364CB" w:rsidP="004D3D47">
      <w:pPr>
        <w:ind w:leftChars="0" w:left="0" w:firstLine="480"/>
        <w:jc w:val="both"/>
        <w:rPr>
          <w:ins w:id="5911" w:author="張寶騌 CHANG,PAO-TSUNG" w:date="2022-04-13T16:18:00Z"/>
        </w:rPr>
      </w:pPr>
      <w:del w:id="5912" w:author="張寶騌 CHANG,PAO-TSUNG" w:date="2022-05-09T10:54:00Z">
        <w:r w:rsidDel="00F41845">
          <w:fldChar w:fldCharType="begin">
            <w:fldData xml:space="preserve">PEVuZE5vdGU+PENpdGU+PFJlY051bT4yNDwvUmVjTnVtPjxEaXNwbGF5VGV4dD5bMzctMzldPC9E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</w:fldData>
          </w:fldChar>
        </w:r>
      </w:del>
      <w:r w:rsidR="004846B4">
        <w:instrText xml:space="preserve"> ADDIN EN.CITE </w:instrText>
      </w:r>
      <w:r w:rsidR="004846B4">
        <w:fldChar w:fldCharType="begin">
          <w:fldData xml:space="preserve">PEVuZE5vdGU+PENpdGU+PFJlY051bT4yNDwvUmVjTnVtPjxEaXNwbGF5VGV4dD5bMzctMzldPC9E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</w:fldData>
        </w:fldChar>
      </w:r>
      <w:r w:rsidR="004846B4">
        <w:instrText xml:space="preserve"> ADDIN EN.CITE.DATA </w:instrText>
      </w:r>
      <w:r w:rsidR="004846B4">
        <w:fldChar w:fldCharType="end"/>
      </w:r>
      <w:del w:id="5913" w:author="張寶騌 CHANG,PAO-TSUNG" w:date="2022-05-09T10:54:00Z">
        <w:r w:rsidDel="00F41845">
          <w:fldChar w:fldCharType="separate"/>
        </w:r>
      </w:del>
      <w:r w:rsidR="004846B4">
        <w:rPr>
          <w:noProof/>
        </w:rPr>
        <w:t>[37-39]</w:t>
      </w:r>
      <w:del w:id="5914" w:author="張寶騌 CHANG,PAO-TSUNG" w:date="2022-05-09T10:54:00Z">
        <w:r w:rsidDel="00F41845">
          <w:fldChar w:fldCharType="end"/>
        </w:r>
      </w:del>
      <w:ins w:id="5915" w:author="張寶騌 CHANG,PAO-TSUNG" w:date="2022-04-13T17:05:00Z">
        <w:r>
          <w:rPr>
            <w:rFonts w:hint="eastAsia"/>
          </w:rPr>
          <w:t>本章節運用</w:t>
        </w:r>
      </w:ins>
      <w:proofErr w:type="gramStart"/>
      <w:ins w:id="5916" w:author="張寶騌 CHANG,PAO-TSUNG" w:date="2022-06-15T15:57:00Z">
        <w:r w:rsidR="00EB342E">
          <w:rPr>
            <w:rFonts w:hint="eastAsia"/>
          </w:rPr>
          <w:t>臺</w:t>
        </w:r>
        <w:proofErr w:type="gramEnd"/>
        <w:r w:rsidR="00EB342E">
          <w:rPr>
            <w:rFonts w:hint="eastAsia"/>
          </w:rPr>
          <w:t>鐵</w:t>
        </w:r>
      </w:ins>
      <w:ins w:id="5917" w:author="張寶騌 CHANG,PAO-TSUNG" w:date="2022-04-13T17:13:00Z">
        <w:r w:rsidR="008F164D">
          <w:rPr>
            <w:rFonts w:hint="eastAsia"/>
          </w:rPr>
          <w:t>提供新左營站南端</w:t>
        </w:r>
      </w:ins>
      <w:ins w:id="5918" w:author="張寶騌 CHANG,PAO-TSUNG" w:date="2022-04-13T17:14:00Z">
        <w:r w:rsidR="008F164D">
          <w:rPr>
            <w:rFonts w:hint="eastAsia"/>
          </w:rPr>
          <w:t>地下化引道之線形資料，利用</w:t>
        </w:r>
      </w:ins>
      <w:ins w:id="5919" w:author="張寶騌 CHANG,PAO-TSUNG" w:date="2022-05-09T10:59:00Z">
        <w:r w:rsidR="002D4C37">
          <w:rPr>
            <w:rFonts w:hint="eastAsia"/>
          </w:rPr>
          <w:t>CIVIL 3D</w:t>
        </w:r>
      </w:ins>
      <w:ins w:id="5920" w:author="張寶騌 CHANG,PAO-TSUNG" w:date="2022-04-13T17:16:00Z">
        <w:r w:rsidR="008F164D">
          <w:rPr>
            <w:rFonts w:hint="eastAsia"/>
          </w:rPr>
          <w:t>來</w:t>
        </w:r>
      </w:ins>
      <w:ins w:id="5921" w:author="張寶騌 CHANG,PAO-TSUNG" w:date="2022-04-13T17:18:00Z">
        <w:r w:rsidR="00F84F90">
          <w:rPr>
            <w:rFonts w:hint="eastAsia"/>
          </w:rPr>
          <w:t>建置出該路段的</w:t>
        </w:r>
      </w:ins>
      <w:r w:rsidR="007B7CDA">
        <w:rPr>
          <w:rFonts w:hint="eastAsia"/>
        </w:rPr>
        <w:t>軌道</w:t>
      </w:r>
      <w:ins w:id="5922" w:author="張寶騌 CHANG,PAO-TSUNG" w:date="2022-04-13T17:16:00Z">
        <w:r w:rsidR="00F84F90">
          <w:rPr>
            <w:rFonts w:hint="eastAsia"/>
          </w:rPr>
          <w:t>模型</w:t>
        </w:r>
      </w:ins>
      <w:ins w:id="5923" w:author="張寶騌 CHANG,PAO-TSUNG" w:date="2022-04-13T17:20:00Z">
        <w:r w:rsidR="002115DA">
          <w:rPr>
            <w:rFonts w:hint="eastAsia"/>
          </w:rPr>
          <w:t>，之後導入</w:t>
        </w:r>
        <w:r w:rsidR="002115DA">
          <w:rPr>
            <w:rFonts w:hint="eastAsia"/>
          </w:rPr>
          <w:t>U</w:t>
        </w:r>
        <w:r w:rsidR="002115DA">
          <w:t>nity</w:t>
        </w:r>
      </w:ins>
      <w:ins w:id="5924" w:author="張寶騌 CHANG,PAO-TSUNG" w:date="2022-04-13T17:21:00Z">
        <w:r w:rsidR="002115DA">
          <w:rPr>
            <w:rFonts w:hint="eastAsia"/>
          </w:rPr>
          <w:t>作為後續</w:t>
        </w:r>
      </w:ins>
      <w:r w:rsidR="00DC7A24">
        <w:rPr>
          <w:rFonts w:hint="eastAsia"/>
        </w:rPr>
        <w:t>整合</w:t>
      </w:r>
      <w:ins w:id="5925" w:author="張寶騌 CHANG,PAO-TSUNG" w:date="2022-04-13T17:21:00Z">
        <w:r w:rsidR="002115DA">
          <w:rPr>
            <w:rFonts w:hint="eastAsia"/>
          </w:rPr>
          <w:t>互動開發的平台</w:t>
        </w:r>
      </w:ins>
      <w:ins w:id="5926" w:author="張寶騌 CHANG,PAO-TSUNG" w:date="2022-04-13T18:31:00Z">
        <w:r w:rsidR="004D3D47">
          <w:rPr>
            <w:rFonts w:hint="eastAsia"/>
          </w:rPr>
          <w:t>，並在該軟體上建置</w:t>
        </w:r>
      </w:ins>
      <w:ins w:id="5927" w:author="張寶騌 CHANG,PAO-TSUNG" w:date="2022-04-13T18:32:00Z">
        <w:r w:rsidR="004D3D47">
          <w:rPr>
            <w:rFonts w:hint="eastAsia"/>
          </w:rPr>
          <w:t>使用者介面</w:t>
        </w:r>
        <w:r w:rsidR="004D3D47">
          <w:t>UI</w:t>
        </w:r>
      </w:ins>
      <w:r w:rsidR="00DC7A24">
        <w:rPr>
          <w:rFonts w:hint="eastAsia"/>
        </w:rPr>
        <w:t>、編寫程式運行腳本</w:t>
      </w:r>
      <w:ins w:id="5928" w:author="張寶騌 CHANG,PAO-TSUNG" w:date="2022-04-13T18:32:00Z">
        <w:r w:rsidR="004D3D47">
          <w:rPr>
            <w:rFonts w:hint="eastAsia"/>
          </w:rPr>
          <w:t>，以方便使用者針對模型資料進行查看。</w:t>
        </w:r>
      </w:ins>
    </w:p>
    <w:p w14:paraId="2D394C6C" w14:textId="77777777" w:rsidR="006E604B" w:rsidRDefault="006E604B">
      <w:pPr>
        <w:ind w:leftChars="0" w:left="0" w:firstLineChars="0" w:firstLine="0"/>
        <w:jc w:val="both"/>
        <w:rPr>
          <w:ins w:id="5929" w:author="張寶騌 CHANG,PAO-TSUNG" w:date="2022-04-13T16:18:00Z"/>
        </w:rPr>
        <w:pPrChange w:id="5930" w:author="張寶騌 CHANG,PAO-TSUNG" w:date="2022-05-09T11:35:00Z">
          <w:pPr>
            <w:ind w:leftChars="0" w:left="0" w:firstLine="480"/>
            <w:jc w:val="both"/>
          </w:pPr>
        </w:pPrChange>
      </w:pPr>
    </w:p>
    <w:p w14:paraId="0C36D29E" w14:textId="30307CE3" w:rsidR="003F074D" w:rsidDel="004D3D47" w:rsidRDefault="005B5AF3" w:rsidP="003F074D">
      <w:pPr>
        <w:ind w:leftChars="0" w:left="0" w:firstLine="480"/>
        <w:jc w:val="both"/>
        <w:rPr>
          <w:del w:id="5931" w:author="張寶騌 CHANG,PAO-TSUNG" w:date="2022-04-13T18:36:00Z"/>
        </w:rPr>
      </w:pPr>
      <w:del w:id="5932" w:author="張寶騌 CHANG,PAO-TSUNG" w:date="2022-04-13T18:36:00Z">
        <w:r w:rsidDel="004D3D47">
          <w:rPr>
            <w:rFonts w:hint="eastAsia"/>
          </w:rPr>
          <w:delText>將</w:delText>
        </w:r>
        <w:r w:rsidR="002C0F2B" w:rsidDel="004D3D47">
          <w:rPr>
            <w:rFonts w:hint="eastAsia"/>
          </w:rPr>
          <w:delText>軌道</w:delText>
        </w:r>
        <w:r w:rsidR="00AD2222" w:rsidDel="004D3D47">
          <w:rPr>
            <w:rFonts w:hint="eastAsia"/>
          </w:rPr>
          <w:delText>模型建置完成後，</w:delText>
        </w:r>
        <w:r w:rsidR="006E5C03" w:rsidDel="004D3D47">
          <w:rPr>
            <w:rFonts w:hint="eastAsia"/>
          </w:rPr>
          <w:delText>根據</w:delText>
        </w:r>
        <w:r w:rsidR="006E5C03" w:rsidDel="004D3D47">
          <w:delText>BIM</w:delText>
        </w:r>
        <w:r w:rsidR="00EF3DBA" w:rsidDel="004D3D47">
          <w:rPr>
            <w:rFonts w:hint="eastAsia"/>
          </w:rPr>
          <w:delText>所</w:delText>
        </w:r>
        <w:r w:rsidR="0064218F" w:rsidDel="004D3D47">
          <w:rPr>
            <w:rFonts w:hint="eastAsia"/>
          </w:rPr>
          <w:delText>代表的意義</w:delText>
        </w:r>
        <w:r w:rsidR="006E5C03" w:rsidDel="004D3D47">
          <w:rPr>
            <w:rFonts w:hint="eastAsia"/>
          </w:rPr>
          <w:delText>，</w:delText>
        </w:r>
        <w:r w:rsidDel="004D3D47">
          <w:rPr>
            <w:rFonts w:hint="eastAsia"/>
          </w:rPr>
          <w:delText>尚</w:delText>
        </w:r>
        <w:r w:rsidR="00623F68" w:rsidDel="004D3D47">
          <w:rPr>
            <w:rFonts w:hint="eastAsia"/>
          </w:rPr>
          <w:delText>需於模型中輸入各項資訊</w:delText>
        </w:r>
        <w:r w:rsidR="00AE792C" w:rsidDel="004D3D47">
          <w:rPr>
            <w:rFonts w:hint="eastAsia"/>
          </w:rPr>
          <w:delText>才</w:delText>
        </w:r>
        <w:r w:rsidR="00E5455E" w:rsidDel="004D3D47">
          <w:rPr>
            <w:rFonts w:hint="eastAsia"/>
          </w:rPr>
          <w:delText>能</w:delText>
        </w:r>
        <w:r w:rsidR="00AE792C" w:rsidDel="004D3D47">
          <w:rPr>
            <w:rFonts w:hint="eastAsia"/>
          </w:rPr>
          <w:delText>形成一個完整的軌道資訊模型</w:delText>
        </w:r>
        <w:r w:rsidR="006C4DE3" w:rsidDel="004D3D47">
          <w:rPr>
            <w:rFonts w:hint="eastAsia"/>
          </w:rPr>
          <w:delText>，例如在模型中的軌枕、鋼軌物件中呈現物件類型、所在位置等資訊</w:delText>
        </w:r>
        <w:r w:rsidR="003D63BD" w:rsidDel="004D3D47">
          <w:rPr>
            <w:rFonts w:hint="eastAsia"/>
          </w:rPr>
          <w:delText>，</w:delText>
        </w:r>
        <w:r w:rsidR="00096690" w:rsidDel="004D3D47">
          <w:rPr>
            <w:rFonts w:hint="eastAsia"/>
          </w:rPr>
          <w:delText>讓使用者在</w:delText>
        </w:r>
        <w:r w:rsidR="00BD20F8" w:rsidDel="004D3D47">
          <w:rPr>
            <w:rFonts w:hint="eastAsia"/>
          </w:rPr>
          <w:delText>查閱</w:delText>
        </w:r>
        <w:r w:rsidR="00096690" w:rsidDel="004D3D47">
          <w:rPr>
            <w:rFonts w:hint="eastAsia"/>
          </w:rPr>
          <w:delText>模型時得以了解模型中各物件的資訊</w:delText>
        </w:r>
        <w:r w:rsidR="00325E5E" w:rsidDel="004D3D47">
          <w:rPr>
            <w:rFonts w:hint="eastAsia"/>
          </w:rPr>
          <w:delText>，並</w:delText>
        </w:r>
        <w:r w:rsidR="00096690" w:rsidDel="004D3D47">
          <w:rPr>
            <w:rFonts w:hint="eastAsia"/>
          </w:rPr>
          <w:delText>進行</w:delText>
        </w:r>
        <w:r w:rsidR="00325E5E" w:rsidDel="004D3D47">
          <w:rPr>
            <w:rFonts w:hint="eastAsia"/>
          </w:rPr>
          <w:delText>後續</w:delText>
        </w:r>
        <w:r w:rsidR="00096690" w:rsidDel="004D3D47">
          <w:rPr>
            <w:rFonts w:hint="eastAsia"/>
          </w:rPr>
          <w:delText>管理與</w:delText>
        </w:r>
        <w:r w:rsidR="002408DB" w:rsidDel="004D3D47">
          <w:rPr>
            <w:rFonts w:hint="eastAsia"/>
          </w:rPr>
          <w:delText>養護</w:delText>
        </w:r>
        <w:r w:rsidR="00096690" w:rsidDel="004D3D47">
          <w:rPr>
            <w:rFonts w:hint="eastAsia"/>
          </w:rPr>
          <w:delText>運用</w:delText>
        </w:r>
        <w:r w:rsidR="00C116EA" w:rsidDel="004D3D47">
          <w:rPr>
            <w:rFonts w:hint="eastAsia"/>
          </w:rPr>
          <w:delText>。</w:delText>
        </w:r>
        <w:bookmarkStart w:id="5933" w:name="_Toc103337263"/>
        <w:bookmarkStart w:id="5934" w:name="_Toc105773481"/>
        <w:bookmarkStart w:id="5935" w:name="_Toc106390806"/>
        <w:bookmarkStart w:id="5936" w:name="_Toc106814820"/>
        <w:bookmarkStart w:id="5937" w:name="_Toc106815060"/>
        <w:bookmarkStart w:id="5938" w:name="_Toc106974168"/>
        <w:bookmarkStart w:id="5939" w:name="_Toc106993729"/>
        <w:bookmarkStart w:id="5940" w:name="_Toc106993971"/>
        <w:bookmarkStart w:id="5941" w:name="_Toc107003464"/>
        <w:bookmarkStart w:id="5942" w:name="_Toc107003706"/>
        <w:bookmarkStart w:id="5943" w:name="_Toc107003946"/>
        <w:bookmarkStart w:id="5944" w:name="_Toc107005710"/>
        <w:bookmarkStart w:id="5945" w:name="_Toc107005950"/>
        <w:bookmarkEnd w:id="5933"/>
        <w:bookmarkEnd w:id="5934"/>
        <w:bookmarkEnd w:id="5935"/>
        <w:bookmarkEnd w:id="5936"/>
        <w:bookmarkEnd w:id="5937"/>
        <w:bookmarkEnd w:id="5938"/>
        <w:bookmarkEnd w:id="5939"/>
        <w:bookmarkEnd w:id="5940"/>
        <w:bookmarkEnd w:id="5941"/>
        <w:bookmarkEnd w:id="5942"/>
        <w:bookmarkEnd w:id="5943"/>
        <w:bookmarkEnd w:id="5944"/>
        <w:bookmarkEnd w:id="5945"/>
      </w:del>
    </w:p>
    <w:p w14:paraId="2E3AB2BE" w14:textId="52FC25CB" w:rsidR="00AD2222" w:rsidDel="004D3D47" w:rsidRDefault="00AD2222" w:rsidP="00D23747">
      <w:pPr>
        <w:ind w:leftChars="0" w:left="0" w:firstLine="480"/>
        <w:jc w:val="both"/>
        <w:rPr>
          <w:del w:id="5946" w:author="張寶騌 CHANG,PAO-TSUNG" w:date="2022-04-13T18:36:00Z"/>
        </w:rPr>
      </w:pPr>
      <w:del w:id="5947" w:author="張寶騌 CHANG,PAO-TSUNG" w:date="2022-04-13T18:36:00Z">
        <w:r w:rsidDel="004D3D47">
          <w:rPr>
            <w:rFonts w:hint="eastAsia"/>
          </w:rPr>
          <w:delText>本章將</w:delText>
        </w:r>
        <w:r w:rsidR="00344249" w:rsidDel="004D3D47">
          <w:rPr>
            <w:rFonts w:hint="eastAsia"/>
          </w:rPr>
          <w:delText>闡述</w:delText>
        </w:r>
        <w:r w:rsidR="003C65A4" w:rsidDel="004D3D47">
          <w:rPr>
            <w:rFonts w:hint="eastAsia"/>
          </w:rPr>
          <w:delText>模型資訊的</w:delText>
        </w:r>
        <w:r w:rsidR="00141F9E" w:rsidDel="004D3D47">
          <w:rPr>
            <w:rFonts w:hint="eastAsia"/>
          </w:rPr>
          <w:delText>建</w:delText>
        </w:r>
        <w:r w:rsidR="003A017A" w:rsidDel="004D3D47">
          <w:rPr>
            <w:rFonts w:hint="eastAsia"/>
          </w:rPr>
          <w:delText>立</w:delText>
        </w:r>
        <w:r w:rsidR="00344249" w:rsidDel="004D3D47">
          <w:rPr>
            <w:rFonts w:hint="eastAsia"/>
          </w:rPr>
          <w:delText>過程</w:delText>
        </w:r>
        <w:r w:rsidR="00141F9E" w:rsidDel="004D3D47">
          <w:rPr>
            <w:rFonts w:hint="eastAsia"/>
          </w:rPr>
          <w:delText>，</w:delText>
        </w:r>
        <w:r w:rsidR="00A57059" w:rsidDel="004D3D47">
          <w:rPr>
            <w:rFonts w:hint="eastAsia"/>
          </w:rPr>
          <w:delText>首先說明</w:delText>
        </w:r>
        <w:r w:rsidR="00D848E0" w:rsidDel="004D3D47">
          <w:rPr>
            <w:rFonts w:hint="eastAsia"/>
          </w:rPr>
          <w:delText>模型中</w:delText>
        </w:r>
        <w:r w:rsidDel="004D3D47">
          <w:rPr>
            <w:rFonts w:hint="eastAsia"/>
          </w:rPr>
          <w:delText>軌道物件</w:delText>
        </w:r>
        <w:r w:rsidR="00AB403C" w:rsidDel="004D3D47">
          <w:rPr>
            <w:rFonts w:hint="eastAsia"/>
          </w:rPr>
          <w:delText>搭載資訊的</w:delText>
        </w:r>
        <w:r w:rsidR="00414A0B" w:rsidDel="004D3D47">
          <w:rPr>
            <w:rFonts w:hint="eastAsia"/>
          </w:rPr>
          <w:delText>參數設置原</w:delText>
        </w:r>
        <w:r w:rsidR="008E0734" w:rsidDel="004D3D47">
          <w:rPr>
            <w:rFonts w:hint="eastAsia"/>
          </w:rPr>
          <w:delText>則</w:delText>
        </w:r>
        <w:r w:rsidR="00141F9E" w:rsidDel="004D3D47">
          <w:rPr>
            <w:rFonts w:hint="eastAsia"/>
          </w:rPr>
          <w:delText>，並針對各物件的編碼</w:delText>
        </w:r>
        <w:r w:rsidR="00C35E58" w:rsidDel="004D3D47">
          <w:rPr>
            <w:rFonts w:hint="eastAsia"/>
          </w:rPr>
          <w:delText>與分段</w:delText>
        </w:r>
        <w:r w:rsidR="00141F9E" w:rsidDel="004D3D47">
          <w:rPr>
            <w:rFonts w:hint="eastAsia"/>
          </w:rPr>
          <w:delText>方式進行探討，再將對應的資訊輸入物件中</w:delText>
        </w:r>
        <w:r w:rsidR="003B30ED" w:rsidDel="004D3D47">
          <w:rPr>
            <w:rFonts w:hint="eastAsia"/>
          </w:rPr>
          <w:delText>，以建立完整之軌道資訊模型。</w:delText>
        </w:r>
        <w:bookmarkStart w:id="5948" w:name="_Toc103337264"/>
        <w:bookmarkStart w:id="5949" w:name="_Toc105773482"/>
        <w:bookmarkStart w:id="5950" w:name="_Toc106390807"/>
        <w:bookmarkStart w:id="5951" w:name="_Toc106814821"/>
        <w:bookmarkStart w:id="5952" w:name="_Toc106815061"/>
        <w:bookmarkStart w:id="5953" w:name="_Toc106974169"/>
        <w:bookmarkStart w:id="5954" w:name="_Toc106993730"/>
        <w:bookmarkStart w:id="5955" w:name="_Toc106993972"/>
        <w:bookmarkStart w:id="5956" w:name="_Toc107003465"/>
        <w:bookmarkStart w:id="5957" w:name="_Toc107003707"/>
        <w:bookmarkStart w:id="5958" w:name="_Toc107003947"/>
        <w:bookmarkStart w:id="5959" w:name="_Toc107005711"/>
        <w:bookmarkStart w:id="5960" w:name="_Toc107005951"/>
        <w:bookmarkEnd w:id="5948"/>
        <w:bookmarkEnd w:id="5949"/>
        <w:bookmarkEnd w:id="5950"/>
        <w:bookmarkEnd w:id="5951"/>
        <w:bookmarkEnd w:id="5952"/>
        <w:bookmarkEnd w:id="5953"/>
        <w:bookmarkEnd w:id="5954"/>
        <w:bookmarkEnd w:id="5955"/>
        <w:bookmarkEnd w:id="5956"/>
        <w:bookmarkEnd w:id="5957"/>
        <w:bookmarkEnd w:id="5958"/>
        <w:bookmarkEnd w:id="5959"/>
        <w:bookmarkEnd w:id="5960"/>
      </w:del>
    </w:p>
    <w:p w14:paraId="0A0D8546" w14:textId="394304D4" w:rsidR="00231846" w:rsidRDefault="00CD54B3" w:rsidP="00D71EEF">
      <w:pPr>
        <w:pStyle w:val="21"/>
        <w:spacing w:before="360" w:afterLines="50" w:after="180"/>
        <w:rPr>
          <w:ins w:id="5961" w:author="張寶騌 CHANG,PAO-TSUNG" w:date="2022-05-09T10:57:00Z"/>
        </w:rPr>
      </w:pPr>
      <w:r>
        <w:rPr>
          <w:rFonts w:hint="eastAsia"/>
        </w:rPr>
        <w:t xml:space="preserve">　</w:t>
      </w:r>
      <w:del w:id="5962" w:author="張寶騌 CHANG,PAO-TSUNG" w:date="2022-06-08T17:17:00Z">
        <w:r w:rsidR="00623F68" w:rsidDel="00D361BD">
          <w:rPr>
            <w:rFonts w:hint="eastAsia"/>
          </w:rPr>
          <w:delText>建</w:delText>
        </w:r>
      </w:del>
      <w:bookmarkStart w:id="5963" w:name="_Toc107005952"/>
      <w:ins w:id="5964" w:author="張寶騌 CHANG,PAO-TSUNG" w:date="2022-06-08T17:17:00Z">
        <w:r w:rsidR="00D361BD">
          <w:rPr>
            <w:rFonts w:hint="eastAsia"/>
          </w:rPr>
          <w:t>使用</w:t>
        </w:r>
      </w:ins>
      <w:del w:id="5965" w:author="張寶騌 CHANG,PAO-TSUNG" w:date="2022-04-13T15:28:00Z">
        <w:r w:rsidR="00623F68" w:rsidDel="007A313B">
          <w:rPr>
            <w:rFonts w:hint="eastAsia"/>
          </w:rPr>
          <w:delText>立</w:delText>
        </w:r>
        <w:r w:rsidR="002018D8" w:rsidDel="007A313B">
          <w:rPr>
            <w:rFonts w:hint="eastAsia"/>
          </w:rPr>
          <w:delText>參數</w:delText>
        </w:r>
      </w:del>
      <w:ins w:id="5966" w:author="張寶騌 CHANG,PAO-TSUNG" w:date="2022-04-13T15:28:00Z">
        <w:r w:rsidR="007A313B">
          <w:rPr>
            <w:rFonts w:hint="eastAsia"/>
          </w:rPr>
          <w:t>軟體介紹</w:t>
        </w:r>
      </w:ins>
      <w:bookmarkEnd w:id="5963"/>
    </w:p>
    <w:p w14:paraId="0B6A634C" w14:textId="774AB716" w:rsidR="002D4C37" w:rsidRDefault="002D4C37" w:rsidP="002D4C37">
      <w:pPr>
        <w:ind w:leftChars="0" w:left="0" w:firstLine="480"/>
        <w:jc w:val="both"/>
        <w:rPr>
          <w:ins w:id="5967" w:author="張寶騌 CHANG,PAO-TSUNG" w:date="2022-05-09T10:57:00Z"/>
        </w:rPr>
      </w:pPr>
      <w:ins w:id="5968" w:author="張寶騌 CHANG,PAO-TSUNG" w:date="2022-05-09T10:57:00Z">
        <w:r>
          <w:rPr>
            <w:rFonts w:hint="eastAsia"/>
          </w:rPr>
          <w:t>目前市面上有許多土建設施</w:t>
        </w:r>
        <w:r>
          <w:rPr>
            <w:rFonts w:hint="eastAsia"/>
          </w:rPr>
          <w:t>BIM</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w:t>
        </w:r>
      </w:ins>
      <w:ins w:id="5969" w:author="張寶騌 CHANG,PAO-TSUNG" w:date="2022-05-09T10:59:00Z">
        <w:r>
          <w:rPr>
            <w:rFonts w:hint="eastAsia"/>
          </w:rPr>
          <w:t>Civil 3D</w:t>
        </w:r>
      </w:ins>
      <w:ins w:id="5970" w:author="張寶騌 CHANG,PAO-TSUNG" w:date="2022-05-09T10:57:00Z">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ins>
      <w:ins w:id="5971" w:author="張寶騌 CHANG,PAO-TSUNG" w:date="2022-05-09T10:59:00Z">
        <w:r>
          <w:rPr>
            <w:rFonts w:hint="eastAsia"/>
          </w:rPr>
          <w:t>Civil 3D</w:t>
        </w:r>
      </w:ins>
      <w:ins w:id="5972" w:author="張寶騌 CHANG,PAO-TSUNG" w:date="2022-05-09T10:57:00Z">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ins>
    </w:p>
    <w:p w14:paraId="0B7000C0" w14:textId="04D037AE" w:rsidR="002D4C37" w:rsidRDefault="002D4C37" w:rsidP="002D4C37">
      <w:pPr>
        <w:ind w:leftChars="0" w:left="0" w:firstLine="480"/>
        <w:jc w:val="both"/>
        <w:rPr>
          <w:ins w:id="5973" w:author="張寶騌 CHANG,PAO-TSUNG" w:date="2022-05-09T11:01:00Z"/>
        </w:rPr>
      </w:pPr>
      <w:ins w:id="5974" w:author="張寶騌 CHANG,PAO-TSUNG" w:date="2022-05-09T10:57:00Z">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ins>
      <w:ins w:id="5975" w:author="張寶騌 CHANG,PAO-TSUNG" w:date="2022-05-09T11:03:00Z">
        <w:r w:rsidR="0055521E">
          <w:rPr>
            <w:rFonts w:hint="eastAsia"/>
          </w:rPr>
          <w:t>Civil</w:t>
        </w:r>
      </w:ins>
      <w:ins w:id="5976" w:author="張寶騌 CHANG,PAO-TSUNG" w:date="2022-05-09T10:59:00Z">
        <w:r>
          <w:rPr>
            <w:rFonts w:hint="eastAsia"/>
          </w:rPr>
          <w:t xml:space="preserve"> 3D</w:t>
        </w:r>
      </w:ins>
      <w:ins w:id="5977" w:author="張寶騌 CHANG,PAO-TSUNG" w:date="2022-05-09T10:57:00Z">
        <w:r>
          <w:rPr>
            <w:rFonts w:hint="eastAsia"/>
          </w:rPr>
          <w:t>作為本研究之軌道建模軟體。</w:t>
        </w:r>
      </w:ins>
    </w:p>
    <w:p w14:paraId="7186DDF5" w14:textId="00279992" w:rsidR="002D4C37" w:rsidRPr="002D4C37" w:rsidRDefault="0055521E">
      <w:pPr>
        <w:ind w:leftChars="0" w:left="0" w:firstLine="480"/>
        <w:jc w:val="both"/>
        <w:pPrChange w:id="5978" w:author="張寶騌 CHANG,PAO-TSUNG" w:date="2022-05-22T15:51:00Z">
          <w:pPr>
            <w:pStyle w:val="21"/>
            <w:spacing w:before="360" w:afterLines="50" w:after="180"/>
          </w:pPr>
        </w:pPrChange>
      </w:pPr>
      <w:ins w:id="5979" w:author="張寶騌 CHANG,PAO-TSUNG" w:date="2022-05-09T11:02:00Z">
        <w:r>
          <w:rPr>
            <w:rFonts w:hint="eastAsia"/>
          </w:rPr>
          <w:t>而在人機互動軟體方面</w:t>
        </w:r>
      </w:ins>
      <w:ins w:id="5980" w:author="張寶騌 CHANG,PAO-TSUNG" w:date="2022-05-09T11:04:00Z">
        <w:r>
          <w:rPr>
            <w:rFonts w:hint="eastAsia"/>
          </w:rPr>
          <w:t>，</w:t>
        </w:r>
      </w:ins>
      <w:ins w:id="5981" w:author="張寶騌 CHANG,PAO-TSUNG" w:date="2022-05-09T11:07:00Z">
        <w:r w:rsidR="003E6C53">
          <w:rPr>
            <w:rFonts w:hint="eastAsia"/>
          </w:rPr>
          <w:t>較適合</w:t>
        </w:r>
        <w:r>
          <w:rPr>
            <w:rFonts w:hint="eastAsia"/>
          </w:rPr>
          <w:t>使用遊戲引擎做為開發工具</w:t>
        </w:r>
        <w:r w:rsidR="003E6C53">
          <w:rPr>
            <w:rFonts w:hint="eastAsia"/>
          </w:rPr>
          <w:t>，因該類軟體</w:t>
        </w:r>
      </w:ins>
      <w:ins w:id="5982" w:author="張寶騌 CHANG,PAO-TSUNG" w:date="2022-05-09T11:08:00Z">
        <w:r w:rsidR="003E6C53">
          <w:rPr>
            <w:rFonts w:hint="eastAsia"/>
          </w:rPr>
          <w:t>含</w:t>
        </w:r>
      </w:ins>
      <w:ins w:id="5983" w:author="張寶騌 CHANG,PAO-TSUNG" w:date="2022-05-09T11:14:00Z">
        <w:r w:rsidR="0041713D">
          <w:rPr>
            <w:rFonts w:hint="eastAsia"/>
          </w:rPr>
          <w:t>有</w:t>
        </w:r>
      </w:ins>
      <w:ins w:id="5984" w:author="張寶騌 CHANG,PAO-TSUNG" w:date="2022-05-09T11:08:00Z">
        <w:r w:rsidR="003E6C53">
          <w:rPr>
            <w:rFonts w:hint="eastAsia"/>
          </w:rPr>
          <w:t>較豐富的操作介面</w:t>
        </w:r>
      </w:ins>
      <w:ins w:id="5985" w:author="張寶騌 CHANG,PAO-TSUNG" w:date="2022-05-09T11:14:00Z">
        <w:r w:rsidR="0041713D">
          <w:rPr>
            <w:rFonts w:hint="eastAsia"/>
          </w:rPr>
          <w:t>且可以</w:t>
        </w:r>
      </w:ins>
      <w:ins w:id="5986" w:author="張寶騌 CHANG,PAO-TSUNG" w:date="2022-05-09T11:15:00Z">
        <w:r w:rsidR="0041713D">
          <w:rPr>
            <w:rFonts w:hint="eastAsia"/>
          </w:rPr>
          <w:t>由使用者</w:t>
        </w:r>
      </w:ins>
      <w:ins w:id="5987" w:author="張寶騌 CHANG,PAO-TSUNG" w:date="2022-05-09T11:14:00Z">
        <w:r w:rsidR="0041713D">
          <w:rPr>
            <w:rFonts w:hint="eastAsia"/>
          </w:rPr>
          <w:t>自行</w:t>
        </w:r>
      </w:ins>
      <w:ins w:id="5988" w:author="張寶騌 CHANG,PAO-TSUNG" w:date="2022-05-09T11:15:00Z">
        <w:r w:rsidR="0041713D">
          <w:rPr>
            <w:rFonts w:hint="eastAsia"/>
          </w:rPr>
          <w:t>設計，</w:t>
        </w:r>
      </w:ins>
      <w:ins w:id="5989" w:author="張寶騌 CHANG,PAO-TSUNG" w:date="2022-05-09T11:20:00Z">
        <w:r w:rsidR="00256E94">
          <w:rPr>
            <w:rFonts w:hint="eastAsia"/>
          </w:rPr>
          <w:t>此外</w:t>
        </w:r>
      </w:ins>
      <w:ins w:id="5990" w:author="張寶騌 CHANG,PAO-TSUNG" w:date="2022-05-09T11:24:00Z">
        <w:r w:rsidR="00F0767B">
          <w:rPr>
            <w:rFonts w:hint="eastAsia"/>
          </w:rPr>
          <w:t>也可以</w:t>
        </w:r>
      </w:ins>
      <w:ins w:id="5991" w:author="張寶騌 CHANG,PAO-TSUNG" w:date="2022-05-09T11:26:00Z">
        <w:r w:rsidR="00F0767B">
          <w:rPr>
            <w:rFonts w:hint="eastAsia"/>
          </w:rPr>
          <w:t>結合</w:t>
        </w:r>
        <w:r w:rsidR="00F0767B">
          <w:rPr>
            <w:rFonts w:hint="eastAsia"/>
          </w:rPr>
          <w:t>V</w:t>
        </w:r>
        <w:r w:rsidR="00F0767B">
          <w:t>R(</w:t>
        </w:r>
      </w:ins>
      <w:ins w:id="5992" w:author="張寶騌 CHANG,PAO-TSUNG" w:date="2022-05-09T11:27:00Z">
        <w:r w:rsidR="00F0767B">
          <w:rPr>
            <w:rFonts w:hint="eastAsia"/>
          </w:rPr>
          <w:t>虛擬實境</w:t>
        </w:r>
      </w:ins>
      <w:ins w:id="5993" w:author="張寶騌 CHANG,PAO-TSUNG" w:date="2022-05-09T11:26:00Z">
        <w:r w:rsidR="00F0767B">
          <w:t>)</w:t>
        </w:r>
        <w:r w:rsidR="00F0767B">
          <w:rPr>
            <w:rFonts w:hint="eastAsia"/>
          </w:rPr>
          <w:t>、</w:t>
        </w:r>
        <w:r w:rsidR="00F0767B">
          <w:rPr>
            <w:rFonts w:hint="eastAsia"/>
          </w:rPr>
          <w:t>M</w:t>
        </w:r>
        <w:r w:rsidR="00F0767B">
          <w:t>R(</w:t>
        </w:r>
      </w:ins>
      <w:ins w:id="5994" w:author="張寶騌 CHANG,PAO-TSUNG" w:date="2022-05-09T11:27:00Z">
        <w:r w:rsidR="00F0767B">
          <w:rPr>
            <w:rFonts w:hint="eastAsia"/>
          </w:rPr>
          <w:t>混合實境</w:t>
        </w:r>
      </w:ins>
      <w:ins w:id="5995" w:author="張寶騌 CHANG,PAO-TSUNG" w:date="2022-05-09T11:26:00Z">
        <w:r w:rsidR="00F0767B">
          <w:t>)</w:t>
        </w:r>
      </w:ins>
      <w:ins w:id="5996" w:author="張寶騌 CHANG,PAO-TSUNG" w:date="2022-05-09T11:27:00Z">
        <w:r w:rsidR="00F0767B">
          <w:rPr>
            <w:rFonts w:hint="eastAsia"/>
          </w:rPr>
          <w:t>等</w:t>
        </w:r>
        <w:r w:rsidR="00BB3F13">
          <w:rPr>
            <w:rFonts w:hint="eastAsia"/>
          </w:rPr>
          <w:t>未來趨勢。目前市面上</w:t>
        </w:r>
      </w:ins>
      <w:ins w:id="5997" w:author="張寶騌 CHANG,PAO-TSUNG" w:date="2022-05-09T11:28:00Z">
        <w:r w:rsidR="00BB3F13">
          <w:rPr>
            <w:rFonts w:hint="eastAsia"/>
          </w:rPr>
          <w:t>較常見的遊戲引擎為</w:t>
        </w:r>
        <w:r w:rsidR="00BB3F13" w:rsidRPr="00BB3F13">
          <w:t>Unity</w:t>
        </w:r>
        <w:r w:rsidR="00BB3F13">
          <w:rPr>
            <w:rFonts w:hint="eastAsia"/>
          </w:rPr>
          <w:t>與</w:t>
        </w:r>
        <w:r w:rsidR="00BB3F13" w:rsidRPr="00BB3F13">
          <w:t>Unreal</w:t>
        </w:r>
        <w:r w:rsidR="00BB3F13">
          <w:rPr>
            <w:rFonts w:hint="eastAsia"/>
          </w:rPr>
          <w:t>，兩軟體各有特色，</w:t>
        </w:r>
      </w:ins>
      <w:ins w:id="5998" w:author="張寶騌 CHANG,PAO-TSUNG" w:date="2022-05-09T11:29:00Z">
        <w:r w:rsidR="00BB3F13" w:rsidRPr="00BB3F13">
          <w:t>Unreal</w:t>
        </w:r>
        <w:r w:rsidR="00BB3F13">
          <w:rPr>
            <w:rFonts w:hint="eastAsia"/>
          </w:rPr>
          <w:t>較擅長場景渲染</w:t>
        </w:r>
      </w:ins>
      <w:ins w:id="5999" w:author="張寶騌 CHANG,PAO-TSUNG" w:date="2022-05-09T11:31:00Z">
        <w:r w:rsidR="00BB3F13">
          <w:rPr>
            <w:rFonts w:hint="eastAsia"/>
          </w:rPr>
          <w:t>，適合</w:t>
        </w:r>
      </w:ins>
      <w:ins w:id="6000" w:author="張寶騌 CHANG,PAO-TSUNG" w:date="2022-05-09T11:32:00Z">
        <w:r w:rsidR="00BB3F13">
          <w:rPr>
            <w:rFonts w:hint="eastAsia"/>
          </w:rPr>
          <w:t>電影或大型遊戲</w:t>
        </w:r>
      </w:ins>
      <w:ins w:id="6001" w:author="張寶騌 CHANG,PAO-TSUNG" w:date="2022-05-09T11:31:00Z">
        <w:r w:rsidR="00BB3F13">
          <w:rPr>
            <w:rFonts w:hint="eastAsia"/>
          </w:rPr>
          <w:t>等</w:t>
        </w:r>
      </w:ins>
      <w:ins w:id="6002" w:author="張寶騌 CHANG,PAO-TSUNG" w:date="2022-05-09T11:35:00Z">
        <w:r w:rsidR="00267B51">
          <w:rPr>
            <w:rFonts w:hint="eastAsia"/>
          </w:rPr>
          <w:t>重量級</w:t>
        </w:r>
      </w:ins>
      <w:ins w:id="6003" w:author="張寶騌 CHANG,PAO-TSUNG" w:date="2022-05-09T11:31:00Z">
        <w:r w:rsidR="00BB3F13">
          <w:rPr>
            <w:rFonts w:hint="eastAsia"/>
          </w:rPr>
          <w:t>專案的開發；而</w:t>
        </w:r>
        <w:r w:rsidR="00BB3F13" w:rsidRPr="00BB3F13">
          <w:t>Unity</w:t>
        </w:r>
      </w:ins>
      <w:ins w:id="6004" w:author="張寶騌 CHANG,PAO-TSUNG" w:date="2022-05-09T11:32:00Z">
        <w:r w:rsidR="00267B51">
          <w:rPr>
            <w:rFonts w:hint="eastAsia"/>
          </w:rPr>
          <w:t>在使用者介面則</w:t>
        </w:r>
      </w:ins>
      <w:ins w:id="6005" w:author="張寶騌 CHANG,PAO-TSUNG" w:date="2022-05-09T11:33:00Z">
        <w:r w:rsidR="00267B51">
          <w:rPr>
            <w:rFonts w:hint="eastAsia"/>
          </w:rPr>
          <w:t>較為友善</w:t>
        </w:r>
      </w:ins>
      <w:ins w:id="6006" w:author="張寶騌 CHANG,PAO-TSUNG" w:date="2022-05-09T11:38:00Z">
        <w:r w:rsidR="008241D7">
          <w:rPr>
            <w:rFonts w:hint="eastAsia"/>
          </w:rPr>
          <w:t>、</w:t>
        </w:r>
      </w:ins>
      <w:ins w:id="6007" w:author="張寶騌 CHANG,PAO-TSUNG" w:date="2022-05-09T11:33:00Z">
        <w:r w:rsidR="00267B51">
          <w:rPr>
            <w:rFonts w:hint="eastAsia"/>
          </w:rPr>
          <w:t>有豐富的網路資源可用</w:t>
        </w:r>
      </w:ins>
      <w:ins w:id="6008" w:author="張寶騌 CHANG,PAO-TSUNG" w:date="2022-05-09T11:38:00Z">
        <w:r w:rsidR="008241D7">
          <w:rPr>
            <w:rFonts w:hint="eastAsia"/>
          </w:rPr>
          <w:t>且開發成本較低，</w:t>
        </w:r>
      </w:ins>
      <w:ins w:id="6009" w:author="張寶騌 CHANG,PAO-TSUNG" w:date="2022-05-09T11:33:00Z">
        <w:r w:rsidR="00267B51">
          <w:rPr>
            <w:rFonts w:hint="eastAsia"/>
          </w:rPr>
          <w:t>適合</w:t>
        </w:r>
      </w:ins>
      <w:ins w:id="6010" w:author="張寶騌 CHANG,PAO-TSUNG" w:date="2022-05-09T11:35:00Z">
        <w:r w:rsidR="00267B51">
          <w:rPr>
            <w:rFonts w:hint="eastAsia"/>
          </w:rPr>
          <w:t>輕量級的遊戲開發</w:t>
        </w:r>
      </w:ins>
      <w:r w:rsidR="009A0AFD">
        <w:rPr>
          <w:rFonts w:hint="eastAsia"/>
        </w:rPr>
        <w:t>，與應用於各大平台</w:t>
      </w:r>
      <w:r w:rsidR="007250A5">
        <w:fldChar w:fldCharType="begin"/>
      </w:r>
      <w:r w:rsidR="009700FF">
        <w:instrText xml:space="preserve"> ADDIN EN.CITE &lt;EndNote&gt;&lt;Cite&gt;&lt;Year&gt;2020&lt;/Year&gt;&lt;RecNum&gt;34&lt;/RecNum&gt;&lt;DisplayText&gt;[25]&lt;/DisplayText&gt;&lt;record&gt;&lt;rec-number&gt;34&lt;/rec-number&gt;&lt;foreign-keys&gt;&lt;key app="EN" db-id="svx92rfr1svpvnerppyva0asra2wxdzswsds" timestamp="1652068174"&gt;34&lt;/key&gt;&lt;/foreign-keys&gt;&lt;ref</w:instrText>
      </w:r>
      <w:r w:rsidR="009700FF">
        <w:rPr>
          <w:rFonts w:hint="eastAsia"/>
        </w:rPr>
        <w:instrText>-type name="Web Page"&gt;12&lt;/ref-type&gt;&lt;contributors&gt;&lt;/contributors&gt;&lt;titles&gt;&lt;title&gt;&lt;style face="normal" font="default" size="100%"&gt;Unity vs Unreal : &lt;/style&gt;&lt;style face="normal" font="default" charset="136" size="100%"&gt;</w:instrText>
      </w:r>
      <w:r w:rsidR="009700FF">
        <w:rPr>
          <w:rFonts w:hint="eastAsia"/>
        </w:rPr>
        <w:instrText>兩大遊戲引擎優缺點比較</w:instrText>
      </w:r>
      <w:r w:rsidR="009700FF">
        <w:rPr>
          <w:rFonts w:hint="eastAsia"/>
        </w:rPr>
        <w:instrText>&lt;/style&gt;&lt;/title&gt;&lt;/titles&gt;&lt;key</w:instrText>
      </w:r>
      <w:r w:rsidR="009700FF">
        <w:instrText>words&gt;&lt;keyword&gt;UNITY&lt;/keyword&gt;&lt;keyword&gt;UNREAL&lt;/keyword&gt;&lt;/keywords&gt;&lt;dates&gt;&lt;year&gt;2020&lt;/year&gt;&lt;/dates&gt;&lt;urls&gt;&lt;related-urls&gt;&lt;url&gt;http://13.231.129.69/2020/12/24/unity-vs-unreal-%E5%85%A9%E5%A4%A7%E9%81%8A%E6%88%B2%E5%BC%95%E6%93%8E%E5%84%AA%E7%BC%BA%E9%BB%9E%E6</w:instrText>
      </w:r>
      <w:r w:rsidR="009700FF">
        <w:rPr>
          <w:rFonts w:hint="eastAsia"/>
        </w:rPr>
        <w:instrText>%AF%94%E8%BC%83/&lt;/url&gt;&lt;/related-urls&gt;&lt;/urls&gt;&lt;language&gt;&lt;style face="normal" font="default" charset="136" size="100%"&gt;</w:instrText>
      </w:r>
      <w:r w:rsidR="009700FF">
        <w:rPr>
          <w:rFonts w:hint="eastAsia"/>
        </w:rPr>
        <w:instrText>中文</w:instrText>
      </w:r>
      <w:r w:rsidR="009700FF">
        <w:rPr>
          <w:rFonts w:hint="eastAsia"/>
        </w:rPr>
        <w:instrText>&lt;/style&gt;&lt;/language&gt;&lt;/record&gt;&lt;/Cite&gt;&lt;/EndNote&gt;</w:instrText>
      </w:r>
      <w:r w:rsidR="007250A5">
        <w:fldChar w:fldCharType="separate"/>
      </w:r>
      <w:r w:rsidR="009700FF">
        <w:rPr>
          <w:noProof/>
        </w:rPr>
        <w:t>[25]</w:t>
      </w:r>
      <w:r w:rsidR="007250A5">
        <w:fldChar w:fldCharType="end"/>
      </w:r>
      <w:ins w:id="6011" w:author="張寶騌 CHANG,PAO-TSUNG" w:date="2022-05-09T11:35:00Z">
        <w:r w:rsidR="00267B51">
          <w:rPr>
            <w:rFonts w:hint="eastAsia"/>
          </w:rPr>
          <w:t>。在考量</w:t>
        </w:r>
      </w:ins>
      <w:ins w:id="6012" w:author="張寶騌 CHANG,PAO-TSUNG" w:date="2022-05-09T11:36:00Z">
        <w:r w:rsidR="00267B51">
          <w:rPr>
            <w:rFonts w:hint="eastAsia"/>
          </w:rPr>
          <w:t>本研究較著重</w:t>
        </w:r>
      </w:ins>
      <w:ins w:id="6013" w:author="張寶騌 CHANG,PAO-TSUNG" w:date="2022-05-09T11:39:00Z">
        <w:r w:rsidR="008241D7">
          <w:rPr>
            <w:rFonts w:hint="eastAsia"/>
          </w:rPr>
          <w:t>操作介面與開發效率，因此選擇</w:t>
        </w:r>
        <w:r w:rsidR="008241D7" w:rsidRPr="00BB3F13">
          <w:t>Unity</w:t>
        </w:r>
        <w:r w:rsidR="008241D7">
          <w:rPr>
            <w:rFonts w:hint="eastAsia"/>
          </w:rPr>
          <w:t>作為匯入軌道模型後的人機互動軟體。</w:t>
        </w:r>
      </w:ins>
    </w:p>
    <w:p w14:paraId="1BED9EFE" w14:textId="2A43E3CF" w:rsidR="00A6357A" w:rsidRDefault="00A6357A" w:rsidP="00A6357A">
      <w:pPr>
        <w:pStyle w:val="31"/>
        <w:spacing w:before="360" w:after="180"/>
        <w:rPr>
          <w:ins w:id="6014" w:author="張寶騌 CHANG,PAO-TSUNG" w:date="2022-04-13T18:44:00Z"/>
        </w:rPr>
      </w:pPr>
      <w:ins w:id="6015" w:author="張寶騌 CHANG,PAO-TSUNG" w:date="2022-04-13T18:44:00Z">
        <w:r>
          <w:rPr>
            <w:rFonts w:hint="eastAsia"/>
          </w:rPr>
          <w:lastRenderedPageBreak/>
          <w:t xml:space="preserve"> </w:t>
        </w:r>
        <w:bookmarkStart w:id="6016" w:name="_Toc107005953"/>
        <w:r w:rsidRPr="00A6357A">
          <w:t xml:space="preserve">Autodesk </w:t>
        </w:r>
      </w:ins>
      <w:ins w:id="6017" w:author="張寶騌 CHANG,PAO-TSUNG" w:date="2022-05-09T11:04:00Z">
        <w:r w:rsidR="0055521E">
          <w:rPr>
            <w:rFonts w:hint="eastAsia"/>
          </w:rPr>
          <w:t>Civil</w:t>
        </w:r>
      </w:ins>
      <w:ins w:id="6018" w:author="張寶騌 CHANG,PAO-TSUNG" w:date="2022-05-09T10:59:00Z">
        <w:r w:rsidR="002D4C37">
          <w:t xml:space="preserve"> 3D</w:t>
        </w:r>
      </w:ins>
      <w:bookmarkEnd w:id="6016"/>
    </w:p>
    <w:p w14:paraId="4339C459" w14:textId="701E1934" w:rsidR="002452F2" w:rsidRDefault="005A6EE7">
      <w:pPr>
        <w:ind w:left="480" w:firstLine="480"/>
        <w:jc w:val="both"/>
        <w:rPr>
          <w:ins w:id="6019" w:author="張寶騌 CHANG,PAO-TSUNG" w:date="2022-04-13T19:24:00Z"/>
        </w:rPr>
      </w:pPr>
      <w:ins w:id="6020" w:author="張寶騌 CHANG,PAO-TSUNG" w:date="2022-04-13T16:27:00Z">
        <w:r>
          <w:rPr>
            <w:rFonts w:hint="eastAsia"/>
          </w:rPr>
          <w:t>此軟體為</w:t>
        </w:r>
        <w:r>
          <w:t>Autodesk</w:t>
        </w:r>
        <w:r>
          <w:rPr>
            <w:rFonts w:hint="eastAsia"/>
          </w:rPr>
          <w:t>公司所發行之</w:t>
        </w:r>
      </w:ins>
      <w:ins w:id="6021" w:author="張寶騌 CHANG,PAO-TSUNG" w:date="2022-04-13T18:47:00Z">
        <w:r w:rsidR="00D953FB">
          <w:rPr>
            <w:rFonts w:hint="eastAsia"/>
          </w:rPr>
          <w:t>適用於</w:t>
        </w:r>
        <w:r w:rsidR="00D953FB" w:rsidRPr="00A6357A">
          <w:rPr>
            <w:rFonts w:hint="eastAsia"/>
          </w:rPr>
          <w:t>土木工程</w:t>
        </w:r>
        <w:r w:rsidR="00D953FB">
          <w:rPr>
            <w:rFonts w:hint="eastAsia"/>
          </w:rPr>
          <w:t>的</w:t>
        </w:r>
      </w:ins>
      <w:ins w:id="6022" w:author="張寶騌 CHANG,PAO-TSUNG" w:date="2022-04-13T16:27:00Z">
        <w:r>
          <w:rPr>
            <w:rFonts w:hint="eastAsia"/>
          </w:rPr>
          <w:t>建築資訊模型軟體，使用者</w:t>
        </w:r>
      </w:ins>
      <w:ins w:id="6023" w:author="張寶騌 CHANG,PAO-TSUNG" w:date="2022-04-13T18:50:00Z">
        <w:r w:rsidR="00D953FB">
          <w:rPr>
            <w:rFonts w:hint="eastAsia"/>
          </w:rPr>
          <w:t>可</w:t>
        </w:r>
        <w:r w:rsidR="00D953FB" w:rsidRPr="00D953FB">
          <w:rPr>
            <w:rFonts w:hint="eastAsia"/>
          </w:rPr>
          <w:t>建立精確的</w:t>
        </w:r>
      </w:ins>
      <w:ins w:id="6024" w:author="張寶騌 CHANG,PAO-TSUNG" w:date="2022-04-15T11:17:00Z">
        <w:r w:rsidR="00AF7C51">
          <w:rPr>
            <w:rFonts w:hint="eastAsia"/>
          </w:rPr>
          <w:t>空間</w:t>
        </w:r>
      </w:ins>
      <w:ins w:id="6025" w:author="張寶騌 CHANG,PAO-TSUNG" w:date="2022-04-13T18:50:00Z">
        <w:r w:rsidR="00D953FB" w:rsidRPr="00D953FB">
          <w:rPr>
            <w:rFonts w:hint="eastAsia"/>
          </w:rPr>
          <w:t>模型</w:t>
        </w:r>
      </w:ins>
      <w:ins w:id="6026" w:author="張寶騌 CHANG,PAO-TSUNG" w:date="2022-04-13T19:03:00Z">
        <w:r w:rsidR="00717291">
          <w:rPr>
            <w:rFonts w:hint="eastAsia"/>
          </w:rPr>
          <w:t>且</w:t>
        </w:r>
      </w:ins>
      <w:ins w:id="6027" w:author="張寶騌 CHANG,PAO-TSUNG" w:date="2022-04-13T19:04:00Z">
        <w:r w:rsidR="00717291">
          <w:rPr>
            <w:rFonts w:hint="eastAsia"/>
          </w:rPr>
          <w:t>可以將各物件之</w:t>
        </w:r>
        <w:r w:rsidR="00717291" w:rsidRPr="00717291">
          <w:rPr>
            <w:rFonts w:hint="eastAsia"/>
          </w:rPr>
          <w:t>資訊附加於建築模型中</w:t>
        </w:r>
        <w:r w:rsidR="00717291">
          <w:rPr>
            <w:rFonts w:hint="eastAsia"/>
          </w:rPr>
          <w:t>，可進一步追蹤該物件的狀態</w:t>
        </w:r>
      </w:ins>
      <w:ins w:id="6028" w:author="張寶騌 CHANG,PAO-TSUNG" w:date="2022-04-13T18:52:00Z">
        <w:r w:rsidR="00326F03">
          <w:rPr>
            <w:rFonts w:hint="eastAsia"/>
          </w:rPr>
          <w:t>。</w:t>
        </w:r>
      </w:ins>
      <w:ins w:id="6029" w:author="張寶騌 CHANG,PAO-TSUNG" w:date="2022-05-09T11:25:00Z">
        <w:r w:rsidR="00F0767B">
          <w:rPr>
            <w:rFonts w:hint="eastAsia"/>
          </w:rPr>
          <w:t>Civil</w:t>
        </w:r>
        <w:r w:rsidR="00F0767B">
          <w:t xml:space="preserve"> 3D</w:t>
        </w:r>
      </w:ins>
      <w:ins w:id="6030" w:author="張寶騌 CHANG,PAO-TSUNG" w:date="2022-04-13T18:56:00Z">
        <w:r w:rsidR="00326F03" w:rsidRPr="00326F03">
          <w:rPr>
            <w:rFonts w:hint="eastAsia"/>
          </w:rPr>
          <w:t>有助於快速完成道路工程、</w:t>
        </w:r>
      </w:ins>
      <w:ins w:id="6031" w:author="張寶騌 CHANG,PAO-TSUNG" w:date="2022-04-13T18:57:00Z">
        <w:r w:rsidR="0011033B">
          <w:rPr>
            <w:rFonts w:hint="eastAsia"/>
          </w:rPr>
          <w:t>軌道工程、</w:t>
        </w:r>
      </w:ins>
      <w:ins w:id="6032" w:author="張寶騌 CHANG,PAO-TSUNG" w:date="2022-04-13T18:56:00Z">
        <w:r w:rsidR="00326F03" w:rsidRPr="00326F03">
          <w:rPr>
            <w:rFonts w:hint="eastAsia"/>
          </w:rPr>
          <w:t>隧道工程、雨水</w:t>
        </w:r>
        <w:r w:rsidR="00326F03" w:rsidRPr="00326F03">
          <w:rPr>
            <w:rFonts w:hint="eastAsia"/>
          </w:rPr>
          <w:t>/</w:t>
        </w:r>
        <w:r w:rsidR="00326F03" w:rsidRPr="00326F03">
          <w:rPr>
            <w:rFonts w:hint="eastAsia"/>
          </w:rPr>
          <w:t>污水排放</w:t>
        </w:r>
      </w:ins>
      <w:ins w:id="6033" w:author="張寶騌 CHANG,PAO-TSUNG" w:date="2022-04-13T18:57:00Z">
        <w:r w:rsidR="0011033B">
          <w:rPr>
            <w:rFonts w:hint="eastAsia"/>
          </w:rPr>
          <w:t>等</w:t>
        </w:r>
      </w:ins>
      <w:ins w:id="6034" w:author="張寶騌 CHANG,PAO-TSUNG" w:date="2022-04-13T18:56:00Z">
        <w:r w:rsidR="00326F03" w:rsidRPr="00326F03">
          <w:rPr>
            <w:rFonts w:hint="eastAsia"/>
          </w:rPr>
          <w:t>系統</w:t>
        </w:r>
      </w:ins>
      <w:ins w:id="6035" w:author="張寶騌 CHANG,PAO-TSUNG" w:date="2022-04-13T18:57:00Z">
        <w:r w:rsidR="0011033B">
          <w:rPr>
            <w:rFonts w:hint="eastAsia"/>
          </w:rPr>
          <w:t>的</w:t>
        </w:r>
      </w:ins>
      <w:ins w:id="6036" w:author="張寶騌 CHANG,PAO-TSUNG" w:date="2022-04-13T18:56:00Z">
        <w:r w:rsidR="00326F03" w:rsidRPr="00326F03">
          <w:rPr>
            <w:rFonts w:hint="eastAsia"/>
          </w:rPr>
          <w:t>規劃設計</w:t>
        </w:r>
      </w:ins>
      <w:ins w:id="6037" w:author="張寶騌 CHANG,PAO-TSUNG" w:date="2022-04-13T18:57:00Z">
        <w:r w:rsidR="0011033B">
          <w:rPr>
            <w:rFonts w:hint="eastAsia"/>
          </w:rPr>
          <w:t>，所有的</w:t>
        </w:r>
      </w:ins>
      <w:ins w:id="6038" w:author="張寶騌 CHANG,PAO-TSUNG" w:date="2022-04-13T18:58:00Z">
        <w:r w:rsidR="0011033B">
          <w:rPr>
            <w:rFonts w:hint="eastAsia"/>
          </w:rPr>
          <w:t>設計組件</w:t>
        </w:r>
      </w:ins>
      <w:ins w:id="6039" w:author="張寶騌 CHANG,PAO-TSUNG" w:date="2022-04-13T18:59:00Z">
        <w:r w:rsidR="0011033B">
          <w:rPr>
            <w:rFonts w:hint="eastAsia"/>
          </w:rPr>
          <w:t>(</w:t>
        </w:r>
        <w:r w:rsidR="0011033B">
          <w:rPr>
            <w:rFonts w:hint="eastAsia"/>
          </w:rPr>
          <w:t>如</w:t>
        </w:r>
        <w:r w:rsidR="0011033B">
          <w:rPr>
            <w:rFonts w:hint="eastAsia"/>
          </w:rPr>
          <w:t>:</w:t>
        </w:r>
        <w:r w:rsidR="0011033B">
          <w:rPr>
            <w:rFonts w:hint="eastAsia"/>
          </w:rPr>
          <w:t>平</w:t>
        </w:r>
      </w:ins>
      <w:ins w:id="6040" w:author="張寶騌 CHANG,PAO-TSUNG" w:date="2022-04-15T10:50:00Z">
        <w:r w:rsidR="008758BC">
          <w:rPr>
            <w:rFonts w:hint="eastAsia"/>
          </w:rPr>
          <w:t>面線形</w:t>
        </w:r>
      </w:ins>
      <w:ins w:id="6041" w:author="張寶騌 CHANG,PAO-TSUNG" w:date="2022-04-13T18:59:00Z">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ins>
      <w:ins w:id="6042" w:author="張寶騌 CHANG,PAO-TSUNG" w:date="2022-04-13T18:58:00Z">
        <w:r w:rsidR="0011033B">
          <w:rPr>
            <w:rFonts w:hint="eastAsia"/>
          </w:rPr>
          <w:t>皆以動態方式連結</w:t>
        </w:r>
      </w:ins>
      <w:ins w:id="6043" w:author="張寶騌 CHANG,PAO-TSUNG" w:date="2022-04-13T18:59:00Z">
        <w:r w:rsidR="0011033B">
          <w:rPr>
            <w:rFonts w:hint="eastAsia"/>
          </w:rPr>
          <w:t>，</w:t>
        </w:r>
      </w:ins>
      <w:ins w:id="6044" w:author="張寶騌 CHANG,PAO-TSUNG" w:date="2022-04-13T19:05:00Z">
        <w:r w:rsidR="00717291">
          <w:rPr>
            <w:rFonts w:hint="eastAsia"/>
          </w:rPr>
          <w:t>利於</w:t>
        </w:r>
      </w:ins>
      <w:ins w:id="6045" w:author="張寶騌 CHANG,PAO-TSUNG" w:date="2022-04-13T19:01:00Z">
        <w:r w:rsidR="0011033B">
          <w:rPr>
            <w:rFonts w:hint="eastAsia"/>
          </w:rPr>
          <w:t>快速修改</w:t>
        </w:r>
      </w:ins>
      <w:ins w:id="6046" w:author="張寶騌 CHANG,PAO-TSUNG" w:date="2022-04-13T19:05:00Z">
        <w:r w:rsidR="00717291">
          <w:rPr>
            <w:rFonts w:hint="eastAsia"/>
          </w:rPr>
          <w:t>及方案調整，</w:t>
        </w:r>
      </w:ins>
      <w:ins w:id="6047" w:author="張寶騌 CHANG,PAO-TSUNG" w:date="2022-04-13T19:06:00Z">
        <w:r w:rsidR="00717291">
          <w:rPr>
            <w:rFonts w:hint="eastAsia"/>
          </w:rPr>
          <w:t>有助於使用者</w:t>
        </w:r>
      </w:ins>
      <w:ins w:id="6048" w:author="張寶騌 CHANG,PAO-TSUNG" w:date="2022-04-13T19:01:00Z">
        <w:r w:rsidR="0011033B" w:rsidRPr="0011033B">
          <w:rPr>
            <w:rFonts w:hint="eastAsia"/>
          </w:rPr>
          <w:t>輕鬆地評估多種設計方案、</w:t>
        </w:r>
      </w:ins>
      <w:ins w:id="6049" w:author="張寶騌 CHANG,PAO-TSUNG" w:date="2022-04-13T19:02:00Z">
        <w:r w:rsidR="00717291">
          <w:rPr>
            <w:rFonts w:hint="eastAsia"/>
          </w:rPr>
          <w:t>提出</w:t>
        </w:r>
      </w:ins>
      <w:ins w:id="6050" w:author="張寶騌 CHANG,PAO-TSUNG" w:date="2022-04-13T19:01:00Z">
        <w:r w:rsidR="0011033B" w:rsidRPr="0011033B">
          <w:rPr>
            <w:rFonts w:hint="eastAsia"/>
          </w:rPr>
          <w:t>更</w:t>
        </w:r>
      </w:ins>
      <w:ins w:id="6051" w:author="張寶騌 CHANG,PAO-TSUNG" w:date="2022-04-13T19:02:00Z">
        <w:r w:rsidR="00717291">
          <w:rPr>
            <w:rFonts w:hint="eastAsia"/>
          </w:rPr>
          <w:t>佳</w:t>
        </w:r>
      </w:ins>
      <w:ins w:id="6052" w:author="張寶騌 CHANG,PAO-TSUNG" w:date="2022-04-13T19:01:00Z">
        <w:r w:rsidR="0011033B" w:rsidRPr="0011033B">
          <w:rPr>
            <w:rFonts w:hint="eastAsia"/>
          </w:rPr>
          <w:t>的決策</w:t>
        </w:r>
      </w:ins>
      <w:r w:rsidR="007250A5">
        <w:fldChar w:fldCharType="begin"/>
      </w:r>
      <w:r w:rsidR="009700FF">
        <w:rPr>
          <w:rFonts w:hint="eastAsia"/>
        </w:rPr>
        <w:instrText xml:space="preserve"> ADDIN EN.CITE &lt;EndNote&gt;&lt;Cite&gt;&lt;Author&gt;</w:instrText>
      </w:r>
      <w:r w:rsidR="009700FF">
        <w:rPr>
          <w:rFonts w:hint="eastAsia"/>
        </w:rPr>
        <w:instrText>白瓊珊</w:instrText>
      </w:r>
      <w:r w:rsidR="009700FF">
        <w:rPr>
          <w:rFonts w:hint="eastAsia"/>
        </w:rPr>
        <w:instrText>&lt;/Author&gt;&lt;Year&gt;2013&lt;/Year&gt;&lt;RecNum&gt;10&lt;/RecNum&gt;&lt;DisplayText&gt;[26]&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9700FF">
        <w:rPr>
          <w:rFonts w:hint="eastAsia"/>
        </w:rPr>
        <w:instrText>白瓊珊</w:instrText>
      </w:r>
      <w:r w:rsidR="009700FF">
        <w:rPr>
          <w:rFonts w:hint="eastAsia"/>
        </w:rPr>
        <w:instrText>&lt;/style&gt;&lt;style face="normal" font="default" size="100%"&gt;,&lt;/style&gt;&lt;/author&gt;&lt;/authors&gt;&lt;tertiary-authors&gt;&lt;author&gt;&lt;style face="normal" font="default" charset="136" size="100%"&gt;</w:instrText>
      </w:r>
      <w:r w:rsidR="009700FF">
        <w:rPr>
          <w:rFonts w:hint="eastAsia"/>
        </w:rPr>
        <w:instrText>林商裕</w:instrText>
      </w:r>
      <w:r w:rsidR="009700FF">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9700FF">
        <w:rPr>
          <w:rFonts w:hint="eastAsia"/>
        </w:rPr>
        <w:instrText>利用</w:instrText>
      </w:r>
      <w:r w:rsidR="009700FF">
        <w:rPr>
          <w:rFonts w:hint="eastAsia"/>
        </w:rPr>
        <w:instrText>&lt;/style&gt;&lt;style face="normal" font="default" size="100%"&gt;Civil 3D&lt;/style&gt;&lt;style face="normal" font="default" charset="136" size="100%"&gt;</w:instrText>
      </w:r>
      <w:r w:rsidR="009700FF">
        <w:rPr>
          <w:rFonts w:hint="eastAsia"/>
        </w:rPr>
        <w:instrText>建立</w:instrText>
      </w:r>
      <w:r w:rsidR="009700FF">
        <w:rPr>
          <w:rFonts w:hint="eastAsia"/>
        </w:rPr>
        <w:instrText>&lt;/style&gt;&lt;style face="normal" font="default" size="100%"&gt;3D&lt;/style&gt;&lt;style face="normal" font="default" charset="136" size="100%"&gt;</w:instrText>
      </w:r>
      <w:r w:rsidR="009700FF">
        <w:rPr>
          <w:rFonts w:hint="eastAsia"/>
        </w:rPr>
        <w:instrText>道路廊道模型</w:instrText>
      </w:r>
      <w:r w:rsidR="009700FF">
        <w:rPr>
          <w:rFonts w:hint="eastAsia"/>
        </w:rPr>
        <w:instrText>&lt;/style&gt;&lt;/title&gt;&lt;secondary-title&gt;&lt;style face="normal" font="default" charset="136" size="100%"&gt;</w:instrText>
      </w:r>
      <w:r w:rsidR="009700FF">
        <w:rPr>
          <w:rFonts w:hint="eastAsia"/>
        </w:rPr>
        <w:instrText>營建工程系碩士班</w:instrText>
      </w:r>
      <w:r w:rsidR="009700FF">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9700FF">
        <w:rPr>
          <w:rFonts w:hint="eastAsia"/>
        </w:rPr>
        <w:instrText>台中市</w:instrText>
      </w:r>
      <w:r w:rsidR="009700FF">
        <w:rPr>
          <w:rFonts w:hint="eastAsia"/>
        </w:rPr>
        <w:instrText>&lt;/style&gt;&lt;/pub-location&gt;&lt;publisher&gt;&lt;style face="normal" font="default" charset="136" size="100%"&gt;</w:instrText>
      </w:r>
      <w:r w:rsidR="009700FF">
        <w:rPr>
          <w:rFonts w:hint="eastAsia"/>
        </w:rPr>
        <w:instrText>朝陽科技大學</w:instrText>
      </w:r>
      <w:r w:rsidR="009700FF">
        <w:rPr>
          <w:rFonts w:hint="eastAsia"/>
        </w:rPr>
        <w:instrText>&lt;/style&gt;&lt;/publisher&gt;&lt;work-type&gt;&lt;style face="normal" font="default" charset="136" size="100%"&gt;</w:instrText>
      </w:r>
      <w:r w:rsidR="009700FF">
        <w:rPr>
          <w:rFonts w:hint="eastAsia"/>
        </w:rPr>
        <w:instrText>碩士論文</w:instrText>
      </w:r>
      <w:r w:rsidR="009700FF">
        <w:rPr>
          <w:rFonts w:hint="eastAsia"/>
        </w:rPr>
        <w:instrText>&lt;/style&gt;&lt;/work-type&gt;&lt;urls&gt;&lt;/urls&gt;&lt;/record&gt;&lt;/Cite&gt;&lt;/EndNote&gt;</w:instrText>
      </w:r>
      <w:r w:rsidR="007250A5">
        <w:fldChar w:fldCharType="separate"/>
      </w:r>
      <w:r w:rsidR="009700FF">
        <w:rPr>
          <w:noProof/>
        </w:rPr>
        <w:t>[26]</w:t>
      </w:r>
      <w:r w:rsidR="007250A5">
        <w:fldChar w:fldCharType="end"/>
      </w:r>
      <w:ins w:id="6053" w:author="張寶騌 CHANG,PAO-TSUNG" w:date="2022-04-13T19:02:00Z">
        <w:r w:rsidR="00717291">
          <w:rPr>
            <w:rFonts w:hint="eastAsia"/>
          </w:rPr>
          <w:t>。</w:t>
        </w:r>
      </w:ins>
    </w:p>
    <w:p w14:paraId="02528C0F" w14:textId="5A5AB407" w:rsidR="0047068C" w:rsidRDefault="006E7185" w:rsidP="0047068C">
      <w:pPr>
        <w:ind w:leftChars="83" w:left="199" w:firstLineChars="83" w:firstLine="199"/>
        <w:rPr>
          <w:ins w:id="6054" w:author="張寶騌 CHANG,PAO-TSUNG" w:date="2022-04-13T19:25:00Z"/>
        </w:rPr>
      </w:pPr>
      <w:ins w:id="6055" w:author="張寶騌 CHANG,PAO-TSUNG" w:date="2022-04-15T11:36:00Z">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105"/>
                      <a:stretch>
                        <a:fillRect/>
                      </a:stretch>
                    </pic:blipFill>
                    <pic:spPr>
                      <a:xfrm>
                        <a:off x="0" y="0"/>
                        <a:ext cx="5579745" cy="2968625"/>
                      </a:xfrm>
                      <a:prstGeom prst="rect">
                        <a:avLst/>
                      </a:prstGeom>
                    </pic:spPr>
                  </pic:pic>
                </a:graphicData>
              </a:graphic>
            </wp:inline>
          </w:drawing>
        </w:r>
      </w:ins>
    </w:p>
    <w:p w14:paraId="62C446E6" w14:textId="38903241" w:rsidR="0047068C" w:rsidRPr="00AA3E0A" w:rsidRDefault="0047068C">
      <w:pPr>
        <w:pStyle w:val="ac"/>
        <w:spacing w:after="180"/>
        <w:rPr>
          <w:ins w:id="6056" w:author="張寶騌 CHANG,PAO-TSUNG" w:date="2022-04-15T11:04:00Z"/>
          <w:rPrChange w:id="6057" w:author="張寶騌 CHANG,PAO-TSUNG" w:date="2022-06-17T20:42:00Z">
            <w:rPr>
              <w:ins w:id="6058" w:author="張寶騌 CHANG,PAO-TSUNG" w:date="2022-04-15T11:04:00Z"/>
              <w:sz w:val="24"/>
              <w:szCs w:val="24"/>
            </w:rPr>
          </w:rPrChange>
        </w:rPr>
      </w:pPr>
      <w:bookmarkStart w:id="6059" w:name="_Toc106974320"/>
      <w:ins w:id="6060" w:author="張寶騌 CHANG,PAO-TSUNG" w:date="2022-04-13T19:26:00Z">
        <w:r w:rsidRPr="00AA3E0A">
          <w:rPr>
            <w:rFonts w:hint="eastAsia"/>
            <w:rPrChange w:id="6061" w:author="張寶騌 CHANG,PAO-TSUNG" w:date="2022-06-17T20:42:00Z">
              <w:rPr>
                <w:rFonts w:hint="eastAsia"/>
                <w:sz w:val="24"/>
                <w:szCs w:val="24"/>
              </w:rPr>
            </w:rPrChange>
          </w:rPr>
          <w:t>圖</w:t>
        </w:r>
        <w:r w:rsidRPr="00AA3E0A">
          <w:rPr>
            <w:rPrChange w:id="6062" w:author="張寶騌 CHANG,PAO-TSUNG" w:date="2022-06-17T20:42:00Z">
              <w:rPr>
                <w:sz w:val="24"/>
                <w:szCs w:val="24"/>
              </w:rPr>
            </w:rPrChange>
          </w:rPr>
          <w:t xml:space="preserve"> </w:t>
        </w:r>
      </w:ins>
      <w:fldSimple w:instr=" STYLEREF 1 \s ">
        <w:r w:rsidR="009700FF">
          <w:rPr>
            <w:noProof/>
          </w:rPr>
          <w:t>3</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1</w:t>
      </w:r>
      <w:r w:rsidR="009700FF">
        <w:fldChar w:fldCharType="end"/>
      </w:r>
      <w:r w:rsidR="008958F6">
        <w:rPr>
          <w:rFonts w:hint="eastAsia"/>
        </w:rPr>
        <w:t xml:space="preserve"> </w:t>
      </w:r>
      <w:ins w:id="6063" w:author="張寶騌 CHANG,PAO-TSUNG" w:date="2022-04-13T19:26:00Z">
        <w:r w:rsidRPr="00AA3E0A">
          <w:rPr>
            <w:rPrChange w:id="6064" w:author="張寶騌 CHANG,PAO-TSUNG" w:date="2022-06-17T20:42:00Z">
              <w:rPr>
                <w:sz w:val="24"/>
                <w:szCs w:val="24"/>
              </w:rPr>
            </w:rPrChange>
          </w:rPr>
          <w:t xml:space="preserve">Autodesk </w:t>
        </w:r>
      </w:ins>
      <w:ins w:id="6065" w:author="張寶騌 CHANG,PAO-TSUNG" w:date="2022-05-09T10:59:00Z">
        <w:r w:rsidR="002D4C37" w:rsidRPr="00AA3E0A">
          <w:rPr>
            <w:rPrChange w:id="6066" w:author="張寶騌 CHANG,PAO-TSUNG" w:date="2022-06-17T20:42:00Z">
              <w:rPr>
                <w:sz w:val="24"/>
                <w:szCs w:val="24"/>
              </w:rPr>
            </w:rPrChange>
          </w:rPr>
          <w:t>CIVIL 3D</w:t>
        </w:r>
      </w:ins>
      <w:ins w:id="6067" w:author="張寶騌 CHANG,PAO-TSUNG" w:date="2022-04-13T19:26:00Z">
        <w:r w:rsidRPr="00AA3E0A">
          <w:rPr>
            <w:rFonts w:hint="eastAsia"/>
            <w:rPrChange w:id="6068" w:author="張寶騌 CHANG,PAO-TSUNG" w:date="2022-06-17T20:42:00Z">
              <w:rPr>
                <w:rFonts w:hint="eastAsia"/>
                <w:sz w:val="24"/>
                <w:szCs w:val="24"/>
              </w:rPr>
            </w:rPrChange>
          </w:rPr>
          <w:t>軟體</w:t>
        </w:r>
      </w:ins>
      <w:ins w:id="6069" w:author="張寶騌 CHANG,PAO-TSUNG" w:date="2022-04-15T11:36:00Z">
        <w:r w:rsidR="006E7185" w:rsidRPr="00AA3E0A">
          <w:rPr>
            <w:rFonts w:hint="eastAsia"/>
            <w:rPrChange w:id="6070" w:author="張寶騌 CHANG,PAO-TSUNG" w:date="2022-06-17T20:42:00Z">
              <w:rPr>
                <w:rFonts w:hint="eastAsia"/>
                <w:sz w:val="24"/>
                <w:szCs w:val="24"/>
              </w:rPr>
            </w:rPrChange>
          </w:rPr>
          <w:t>設計介面</w:t>
        </w:r>
      </w:ins>
      <w:bookmarkEnd w:id="6059"/>
    </w:p>
    <w:p w14:paraId="2256FC3D" w14:textId="02E6848A" w:rsidR="008241D7" w:rsidRDefault="00AF7C51">
      <w:pPr>
        <w:ind w:left="480" w:firstLine="480"/>
        <w:rPr>
          <w:ins w:id="6071" w:author="張寶騌 CHANG,PAO-TSUNG" w:date="2022-05-09T11:42:00Z"/>
        </w:rPr>
      </w:pPr>
      <w:proofErr w:type="gramStart"/>
      <w:ins w:id="6072" w:author="張寶騌 CHANG,PAO-TSUNG" w:date="2022-04-15T11:17:00Z">
        <w:r>
          <w:rPr>
            <w:rFonts w:hint="eastAsia"/>
          </w:rPr>
          <w:t>此外，</w:t>
        </w:r>
      </w:ins>
      <w:proofErr w:type="gramEnd"/>
      <w:ins w:id="6073" w:author="張寶騌 CHANG,PAO-TSUNG" w:date="2022-05-09T11:25:00Z">
        <w:r w:rsidR="00F0767B">
          <w:rPr>
            <w:rFonts w:hint="eastAsia"/>
          </w:rPr>
          <w:t>Civil</w:t>
        </w:r>
        <w:r w:rsidR="00F0767B">
          <w:t xml:space="preserve"> 3D</w:t>
        </w:r>
      </w:ins>
      <w:ins w:id="6074" w:author="張寶騌 CHANG,PAO-TSUNG" w:date="2022-04-15T11:18:00Z">
        <w:r>
          <w:rPr>
            <w:rFonts w:hint="eastAsia"/>
          </w:rPr>
          <w:t>亦有許多模組可供選擇</w:t>
        </w:r>
      </w:ins>
      <w:ins w:id="6075" w:author="張寶騌 CHANG,PAO-TSUNG" w:date="2022-04-15T11:36:00Z">
        <w:r w:rsidR="006E7185">
          <w:rPr>
            <w:rFonts w:hint="eastAsia"/>
          </w:rPr>
          <w:t>，</w:t>
        </w:r>
      </w:ins>
      <w:ins w:id="6076" w:author="張寶騌 CHANG,PAO-TSUNG" w:date="2022-04-15T11:37:00Z">
        <w:r w:rsidR="006E7185">
          <w:rPr>
            <w:rFonts w:hint="eastAsia"/>
          </w:rPr>
          <w:t>包含</w:t>
        </w:r>
        <w:r w:rsidR="006E7185">
          <w:rPr>
            <w:rFonts w:hint="eastAsia"/>
          </w:rPr>
          <w:t>3</w:t>
        </w:r>
        <w:r w:rsidR="006E7185">
          <w:t>D</w:t>
        </w:r>
        <w:r w:rsidR="006E7185">
          <w:rPr>
            <w:rFonts w:hint="eastAsia"/>
          </w:rPr>
          <w:t>塑型、</w:t>
        </w:r>
      </w:ins>
      <w:ins w:id="6077" w:author="張寶騌 CHANG,PAO-TSUNG" w:date="2022-04-15T11:38:00Z">
        <w:r w:rsidR="006E7185">
          <w:rPr>
            <w:rFonts w:hint="eastAsia"/>
          </w:rPr>
          <w:t>規劃和分析、製圖與註解等因應</w:t>
        </w:r>
        <w:r w:rsidR="00692888">
          <w:rPr>
            <w:rFonts w:hint="eastAsia"/>
          </w:rPr>
          <w:t>不同</w:t>
        </w:r>
      </w:ins>
      <w:ins w:id="6078" w:author="張寶騌 CHANG,PAO-TSUNG" w:date="2022-04-15T11:39:00Z">
        <w:r w:rsidR="00692888">
          <w:rPr>
            <w:rFonts w:hint="eastAsia"/>
          </w:rPr>
          <w:t>使用</w:t>
        </w:r>
      </w:ins>
      <w:ins w:id="6079" w:author="張寶騌 CHANG,PAO-TSUNG" w:date="2022-04-15T11:38:00Z">
        <w:r w:rsidR="00692888">
          <w:rPr>
            <w:rFonts w:hint="eastAsia"/>
          </w:rPr>
          <w:t>需求</w:t>
        </w:r>
      </w:ins>
      <w:ins w:id="6080" w:author="張寶騌 CHANG,PAO-TSUNG" w:date="2022-04-15T11:39:00Z">
        <w:r w:rsidR="00692888">
          <w:rPr>
            <w:rFonts w:hint="eastAsia"/>
          </w:rPr>
          <w:t>。</w:t>
        </w:r>
      </w:ins>
      <w:ins w:id="6081" w:author="張寶騌 CHANG,PAO-TSUNG" w:date="2022-04-15T11:44:00Z">
        <w:r w:rsidR="00365F08">
          <w:rPr>
            <w:rFonts w:hint="eastAsia"/>
          </w:rPr>
          <w:t>本研究利用</w:t>
        </w:r>
        <w:r w:rsidR="00365F08">
          <w:rPr>
            <w:rFonts w:hint="eastAsia"/>
          </w:rPr>
          <w:t>3</w:t>
        </w:r>
        <w:r w:rsidR="00365F08">
          <w:t>D</w:t>
        </w:r>
        <w:r w:rsidR="00365F08">
          <w:rPr>
            <w:rFonts w:hint="eastAsia"/>
          </w:rPr>
          <w:t>塑型模組以建置出</w:t>
        </w:r>
      </w:ins>
      <w:ins w:id="6082" w:author="張寶騌 CHANG,PAO-TSUNG" w:date="2022-04-15T11:45:00Z">
        <w:r w:rsidR="00365F08">
          <w:rPr>
            <w:rFonts w:hint="eastAsia"/>
          </w:rPr>
          <w:t>較精確之軌道</w:t>
        </w:r>
        <w:r w:rsidR="00365F08">
          <w:rPr>
            <w:rFonts w:hint="eastAsia"/>
          </w:rPr>
          <w:t>3</w:t>
        </w:r>
        <w:r w:rsidR="00365F08">
          <w:t>D</w:t>
        </w:r>
        <w:r w:rsidR="00365F08">
          <w:rPr>
            <w:rFonts w:hint="eastAsia"/>
          </w:rPr>
          <w:t>模型。</w:t>
        </w:r>
      </w:ins>
    </w:p>
    <w:p w14:paraId="65D18463" w14:textId="1E6BB0CC" w:rsidR="00DA3A96" w:rsidRPr="00D74AF4" w:rsidRDefault="008241D7">
      <w:pPr>
        <w:widowControl/>
        <w:spacing w:line="240" w:lineRule="auto"/>
        <w:ind w:leftChars="0" w:left="0" w:firstLineChars="0" w:firstLine="0"/>
        <w:rPr>
          <w:ins w:id="6083" w:author="張寶騌 CHANG,PAO-TSUNG" w:date="2022-04-13T19:25:00Z"/>
        </w:rPr>
        <w:pPrChange w:id="6084" w:author="張寶騌 CHANG,PAO-TSUNG" w:date="2022-05-09T11:43:00Z">
          <w:pPr>
            <w:ind w:leftChars="83" w:left="199" w:firstLineChars="83" w:firstLine="199"/>
          </w:pPr>
        </w:pPrChange>
      </w:pPr>
      <w:ins w:id="6085" w:author="張寶騌 CHANG,PAO-TSUNG" w:date="2022-05-09T11:42:00Z">
        <w:r>
          <w:br w:type="page"/>
        </w:r>
      </w:ins>
    </w:p>
    <w:p w14:paraId="473C8683" w14:textId="4DE41ADF" w:rsidR="00DA3A96" w:rsidRDefault="003F2FE7">
      <w:pPr>
        <w:pStyle w:val="31"/>
        <w:spacing w:before="360" w:after="180"/>
        <w:rPr>
          <w:ins w:id="6086" w:author="張寶騌 CHANG,PAO-TSUNG" w:date="2022-04-15T11:04:00Z"/>
        </w:rPr>
        <w:pPrChange w:id="6087" w:author="張寶騌 CHANG,PAO-TSUNG" w:date="2022-04-15T11:04:00Z">
          <w:pPr>
            <w:ind w:leftChars="83" w:left="199" w:firstLineChars="0" w:firstLine="0"/>
          </w:pPr>
        </w:pPrChange>
      </w:pPr>
      <w:ins w:id="6088" w:author="張寶騌 CHANG,PAO-TSUNG" w:date="2022-04-13T19:29:00Z">
        <w:r>
          <w:rPr>
            <w:rFonts w:hint="eastAsia"/>
          </w:rPr>
          <w:lastRenderedPageBreak/>
          <w:t xml:space="preserve"> </w:t>
        </w:r>
        <w:bookmarkStart w:id="6089" w:name="_Toc107005954"/>
        <w:r>
          <w:t>Unity</w:t>
        </w:r>
      </w:ins>
      <w:bookmarkEnd w:id="6089"/>
    </w:p>
    <w:p w14:paraId="65EC4FD5" w14:textId="287D8F0C" w:rsidR="002452F2" w:rsidRDefault="00DA3A96" w:rsidP="00D74AF4">
      <w:pPr>
        <w:ind w:left="480" w:firstLine="480"/>
        <w:jc w:val="both"/>
        <w:rPr>
          <w:ins w:id="6090" w:author="張寶騌 CHANG,PAO-TSUNG" w:date="2022-04-15T11:08:00Z"/>
        </w:rPr>
      </w:pPr>
      <w:ins w:id="6091" w:author="張寶騌 CHANG,PAO-TSUNG" w:date="2022-04-15T11:04:00Z">
        <w:r w:rsidRPr="00DA3A96">
          <w:rPr>
            <w:rFonts w:hint="eastAsia"/>
          </w:rPr>
          <w:t>本研究選擇</w:t>
        </w:r>
        <w:r w:rsidRPr="00DA3A96">
          <w:rPr>
            <w:rFonts w:hint="eastAsia"/>
          </w:rPr>
          <w:t xml:space="preserve"> Unity </w:t>
        </w:r>
        <w:r w:rsidRPr="00DA3A96">
          <w:rPr>
            <w:rFonts w:hint="eastAsia"/>
          </w:rPr>
          <w:t>作為</w:t>
        </w:r>
      </w:ins>
      <w:ins w:id="6092" w:author="張寶騌 CHANG,PAO-TSUNG" w:date="2022-04-15T11:06:00Z">
        <w:r>
          <w:rPr>
            <w:rFonts w:hint="eastAsia"/>
          </w:rPr>
          <w:t>人機互動</w:t>
        </w:r>
      </w:ins>
      <w:ins w:id="6093" w:author="張寶騌 CHANG,PAO-TSUNG" w:date="2022-04-15T11:04:00Z">
        <w:r w:rsidRPr="00DA3A96">
          <w:rPr>
            <w:rFonts w:hint="eastAsia"/>
          </w:rPr>
          <w:t>的開發環境，</w:t>
        </w:r>
        <w:r w:rsidRPr="00DA3A96">
          <w:rPr>
            <w:rFonts w:hint="eastAsia"/>
          </w:rPr>
          <w:t>Unity</w:t>
        </w:r>
      </w:ins>
      <w:ins w:id="6094" w:author="張寶騌 CHANG,PAO-TSUNG" w:date="2022-04-15T12:04:00Z">
        <w:r w:rsidR="00B863EB">
          <w:rPr>
            <w:rFonts w:hint="eastAsia"/>
          </w:rPr>
          <w:t>是</w:t>
        </w:r>
      </w:ins>
      <w:ins w:id="6095" w:author="張寶騌 CHANG,PAO-TSUNG" w:date="2022-04-15T12:03:00Z">
        <w:r w:rsidR="00B863EB" w:rsidRPr="00B863EB">
          <w:rPr>
            <w:rFonts w:hint="eastAsia"/>
          </w:rPr>
          <w:t>一個</w:t>
        </w:r>
        <w:proofErr w:type="gramStart"/>
        <w:r w:rsidR="00B863EB" w:rsidRPr="00B863EB">
          <w:rPr>
            <w:rFonts w:hint="eastAsia"/>
          </w:rPr>
          <w:t>靈活且</w:t>
        </w:r>
      </w:ins>
      <w:ins w:id="6096" w:author="張寶騌 CHANG,PAO-TSUNG" w:date="2022-04-15T12:04:00Z">
        <w:r w:rsidR="00B863EB">
          <w:rPr>
            <w:rFonts w:hint="eastAsia"/>
          </w:rPr>
          <w:t>跨平台</w:t>
        </w:r>
      </w:ins>
      <w:proofErr w:type="gramEnd"/>
      <w:ins w:id="6097" w:author="張寶騌 CHANG,PAO-TSUNG" w:date="2022-04-15T12:03:00Z">
        <w:r w:rsidR="00B863EB" w:rsidRPr="00B863EB">
          <w:rPr>
            <w:rFonts w:hint="eastAsia"/>
          </w:rPr>
          <w:t>的遊戲開發引擎</w:t>
        </w:r>
      </w:ins>
      <w:ins w:id="6098" w:author="張寶騌 CHANG,PAO-TSUNG" w:date="2022-04-15T11:04:00Z">
        <w:r w:rsidRPr="00DA3A96">
          <w:rPr>
            <w:rFonts w:hint="eastAsia"/>
          </w:rPr>
          <w:t>，</w:t>
        </w:r>
      </w:ins>
      <w:ins w:id="6099" w:author="張寶騌 CHANG,PAO-TSUNG" w:date="2022-04-15T12:04:00Z">
        <w:r w:rsidR="00B863EB">
          <w:rPr>
            <w:rFonts w:hint="eastAsia"/>
          </w:rPr>
          <w:t>具有強大的圖形引擎和功能齊全的編輯器等以滿足應用程式之開發需求</w:t>
        </w:r>
      </w:ins>
      <w:ins w:id="6100" w:author="張寶騌 CHANG,PAO-TSUNG" w:date="2022-04-15T12:05:00Z">
        <w:r w:rsidR="00B863EB">
          <w:rPr>
            <w:rFonts w:hint="eastAsia"/>
          </w:rPr>
          <w:t>，</w:t>
        </w:r>
      </w:ins>
      <w:ins w:id="6101" w:author="張寶騌 CHANG,PAO-TSUNG" w:date="2022-04-15T11:04:00Z">
        <w:r w:rsidRPr="00DA3A96">
          <w:rPr>
            <w:rFonts w:hint="eastAsia"/>
          </w:rPr>
          <w:t>可以開發多種電子遊戲、</w:t>
        </w:r>
        <w:r w:rsidRPr="00DA3A96">
          <w:rPr>
            <w:rFonts w:hint="eastAsia"/>
          </w:rPr>
          <w:t>VR</w:t>
        </w:r>
        <w:r w:rsidRPr="00DA3A96">
          <w:rPr>
            <w:rFonts w:hint="eastAsia"/>
          </w:rPr>
          <w:t>、</w:t>
        </w:r>
        <w:r w:rsidRPr="00DA3A96">
          <w:rPr>
            <w:rFonts w:hint="eastAsia"/>
          </w:rPr>
          <w:t>AR</w:t>
        </w:r>
        <w:r w:rsidRPr="00DA3A96">
          <w:rPr>
            <w:rFonts w:hint="eastAsia"/>
          </w:rPr>
          <w:t>、</w:t>
        </w:r>
        <w:r w:rsidRPr="00DA3A96">
          <w:rPr>
            <w:rFonts w:hint="eastAsia"/>
          </w:rPr>
          <w:t xml:space="preserve">MR </w:t>
        </w:r>
        <w:r w:rsidRPr="00DA3A96">
          <w:rPr>
            <w:rFonts w:hint="eastAsia"/>
          </w:rPr>
          <w:t>功能程式。</w:t>
        </w:r>
        <w:r w:rsidRPr="00DA3A96">
          <w:rPr>
            <w:rFonts w:hint="eastAsia"/>
          </w:rPr>
          <w:t xml:space="preserve">Unity </w:t>
        </w:r>
      </w:ins>
      <w:ins w:id="6102" w:author="張寶騌 CHANG,PAO-TSUNG" w:date="2022-04-15T11:07:00Z">
        <w:r>
          <w:rPr>
            <w:rFonts w:hint="eastAsia"/>
          </w:rPr>
          <w:t>亦</w:t>
        </w:r>
      </w:ins>
      <w:ins w:id="6103" w:author="張寶騌 CHANG,PAO-TSUNG" w:date="2022-04-15T11:04:00Z">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ins>
    </w:p>
    <w:p w14:paraId="7E8C0BD3" w14:textId="7B440DD9" w:rsidR="002452F2" w:rsidRDefault="002452F2">
      <w:pPr>
        <w:ind w:leftChars="83" w:left="199" w:firstLineChars="83" w:firstLine="199"/>
        <w:rPr>
          <w:ins w:id="6104" w:author="張寶騌 CHANG,PAO-TSUNG" w:date="2022-04-15T11:19:00Z"/>
        </w:rPr>
        <w:pPrChange w:id="6105" w:author="張寶騌 CHANG,PAO-TSUNG" w:date="2022-04-15T11:20:00Z">
          <w:pPr>
            <w:ind w:left="480" w:firstLine="480"/>
          </w:pPr>
        </w:pPrChange>
      </w:pPr>
      <w:ins w:id="6106" w:author="張寶騌 CHANG,PAO-TSUNG" w:date="2022-04-15T11:20:00Z">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ins>
    </w:p>
    <w:p w14:paraId="560234C3" w14:textId="319C15DE" w:rsidR="00DA3A96" w:rsidRPr="008958F6" w:rsidRDefault="002452F2">
      <w:pPr>
        <w:pStyle w:val="ac"/>
        <w:spacing w:after="180"/>
        <w:rPr>
          <w:ins w:id="6107" w:author="張寶騌 CHANG,PAO-TSUNG" w:date="2022-04-15T11:19:00Z"/>
          <w:sz w:val="16"/>
        </w:rPr>
        <w:pPrChange w:id="6108" w:author="張寶騌 CHANG,PAO-TSUNG" w:date="2022-04-15T11:20:00Z">
          <w:pPr>
            <w:ind w:left="480" w:firstLine="480"/>
            <w:jc w:val="both"/>
          </w:pPr>
        </w:pPrChange>
      </w:pPr>
      <w:bookmarkStart w:id="6109" w:name="_Toc106974321"/>
      <w:ins w:id="6110" w:author="張寶騌 CHANG,PAO-TSUNG" w:date="2022-04-15T11:20:00Z">
        <w:r w:rsidRPr="008958F6">
          <w:rPr>
            <w:rFonts w:hint="eastAsia"/>
          </w:rPr>
          <w:t>圖</w:t>
        </w:r>
        <w:r w:rsidRPr="008958F6">
          <w:t xml:space="preserve"> </w:t>
        </w:r>
      </w:ins>
      <w:fldSimple w:instr=" STYLEREF 1 \s ">
        <w:r w:rsidR="009700FF">
          <w:rPr>
            <w:noProof/>
          </w:rPr>
          <w:t>3</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2</w:t>
      </w:r>
      <w:r w:rsidR="009700FF">
        <w:fldChar w:fldCharType="end"/>
      </w:r>
      <w:ins w:id="6111" w:author="張寶騌 CHANG,PAO-TSUNG" w:date="2022-04-15T11:21:00Z">
        <w:r w:rsidRPr="008958F6">
          <w:t xml:space="preserve"> Unity</w:t>
        </w:r>
        <w:r w:rsidRPr="008958F6">
          <w:rPr>
            <w:rFonts w:hint="eastAsia"/>
          </w:rPr>
          <w:t>開發環境介面</w:t>
        </w:r>
      </w:ins>
      <w:bookmarkEnd w:id="6109"/>
    </w:p>
    <w:p w14:paraId="3E681DBD" w14:textId="7250B660" w:rsidR="0002095F" w:rsidRDefault="0002095F" w:rsidP="00771C2D">
      <w:pPr>
        <w:ind w:left="480" w:firstLine="480"/>
        <w:jc w:val="both"/>
        <w:rPr>
          <w:ins w:id="6112" w:author="張寶騌 CHANG,PAO-TSUNG" w:date="2022-05-22T15:58:00Z"/>
        </w:rPr>
      </w:pPr>
      <w:ins w:id="6113" w:author="張寶騌 CHANG,PAO-TSUNG" w:date="2022-05-22T15:56:00Z">
        <w:r>
          <w:rPr>
            <w:rFonts w:hint="eastAsia"/>
          </w:rPr>
          <w:t>在</w:t>
        </w:r>
      </w:ins>
      <w:ins w:id="6114" w:author="張寶騌 CHANG,PAO-TSUNG" w:date="2022-04-15T11:08:00Z">
        <w:r w:rsidR="00DA3A96" w:rsidRPr="00DA3A96">
          <w:rPr>
            <w:rFonts w:hint="eastAsia"/>
          </w:rPr>
          <w:t>Unity</w:t>
        </w:r>
        <w:r w:rsidR="00DA3A96" w:rsidRPr="00DA3A96">
          <w:rPr>
            <w:rFonts w:hint="eastAsia"/>
          </w:rPr>
          <w:t>的</w:t>
        </w:r>
      </w:ins>
      <w:ins w:id="6115" w:author="張寶騌 CHANG,PAO-TSUNG" w:date="2022-05-22T15:56:00Z">
        <w:r>
          <w:rPr>
            <w:rFonts w:hint="eastAsia"/>
          </w:rPr>
          <w:t>場景</w:t>
        </w:r>
      </w:ins>
      <w:ins w:id="6116" w:author="張寶騌 CHANG,PAO-TSUNG" w:date="2022-04-15T11:08:00Z">
        <w:r w:rsidR="00DA3A96" w:rsidRPr="00DA3A96">
          <w:rPr>
            <w:rFonts w:hint="eastAsia"/>
          </w:rPr>
          <w:t>中可以設置地形、物理引擎、模型與動畫、</w:t>
        </w:r>
      </w:ins>
      <w:ins w:id="6117" w:author="張寶騌 CHANG,PAO-TSUNG" w:date="2022-04-15T11:42:00Z">
        <w:r w:rsidR="00692888">
          <w:rPr>
            <w:rFonts w:hint="eastAsia"/>
          </w:rPr>
          <w:t>使用者介面、</w:t>
        </w:r>
      </w:ins>
      <w:ins w:id="6118" w:author="張寶騌 CHANG,PAO-TSUNG" w:date="2022-04-15T11:08:00Z">
        <w:r w:rsidR="00DA3A96" w:rsidRPr="00DA3A96">
          <w:rPr>
            <w:rFonts w:hint="eastAsia"/>
          </w:rPr>
          <w:t>導航特效、光影、音樂、觸發事件等系統</w:t>
        </w:r>
      </w:ins>
      <w:ins w:id="6119" w:author="張寶騌 CHANG,PAO-TSUNG" w:date="2022-05-22T15:56:00Z">
        <w:r>
          <w:rPr>
            <w:rFonts w:hint="eastAsia"/>
          </w:rPr>
          <w:t>，提供豐富的使用</w:t>
        </w:r>
      </w:ins>
      <w:ins w:id="6120" w:author="張寶騌 CHANG,PAO-TSUNG" w:date="2022-05-22T15:57:00Z">
        <w:r>
          <w:rPr>
            <w:rFonts w:hint="eastAsia"/>
          </w:rPr>
          <w:t>資源</w:t>
        </w:r>
      </w:ins>
      <w:ins w:id="6121" w:author="張寶騌 CHANG,PAO-TSUNG" w:date="2022-04-15T11:08:00Z">
        <w:r w:rsidR="00DA3A96" w:rsidRPr="00DA3A96">
          <w:rPr>
            <w:rFonts w:hint="eastAsia"/>
          </w:rPr>
          <w:t>。</w:t>
        </w:r>
      </w:ins>
      <w:ins w:id="6122" w:author="張寶騌 CHANG,PAO-TSUNG" w:date="2022-05-22T15:58:00Z">
        <w:r w:rsidRPr="00DA3A96">
          <w:rPr>
            <w:rFonts w:hint="eastAsia"/>
          </w:rPr>
          <w:t>Unity</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w:t>
        </w:r>
      </w:ins>
      <w:ins w:id="6123" w:author="張寶騌 CHANG,PAO-TSUNG" w:date="2022-05-22T15:59:00Z">
        <w:r w:rsidR="00771C2D">
          <w:t>chy</w:t>
        </w:r>
        <w:proofErr w:type="gramStart"/>
        <w:r w:rsidR="00771C2D">
          <w:rPr>
            <w:rFonts w:hint="eastAsia"/>
          </w:rPr>
          <w:t>層級窗格中</w:t>
        </w:r>
        <w:proofErr w:type="gramEnd"/>
        <w:r w:rsidR="00771C2D">
          <w:rPr>
            <w:rFonts w:hint="eastAsia"/>
          </w:rPr>
          <w:t>設定</w:t>
        </w:r>
      </w:ins>
      <w:ins w:id="6124" w:author="張寶騌 CHANG,PAO-TSUNG" w:date="2022-05-22T16:00:00Z">
        <w:r w:rsidR="00771C2D">
          <w:rPr>
            <w:rFonts w:hint="eastAsia"/>
          </w:rPr>
          <w:t>各</w:t>
        </w:r>
      </w:ins>
      <w:ins w:id="6125" w:author="張寶騌 CHANG,PAO-TSUNG" w:date="2022-05-22T15:59:00Z">
        <w:r w:rsidR="00771C2D">
          <w:rPr>
            <w:rFonts w:hint="eastAsia"/>
          </w:rPr>
          <w:t>物件的從屬關係</w:t>
        </w:r>
      </w:ins>
      <w:ins w:id="6126" w:author="張寶騌 CHANG,PAO-TSUNG" w:date="2022-05-22T16:00:00Z">
        <w:r w:rsidR="00771C2D">
          <w:rPr>
            <w:rFonts w:hint="eastAsia"/>
          </w:rPr>
          <w:t>，方便使用者</w:t>
        </w:r>
      </w:ins>
      <w:ins w:id="6127" w:author="張寶騌 CHANG,PAO-TSUNG" w:date="2022-05-22T16:01:00Z">
        <w:r w:rsidR="00771C2D">
          <w:rPr>
            <w:rFonts w:hint="eastAsia"/>
          </w:rPr>
          <w:t>做系統化的管理。</w:t>
        </w:r>
      </w:ins>
    </w:p>
    <w:p w14:paraId="054E872F" w14:textId="20A650E7" w:rsidR="00C73CAA" w:rsidRDefault="00DA3A96">
      <w:pPr>
        <w:ind w:left="480" w:firstLine="480"/>
        <w:jc w:val="both"/>
        <w:rPr>
          <w:ins w:id="6128" w:author="張寶騌 CHANG,PAO-TSUNG" w:date="2022-05-22T16:04:00Z"/>
        </w:rPr>
      </w:pPr>
      <w:ins w:id="6129" w:author="張寶騌 CHANG,PAO-TSUNG" w:date="2022-04-15T11:08:00Z">
        <w:r w:rsidRPr="00DA3A96">
          <w:rPr>
            <w:rFonts w:hint="eastAsia"/>
          </w:rPr>
          <w:t>使用者可以透過</w:t>
        </w:r>
        <w:r w:rsidRPr="00DA3A96">
          <w:rPr>
            <w:rFonts w:hint="eastAsia"/>
          </w:rPr>
          <w:t xml:space="preserve"> C#</w:t>
        </w:r>
        <w:r w:rsidRPr="00DA3A96">
          <w:rPr>
            <w:rFonts w:hint="eastAsia"/>
          </w:rPr>
          <w:t>編寫自定義的腳本功能，進行專案開發</w:t>
        </w:r>
      </w:ins>
      <w:ins w:id="6130" w:author="張寶騌 CHANG,PAO-TSUNG" w:date="2022-05-22T16:01:00Z">
        <w:r w:rsidR="00771C2D">
          <w:rPr>
            <w:rFonts w:hint="eastAsia"/>
          </w:rPr>
          <w:t>，</w:t>
        </w:r>
      </w:ins>
      <w:ins w:id="6131" w:author="張寶騌 CHANG,PAO-TSUNG" w:date="2022-05-22T16:02:00Z">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ins>
      <w:r w:rsidR="00771C2D">
        <w:fldChar w:fldCharType="separate"/>
      </w:r>
      <w:r w:rsidR="00643F6D">
        <w:t>3.1.3</w:t>
      </w:r>
      <w:ins w:id="6132" w:author="張寶騌 CHANG,PAO-TSUNG" w:date="2022-05-22T16:02:00Z">
        <w:r w:rsidR="00771C2D">
          <w:fldChar w:fldCharType="end"/>
        </w:r>
      </w:ins>
      <w:ins w:id="6133" w:author="張寶騌 CHANG,PAO-TSUNG" w:date="2022-05-22T16:03:00Z">
        <w:r w:rsidR="00771C2D">
          <w:rPr>
            <w:rFonts w:hint="eastAsia"/>
          </w:rPr>
          <w:t>中介紹</w:t>
        </w:r>
      </w:ins>
      <w:ins w:id="6134" w:author="張寶騌 CHANG,PAO-TSUNG" w:date="2022-05-22T16:02:00Z">
        <w:r w:rsidR="00771C2D">
          <w:rPr>
            <w:rFonts w:hint="eastAsia"/>
          </w:rPr>
          <w:t>)</w:t>
        </w:r>
      </w:ins>
      <w:ins w:id="6135" w:author="張寶騌 CHANG,PAO-TSUNG" w:date="2022-05-22T16:03:00Z">
        <w:r w:rsidR="00C73CAA">
          <w:rPr>
            <w:rFonts w:hint="eastAsia"/>
          </w:rPr>
          <w:t>，完成之腳本可直接</w:t>
        </w:r>
      </w:ins>
      <w:ins w:id="6136" w:author="張寶騌 CHANG,PAO-TSUNG" w:date="2022-05-22T16:04:00Z">
        <w:r w:rsidR="00C73CAA">
          <w:rPr>
            <w:rFonts w:hint="eastAsia"/>
          </w:rPr>
          <w:t>附加於</w:t>
        </w:r>
        <w:r w:rsidR="00C73CAA">
          <w:rPr>
            <w:rFonts w:hint="eastAsia"/>
          </w:rPr>
          <w:t>U</w:t>
        </w:r>
        <w:r w:rsidR="00C73CAA">
          <w:t>nity</w:t>
        </w:r>
        <w:r w:rsidR="00C73CAA">
          <w:rPr>
            <w:rFonts w:hint="eastAsia"/>
          </w:rPr>
          <w:t>場景中的元件，使其執行腳本中的指令。</w:t>
        </w:r>
      </w:ins>
    </w:p>
    <w:p w14:paraId="103C61B7" w14:textId="2B6E9DCD" w:rsidR="00CE7C2A" w:rsidRDefault="00DA3A96">
      <w:pPr>
        <w:ind w:left="480" w:firstLine="480"/>
        <w:jc w:val="both"/>
        <w:rPr>
          <w:ins w:id="6137" w:author="張寶騌 CHANG,PAO-TSUNG" w:date="2022-04-15T11:31:00Z"/>
        </w:rPr>
        <w:pPrChange w:id="6138" w:author="張寶騌 CHANG,PAO-TSUNG" w:date="2022-06-11T12:17:00Z">
          <w:pPr>
            <w:ind w:leftChars="83" w:left="199" w:firstLineChars="83" w:firstLine="199"/>
            <w:jc w:val="both"/>
          </w:pPr>
        </w:pPrChange>
      </w:pPr>
      <w:ins w:id="6139" w:author="張寶騌 CHANG,PAO-TSUNG" w:date="2022-04-15T11:08:00Z">
        <w:r w:rsidRPr="00DA3A96">
          <w:rPr>
            <w:rFonts w:hint="eastAsia"/>
          </w:rPr>
          <w:t>此外</w:t>
        </w:r>
        <w:r w:rsidRPr="00DA3A96">
          <w:rPr>
            <w:rFonts w:hint="eastAsia"/>
          </w:rPr>
          <w:t xml:space="preserve"> Unity </w:t>
        </w:r>
        <w:r w:rsidRPr="00DA3A96">
          <w:rPr>
            <w:rFonts w:hint="eastAsia"/>
          </w:rPr>
          <w:t>還提供</w:t>
        </w:r>
      </w:ins>
      <w:proofErr w:type="gramStart"/>
      <w:ins w:id="6140" w:author="張寶騌 CHANG,PAO-TSUNG" w:date="2022-05-22T16:06:00Z">
        <w:r w:rsidR="00C73CAA">
          <w:rPr>
            <w:rFonts w:hint="eastAsia"/>
          </w:rPr>
          <w:t>許多</w:t>
        </w:r>
      </w:ins>
      <w:ins w:id="6141" w:author="張寶騌 CHANG,PAO-TSUNG" w:date="2022-04-15T11:08:00Z">
        <w:r w:rsidRPr="00DA3A96">
          <w:rPr>
            <w:rFonts w:hint="eastAsia"/>
          </w:rPr>
          <w:t>線上資源</w:t>
        </w:r>
        <w:proofErr w:type="gramEnd"/>
        <w:r w:rsidRPr="00DA3A96">
          <w:rPr>
            <w:rFonts w:hint="eastAsia"/>
          </w:rPr>
          <w:t>，能從</w:t>
        </w:r>
        <w:r w:rsidRPr="00DA3A96">
          <w:rPr>
            <w:rFonts w:hint="eastAsia"/>
          </w:rPr>
          <w:t xml:space="preserve">Unity Asset Store </w:t>
        </w:r>
      </w:ins>
      <w:ins w:id="6142" w:author="張寶騌 CHANG,PAO-TSUNG" w:date="2022-05-22T16:05:00Z">
        <w:r w:rsidR="00C73CAA">
          <w:rPr>
            <w:rFonts w:hint="eastAsia"/>
          </w:rPr>
          <w:t>或</w:t>
        </w:r>
        <w:r w:rsidR="00C73CAA">
          <w:rPr>
            <w:rFonts w:hint="eastAsia"/>
          </w:rPr>
          <w:t>G</w:t>
        </w:r>
        <w:r w:rsidR="00C73CAA">
          <w:t>it</w:t>
        </w:r>
      </w:ins>
      <w:ins w:id="6143" w:author="張寶騌 CHANG,PAO-TSUNG" w:date="2022-05-22T16:06:00Z">
        <w:r w:rsidR="00C73CAA">
          <w:rPr>
            <w:rFonts w:hint="eastAsia"/>
          </w:rPr>
          <w:t>H</w:t>
        </w:r>
      </w:ins>
      <w:ins w:id="6144" w:author="張寶騌 CHANG,PAO-TSUNG" w:date="2022-05-22T16:05:00Z">
        <w:r w:rsidR="00C73CAA">
          <w:t>ub</w:t>
        </w:r>
        <w:r w:rsidR="00C73CAA">
          <w:rPr>
            <w:rFonts w:hint="eastAsia"/>
          </w:rPr>
          <w:t>中找尋相關的開發</w:t>
        </w:r>
      </w:ins>
      <w:ins w:id="6145" w:author="張寶騌 CHANG,PAO-TSUNG" w:date="2022-04-15T11:08:00Z">
        <w:r w:rsidRPr="00DA3A96">
          <w:rPr>
            <w:rFonts w:hint="eastAsia"/>
          </w:rPr>
          <w:t>工具</w:t>
        </w:r>
      </w:ins>
      <w:ins w:id="6146" w:author="張寶騌 CHANG,PAO-TSUNG" w:date="2022-04-15T11:11:00Z">
        <w:r w:rsidR="009B5A12">
          <w:rPr>
            <w:rFonts w:hint="eastAsia"/>
          </w:rPr>
          <w:t>，</w:t>
        </w:r>
      </w:ins>
      <w:ins w:id="6147" w:author="張寶騌 CHANG,PAO-TSUNG" w:date="2022-04-15T11:08:00Z">
        <w:r w:rsidRPr="00DA3A96">
          <w:rPr>
            <w:rFonts w:hint="eastAsia"/>
          </w:rPr>
          <w:t>開發資源豐富且完善</w:t>
        </w:r>
      </w:ins>
      <w:ins w:id="6148" w:author="張寶騌 CHANG,PAO-TSUNG" w:date="2022-04-15T11:11:00Z">
        <w:r w:rsidR="009B5A12">
          <w:rPr>
            <w:rFonts w:hint="eastAsia"/>
          </w:rPr>
          <w:t>。</w:t>
        </w:r>
      </w:ins>
    </w:p>
    <w:p w14:paraId="34635418" w14:textId="033C88BD" w:rsidR="00692888" w:rsidRDefault="00451AC5" w:rsidP="00692888">
      <w:pPr>
        <w:pStyle w:val="31"/>
        <w:spacing w:before="360" w:after="180"/>
        <w:rPr>
          <w:ins w:id="6149" w:author="張寶騌 CHANG,PAO-TSUNG" w:date="2022-04-15T11:39:00Z"/>
        </w:rPr>
      </w:pPr>
      <w:bookmarkStart w:id="6150" w:name="_Ref104127782"/>
      <w:r>
        <w:rPr>
          <w:rFonts w:hint="eastAsia"/>
        </w:rPr>
        <w:lastRenderedPageBreak/>
        <w:t xml:space="preserve"> </w:t>
      </w:r>
      <w:bookmarkStart w:id="6151" w:name="_Toc107005955"/>
      <w:ins w:id="6152" w:author="張寶騌 CHANG,PAO-TSUNG" w:date="2022-04-15T11:48:00Z">
        <w:r w:rsidRPr="00F95A2F">
          <w:t>Visual Studio Community</w:t>
        </w:r>
      </w:ins>
      <w:bookmarkEnd w:id="6150"/>
      <w:bookmarkEnd w:id="6151"/>
    </w:p>
    <w:p w14:paraId="1F31F941" w14:textId="77777777" w:rsidR="00AA3E0A" w:rsidRDefault="00AA3E0A" w:rsidP="00AA3E0A">
      <w:pPr>
        <w:ind w:left="480" w:firstLine="480"/>
        <w:jc w:val="both"/>
        <w:rPr>
          <w:ins w:id="6153" w:author="張寶騌 CHANG,PAO-TSUNG" w:date="2022-06-17T20:43:00Z"/>
        </w:rPr>
      </w:pPr>
      <w:ins w:id="6154" w:author="張寶騌 CHANG,PAO-TSUNG" w:date="2022-06-17T20:43:00Z">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本研究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Pr>
            <w:rFonts w:hint="eastAsia"/>
          </w:rPr>
          <w:t>賦與</w:t>
        </w:r>
        <w:r w:rsidRPr="00692888">
          <w:rPr>
            <w:rFonts w:hint="eastAsia"/>
          </w:rPr>
          <w:t>Unity</w:t>
        </w:r>
        <w:r>
          <w:rPr>
            <w:rFonts w:hint="eastAsia"/>
          </w:rPr>
          <w:t>中物件更多的功能，並完成使用者的指令。</w:t>
        </w:r>
      </w:ins>
    </w:p>
    <w:p w14:paraId="390EE72A" w14:textId="674E5615" w:rsidR="0047068C" w:rsidRDefault="00365F08">
      <w:pPr>
        <w:ind w:leftChars="83" w:left="199" w:firstLineChars="83" w:firstLine="199"/>
        <w:jc w:val="both"/>
        <w:rPr>
          <w:ins w:id="6155" w:author="張寶騌 CHANG,PAO-TSUNG" w:date="2022-04-13T18:49:00Z"/>
        </w:rPr>
        <w:pPrChange w:id="6156" w:author="張寶騌 CHANG,PAO-TSUNG" w:date="2022-04-15T11:47:00Z">
          <w:pPr>
            <w:ind w:left="480" w:firstLine="480"/>
            <w:jc w:val="both"/>
          </w:pPr>
        </w:pPrChange>
      </w:pPr>
      <w:ins w:id="6157" w:author="張寶騌 CHANG,PAO-TSUNG" w:date="2022-04-15T11:47:00Z">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106"/>
                      <a:stretch>
                        <a:fillRect/>
                      </a:stretch>
                    </pic:blipFill>
                    <pic:spPr>
                      <a:xfrm>
                        <a:off x="0" y="0"/>
                        <a:ext cx="5579745" cy="3061970"/>
                      </a:xfrm>
                      <a:prstGeom prst="rect">
                        <a:avLst/>
                      </a:prstGeom>
                    </pic:spPr>
                  </pic:pic>
                </a:graphicData>
              </a:graphic>
            </wp:inline>
          </w:drawing>
        </w:r>
      </w:ins>
    </w:p>
    <w:p w14:paraId="78B2ED05" w14:textId="01B9E064" w:rsidR="00326F03" w:rsidRPr="00AA3E0A" w:rsidRDefault="00365F08">
      <w:pPr>
        <w:pStyle w:val="ac"/>
        <w:spacing w:after="180"/>
        <w:rPr>
          <w:ins w:id="6158" w:author="張寶騌 CHANG,PAO-TSUNG" w:date="2022-04-13T18:55:00Z"/>
        </w:rPr>
        <w:pPrChange w:id="6159" w:author="張寶騌 CHANG,PAO-TSUNG" w:date="2022-04-15T11:48:00Z">
          <w:pPr>
            <w:ind w:left="480" w:firstLine="480"/>
            <w:jc w:val="both"/>
          </w:pPr>
        </w:pPrChange>
      </w:pPr>
      <w:bookmarkStart w:id="6160" w:name="_Toc106974322"/>
      <w:ins w:id="6161" w:author="張寶騌 CHANG,PAO-TSUNG" w:date="2022-04-15T11:48:00Z">
        <w:r w:rsidRPr="00AA3E0A">
          <w:rPr>
            <w:rFonts w:hint="eastAsia"/>
          </w:rPr>
          <w:t>圖</w:t>
        </w:r>
        <w:r w:rsidRPr="00AA3E0A">
          <w:t xml:space="preserve"> </w:t>
        </w:r>
      </w:ins>
      <w:fldSimple w:instr=" STYLEREF 1 \s ">
        <w:r w:rsidR="009700FF">
          <w:rPr>
            <w:noProof/>
          </w:rPr>
          <w:t>3</w:t>
        </w:r>
      </w:fldSimple>
      <w:r w:rsidR="009700FF">
        <w:noBreakHyphen/>
      </w:r>
      <w:r w:rsidR="009700FF">
        <w:fldChar w:fldCharType="begin"/>
      </w:r>
      <w:r w:rsidR="009700FF">
        <w:instrText xml:space="preserve"> SEQ </w:instrText>
      </w:r>
      <w:r w:rsidR="009700FF">
        <w:instrText>圖</w:instrText>
      </w:r>
      <w:r w:rsidR="009700FF">
        <w:instrText xml:space="preserve"> \* ARABIC \s 1 </w:instrText>
      </w:r>
      <w:r w:rsidR="009700FF">
        <w:fldChar w:fldCharType="separate"/>
      </w:r>
      <w:r w:rsidR="009700FF">
        <w:rPr>
          <w:noProof/>
        </w:rPr>
        <w:t>3</w:t>
      </w:r>
      <w:r w:rsidR="009700FF">
        <w:fldChar w:fldCharType="end"/>
      </w:r>
      <w:r w:rsidR="008958F6">
        <w:rPr>
          <w:rFonts w:hint="eastAsia"/>
        </w:rPr>
        <w:t xml:space="preserve"> </w:t>
      </w:r>
      <w:ins w:id="6162" w:author="張寶騌 CHANG,PAO-TSUNG" w:date="2022-04-15T11:49:00Z">
        <w:r w:rsidR="00F95A2F" w:rsidRPr="00AA3E0A">
          <w:t>Visual Studio Community</w:t>
        </w:r>
        <w:r w:rsidR="00F95A2F" w:rsidRPr="00AA3E0A">
          <w:rPr>
            <w:rFonts w:hint="eastAsia"/>
          </w:rPr>
          <w:t>程式編輯介面</w:t>
        </w:r>
      </w:ins>
      <w:bookmarkEnd w:id="6160"/>
    </w:p>
    <w:p w14:paraId="43BE7744" w14:textId="5E409F51" w:rsidR="0060566F" w:rsidRPr="00891C7C" w:rsidDel="008241D7" w:rsidRDefault="00891C7C" w:rsidP="00C3452E">
      <w:pPr>
        <w:ind w:left="480" w:firstLine="480"/>
        <w:jc w:val="both"/>
        <w:rPr>
          <w:del w:id="6163" w:author="張寶騌 CHANG,PAO-TSUNG" w:date="2022-05-09T11:40:00Z"/>
        </w:rPr>
      </w:pPr>
      <w:del w:id="6164" w:author="張寶騌 CHANG,PAO-TSUNG" w:date="2022-05-09T11:40:00Z">
        <w:r w:rsidDel="008241D7">
          <w:rPr>
            <w:rFonts w:hint="eastAsia"/>
          </w:rPr>
          <w:delText>首先建立可以儲存資訊的參數欄位，於</w:delText>
        </w:r>
        <w:r w:rsidDel="008241D7">
          <w:rPr>
            <w:rFonts w:hint="eastAsia"/>
          </w:rPr>
          <w:delText>Revit</w:delText>
        </w:r>
        <w:r w:rsidDel="008241D7">
          <w:rPr>
            <w:rFonts w:hint="eastAsia"/>
          </w:rPr>
          <w:delText>中每個物件的參數欄位會隨著物件的種類而有所不同，由於本研究建置的模型所使用的軌道物件幾乎都是</w:delText>
        </w:r>
        <w:r w:rsidR="00BB2A07" w:rsidDel="008241D7">
          <w:rPr>
            <w:rFonts w:hint="eastAsia"/>
          </w:rPr>
          <w:delText>屬於</w:delText>
        </w:r>
        <w:r w:rsidDel="008241D7">
          <w:rPr>
            <w:rFonts w:hint="eastAsia"/>
          </w:rPr>
          <w:delText>一般模型的族群，因此本身內建的參數欄位只有少數幾</w:delText>
        </w:r>
        <w:r w:rsidR="00FF343F" w:rsidDel="008241D7">
          <w:rPr>
            <w:rFonts w:hint="eastAsia"/>
          </w:rPr>
          <w:delText>項</w:delText>
        </w:r>
        <w:r w:rsidDel="008241D7">
          <w:rPr>
            <w:rFonts w:hint="eastAsia"/>
          </w:rPr>
          <w:delText>如標註、備註等（</w:delText>
        </w:r>
        <w:r w:rsidDel="008241D7">
          <w:fldChar w:fldCharType="begin" w:fldLock="1"/>
        </w:r>
        <w:r w:rsidDel="008241D7">
          <w:delInstrText xml:space="preserve"> </w:delInstrText>
        </w:r>
        <w:r w:rsidDel="008241D7">
          <w:rPr>
            <w:rFonts w:hint="eastAsia"/>
          </w:rPr>
          <w:delInstrText>REF _Ref76903762 \h</w:delInstrText>
        </w:r>
        <w:r w:rsidDel="008241D7">
          <w:delInstrText xml:space="preserve"> </w:delInstrText>
        </w:r>
        <w:r w:rsidDel="008241D7">
          <w:fldChar w:fldCharType="separate"/>
        </w:r>
        <w:r w:rsidR="00C919C6" w:rsidDel="008241D7">
          <w:rPr>
            <w:rFonts w:hint="eastAsia"/>
          </w:rPr>
          <w:delText>圖</w:delText>
        </w:r>
        <w:r w:rsidR="00C919C6" w:rsidDel="008241D7">
          <w:rPr>
            <w:rFonts w:hint="eastAsia"/>
          </w:rPr>
          <w:delText xml:space="preserve"> </w:delText>
        </w:r>
        <w:r w:rsidR="00C919C6" w:rsidDel="008241D7">
          <w:rPr>
            <w:noProof/>
          </w:rPr>
          <w:delText>4</w:delText>
        </w:r>
        <w:r w:rsidR="00C919C6" w:rsidDel="008241D7">
          <w:noBreakHyphen/>
        </w:r>
        <w:r w:rsidR="00C919C6" w:rsidDel="008241D7">
          <w:rPr>
            <w:noProof/>
          </w:rPr>
          <w:delText>1</w:delText>
        </w:r>
        <w:r w:rsidDel="008241D7">
          <w:fldChar w:fldCharType="end"/>
        </w:r>
        <w:r w:rsidDel="008241D7">
          <w:rPr>
            <w:rFonts w:hint="eastAsia"/>
          </w:rPr>
          <w:delText>）</w:delText>
        </w:r>
        <w:r w:rsidR="00281063" w:rsidDel="008241D7">
          <w:rPr>
            <w:rFonts w:hint="eastAsia"/>
          </w:rPr>
          <w:delText>，</w:delText>
        </w:r>
        <w:r w:rsidDel="008241D7">
          <w:rPr>
            <w:rFonts w:hint="eastAsia"/>
          </w:rPr>
          <w:delText>這些</w:delText>
        </w:r>
        <w:r w:rsidR="00F2352E" w:rsidDel="008241D7">
          <w:rPr>
            <w:rFonts w:hint="eastAsia"/>
          </w:rPr>
          <w:delText>既有的</w:delText>
        </w:r>
        <w:r w:rsidDel="008241D7">
          <w:rPr>
            <w:rFonts w:hint="eastAsia"/>
          </w:rPr>
          <w:delText>欄位</w:delText>
        </w:r>
        <w:r w:rsidR="00972BBD" w:rsidDel="008241D7">
          <w:rPr>
            <w:rFonts w:hint="eastAsia"/>
          </w:rPr>
          <w:delText>並</w:delText>
        </w:r>
        <w:r w:rsidR="00F2352E" w:rsidDel="008241D7">
          <w:rPr>
            <w:rFonts w:hint="eastAsia"/>
          </w:rPr>
          <w:delText>不足夠填入</w:delText>
        </w:r>
        <w:r w:rsidDel="008241D7">
          <w:rPr>
            <w:rFonts w:hint="eastAsia"/>
          </w:rPr>
          <w:delText>軌道系統物件的資訊，因此要</w:delText>
        </w:r>
        <w:r w:rsidR="001832E8" w:rsidDel="008241D7">
          <w:rPr>
            <w:rFonts w:hint="eastAsia"/>
          </w:rPr>
          <w:delText>先</w:delText>
        </w:r>
        <w:r w:rsidDel="008241D7">
          <w:rPr>
            <w:rFonts w:hint="eastAsia"/>
          </w:rPr>
          <w:delText>在</w:delText>
        </w:r>
        <w:r w:rsidR="00F2352E" w:rsidDel="008241D7">
          <w:rPr>
            <w:rFonts w:hint="eastAsia"/>
          </w:rPr>
          <w:delText>模型</w:delText>
        </w:r>
        <w:r w:rsidR="00501C5F" w:rsidDel="008241D7">
          <w:rPr>
            <w:rFonts w:hint="eastAsia"/>
          </w:rPr>
          <w:delText>專案</w:delText>
        </w:r>
        <w:r w:rsidR="00F2352E" w:rsidDel="008241D7">
          <w:rPr>
            <w:rFonts w:hint="eastAsia"/>
          </w:rPr>
          <w:delText>中</w:delText>
        </w:r>
        <w:r w:rsidDel="008241D7">
          <w:rPr>
            <w:rFonts w:hint="eastAsia"/>
          </w:rPr>
          <w:delText>新增多筆參數欄位</w:delText>
        </w:r>
        <w:r w:rsidR="00F2352E" w:rsidDel="008241D7">
          <w:rPr>
            <w:rFonts w:hint="eastAsia"/>
          </w:rPr>
          <w:delText>，</w:delText>
        </w:r>
        <w:r w:rsidDel="008241D7">
          <w:rPr>
            <w:rFonts w:hint="eastAsia"/>
          </w:rPr>
          <w:delText>以</w:delText>
        </w:r>
        <w:r w:rsidR="00021CA7" w:rsidDel="008241D7">
          <w:rPr>
            <w:rFonts w:hint="eastAsia"/>
          </w:rPr>
          <w:delText>存入</w:delText>
        </w:r>
        <w:r w:rsidR="00374623" w:rsidDel="008241D7">
          <w:rPr>
            <w:rFonts w:hint="eastAsia"/>
          </w:rPr>
          <w:delText>各種不同</w:delText>
        </w:r>
        <w:r w:rsidDel="008241D7">
          <w:rPr>
            <w:rFonts w:hint="eastAsia"/>
          </w:rPr>
          <w:delText>軌道物件的資訊，作為後續養護與調閱之用。</w:delText>
        </w:r>
      </w:del>
    </w:p>
    <w:p w14:paraId="7CF24550" w14:textId="7EB005B6" w:rsidR="00475946" w:rsidDel="008241D7" w:rsidRDefault="00161E9F" w:rsidP="005B2C35">
      <w:pPr>
        <w:pStyle w:val="ac"/>
        <w:spacing w:after="180"/>
        <w:rPr>
          <w:del w:id="6165" w:author="張寶騌 CHANG,PAO-TSUNG" w:date="2022-05-09T11:41:00Z"/>
        </w:rPr>
      </w:pPr>
      <w:del w:id="6166" w:author="張寶騌 CHANG,PAO-TSUNG" w:date="2022-05-09T11:41:00Z">
        <w:r>
          <w:rPr>
            <w:noProof/>
          </w:rPr>
          <w:pict w14:anchorId="2B5889ED">
            <v:rect id="矩形 2706" o:spid="_x0000_s2051" style="position:absolute;left:0;text-align:left;margin-left:115.6pt;margin-top:119.1pt;width:203.35pt;height:4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" filled="f" strokecolor="#ff1f1f" strokeweight="2.5pt"/>
          </w:pict>
        </w:r>
        <w:r w:rsidR="00104502" w:rsidRPr="003F074D" w:rsidDel="008241D7">
          <w:rPr>
            <w:noProof/>
          </w:rPr>
          <w:drawing>
            <wp:inline distT="0" distB="0" distL="0" distR="0" wp14:anchorId="33D9C4B9" wp14:editId="0295129E">
              <wp:extent cx="2640965" cy="2019300"/>
              <wp:effectExtent l="0" t="0" r="0" b="0"/>
              <wp:docPr id="275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640965" cy="2019300"/>
                      </a:xfrm>
                      <a:prstGeom prst="rect">
                        <a:avLst/>
                      </a:prstGeom>
                      <a:noFill/>
                      <a:ln>
                        <a:noFill/>
                      </a:ln>
                    </pic:spPr>
                  </pic:pic>
                </a:graphicData>
              </a:graphic>
            </wp:inline>
          </w:drawing>
        </w:r>
      </w:del>
    </w:p>
    <w:p w14:paraId="755A178E" w14:textId="55EA49DF" w:rsidR="00475946" w:rsidDel="008241D7" w:rsidRDefault="00475946" w:rsidP="00DB7EA2">
      <w:pPr>
        <w:pStyle w:val="ac"/>
        <w:spacing w:afterLines="100" w:after="360"/>
        <w:rPr>
          <w:del w:id="6167" w:author="張寶騌 CHANG,PAO-TSUNG" w:date="2022-05-09T11:41:00Z"/>
        </w:rPr>
      </w:pPr>
      <w:bookmarkStart w:id="6168" w:name="_Ref76903762"/>
      <w:del w:id="6169" w:author="張寶騌 CHANG,PAO-TSUNG" w:date="2022-05-09T11:41:00Z">
        <w:r w:rsidDel="008241D7">
          <w:rPr>
            <w:rFonts w:hint="eastAsia"/>
          </w:rPr>
          <w:delText>圖</w:delText>
        </w:r>
        <w:r w:rsidDel="008241D7">
          <w:rPr>
            <w:rFonts w:hint="eastAsia"/>
          </w:rPr>
          <w:delText xml:space="preserve"> </w:delText>
        </w:r>
      </w:del>
      <w:del w:id="6170"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1</w:delText>
        </w:r>
        <w:r w:rsidR="00BD40D4" w:rsidDel="005044B8">
          <w:fldChar w:fldCharType="end"/>
        </w:r>
      </w:del>
      <w:bookmarkEnd w:id="6168"/>
      <w:del w:id="6171" w:author="張寶騌 CHANG,PAO-TSUNG" w:date="2022-05-09T11:41:00Z">
        <w:r w:rsidR="0051604A" w:rsidDel="008241D7">
          <w:rPr>
            <w:rFonts w:hint="eastAsia"/>
          </w:rPr>
          <w:delText xml:space="preserve">　</w:delText>
        </w:r>
        <w:r w:rsidDel="008241D7">
          <w:rPr>
            <w:rFonts w:hint="eastAsia"/>
          </w:rPr>
          <w:delText>一般模型</w:delText>
        </w:r>
        <w:r w:rsidR="004C1014" w:rsidDel="008241D7">
          <w:rPr>
            <w:rFonts w:hint="eastAsia"/>
          </w:rPr>
          <w:delText>內建</w:delText>
        </w:r>
        <w:r w:rsidR="00015ACA" w:rsidDel="008241D7">
          <w:rPr>
            <w:rFonts w:hint="eastAsia"/>
          </w:rPr>
          <w:delText>可編輯</w:delText>
        </w:r>
        <w:r w:rsidR="00282433" w:rsidDel="008241D7">
          <w:rPr>
            <w:rFonts w:hint="eastAsia"/>
          </w:rPr>
          <w:delText>之</w:delText>
        </w:r>
        <w:r w:rsidR="00015ACA" w:rsidDel="008241D7">
          <w:rPr>
            <w:rFonts w:hint="eastAsia"/>
          </w:rPr>
          <w:delText>參數欄位</w:delText>
        </w:r>
      </w:del>
    </w:p>
    <w:p w14:paraId="1C46886A" w14:textId="355AF778" w:rsidR="00E24B42" w:rsidDel="008241D7" w:rsidRDefault="000A250D" w:rsidP="00150486">
      <w:pPr>
        <w:ind w:left="480" w:firstLine="480"/>
        <w:jc w:val="both"/>
        <w:rPr>
          <w:del w:id="6172" w:author="張寶騌 CHANG,PAO-TSUNG" w:date="2022-05-09T11:41:00Z"/>
        </w:rPr>
      </w:pPr>
      <w:del w:id="6173" w:author="張寶騌 CHANG,PAO-TSUNG" w:date="2022-05-09T11:41:00Z">
        <w:r w:rsidDel="008241D7">
          <w:rPr>
            <w:rFonts w:hint="eastAsia"/>
          </w:rPr>
          <w:delText>針對要</w:delText>
        </w:r>
        <w:r w:rsidR="0033736E" w:rsidDel="008241D7">
          <w:rPr>
            <w:rFonts w:hint="eastAsia"/>
          </w:rPr>
          <w:delText>新增</w:delText>
        </w:r>
        <w:r w:rsidR="00622090" w:rsidDel="008241D7">
          <w:rPr>
            <w:rFonts w:hint="eastAsia"/>
          </w:rPr>
          <w:delText>的</w:delText>
        </w:r>
        <w:r w:rsidR="0033736E" w:rsidDel="008241D7">
          <w:rPr>
            <w:rFonts w:hint="eastAsia"/>
          </w:rPr>
          <w:delText>參數，</w:delText>
        </w:r>
        <w:r w:rsidR="00B421C9" w:rsidDel="008241D7">
          <w:rPr>
            <w:rFonts w:hint="eastAsia"/>
          </w:rPr>
          <w:delText>列出</w:delText>
        </w:r>
        <w:r w:rsidR="00145B3C" w:rsidDel="008241D7">
          <w:rPr>
            <w:rFonts w:hint="eastAsia"/>
          </w:rPr>
          <w:delText>以下</w:delText>
        </w:r>
        <w:r w:rsidR="009A797C" w:rsidDel="008241D7">
          <w:rPr>
            <w:rFonts w:hint="eastAsia"/>
          </w:rPr>
          <w:delText>幾項</w:delText>
        </w:r>
        <w:r w:rsidR="00B421C9" w:rsidDel="008241D7">
          <w:rPr>
            <w:rFonts w:hint="eastAsia"/>
          </w:rPr>
          <w:delText>考慮的方向與原則</w:delText>
        </w:r>
        <w:r w:rsidR="0033736E" w:rsidDel="008241D7">
          <w:rPr>
            <w:rFonts w:hint="eastAsia"/>
          </w:rPr>
          <w:delText>：</w:delText>
        </w:r>
      </w:del>
    </w:p>
    <w:p w14:paraId="58EC1EA7" w14:textId="328AF460" w:rsidR="0033736E" w:rsidDel="008241D7" w:rsidRDefault="00145B3C" w:rsidP="00DC1DF8">
      <w:pPr>
        <w:numPr>
          <w:ilvl w:val="0"/>
          <w:numId w:val="7"/>
        </w:numPr>
        <w:ind w:leftChars="0" w:firstLineChars="0"/>
        <w:jc w:val="both"/>
        <w:rPr>
          <w:del w:id="6174" w:author="張寶騌 CHANG,PAO-TSUNG" w:date="2022-05-09T11:41:00Z"/>
        </w:rPr>
      </w:pPr>
      <w:del w:id="6175" w:author="張寶騌 CHANG,PAO-TSUNG" w:date="2022-05-09T11:41:00Z">
        <w:r w:rsidDel="008241D7">
          <w:rPr>
            <w:rFonts w:hint="eastAsia"/>
          </w:rPr>
          <w:delText>方便</w:delText>
        </w:r>
        <w:r w:rsidR="00300A31" w:rsidDel="008241D7">
          <w:rPr>
            <w:rFonts w:hint="eastAsia"/>
          </w:rPr>
          <w:delText>識別</w:delText>
        </w:r>
        <w:r w:rsidR="0033736E" w:rsidDel="008241D7">
          <w:rPr>
            <w:rFonts w:hint="eastAsia"/>
          </w:rPr>
          <w:delText>軌道物件</w:delText>
        </w:r>
        <w:r w:rsidDel="008241D7">
          <w:rPr>
            <w:rFonts w:hint="eastAsia"/>
          </w:rPr>
          <w:delText>，</w:delText>
        </w:r>
        <w:r w:rsidR="00F55018" w:rsidDel="008241D7">
          <w:rPr>
            <w:rFonts w:hint="eastAsia"/>
          </w:rPr>
          <w:delText>可以</w:delText>
        </w:r>
        <w:r w:rsidR="00CE6F7E" w:rsidDel="008241D7">
          <w:rPr>
            <w:rFonts w:hint="eastAsia"/>
          </w:rPr>
          <w:delText>從這些參數</w:delText>
        </w:r>
        <w:r w:rsidR="00F55018" w:rsidDel="008241D7">
          <w:rPr>
            <w:rFonts w:hint="eastAsia"/>
          </w:rPr>
          <w:delText>得知物件</w:delText>
        </w:r>
        <w:r w:rsidR="009929E9" w:rsidDel="008241D7">
          <w:rPr>
            <w:rFonts w:hint="eastAsia"/>
          </w:rPr>
          <w:delText>的名稱</w:delText>
        </w:r>
        <w:r w:rsidR="00F55018" w:rsidDel="008241D7">
          <w:rPr>
            <w:rFonts w:hint="eastAsia"/>
          </w:rPr>
          <w:delText>、類型或</w:delText>
        </w:r>
        <w:r w:rsidR="0060566F" w:rsidDel="008241D7">
          <w:rPr>
            <w:rFonts w:hint="eastAsia"/>
          </w:rPr>
          <w:delText>編</w:delText>
        </w:r>
        <w:r w:rsidR="00F55018" w:rsidDel="008241D7">
          <w:rPr>
            <w:rFonts w:hint="eastAsia"/>
          </w:rPr>
          <w:delText>碼等</w:delText>
        </w:r>
        <w:r w:rsidR="00BC639F" w:rsidDel="008241D7">
          <w:rPr>
            <w:rFonts w:hint="eastAsia"/>
          </w:rPr>
          <w:delText>。</w:delText>
        </w:r>
      </w:del>
    </w:p>
    <w:p w14:paraId="7560C5D4" w14:textId="31DC24DA" w:rsidR="0033736E" w:rsidRPr="007C5DEB" w:rsidDel="008241D7" w:rsidRDefault="00145B3C" w:rsidP="00DC1DF8">
      <w:pPr>
        <w:numPr>
          <w:ilvl w:val="0"/>
          <w:numId w:val="7"/>
        </w:numPr>
        <w:ind w:leftChars="0" w:firstLineChars="0"/>
        <w:jc w:val="both"/>
        <w:rPr>
          <w:del w:id="6176" w:author="張寶騌 CHANG,PAO-TSUNG" w:date="2022-05-09T11:41:00Z"/>
        </w:rPr>
      </w:pPr>
      <w:del w:id="6177" w:author="張寶騌 CHANG,PAO-TSUNG" w:date="2022-05-09T11:41:00Z">
        <w:r w:rsidDel="008241D7">
          <w:rPr>
            <w:rFonts w:hint="eastAsia"/>
          </w:rPr>
          <w:delText>可以得知</w:delText>
        </w:r>
        <w:r w:rsidR="00046A07" w:rsidRPr="007C5DEB" w:rsidDel="008241D7">
          <w:rPr>
            <w:rFonts w:hint="eastAsia"/>
          </w:rPr>
          <w:delText>軌道物件</w:delText>
        </w:r>
        <w:r w:rsidR="00CA5712" w:rsidDel="008241D7">
          <w:rPr>
            <w:rFonts w:hint="eastAsia"/>
          </w:rPr>
          <w:delText>的資訊</w:delText>
        </w:r>
        <w:r w:rsidDel="008241D7">
          <w:rPr>
            <w:rFonts w:hint="eastAsia"/>
          </w:rPr>
          <w:delText>，例如</w:delText>
        </w:r>
        <w:r w:rsidR="007C5DEB" w:rsidRPr="007C5DEB" w:rsidDel="008241D7">
          <w:rPr>
            <w:rFonts w:hint="eastAsia"/>
          </w:rPr>
          <w:delText>物件</w:delText>
        </w:r>
        <w:r w:rsidR="00AE1F99" w:rsidDel="008241D7">
          <w:rPr>
            <w:rFonts w:hint="eastAsia"/>
          </w:rPr>
          <w:delText>的</w:delText>
        </w:r>
        <w:r w:rsidR="007C5DEB" w:rsidRPr="007C5DEB" w:rsidDel="008241D7">
          <w:rPr>
            <w:rFonts w:hint="eastAsia"/>
          </w:rPr>
          <w:delText>安裝</w:delText>
        </w:r>
        <w:r w:rsidR="00AE1F99" w:rsidDel="008241D7">
          <w:rPr>
            <w:rFonts w:hint="eastAsia"/>
          </w:rPr>
          <w:delText>時間</w:delText>
        </w:r>
        <w:r w:rsidR="007C5DEB" w:rsidRPr="007C5DEB" w:rsidDel="008241D7">
          <w:rPr>
            <w:rFonts w:hint="eastAsia"/>
          </w:rPr>
          <w:delText>、</w:delText>
        </w:r>
        <w:r w:rsidR="00F55018" w:rsidDel="008241D7">
          <w:rPr>
            <w:rFonts w:hint="eastAsia"/>
          </w:rPr>
          <w:delText>物件</w:delText>
        </w:r>
        <w:r w:rsidR="007C5DEB" w:rsidRPr="007C5DEB" w:rsidDel="008241D7">
          <w:rPr>
            <w:rFonts w:hint="eastAsia"/>
          </w:rPr>
          <w:delText>所在</w:delText>
        </w:r>
        <w:r w:rsidR="005F654B" w:rsidDel="008241D7">
          <w:rPr>
            <w:rFonts w:hint="eastAsia"/>
          </w:rPr>
          <w:delText>的</w:delText>
        </w:r>
        <w:r w:rsidR="007C5DEB" w:rsidRPr="007C5DEB" w:rsidDel="008241D7">
          <w:rPr>
            <w:rFonts w:hint="eastAsia"/>
          </w:rPr>
          <w:delText>位置等</w:delText>
        </w:r>
        <w:r w:rsidR="00046A07" w:rsidRPr="007C5DEB" w:rsidDel="008241D7">
          <w:rPr>
            <w:rFonts w:hint="eastAsia"/>
          </w:rPr>
          <w:delText>。</w:delText>
        </w:r>
      </w:del>
    </w:p>
    <w:p w14:paraId="1C925C11" w14:textId="53905696" w:rsidR="0033736E" w:rsidDel="008241D7" w:rsidRDefault="0033736E" w:rsidP="00DC1DF8">
      <w:pPr>
        <w:numPr>
          <w:ilvl w:val="0"/>
          <w:numId w:val="7"/>
        </w:numPr>
        <w:ind w:leftChars="0" w:firstLineChars="0"/>
        <w:jc w:val="both"/>
        <w:rPr>
          <w:del w:id="6178" w:author="張寶騌 CHANG,PAO-TSUNG" w:date="2022-05-09T11:41:00Z"/>
        </w:rPr>
      </w:pPr>
      <w:del w:id="6179" w:author="張寶騌 CHANG,PAO-TSUNG" w:date="2022-05-09T11:41:00Z">
        <w:r w:rsidDel="008241D7">
          <w:rPr>
            <w:rFonts w:hint="eastAsia"/>
          </w:rPr>
          <w:delText>養護紀錄與</w:delText>
        </w:r>
        <w:r w:rsidR="00EB760E" w:rsidDel="008241D7">
          <w:rPr>
            <w:rFonts w:hint="eastAsia"/>
          </w:rPr>
          <w:delText>後續</w:delText>
        </w:r>
        <w:r w:rsidDel="008241D7">
          <w:rPr>
            <w:rFonts w:hint="eastAsia"/>
          </w:rPr>
          <w:delText>調閱之需求</w:delText>
        </w:r>
        <w:r w:rsidR="00145B3C" w:rsidDel="008241D7">
          <w:rPr>
            <w:rFonts w:hint="eastAsia"/>
          </w:rPr>
          <w:delText>，</w:delText>
        </w:r>
        <w:r w:rsidR="00EB760E" w:rsidDel="008241D7">
          <w:rPr>
            <w:rFonts w:hint="eastAsia"/>
          </w:rPr>
          <w:delText>得以呈現</w:delText>
        </w:r>
        <w:r w:rsidR="007C5DEB" w:rsidDel="008241D7">
          <w:rPr>
            <w:rFonts w:hint="eastAsia"/>
          </w:rPr>
          <w:delText>物件養護的履歷</w:delText>
        </w:r>
        <w:r w:rsidR="00EB760E" w:rsidDel="008241D7">
          <w:rPr>
            <w:rFonts w:hint="eastAsia"/>
          </w:rPr>
          <w:delText>，養護標註則是參考目前養護紀錄的格式欄位，</w:delText>
        </w:r>
        <w:r w:rsidR="007C5DEB" w:rsidDel="008241D7">
          <w:rPr>
            <w:rFonts w:hint="eastAsia"/>
          </w:rPr>
          <w:delText>用於養護標註所需的參數</w:delText>
        </w:r>
        <w:r w:rsidR="00BC639F" w:rsidDel="008241D7">
          <w:rPr>
            <w:rFonts w:hint="eastAsia"/>
          </w:rPr>
          <w:delText>。</w:delText>
        </w:r>
      </w:del>
    </w:p>
    <w:p w14:paraId="30764AA3" w14:textId="03E626FF" w:rsidR="00447BE4" w:rsidDel="008241D7" w:rsidRDefault="00D56166" w:rsidP="00C124A0">
      <w:pPr>
        <w:spacing w:beforeLines="100" w:before="360"/>
        <w:ind w:left="480" w:firstLine="480"/>
        <w:jc w:val="both"/>
        <w:rPr>
          <w:del w:id="6180" w:author="張寶騌 CHANG,PAO-TSUNG" w:date="2022-05-09T11:41:00Z"/>
        </w:rPr>
      </w:pPr>
      <w:del w:id="6181" w:author="張寶騌 CHANG,PAO-TSUNG" w:date="2022-05-09T11:41:00Z">
        <w:r w:rsidDel="008241D7">
          <w:rPr>
            <w:rFonts w:hint="eastAsia"/>
          </w:rPr>
          <w:delText>考量上述原則，</w:delText>
        </w:r>
        <w:r w:rsidR="00060E79" w:rsidDel="008241D7">
          <w:rPr>
            <w:rFonts w:hint="eastAsia"/>
          </w:rPr>
          <w:delText>並參考設施管理相關文獻中</w:delText>
        </w:r>
        <w:r w:rsidR="00AD776D" w:rsidDel="008241D7">
          <w:rPr>
            <w:rFonts w:hint="eastAsia"/>
          </w:rPr>
          <w:delText>所</w:delText>
        </w:r>
        <w:r w:rsidR="00D03104" w:rsidDel="008241D7">
          <w:rPr>
            <w:rFonts w:hint="eastAsia"/>
          </w:rPr>
          <w:delText>建議</w:delText>
        </w:r>
        <w:r w:rsidR="00331C4A" w:rsidDel="008241D7">
          <w:rPr>
            <w:rFonts w:hint="eastAsia"/>
          </w:rPr>
          <w:delText>的物件</w:delText>
        </w:r>
        <w:r w:rsidR="00060E79" w:rsidDel="008241D7">
          <w:rPr>
            <w:rFonts w:hint="eastAsia"/>
          </w:rPr>
          <w:delText>資</w:delText>
        </w:r>
        <w:r w:rsidR="00D03104" w:rsidDel="008241D7">
          <w:rPr>
            <w:rFonts w:hint="eastAsia"/>
          </w:rPr>
          <w:delText>料需求</w:delText>
        </w:r>
        <w:r w:rsidR="00060E79" w:rsidDel="008241D7">
          <w:rPr>
            <w:rFonts w:hint="eastAsia"/>
          </w:rPr>
          <w:delText>，</w:delText>
        </w:r>
        <w:r w:rsidR="00331C4A" w:rsidDel="008241D7">
          <w:rPr>
            <w:rFonts w:hint="eastAsia"/>
          </w:rPr>
          <w:delText>新增</w:delText>
        </w:r>
        <w:r w:rsidR="00A805D7" w:rsidDel="008241D7">
          <w:rPr>
            <w:rFonts w:hint="eastAsia"/>
          </w:rPr>
          <w:delText>共</w:delText>
        </w:r>
        <w:r w:rsidR="00331C4A" w:rsidDel="008241D7">
          <w:rPr>
            <w:rFonts w:eastAsia="Yu Mincho" w:hint="eastAsia"/>
            <w:lang w:eastAsia="ja-JP"/>
          </w:rPr>
          <w:delText>1</w:delText>
        </w:r>
        <w:r w:rsidR="00331C4A" w:rsidDel="008241D7">
          <w:rPr>
            <w:rFonts w:eastAsia="Yu Mincho"/>
            <w:lang w:eastAsia="ja-JP"/>
          </w:rPr>
          <w:delText>5</w:delText>
        </w:r>
        <w:r w:rsidR="00331C4A" w:rsidDel="008241D7">
          <w:rPr>
            <w:rFonts w:hint="eastAsia"/>
          </w:rPr>
          <w:delText>個</w:delText>
        </w:r>
        <w:r w:rsidR="00060E79" w:rsidDel="008241D7">
          <w:rPr>
            <w:rFonts w:hint="eastAsia"/>
          </w:rPr>
          <w:delText>參數欄位。</w:delText>
        </w:r>
        <w:r w:rsidR="00562D0E" w:rsidDel="008241D7">
          <w:rPr>
            <w:rFonts w:hint="eastAsia"/>
          </w:rPr>
          <w:delText>新增</w:delText>
        </w:r>
        <w:r w:rsidR="00060E79" w:rsidDel="008241D7">
          <w:rPr>
            <w:rFonts w:hint="eastAsia"/>
          </w:rPr>
          <w:delText>的參數</w:delText>
        </w:r>
        <w:r w:rsidR="0069253A" w:rsidDel="008241D7">
          <w:rPr>
            <w:rFonts w:hint="eastAsia"/>
          </w:rPr>
          <w:delText>主要</w:delText>
        </w:r>
        <w:r w:rsidR="000C4939" w:rsidDel="008241D7">
          <w:rPr>
            <w:rFonts w:hint="eastAsia"/>
          </w:rPr>
          <w:delText>提供給</w:delText>
        </w:r>
        <w:r w:rsidR="0040143E" w:rsidDel="008241D7">
          <w:rPr>
            <w:rFonts w:hint="eastAsia"/>
          </w:rPr>
          <w:delText>模型中</w:delText>
        </w:r>
        <w:r w:rsidDel="008241D7">
          <w:rPr>
            <w:rFonts w:hint="eastAsia"/>
          </w:rPr>
          <w:delText>兩</w:delText>
        </w:r>
        <w:r w:rsidR="00C3486F" w:rsidDel="008241D7">
          <w:rPr>
            <w:rFonts w:hint="eastAsia"/>
          </w:rPr>
          <w:delText>種類型</w:delText>
        </w:r>
        <w:r w:rsidR="006D2EDD" w:rsidDel="008241D7">
          <w:rPr>
            <w:rFonts w:hint="eastAsia"/>
          </w:rPr>
          <w:delText>物件</w:delText>
        </w:r>
        <w:r w:rsidR="00060E79" w:rsidDel="008241D7">
          <w:rPr>
            <w:rFonts w:hint="eastAsia"/>
          </w:rPr>
          <w:delText>運用</w:delText>
        </w:r>
        <w:r w:rsidR="00447BE4" w:rsidDel="008241D7">
          <w:rPr>
            <w:rFonts w:hint="eastAsia"/>
          </w:rPr>
          <w:delText>：</w:delText>
        </w:r>
      </w:del>
    </w:p>
    <w:p w14:paraId="43047F09" w14:textId="1889C731" w:rsidR="00447BE4" w:rsidDel="008241D7" w:rsidRDefault="009C08F7" w:rsidP="00447BE4">
      <w:pPr>
        <w:numPr>
          <w:ilvl w:val="0"/>
          <w:numId w:val="24"/>
        </w:numPr>
        <w:ind w:leftChars="0" w:firstLineChars="0"/>
        <w:jc w:val="both"/>
        <w:rPr>
          <w:del w:id="6182" w:author="張寶騌 CHANG,PAO-TSUNG" w:date="2022-05-09T11:41:00Z"/>
        </w:rPr>
      </w:pPr>
      <w:del w:id="6183" w:author="張寶騌 CHANG,PAO-TSUNG" w:date="2022-05-09T11:41:00Z">
        <w:r w:rsidDel="008241D7">
          <w:rPr>
            <w:rFonts w:hint="eastAsia"/>
          </w:rPr>
          <w:delText>針對第</w:delText>
        </w:r>
        <w:r w:rsidDel="008241D7">
          <w:rPr>
            <w:rFonts w:hint="eastAsia"/>
          </w:rPr>
          <w:delText>3</w:delText>
        </w:r>
        <w:r w:rsidDel="008241D7">
          <w:rPr>
            <w:rFonts w:hint="eastAsia"/>
          </w:rPr>
          <w:delText>章模型中</w:delText>
        </w:r>
        <w:r w:rsidR="00907192" w:rsidDel="008241D7">
          <w:rPr>
            <w:rFonts w:hint="eastAsia"/>
          </w:rPr>
          <w:delText>所</w:delText>
        </w:r>
        <w:r w:rsidDel="008241D7">
          <w:rPr>
            <w:rFonts w:hint="eastAsia"/>
          </w:rPr>
          <w:delText>建置既有存在的軌道物件如軌枕、道岔等，這種參數是用來呈現物件目前的資訊，如物件的類型、編碼等</w:delText>
        </w:r>
        <w:r w:rsidR="00447BE4" w:rsidDel="008241D7">
          <w:rPr>
            <w:rFonts w:hint="eastAsia"/>
          </w:rPr>
          <w:delText>。</w:delText>
        </w:r>
      </w:del>
    </w:p>
    <w:p w14:paraId="6D72FB6C" w14:textId="64AB9ED4" w:rsidR="00447BE4" w:rsidDel="008241D7" w:rsidRDefault="009C08F7" w:rsidP="00447BE4">
      <w:pPr>
        <w:numPr>
          <w:ilvl w:val="0"/>
          <w:numId w:val="24"/>
        </w:numPr>
        <w:ind w:leftChars="0" w:firstLineChars="0"/>
        <w:jc w:val="both"/>
        <w:rPr>
          <w:del w:id="6184" w:author="張寶騌 CHANG,PAO-TSUNG" w:date="2022-05-09T11:41:00Z"/>
        </w:rPr>
      </w:pPr>
      <w:del w:id="6185" w:author="張寶騌 CHANG,PAO-TSUNG" w:date="2022-05-09T11:41:00Z">
        <w:r w:rsidDel="008241D7">
          <w:rPr>
            <w:rFonts w:hint="eastAsia"/>
          </w:rPr>
          <w:delText>呈現巡檢紀錄所得之養護標註而使用的參數，如養護的量測時間、養護描述等。</w:delText>
        </w:r>
      </w:del>
    </w:p>
    <w:p w14:paraId="35E2AA01" w14:textId="2A0AA4A2" w:rsidR="006D2EDD" w:rsidDel="008241D7" w:rsidRDefault="0040143E" w:rsidP="00447BE4">
      <w:pPr>
        <w:ind w:left="480" w:firstLine="480"/>
        <w:jc w:val="both"/>
        <w:rPr>
          <w:del w:id="6186" w:author="張寶騌 CHANG,PAO-TSUNG" w:date="2022-05-09T11:41:00Z"/>
        </w:rPr>
      </w:pPr>
      <w:del w:id="6187" w:author="張寶騌 CHANG,PAO-TSUNG" w:date="2022-05-09T11:41:00Z">
        <w:r w:rsidDel="008241D7">
          <w:rPr>
            <w:rFonts w:hint="eastAsia"/>
          </w:rPr>
          <w:delText>各自使用的參數</w:delText>
        </w:r>
        <w:r w:rsidR="008046D3" w:rsidDel="008241D7">
          <w:rPr>
            <w:rFonts w:hint="eastAsia"/>
          </w:rPr>
          <w:delText>及所代表的意義</w:delText>
        </w:r>
        <w:r w:rsidR="00A9352A" w:rsidDel="008241D7">
          <w:rPr>
            <w:rFonts w:hint="eastAsia"/>
          </w:rPr>
          <w:delText>詳</w:delText>
        </w:r>
        <w:r w:rsidR="001735FE" w:rsidDel="008241D7">
          <w:rPr>
            <w:rFonts w:hint="eastAsia"/>
          </w:rPr>
          <w:delText>列</w:delText>
        </w:r>
        <w:r w:rsidR="00A9352A" w:rsidDel="008241D7">
          <w:rPr>
            <w:rFonts w:hint="eastAsia"/>
          </w:rPr>
          <w:delText>於</w:delText>
        </w:r>
        <w:r w:rsidR="008046D3" w:rsidDel="008241D7">
          <w:fldChar w:fldCharType="begin" w:fldLock="1"/>
        </w:r>
        <w:r w:rsidR="008046D3" w:rsidDel="008241D7">
          <w:delInstrText xml:space="preserve"> </w:delInstrText>
        </w:r>
        <w:r w:rsidR="008046D3" w:rsidDel="008241D7">
          <w:rPr>
            <w:rFonts w:hint="eastAsia"/>
          </w:rPr>
          <w:delInstrText>REF _Ref77544599 \h</w:delInstrText>
        </w:r>
        <w:r w:rsidR="008046D3" w:rsidDel="008241D7">
          <w:delInstrText xml:space="preserve"> </w:delInstrText>
        </w:r>
        <w:r w:rsidR="008046D3" w:rsidDel="008241D7">
          <w:fldChar w:fldCharType="separate"/>
        </w:r>
        <w:r w:rsidR="00C919C6" w:rsidDel="008241D7">
          <w:rPr>
            <w:rFonts w:hint="eastAsia"/>
          </w:rPr>
          <w:delText>表</w:delText>
        </w:r>
        <w:r w:rsidR="00C919C6" w:rsidDel="008241D7">
          <w:rPr>
            <w:rFonts w:hint="eastAsia"/>
          </w:rPr>
          <w:delText xml:space="preserve"> </w:delText>
        </w:r>
        <w:r w:rsidR="00C919C6" w:rsidDel="008241D7">
          <w:rPr>
            <w:noProof/>
          </w:rPr>
          <w:delText>4</w:delText>
        </w:r>
        <w:r w:rsidR="00C919C6" w:rsidDel="008241D7">
          <w:noBreakHyphen/>
        </w:r>
        <w:r w:rsidR="00C919C6" w:rsidDel="008241D7">
          <w:rPr>
            <w:noProof/>
          </w:rPr>
          <w:delText>1</w:delText>
        </w:r>
        <w:r w:rsidR="008046D3" w:rsidDel="008241D7">
          <w:fldChar w:fldCharType="end"/>
        </w:r>
        <w:r w:rsidR="00A9352A" w:rsidDel="008241D7">
          <w:rPr>
            <w:rFonts w:hint="eastAsia"/>
          </w:rPr>
          <w:delText>中</w:delText>
        </w:r>
        <w:r w:rsidDel="008241D7">
          <w:rPr>
            <w:rFonts w:hint="eastAsia"/>
          </w:rPr>
          <w:delText>，</w:delText>
        </w:r>
        <w:r w:rsidR="003452A7" w:rsidDel="008241D7">
          <w:rPr>
            <w:rFonts w:hint="eastAsia"/>
          </w:rPr>
          <w:delText>有</w:delText>
        </w:r>
        <w:r w:rsidDel="008241D7">
          <w:rPr>
            <w:rFonts w:hint="eastAsia"/>
          </w:rPr>
          <w:delText>部分參數</w:delText>
        </w:r>
        <w:r w:rsidR="00B1290D" w:rsidDel="008241D7">
          <w:rPr>
            <w:rFonts w:hint="eastAsia"/>
          </w:rPr>
          <w:delText>為</w:delText>
        </w:r>
        <w:r w:rsidDel="008241D7">
          <w:rPr>
            <w:rFonts w:hint="eastAsia"/>
          </w:rPr>
          <w:delText>兩種類型物件共同使用</w:delText>
        </w:r>
        <w:r w:rsidR="00AE6F0B" w:rsidDel="008241D7">
          <w:rPr>
            <w:rFonts w:hint="eastAsia"/>
          </w:rPr>
          <w:delText>，新增完成後所呈現的參數欄位如</w:delText>
        </w:r>
        <w:r w:rsidR="00AE6F0B" w:rsidDel="008241D7">
          <w:fldChar w:fldCharType="begin" w:fldLock="1"/>
        </w:r>
        <w:r w:rsidR="00AE6F0B" w:rsidDel="008241D7">
          <w:delInstrText xml:space="preserve"> </w:delInstrText>
        </w:r>
        <w:r w:rsidR="00AE6F0B" w:rsidDel="008241D7">
          <w:rPr>
            <w:rFonts w:hint="eastAsia"/>
          </w:rPr>
          <w:delInstrText>REF _Ref76903687 \h</w:delInstrText>
        </w:r>
        <w:r w:rsidR="00AE6F0B" w:rsidDel="008241D7">
          <w:delInstrText xml:space="preserve"> </w:delInstrText>
        </w:r>
        <w:r w:rsidR="00AE6F0B" w:rsidDel="008241D7">
          <w:fldChar w:fldCharType="separate"/>
        </w:r>
        <w:r w:rsidR="00AE6F0B" w:rsidDel="008241D7">
          <w:rPr>
            <w:rFonts w:hint="eastAsia"/>
          </w:rPr>
          <w:delText>圖</w:delText>
        </w:r>
        <w:r w:rsidR="00AE6F0B" w:rsidDel="008241D7">
          <w:rPr>
            <w:rFonts w:hint="eastAsia"/>
          </w:rPr>
          <w:delText xml:space="preserve"> </w:delText>
        </w:r>
        <w:r w:rsidR="00AE6F0B" w:rsidDel="008241D7">
          <w:rPr>
            <w:noProof/>
          </w:rPr>
          <w:delText>4</w:delText>
        </w:r>
        <w:r w:rsidR="00AE6F0B" w:rsidDel="008241D7">
          <w:noBreakHyphen/>
        </w:r>
        <w:r w:rsidR="00AE6F0B" w:rsidDel="008241D7">
          <w:rPr>
            <w:noProof/>
          </w:rPr>
          <w:delText>2</w:delText>
        </w:r>
        <w:r w:rsidR="00AE6F0B" w:rsidDel="008241D7">
          <w:fldChar w:fldCharType="end"/>
        </w:r>
        <w:r w:rsidR="00AE6F0B" w:rsidDel="008241D7">
          <w:rPr>
            <w:rFonts w:hint="eastAsia"/>
          </w:rPr>
          <w:delText>所示</w:delText>
        </w:r>
        <w:r w:rsidDel="008241D7">
          <w:rPr>
            <w:rFonts w:hint="eastAsia"/>
          </w:rPr>
          <w:delText>。</w:delText>
        </w:r>
      </w:del>
    </w:p>
    <w:p w14:paraId="53A0BA2F" w14:textId="755AAA7F" w:rsidR="006D2EDD" w:rsidDel="008241D7" w:rsidRDefault="006D2EDD" w:rsidP="005B2C35">
      <w:pPr>
        <w:ind w:leftChars="0" w:left="0" w:firstLineChars="0" w:firstLine="0"/>
        <w:jc w:val="both"/>
        <w:rPr>
          <w:del w:id="6188" w:author="張寶騌 CHANG,PAO-TSUNG" w:date="2022-05-09T11:41:00Z"/>
        </w:rPr>
      </w:pPr>
    </w:p>
    <w:p w14:paraId="58138466" w14:textId="33F82538" w:rsidR="006D2EDD" w:rsidRPr="00E61FA0" w:rsidDel="008241D7" w:rsidRDefault="005B2C35" w:rsidP="003A4010">
      <w:pPr>
        <w:pStyle w:val="ac"/>
        <w:keepNext/>
        <w:spacing w:after="180"/>
        <w:rPr>
          <w:del w:id="6189" w:author="張寶騌 CHANG,PAO-TSUNG" w:date="2022-05-09T11:41:00Z"/>
          <w:b/>
          <w:bCs/>
        </w:rPr>
      </w:pPr>
      <w:bookmarkStart w:id="6190" w:name="_Ref77544599"/>
      <w:del w:id="6191" w:author="張寶騌 CHANG,PAO-TSUNG" w:date="2022-05-09T11:41:00Z">
        <w:r w:rsidDel="008241D7">
          <w:br w:type="page"/>
        </w:r>
        <w:r w:rsidR="006D2EDD" w:rsidDel="008241D7">
          <w:rPr>
            <w:rFonts w:hint="eastAsia"/>
          </w:rPr>
          <w:delText>表</w:delText>
        </w:r>
        <w:r w:rsidR="006D2EDD" w:rsidDel="008241D7">
          <w:rPr>
            <w:rFonts w:hint="eastAsia"/>
          </w:rPr>
          <w:delText xml:space="preserve"> </w:delText>
        </w:r>
      </w:del>
      <w:del w:id="6192" w:author="張寶騌 CHANG,PAO-TSUNG" w:date="2022-04-07T17:43:00Z">
        <w:r w:rsidR="009F69E8" w:rsidDel="0035692D">
          <w:fldChar w:fldCharType="begin" w:fldLock="1"/>
        </w:r>
        <w:r w:rsidR="009F69E8" w:rsidDel="0035692D">
          <w:delInstrText xml:space="preserve"> </w:delInstrText>
        </w:r>
        <w:r w:rsidR="009F69E8" w:rsidDel="0035692D">
          <w:rPr>
            <w:rFonts w:hint="eastAsia"/>
          </w:rPr>
          <w:delInstrText>STYLEREF 1 \s</w:delInstrText>
        </w:r>
        <w:r w:rsidR="009F69E8" w:rsidDel="0035692D">
          <w:delInstrText xml:space="preserve"> </w:delInstrText>
        </w:r>
        <w:r w:rsidR="009F69E8" w:rsidDel="0035692D">
          <w:fldChar w:fldCharType="separate"/>
        </w:r>
        <w:r w:rsidR="00C919C6" w:rsidDel="0035692D">
          <w:rPr>
            <w:noProof/>
          </w:rPr>
          <w:delText>4</w:delText>
        </w:r>
        <w:r w:rsidR="009F69E8" w:rsidDel="0035692D">
          <w:fldChar w:fldCharType="end"/>
        </w:r>
        <w:r w:rsidR="009F69E8" w:rsidDel="0035692D">
          <w:noBreakHyphen/>
        </w:r>
        <w:r w:rsidR="009F69E8" w:rsidDel="0035692D">
          <w:fldChar w:fldCharType="begin"/>
        </w:r>
        <w:r w:rsidR="009F69E8" w:rsidDel="0035692D">
          <w:delInstrText xml:space="preserve"> </w:delInstrText>
        </w:r>
        <w:r w:rsidR="009F69E8" w:rsidDel="0035692D">
          <w:rPr>
            <w:rFonts w:hint="eastAsia"/>
          </w:rPr>
          <w:delInstrText xml:space="preserve">SEQ </w:delInstrText>
        </w:r>
        <w:r w:rsidR="009F69E8" w:rsidDel="0035692D">
          <w:rPr>
            <w:rFonts w:hint="eastAsia"/>
          </w:rPr>
          <w:delInstrText>表</w:delInstrText>
        </w:r>
        <w:r w:rsidR="009F69E8" w:rsidDel="0035692D">
          <w:rPr>
            <w:rFonts w:hint="eastAsia"/>
          </w:rPr>
          <w:delInstrText xml:space="preserve"> \* ARABIC \s 1</w:delInstrText>
        </w:r>
        <w:r w:rsidR="009F69E8" w:rsidDel="0035692D">
          <w:delInstrText xml:space="preserve"> </w:delInstrText>
        </w:r>
        <w:r w:rsidR="009F69E8" w:rsidDel="0035692D">
          <w:fldChar w:fldCharType="separate"/>
        </w:r>
        <w:r w:rsidR="009E5548" w:rsidDel="0035692D">
          <w:rPr>
            <w:noProof/>
          </w:rPr>
          <w:delText>1</w:delText>
        </w:r>
        <w:r w:rsidR="009F69E8" w:rsidDel="0035692D">
          <w:fldChar w:fldCharType="end"/>
        </w:r>
      </w:del>
      <w:bookmarkEnd w:id="6190"/>
      <w:del w:id="6193" w:author="張寶騌 CHANG,PAO-TSUNG" w:date="2022-05-09T11:41:00Z">
        <w:r w:rsidR="0051604A" w:rsidDel="008241D7">
          <w:rPr>
            <w:rFonts w:hint="eastAsia"/>
          </w:rPr>
          <w:delText xml:space="preserve">　</w:delText>
        </w:r>
        <w:r w:rsidR="006D2EDD" w:rsidDel="008241D7">
          <w:rPr>
            <w:rFonts w:hint="eastAsia"/>
          </w:rPr>
          <w:delText>參數</w:delText>
        </w:r>
        <w:r w:rsidR="00FF78E7" w:rsidDel="008241D7">
          <w:rPr>
            <w:rFonts w:hint="eastAsia"/>
          </w:rPr>
          <w:delText>適用</w:delText>
        </w:r>
        <w:r w:rsidR="00AA6E8B" w:rsidDel="008241D7">
          <w:rPr>
            <w:rFonts w:hint="eastAsia"/>
          </w:rPr>
          <w:delText>對象與</w:delText>
        </w:r>
        <w:r w:rsidR="00FF78E7" w:rsidDel="008241D7">
          <w:rPr>
            <w:rFonts w:hint="eastAsia"/>
          </w:rPr>
          <w:delText>代表意義</w:delText>
        </w:r>
      </w:del>
    </w:p>
    <w:tbl>
      <w:tblPr>
        <w:tblW w:w="86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417"/>
        <w:gridCol w:w="1701"/>
        <w:gridCol w:w="4195"/>
      </w:tblGrid>
      <w:tr w:rsidR="00410664" w:rsidRPr="00A02A8C" w:rsidDel="008241D7" w14:paraId="51E19221" w14:textId="776BC7C4" w:rsidTr="00B84461">
        <w:trPr>
          <w:trHeight w:val="985"/>
          <w:jc w:val="center"/>
          <w:del w:id="6194" w:author="張寶騌 CHANG,PAO-TSUNG" w:date="2022-05-09T11:41:00Z"/>
        </w:trPr>
        <w:tc>
          <w:tcPr>
            <w:tcW w:w="1361" w:type="dxa"/>
            <w:shd w:val="clear" w:color="auto" w:fill="auto"/>
            <w:vAlign w:val="center"/>
          </w:tcPr>
          <w:p w14:paraId="7FCB2966" w14:textId="31EC74DD" w:rsidR="00AA6E8B" w:rsidRPr="00A02A8C" w:rsidDel="008241D7" w:rsidRDefault="00AA6E8B" w:rsidP="00BF35CA">
            <w:pPr>
              <w:pStyle w:val="aa"/>
              <w:adjustRightInd w:val="0"/>
              <w:snapToGrid w:val="0"/>
              <w:spacing w:line="240" w:lineRule="auto"/>
              <w:ind w:leftChars="0" w:left="0" w:firstLineChars="0" w:firstLine="0"/>
              <w:jc w:val="center"/>
              <w:rPr>
                <w:del w:id="6195" w:author="張寶騌 CHANG,PAO-TSUNG" w:date="2022-05-09T11:41:00Z"/>
                <w:b/>
                <w:bCs/>
                <w:szCs w:val="24"/>
              </w:rPr>
            </w:pPr>
            <w:del w:id="6196" w:author="張寶騌 CHANG,PAO-TSUNG" w:date="2022-05-09T11:41:00Z">
              <w:r w:rsidRPr="00A02A8C" w:rsidDel="008241D7">
                <w:rPr>
                  <w:rFonts w:hint="eastAsia"/>
                  <w:b/>
                  <w:bCs/>
                  <w:szCs w:val="24"/>
                </w:rPr>
                <w:delText>參數名稱</w:delText>
              </w:r>
            </w:del>
          </w:p>
        </w:tc>
        <w:tc>
          <w:tcPr>
            <w:tcW w:w="1417" w:type="dxa"/>
            <w:shd w:val="clear" w:color="auto" w:fill="auto"/>
            <w:vAlign w:val="center"/>
          </w:tcPr>
          <w:p w14:paraId="300020EC" w14:textId="1CD47554" w:rsidR="00AA6E8B" w:rsidRPr="00A02A8C" w:rsidDel="008241D7" w:rsidRDefault="00AA6E8B" w:rsidP="00BF35CA">
            <w:pPr>
              <w:pStyle w:val="aa"/>
              <w:adjustRightInd w:val="0"/>
              <w:snapToGrid w:val="0"/>
              <w:spacing w:line="240" w:lineRule="auto"/>
              <w:ind w:leftChars="0" w:left="0" w:firstLineChars="0" w:firstLine="0"/>
              <w:jc w:val="center"/>
              <w:rPr>
                <w:del w:id="6197" w:author="張寶騌 CHANG,PAO-TSUNG" w:date="2022-05-09T11:41:00Z"/>
                <w:b/>
                <w:bCs/>
                <w:szCs w:val="24"/>
              </w:rPr>
            </w:pPr>
            <w:del w:id="6198" w:author="張寶騌 CHANG,PAO-TSUNG" w:date="2022-05-09T11:41:00Z">
              <w:r w:rsidRPr="00A02A8C" w:rsidDel="008241D7">
                <w:rPr>
                  <w:rFonts w:hint="eastAsia"/>
                  <w:b/>
                  <w:bCs/>
                  <w:szCs w:val="24"/>
                </w:rPr>
                <w:delText>軌道物件</w:delText>
              </w:r>
            </w:del>
          </w:p>
          <w:p w14:paraId="0FFBC2BF" w14:textId="0413307C" w:rsidR="00AA6E8B" w:rsidRPr="00A02A8C" w:rsidDel="008241D7" w:rsidRDefault="00AA6E8B" w:rsidP="00BF35CA">
            <w:pPr>
              <w:pStyle w:val="aa"/>
              <w:adjustRightInd w:val="0"/>
              <w:snapToGrid w:val="0"/>
              <w:spacing w:line="240" w:lineRule="auto"/>
              <w:ind w:leftChars="0" w:left="0" w:firstLineChars="0" w:firstLine="0"/>
              <w:jc w:val="center"/>
              <w:rPr>
                <w:del w:id="6199" w:author="張寶騌 CHANG,PAO-TSUNG" w:date="2022-05-09T11:41:00Z"/>
                <w:b/>
                <w:bCs/>
                <w:szCs w:val="24"/>
              </w:rPr>
            </w:pPr>
            <w:del w:id="6200" w:author="張寶騌 CHANG,PAO-TSUNG" w:date="2022-05-09T11:41:00Z">
              <w:r w:rsidRPr="00A02A8C" w:rsidDel="008241D7">
                <w:rPr>
                  <w:rFonts w:hint="eastAsia"/>
                  <w:b/>
                  <w:bCs/>
                  <w:szCs w:val="24"/>
                </w:rPr>
                <w:delText>(</w:delText>
              </w:r>
              <w:r w:rsidRPr="00A02A8C" w:rsidDel="008241D7">
                <w:rPr>
                  <w:rFonts w:hint="eastAsia"/>
                  <w:b/>
                  <w:bCs/>
                  <w:szCs w:val="24"/>
                </w:rPr>
                <w:delText>如鋼軌</w:delText>
              </w:r>
              <w:r w:rsidRPr="00A02A8C" w:rsidDel="008241D7">
                <w:rPr>
                  <w:rFonts w:hint="eastAsia"/>
                  <w:b/>
                  <w:bCs/>
                  <w:szCs w:val="24"/>
                </w:rPr>
                <w:delText>)</w:delText>
              </w:r>
            </w:del>
          </w:p>
        </w:tc>
        <w:tc>
          <w:tcPr>
            <w:tcW w:w="1701" w:type="dxa"/>
            <w:shd w:val="clear" w:color="auto" w:fill="auto"/>
            <w:vAlign w:val="center"/>
          </w:tcPr>
          <w:p w14:paraId="486AD807" w14:textId="47B75DF7" w:rsidR="00AA6E8B" w:rsidRPr="00A02A8C" w:rsidDel="008241D7" w:rsidRDefault="00AA6E8B" w:rsidP="00BF35CA">
            <w:pPr>
              <w:pStyle w:val="aa"/>
              <w:adjustRightInd w:val="0"/>
              <w:snapToGrid w:val="0"/>
              <w:spacing w:line="240" w:lineRule="auto"/>
              <w:ind w:leftChars="0" w:left="0" w:firstLineChars="0" w:firstLine="0"/>
              <w:jc w:val="center"/>
              <w:rPr>
                <w:del w:id="6201" w:author="張寶騌 CHANG,PAO-TSUNG" w:date="2022-05-09T11:41:00Z"/>
                <w:b/>
                <w:bCs/>
                <w:szCs w:val="24"/>
              </w:rPr>
            </w:pPr>
            <w:del w:id="6202" w:author="張寶騌 CHANG,PAO-TSUNG" w:date="2022-05-09T11:41:00Z">
              <w:r w:rsidRPr="00A02A8C" w:rsidDel="008241D7">
                <w:rPr>
                  <w:rFonts w:hint="eastAsia"/>
                  <w:b/>
                  <w:bCs/>
                  <w:szCs w:val="24"/>
                </w:rPr>
                <w:delText>養護項目標註</w:delText>
              </w:r>
            </w:del>
          </w:p>
          <w:p w14:paraId="45EE58B0" w14:textId="0D074A0F" w:rsidR="00AA6E8B" w:rsidRPr="00A02A8C" w:rsidDel="008241D7" w:rsidRDefault="00AA6E8B" w:rsidP="00BF35CA">
            <w:pPr>
              <w:pStyle w:val="aa"/>
              <w:adjustRightInd w:val="0"/>
              <w:snapToGrid w:val="0"/>
              <w:spacing w:line="240" w:lineRule="auto"/>
              <w:ind w:leftChars="0" w:left="0" w:firstLineChars="0" w:firstLine="0"/>
              <w:jc w:val="center"/>
              <w:rPr>
                <w:del w:id="6203" w:author="張寶騌 CHANG,PAO-TSUNG" w:date="2022-05-09T11:41:00Z"/>
                <w:b/>
                <w:bCs/>
                <w:szCs w:val="24"/>
              </w:rPr>
            </w:pPr>
            <w:del w:id="6204" w:author="張寶騌 CHANG,PAO-TSUNG" w:date="2022-05-09T11:41:00Z">
              <w:r w:rsidRPr="00A02A8C" w:rsidDel="008241D7">
                <w:rPr>
                  <w:rFonts w:hint="eastAsia"/>
                  <w:b/>
                  <w:bCs/>
                  <w:szCs w:val="24"/>
                </w:rPr>
                <w:delText>(</w:delText>
              </w:r>
              <w:r w:rsidRPr="00A02A8C" w:rsidDel="008241D7">
                <w:rPr>
                  <w:rFonts w:hint="eastAsia"/>
                  <w:b/>
                  <w:bCs/>
                  <w:szCs w:val="24"/>
                </w:rPr>
                <w:delText>如噴泥</w:delText>
              </w:r>
              <w:r w:rsidRPr="00A02A8C" w:rsidDel="008241D7">
                <w:rPr>
                  <w:rFonts w:hint="eastAsia"/>
                  <w:b/>
                  <w:bCs/>
                  <w:szCs w:val="24"/>
                </w:rPr>
                <w:delText>)</w:delText>
              </w:r>
            </w:del>
          </w:p>
        </w:tc>
        <w:tc>
          <w:tcPr>
            <w:tcW w:w="4195" w:type="dxa"/>
            <w:shd w:val="clear" w:color="auto" w:fill="auto"/>
            <w:vAlign w:val="center"/>
          </w:tcPr>
          <w:p w14:paraId="63CD311A" w14:textId="0BD4A287" w:rsidR="00AA6E8B" w:rsidRPr="00A02A8C" w:rsidDel="008241D7" w:rsidRDefault="00AA6E8B" w:rsidP="00BF35CA">
            <w:pPr>
              <w:pStyle w:val="aa"/>
              <w:adjustRightInd w:val="0"/>
              <w:snapToGrid w:val="0"/>
              <w:spacing w:line="240" w:lineRule="auto"/>
              <w:ind w:leftChars="0" w:left="0" w:firstLineChars="0" w:firstLine="0"/>
              <w:jc w:val="center"/>
              <w:rPr>
                <w:del w:id="6205" w:author="張寶騌 CHANG,PAO-TSUNG" w:date="2022-05-09T11:41:00Z"/>
                <w:b/>
                <w:bCs/>
                <w:szCs w:val="24"/>
              </w:rPr>
            </w:pPr>
            <w:del w:id="6206" w:author="張寶騌 CHANG,PAO-TSUNG" w:date="2022-05-09T11:41:00Z">
              <w:r w:rsidRPr="00A02A8C" w:rsidDel="008241D7">
                <w:rPr>
                  <w:rFonts w:hint="eastAsia"/>
                  <w:b/>
                  <w:bCs/>
                  <w:szCs w:val="24"/>
                </w:rPr>
                <w:delText>參數</w:delText>
              </w:r>
              <w:r w:rsidR="004A79F4" w:rsidRPr="00A02A8C" w:rsidDel="008241D7">
                <w:rPr>
                  <w:rFonts w:hint="eastAsia"/>
                  <w:b/>
                  <w:bCs/>
                  <w:szCs w:val="24"/>
                </w:rPr>
                <w:delText>代表意義</w:delText>
              </w:r>
            </w:del>
          </w:p>
        </w:tc>
      </w:tr>
      <w:tr w:rsidR="00410664" w:rsidRPr="00A02A8C" w:rsidDel="008241D7" w14:paraId="3FF6D34A" w14:textId="20066100" w:rsidTr="00B84461">
        <w:trPr>
          <w:trHeight w:val="397"/>
          <w:jc w:val="center"/>
          <w:del w:id="6207" w:author="張寶騌 CHANG,PAO-TSUNG" w:date="2022-05-09T11:41:00Z"/>
        </w:trPr>
        <w:tc>
          <w:tcPr>
            <w:tcW w:w="1361" w:type="dxa"/>
            <w:shd w:val="clear" w:color="auto" w:fill="auto"/>
            <w:vAlign w:val="center"/>
          </w:tcPr>
          <w:p w14:paraId="55AFD41A" w14:textId="11FA0B65" w:rsidR="00AA6E8B" w:rsidRPr="00A02A8C" w:rsidDel="008241D7" w:rsidRDefault="00AA6E8B" w:rsidP="00BF35CA">
            <w:pPr>
              <w:pStyle w:val="aa"/>
              <w:adjustRightInd w:val="0"/>
              <w:snapToGrid w:val="0"/>
              <w:spacing w:line="300" w:lineRule="auto"/>
              <w:ind w:leftChars="0" w:left="0" w:firstLineChars="0" w:firstLine="0"/>
              <w:jc w:val="center"/>
              <w:rPr>
                <w:del w:id="6208" w:author="張寶騌 CHANG,PAO-TSUNG" w:date="2022-05-09T11:41:00Z"/>
                <w:b/>
                <w:bCs/>
                <w:szCs w:val="24"/>
              </w:rPr>
            </w:pPr>
            <w:del w:id="6209" w:author="張寶騌 CHANG,PAO-TSUNG" w:date="2022-05-09T11:41:00Z">
              <w:r w:rsidRPr="00A02A8C" w:rsidDel="008241D7">
                <w:rPr>
                  <w:rFonts w:hint="eastAsia"/>
                  <w:b/>
                  <w:bCs/>
                  <w:szCs w:val="24"/>
                </w:rPr>
                <w:delText>安裝日期</w:delText>
              </w:r>
            </w:del>
          </w:p>
        </w:tc>
        <w:tc>
          <w:tcPr>
            <w:tcW w:w="1417" w:type="dxa"/>
            <w:shd w:val="clear" w:color="auto" w:fill="auto"/>
            <w:vAlign w:val="center"/>
          </w:tcPr>
          <w:p w14:paraId="5568DAA9" w14:textId="05DAFC77" w:rsidR="00AA6E8B" w:rsidRPr="00A02A8C" w:rsidDel="008241D7" w:rsidRDefault="00AA6E8B" w:rsidP="00BF35CA">
            <w:pPr>
              <w:pStyle w:val="aa"/>
              <w:adjustRightInd w:val="0"/>
              <w:snapToGrid w:val="0"/>
              <w:spacing w:line="300" w:lineRule="auto"/>
              <w:ind w:leftChars="0" w:left="0" w:firstLineChars="0" w:firstLine="0"/>
              <w:jc w:val="center"/>
              <w:rPr>
                <w:del w:id="6210" w:author="張寶騌 CHANG,PAO-TSUNG" w:date="2022-05-09T11:41:00Z"/>
                <w:szCs w:val="24"/>
              </w:rPr>
            </w:pPr>
            <w:del w:id="6211" w:author="張寶騌 CHANG,PAO-TSUNG" w:date="2022-05-09T11:41:00Z">
              <w:r w:rsidRPr="00A02A8C" w:rsidDel="008241D7">
                <w:rPr>
                  <w:rFonts w:hint="eastAsia"/>
                  <w:szCs w:val="24"/>
                </w:rPr>
                <w:delText>V</w:delText>
              </w:r>
            </w:del>
          </w:p>
        </w:tc>
        <w:tc>
          <w:tcPr>
            <w:tcW w:w="1701" w:type="dxa"/>
            <w:shd w:val="clear" w:color="auto" w:fill="auto"/>
            <w:vAlign w:val="center"/>
          </w:tcPr>
          <w:p w14:paraId="329970D8" w14:textId="3D1410F6" w:rsidR="00AA6E8B" w:rsidRPr="00A02A8C" w:rsidDel="008241D7" w:rsidRDefault="00AA6E8B" w:rsidP="00BF35CA">
            <w:pPr>
              <w:pStyle w:val="aa"/>
              <w:adjustRightInd w:val="0"/>
              <w:snapToGrid w:val="0"/>
              <w:spacing w:line="300" w:lineRule="auto"/>
              <w:ind w:leftChars="0" w:left="0" w:firstLineChars="0" w:firstLine="0"/>
              <w:jc w:val="center"/>
              <w:rPr>
                <w:del w:id="6212" w:author="張寶騌 CHANG,PAO-TSUNG" w:date="2022-05-09T11:41:00Z"/>
                <w:szCs w:val="24"/>
              </w:rPr>
            </w:pPr>
          </w:p>
        </w:tc>
        <w:tc>
          <w:tcPr>
            <w:tcW w:w="4195" w:type="dxa"/>
            <w:shd w:val="clear" w:color="auto" w:fill="auto"/>
          </w:tcPr>
          <w:p w14:paraId="438AD414" w14:textId="102CC175" w:rsidR="00AA6E8B" w:rsidRPr="00A02A8C" w:rsidDel="008241D7" w:rsidRDefault="00AA6E8B" w:rsidP="00BF35CA">
            <w:pPr>
              <w:pStyle w:val="aa"/>
              <w:spacing w:line="300" w:lineRule="auto"/>
              <w:ind w:leftChars="0" w:left="0" w:firstLineChars="0" w:firstLine="0"/>
              <w:jc w:val="both"/>
              <w:rPr>
                <w:del w:id="6213" w:author="張寶騌 CHANG,PAO-TSUNG" w:date="2022-05-09T11:41:00Z"/>
                <w:szCs w:val="24"/>
              </w:rPr>
            </w:pPr>
            <w:del w:id="6214" w:author="張寶騌 CHANG,PAO-TSUNG" w:date="2022-05-09T11:41:00Z">
              <w:r w:rsidRPr="00A02A8C" w:rsidDel="008241D7">
                <w:rPr>
                  <w:rFonts w:hint="eastAsia"/>
                  <w:szCs w:val="24"/>
                </w:rPr>
                <w:delText>填入物件所安裝或施作的日期。</w:delText>
              </w:r>
            </w:del>
          </w:p>
        </w:tc>
      </w:tr>
      <w:tr w:rsidR="00410664" w:rsidRPr="00A02A8C" w:rsidDel="008241D7" w14:paraId="52D9120A" w14:textId="04F44642" w:rsidTr="00B84461">
        <w:trPr>
          <w:trHeight w:val="397"/>
          <w:jc w:val="center"/>
          <w:del w:id="6215" w:author="張寶騌 CHANG,PAO-TSUNG" w:date="2022-05-09T11:41:00Z"/>
        </w:trPr>
        <w:tc>
          <w:tcPr>
            <w:tcW w:w="1361" w:type="dxa"/>
            <w:shd w:val="clear" w:color="auto" w:fill="auto"/>
            <w:vAlign w:val="center"/>
          </w:tcPr>
          <w:p w14:paraId="7B14976B" w14:textId="0C34FB41" w:rsidR="00AA6E8B" w:rsidRPr="00A02A8C" w:rsidDel="008241D7" w:rsidRDefault="00AA6E8B" w:rsidP="00BF35CA">
            <w:pPr>
              <w:pStyle w:val="aa"/>
              <w:adjustRightInd w:val="0"/>
              <w:snapToGrid w:val="0"/>
              <w:spacing w:line="300" w:lineRule="auto"/>
              <w:ind w:leftChars="0" w:left="0" w:firstLineChars="0" w:firstLine="0"/>
              <w:jc w:val="center"/>
              <w:rPr>
                <w:del w:id="6216" w:author="張寶騌 CHANG,PAO-TSUNG" w:date="2022-05-09T11:41:00Z"/>
                <w:b/>
                <w:bCs/>
                <w:szCs w:val="24"/>
              </w:rPr>
            </w:pPr>
            <w:del w:id="6217" w:author="張寶騌 CHANG,PAO-TSUNG" w:date="2022-05-09T11:41:00Z">
              <w:r w:rsidRPr="00A02A8C" w:rsidDel="008241D7">
                <w:rPr>
                  <w:rFonts w:hint="eastAsia"/>
                  <w:b/>
                  <w:bCs/>
                  <w:szCs w:val="24"/>
                </w:rPr>
                <w:delText>線別</w:delText>
              </w:r>
            </w:del>
          </w:p>
        </w:tc>
        <w:tc>
          <w:tcPr>
            <w:tcW w:w="1417" w:type="dxa"/>
            <w:shd w:val="clear" w:color="auto" w:fill="auto"/>
            <w:vAlign w:val="center"/>
          </w:tcPr>
          <w:p w14:paraId="6001E665" w14:textId="3D69F519" w:rsidR="00AA6E8B" w:rsidRPr="00A02A8C" w:rsidDel="008241D7" w:rsidRDefault="00AA6E8B" w:rsidP="00BF35CA">
            <w:pPr>
              <w:pStyle w:val="aa"/>
              <w:adjustRightInd w:val="0"/>
              <w:snapToGrid w:val="0"/>
              <w:spacing w:line="300" w:lineRule="auto"/>
              <w:ind w:leftChars="0" w:left="0" w:firstLineChars="0" w:firstLine="0"/>
              <w:jc w:val="center"/>
              <w:rPr>
                <w:del w:id="6218" w:author="張寶騌 CHANG,PAO-TSUNG" w:date="2022-05-09T11:41:00Z"/>
                <w:szCs w:val="24"/>
              </w:rPr>
            </w:pPr>
            <w:del w:id="6219" w:author="張寶騌 CHANG,PAO-TSUNG" w:date="2022-05-09T11:41:00Z">
              <w:r w:rsidRPr="00A02A8C" w:rsidDel="008241D7">
                <w:rPr>
                  <w:rFonts w:hint="eastAsia"/>
                  <w:szCs w:val="24"/>
                </w:rPr>
                <w:delText>V</w:delText>
              </w:r>
            </w:del>
          </w:p>
        </w:tc>
        <w:tc>
          <w:tcPr>
            <w:tcW w:w="1701" w:type="dxa"/>
            <w:shd w:val="clear" w:color="auto" w:fill="auto"/>
            <w:vAlign w:val="center"/>
          </w:tcPr>
          <w:p w14:paraId="43F09AB7" w14:textId="24D0F949" w:rsidR="00AA6E8B" w:rsidRPr="00A02A8C" w:rsidDel="008241D7" w:rsidRDefault="00AA6E8B" w:rsidP="00BF35CA">
            <w:pPr>
              <w:pStyle w:val="aa"/>
              <w:adjustRightInd w:val="0"/>
              <w:snapToGrid w:val="0"/>
              <w:spacing w:line="300" w:lineRule="auto"/>
              <w:ind w:leftChars="0" w:left="0" w:firstLineChars="0" w:firstLine="0"/>
              <w:jc w:val="center"/>
              <w:rPr>
                <w:del w:id="6220" w:author="張寶騌 CHANG,PAO-TSUNG" w:date="2022-05-09T11:41:00Z"/>
                <w:szCs w:val="24"/>
              </w:rPr>
            </w:pPr>
            <w:del w:id="6221" w:author="張寶騌 CHANG,PAO-TSUNG" w:date="2022-05-09T11:41:00Z">
              <w:r w:rsidRPr="00A02A8C" w:rsidDel="008241D7">
                <w:rPr>
                  <w:rFonts w:hint="eastAsia"/>
                  <w:szCs w:val="24"/>
                </w:rPr>
                <w:delText>V</w:delText>
              </w:r>
            </w:del>
          </w:p>
        </w:tc>
        <w:tc>
          <w:tcPr>
            <w:tcW w:w="4195" w:type="dxa"/>
            <w:shd w:val="clear" w:color="auto" w:fill="auto"/>
          </w:tcPr>
          <w:p w14:paraId="006C3926" w14:textId="70338EA5" w:rsidR="00AA6E8B" w:rsidRPr="00A02A8C" w:rsidDel="008241D7" w:rsidRDefault="00AA6E8B" w:rsidP="00BF35CA">
            <w:pPr>
              <w:pStyle w:val="aa"/>
              <w:spacing w:line="300" w:lineRule="auto"/>
              <w:ind w:leftChars="0" w:left="0" w:firstLineChars="0" w:firstLine="0"/>
              <w:jc w:val="both"/>
              <w:rPr>
                <w:del w:id="6222" w:author="張寶騌 CHANG,PAO-TSUNG" w:date="2022-05-09T11:41:00Z"/>
                <w:szCs w:val="24"/>
              </w:rPr>
            </w:pPr>
            <w:del w:id="6223" w:author="張寶騌 CHANG,PAO-TSUNG" w:date="2022-05-09T11:41:00Z">
              <w:r w:rsidRPr="00A02A8C" w:rsidDel="008241D7">
                <w:rPr>
                  <w:rFonts w:hint="eastAsia"/>
                  <w:szCs w:val="24"/>
                </w:rPr>
                <w:delText>標示物件所在的路線別，如縱貫線、屏東線等，若於車站區則是標示站名。</w:delText>
              </w:r>
            </w:del>
          </w:p>
        </w:tc>
      </w:tr>
      <w:tr w:rsidR="00410664" w:rsidRPr="00A02A8C" w:rsidDel="008241D7" w14:paraId="014158FB" w14:textId="3A37C57F" w:rsidTr="00B84461">
        <w:trPr>
          <w:trHeight w:val="397"/>
          <w:jc w:val="center"/>
          <w:del w:id="6224" w:author="張寶騌 CHANG,PAO-TSUNG" w:date="2022-05-09T11:41:00Z"/>
        </w:trPr>
        <w:tc>
          <w:tcPr>
            <w:tcW w:w="1361" w:type="dxa"/>
            <w:shd w:val="clear" w:color="auto" w:fill="auto"/>
            <w:vAlign w:val="center"/>
          </w:tcPr>
          <w:p w14:paraId="6C95DC0D" w14:textId="4122113A" w:rsidR="00AA6E8B" w:rsidRPr="00A02A8C" w:rsidDel="008241D7" w:rsidRDefault="00AA6E8B" w:rsidP="00BF35CA">
            <w:pPr>
              <w:pStyle w:val="aa"/>
              <w:adjustRightInd w:val="0"/>
              <w:snapToGrid w:val="0"/>
              <w:spacing w:line="300" w:lineRule="auto"/>
              <w:ind w:leftChars="0" w:left="0" w:firstLineChars="0" w:firstLine="0"/>
              <w:jc w:val="center"/>
              <w:rPr>
                <w:del w:id="6225" w:author="張寶騌 CHANG,PAO-TSUNG" w:date="2022-05-09T11:41:00Z"/>
                <w:b/>
                <w:bCs/>
                <w:szCs w:val="24"/>
              </w:rPr>
            </w:pPr>
            <w:del w:id="6226" w:author="張寶騌 CHANG,PAO-TSUNG" w:date="2022-05-09T11:41:00Z">
              <w:r w:rsidRPr="00A02A8C" w:rsidDel="008241D7">
                <w:rPr>
                  <w:rFonts w:hint="eastAsia"/>
                  <w:b/>
                  <w:bCs/>
                  <w:szCs w:val="24"/>
                </w:rPr>
                <w:delText>股道別</w:delText>
              </w:r>
            </w:del>
          </w:p>
        </w:tc>
        <w:tc>
          <w:tcPr>
            <w:tcW w:w="1417" w:type="dxa"/>
            <w:shd w:val="clear" w:color="auto" w:fill="auto"/>
            <w:vAlign w:val="center"/>
          </w:tcPr>
          <w:p w14:paraId="4C27E2E5" w14:textId="1F85E367" w:rsidR="00AA6E8B" w:rsidRPr="00A02A8C" w:rsidDel="008241D7" w:rsidRDefault="00AA6E8B" w:rsidP="00BF35CA">
            <w:pPr>
              <w:pStyle w:val="aa"/>
              <w:adjustRightInd w:val="0"/>
              <w:snapToGrid w:val="0"/>
              <w:spacing w:line="300" w:lineRule="auto"/>
              <w:ind w:leftChars="0" w:left="0" w:firstLineChars="0" w:firstLine="0"/>
              <w:jc w:val="center"/>
              <w:rPr>
                <w:del w:id="6227" w:author="張寶騌 CHANG,PAO-TSUNG" w:date="2022-05-09T11:41:00Z"/>
                <w:szCs w:val="24"/>
              </w:rPr>
            </w:pPr>
            <w:del w:id="6228" w:author="張寶騌 CHANG,PAO-TSUNG" w:date="2022-05-09T11:41:00Z">
              <w:r w:rsidRPr="00A02A8C" w:rsidDel="008241D7">
                <w:rPr>
                  <w:rFonts w:hint="eastAsia"/>
                  <w:szCs w:val="24"/>
                </w:rPr>
                <w:delText>V</w:delText>
              </w:r>
            </w:del>
          </w:p>
        </w:tc>
        <w:tc>
          <w:tcPr>
            <w:tcW w:w="1701" w:type="dxa"/>
            <w:shd w:val="clear" w:color="auto" w:fill="auto"/>
            <w:vAlign w:val="center"/>
          </w:tcPr>
          <w:p w14:paraId="313854EB" w14:textId="19B91A61" w:rsidR="00AA6E8B" w:rsidRPr="00A02A8C" w:rsidDel="008241D7" w:rsidRDefault="00AA6E8B" w:rsidP="00BF35CA">
            <w:pPr>
              <w:pStyle w:val="aa"/>
              <w:adjustRightInd w:val="0"/>
              <w:snapToGrid w:val="0"/>
              <w:spacing w:line="300" w:lineRule="auto"/>
              <w:ind w:leftChars="0" w:left="0" w:firstLineChars="0" w:firstLine="0"/>
              <w:jc w:val="center"/>
              <w:rPr>
                <w:del w:id="6229" w:author="張寶騌 CHANG,PAO-TSUNG" w:date="2022-05-09T11:41:00Z"/>
                <w:szCs w:val="24"/>
              </w:rPr>
            </w:pPr>
            <w:del w:id="6230" w:author="張寶騌 CHANG,PAO-TSUNG" w:date="2022-05-09T11:41:00Z">
              <w:r w:rsidRPr="00A02A8C" w:rsidDel="008241D7">
                <w:rPr>
                  <w:rFonts w:hint="eastAsia"/>
                  <w:szCs w:val="24"/>
                </w:rPr>
                <w:delText>V</w:delText>
              </w:r>
            </w:del>
          </w:p>
        </w:tc>
        <w:tc>
          <w:tcPr>
            <w:tcW w:w="4195" w:type="dxa"/>
            <w:shd w:val="clear" w:color="auto" w:fill="auto"/>
          </w:tcPr>
          <w:p w14:paraId="591E7A29" w14:textId="49E390D3" w:rsidR="00AA6E8B" w:rsidRPr="00A02A8C" w:rsidDel="008241D7" w:rsidRDefault="00AA6E8B" w:rsidP="00BF35CA">
            <w:pPr>
              <w:pStyle w:val="aa"/>
              <w:spacing w:line="300" w:lineRule="auto"/>
              <w:ind w:leftChars="0" w:left="0" w:firstLineChars="0" w:firstLine="0"/>
              <w:jc w:val="both"/>
              <w:rPr>
                <w:del w:id="6231" w:author="張寶騌 CHANG,PAO-TSUNG" w:date="2022-05-09T11:41:00Z"/>
                <w:szCs w:val="24"/>
              </w:rPr>
            </w:pPr>
            <w:del w:id="6232" w:author="張寶騌 CHANG,PAO-TSUNG" w:date="2022-05-09T11:41:00Z">
              <w:r w:rsidRPr="00A02A8C" w:rsidDel="008241D7">
                <w:rPr>
                  <w:rFonts w:hint="eastAsia"/>
                  <w:szCs w:val="24"/>
                </w:rPr>
                <w:delText>標示物件所在的股道別，如西正線、東正線等，</w:delText>
              </w:r>
              <w:r w:rsidR="00536B43" w:rsidDel="008241D7">
                <w:rPr>
                  <w:rFonts w:hint="eastAsia"/>
                  <w:szCs w:val="24"/>
                </w:rPr>
                <w:delText>若位於</w:delText>
              </w:r>
              <w:r w:rsidRPr="00A02A8C" w:rsidDel="008241D7">
                <w:rPr>
                  <w:rFonts w:hint="eastAsia"/>
                  <w:szCs w:val="24"/>
                </w:rPr>
                <w:delText>站區則會有如東二正線、第五股等資訊。</w:delText>
              </w:r>
            </w:del>
          </w:p>
        </w:tc>
      </w:tr>
      <w:tr w:rsidR="00410664" w:rsidRPr="00A02A8C" w:rsidDel="008241D7" w14:paraId="1DEBCC09" w14:textId="69510184" w:rsidTr="00B84461">
        <w:trPr>
          <w:trHeight w:val="397"/>
          <w:jc w:val="center"/>
          <w:del w:id="6233" w:author="張寶騌 CHANG,PAO-TSUNG" w:date="2022-05-09T11:41:00Z"/>
        </w:trPr>
        <w:tc>
          <w:tcPr>
            <w:tcW w:w="1361" w:type="dxa"/>
            <w:shd w:val="clear" w:color="auto" w:fill="auto"/>
            <w:vAlign w:val="center"/>
          </w:tcPr>
          <w:p w14:paraId="42FF3FBE" w14:textId="0BA7722E" w:rsidR="00AA6E8B" w:rsidRPr="00A02A8C" w:rsidDel="008241D7" w:rsidRDefault="00AA6E8B" w:rsidP="00BF35CA">
            <w:pPr>
              <w:pStyle w:val="aa"/>
              <w:adjustRightInd w:val="0"/>
              <w:snapToGrid w:val="0"/>
              <w:spacing w:line="300" w:lineRule="auto"/>
              <w:ind w:leftChars="0" w:left="0" w:firstLineChars="0" w:firstLine="0"/>
              <w:jc w:val="center"/>
              <w:rPr>
                <w:del w:id="6234" w:author="張寶騌 CHANG,PAO-TSUNG" w:date="2022-05-09T11:41:00Z"/>
                <w:b/>
                <w:bCs/>
                <w:szCs w:val="24"/>
              </w:rPr>
            </w:pPr>
            <w:del w:id="6235" w:author="張寶騌 CHANG,PAO-TSUNG" w:date="2022-05-09T11:41:00Z">
              <w:r w:rsidRPr="00A02A8C" w:rsidDel="008241D7">
                <w:rPr>
                  <w:rFonts w:hint="eastAsia"/>
                  <w:b/>
                  <w:bCs/>
                  <w:szCs w:val="24"/>
                </w:rPr>
                <w:delText>里程</w:delText>
              </w:r>
            </w:del>
          </w:p>
        </w:tc>
        <w:tc>
          <w:tcPr>
            <w:tcW w:w="1417" w:type="dxa"/>
            <w:shd w:val="clear" w:color="auto" w:fill="auto"/>
            <w:vAlign w:val="center"/>
          </w:tcPr>
          <w:p w14:paraId="553D3C75" w14:textId="2F2808CE" w:rsidR="00AA6E8B" w:rsidRPr="00A02A8C" w:rsidDel="008241D7" w:rsidRDefault="00AA6E8B" w:rsidP="00BF35CA">
            <w:pPr>
              <w:pStyle w:val="aa"/>
              <w:adjustRightInd w:val="0"/>
              <w:snapToGrid w:val="0"/>
              <w:spacing w:line="300" w:lineRule="auto"/>
              <w:ind w:leftChars="0" w:left="0" w:firstLineChars="0" w:firstLine="0"/>
              <w:jc w:val="center"/>
              <w:rPr>
                <w:del w:id="6236" w:author="張寶騌 CHANG,PAO-TSUNG" w:date="2022-05-09T11:41:00Z"/>
                <w:szCs w:val="24"/>
              </w:rPr>
            </w:pPr>
            <w:del w:id="6237" w:author="張寶騌 CHANG,PAO-TSUNG" w:date="2022-05-09T11:41:00Z">
              <w:r w:rsidRPr="00A02A8C" w:rsidDel="008241D7">
                <w:rPr>
                  <w:rFonts w:hint="eastAsia"/>
                  <w:szCs w:val="24"/>
                </w:rPr>
                <w:delText>V</w:delText>
              </w:r>
            </w:del>
          </w:p>
        </w:tc>
        <w:tc>
          <w:tcPr>
            <w:tcW w:w="1701" w:type="dxa"/>
            <w:shd w:val="clear" w:color="auto" w:fill="auto"/>
            <w:vAlign w:val="center"/>
          </w:tcPr>
          <w:p w14:paraId="2945310B" w14:textId="0463F660" w:rsidR="00AA6E8B" w:rsidRPr="00A02A8C" w:rsidDel="008241D7" w:rsidRDefault="00AA6E8B" w:rsidP="00BF35CA">
            <w:pPr>
              <w:pStyle w:val="aa"/>
              <w:adjustRightInd w:val="0"/>
              <w:snapToGrid w:val="0"/>
              <w:spacing w:line="300" w:lineRule="auto"/>
              <w:ind w:leftChars="0" w:left="0" w:firstLineChars="0" w:firstLine="0"/>
              <w:jc w:val="center"/>
              <w:rPr>
                <w:del w:id="6238" w:author="張寶騌 CHANG,PAO-TSUNG" w:date="2022-05-09T11:41:00Z"/>
                <w:szCs w:val="24"/>
              </w:rPr>
            </w:pPr>
            <w:del w:id="6239" w:author="張寶騌 CHANG,PAO-TSUNG" w:date="2022-05-09T11:41:00Z">
              <w:r w:rsidRPr="00A02A8C" w:rsidDel="008241D7">
                <w:rPr>
                  <w:rFonts w:hint="eastAsia"/>
                  <w:szCs w:val="24"/>
                </w:rPr>
                <w:delText>V</w:delText>
              </w:r>
            </w:del>
          </w:p>
        </w:tc>
        <w:tc>
          <w:tcPr>
            <w:tcW w:w="4195" w:type="dxa"/>
            <w:shd w:val="clear" w:color="auto" w:fill="auto"/>
          </w:tcPr>
          <w:p w14:paraId="5E7732FC" w14:textId="7DD4D735" w:rsidR="00AA6E8B" w:rsidRPr="00A02A8C" w:rsidDel="008241D7" w:rsidRDefault="00AA6E8B" w:rsidP="00BF35CA">
            <w:pPr>
              <w:pStyle w:val="aa"/>
              <w:spacing w:line="300" w:lineRule="auto"/>
              <w:ind w:leftChars="0" w:left="0" w:firstLineChars="0" w:firstLine="0"/>
              <w:jc w:val="both"/>
              <w:rPr>
                <w:del w:id="6240" w:author="張寶騌 CHANG,PAO-TSUNG" w:date="2022-05-09T11:41:00Z"/>
                <w:szCs w:val="24"/>
              </w:rPr>
            </w:pPr>
            <w:del w:id="6241" w:author="張寶騌 CHANG,PAO-TSUNG" w:date="2022-05-09T11:41:00Z">
              <w:r w:rsidDel="008241D7">
                <w:rPr>
                  <w:rFonts w:hint="eastAsia"/>
                </w:rPr>
                <w:delText>標示物件所在的里程位置，其格式為參考</w:delText>
              </w:r>
              <w:r w:rsidR="00F93BA9" w:rsidDel="008241D7">
                <w:rPr>
                  <w:rFonts w:hint="eastAsia"/>
                </w:rPr>
                <w:delText>臺</w:delText>
              </w:r>
              <w:r w:rsidDel="008241D7">
                <w:rPr>
                  <w:rFonts w:hint="eastAsia"/>
                </w:rPr>
                <w:delText>鐵紀錄里程的方式：</w:delText>
              </w:r>
              <w:r w:rsidDel="008241D7">
                <w:delText>K</w:delText>
              </w:r>
              <w:r w:rsidDel="008241D7">
                <w:rPr>
                  <w:rFonts w:hint="eastAsia"/>
                </w:rPr>
                <w:delText>公里</w:delText>
              </w:r>
              <w:r w:rsidDel="008241D7">
                <w:rPr>
                  <w:rFonts w:hint="eastAsia"/>
                </w:rPr>
                <w:delText>+</w:delText>
              </w:r>
              <w:r w:rsidDel="008241D7">
                <w:rPr>
                  <w:rFonts w:hint="eastAsia"/>
                </w:rPr>
                <w:delText>公尺，如</w:delText>
              </w:r>
              <w:r w:rsidDel="008241D7">
                <w:rPr>
                  <w:rFonts w:hint="eastAsia"/>
                </w:rPr>
                <w:delText>K395+420</w:delText>
              </w:r>
              <w:r w:rsidDel="008241D7">
                <w:rPr>
                  <w:rFonts w:hint="eastAsia"/>
                </w:rPr>
                <w:delText>代表位於里程</w:delText>
              </w:r>
              <w:r w:rsidDel="008241D7">
                <w:rPr>
                  <w:rFonts w:hint="eastAsia"/>
                </w:rPr>
                <w:delText>395420</w:delText>
              </w:r>
              <w:r w:rsidDel="008241D7">
                <w:rPr>
                  <w:rFonts w:hint="eastAsia"/>
                </w:rPr>
                <w:delText>公尺處。</w:delText>
              </w:r>
            </w:del>
          </w:p>
        </w:tc>
      </w:tr>
      <w:tr w:rsidR="00410664" w:rsidRPr="00A02A8C" w:rsidDel="008241D7" w14:paraId="5664DDBF" w14:textId="4CE02A31" w:rsidTr="00B84461">
        <w:trPr>
          <w:trHeight w:val="397"/>
          <w:jc w:val="center"/>
          <w:del w:id="6242" w:author="張寶騌 CHANG,PAO-TSUNG" w:date="2022-05-09T11:41:00Z"/>
        </w:trPr>
        <w:tc>
          <w:tcPr>
            <w:tcW w:w="1361" w:type="dxa"/>
            <w:shd w:val="clear" w:color="auto" w:fill="auto"/>
            <w:vAlign w:val="center"/>
          </w:tcPr>
          <w:p w14:paraId="79FF2A9E" w14:textId="0CCF3193" w:rsidR="00AA6E8B" w:rsidRPr="00A02A8C" w:rsidDel="008241D7" w:rsidRDefault="00AA6E8B" w:rsidP="00BF35CA">
            <w:pPr>
              <w:pStyle w:val="aa"/>
              <w:adjustRightInd w:val="0"/>
              <w:snapToGrid w:val="0"/>
              <w:spacing w:line="300" w:lineRule="auto"/>
              <w:ind w:leftChars="0" w:left="0" w:firstLineChars="0" w:firstLine="0"/>
              <w:jc w:val="center"/>
              <w:rPr>
                <w:del w:id="6243" w:author="張寶騌 CHANG,PAO-TSUNG" w:date="2022-05-09T11:41:00Z"/>
                <w:b/>
                <w:bCs/>
                <w:szCs w:val="24"/>
              </w:rPr>
            </w:pPr>
            <w:del w:id="6244" w:author="張寶騌 CHANG,PAO-TSUNG" w:date="2022-05-09T11:41:00Z">
              <w:r w:rsidRPr="00A02A8C" w:rsidDel="008241D7">
                <w:rPr>
                  <w:rFonts w:hint="eastAsia"/>
                  <w:b/>
                  <w:bCs/>
                  <w:szCs w:val="24"/>
                </w:rPr>
                <w:delText>物件類型</w:delText>
              </w:r>
            </w:del>
          </w:p>
        </w:tc>
        <w:tc>
          <w:tcPr>
            <w:tcW w:w="1417" w:type="dxa"/>
            <w:shd w:val="clear" w:color="auto" w:fill="auto"/>
            <w:vAlign w:val="center"/>
          </w:tcPr>
          <w:p w14:paraId="4D12D5D3" w14:textId="3434098C" w:rsidR="00AA6E8B" w:rsidRPr="00A02A8C" w:rsidDel="008241D7" w:rsidRDefault="00AA6E8B" w:rsidP="00BF35CA">
            <w:pPr>
              <w:pStyle w:val="aa"/>
              <w:adjustRightInd w:val="0"/>
              <w:snapToGrid w:val="0"/>
              <w:spacing w:line="300" w:lineRule="auto"/>
              <w:ind w:leftChars="0" w:left="0" w:firstLineChars="0" w:firstLine="0"/>
              <w:jc w:val="center"/>
              <w:rPr>
                <w:del w:id="6245" w:author="張寶騌 CHANG,PAO-TSUNG" w:date="2022-05-09T11:41:00Z"/>
                <w:szCs w:val="24"/>
              </w:rPr>
            </w:pPr>
            <w:del w:id="6246" w:author="張寶騌 CHANG,PAO-TSUNG" w:date="2022-05-09T11:41:00Z">
              <w:r w:rsidRPr="00A02A8C" w:rsidDel="008241D7">
                <w:rPr>
                  <w:rFonts w:hint="eastAsia"/>
                  <w:szCs w:val="24"/>
                </w:rPr>
                <w:delText>V</w:delText>
              </w:r>
            </w:del>
          </w:p>
        </w:tc>
        <w:tc>
          <w:tcPr>
            <w:tcW w:w="1701" w:type="dxa"/>
            <w:shd w:val="clear" w:color="auto" w:fill="auto"/>
            <w:vAlign w:val="center"/>
          </w:tcPr>
          <w:p w14:paraId="66A1E52E" w14:textId="1A35FC08" w:rsidR="00AA6E8B" w:rsidRPr="00A02A8C" w:rsidDel="008241D7" w:rsidRDefault="00AA6E8B" w:rsidP="00BF35CA">
            <w:pPr>
              <w:pStyle w:val="aa"/>
              <w:adjustRightInd w:val="0"/>
              <w:snapToGrid w:val="0"/>
              <w:spacing w:line="300" w:lineRule="auto"/>
              <w:ind w:leftChars="0" w:left="0" w:firstLineChars="0" w:firstLine="0"/>
              <w:jc w:val="center"/>
              <w:rPr>
                <w:del w:id="6247" w:author="張寶騌 CHANG,PAO-TSUNG" w:date="2022-05-09T11:41:00Z"/>
                <w:szCs w:val="24"/>
              </w:rPr>
            </w:pPr>
            <w:del w:id="6248" w:author="張寶騌 CHANG,PAO-TSUNG" w:date="2022-05-09T11:41:00Z">
              <w:r w:rsidRPr="00A02A8C" w:rsidDel="008241D7">
                <w:rPr>
                  <w:rFonts w:hint="eastAsia"/>
                  <w:szCs w:val="24"/>
                </w:rPr>
                <w:delText>V</w:delText>
              </w:r>
            </w:del>
          </w:p>
        </w:tc>
        <w:tc>
          <w:tcPr>
            <w:tcW w:w="4195" w:type="dxa"/>
            <w:shd w:val="clear" w:color="auto" w:fill="auto"/>
          </w:tcPr>
          <w:p w14:paraId="6BE1F445" w14:textId="7247F072" w:rsidR="00AA6E8B" w:rsidRPr="00A02A8C" w:rsidDel="008241D7" w:rsidRDefault="00AA6E8B" w:rsidP="00BF35CA">
            <w:pPr>
              <w:pStyle w:val="aa"/>
              <w:spacing w:line="300" w:lineRule="auto"/>
              <w:ind w:leftChars="0" w:left="0" w:firstLineChars="0" w:firstLine="0"/>
              <w:jc w:val="both"/>
              <w:rPr>
                <w:del w:id="6249" w:author="張寶騌 CHANG,PAO-TSUNG" w:date="2022-05-09T11:41:00Z"/>
                <w:szCs w:val="24"/>
              </w:rPr>
            </w:pPr>
            <w:del w:id="6250" w:author="張寶騌 CHANG,PAO-TSUNG" w:date="2022-05-09T11:41:00Z">
              <w:r w:rsidDel="008241D7">
                <w:rPr>
                  <w:rFonts w:hint="eastAsia"/>
                </w:rPr>
                <w:delText>標示物件的種類，如道岔、鋼軌等，若是養護標註則是標示該養護項目名稱。</w:delText>
              </w:r>
            </w:del>
          </w:p>
        </w:tc>
      </w:tr>
      <w:tr w:rsidR="00410664" w:rsidRPr="00A02A8C" w:rsidDel="008241D7" w14:paraId="68831E1D" w14:textId="6D5262E8" w:rsidTr="00B84461">
        <w:trPr>
          <w:trHeight w:val="397"/>
          <w:jc w:val="center"/>
          <w:del w:id="6251" w:author="張寶騌 CHANG,PAO-TSUNG" w:date="2022-05-09T11:41:00Z"/>
        </w:trPr>
        <w:tc>
          <w:tcPr>
            <w:tcW w:w="1361" w:type="dxa"/>
            <w:shd w:val="clear" w:color="auto" w:fill="auto"/>
            <w:vAlign w:val="center"/>
          </w:tcPr>
          <w:p w14:paraId="769BCAC4" w14:textId="44D1ABCE" w:rsidR="00AA6E8B" w:rsidRPr="00A02A8C" w:rsidDel="008241D7" w:rsidRDefault="00AA6E8B" w:rsidP="00BF35CA">
            <w:pPr>
              <w:pStyle w:val="aa"/>
              <w:adjustRightInd w:val="0"/>
              <w:snapToGrid w:val="0"/>
              <w:spacing w:line="300" w:lineRule="auto"/>
              <w:ind w:leftChars="0" w:left="0" w:firstLineChars="0" w:firstLine="0"/>
              <w:jc w:val="center"/>
              <w:rPr>
                <w:del w:id="6252" w:author="張寶騌 CHANG,PAO-TSUNG" w:date="2022-05-09T11:41:00Z"/>
                <w:b/>
                <w:bCs/>
                <w:szCs w:val="24"/>
              </w:rPr>
            </w:pPr>
            <w:del w:id="6253" w:author="張寶騌 CHANG,PAO-TSUNG" w:date="2022-05-09T11:41:00Z">
              <w:r w:rsidRPr="00A02A8C" w:rsidDel="008241D7">
                <w:rPr>
                  <w:rFonts w:hint="eastAsia"/>
                  <w:b/>
                  <w:bCs/>
                  <w:szCs w:val="24"/>
                </w:rPr>
                <w:delText>物件編碼</w:delText>
              </w:r>
            </w:del>
          </w:p>
        </w:tc>
        <w:tc>
          <w:tcPr>
            <w:tcW w:w="1417" w:type="dxa"/>
            <w:shd w:val="clear" w:color="auto" w:fill="auto"/>
            <w:vAlign w:val="center"/>
          </w:tcPr>
          <w:p w14:paraId="51BEAE00" w14:textId="6214040D" w:rsidR="00AA6E8B" w:rsidRPr="00A02A8C" w:rsidDel="008241D7" w:rsidRDefault="00AA6E8B" w:rsidP="00BF35CA">
            <w:pPr>
              <w:pStyle w:val="aa"/>
              <w:adjustRightInd w:val="0"/>
              <w:snapToGrid w:val="0"/>
              <w:spacing w:line="300" w:lineRule="auto"/>
              <w:ind w:leftChars="0" w:left="0" w:firstLineChars="0" w:firstLine="0"/>
              <w:jc w:val="center"/>
              <w:rPr>
                <w:del w:id="6254" w:author="張寶騌 CHANG,PAO-TSUNG" w:date="2022-05-09T11:41:00Z"/>
                <w:szCs w:val="24"/>
              </w:rPr>
            </w:pPr>
            <w:del w:id="6255" w:author="張寶騌 CHANG,PAO-TSUNG" w:date="2022-05-09T11:41:00Z">
              <w:r w:rsidRPr="00A02A8C" w:rsidDel="008241D7">
                <w:rPr>
                  <w:rFonts w:hint="eastAsia"/>
                  <w:szCs w:val="24"/>
                </w:rPr>
                <w:delText>V</w:delText>
              </w:r>
            </w:del>
          </w:p>
        </w:tc>
        <w:tc>
          <w:tcPr>
            <w:tcW w:w="1701" w:type="dxa"/>
            <w:shd w:val="clear" w:color="auto" w:fill="auto"/>
            <w:vAlign w:val="center"/>
          </w:tcPr>
          <w:p w14:paraId="1B2605F3" w14:textId="34EC468F" w:rsidR="00AA6E8B" w:rsidRPr="00A02A8C" w:rsidDel="008241D7" w:rsidRDefault="00AA6E8B" w:rsidP="00BF35CA">
            <w:pPr>
              <w:pStyle w:val="aa"/>
              <w:adjustRightInd w:val="0"/>
              <w:snapToGrid w:val="0"/>
              <w:spacing w:line="300" w:lineRule="auto"/>
              <w:ind w:leftChars="0" w:left="0" w:firstLineChars="0" w:firstLine="0"/>
              <w:jc w:val="center"/>
              <w:rPr>
                <w:del w:id="6256" w:author="張寶騌 CHANG,PAO-TSUNG" w:date="2022-05-09T11:41:00Z"/>
                <w:szCs w:val="24"/>
              </w:rPr>
            </w:pPr>
          </w:p>
        </w:tc>
        <w:tc>
          <w:tcPr>
            <w:tcW w:w="4195" w:type="dxa"/>
            <w:shd w:val="clear" w:color="auto" w:fill="auto"/>
          </w:tcPr>
          <w:p w14:paraId="1CBF0DDA" w14:textId="4F7241C8" w:rsidR="00AA6E8B" w:rsidRPr="00A02A8C" w:rsidDel="008241D7" w:rsidRDefault="00AA6E8B" w:rsidP="00BF35CA">
            <w:pPr>
              <w:pStyle w:val="aa"/>
              <w:spacing w:line="300" w:lineRule="auto"/>
              <w:ind w:leftChars="0" w:left="0" w:firstLineChars="0" w:firstLine="0"/>
              <w:jc w:val="both"/>
              <w:rPr>
                <w:del w:id="6257" w:author="張寶騌 CHANG,PAO-TSUNG" w:date="2022-05-09T11:41:00Z"/>
                <w:szCs w:val="24"/>
              </w:rPr>
            </w:pPr>
            <w:del w:id="6258" w:author="張寶騌 CHANG,PAO-TSUNG" w:date="2022-05-09T11:41:00Z">
              <w:r w:rsidDel="008241D7">
                <w:rPr>
                  <w:rFonts w:hint="eastAsia"/>
                </w:rPr>
                <w:delText>標示該物件的編號以方便辨識</w:delText>
              </w:r>
              <w:r w:rsidR="006E5229" w:rsidDel="008241D7">
                <w:rPr>
                  <w:rFonts w:hint="eastAsia"/>
                </w:rPr>
                <w:delText>與管理</w:delText>
              </w:r>
              <w:r w:rsidDel="008241D7">
                <w:rPr>
                  <w:rFonts w:hint="eastAsia"/>
                </w:rPr>
                <w:delText>。</w:delText>
              </w:r>
            </w:del>
          </w:p>
        </w:tc>
      </w:tr>
      <w:tr w:rsidR="00410664" w:rsidRPr="00A02A8C" w:rsidDel="008241D7" w14:paraId="795DA944" w14:textId="5A4FBD91" w:rsidTr="00B84461">
        <w:trPr>
          <w:trHeight w:val="397"/>
          <w:jc w:val="center"/>
          <w:del w:id="6259" w:author="張寶騌 CHANG,PAO-TSUNG" w:date="2022-05-09T11:41:00Z"/>
        </w:trPr>
        <w:tc>
          <w:tcPr>
            <w:tcW w:w="1361" w:type="dxa"/>
            <w:shd w:val="clear" w:color="auto" w:fill="auto"/>
            <w:vAlign w:val="center"/>
          </w:tcPr>
          <w:p w14:paraId="0927280A" w14:textId="546A5D1B" w:rsidR="00AA6E8B" w:rsidRPr="00A02A8C" w:rsidDel="008241D7" w:rsidRDefault="00AA6E8B" w:rsidP="00BF35CA">
            <w:pPr>
              <w:pStyle w:val="aa"/>
              <w:adjustRightInd w:val="0"/>
              <w:snapToGrid w:val="0"/>
              <w:spacing w:line="300" w:lineRule="auto"/>
              <w:ind w:leftChars="0" w:left="0" w:firstLineChars="0" w:firstLine="0"/>
              <w:jc w:val="center"/>
              <w:rPr>
                <w:del w:id="6260" w:author="張寶騌 CHANG,PAO-TSUNG" w:date="2022-05-09T11:41:00Z"/>
                <w:b/>
                <w:bCs/>
                <w:szCs w:val="24"/>
              </w:rPr>
            </w:pPr>
            <w:del w:id="6261" w:author="張寶騌 CHANG,PAO-TSUNG" w:date="2022-05-09T11:41:00Z">
              <w:r w:rsidRPr="00A02A8C" w:rsidDel="008241D7">
                <w:rPr>
                  <w:rFonts w:hint="eastAsia"/>
                  <w:b/>
                  <w:bCs/>
                  <w:szCs w:val="24"/>
                </w:rPr>
                <w:delText>製造商</w:delText>
              </w:r>
            </w:del>
          </w:p>
        </w:tc>
        <w:tc>
          <w:tcPr>
            <w:tcW w:w="1417" w:type="dxa"/>
            <w:shd w:val="clear" w:color="auto" w:fill="auto"/>
            <w:vAlign w:val="center"/>
          </w:tcPr>
          <w:p w14:paraId="3E37B185" w14:textId="25DCEC2C" w:rsidR="00AA6E8B" w:rsidRPr="00A02A8C" w:rsidDel="008241D7" w:rsidRDefault="00AA6E8B" w:rsidP="00BF35CA">
            <w:pPr>
              <w:pStyle w:val="aa"/>
              <w:adjustRightInd w:val="0"/>
              <w:snapToGrid w:val="0"/>
              <w:spacing w:line="300" w:lineRule="auto"/>
              <w:ind w:leftChars="0" w:left="0" w:firstLineChars="0" w:firstLine="0"/>
              <w:jc w:val="center"/>
              <w:rPr>
                <w:del w:id="6262" w:author="張寶騌 CHANG,PAO-TSUNG" w:date="2022-05-09T11:41:00Z"/>
                <w:szCs w:val="24"/>
              </w:rPr>
            </w:pPr>
            <w:del w:id="6263" w:author="張寶騌 CHANG,PAO-TSUNG" w:date="2022-05-09T11:41:00Z">
              <w:r w:rsidRPr="00A02A8C" w:rsidDel="008241D7">
                <w:rPr>
                  <w:rFonts w:hint="eastAsia"/>
                  <w:szCs w:val="24"/>
                </w:rPr>
                <w:delText>V</w:delText>
              </w:r>
            </w:del>
          </w:p>
        </w:tc>
        <w:tc>
          <w:tcPr>
            <w:tcW w:w="1701" w:type="dxa"/>
            <w:shd w:val="clear" w:color="auto" w:fill="auto"/>
            <w:vAlign w:val="center"/>
          </w:tcPr>
          <w:p w14:paraId="79A20365" w14:textId="275D29B4" w:rsidR="00AA6E8B" w:rsidRPr="00A02A8C" w:rsidDel="008241D7" w:rsidRDefault="00AA6E8B" w:rsidP="00BF35CA">
            <w:pPr>
              <w:pStyle w:val="aa"/>
              <w:adjustRightInd w:val="0"/>
              <w:snapToGrid w:val="0"/>
              <w:spacing w:line="300" w:lineRule="auto"/>
              <w:ind w:leftChars="0" w:left="0" w:firstLineChars="0" w:firstLine="0"/>
              <w:jc w:val="center"/>
              <w:rPr>
                <w:del w:id="6264" w:author="張寶騌 CHANG,PAO-TSUNG" w:date="2022-05-09T11:41:00Z"/>
                <w:szCs w:val="24"/>
              </w:rPr>
            </w:pPr>
          </w:p>
        </w:tc>
        <w:tc>
          <w:tcPr>
            <w:tcW w:w="4195" w:type="dxa"/>
            <w:shd w:val="clear" w:color="auto" w:fill="auto"/>
          </w:tcPr>
          <w:p w14:paraId="57692FDA" w14:textId="271E8E8F" w:rsidR="00AA6E8B" w:rsidRPr="00A02A8C" w:rsidDel="008241D7" w:rsidRDefault="00AA6E8B" w:rsidP="00BF35CA">
            <w:pPr>
              <w:pStyle w:val="aa"/>
              <w:spacing w:line="300" w:lineRule="auto"/>
              <w:ind w:leftChars="0" w:left="0" w:firstLineChars="0" w:firstLine="0"/>
              <w:jc w:val="both"/>
              <w:rPr>
                <w:del w:id="6265" w:author="張寶騌 CHANG,PAO-TSUNG" w:date="2022-05-09T11:41:00Z"/>
                <w:szCs w:val="24"/>
              </w:rPr>
            </w:pPr>
            <w:del w:id="6266" w:author="張寶騌 CHANG,PAO-TSUNG" w:date="2022-05-09T11:41:00Z">
              <w:r w:rsidDel="008241D7">
                <w:rPr>
                  <w:rFonts w:hint="eastAsia"/>
                </w:rPr>
                <w:delText>標示物件製造的廠商，方便後續追蹤。</w:delText>
              </w:r>
            </w:del>
          </w:p>
        </w:tc>
      </w:tr>
      <w:tr w:rsidR="00410664" w:rsidRPr="00A02A8C" w:rsidDel="008241D7" w14:paraId="1FA66DD2" w14:textId="35DB5F4E" w:rsidTr="00B84461">
        <w:trPr>
          <w:trHeight w:val="397"/>
          <w:jc w:val="center"/>
          <w:del w:id="6267" w:author="張寶騌 CHANG,PAO-TSUNG" w:date="2022-05-09T11:41:00Z"/>
        </w:trPr>
        <w:tc>
          <w:tcPr>
            <w:tcW w:w="1361" w:type="dxa"/>
            <w:shd w:val="clear" w:color="auto" w:fill="auto"/>
            <w:vAlign w:val="center"/>
          </w:tcPr>
          <w:p w14:paraId="19338533" w14:textId="66B7F57D" w:rsidR="00AA6E8B" w:rsidRPr="00A02A8C" w:rsidDel="008241D7" w:rsidRDefault="00AA6E8B" w:rsidP="00BF35CA">
            <w:pPr>
              <w:pStyle w:val="aa"/>
              <w:adjustRightInd w:val="0"/>
              <w:snapToGrid w:val="0"/>
              <w:spacing w:line="300" w:lineRule="auto"/>
              <w:ind w:leftChars="0" w:left="0" w:firstLineChars="0" w:firstLine="0"/>
              <w:jc w:val="center"/>
              <w:rPr>
                <w:del w:id="6268" w:author="張寶騌 CHANG,PAO-TSUNG" w:date="2022-05-09T11:41:00Z"/>
                <w:b/>
                <w:bCs/>
                <w:szCs w:val="24"/>
              </w:rPr>
            </w:pPr>
            <w:del w:id="6269" w:author="張寶騌 CHANG,PAO-TSUNG" w:date="2022-05-09T11:41:00Z">
              <w:r w:rsidRPr="00A02A8C" w:rsidDel="008241D7">
                <w:rPr>
                  <w:rFonts w:hint="eastAsia"/>
                  <w:b/>
                  <w:bCs/>
                  <w:szCs w:val="24"/>
                </w:rPr>
                <w:delText>養護履歷</w:delText>
              </w:r>
            </w:del>
          </w:p>
        </w:tc>
        <w:tc>
          <w:tcPr>
            <w:tcW w:w="1417" w:type="dxa"/>
            <w:shd w:val="clear" w:color="auto" w:fill="auto"/>
            <w:vAlign w:val="center"/>
          </w:tcPr>
          <w:p w14:paraId="6889B3CA" w14:textId="69DAE5F1" w:rsidR="00AA6E8B" w:rsidRPr="00A02A8C" w:rsidDel="008241D7" w:rsidRDefault="00AA6E8B" w:rsidP="00BF35CA">
            <w:pPr>
              <w:pStyle w:val="aa"/>
              <w:adjustRightInd w:val="0"/>
              <w:snapToGrid w:val="0"/>
              <w:spacing w:line="300" w:lineRule="auto"/>
              <w:ind w:leftChars="0" w:left="0" w:firstLineChars="0" w:firstLine="0"/>
              <w:jc w:val="center"/>
              <w:rPr>
                <w:del w:id="6270" w:author="張寶騌 CHANG,PAO-TSUNG" w:date="2022-05-09T11:41:00Z"/>
                <w:szCs w:val="24"/>
              </w:rPr>
            </w:pPr>
            <w:del w:id="6271" w:author="張寶騌 CHANG,PAO-TSUNG" w:date="2022-05-09T11:41:00Z">
              <w:r w:rsidRPr="00A02A8C" w:rsidDel="008241D7">
                <w:rPr>
                  <w:rFonts w:hint="eastAsia"/>
                  <w:szCs w:val="24"/>
                </w:rPr>
                <w:delText>V</w:delText>
              </w:r>
            </w:del>
          </w:p>
        </w:tc>
        <w:tc>
          <w:tcPr>
            <w:tcW w:w="1701" w:type="dxa"/>
            <w:shd w:val="clear" w:color="auto" w:fill="auto"/>
            <w:vAlign w:val="center"/>
          </w:tcPr>
          <w:p w14:paraId="05C34A6B" w14:textId="0DB43F3F" w:rsidR="00AA6E8B" w:rsidRPr="00A02A8C" w:rsidDel="008241D7" w:rsidRDefault="00AA6E8B" w:rsidP="00BF35CA">
            <w:pPr>
              <w:pStyle w:val="aa"/>
              <w:adjustRightInd w:val="0"/>
              <w:snapToGrid w:val="0"/>
              <w:spacing w:line="300" w:lineRule="auto"/>
              <w:ind w:leftChars="0" w:left="0" w:firstLineChars="0" w:firstLine="0"/>
              <w:jc w:val="center"/>
              <w:rPr>
                <w:del w:id="6272" w:author="張寶騌 CHANG,PAO-TSUNG" w:date="2022-05-09T11:41:00Z"/>
                <w:szCs w:val="24"/>
              </w:rPr>
            </w:pPr>
          </w:p>
        </w:tc>
        <w:tc>
          <w:tcPr>
            <w:tcW w:w="4195" w:type="dxa"/>
            <w:shd w:val="clear" w:color="auto" w:fill="auto"/>
          </w:tcPr>
          <w:p w14:paraId="300A8BEA" w14:textId="32E9291F" w:rsidR="00AA6E8B" w:rsidRPr="00A02A8C" w:rsidDel="008241D7" w:rsidRDefault="00AA6E8B" w:rsidP="00BF35CA">
            <w:pPr>
              <w:pStyle w:val="aa"/>
              <w:spacing w:line="300" w:lineRule="auto"/>
              <w:ind w:leftChars="0" w:left="0" w:firstLineChars="0" w:firstLine="0"/>
              <w:jc w:val="both"/>
              <w:rPr>
                <w:del w:id="6273" w:author="張寶騌 CHANG,PAO-TSUNG" w:date="2022-05-09T11:41:00Z"/>
                <w:szCs w:val="24"/>
              </w:rPr>
            </w:pPr>
            <w:del w:id="6274" w:author="張寶騌 CHANG,PAO-TSUNG" w:date="2022-05-09T11:41:00Z">
              <w:r w:rsidDel="008241D7">
                <w:rPr>
                  <w:rFonts w:hint="eastAsia"/>
                </w:rPr>
                <w:delText>標示其</w:delText>
              </w:r>
              <w:r w:rsidRPr="001F549B" w:rsidDel="008241D7">
                <w:rPr>
                  <w:rFonts w:hint="eastAsia"/>
                </w:rPr>
                <w:delText>近期有做過的養護</w:delText>
              </w:r>
              <w:r w:rsidR="00F35F63" w:rsidDel="008241D7">
                <w:rPr>
                  <w:rFonts w:hint="eastAsia"/>
                </w:rPr>
                <w:delText>項目</w:delText>
              </w:r>
              <w:r w:rsidDel="008241D7">
                <w:rPr>
                  <w:rFonts w:hint="eastAsia"/>
                </w:rPr>
                <w:delText>，提供養護人員作為參考</w:delText>
              </w:r>
              <w:r w:rsidRPr="001F549B" w:rsidDel="008241D7">
                <w:rPr>
                  <w:rFonts w:hint="eastAsia"/>
                </w:rPr>
                <w:delText>。</w:delText>
              </w:r>
            </w:del>
          </w:p>
        </w:tc>
      </w:tr>
      <w:tr w:rsidR="00410664" w:rsidRPr="00A02A8C" w:rsidDel="008241D7" w14:paraId="67D128F0" w14:textId="71588704" w:rsidTr="00B84461">
        <w:trPr>
          <w:trHeight w:val="397"/>
          <w:jc w:val="center"/>
          <w:del w:id="6275" w:author="張寶騌 CHANG,PAO-TSUNG" w:date="2022-05-09T11:41:00Z"/>
        </w:trPr>
        <w:tc>
          <w:tcPr>
            <w:tcW w:w="1361" w:type="dxa"/>
            <w:shd w:val="clear" w:color="auto" w:fill="auto"/>
            <w:vAlign w:val="center"/>
          </w:tcPr>
          <w:p w14:paraId="4ECFD4A6" w14:textId="37C8DE49" w:rsidR="00AA6E8B" w:rsidRPr="00A02A8C" w:rsidDel="008241D7" w:rsidRDefault="00AA6E8B" w:rsidP="00BF35CA">
            <w:pPr>
              <w:pStyle w:val="aa"/>
              <w:adjustRightInd w:val="0"/>
              <w:snapToGrid w:val="0"/>
              <w:spacing w:line="300" w:lineRule="auto"/>
              <w:ind w:leftChars="0" w:left="0" w:firstLineChars="0" w:firstLine="0"/>
              <w:jc w:val="center"/>
              <w:rPr>
                <w:del w:id="6276" w:author="張寶騌 CHANG,PAO-TSUNG" w:date="2022-05-09T11:41:00Z"/>
                <w:b/>
                <w:bCs/>
                <w:szCs w:val="24"/>
              </w:rPr>
            </w:pPr>
            <w:del w:id="6277" w:author="張寶騌 CHANG,PAO-TSUNG" w:date="2022-05-09T11:41:00Z">
              <w:r w:rsidRPr="00A02A8C" w:rsidDel="008241D7">
                <w:rPr>
                  <w:rFonts w:hint="eastAsia"/>
                  <w:b/>
                  <w:bCs/>
                  <w:szCs w:val="24"/>
                </w:rPr>
                <w:delText>所別</w:delText>
              </w:r>
            </w:del>
          </w:p>
        </w:tc>
        <w:tc>
          <w:tcPr>
            <w:tcW w:w="1417" w:type="dxa"/>
            <w:shd w:val="clear" w:color="auto" w:fill="auto"/>
            <w:vAlign w:val="center"/>
          </w:tcPr>
          <w:p w14:paraId="161DC976" w14:textId="35C1A64F" w:rsidR="00AA6E8B" w:rsidRPr="00A02A8C" w:rsidDel="008241D7" w:rsidRDefault="00AA6E8B" w:rsidP="00BF35CA">
            <w:pPr>
              <w:pStyle w:val="aa"/>
              <w:adjustRightInd w:val="0"/>
              <w:snapToGrid w:val="0"/>
              <w:spacing w:line="300" w:lineRule="auto"/>
              <w:ind w:leftChars="0" w:left="0" w:firstLineChars="0" w:firstLine="0"/>
              <w:jc w:val="center"/>
              <w:rPr>
                <w:del w:id="6278" w:author="張寶騌 CHANG,PAO-TSUNG" w:date="2022-05-09T11:41:00Z"/>
                <w:szCs w:val="24"/>
              </w:rPr>
            </w:pPr>
            <w:del w:id="6279" w:author="張寶騌 CHANG,PAO-TSUNG" w:date="2022-05-09T11:41:00Z">
              <w:r w:rsidRPr="00A02A8C" w:rsidDel="008241D7">
                <w:rPr>
                  <w:rFonts w:hint="eastAsia"/>
                  <w:szCs w:val="24"/>
                </w:rPr>
                <w:delText>V</w:delText>
              </w:r>
            </w:del>
          </w:p>
        </w:tc>
        <w:tc>
          <w:tcPr>
            <w:tcW w:w="1701" w:type="dxa"/>
            <w:shd w:val="clear" w:color="auto" w:fill="auto"/>
            <w:vAlign w:val="center"/>
          </w:tcPr>
          <w:p w14:paraId="0FC66F97" w14:textId="23E6E4E7" w:rsidR="00AA6E8B" w:rsidRPr="00A02A8C" w:rsidDel="008241D7" w:rsidRDefault="00AA6E8B" w:rsidP="00BF35CA">
            <w:pPr>
              <w:pStyle w:val="aa"/>
              <w:adjustRightInd w:val="0"/>
              <w:snapToGrid w:val="0"/>
              <w:spacing w:line="300" w:lineRule="auto"/>
              <w:ind w:leftChars="0" w:left="0" w:firstLineChars="0" w:firstLine="0"/>
              <w:jc w:val="center"/>
              <w:rPr>
                <w:del w:id="6280" w:author="張寶騌 CHANG,PAO-TSUNG" w:date="2022-05-09T11:41:00Z"/>
                <w:szCs w:val="24"/>
              </w:rPr>
            </w:pPr>
            <w:del w:id="6281" w:author="張寶騌 CHANG,PAO-TSUNG" w:date="2022-05-09T11:41:00Z">
              <w:r w:rsidRPr="00A02A8C" w:rsidDel="008241D7">
                <w:rPr>
                  <w:rFonts w:hint="eastAsia"/>
                  <w:szCs w:val="24"/>
                </w:rPr>
                <w:delText>V</w:delText>
              </w:r>
            </w:del>
          </w:p>
        </w:tc>
        <w:tc>
          <w:tcPr>
            <w:tcW w:w="4195" w:type="dxa"/>
            <w:shd w:val="clear" w:color="auto" w:fill="auto"/>
          </w:tcPr>
          <w:p w14:paraId="4AB39E6A" w14:textId="454B35B7" w:rsidR="00AA6E8B" w:rsidRPr="00A02A8C" w:rsidDel="008241D7" w:rsidRDefault="00AA6E8B" w:rsidP="00BF35CA">
            <w:pPr>
              <w:pStyle w:val="aa"/>
              <w:spacing w:line="300" w:lineRule="auto"/>
              <w:ind w:leftChars="0" w:left="0" w:firstLineChars="0" w:firstLine="0"/>
              <w:jc w:val="both"/>
              <w:rPr>
                <w:del w:id="6282" w:author="張寶騌 CHANG,PAO-TSUNG" w:date="2022-05-09T11:41:00Z"/>
                <w:szCs w:val="24"/>
              </w:rPr>
            </w:pPr>
            <w:del w:id="6283" w:author="張寶騌 CHANG,PAO-TSUNG" w:date="2022-05-09T11:41:00Z">
              <w:r w:rsidDel="008241D7">
                <w:rPr>
                  <w:rFonts w:hint="eastAsia"/>
                </w:rPr>
                <w:delText>標示此物件負責養護的單位。</w:delText>
              </w:r>
            </w:del>
          </w:p>
        </w:tc>
      </w:tr>
      <w:tr w:rsidR="00410664" w:rsidRPr="00A02A8C" w:rsidDel="008241D7" w14:paraId="63D71D2A" w14:textId="3F833B18" w:rsidTr="00B84461">
        <w:trPr>
          <w:trHeight w:val="397"/>
          <w:jc w:val="center"/>
          <w:del w:id="6284" w:author="張寶騌 CHANG,PAO-TSUNG" w:date="2022-05-09T11:41:00Z"/>
        </w:trPr>
        <w:tc>
          <w:tcPr>
            <w:tcW w:w="1361" w:type="dxa"/>
            <w:shd w:val="clear" w:color="auto" w:fill="auto"/>
            <w:vAlign w:val="center"/>
          </w:tcPr>
          <w:p w14:paraId="5E1C769F" w14:textId="0752AED9" w:rsidR="00AA6E8B" w:rsidRPr="00A02A8C" w:rsidDel="008241D7" w:rsidRDefault="00AA6E8B" w:rsidP="00BF35CA">
            <w:pPr>
              <w:pStyle w:val="aa"/>
              <w:adjustRightInd w:val="0"/>
              <w:snapToGrid w:val="0"/>
              <w:spacing w:line="300" w:lineRule="auto"/>
              <w:ind w:leftChars="0" w:left="0" w:firstLineChars="0" w:firstLine="0"/>
              <w:jc w:val="center"/>
              <w:rPr>
                <w:del w:id="6285" w:author="張寶騌 CHANG,PAO-TSUNG" w:date="2022-05-09T11:41:00Z"/>
                <w:b/>
                <w:bCs/>
                <w:szCs w:val="24"/>
              </w:rPr>
            </w:pPr>
            <w:del w:id="6286" w:author="張寶騌 CHANG,PAO-TSUNG" w:date="2022-05-09T11:41:00Z">
              <w:r w:rsidRPr="00A02A8C" w:rsidDel="008241D7">
                <w:rPr>
                  <w:rFonts w:hint="eastAsia"/>
                  <w:b/>
                  <w:bCs/>
                  <w:szCs w:val="24"/>
                </w:rPr>
                <w:delText>使用年限</w:delText>
              </w:r>
            </w:del>
          </w:p>
        </w:tc>
        <w:tc>
          <w:tcPr>
            <w:tcW w:w="1417" w:type="dxa"/>
            <w:shd w:val="clear" w:color="auto" w:fill="auto"/>
            <w:vAlign w:val="center"/>
          </w:tcPr>
          <w:p w14:paraId="04FFA023" w14:textId="4D591CD2" w:rsidR="00AA6E8B" w:rsidRPr="00A02A8C" w:rsidDel="008241D7" w:rsidRDefault="00AA6E8B" w:rsidP="00BF35CA">
            <w:pPr>
              <w:pStyle w:val="aa"/>
              <w:adjustRightInd w:val="0"/>
              <w:snapToGrid w:val="0"/>
              <w:spacing w:line="300" w:lineRule="auto"/>
              <w:ind w:leftChars="0" w:left="0" w:firstLineChars="0" w:firstLine="0"/>
              <w:jc w:val="center"/>
              <w:rPr>
                <w:del w:id="6287" w:author="張寶騌 CHANG,PAO-TSUNG" w:date="2022-05-09T11:41:00Z"/>
                <w:szCs w:val="24"/>
              </w:rPr>
            </w:pPr>
            <w:del w:id="6288" w:author="張寶騌 CHANG,PAO-TSUNG" w:date="2022-05-09T11:41:00Z">
              <w:r w:rsidRPr="00A02A8C" w:rsidDel="008241D7">
                <w:rPr>
                  <w:rFonts w:hint="eastAsia"/>
                  <w:szCs w:val="24"/>
                </w:rPr>
                <w:delText>V</w:delText>
              </w:r>
            </w:del>
          </w:p>
        </w:tc>
        <w:tc>
          <w:tcPr>
            <w:tcW w:w="1701" w:type="dxa"/>
            <w:shd w:val="clear" w:color="auto" w:fill="auto"/>
            <w:vAlign w:val="center"/>
          </w:tcPr>
          <w:p w14:paraId="5DAF012E" w14:textId="6EB37296" w:rsidR="00AA6E8B" w:rsidRPr="00A02A8C" w:rsidDel="008241D7" w:rsidRDefault="00AA6E8B" w:rsidP="00BF35CA">
            <w:pPr>
              <w:pStyle w:val="aa"/>
              <w:adjustRightInd w:val="0"/>
              <w:snapToGrid w:val="0"/>
              <w:spacing w:line="300" w:lineRule="auto"/>
              <w:ind w:leftChars="0" w:left="0" w:firstLineChars="0" w:firstLine="0"/>
              <w:jc w:val="center"/>
              <w:rPr>
                <w:del w:id="6289" w:author="張寶騌 CHANG,PAO-TSUNG" w:date="2022-05-09T11:41:00Z"/>
                <w:szCs w:val="24"/>
              </w:rPr>
            </w:pPr>
          </w:p>
        </w:tc>
        <w:tc>
          <w:tcPr>
            <w:tcW w:w="4195" w:type="dxa"/>
            <w:shd w:val="clear" w:color="auto" w:fill="auto"/>
          </w:tcPr>
          <w:p w14:paraId="1DCD30D5" w14:textId="2E243EA0" w:rsidR="00AA6E8B" w:rsidRPr="00A02A8C" w:rsidDel="008241D7" w:rsidRDefault="00AA6E8B" w:rsidP="00BF35CA">
            <w:pPr>
              <w:pStyle w:val="aa"/>
              <w:spacing w:line="300" w:lineRule="auto"/>
              <w:ind w:leftChars="0" w:left="0" w:firstLineChars="0" w:firstLine="0"/>
              <w:jc w:val="both"/>
              <w:rPr>
                <w:del w:id="6290" w:author="張寶騌 CHANG,PAO-TSUNG" w:date="2022-05-09T11:41:00Z"/>
                <w:szCs w:val="24"/>
              </w:rPr>
            </w:pPr>
            <w:del w:id="6291" w:author="張寶騌 CHANG,PAO-TSUNG" w:date="2022-05-09T11:41:00Z">
              <w:r w:rsidDel="008241D7">
                <w:rPr>
                  <w:rFonts w:hint="eastAsia"/>
                </w:rPr>
                <w:delText>標示物件預計的使用年限。</w:delText>
              </w:r>
            </w:del>
          </w:p>
        </w:tc>
      </w:tr>
      <w:tr w:rsidR="00410664" w:rsidRPr="00A02A8C" w:rsidDel="008241D7" w14:paraId="728374E1" w14:textId="0039B7D2" w:rsidTr="00B84461">
        <w:trPr>
          <w:trHeight w:val="397"/>
          <w:jc w:val="center"/>
          <w:del w:id="6292" w:author="張寶騌 CHANG,PAO-TSUNG" w:date="2022-05-09T11:41:00Z"/>
        </w:trPr>
        <w:tc>
          <w:tcPr>
            <w:tcW w:w="1361" w:type="dxa"/>
            <w:shd w:val="clear" w:color="auto" w:fill="auto"/>
            <w:vAlign w:val="center"/>
          </w:tcPr>
          <w:p w14:paraId="4E86C087" w14:textId="26581FDB" w:rsidR="00AA6E8B" w:rsidRPr="00A02A8C" w:rsidDel="008241D7" w:rsidRDefault="00AA6E8B" w:rsidP="00BF35CA">
            <w:pPr>
              <w:pStyle w:val="aa"/>
              <w:adjustRightInd w:val="0"/>
              <w:snapToGrid w:val="0"/>
              <w:spacing w:line="300" w:lineRule="auto"/>
              <w:ind w:leftChars="0" w:left="0" w:firstLineChars="0" w:firstLine="0"/>
              <w:jc w:val="center"/>
              <w:rPr>
                <w:del w:id="6293" w:author="張寶騌 CHANG,PAO-TSUNG" w:date="2022-05-09T11:41:00Z"/>
                <w:b/>
                <w:bCs/>
                <w:szCs w:val="24"/>
              </w:rPr>
            </w:pPr>
            <w:del w:id="6294" w:author="張寶騌 CHANG,PAO-TSUNG" w:date="2022-05-09T11:41:00Z">
              <w:r w:rsidRPr="00A02A8C" w:rsidDel="008241D7">
                <w:rPr>
                  <w:rFonts w:hint="eastAsia"/>
                  <w:b/>
                  <w:bCs/>
                  <w:szCs w:val="24"/>
                </w:rPr>
                <w:delText>量測時間</w:delText>
              </w:r>
            </w:del>
          </w:p>
        </w:tc>
        <w:tc>
          <w:tcPr>
            <w:tcW w:w="1417" w:type="dxa"/>
            <w:shd w:val="clear" w:color="auto" w:fill="auto"/>
            <w:vAlign w:val="center"/>
          </w:tcPr>
          <w:p w14:paraId="2294E6F1" w14:textId="1DCAE1E3" w:rsidR="00AA6E8B" w:rsidRPr="00A02A8C" w:rsidDel="008241D7" w:rsidRDefault="00AA6E8B" w:rsidP="00BF35CA">
            <w:pPr>
              <w:pStyle w:val="aa"/>
              <w:adjustRightInd w:val="0"/>
              <w:snapToGrid w:val="0"/>
              <w:spacing w:line="300" w:lineRule="auto"/>
              <w:ind w:leftChars="0" w:left="0" w:firstLineChars="0" w:firstLine="0"/>
              <w:jc w:val="center"/>
              <w:rPr>
                <w:del w:id="6295" w:author="張寶騌 CHANG,PAO-TSUNG" w:date="2022-05-09T11:41:00Z"/>
                <w:szCs w:val="24"/>
              </w:rPr>
            </w:pPr>
          </w:p>
        </w:tc>
        <w:tc>
          <w:tcPr>
            <w:tcW w:w="1701" w:type="dxa"/>
            <w:shd w:val="clear" w:color="auto" w:fill="auto"/>
            <w:vAlign w:val="center"/>
          </w:tcPr>
          <w:p w14:paraId="456C749B" w14:textId="7855F537" w:rsidR="00AA6E8B" w:rsidRPr="00A02A8C" w:rsidDel="008241D7" w:rsidRDefault="00AA6E8B" w:rsidP="00BF35CA">
            <w:pPr>
              <w:pStyle w:val="aa"/>
              <w:adjustRightInd w:val="0"/>
              <w:snapToGrid w:val="0"/>
              <w:spacing w:line="300" w:lineRule="auto"/>
              <w:ind w:leftChars="0" w:left="0" w:firstLineChars="0" w:firstLine="0"/>
              <w:jc w:val="center"/>
              <w:rPr>
                <w:del w:id="6296" w:author="張寶騌 CHANG,PAO-TSUNG" w:date="2022-05-09T11:41:00Z"/>
                <w:szCs w:val="24"/>
              </w:rPr>
            </w:pPr>
            <w:del w:id="6297" w:author="張寶騌 CHANG,PAO-TSUNG" w:date="2022-05-09T11:41:00Z">
              <w:r w:rsidRPr="00A02A8C" w:rsidDel="008241D7">
                <w:rPr>
                  <w:rFonts w:hint="eastAsia"/>
                  <w:szCs w:val="24"/>
                </w:rPr>
                <w:delText>V</w:delText>
              </w:r>
            </w:del>
          </w:p>
        </w:tc>
        <w:tc>
          <w:tcPr>
            <w:tcW w:w="4195" w:type="dxa"/>
            <w:shd w:val="clear" w:color="auto" w:fill="auto"/>
          </w:tcPr>
          <w:p w14:paraId="6CC23BF7" w14:textId="3D12404E" w:rsidR="00AA6E8B" w:rsidRPr="00A02A8C" w:rsidDel="008241D7" w:rsidRDefault="00AA6E8B" w:rsidP="00BF35CA">
            <w:pPr>
              <w:pStyle w:val="aa"/>
              <w:spacing w:line="300" w:lineRule="auto"/>
              <w:ind w:leftChars="0" w:left="0" w:firstLineChars="0" w:firstLine="0"/>
              <w:jc w:val="both"/>
              <w:rPr>
                <w:del w:id="6298" w:author="張寶騌 CHANG,PAO-TSUNG" w:date="2022-05-09T11:41:00Z"/>
                <w:szCs w:val="24"/>
              </w:rPr>
            </w:pPr>
            <w:del w:id="6299" w:author="張寶騌 CHANG,PAO-TSUNG" w:date="2022-05-09T11:41:00Z">
              <w:r w:rsidDel="008241D7">
                <w:rPr>
                  <w:rFonts w:hint="eastAsia"/>
                </w:rPr>
                <w:delText>紀錄</w:delText>
              </w:r>
              <w:r w:rsidR="00217246" w:rsidDel="008241D7">
                <w:rPr>
                  <w:rFonts w:hint="eastAsia"/>
                </w:rPr>
                <w:delText>養護巡檢</w:delText>
              </w:r>
              <w:r w:rsidDel="008241D7">
                <w:rPr>
                  <w:rFonts w:hint="eastAsia"/>
                </w:rPr>
                <w:delText>時的時間，以方便後續追蹤。</w:delText>
              </w:r>
            </w:del>
          </w:p>
        </w:tc>
      </w:tr>
      <w:tr w:rsidR="00410664" w:rsidRPr="00A02A8C" w:rsidDel="008241D7" w14:paraId="1B36D37C" w14:textId="0D68244C" w:rsidTr="00B84461">
        <w:trPr>
          <w:trHeight w:val="397"/>
          <w:jc w:val="center"/>
          <w:del w:id="6300" w:author="張寶騌 CHANG,PAO-TSUNG" w:date="2022-05-09T11:41:00Z"/>
        </w:trPr>
        <w:tc>
          <w:tcPr>
            <w:tcW w:w="1361" w:type="dxa"/>
            <w:shd w:val="clear" w:color="auto" w:fill="auto"/>
            <w:vAlign w:val="center"/>
          </w:tcPr>
          <w:p w14:paraId="3827C936" w14:textId="5CA72BFE" w:rsidR="00AA6E8B" w:rsidRPr="00A02A8C" w:rsidDel="008241D7" w:rsidRDefault="00AA6E8B" w:rsidP="00BF35CA">
            <w:pPr>
              <w:pStyle w:val="aa"/>
              <w:adjustRightInd w:val="0"/>
              <w:snapToGrid w:val="0"/>
              <w:spacing w:line="300" w:lineRule="auto"/>
              <w:ind w:leftChars="0" w:left="0" w:firstLineChars="0" w:firstLine="0"/>
              <w:jc w:val="center"/>
              <w:rPr>
                <w:del w:id="6301" w:author="張寶騌 CHANG,PAO-TSUNG" w:date="2022-05-09T11:41:00Z"/>
                <w:b/>
                <w:bCs/>
                <w:szCs w:val="24"/>
              </w:rPr>
            </w:pPr>
            <w:del w:id="6302" w:author="張寶騌 CHANG,PAO-TSUNG" w:date="2022-05-09T11:41:00Z">
              <w:r w:rsidRPr="00A02A8C" w:rsidDel="008241D7">
                <w:rPr>
                  <w:rFonts w:hint="eastAsia"/>
                  <w:b/>
                  <w:bCs/>
                  <w:szCs w:val="24"/>
                </w:rPr>
                <w:delText>量測值</w:delText>
              </w:r>
            </w:del>
          </w:p>
        </w:tc>
        <w:tc>
          <w:tcPr>
            <w:tcW w:w="1417" w:type="dxa"/>
            <w:shd w:val="clear" w:color="auto" w:fill="auto"/>
            <w:vAlign w:val="center"/>
          </w:tcPr>
          <w:p w14:paraId="695EDEA0" w14:textId="144FA331" w:rsidR="00AA6E8B" w:rsidRPr="00A02A8C" w:rsidDel="008241D7" w:rsidRDefault="00AA6E8B" w:rsidP="00BF35CA">
            <w:pPr>
              <w:pStyle w:val="aa"/>
              <w:adjustRightInd w:val="0"/>
              <w:snapToGrid w:val="0"/>
              <w:spacing w:line="300" w:lineRule="auto"/>
              <w:ind w:leftChars="0" w:left="0" w:firstLineChars="0" w:firstLine="0"/>
              <w:jc w:val="center"/>
              <w:rPr>
                <w:del w:id="6303" w:author="張寶騌 CHANG,PAO-TSUNG" w:date="2022-05-09T11:41:00Z"/>
                <w:szCs w:val="24"/>
              </w:rPr>
            </w:pPr>
          </w:p>
        </w:tc>
        <w:tc>
          <w:tcPr>
            <w:tcW w:w="1701" w:type="dxa"/>
            <w:shd w:val="clear" w:color="auto" w:fill="auto"/>
            <w:vAlign w:val="center"/>
          </w:tcPr>
          <w:p w14:paraId="778FA14C" w14:textId="45DC8F98" w:rsidR="00AA6E8B" w:rsidRPr="00A02A8C" w:rsidDel="008241D7" w:rsidRDefault="00AA6E8B" w:rsidP="00BF35CA">
            <w:pPr>
              <w:pStyle w:val="aa"/>
              <w:adjustRightInd w:val="0"/>
              <w:snapToGrid w:val="0"/>
              <w:spacing w:line="300" w:lineRule="auto"/>
              <w:ind w:leftChars="0" w:left="0" w:firstLineChars="0" w:firstLine="0"/>
              <w:jc w:val="center"/>
              <w:rPr>
                <w:del w:id="6304" w:author="張寶騌 CHANG,PAO-TSUNG" w:date="2022-05-09T11:41:00Z"/>
                <w:szCs w:val="24"/>
              </w:rPr>
            </w:pPr>
            <w:del w:id="6305" w:author="張寶騌 CHANG,PAO-TSUNG" w:date="2022-05-09T11:41:00Z">
              <w:r w:rsidRPr="00A02A8C" w:rsidDel="008241D7">
                <w:rPr>
                  <w:rFonts w:hint="eastAsia"/>
                  <w:szCs w:val="24"/>
                </w:rPr>
                <w:delText>V</w:delText>
              </w:r>
            </w:del>
          </w:p>
        </w:tc>
        <w:tc>
          <w:tcPr>
            <w:tcW w:w="4195" w:type="dxa"/>
            <w:shd w:val="clear" w:color="auto" w:fill="auto"/>
          </w:tcPr>
          <w:p w14:paraId="5C2BE681" w14:textId="2232AEC9" w:rsidR="00AA6E8B" w:rsidRPr="00A02A8C" w:rsidDel="008241D7" w:rsidRDefault="00AA6E8B" w:rsidP="00BF35CA">
            <w:pPr>
              <w:pStyle w:val="aa"/>
              <w:spacing w:line="300" w:lineRule="auto"/>
              <w:ind w:leftChars="0" w:left="0" w:firstLineChars="0" w:firstLine="0"/>
              <w:jc w:val="both"/>
              <w:rPr>
                <w:del w:id="6306" w:author="張寶騌 CHANG,PAO-TSUNG" w:date="2022-05-09T11:41:00Z"/>
                <w:szCs w:val="24"/>
              </w:rPr>
            </w:pPr>
            <w:del w:id="6307" w:author="張寶騌 CHANG,PAO-TSUNG" w:date="2022-05-09T11:41:00Z">
              <w:r w:rsidDel="008241D7">
                <w:rPr>
                  <w:rFonts w:hint="eastAsia"/>
                </w:rPr>
                <w:delText>紀錄該養護項目所量測出的數值。</w:delText>
              </w:r>
            </w:del>
          </w:p>
        </w:tc>
      </w:tr>
      <w:tr w:rsidR="00410664" w:rsidRPr="00A02A8C" w:rsidDel="008241D7" w14:paraId="31644B34" w14:textId="476B4B5D" w:rsidTr="00B84461">
        <w:trPr>
          <w:trHeight w:val="397"/>
          <w:jc w:val="center"/>
          <w:del w:id="6308" w:author="張寶騌 CHANG,PAO-TSUNG" w:date="2022-05-09T11:41:00Z"/>
        </w:trPr>
        <w:tc>
          <w:tcPr>
            <w:tcW w:w="1361" w:type="dxa"/>
            <w:shd w:val="clear" w:color="auto" w:fill="auto"/>
            <w:vAlign w:val="center"/>
          </w:tcPr>
          <w:p w14:paraId="215BEFC0" w14:textId="4C957106" w:rsidR="00AA6E8B" w:rsidRPr="00A02A8C" w:rsidDel="008241D7" w:rsidRDefault="00AA6E8B" w:rsidP="00BF35CA">
            <w:pPr>
              <w:pStyle w:val="aa"/>
              <w:adjustRightInd w:val="0"/>
              <w:snapToGrid w:val="0"/>
              <w:spacing w:line="300" w:lineRule="auto"/>
              <w:ind w:leftChars="0" w:left="0" w:firstLineChars="0" w:firstLine="0"/>
              <w:jc w:val="center"/>
              <w:rPr>
                <w:del w:id="6309" w:author="張寶騌 CHANG,PAO-TSUNG" w:date="2022-05-09T11:41:00Z"/>
                <w:b/>
                <w:bCs/>
                <w:szCs w:val="24"/>
              </w:rPr>
            </w:pPr>
            <w:del w:id="6310" w:author="張寶騌 CHANG,PAO-TSUNG" w:date="2022-05-09T11:41:00Z">
              <w:r w:rsidRPr="00A02A8C" w:rsidDel="008241D7">
                <w:rPr>
                  <w:rFonts w:hint="eastAsia"/>
                  <w:b/>
                  <w:bCs/>
                  <w:szCs w:val="24"/>
                </w:rPr>
                <w:delText>養護描述</w:delText>
              </w:r>
            </w:del>
          </w:p>
        </w:tc>
        <w:tc>
          <w:tcPr>
            <w:tcW w:w="1417" w:type="dxa"/>
            <w:shd w:val="clear" w:color="auto" w:fill="auto"/>
            <w:vAlign w:val="center"/>
          </w:tcPr>
          <w:p w14:paraId="5F0958F6" w14:textId="1C1DD94F" w:rsidR="00AA6E8B" w:rsidRPr="00A02A8C" w:rsidDel="008241D7" w:rsidRDefault="00AA6E8B" w:rsidP="00BF35CA">
            <w:pPr>
              <w:pStyle w:val="aa"/>
              <w:adjustRightInd w:val="0"/>
              <w:snapToGrid w:val="0"/>
              <w:spacing w:line="300" w:lineRule="auto"/>
              <w:ind w:leftChars="0" w:left="0" w:firstLineChars="0" w:firstLine="0"/>
              <w:jc w:val="center"/>
              <w:rPr>
                <w:del w:id="6311" w:author="張寶騌 CHANG,PAO-TSUNG" w:date="2022-05-09T11:41:00Z"/>
                <w:szCs w:val="24"/>
              </w:rPr>
            </w:pPr>
          </w:p>
        </w:tc>
        <w:tc>
          <w:tcPr>
            <w:tcW w:w="1701" w:type="dxa"/>
            <w:shd w:val="clear" w:color="auto" w:fill="auto"/>
            <w:vAlign w:val="center"/>
          </w:tcPr>
          <w:p w14:paraId="04A6C8C3" w14:textId="1E6E0CDF" w:rsidR="00AA6E8B" w:rsidRPr="00A02A8C" w:rsidDel="008241D7" w:rsidRDefault="00AA6E8B" w:rsidP="00BF35CA">
            <w:pPr>
              <w:pStyle w:val="aa"/>
              <w:adjustRightInd w:val="0"/>
              <w:snapToGrid w:val="0"/>
              <w:spacing w:line="300" w:lineRule="auto"/>
              <w:ind w:leftChars="0" w:left="0" w:firstLineChars="0" w:firstLine="0"/>
              <w:jc w:val="center"/>
              <w:rPr>
                <w:del w:id="6312" w:author="張寶騌 CHANG,PAO-TSUNG" w:date="2022-05-09T11:41:00Z"/>
                <w:szCs w:val="24"/>
              </w:rPr>
            </w:pPr>
            <w:del w:id="6313" w:author="張寶騌 CHANG,PAO-TSUNG" w:date="2022-05-09T11:41:00Z">
              <w:r w:rsidRPr="00A02A8C" w:rsidDel="008241D7">
                <w:rPr>
                  <w:rFonts w:hint="eastAsia"/>
                  <w:szCs w:val="24"/>
                </w:rPr>
                <w:delText>V</w:delText>
              </w:r>
            </w:del>
          </w:p>
        </w:tc>
        <w:tc>
          <w:tcPr>
            <w:tcW w:w="4195" w:type="dxa"/>
            <w:shd w:val="clear" w:color="auto" w:fill="auto"/>
          </w:tcPr>
          <w:p w14:paraId="0D7089D4" w14:textId="6C4FAB4B" w:rsidR="00AA6E8B" w:rsidRPr="00A02A8C" w:rsidDel="008241D7" w:rsidRDefault="00AA6E8B" w:rsidP="00BF35CA">
            <w:pPr>
              <w:pStyle w:val="aa"/>
              <w:spacing w:line="300" w:lineRule="auto"/>
              <w:ind w:leftChars="0" w:left="0" w:firstLineChars="0" w:firstLine="0"/>
              <w:jc w:val="both"/>
              <w:rPr>
                <w:del w:id="6314" w:author="張寶騌 CHANG,PAO-TSUNG" w:date="2022-05-09T11:41:00Z"/>
                <w:szCs w:val="24"/>
              </w:rPr>
            </w:pPr>
            <w:del w:id="6315" w:author="張寶騌 CHANG,PAO-TSUNG" w:date="2022-05-09T11:41:00Z">
              <w:r w:rsidDel="008241D7">
                <w:rPr>
                  <w:rFonts w:hint="eastAsia"/>
                </w:rPr>
                <w:delText>標示養護項目的相關內容。</w:delText>
              </w:r>
            </w:del>
          </w:p>
        </w:tc>
      </w:tr>
      <w:tr w:rsidR="00410664" w:rsidRPr="00A02A8C" w:rsidDel="008241D7" w14:paraId="3F0F3E88" w14:textId="28AB7995" w:rsidTr="00B84461">
        <w:trPr>
          <w:trHeight w:val="397"/>
          <w:jc w:val="center"/>
          <w:del w:id="6316" w:author="張寶騌 CHANG,PAO-TSUNG" w:date="2022-05-09T11:41:00Z"/>
        </w:trPr>
        <w:tc>
          <w:tcPr>
            <w:tcW w:w="1361" w:type="dxa"/>
            <w:shd w:val="clear" w:color="auto" w:fill="auto"/>
            <w:vAlign w:val="center"/>
          </w:tcPr>
          <w:p w14:paraId="6FA5E4C7" w14:textId="2E7A9AF8" w:rsidR="00AA6E8B" w:rsidRPr="00A02A8C" w:rsidDel="008241D7" w:rsidRDefault="00AA6E8B" w:rsidP="00BF35CA">
            <w:pPr>
              <w:pStyle w:val="aa"/>
              <w:adjustRightInd w:val="0"/>
              <w:snapToGrid w:val="0"/>
              <w:spacing w:line="300" w:lineRule="auto"/>
              <w:ind w:leftChars="0" w:left="0" w:firstLineChars="0" w:firstLine="0"/>
              <w:jc w:val="center"/>
              <w:rPr>
                <w:del w:id="6317" w:author="張寶騌 CHANG,PAO-TSUNG" w:date="2022-05-09T11:41:00Z"/>
                <w:b/>
                <w:bCs/>
                <w:szCs w:val="24"/>
              </w:rPr>
            </w:pPr>
            <w:del w:id="6318" w:author="張寶騌 CHANG,PAO-TSUNG" w:date="2022-05-09T11:41:00Z">
              <w:r w:rsidRPr="00A02A8C" w:rsidDel="008241D7">
                <w:rPr>
                  <w:rFonts w:hint="eastAsia"/>
                  <w:b/>
                  <w:bCs/>
                  <w:szCs w:val="24"/>
                </w:rPr>
                <w:delText>異常程度</w:delText>
              </w:r>
            </w:del>
          </w:p>
        </w:tc>
        <w:tc>
          <w:tcPr>
            <w:tcW w:w="1417" w:type="dxa"/>
            <w:shd w:val="clear" w:color="auto" w:fill="auto"/>
            <w:vAlign w:val="center"/>
          </w:tcPr>
          <w:p w14:paraId="4A468CCB" w14:textId="3097DDA8" w:rsidR="00AA6E8B" w:rsidRPr="00A02A8C" w:rsidDel="008241D7" w:rsidRDefault="00AA6E8B" w:rsidP="00BF35CA">
            <w:pPr>
              <w:pStyle w:val="aa"/>
              <w:adjustRightInd w:val="0"/>
              <w:snapToGrid w:val="0"/>
              <w:spacing w:line="300" w:lineRule="auto"/>
              <w:ind w:leftChars="0" w:left="0" w:firstLineChars="0" w:firstLine="0"/>
              <w:jc w:val="center"/>
              <w:rPr>
                <w:del w:id="6319" w:author="張寶騌 CHANG,PAO-TSUNG" w:date="2022-05-09T11:41:00Z"/>
                <w:szCs w:val="24"/>
              </w:rPr>
            </w:pPr>
          </w:p>
        </w:tc>
        <w:tc>
          <w:tcPr>
            <w:tcW w:w="1701" w:type="dxa"/>
            <w:shd w:val="clear" w:color="auto" w:fill="auto"/>
            <w:vAlign w:val="center"/>
          </w:tcPr>
          <w:p w14:paraId="0F94342C" w14:textId="44E913F4" w:rsidR="00AA6E8B" w:rsidRPr="00A02A8C" w:rsidDel="008241D7" w:rsidRDefault="00AA6E8B" w:rsidP="00BF35CA">
            <w:pPr>
              <w:pStyle w:val="aa"/>
              <w:adjustRightInd w:val="0"/>
              <w:snapToGrid w:val="0"/>
              <w:spacing w:line="300" w:lineRule="auto"/>
              <w:ind w:leftChars="0" w:left="0" w:firstLineChars="0" w:firstLine="0"/>
              <w:jc w:val="center"/>
              <w:rPr>
                <w:del w:id="6320" w:author="張寶騌 CHANG,PAO-TSUNG" w:date="2022-05-09T11:41:00Z"/>
                <w:szCs w:val="24"/>
              </w:rPr>
            </w:pPr>
            <w:del w:id="6321" w:author="張寶騌 CHANG,PAO-TSUNG" w:date="2022-05-09T11:41:00Z">
              <w:r w:rsidRPr="00A02A8C" w:rsidDel="008241D7">
                <w:rPr>
                  <w:rFonts w:hint="eastAsia"/>
                  <w:szCs w:val="24"/>
                </w:rPr>
                <w:delText>V</w:delText>
              </w:r>
            </w:del>
          </w:p>
        </w:tc>
        <w:tc>
          <w:tcPr>
            <w:tcW w:w="4195" w:type="dxa"/>
            <w:shd w:val="clear" w:color="auto" w:fill="auto"/>
          </w:tcPr>
          <w:p w14:paraId="43A22917" w14:textId="2A26AC44" w:rsidR="00AA6E8B" w:rsidRPr="00A02A8C" w:rsidDel="008241D7" w:rsidRDefault="00AA6E8B" w:rsidP="00BF35CA">
            <w:pPr>
              <w:pStyle w:val="aa"/>
              <w:spacing w:line="300" w:lineRule="auto"/>
              <w:ind w:leftChars="0" w:left="0" w:firstLineChars="0" w:firstLine="0"/>
              <w:jc w:val="both"/>
              <w:rPr>
                <w:del w:id="6322" w:author="張寶騌 CHANG,PAO-TSUNG" w:date="2022-05-09T11:41:00Z"/>
                <w:szCs w:val="24"/>
              </w:rPr>
            </w:pPr>
            <w:del w:id="6323" w:author="張寶騌 CHANG,PAO-TSUNG" w:date="2022-05-09T11:41:00Z">
              <w:r w:rsidDel="008241D7">
                <w:rPr>
                  <w:rFonts w:hint="eastAsia"/>
                </w:rPr>
                <w:delText>描述養護項目的異常程度。</w:delText>
              </w:r>
            </w:del>
          </w:p>
        </w:tc>
      </w:tr>
      <w:tr w:rsidR="00410664" w:rsidRPr="00A02A8C" w:rsidDel="008241D7" w14:paraId="5FA97D61" w14:textId="026E6756" w:rsidTr="00B84461">
        <w:trPr>
          <w:trHeight w:val="397"/>
          <w:jc w:val="center"/>
          <w:del w:id="6324" w:author="張寶騌 CHANG,PAO-TSUNG" w:date="2022-05-09T11:41:00Z"/>
        </w:trPr>
        <w:tc>
          <w:tcPr>
            <w:tcW w:w="1361" w:type="dxa"/>
            <w:shd w:val="clear" w:color="auto" w:fill="auto"/>
            <w:vAlign w:val="center"/>
          </w:tcPr>
          <w:p w14:paraId="46DEC5D1" w14:textId="79F53FEC" w:rsidR="00AA6E8B" w:rsidRPr="00A02A8C" w:rsidDel="008241D7" w:rsidRDefault="00AA6E8B" w:rsidP="00BF35CA">
            <w:pPr>
              <w:pStyle w:val="aa"/>
              <w:adjustRightInd w:val="0"/>
              <w:snapToGrid w:val="0"/>
              <w:spacing w:line="300" w:lineRule="auto"/>
              <w:ind w:leftChars="0" w:left="0" w:firstLineChars="0" w:firstLine="0"/>
              <w:jc w:val="center"/>
              <w:rPr>
                <w:del w:id="6325" w:author="張寶騌 CHANG,PAO-TSUNG" w:date="2022-05-09T11:41:00Z"/>
                <w:b/>
                <w:bCs/>
                <w:szCs w:val="24"/>
              </w:rPr>
            </w:pPr>
            <w:del w:id="6326" w:author="張寶騌 CHANG,PAO-TSUNG" w:date="2022-05-09T11:41:00Z">
              <w:r w:rsidRPr="00A02A8C" w:rsidDel="008241D7">
                <w:rPr>
                  <w:rFonts w:hint="eastAsia"/>
                  <w:b/>
                  <w:bCs/>
                  <w:szCs w:val="24"/>
                </w:rPr>
                <w:delText>改善方式</w:delText>
              </w:r>
            </w:del>
          </w:p>
        </w:tc>
        <w:tc>
          <w:tcPr>
            <w:tcW w:w="1417" w:type="dxa"/>
            <w:shd w:val="clear" w:color="auto" w:fill="auto"/>
            <w:vAlign w:val="center"/>
          </w:tcPr>
          <w:p w14:paraId="6B57B7AB" w14:textId="50A2413C" w:rsidR="00AA6E8B" w:rsidRPr="00A02A8C" w:rsidDel="008241D7" w:rsidRDefault="00AA6E8B" w:rsidP="00BF35CA">
            <w:pPr>
              <w:pStyle w:val="aa"/>
              <w:adjustRightInd w:val="0"/>
              <w:snapToGrid w:val="0"/>
              <w:spacing w:line="300" w:lineRule="auto"/>
              <w:ind w:leftChars="0" w:left="0" w:firstLineChars="0" w:firstLine="0"/>
              <w:jc w:val="center"/>
              <w:rPr>
                <w:del w:id="6327" w:author="張寶騌 CHANG,PAO-TSUNG" w:date="2022-05-09T11:41:00Z"/>
                <w:szCs w:val="24"/>
              </w:rPr>
            </w:pPr>
          </w:p>
        </w:tc>
        <w:tc>
          <w:tcPr>
            <w:tcW w:w="1701" w:type="dxa"/>
            <w:shd w:val="clear" w:color="auto" w:fill="auto"/>
            <w:vAlign w:val="center"/>
          </w:tcPr>
          <w:p w14:paraId="1F2E05AC" w14:textId="4B5740BF" w:rsidR="00AA6E8B" w:rsidRPr="00A02A8C" w:rsidDel="008241D7" w:rsidRDefault="00AA6E8B" w:rsidP="00BF35CA">
            <w:pPr>
              <w:pStyle w:val="aa"/>
              <w:adjustRightInd w:val="0"/>
              <w:snapToGrid w:val="0"/>
              <w:spacing w:line="300" w:lineRule="auto"/>
              <w:ind w:leftChars="0" w:left="0" w:firstLineChars="0" w:firstLine="0"/>
              <w:jc w:val="center"/>
              <w:rPr>
                <w:del w:id="6328" w:author="張寶騌 CHANG,PAO-TSUNG" w:date="2022-05-09T11:41:00Z"/>
                <w:szCs w:val="24"/>
              </w:rPr>
            </w:pPr>
            <w:del w:id="6329" w:author="張寶騌 CHANG,PAO-TSUNG" w:date="2022-05-09T11:41:00Z">
              <w:r w:rsidRPr="00A02A8C" w:rsidDel="008241D7">
                <w:rPr>
                  <w:rFonts w:hint="eastAsia"/>
                  <w:szCs w:val="24"/>
                </w:rPr>
                <w:delText>V</w:delText>
              </w:r>
            </w:del>
          </w:p>
        </w:tc>
        <w:tc>
          <w:tcPr>
            <w:tcW w:w="4195" w:type="dxa"/>
            <w:shd w:val="clear" w:color="auto" w:fill="auto"/>
          </w:tcPr>
          <w:p w14:paraId="439C5659" w14:textId="1876036F" w:rsidR="00AA6E8B" w:rsidRPr="00A02A8C" w:rsidDel="008241D7" w:rsidRDefault="00AA6E8B" w:rsidP="00BF35CA">
            <w:pPr>
              <w:pStyle w:val="aa"/>
              <w:spacing w:line="300" w:lineRule="auto"/>
              <w:ind w:leftChars="0" w:left="0" w:firstLineChars="0" w:firstLine="0"/>
              <w:jc w:val="both"/>
              <w:rPr>
                <w:del w:id="6330" w:author="張寶騌 CHANG,PAO-TSUNG" w:date="2022-05-09T11:41:00Z"/>
                <w:szCs w:val="24"/>
              </w:rPr>
            </w:pPr>
            <w:del w:id="6331" w:author="張寶騌 CHANG,PAO-TSUNG" w:date="2022-05-09T11:41:00Z">
              <w:r w:rsidDel="008241D7">
                <w:rPr>
                  <w:rFonts w:hint="eastAsia"/>
                </w:rPr>
                <w:delText>記錄養護</w:delText>
              </w:r>
              <w:r w:rsidR="00217246" w:rsidDel="008241D7">
                <w:rPr>
                  <w:rFonts w:hint="eastAsia"/>
                </w:rPr>
                <w:delText>所使用</w:delText>
              </w:r>
              <w:r w:rsidDel="008241D7">
                <w:rPr>
                  <w:rFonts w:hint="eastAsia"/>
                </w:rPr>
                <w:delText>的改善方式。</w:delText>
              </w:r>
            </w:del>
          </w:p>
        </w:tc>
      </w:tr>
    </w:tbl>
    <w:p w14:paraId="08DC813B" w14:textId="068652C4" w:rsidR="00986781" w:rsidDel="008241D7" w:rsidRDefault="00104502" w:rsidP="00D779C8">
      <w:pPr>
        <w:pStyle w:val="ac"/>
        <w:keepNext/>
        <w:spacing w:after="180"/>
        <w:rPr>
          <w:del w:id="6332" w:author="張寶騌 CHANG,PAO-TSUNG" w:date="2022-05-09T11:41:00Z"/>
        </w:rPr>
      </w:pPr>
      <w:del w:id="6333" w:author="張寶騌 CHANG,PAO-TSUNG" w:date="2022-05-09T11:41:00Z">
        <w:r w:rsidRPr="00F92E3D" w:rsidDel="008241D7">
          <w:rPr>
            <w:noProof/>
          </w:rPr>
          <w:drawing>
            <wp:inline distT="0" distB="0" distL="0" distR="0" wp14:anchorId="445CCE50" wp14:editId="044E9CC1">
              <wp:extent cx="3143250" cy="3567784"/>
              <wp:effectExtent l="0" t="0" r="0" b="0"/>
              <wp:docPr id="27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44863" cy="3569615"/>
                      </a:xfrm>
                      <a:prstGeom prst="rect">
                        <a:avLst/>
                      </a:prstGeom>
                      <a:noFill/>
                      <a:ln>
                        <a:noFill/>
                      </a:ln>
                    </pic:spPr>
                  </pic:pic>
                </a:graphicData>
              </a:graphic>
            </wp:inline>
          </w:drawing>
        </w:r>
      </w:del>
    </w:p>
    <w:p w14:paraId="0E565BA0" w14:textId="36AF7C60" w:rsidR="00986781" w:rsidDel="008241D7" w:rsidRDefault="00986781" w:rsidP="00986781">
      <w:pPr>
        <w:pStyle w:val="ac"/>
        <w:spacing w:after="180"/>
        <w:rPr>
          <w:del w:id="6334" w:author="張寶騌 CHANG,PAO-TSUNG" w:date="2022-05-09T11:41:00Z"/>
        </w:rPr>
      </w:pPr>
      <w:bookmarkStart w:id="6335" w:name="_Ref76903687"/>
      <w:del w:id="6336" w:author="張寶騌 CHANG,PAO-TSUNG" w:date="2022-05-09T11:41:00Z">
        <w:r w:rsidDel="008241D7">
          <w:rPr>
            <w:rFonts w:hint="eastAsia"/>
          </w:rPr>
          <w:delText>圖</w:delText>
        </w:r>
        <w:r w:rsidDel="008241D7">
          <w:rPr>
            <w:rFonts w:hint="eastAsia"/>
          </w:rPr>
          <w:delText xml:space="preserve"> </w:delText>
        </w:r>
      </w:del>
      <w:del w:id="6337"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2</w:delText>
        </w:r>
        <w:r w:rsidR="00BD40D4" w:rsidDel="005044B8">
          <w:fldChar w:fldCharType="end"/>
        </w:r>
      </w:del>
      <w:bookmarkEnd w:id="6335"/>
      <w:del w:id="6338" w:author="張寶騌 CHANG,PAO-TSUNG" w:date="2022-05-09T11:41:00Z">
        <w:r w:rsidR="0051604A" w:rsidDel="008241D7">
          <w:rPr>
            <w:rFonts w:hint="eastAsia"/>
          </w:rPr>
          <w:delText xml:space="preserve">　</w:delText>
        </w:r>
        <w:r w:rsidDel="008241D7">
          <w:rPr>
            <w:rFonts w:hint="eastAsia"/>
          </w:rPr>
          <w:delText>新增參數後之</w:delText>
        </w:r>
        <w:r w:rsidR="006C0B2D" w:rsidDel="008241D7">
          <w:rPr>
            <w:rFonts w:hint="eastAsia"/>
          </w:rPr>
          <w:delText>一般模型</w:delText>
        </w:r>
        <w:r w:rsidR="00A90074" w:rsidDel="008241D7">
          <w:rPr>
            <w:rFonts w:hint="eastAsia"/>
          </w:rPr>
          <w:delText>參數呈現</w:delText>
        </w:r>
      </w:del>
    </w:p>
    <w:p w14:paraId="2205BC87" w14:textId="05C43DD2" w:rsidR="00956469" w:rsidDel="008241D7" w:rsidRDefault="00936F0E" w:rsidP="00936F0E">
      <w:pPr>
        <w:pStyle w:val="21"/>
        <w:spacing w:before="360" w:afterLines="50" w:after="180"/>
        <w:rPr>
          <w:del w:id="6339" w:author="張寶騌 CHANG,PAO-TSUNG" w:date="2022-05-09T11:41:00Z"/>
        </w:rPr>
      </w:pPr>
      <w:del w:id="6340" w:author="張寶騌 CHANG,PAO-TSUNG" w:date="2022-05-09T11:41:00Z">
        <w:r w:rsidDel="008241D7">
          <w:br w:type="page"/>
        </w:r>
        <w:r w:rsidR="00CD54B3" w:rsidDel="008241D7">
          <w:rPr>
            <w:rFonts w:hint="eastAsia"/>
          </w:rPr>
          <w:delText xml:space="preserve">　</w:delText>
        </w:r>
      </w:del>
      <w:del w:id="6341" w:author="張寶騌 CHANG,PAO-TSUNG" w:date="2022-04-29T16:18:00Z">
        <w:r w:rsidR="005262B1" w:rsidDel="00513E81">
          <w:rPr>
            <w:rFonts w:hint="eastAsia"/>
          </w:rPr>
          <w:delText>物件編碼</w:delText>
        </w:r>
        <w:r w:rsidR="00FB2369" w:rsidDel="00513E81">
          <w:rPr>
            <w:rFonts w:hint="eastAsia"/>
          </w:rPr>
          <w:delText>與資訊</w:delText>
        </w:r>
        <w:r w:rsidR="00D32274" w:rsidDel="00513E81">
          <w:rPr>
            <w:rFonts w:hint="eastAsia"/>
          </w:rPr>
          <w:delText>輸入</w:delText>
        </w:r>
      </w:del>
    </w:p>
    <w:p w14:paraId="580B73E6" w14:textId="3879E896" w:rsidR="00EF79FF" w:rsidRDefault="00956469">
      <w:pPr>
        <w:widowControl/>
        <w:spacing w:line="240" w:lineRule="auto"/>
        <w:ind w:leftChars="0" w:left="0" w:firstLineChars="0" w:firstLine="0"/>
        <w:rPr>
          <w:ins w:id="6342" w:author="張寶騌 CHANG,PAO-TSUNG" w:date="2022-05-09T11:42:00Z"/>
        </w:rPr>
      </w:pPr>
      <w:del w:id="6343" w:author="張寶騌 CHANG,PAO-TSUNG" w:date="2022-05-09T11:41:00Z">
        <w:r w:rsidDel="008241D7">
          <w:rPr>
            <w:rFonts w:hint="eastAsia"/>
          </w:rPr>
          <w:delText>為方便</w:delText>
        </w:r>
        <w:r w:rsidR="006E095E" w:rsidDel="008241D7">
          <w:rPr>
            <w:rFonts w:hint="eastAsia"/>
          </w:rPr>
          <w:delText>軌道各</w:delText>
        </w:r>
        <w:r w:rsidDel="008241D7">
          <w:rPr>
            <w:rFonts w:hint="eastAsia"/>
          </w:rPr>
          <w:delText>物件的辨識</w:delText>
        </w:r>
        <w:r w:rsidR="00604176" w:rsidDel="008241D7">
          <w:rPr>
            <w:rFonts w:hint="eastAsia"/>
          </w:rPr>
          <w:delText>、管理</w:delText>
        </w:r>
        <w:r w:rsidDel="008241D7">
          <w:rPr>
            <w:rFonts w:hint="eastAsia"/>
          </w:rPr>
          <w:delText>與養護工作的方便性，需要</w:delText>
        </w:r>
        <w:r w:rsidR="00CD568B" w:rsidDel="008241D7">
          <w:rPr>
            <w:rFonts w:hint="eastAsia"/>
          </w:rPr>
          <w:delText>給予</w:delText>
        </w:r>
        <w:r w:rsidR="0068758A" w:rsidDel="008241D7">
          <w:rPr>
            <w:rFonts w:hint="eastAsia"/>
          </w:rPr>
          <w:delText>模型中各軌道</w:delText>
        </w:r>
        <w:r w:rsidDel="008241D7">
          <w:rPr>
            <w:rFonts w:hint="eastAsia"/>
          </w:rPr>
          <w:delText>物件</w:delText>
        </w:r>
        <w:r w:rsidR="00617E45" w:rsidDel="008241D7">
          <w:rPr>
            <w:rFonts w:hint="eastAsia"/>
          </w:rPr>
          <w:delText>一套</w:delText>
        </w:r>
        <w:r w:rsidDel="008241D7">
          <w:rPr>
            <w:rFonts w:hint="eastAsia"/>
          </w:rPr>
          <w:delText>編碼</w:delText>
        </w:r>
        <w:r w:rsidR="00A57D79" w:rsidDel="008241D7">
          <w:rPr>
            <w:rFonts w:hint="eastAsia"/>
          </w:rPr>
          <w:delText>。</w:delText>
        </w:r>
        <w:r w:rsidR="00C05D1F" w:rsidDel="008241D7">
          <w:rPr>
            <w:rFonts w:hint="eastAsia"/>
          </w:rPr>
          <w:delText>編碼有</w:delText>
        </w:r>
        <w:r w:rsidR="00621CD0" w:rsidDel="008241D7">
          <w:rPr>
            <w:rFonts w:hint="eastAsia"/>
          </w:rPr>
          <w:delText>各種</w:delText>
        </w:r>
        <w:r w:rsidR="00C05D1F" w:rsidDel="008241D7">
          <w:rPr>
            <w:rFonts w:hint="eastAsia"/>
          </w:rPr>
          <w:delText>形式，</w:delText>
        </w:r>
        <w:r w:rsidR="00A57D79" w:rsidDel="008241D7">
          <w:rPr>
            <w:rFonts w:hint="eastAsia"/>
          </w:rPr>
          <w:delText>而</w:delText>
        </w:r>
        <w:r w:rsidR="00221E96" w:rsidDel="008241D7">
          <w:rPr>
            <w:rFonts w:hint="eastAsia"/>
          </w:rPr>
          <w:delText>最直覺</w:delText>
        </w:r>
        <w:r w:rsidR="003006AC" w:rsidDel="008241D7">
          <w:rPr>
            <w:rFonts w:hint="eastAsia"/>
          </w:rPr>
          <w:delText>且</w:delText>
        </w:r>
        <w:r w:rsidR="00E26B9C" w:rsidDel="008241D7">
          <w:rPr>
            <w:rFonts w:hint="eastAsia"/>
          </w:rPr>
          <w:delText>快速</w:delText>
        </w:r>
        <w:r w:rsidR="00221E96" w:rsidDel="008241D7">
          <w:rPr>
            <w:rFonts w:hint="eastAsia"/>
          </w:rPr>
          <w:delText>的方式是編列一個</w:delText>
        </w:r>
        <w:r w:rsidR="006A7B37" w:rsidDel="008241D7">
          <w:rPr>
            <w:rFonts w:hint="eastAsia"/>
          </w:rPr>
          <w:delText>流水號</w:delText>
        </w:r>
        <w:r w:rsidR="00221E96" w:rsidDel="008241D7">
          <w:rPr>
            <w:rFonts w:hint="eastAsia"/>
          </w:rPr>
          <w:delText>，</w:delText>
        </w:r>
        <w:r w:rsidR="008B1E2A" w:rsidDel="008241D7">
          <w:rPr>
            <w:rFonts w:hint="eastAsia"/>
          </w:rPr>
          <w:delText>然而這樣的編碼方式</w:delText>
        </w:r>
        <w:r w:rsidR="00B76284" w:rsidDel="008241D7">
          <w:rPr>
            <w:rFonts w:hint="eastAsia"/>
          </w:rPr>
          <w:delText>過於簡略</w:delText>
        </w:r>
        <w:r w:rsidR="00A57D79" w:rsidDel="008241D7">
          <w:rPr>
            <w:rFonts w:hint="eastAsia"/>
          </w:rPr>
          <w:delText>，</w:delText>
        </w:r>
        <w:r w:rsidR="00B76284" w:rsidDel="008241D7">
          <w:rPr>
            <w:rFonts w:hint="eastAsia"/>
          </w:rPr>
          <w:delText>且不容易找到相對應的物件</w:delText>
        </w:r>
        <w:r w:rsidR="003A4010" w:rsidDel="008241D7">
          <w:rPr>
            <w:rFonts w:hint="eastAsia"/>
          </w:rPr>
          <w:delText>，因此找尋目前既有的編碼方式</w:delText>
        </w:r>
        <w:r w:rsidR="00B066B0" w:rsidDel="008241D7">
          <w:rPr>
            <w:rFonts w:hint="eastAsia"/>
          </w:rPr>
          <w:delText>作</w:delText>
        </w:r>
        <w:r w:rsidR="003A4010" w:rsidDel="008241D7">
          <w:rPr>
            <w:rFonts w:hint="eastAsia"/>
          </w:rPr>
          <w:delText>為參考</w:delText>
        </w:r>
        <w:r w:rsidR="00B76284" w:rsidDel="008241D7">
          <w:rPr>
            <w:rFonts w:hint="eastAsia"/>
          </w:rPr>
          <w:delText>。</w:delText>
        </w:r>
      </w:del>
      <w:ins w:id="6344" w:author="張寶騌 CHANG,PAO-TSUNG" w:date="2022-04-29T16:21:00Z">
        <w:r w:rsidR="00EF79FF">
          <w:br w:type="page"/>
        </w:r>
      </w:ins>
    </w:p>
    <w:p w14:paraId="1A10C610" w14:textId="2405E477" w:rsidR="008241D7" w:rsidRDefault="008241D7" w:rsidP="008241D7">
      <w:pPr>
        <w:pStyle w:val="21"/>
        <w:spacing w:before="360" w:afterLines="50" w:after="180"/>
        <w:rPr>
          <w:ins w:id="6345" w:author="張寶騌 CHANG,PAO-TSUNG" w:date="2022-05-09T11:46:00Z"/>
        </w:rPr>
      </w:pPr>
      <w:ins w:id="6346" w:author="張寶騌 CHANG,PAO-TSUNG" w:date="2022-05-09T11:42:00Z">
        <w:r>
          <w:rPr>
            <w:rFonts w:hint="eastAsia"/>
          </w:rPr>
          <w:lastRenderedPageBreak/>
          <w:t xml:space="preserve">　</w:t>
        </w:r>
      </w:ins>
      <w:bookmarkStart w:id="6347" w:name="_Toc107005956"/>
      <w:ins w:id="6348" w:author="張寶騌 CHANG,PAO-TSUNG" w:date="2022-06-10T17:19:00Z">
        <w:r w:rsidR="00C320F7">
          <w:rPr>
            <w:rFonts w:hint="eastAsia"/>
          </w:rPr>
          <w:t>軌道模型建置</w:t>
        </w:r>
      </w:ins>
      <w:ins w:id="6349" w:author="張寶騌 CHANG,PAO-TSUNG" w:date="2022-06-08T17:16:00Z">
        <w:r w:rsidR="00D361BD">
          <w:rPr>
            <w:rFonts w:hint="eastAsia"/>
          </w:rPr>
          <w:t>流程</w:t>
        </w:r>
      </w:ins>
      <w:bookmarkEnd w:id="6347"/>
    </w:p>
    <w:p w14:paraId="66983E2B" w14:textId="5B41B769" w:rsidR="00D74AF4" w:rsidRDefault="005D0C83" w:rsidP="00D74AF4">
      <w:pPr>
        <w:ind w:left="480" w:firstLine="480"/>
      </w:pPr>
      <w:ins w:id="6350" w:author="張寶騌 CHANG,PAO-TSUNG" w:date="2022-05-09T13:07:00Z">
        <w:r>
          <w:rPr>
            <w:rFonts w:hint="eastAsia"/>
          </w:rPr>
          <w:t>本節將描述軌道模型的建置流程，</w:t>
        </w:r>
      </w:ins>
      <w:ins w:id="6351" w:author="張寶騌 CHANG,PAO-TSUNG" w:date="2022-05-09T13:08:00Z">
        <w:r>
          <w:rPr>
            <w:rFonts w:hint="eastAsia"/>
          </w:rPr>
          <w:t>首先</w:t>
        </w:r>
      </w:ins>
      <w:ins w:id="6352" w:author="張寶騌 CHANG,PAO-TSUNG" w:date="2022-05-09T13:09:00Z">
        <w:r>
          <w:rPr>
            <w:rFonts w:hint="eastAsia"/>
          </w:rPr>
          <w:t>需取得軌道建模的參考資料，</w:t>
        </w:r>
      </w:ins>
      <w:ins w:id="6353" w:author="張寶騌 CHANG,PAO-TSUNG" w:date="2022-05-09T13:17:00Z">
        <w:r w:rsidR="001C4324">
          <w:rPr>
            <w:rFonts w:hint="eastAsia"/>
          </w:rPr>
          <w:t>接著</w:t>
        </w:r>
      </w:ins>
      <w:ins w:id="6354" w:author="張寶騌 CHANG,PAO-TSUNG" w:date="2022-05-09T13:15:00Z">
        <w:r w:rsidR="000807AD">
          <w:rPr>
            <w:rFonts w:hint="eastAsia"/>
          </w:rPr>
          <w:t>利用</w:t>
        </w:r>
        <w:r w:rsidR="000807AD">
          <w:rPr>
            <w:rFonts w:hint="eastAsia"/>
          </w:rPr>
          <w:t>C</w:t>
        </w:r>
        <w:r w:rsidR="000807AD">
          <w:t>ivil 3D</w:t>
        </w:r>
        <w:r w:rsidR="000807AD">
          <w:rPr>
            <w:rFonts w:hint="eastAsia"/>
          </w:rPr>
          <w:t>建立軌道中心線線形</w:t>
        </w:r>
      </w:ins>
      <w:ins w:id="6355" w:author="張寶騌 CHANG,PAO-TSUNG" w:date="2022-05-09T13:16:00Z">
        <w:r w:rsidR="000807AD">
          <w:rPr>
            <w:rFonts w:hint="eastAsia"/>
          </w:rPr>
          <w:t>，並利用其</w:t>
        </w:r>
        <w:r w:rsidR="000807AD">
          <w:rPr>
            <w:rFonts w:hint="eastAsia"/>
          </w:rPr>
          <w:t>3</w:t>
        </w:r>
        <w:r w:rsidR="000807AD">
          <w:t>D</w:t>
        </w:r>
      </w:ins>
      <w:ins w:id="6356" w:author="張寶騌 CHANG,PAO-TSUNG" w:date="2022-05-09T15:48:00Z">
        <w:r w:rsidR="0006232F">
          <w:rPr>
            <w:rFonts w:hint="eastAsia"/>
          </w:rPr>
          <w:t>塑型</w:t>
        </w:r>
      </w:ins>
      <w:ins w:id="6357" w:author="張寶騌 CHANG,PAO-TSUNG" w:date="2022-05-09T13:16:00Z">
        <w:r w:rsidR="000807AD">
          <w:rPr>
            <w:rFonts w:hint="eastAsia"/>
          </w:rPr>
          <w:t>模組，</w:t>
        </w:r>
      </w:ins>
      <w:ins w:id="6358" w:author="張寶騌 CHANG,PAO-TSUNG" w:date="2022-05-09T13:17:00Z">
        <w:r w:rsidR="000807AD">
          <w:rPr>
            <w:rFonts w:hint="eastAsia"/>
          </w:rPr>
          <w:t>沿著軌道中心線</w:t>
        </w:r>
      </w:ins>
      <w:ins w:id="6359" w:author="張寶騌 CHANG,PAO-TSUNG" w:date="2022-05-09T13:16:00Z">
        <w:r w:rsidR="000807AD">
          <w:rPr>
            <w:rFonts w:hint="eastAsia"/>
          </w:rPr>
          <w:t>繪製出鋼軌與</w:t>
        </w:r>
      </w:ins>
      <w:ins w:id="6360" w:author="張寶騌 CHANG,PAO-TSUNG" w:date="2022-05-09T13:17:00Z">
        <w:r w:rsidR="000807AD">
          <w:rPr>
            <w:rFonts w:hint="eastAsia"/>
          </w:rPr>
          <w:t>軌枕等組件</w:t>
        </w:r>
        <w:r w:rsidR="001C4324">
          <w:rPr>
            <w:rFonts w:hint="eastAsia"/>
          </w:rPr>
          <w:t>。</w:t>
        </w:r>
      </w:ins>
      <w:ins w:id="6361" w:author="張寶騌 CHANG,PAO-TSUNG" w:date="2022-05-09T13:18:00Z">
        <w:r w:rsidR="001C4324">
          <w:rPr>
            <w:rFonts w:hint="eastAsia"/>
          </w:rPr>
          <w:t>然後</w:t>
        </w:r>
      </w:ins>
      <w:ins w:id="6362" w:author="張寶騌 CHANG,PAO-TSUNG" w:date="2022-05-09T13:17:00Z">
        <w:r w:rsidR="001C4324">
          <w:rPr>
            <w:rFonts w:hint="eastAsia"/>
          </w:rPr>
          <w:t>將</w:t>
        </w:r>
      </w:ins>
      <w:ins w:id="6363" w:author="張寶騌 CHANG,PAO-TSUNG" w:date="2022-05-09T13:18:00Z">
        <w:r w:rsidR="001C4324">
          <w:rPr>
            <w:rFonts w:hint="eastAsia"/>
          </w:rPr>
          <w:t>完成之軌道</w:t>
        </w:r>
      </w:ins>
      <w:ins w:id="6364" w:author="張寶騌 CHANG,PAO-TSUNG" w:date="2022-05-09T16:38:00Z">
        <w:r w:rsidR="007A24B8">
          <w:rPr>
            <w:rFonts w:hint="eastAsia"/>
          </w:rPr>
          <w:t>模型</w:t>
        </w:r>
      </w:ins>
      <w:ins w:id="6365" w:author="張寶騌 CHANG,PAO-TSUNG" w:date="2022-05-09T13:18:00Z">
        <w:r w:rsidR="001C4324">
          <w:rPr>
            <w:rFonts w:hint="eastAsia"/>
          </w:rPr>
          <w:t>匯入</w:t>
        </w:r>
        <w:r w:rsidR="001C4324">
          <w:t>Unity</w:t>
        </w:r>
        <w:r w:rsidR="001C4324">
          <w:rPr>
            <w:rFonts w:hint="eastAsia"/>
          </w:rPr>
          <w:t>，</w:t>
        </w:r>
      </w:ins>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ins w:id="6366" w:author="張寶騌 CHANG,PAO-TSUNG" w:date="2022-05-09T13:18:00Z">
        <w:r w:rsidR="00ED43FB">
          <w:t>Unity</w:t>
        </w:r>
      </w:ins>
      <w:r w:rsidR="00ED43FB">
        <w:rPr>
          <w:rFonts w:hint="eastAsia"/>
        </w:rPr>
        <w:t>空間中使用並接續使用者介面與腳本開發作業。流程如</w:t>
      </w:r>
      <w:ins w:id="6367" w:author="張寶騌 CHANG,PAO-TSUNG" w:date="2022-05-09T13:46:00Z">
        <w:r w:rsidR="007B6202">
          <w:fldChar w:fldCharType="begin"/>
        </w:r>
        <w:r w:rsidR="007B6202">
          <w:instrText xml:space="preserve"> REF _Ref102996389 \h </w:instrText>
        </w:r>
      </w:ins>
      <w:r w:rsidR="007B6202">
        <w:fldChar w:fldCharType="separate"/>
      </w:r>
      <w:ins w:id="6368" w:author="張寶騌 CHANG,PAO-TSUNG" w:date="2022-05-09T13:41:00Z">
        <w:r w:rsidR="00643F6D">
          <w:rPr>
            <w:rFonts w:hint="eastAsia"/>
          </w:rPr>
          <w:t>圖</w:t>
        </w:r>
        <w:r w:rsidR="00643F6D">
          <w:rPr>
            <w:rFonts w:hint="eastAsia"/>
          </w:rPr>
          <w:t xml:space="preserve"> </w:t>
        </w:r>
      </w:ins>
      <w:r w:rsidR="00643F6D">
        <w:rPr>
          <w:noProof/>
        </w:rPr>
        <w:t>3</w:t>
      </w:r>
      <w:r w:rsidR="00643F6D">
        <w:noBreakHyphen/>
      </w:r>
      <w:r w:rsidR="00643F6D">
        <w:rPr>
          <w:noProof/>
        </w:rPr>
        <w:t>4</w:t>
      </w:r>
      <w:ins w:id="6369" w:author="張寶騌 CHANG,PAO-TSUNG" w:date="2022-05-09T13:46:00Z">
        <w:r w:rsidR="007B6202">
          <w:fldChar w:fldCharType="end"/>
        </w:r>
        <w:r w:rsidR="007B6202">
          <w:rPr>
            <w:rFonts w:hint="eastAsia"/>
          </w:rPr>
          <w:t>。</w:t>
        </w:r>
      </w:ins>
    </w:p>
    <w:p w14:paraId="03260DC4" w14:textId="77777777" w:rsidR="00ED43FB" w:rsidRDefault="00ED43FB" w:rsidP="00D74AF4">
      <w:pPr>
        <w:ind w:left="480" w:firstLine="480"/>
        <w:rPr>
          <w:ins w:id="6370" w:author="張寶騌 CHANG,PAO-TSUNG" w:date="2022-05-09T13:34:00Z"/>
        </w:rPr>
      </w:pPr>
    </w:p>
    <w:p w14:paraId="7CB2C5DE" w14:textId="76E87485" w:rsidR="00CE2FE5" w:rsidRDefault="00CE2FE5" w:rsidP="006F1200">
      <w:pPr>
        <w:ind w:leftChars="83" w:left="199" w:firstLineChars="83" w:firstLine="199"/>
        <w:jc w:val="center"/>
        <w:rPr>
          <w:ins w:id="6371" w:author="張寶騌 CHANG,PAO-TSUNG" w:date="2022-05-09T13:22:00Z"/>
        </w:rPr>
      </w:pPr>
      <w:ins w:id="6372" w:author="張寶騌 CHANG,PAO-TSUNG" w:date="2022-05-09T13:34:00Z">
        <w:r w:rsidRPr="00A07E8B">
          <w:rPr>
            <w:noProof/>
          </w:rPr>
          <w:drawing>
            <wp:inline distT="0" distB="0" distL="0" distR="0" wp14:anchorId="12EFB9FF" wp14:editId="4B348A0E">
              <wp:extent cx="3200400" cy="2181225"/>
              <wp:effectExtent l="0" t="0" r="0" b="0"/>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9" r:lo="rId110" r:qs="rId111" r:cs="rId112"/>
                </a:graphicData>
              </a:graphic>
            </wp:inline>
          </w:drawing>
        </w:r>
      </w:ins>
    </w:p>
    <w:p w14:paraId="3A3D25AE" w14:textId="3787FD92" w:rsidR="001C4324" w:rsidRPr="00D74AF4" w:rsidRDefault="00BD637A">
      <w:pPr>
        <w:pStyle w:val="ac"/>
        <w:spacing w:after="180"/>
        <w:rPr>
          <w:ins w:id="6373" w:author="張寶騌 CHANG,PAO-TSUNG" w:date="2022-05-09T11:42:00Z"/>
        </w:rPr>
        <w:pPrChange w:id="6374" w:author="張寶騌 CHANG,PAO-TSUNG" w:date="2022-05-09T13:41:00Z">
          <w:pPr>
            <w:pStyle w:val="21"/>
            <w:spacing w:before="360" w:afterLines="50" w:after="180"/>
          </w:pPr>
        </w:pPrChange>
      </w:pPr>
      <w:bookmarkStart w:id="6375" w:name="_Ref102996389"/>
      <w:bookmarkStart w:id="6376" w:name="_Ref102996384"/>
      <w:bookmarkStart w:id="6377" w:name="_Toc106974323"/>
      <w:ins w:id="6378" w:author="張寶騌 CHANG,PAO-TSUNG" w:date="2022-05-09T13:41: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4</w:t>
      </w:r>
      <w:r w:rsidR="009700FF">
        <w:fldChar w:fldCharType="end"/>
      </w:r>
      <w:bookmarkEnd w:id="6375"/>
      <w:r w:rsidR="008958F6">
        <w:rPr>
          <w:rFonts w:hint="eastAsia"/>
        </w:rPr>
        <w:t xml:space="preserve"> </w:t>
      </w:r>
      <w:ins w:id="6379" w:author="張寶騌 CHANG,PAO-TSUNG" w:date="2022-05-09T13:41:00Z">
        <w:r>
          <w:rPr>
            <w:rFonts w:hint="eastAsia"/>
          </w:rPr>
          <w:t>軌道</w:t>
        </w:r>
      </w:ins>
      <w:ins w:id="6380" w:author="張寶騌 CHANG,PAO-TSUNG" w:date="2022-05-09T16:38:00Z">
        <w:r w:rsidR="007A24B8">
          <w:rPr>
            <w:rFonts w:hint="eastAsia"/>
          </w:rPr>
          <w:t>模型</w:t>
        </w:r>
      </w:ins>
      <w:ins w:id="6381" w:author="張寶騌 CHANG,PAO-TSUNG" w:date="2022-05-09T13:41:00Z">
        <w:r>
          <w:rPr>
            <w:rFonts w:hint="eastAsia"/>
          </w:rPr>
          <w:t>建置流程</w:t>
        </w:r>
      </w:ins>
      <w:bookmarkEnd w:id="6376"/>
      <w:bookmarkEnd w:id="6377"/>
    </w:p>
    <w:p w14:paraId="6112B621" w14:textId="02753133" w:rsidR="007B6202" w:rsidRDefault="007B6202" w:rsidP="007B6202">
      <w:pPr>
        <w:pStyle w:val="31"/>
        <w:spacing w:before="360" w:after="180"/>
        <w:rPr>
          <w:ins w:id="6382" w:author="張寶騌 CHANG,PAO-TSUNG" w:date="2022-05-09T13:53:00Z"/>
        </w:rPr>
      </w:pPr>
      <w:ins w:id="6383" w:author="張寶騌 CHANG,PAO-TSUNG" w:date="2022-05-09T13:46:00Z">
        <w:r>
          <w:rPr>
            <w:rFonts w:hint="eastAsia"/>
          </w:rPr>
          <w:t xml:space="preserve"> </w:t>
        </w:r>
      </w:ins>
      <w:bookmarkStart w:id="6384" w:name="_Toc107005957"/>
      <w:ins w:id="6385" w:author="張寶騌 CHANG,PAO-TSUNG" w:date="2022-05-09T13:47:00Z">
        <w:r w:rsidRPr="007B6202">
          <w:rPr>
            <w:rFonts w:hint="eastAsia"/>
          </w:rPr>
          <w:t>取得路段圖說</w:t>
        </w:r>
      </w:ins>
      <w:bookmarkEnd w:id="6384"/>
    </w:p>
    <w:p w14:paraId="2B9BF410" w14:textId="6CA1E52A" w:rsidR="00092FDD" w:rsidRDefault="008B5488" w:rsidP="00092FDD">
      <w:pPr>
        <w:widowControl/>
        <w:spacing w:line="240" w:lineRule="auto"/>
        <w:ind w:leftChars="0" w:left="480" w:firstLineChars="0" w:firstLine="480"/>
        <w:rPr>
          <w:ins w:id="6386" w:author="張寶騌 CHANG,PAO-TSUNG" w:date="2022-05-09T14:07:00Z"/>
        </w:rPr>
      </w:pPr>
      <w:ins w:id="6387" w:author="張寶騌 CHANG,PAO-TSUNG" w:date="2022-05-09T13:54:00Z">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ins>
      <w:ins w:id="6388" w:author="張寶騌 CHANG,PAO-TSUNG" w:date="2022-05-09T13:55:00Z">
        <w:r>
          <w:rPr>
            <w:rFonts w:hint="eastAsia"/>
          </w:rPr>
          <w:t>等</w:t>
        </w:r>
      </w:ins>
      <w:ins w:id="6389" w:author="張寶騌 CHANG,PAO-TSUNG" w:date="2022-05-09T13:54:00Z">
        <w:r w:rsidRPr="008B5488">
          <w:rPr>
            <w:rFonts w:hint="eastAsia"/>
          </w:rPr>
          <w:t>資料</w:t>
        </w:r>
      </w:ins>
      <w:ins w:id="6390" w:author="張寶騌 CHANG,PAO-TSUNG" w:date="2022-05-09T13:55:00Z">
        <w:r>
          <w:rPr>
            <w:rFonts w:hint="eastAsia"/>
          </w:rPr>
          <w:t>，因此</w:t>
        </w:r>
      </w:ins>
      <w:ins w:id="6391" w:author="張寶騌 CHANG,PAO-TSUNG" w:date="2022-05-09T13:53:00Z">
        <w:r w:rsidR="00092FDD">
          <w:rPr>
            <w:rFonts w:hint="eastAsia"/>
          </w:rPr>
          <w:t>本研究向</w:t>
        </w:r>
      </w:ins>
      <w:proofErr w:type="gramStart"/>
      <w:ins w:id="6392" w:author="張寶騌 CHANG,PAO-TSUNG" w:date="2022-06-15T15:57:00Z">
        <w:r w:rsidR="00EB342E">
          <w:rPr>
            <w:rFonts w:hint="eastAsia"/>
          </w:rPr>
          <w:t>臺</w:t>
        </w:r>
        <w:proofErr w:type="gramEnd"/>
        <w:r w:rsidR="00EB342E">
          <w:rPr>
            <w:rFonts w:hint="eastAsia"/>
          </w:rPr>
          <w:t>鐵</w:t>
        </w:r>
      </w:ins>
      <w:ins w:id="6393" w:author="張寶騌 CHANG,PAO-TSUNG" w:date="2022-05-09T13:53:00Z">
        <w:r w:rsidR="00092FDD">
          <w:rPr>
            <w:rFonts w:hint="eastAsia"/>
          </w:rPr>
          <w:t>高雄工務段取得新左營到左營</w:t>
        </w:r>
        <w:proofErr w:type="gramStart"/>
        <w:r w:rsidR="00092FDD">
          <w:rPr>
            <w:rFonts w:hint="eastAsia"/>
          </w:rPr>
          <w:t>站間的圖說</w:t>
        </w:r>
      </w:ins>
      <w:proofErr w:type="gramEnd"/>
      <w:ins w:id="6394" w:author="張寶騌 CHANG,PAO-TSUNG" w:date="2022-05-09T13:55:00Z">
        <w:r>
          <w:rPr>
            <w:rFonts w:hint="eastAsia"/>
          </w:rPr>
          <w:t>C</w:t>
        </w:r>
        <w:r>
          <w:t>AD</w:t>
        </w:r>
        <w:r>
          <w:rPr>
            <w:rFonts w:hint="eastAsia"/>
          </w:rPr>
          <w:t>檔</w:t>
        </w:r>
      </w:ins>
      <w:ins w:id="6395" w:author="張寶騌 CHANG,PAO-TSUNG" w:date="2022-05-09T13:56:00Z">
        <w:r>
          <w:rPr>
            <w:rFonts w:hint="eastAsia"/>
          </w:rPr>
          <w:t>。</w:t>
        </w:r>
      </w:ins>
      <w:ins w:id="6396" w:author="張寶騌 CHANG,PAO-TSUNG" w:date="2022-05-09T13:55:00Z">
        <w:r>
          <w:rPr>
            <w:rFonts w:hint="eastAsia"/>
          </w:rPr>
          <w:t>由於</w:t>
        </w:r>
      </w:ins>
      <w:ins w:id="6397" w:author="張寶騌 CHANG,PAO-TSUNG" w:date="2022-05-09T13:56:00Z">
        <w:r w:rsidRPr="008B5488">
          <w:rPr>
            <w:rFonts w:hint="eastAsia"/>
          </w:rPr>
          <w:t>圖檔中不僅有軌道、場站與部份鐵路設施的資料，亦包含周遭建築、道路及各項物件的資訊</w:t>
        </w:r>
      </w:ins>
      <w:ins w:id="6398" w:author="張寶騌 CHANG,PAO-TSUNG" w:date="2022-05-09T14:08:00Z">
        <w:r w:rsidR="00206E63">
          <w:rPr>
            <w:rFonts w:hint="eastAsia"/>
          </w:rPr>
          <w:t>，</w:t>
        </w:r>
      </w:ins>
      <w:ins w:id="6399" w:author="張寶騌 CHANG,PAO-TSUNG" w:date="2022-05-09T14:09:00Z">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ins>
      <w:r w:rsidR="00206E63">
        <w:fldChar w:fldCharType="separate"/>
      </w:r>
      <w:ins w:id="6400" w:author="張寶騌 CHANG,PAO-TSUNG" w:date="2022-05-09T14:08:00Z">
        <w:r w:rsidR="00643F6D">
          <w:rPr>
            <w:rFonts w:hint="eastAsia"/>
          </w:rPr>
          <w:t>圖</w:t>
        </w:r>
        <w:r w:rsidR="00643F6D">
          <w:rPr>
            <w:rFonts w:hint="eastAsia"/>
          </w:rPr>
          <w:t xml:space="preserve"> </w:t>
        </w:r>
      </w:ins>
      <w:r w:rsidR="00643F6D">
        <w:rPr>
          <w:noProof/>
        </w:rPr>
        <w:t>3</w:t>
      </w:r>
      <w:r w:rsidR="00643F6D">
        <w:noBreakHyphen/>
      </w:r>
      <w:r w:rsidR="00643F6D">
        <w:rPr>
          <w:noProof/>
        </w:rPr>
        <w:t>5</w:t>
      </w:r>
      <w:ins w:id="6401" w:author="張寶騌 CHANG,PAO-TSUNG" w:date="2022-05-09T14:09:00Z">
        <w:r w:rsidR="00206E63">
          <w:fldChar w:fldCharType="end"/>
        </w:r>
      </w:ins>
      <w:ins w:id="6402" w:author="張寶騌 CHANG,PAO-TSUNG" w:date="2022-05-09T13:56:00Z">
        <w:r w:rsidRPr="008B5488">
          <w:rPr>
            <w:rFonts w:hint="eastAsia"/>
          </w:rPr>
          <w:t>。而本研究僅專注於軌道</w:t>
        </w:r>
      </w:ins>
      <w:ins w:id="6403" w:author="張寶騌 CHANG,PAO-TSUNG" w:date="2022-05-09T13:57:00Z">
        <w:r>
          <w:rPr>
            <w:rFonts w:hint="eastAsia"/>
          </w:rPr>
          <w:t>路線本身</w:t>
        </w:r>
      </w:ins>
      <w:ins w:id="6404" w:author="張寶騌 CHANG,PAO-TSUNG" w:date="2022-05-09T13:56:00Z">
        <w:r w:rsidRPr="008B5488">
          <w:rPr>
            <w:rFonts w:hint="eastAsia"/>
          </w:rPr>
          <w:t>，因此將圖檔做適當的處理與簡化</w:t>
        </w:r>
      </w:ins>
      <w:ins w:id="6405" w:author="張寶騌 CHANG,PAO-TSUNG" w:date="2022-05-09T14:09:00Z">
        <w:r w:rsidR="00206E63">
          <w:rPr>
            <w:rFonts w:hint="eastAsia"/>
          </w:rPr>
          <w:t>，僅留下</w:t>
        </w:r>
        <w:r w:rsidR="003E718E">
          <w:rPr>
            <w:rFonts w:hint="eastAsia"/>
          </w:rPr>
          <w:t>軌道中心線、車站區</w:t>
        </w:r>
      </w:ins>
      <w:ins w:id="6406" w:author="張寶騌 CHANG,PAO-TSUNG" w:date="2022-05-09T14:10:00Z">
        <w:r w:rsidR="003E718E">
          <w:rPr>
            <w:rFonts w:hint="eastAsia"/>
          </w:rPr>
          <w:t>、月台及相關機房等設施即可</w:t>
        </w:r>
      </w:ins>
      <w:ins w:id="6407" w:author="張寶騌 CHANG,PAO-TSUNG" w:date="2022-05-09T13:57:00Z">
        <w:r>
          <w:rPr>
            <w:rFonts w:hint="eastAsia"/>
          </w:rPr>
          <w:t>。</w:t>
        </w:r>
      </w:ins>
    </w:p>
    <w:p w14:paraId="00AED40C" w14:textId="71AC7CE9" w:rsidR="00206E63" w:rsidRDefault="00206E63" w:rsidP="00206E63">
      <w:pPr>
        <w:widowControl/>
        <w:spacing w:line="240" w:lineRule="auto"/>
        <w:ind w:leftChars="0" w:firstLineChars="0"/>
        <w:rPr>
          <w:ins w:id="6408" w:author="張寶騌 CHANG,PAO-TSUNG" w:date="2022-05-09T14:07:00Z"/>
        </w:rPr>
      </w:pPr>
      <w:ins w:id="6409" w:author="張寶騌 CHANG,PAO-TSUNG" w:date="2022-05-09T14:07:00Z">
        <w:r>
          <w:rPr>
            <w:noProof/>
          </w:rPr>
          <w:lastRenderedPageBreak/>
          <w:drawing>
            <wp:inline distT="0" distB="0" distL="0" distR="0" wp14:anchorId="6CC47DFD" wp14:editId="32E2D66E">
              <wp:extent cx="5579745" cy="3649345"/>
              <wp:effectExtent l="0" t="0" r="1905" b="8255"/>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114"/>
                      <a:stretch>
                        <a:fillRect/>
                      </a:stretch>
                    </pic:blipFill>
                    <pic:spPr>
                      <a:xfrm>
                        <a:off x="0" y="0"/>
                        <a:ext cx="5579745" cy="3649345"/>
                      </a:xfrm>
                      <a:prstGeom prst="rect">
                        <a:avLst/>
                      </a:prstGeom>
                    </pic:spPr>
                  </pic:pic>
                </a:graphicData>
              </a:graphic>
            </wp:inline>
          </w:drawing>
        </w:r>
      </w:ins>
    </w:p>
    <w:p w14:paraId="0140F859" w14:textId="636EAA95" w:rsidR="00206E63" w:rsidRDefault="00206E63">
      <w:pPr>
        <w:pStyle w:val="ac"/>
        <w:spacing w:after="180"/>
        <w:rPr>
          <w:ins w:id="6410" w:author="張寶騌 CHANG,PAO-TSUNG" w:date="2022-05-09T13:53:00Z"/>
        </w:rPr>
        <w:pPrChange w:id="6411" w:author="張寶騌 CHANG,PAO-TSUNG" w:date="2022-05-09T14:08:00Z">
          <w:pPr>
            <w:widowControl/>
            <w:spacing w:line="240" w:lineRule="auto"/>
            <w:ind w:leftChars="0" w:left="0" w:firstLineChars="0" w:firstLine="0"/>
          </w:pPr>
        </w:pPrChange>
      </w:pPr>
      <w:bookmarkStart w:id="6412" w:name="_Ref102997761"/>
      <w:bookmarkStart w:id="6413" w:name="_Toc106974324"/>
      <w:ins w:id="6414" w:author="張寶騌 CHANG,PAO-TSUNG" w:date="2022-05-09T14:08: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5</w:t>
      </w:r>
      <w:r w:rsidR="009700FF">
        <w:fldChar w:fldCharType="end"/>
      </w:r>
      <w:bookmarkEnd w:id="6412"/>
      <w:r w:rsidR="008958F6">
        <w:rPr>
          <w:rFonts w:hint="eastAsia"/>
        </w:rPr>
        <w:t xml:space="preserve"> </w:t>
      </w:r>
      <w:ins w:id="6415" w:author="張寶騌 CHANG,PAO-TSUNG" w:date="2022-06-15T15:57:00Z">
        <w:r w:rsidR="00EB342E">
          <w:rPr>
            <w:rFonts w:hint="eastAsia"/>
          </w:rPr>
          <w:t>臺鐵</w:t>
        </w:r>
      </w:ins>
      <w:ins w:id="6416" w:author="張寶騌 CHANG,PAO-TSUNG" w:date="2022-05-09T14:08:00Z">
        <w:r>
          <w:rPr>
            <w:rFonts w:hint="eastAsia"/>
          </w:rPr>
          <w:t>提供路段圖說</w:t>
        </w:r>
      </w:ins>
      <w:bookmarkEnd w:id="6413"/>
    </w:p>
    <w:p w14:paraId="7C4793BC" w14:textId="61F08A5A" w:rsidR="008B5488" w:rsidRDefault="008B5488" w:rsidP="008B5488">
      <w:pPr>
        <w:pStyle w:val="31"/>
        <w:spacing w:before="360" w:after="180"/>
        <w:rPr>
          <w:ins w:id="6417" w:author="張寶騌 CHANG,PAO-TSUNG" w:date="2022-05-09T14:00:00Z"/>
        </w:rPr>
      </w:pPr>
      <w:ins w:id="6418" w:author="張寶騌 CHANG,PAO-TSUNG" w:date="2022-05-09T13:59:00Z">
        <w:r>
          <w:rPr>
            <w:rFonts w:hint="eastAsia"/>
          </w:rPr>
          <w:t xml:space="preserve"> </w:t>
        </w:r>
        <w:bookmarkStart w:id="6419" w:name="_Toc107005958"/>
        <w:r w:rsidRPr="008B5488">
          <w:rPr>
            <w:rFonts w:hint="eastAsia"/>
          </w:rPr>
          <w:t>Civil 3D</w:t>
        </w:r>
        <w:r w:rsidRPr="008B5488">
          <w:rPr>
            <w:rFonts w:hint="eastAsia"/>
          </w:rPr>
          <w:t>建置軌道模</w:t>
        </w:r>
      </w:ins>
      <w:ins w:id="6420" w:author="張寶騌 CHANG,PAO-TSUNG" w:date="2022-05-09T16:37:00Z">
        <w:r w:rsidR="007A24B8">
          <w:rPr>
            <w:rFonts w:hint="eastAsia"/>
          </w:rPr>
          <w:t>型</w:t>
        </w:r>
      </w:ins>
      <w:bookmarkEnd w:id="6419"/>
    </w:p>
    <w:p w14:paraId="01FD8265" w14:textId="6D9F0E67" w:rsidR="00712BE6" w:rsidRDefault="003E718E" w:rsidP="004A6CB0">
      <w:pPr>
        <w:ind w:left="480" w:firstLine="480"/>
        <w:rPr>
          <w:ins w:id="6421" w:author="張寶騌 CHANG,PAO-TSUNG" w:date="2022-05-10T21:42:00Z"/>
        </w:rPr>
      </w:pPr>
      <w:ins w:id="6422" w:author="張寶騌 CHANG,PAO-TSUNG" w:date="2022-05-09T14:11:00Z">
        <w:r>
          <w:rPr>
            <w:rFonts w:hint="eastAsia"/>
          </w:rPr>
          <w:t>由於</w:t>
        </w:r>
      </w:ins>
      <w:ins w:id="6423" w:author="張寶騌 CHANG,PAO-TSUNG" w:date="2022-05-10T21:37:00Z">
        <w:r w:rsidR="00675AD5">
          <w:rPr>
            <w:rFonts w:hint="eastAsia"/>
          </w:rPr>
          <w:t>前一步驟</w:t>
        </w:r>
        <w:r w:rsidR="00675AD5">
          <w:rPr>
            <w:rFonts w:hint="eastAsia"/>
          </w:rPr>
          <w:t>C</w:t>
        </w:r>
        <w:r w:rsidR="00675AD5">
          <w:t>AD</w:t>
        </w:r>
        <w:r w:rsidR="00675AD5">
          <w:rPr>
            <w:rFonts w:hint="eastAsia"/>
          </w:rPr>
          <w:t>檔之線形皆</w:t>
        </w:r>
      </w:ins>
      <w:ins w:id="6424" w:author="張寶騌 CHANG,PAO-TSUNG" w:date="2022-05-10T21:38:00Z">
        <w:r w:rsidR="00675AD5">
          <w:rPr>
            <w:rFonts w:hint="eastAsia"/>
          </w:rPr>
          <w:t>由破碎的短直線所組成，不利</w:t>
        </w:r>
      </w:ins>
      <w:ins w:id="6425" w:author="張寶騌 CHANG,PAO-TSUNG" w:date="2022-05-10T21:43:00Z">
        <w:r w:rsidR="00712BE6">
          <w:rPr>
            <w:rFonts w:hint="eastAsia"/>
          </w:rPr>
          <w:t>後續</w:t>
        </w:r>
        <w:proofErr w:type="gramStart"/>
        <w:r w:rsidR="00712BE6">
          <w:rPr>
            <w:rFonts w:hint="eastAsia"/>
          </w:rPr>
          <w:t>建模</w:t>
        </w:r>
      </w:ins>
      <w:ins w:id="6426" w:author="張寶騌 CHANG,PAO-TSUNG" w:date="2022-05-10T21:40:00Z">
        <w:r w:rsidR="00675AD5">
          <w:rPr>
            <w:rFonts w:hint="eastAsia"/>
          </w:rPr>
          <w:t>且不易</w:t>
        </w:r>
        <w:proofErr w:type="gramEnd"/>
        <w:r w:rsidR="00675AD5">
          <w:rPr>
            <w:rFonts w:hint="eastAsia"/>
          </w:rPr>
          <w:t>管理線形資料。</w:t>
        </w:r>
      </w:ins>
      <w:ins w:id="6427" w:author="張寶騌 CHANG,PAO-TSUNG" w:date="2022-05-10T21:43:00Z">
        <w:r w:rsidR="00712BE6">
          <w:rPr>
            <w:rFonts w:hint="eastAsia"/>
          </w:rPr>
          <w:t>由於</w:t>
        </w:r>
        <w:r w:rsidR="00712BE6" w:rsidRPr="008B5488">
          <w:rPr>
            <w:rFonts w:hint="eastAsia"/>
          </w:rPr>
          <w:t>Civil 3D</w:t>
        </w:r>
        <w:r w:rsidR="00712BE6">
          <w:rPr>
            <w:rFonts w:hint="eastAsia"/>
          </w:rPr>
          <w:t>擅長</w:t>
        </w:r>
      </w:ins>
      <w:ins w:id="6428" w:author="張寶騌 CHANG,PAO-TSUNG" w:date="2022-05-10T21:44:00Z">
        <w:r w:rsidR="00712BE6">
          <w:rPr>
            <w:rFonts w:hint="eastAsia"/>
          </w:rPr>
          <w:t>快速建置出路線線形，僅需要取得</w:t>
        </w:r>
      </w:ins>
      <w:ins w:id="6429" w:author="張寶騌 CHANG,PAO-TSUNG" w:date="2022-05-10T21:45:00Z">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w:t>
        </w:r>
      </w:ins>
      <w:ins w:id="6430" w:author="張寶騌 CHANG,PAO-TSUNG" w:date="2022-05-10T21:46:00Z">
        <w:r w:rsidR="00712BE6">
          <w:rPr>
            <w:rFonts w:hint="eastAsia"/>
          </w:rPr>
          <w:t>中心線定線。</w:t>
        </w:r>
      </w:ins>
      <w:ins w:id="6431" w:author="張寶騌 CHANG,PAO-TSUNG" w:date="2022-05-10T21:47:00Z">
        <w:r w:rsidR="009B0FC8">
          <w:rPr>
            <w:rFonts w:hint="eastAsia"/>
          </w:rPr>
          <w:t>若需要</w:t>
        </w:r>
      </w:ins>
      <w:ins w:id="6432" w:author="張寶騌 CHANG,PAO-TSUNG" w:date="2022-05-10T21:46:00Z">
        <w:r w:rsidR="00712BE6">
          <w:rPr>
            <w:rFonts w:hint="eastAsia"/>
          </w:rPr>
          <w:t>線形</w:t>
        </w:r>
        <w:r w:rsidR="009B0FC8">
          <w:rPr>
            <w:rFonts w:hint="eastAsia"/>
          </w:rPr>
          <w:t>調整</w:t>
        </w:r>
      </w:ins>
      <w:ins w:id="6433" w:author="張寶騌 CHANG,PAO-TSUNG" w:date="2022-05-10T21:47:00Z">
        <w:r w:rsidR="009B0FC8">
          <w:rPr>
            <w:rFonts w:hint="eastAsia"/>
          </w:rPr>
          <w:t>也</w:t>
        </w:r>
      </w:ins>
      <w:ins w:id="6434" w:author="張寶騌 CHANG,PAO-TSUNG" w:date="2022-05-10T21:46:00Z">
        <w:r w:rsidR="009B0FC8">
          <w:rPr>
            <w:rFonts w:hint="eastAsia"/>
          </w:rPr>
          <w:t>有</w:t>
        </w:r>
      </w:ins>
      <w:ins w:id="6435" w:author="張寶騌 CHANG,PAO-TSUNG" w:date="2022-05-10T21:47:00Z">
        <w:r w:rsidR="009B0FC8">
          <w:rPr>
            <w:rFonts w:hint="eastAsia"/>
          </w:rPr>
          <w:t>較</w:t>
        </w:r>
      </w:ins>
      <w:ins w:id="6436" w:author="張寶騌 CHANG,PAO-TSUNG" w:date="2022-05-10T21:46:00Z">
        <w:r w:rsidR="009B0FC8">
          <w:rPr>
            <w:rFonts w:hint="eastAsia"/>
          </w:rPr>
          <w:t>大的彈性。</w:t>
        </w:r>
      </w:ins>
    </w:p>
    <w:p w14:paraId="6351F255" w14:textId="17145494" w:rsidR="009355C5" w:rsidRDefault="003E718E" w:rsidP="004A6CB0">
      <w:pPr>
        <w:ind w:left="480" w:firstLine="480"/>
        <w:rPr>
          <w:ins w:id="6437" w:author="張寶騌 CHANG,PAO-TSUNG" w:date="2022-05-09T16:38:00Z"/>
        </w:rPr>
      </w:pPr>
      <w:ins w:id="6438" w:author="張寶騌 CHANG,PAO-TSUNG" w:date="2022-05-09T14:12:00Z">
        <w:r w:rsidRPr="008B5488">
          <w:rPr>
            <w:rFonts w:hint="eastAsia"/>
          </w:rPr>
          <w:t>Civil 3D</w:t>
        </w:r>
        <w:r>
          <w:rPr>
            <w:rFonts w:hint="eastAsia"/>
          </w:rPr>
          <w:t>可直接讀取</w:t>
        </w:r>
        <w:r>
          <w:rPr>
            <w:rFonts w:hint="eastAsia"/>
          </w:rPr>
          <w:t>C</w:t>
        </w:r>
        <w:r>
          <w:t>AD</w:t>
        </w:r>
        <w:r>
          <w:rPr>
            <w:rFonts w:hint="eastAsia"/>
          </w:rPr>
          <w:t>檔，</w:t>
        </w:r>
      </w:ins>
      <w:ins w:id="6439" w:author="張寶騌 CHANG,PAO-TSUNG" w:date="2022-05-09T14:13:00Z">
        <w:r>
          <w:rPr>
            <w:rFonts w:hint="eastAsia"/>
          </w:rPr>
          <w:t>因此</w:t>
        </w:r>
      </w:ins>
      <w:ins w:id="6440" w:author="張寶騌 CHANG,PAO-TSUNG" w:date="2022-05-09T14:00:00Z">
        <w:r w:rsidR="004A6CB0">
          <w:rPr>
            <w:rFonts w:hint="eastAsia"/>
          </w:rPr>
          <w:t>前一步驟簡化完成</w:t>
        </w:r>
      </w:ins>
      <w:ins w:id="6441" w:author="張寶騌 CHANG,PAO-TSUNG" w:date="2022-05-09T14:14:00Z">
        <w:r>
          <w:rPr>
            <w:rFonts w:hint="eastAsia"/>
          </w:rPr>
          <w:t>後</w:t>
        </w:r>
      </w:ins>
      <w:ins w:id="6442" w:author="張寶騌 CHANG,PAO-TSUNG" w:date="2022-05-09T14:00:00Z">
        <w:r w:rsidR="004A6CB0">
          <w:rPr>
            <w:rFonts w:hint="eastAsia"/>
          </w:rPr>
          <w:t>之</w:t>
        </w:r>
        <w:r w:rsidR="004A6CB0">
          <w:rPr>
            <w:rFonts w:hint="eastAsia"/>
          </w:rPr>
          <w:t>C</w:t>
        </w:r>
        <w:r w:rsidR="004A6CB0">
          <w:t>AD</w:t>
        </w:r>
      </w:ins>
      <w:ins w:id="6443" w:author="張寶騌 CHANG,PAO-TSUNG" w:date="2022-05-09T14:01:00Z">
        <w:r w:rsidR="004A6CB0">
          <w:rPr>
            <w:rFonts w:hint="eastAsia"/>
          </w:rPr>
          <w:t>檔</w:t>
        </w:r>
      </w:ins>
      <w:ins w:id="6444" w:author="張寶騌 CHANG,PAO-TSUNG" w:date="2022-05-09T14:13:00Z">
        <w:r>
          <w:rPr>
            <w:rFonts w:hint="eastAsia"/>
          </w:rPr>
          <w:t>可</w:t>
        </w:r>
      </w:ins>
      <w:ins w:id="6445" w:author="張寶騌 CHANG,PAO-TSUNG" w:date="2022-05-09T14:14:00Z">
        <w:r>
          <w:rPr>
            <w:rFonts w:hint="eastAsia"/>
          </w:rPr>
          <w:t>在</w:t>
        </w:r>
      </w:ins>
      <w:ins w:id="6446" w:author="張寶騌 CHANG,PAO-TSUNG" w:date="2022-05-09T14:13:00Z">
        <w:r w:rsidRPr="008B5488">
          <w:rPr>
            <w:rFonts w:hint="eastAsia"/>
          </w:rPr>
          <w:t>Civil 3D</w:t>
        </w:r>
      </w:ins>
      <w:ins w:id="6447" w:author="張寶騌 CHANG,PAO-TSUNG" w:date="2022-05-09T14:14:00Z">
        <w:r>
          <w:rPr>
            <w:rFonts w:hint="eastAsia"/>
          </w:rPr>
          <w:t>軟體</w:t>
        </w:r>
      </w:ins>
      <w:ins w:id="6448" w:author="張寶騌 CHANG,PAO-TSUNG" w:date="2022-05-09T14:13:00Z">
        <w:r>
          <w:rPr>
            <w:rFonts w:hint="eastAsia"/>
          </w:rPr>
          <w:t>中</w:t>
        </w:r>
      </w:ins>
      <w:ins w:id="6449" w:author="張寶騌 CHANG,PAO-TSUNG" w:date="2022-05-09T14:14:00Z">
        <w:r w:rsidR="00013E31">
          <w:rPr>
            <w:rFonts w:hint="eastAsia"/>
          </w:rPr>
          <w:t>繼續作業</w:t>
        </w:r>
      </w:ins>
      <w:ins w:id="6450" w:author="張寶騌 CHANG,PAO-TSUNG" w:date="2022-05-09T14:35:00Z">
        <w:r w:rsidR="00C801E2">
          <w:rPr>
            <w:rFonts w:hint="eastAsia"/>
          </w:rPr>
          <w:t>。</w:t>
        </w:r>
      </w:ins>
      <w:ins w:id="6451" w:author="張寶騌 CHANG,PAO-TSUNG" w:date="2022-05-09T15:03:00Z">
        <w:r w:rsidR="009355C5">
          <w:rPr>
            <w:rFonts w:hint="eastAsia"/>
          </w:rPr>
          <w:t>在建立定線時，需先完成平面線形，完成後才依據平面線形</w:t>
        </w:r>
      </w:ins>
      <w:ins w:id="6452" w:author="張寶騌 CHANG,PAO-TSUNG" w:date="2022-05-09T15:04:00Z">
        <w:r w:rsidR="009355C5">
          <w:rPr>
            <w:rFonts w:hint="eastAsia"/>
          </w:rPr>
          <w:t>設計縱斷面。</w:t>
        </w:r>
      </w:ins>
    </w:p>
    <w:p w14:paraId="6EA9DBEA" w14:textId="2992C0A4" w:rsidR="007A24B8" w:rsidRDefault="007A24B8">
      <w:pPr>
        <w:pStyle w:val="aa"/>
        <w:numPr>
          <w:ilvl w:val="0"/>
          <w:numId w:val="62"/>
        </w:numPr>
        <w:ind w:leftChars="0" w:firstLineChars="0"/>
        <w:rPr>
          <w:ins w:id="6453" w:author="張寶騌 CHANG,PAO-TSUNG" w:date="2022-05-09T15:04:00Z"/>
        </w:rPr>
        <w:pPrChange w:id="6454" w:author="張寶騌 CHANG,PAO-TSUNG" w:date="2022-05-09T16:39:00Z">
          <w:pPr>
            <w:ind w:left="480" w:firstLine="480"/>
          </w:pPr>
        </w:pPrChange>
      </w:pPr>
      <w:ins w:id="6455" w:author="張寶騌 CHANG,PAO-TSUNG" w:date="2022-05-09T16:39:00Z">
        <w:r>
          <w:rPr>
            <w:rFonts w:hint="eastAsia"/>
          </w:rPr>
          <w:t>建立平面線形</w:t>
        </w:r>
      </w:ins>
    </w:p>
    <w:p w14:paraId="7921C9D2" w14:textId="79D6F055" w:rsidR="004A6CB0" w:rsidRDefault="00C801E2" w:rsidP="009E0CA6">
      <w:pPr>
        <w:ind w:left="480" w:firstLine="480"/>
        <w:rPr>
          <w:ins w:id="6456" w:author="張寶騌 CHANG,PAO-TSUNG" w:date="2022-05-09T15:08:00Z"/>
        </w:rPr>
      </w:pPr>
      <w:ins w:id="6457" w:author="張寶騌 CHANG,PAO-TSUNG" w:date="2022-05-09T14:35:00Z">
        <w:r>
          <w:rPr>
            <w:rFonts w:hint="eastAsia"/>
          </w:rPr>
          <w:t>首先</w:t>
        </w:r>
      </w:ins>
      <w:ins w:id="6458" w:author="張寶騌 CHANG,PAO-TSUNG" w:date="2022-05-09T15:04:00Z">
        <w:r w:rsidR="009355C5">
          <w:rPr>
            <w:rFonts w:hint="eastAsia"/>
          </w:rPr>
          <w:t>，</w:t>
        </w:r>
      </w:ins>
      <w:ins w:id="6459" w:author="張寶騌 CHANG,PAO-TSUNG" w:date="2022-05-09T14:01:00Z">
        <w:r w:rsidR="004A6CB0">
          <w:rPr>
            <w:rFonts w:hint="eastAsia"/>
          </w:rPr>
          <w:t>讀取</w:t>
        </w:r>
      </w:ins>
      <w:ins w:id="6460" w:author="張寶騌 CHANG,PAO-TSUNG" w:date="2022-05-09T14:35:00Z">
        <w:r>
          <w:rPr>
            <w:rFonts w:hint="eastAsia"/>
          </w:rPr>
          <w:t>軌道</w:t>
        </w:r>
      </w:ins>
      <w:ins w:id="6461" w:author="張寶騌 CHANG,PAO-TSUNG" w:date="2022-05-09T14:01:00Z">
        <w:r w:rsidR="004A6CB0">
          <w:rPr>
            <w:rFonts w:hint="eastAsia"/>
          </w:rPr>
          <w:t>中心線</w:t>
        </w:r>
      </w:ins>
      <w:ins w:id="6462" w:author="張寶騌 CHANG,PAO-TSUNG" w:date="2022-05-09T14:02:00Z">
        <w:r w:rsidR="004A6CB0">
          <w:rPr>
            <w:rFonts w:hint="eastAsia"/>
          </w:rPr>
          <w:t>主要</w:t>
        </w:r>
      </w:ins>
      <w:ins w:id="6463" w:author="張寶騌 CHANG,PAO-TSUNG" w:date="2022-05-09T14:04:00Z">
        <w:r w:rsidR="00206E63">
          <w:rPr>
            <w:rFonts w:hint="eastAsia"/>
          </w:rPr>
          <w:t>線形變化</w:t>
        </w:r>
      </w:ins>
      <w:ins w:id="6464" w:author="張寶騌 CHANG,PAO-TSUNG" w:date="2022-05-09T14:02:00Z">
        <w:r w:rsidR="004A6CB0">
          <w:rPr>
            <w:rFonts w:hint="eastAsia"/>
          </w:rPr>
          <w:t>點</w:t>
        </w:r>
      </w:ins>
      <w:ins w:id="6465" w:author="張寶騌 CHANG,PAO-TSUNG" w:date="2022-05-09T14:10:00Z">
        <w:r w:rsidR="003E718E">
          <w:rPr>
            <w:rFonts w:hint="eastAsia"/>
          </w:rPr>
          <w:t>的</w:t>
        </w:r>
      </w:ins>
      <w:ins w:id="6466" w:author="張寶騌 CHANG,PAO-TSUNG" w:date="2022-05-09T14:04:00Z">
        <w:r w:rsidR="00206E63">
          <w:rPr>
            <w:rFonts w:hint="eastAsia"/>
          </w:rPr>
          <w:t>座標</w:t>
        </w:r>
      </w:ins>
      <w:ins w:id="6467" w:author="張寶騌 CHANG,PAO-TSUNG" w:date="2022-05-10T21:47:00Z">
        <w:r w:rsidR="009B0FC8">
          <w:rPr>
            <w:rFonts w:hint="eastAsia"/>
          </w:rPr>
          <w:t>與曲線半徑</w:t>
        </w:r>
      </w:ins>
      <w:ins w:id="6468" w:author="張寶騌 CHANG,PAO-TSUNG" w:date="2022-05-09T14:04:00Z">
        <w:r w:rsidR="00206E63">
          <w:rPr>
            <w:rFonts w:hint="eastAsia"/>
          </w:rPr>
          <w:t>，</w:t>
        </w:r>
      </w:ins>
      <w:ins w:id="6469" w:author="張寶騌 CHANG,PAO-TSUNG" w:date="2022-05-09T15:05:00Z">
        <w:r w:rsidR="005A0C2C">
          <w:rPr>
            <w:rFonts w:hint="eastAsia"/>
          </w:rPr>
          <w:t>然後</w:t>
        </w:r>
      </w:ins>
      <w:ins w:id="6470" w:author="張寶騌 CHANG,PAO-TSUNG" w:date="2022-05-09T14:19:00Z">
        <w:r w:rsidR="00CB2292">
          <w:rPr>
            <w:rFonts w:hint="eastAsia"/>
          </w:rPr>
          <w:t>，</w:t>
        </w:r>
      </w:ins>
      <w:ins w:id="6471" w:author="張寶騌 CHANG,PAO-TSUNG" w:date="2022-05-09T14:42:00Z">
        <w:r w:rsidR="00372963">
          <w:rPr>
            <w:rFonts w:hint="eastAsia"/>
          </w:rPr>
          <w:t>於</w:t>
        </w:r>
      </w:ins>
      <w:ins w:id="6472" w:author="張寶騌 CHANG,PAO-TSUNG" w:date="2022-05-09T15:19:00Z">
        <w:r w:rsidR="009E0CA6">
          <w:rPr>
            <w:rFonts w:hint="eastAsia"/>
          </w:rPr>
          <w:t>「</w:t>
        </w:r>
      </w:ins>
      <w:ins w:id="6473" w:author="張寶騌 CHANG,PAO-TSUNG" w:date="2022-05-09T14:42:00Z">
        <w:r w:rsidR="00372963">
          <w:rPr>
            <w:rFonts w:hint="eastAsia"/>
          </w:rPr>
          <w:t>定線</w:t>
        </w:r>
      </w:ins>
      <w:ins w:id="6474" w:author="張寶騌 CHANG,PAO-TSUNG" w:date="2022-05-09T14:43:00Z">
        <w:r w:rsidR="00372963">
          <w:rPr>
            <w:rFonts w:hint="eastAsia"/>
          </w:rPr>
          <w:t>配置工具</w:t>
        </w:r>
      </w:ins>
      <w:ins w:id="6475" w:author="張寶騌 CHANG,PAO-TSUNG" w:date="2022-05-09T15:19:00Z">
        <w:r w:rsidR="009E0CA6">
          <w:rPr>
            <w:rFonts w:hint="eastAsia"/>
          </w:rPr>
          <w:t>」</w:t>
        </w:r>
      </w:ins>
      <w:ins w:id="6476" w:author="張寶騌 CHANG,PAO-TSUNG" w:date="2022-05-09T15:22:00Z">
        <w:r w:rsidR="004B5081">
          <w:rPr>
            <w:rFonts w:hint="eastAsia"/>
          </w:rPr>
          <w:t>功能區</w:t>
        </w:r>
      </w:ins>
      <w:ins w:id="6477" w:author="張寶騌 CHANG,PAO-TSUNG" w:date="2022-05-09T14:43:00Z">
        <w:r w:rsidR="00372963">
          <w:rPr>
            <w:rFonts w:hint="eastAsia"/>
          </w:rPr>
          <w:t>中</w:t>
        </w:r>
      </w:ins>
      <w:ins w:id="6478" w:author="張寶騌 CHANG,PAO-TSUNG" w:date="2022-05-09T15:12:00Z">
        <w:r w:rsidR="00C92227">
          <w:rPr>
            <w:rFonts w:hint="eastAsia"/>
          </w:rPr>
          <w:t>選擇繪製定線，其中可</w:t>
        </w:r>
      </w:ins>
      <w:ins w:id="6479" w:author="張寶騌 CHANG,PAO-TSUNG" w:date="2022-05-09T14:43:00Z">
        <w:r w:rsidR="00372963">
          <w:rPr>
            <w:rFonts w:hint="eastAsia"/>
          </w:rPr>
          <w:t>設定欲繪製</w:t>
        </w:r>
      </w:ins>
      <w:ins w:id="6480" w:author="張寶騌 CHANG,PAO-TSUNG" w:date="2022-05-09T14:44:00Z">
        <w:r w:rsidR="00372963">
          <w:rPr>
            <w:rFonts w:hint="eastAsia"/>
          </w:rPr>
          <w:t>的曲線</w:t>
        </w:r>
      </w:ins>
      <w:ins w:id="6481" w:author="張寶騌 CHANG,PAO-TSUNG" w:date="2022-05-09T14:46:00Z">
        <w:r w:rsidR="00187847">
          <w:rPr>
            <w:rFonts w:hint="eastAsia"/>
          </w:rPr>
          <w:t>參數</w:t>
        </w:r>
      </w:ins>
      <w:ins w:id="6482" w:author="張寶騌 CHANG,PAO-TSUNG" w:date="2022-05-09T14:44:00Z">
        <w:r w:rsidR="00372963">
          <w:rPr>
            <w:rFonts w:hint="eastAsia"/>
          </w:rPr>
          <w:t>，如</w:t>
        </w:r>
      </w:ins>
      <w:ins w:id="6483" w:author="張寶騌 CHANG,PAO-TSUNG" w:date="2022-05-09T15:11:00Z">
        <w:r w:rsidR="00C92227">
          <w:fldChar w:fldCharType="begin"/>
        </w:r>
        <w:r w:rsidR="00C92227">
          <w:instrText xml:space="preserve"> </w:instrText>
        </w:r>
        <w:r w:rsidR="00C92227">
          <w:rPr>
            <w:rFonts w:hint="eastAsia"/>
          </w:rPr>
          <w:instrText>REF _Ref103001470 \h</w:instrText>
        </w:r>
        <w:r w:rsidR="00C92227">
          <w:instrText xml:space="preserve"> </w:instrText>
        </w:r>
      </w:ins>
      <w:ins w:id="6484" w:author="張寶騌 CHANG,PAO-TSUNG" w:date="2022-05-09T15:11:00Z">
        <w:r w:rsidR="00C92227">
          <w:fldChar w:fldCharType="separate"/>
        </w:r>
      </w:ins>
      <w:ins w:id="6485" w:author="張寶騌 CHANG,PAO-TSUNG" w:date="2022-05-09T15:09:00Z">
        <w:r w:rsidR="00643F6D">
          <w:rPr>
            <w:rFonts w:hint="eastAsia"/>
          </w:rPr>
          <w:t>圖</w:t>
        </w:r>
        <w:r w:rsidR="00643F6D">
          <w:rPr>
            <w:rFonts w:hint="eastAsia"/>
          </w:rPr>
          <w:t xml:space="preserve"> </w:t>
        </w:r>
      </w:ins>
      <w:r w:rsidR="00643F6D">
        <w:rPr>
          <w:noProof/>
        </w:rPr>
        <w:t>3</w:t>
      </w:r>
      <w:r w:rsidR="00643F6D">
        <w:noBreakHyphen/>
      </w:r>
      <w:r w:rsidR="00643F6D">
        <w:rPr>
          <w:noProof/>
        </w:rPr>
        <w:t>6</w:t>
      </w:r>
      <w:ins w:id="6486" w:author="張寶騌 CHANG,PAO-TSUNG" w:date="2022-05-09T15:11:00Z">
        <w:r w:rsidR="00C92227">
          <w:fldChar w:fldCharType="end"/>
        </w:r>
        <w:r w:rsidR="00C92227">
          <w:rPr>
            <w:rFonts w:hint="eastAsia"/>
          </w:rPr>
          <w:t>、</w:t>
        </w:r>
      </w:ins>
      <w:ins w:id="6487" w:author="張寶騌 CHANG,PAO-TSUNG" w:date="2022-05-09T14:46:00Z">
        <w:r w:rsidR="00187847">
          <w:fldChar w:fldCharType="begin"/>
        </w:r>
        <w:r w:rsidR="00187847">
          <w:instrText xml:space="preserve"> </w:instrText>
        </w:r>
        <w:r w:rsidR="00187847">
          <w:rPr>
            <w:rFonts w:hint="eastAsia"/>
          </w:rPr>
          <w:instrText>REF _Ref102999998 \h</w:instrText>
        </w:r>
        <w:r w:rsidR="00187847">
          <w:instrText xml:space="preserve"> </w:instrText>
        </w:r>
      </w:ins>
      <w:r w:rsidR="00187847">
        <w:fldChar w:fldCharType="separate"/>
      </w:r>
      <w:ins w:id="6488" w:author="張寶騌 CHANG,PAO-TSUNG" w:date="2022-05-09T14:45:00Z">
        <w:r w:rsidR="00643F6D">
          <w:rPr>
            <w:rFonts w:hint="eastAsia"/>
          </w:rPr>
          <w:t>圖</w:t>
        </w:r>
        <w:r w:rsidR="00643F6D">
          <w:rPr>
            <w:rFonts w:hint="eastAsia"/>
          </w:rPr>
          <w:t xml:space="preserve"> </w:t>
        </w:r>
      </w:ins>
      <w:r w:rsidR="00643F6D">
        <w:rPr>
          <w:noProof/>
        </w:rPr>
        <w:t>3</w:t>
      </w:r>
      <w:r w:rsidR="00643F6D">
        <w:noBreakHyphen/>
      </w:r>
      <w:r w:rsidR="00643F6D">
        <w:rPr>
          <w:noProof/>
        </w:rPr>
        <w:t>7</w:t>
      </w:r>
      <w:ins w:id="6489" w:author="張寶騌 CHANG,PAO-TSUNG" w:date="2022-05-09T14:46:00Z">
        <w:r w:rsidR="00187847">
          <w:fldChar w:fldCharType="end"/>
        </w:r>
      </w:ins>
      <w:ins w:id="6490" w:author="張寶騌 CHANG,PAO-TSUNG" w:date="2022-05-09T15:12:00Z">
        <w:r w:rsidR="00C92227">
          <w:rPr>
            <w:rFonts w:hint="eastAsia"/>
          </w:rPr>
          <w:t>。</w:t>
        </w:r>
      </w:ins>
      <w:ins w:id="6491" w:author="張寶騌 CHANG,PAO-TSUNG" w:date="2022-05-09T14:47:00Z">
        <w:r w:rsidR="00187847">
          <w:rPr>
            <w:rFonts w:hint="eastAsia"/>
          </w:rPr>
          <w:t>而後</w:t>
        </w:r>
      </w:ins>
      <w:ins w:id="6492" w:author="張寶騌 CHANG,PAO-TSUNG" w:date="2022-05-09T14:19:00Z">
        <w:r w:rsidR="00CB2292">
          <w:rPr>
            <w:rFonts w:hint="eastAsia"/>
          </w:rPr>
          <w:t>繪製出</w:t>
        </w:r>
      </w:ins>
      <w:ins w:id="6493" w:author="張寶騌 CHANG,PAO-TSUNG" w:date="2022-05-09T14:21:00Z">
        <w:r w:rsidR="00CB2292">
          <w:rPr>
            <w:rFonts w:hint="eastAsia"/>
          </w:rPr>
          <w:t>直線段、曲線段及緩和曲線等</w:t>
        </w:r>
      </w:ins>
      <w:ins w:id="6494" w:author="張寶騌 CHANG,PAO-TSUNG" w:date="2022-05-09T14:41:00Z">
        <w:r w:rsidR="00372963">
          <w:rPr>
            <w:rFonts w:hint="eastAsia"/>
          </w:rPr>
          <w:t>圖</w:t>
        </w:r>
      </w:ins>
      <w:ins w:id="6495" w:author="張寶騌 CHANG,PAO-TSUNG" w:date="2022-05-09T14:21:00Z">
        <w:r w:rsidR="00CB2292">
          <w:rPr>
            <w:rFonts w:hint="eastAsia"/>
          </w:rPr>
          <w:t>元</w:t>
        </w:r>
      </w:ins>
      <w:ins w:id="6496" w:author="張寶騌 CHANG,PAO-TSUNG" w:date="2022-05-09T14:41:00Z">
        <w:r w:rsidR="00372963">
          <w:rPr>
            <w:rFonts w:hint="eastAsia"/>
          </w:rPr>
          <w:t>(</w:t>
        </w:r>
      </w:ins>
      <w:ins w:id="6497" w:author="張寶騌 CHANG,PAO-TSUNG" w:date="2022-05-09T14:42:00Z">
        <w:r w:rsidR="00372963">
          <w:rPr>
            <w:rFonts w:hint="eastAsia"/>
          </w:rPr>
          <w:t>即曲線諸元</w:t>
        </w:r>
      </w:ins>
      <w:ins w:id="6498" w:author="張寶騌 CHANG,PAO-TSUNG" w:date="2022-05-09T14:41:00Z">
        <w:r w:rsidR="00372963">
          <w:rPr>
            <w:rFonts w:hint="eastAsia"/>
          </w:rPr>
          <w:t>)</w:t>
        </w:r>
      </w:ins>
      <w:ins w:id="6499" w:author="張寶騌 CHANG,PAO-TSUNG" w:date="2022-05-09T14:47:00Z">
        <w:r w:rsidR="00187847">
          <w:rPr>
            <w:rFonts w:hint="eastAsia"/>
          </w:rPr>
          <w:t>，</w:t>
        </w:r>
      </w:ins>
      <w:ins w:id="6500" w:author="張寶騌 CHANG,PAO-TSUNG" w:date="2022-05-09T15:16:00Z">
        <w:r w:rsidR="009E0CA6">
          <w:rPr>
            <w:rFonts w:hint="eastAsia"/>
          </w:rPr>
          <w:t>在</w:t>
        </w:r>
        <w:r w:rsidR="009E0CA6">
          <w:rPr>
            <w:rFonts w:hint="eastAsia"/>
          </w:rPr>
          <w:lastRenderedPageBreak/>
          <w:t>繪製過程中，可隨時</w:t>
        </w:r>
      </w:ins>
      <w:ins w:id="6501" w:author="張寶騌 CHANG,PAO-TSUNG" w:date="2022-05-09T15:17:00Z">
        <w:r w:rsidR="009E0CA6">
          <w:rPr>
            <w:rFonts w:hint="eastAsia"/>
          </w:rPr>
          <w:t>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ins>
      <w:ins w:id="6502" w:author="張寶騌 CHANG,PAO-TSUNG" w:date="2022-05-09T15:17:00Z">
        <w:r w:rsidR="009E0CA6">
          <w:fldChar w:fldCharType="separate"/>
        </w:r>
        <w:r w:rsidR="00643F6D">
          <w:rPr>
            <w:rFonts w:hint="eastAsia"/>
          </w:rPr>
          <w:t>圖</w:t>
        </w:r>
        <w:r w:rsidR="00643F6D">
          <w:rPr>
            <w:rFonts w:hint="eastAsia"/>
          </w:rPr>
          <w:t xml:space="preserve"> </w:t>
        </w:r>
      </w:ins>
      <w:r w:rsidR="00643F6D">
        <w:rPr>
          <w:noProof/>
        </w:rPr>
        <w:t>3</w:t>
      </w:r>
      <w:r w:rsidR="00643F6D">
        <w:noBreakHyphen/>
      </w:r>
      <w:r w:rsidR="00643F6D">
        <w:rPr>
          <w:noProof/>
        </w:rPr>
        <w:t>8</w:t>
      </w:r>
      <w:ins w:id="6503" w:author="張寶騌 CHANG,PAO-TSUNG" w:date="2022-05-09T15:17:00Z">
        <w:r w:rsidR="009E0CA6">
          <w:fldChar w:fldCharType="end"/>
        </w:r>
        <w:r w:rsidR="009E0CA6">
          <w:rPr>
            <w:rFonts w:hint="eastAsia"/>
          </w:rPr>
          <w:t>。</w:t>
        </w:r>
      </w:ins>
      <w:ins w:id="6504" w:author="張寶騌 CHANG,PAO-TSUNG" w:date="2022-05-09T14:55:00Z">
        <w:r w:rsidR="0014466C">
          <w:rPr>
            <w:rFonts w:hint="eastAsia"/>
          </w:rPr>
          <w:t>完成之</w:t>
        </w:r>
      </w:ins>
      <w:ins w:id="6505" w:author="張寶騌 CHANG,PAO-TSUNG" w:date="2022-05-09T14:57:00Z">
        <w:r w:rsidR="0014466C">
          <w:rPr>
            <w:rFonts w:hint="eastAsia"/>
          </w:rPr>
          <w:t>軌道定線如</w:t>
        </w:r>
      </w:ins>
      <w:ins w:id="6506" w:author="張寶騌 CHANG,PAO-TSUNG" w:date="2022-05-09T14:58:00Z">
        <w:r w:rsidR="0014466C">
          <w:fldChar w:fldCharType="begin"/>
        </w:r>
        <w:r w:rsidR="0014466C">
          <w:instrText xml:space="preserve"> </w:instrText>
        </w:r>
        <w:r w:rsidR="0014466C">
          <w:rPr>
            <w:rFonts w:hint="eastAsia"/>
          </w:rPr>
          <w:instrText>REF _Ref103000742 \h</w:instrText>
        </w:r>
        <w:r w:rsidR="0014466C">
          <w:instrText xml:space="preserve"> </w:instrText>
        </w:r>
      </w:ins>
      <w:r w:rsidR="0014466C">
        <w:fldChar w:fldCharType="separate"/>
      </w:r>
      <w:ins w:id="6507" w:author="張寶騌 CHANG,PAO-TSUNG" w:date="2022-05-09T14:57:00Z">
        <w:r w:rsidR="00643F6D">
          <w:rPr>
            <w:rFonts w:hint="eastAsia"/>
          </w:rPr>
          <w:t>圖</w:t>
        </w:r>
        <w:r w:rsidR="00643F6D">
          <w:rPr>
            <w:rFonts w:hint="eastAsia"/>
          </w:rPr>
          <w:t xml:space="preserve"> </w:t>
        </w:r>
      </w:ins>
      <w:r w:rsidR="00643F6D">
        <w:rPr>
          <w:noProof/>
        </w:rPr>
        <w:t>3</w:t>
      </w:r>
      <w:r w:rsidR="00643F6D">
        <w:noBreakHyphen/>
      </w:r>
      <w:r w:rsidR="00643F6D">
        <w:rPr>
          <w:noProof/>
        </w:rPr>
        <w:t>9</w:t>
      </w:r>
      <w:ins w:id="6508" w:author="張寶騌 CHANG,PAO-TSUNG" w:date="2022-05-09T14:58:00Z">
        <w:r w:rsidR="0014466C">
          <w:fldChar w:fldCharType="end"/>
        </w:r>
      </w:ins>
      <w:ins w:id="6509" w:author="張寶騌 CHANG,PAO-TSUNG" w:date="2022-05-09T14:57:00Z">
        <w:r w:rsidR="0014466C">
          <w:rPr>
            <w:rFonts w:hint="eastAsia"/>
          </w:rPr>
          <w:t>所示</w:t>
        </w:r>
      </w:ins>
      <w:ins w:id="6510" w:author="張寶騌 CHANG,PAO-TSUNG" w:date="2022-05-09T14:59:00Z">
        <w:r w:rsidR="0014466C">
          <w:rPr>
            <w:rFonts w:hint="eastAsia"/>
          </w:rPr>
          <w:t>。</w:t>
        </w:r>
      </w:ins>
    </w:p>
    <w:p w14:paraId="6FE333E2" w14:textId="77777777" w:rsidR="005A0C2C" w:rsidRPr="00C92227" w:rsidRDefault="005A0C2C" w:rsidP="004A6CB0">
      <w:pPr>
        <w:ind w:left="480" w:firstLine="480"/>
        <w:rPr>
          <w:ins w:id="6511" w:author="張寶騌 CHANG,PAO-TSUNG" w:date="2022-05-09T15:08:00Z"/>
        </w:rPr>
      </w:pPr>
    </w:p>
    <w:p w14:paraId="53667FBC" w14:textId="766688E7" w:rsidR="005A0C2C" w:rsidRDefault="005A0C2C" w:rsidP="005A0C2C">
      <w:pPr>
        <w:ind w:leftChars="83" w:left="199" w:firstLineChars="83" w:firstLine="199"/>
        <w:jc w:val="both"/>
        <w:rPr>
          <w:ins w:id="6512" w:author="張寶騌 CHANG,PAO-TSUNG" w:date="2022-05-09T15:09:00Z"/>
        </w:rPr>
      </w:pPr>
      <w:ins w:id="6513" w:author="張寶騌 CHANG,PAO-TSUNG" w:date="2022-05-09T15:08:00Z">
        <w:r>
          <w:rPr>
            <w:noProof/>
          </w:rPr>
          <w:drawing>
            <wp:inline distT="0" distB="0" distL="0" distR="0" wp14:anchorId="4F7C1B08" wp14:editId="6725F43F">
              <wp:extent cx="5274310" cy="845820"/>
              <wp:effectExtent l="0" t="0" r="2540" b="0"/>
              <wp:docPr id="2689" name="圖片 2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274310" cy="845820"/>
                      </a:xfrm>
                      <a:prstGeom prst="rect">
                        <a:avLst/>
                      </a:prstGeom>
                    </pic:spPr>
                  </pic:pic>
                </a:graphicData>
              </a:graphic>
            </wp:inline>
          </w:drawing>
        </w:r>
      </w:ins>
    </w:p>
    <w:p w14:paraId="569EF0B1" w14:textId="2AAF3052" w:rsidR="005A0C2C" w:rsidRDefault="005A0C2C" w:rsidP="005A0C2C">
      <w:pPr>
        <w:pStyle w:val="ac"/>
        <w:spacing w:after="180"/>
        <w:rPr>
          <w:ins w:id="6514" w:author="張寶騌 CHANG,PAO-TSUNG" w:date="2022-05-09T15:18:00Z"/>
        </w:rPr>
      </w:pPr>
      <w:bookmarkStart w:id="6515" w:name="_Ref103001470"/>
      <w:bookmarkStart w:id="6516" w:name="_Toc106974325"/>
      <w:ins w:id="6517" w:author="張寶騌 CHANG,PAO-TSUNG" w:date="2022-05-09T15:09: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6</w:t>
      </w:r>
      <w:r w:rsidR="009700FF">
        <w:fldChar w:fldCharType="end"/>
      </w:r>
      <w:bookmarkEnd w:id="6515"/>
      <w:r w:rsidR="008958F6">
        <w:rPr>
          <w:rFonts w:hint="eastAsia"/>
        </w:rPr>
        <w:t xml:space="preserve"> </w:t>
      </w:r>
      <w:ins w:id="6518" w:author="張寶騌 CHANG,PAO-TSUNG" w:date="2022-05-09T15:09:00Z">
        <w:r>
          <w:rPr>
            <w:rFonts w:hint="eastAsia"/>
          </w:rPr>
          <w:t>定線配置工具</w:t>
        </w:r>
        <w:r>
          <w:rPr>
            <w:rFonts w:hint="eastAsia"/>
          </w:rPr>
          <w:t>(</w:t>
        </w:r>
      </w:ins>
      <w:ins w:id="6519" w:author="張寶騌 CHANG,PAO-TSUNG" w:date="2022-05-09T15:10:00Z">
        <w:r w:rsidR="00C92227">
          <w:rPr>
            <w:rFonts w:hint="eastAsia"/>
          </w:rPr>
          <w:t>選擇曲線</w:t>
        </w:r>
      </w:ins>
      <w:ins w:id="6520" w:author="張寶騌 CHANG,PAO-TSUNG" w:date="2022-05-09T15:37:00Z">
        <w:r w:rsidR="007B1C86">
          <w:rPr>
            <w:rFonts w:hint="eastAsia"/>
          </w:rPr>
          <w:t>存在於</w:t>
        </w:r>
      </w:ins>
      <w:ins w:id="6521" w:author="張寶騌 CHANG,PAO-TSUNG" w:date="2022-05-09T15:10:00Z">
        <w:r w:rsidR="00C92227">
          <w:rPr>
            <w:rFonts w:hint="eastAsia"/>
          </w:rPr>
          <w:t>切線</w:t>
        </w:r>
      </w:ins>
      <w:ins w:id="6522" w:author="張寶騌 CHANG,PAO-TSUNG" w:date="2022-05-09T15:37:00Z">
        <w:r w:rsidR="007B1C86">
          <w:rPr>
            <w:rFonts w:hint="eastAsia"/>
          </w:rPr>
          <w:t>間的選項</w:t>
        </w:r>
      </w:ins>
      <w:ins w:id="6523" w:author="張寶騌 CHANG,PAO-TSUNG" w:date="2022-05-09T15:10:00Z">
        <w:r w:rsidR="00C92227">
          <w:rPr>
            <w:rFonts w:hint="eastAsia"/>
          </w:rPr>
          <w:t>)</w:t>
        </w:r>
      </w:ins>
      <w:bookmarkEnd w:id="6516"/>
    </w:p>
    <w:p w14:paraId="5F8EAABE" w14:textId="77777777" w:rsidR="009E0CA6" w:rsidRPr="009E0CA6" w:rsidRDefault="009E0CA6" w:rsidP="009E0CA6">
      <w:pPr>
        <w:ind w:left="480" w:firstLine="480"/>
        <w:rPr>
          <w:ins w:id="6524" w:author="張寶騌 CHANG,PAO-TSUNG" w:date="2022-05-09T14:23:00Z"/>
        </w:rPr>
      </w:pPr>
    </w:p>
    <w:p w14:paraId="65A121F8" w14:textId="7001D78B" w:rsidR="00CB2292" w:rsidRDefault="00CB2292" w:rsidP="00CB2292">
      <w:pPr>
        <w:ind w:leftChars="83" w:left="199" w:firstLineChars="83" w:firstLine="199"/>
        <w:jc w:val="center"/>
        <w:rPr>
          <w:ins w:id="6525" w:author="張寶騌 CHANG,PAO-TSUNG" w:date="2022-05-09T14:45:00Z"/>
        </w:rPr>
      </w:pPr>
      <w:ins w:id="6526" w:author="張寶騌 CHANG,PAO-TSUNG" w:date="2022-05-09T14:23:00Z">
        <w:r>
          <w:rPr>
            <w:noProof/>
          </w:rPr>
          <w:drawing>
            <wp:inline distT="0" distB="0" distL="0" distR="0" wp14:anchorId="4CFE02AA" wp14:editId="34D35060">
              <wp:extent cx="3417570" cy="2315496"/>
              <wp:effectExtent l="19050" t="19050" r="11430" b="2794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2179"/>
                      <a:stretch/>
                    </pic:blipFill>
                    <pic:spPr bwMode="auto">
                      <a:xfrm>
                        <a:off x="0" y="0"/>
                        <a:ext cx="3432373" cy="2325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361A2E17" w14:textId="603D2FE8" w:rsidR="009E0CA6" w:rsidRDefault="00187847" w:rsidP="00187847">
      <w:pPr>
        <w:pStyle w:val="ac"/>
        <w:spacing w:after="180"/>
        <w:rPr>
          <w:ins w:id="6527" w:author="張寶騌 CHANG,PAO-TSUNG" w:date="2022-05-09T15:18:00Z"/>
        </w:rPr>
      </w:pPr>
      <w:bookmarkStart w:id="6528" w:name="_Ref102999998"/>
      <w:bookmarkStart w:id="6529" w:name="_Toc106974326"/>
      <w:ins w:id="6530" w:author="張寶騌 CHANG,PAO-TSUNG" w:date="2022-05-09T14:45: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7</w:t>
      </w:r>
      <w:r w:rsidR="009700FF">
        <w:fldChar w:fldCharType="end"/>
      </w:r>
      <w:bookmarkEnd w:id="6528"/>
      <w:ins w:id="6531" w:author="張寶騌 CHANG,PAO-TSUNG" w:date="2022-05-09T14:45:00Z">
        <w:r>
          <w:rPr>
            <w:rFonts w:hint="eastAsia"/>
          </w:rPr>
          <w:t xml:space="preserve"> </w:t>
        </w:r>
        <w:r>
          <w:rPr>
            <w:rFonts w:hint="eastAsia"/>
          </w:rPr>
          <w:t>設定曲線與</w:t>
        </w:r>
      </w:ins>
      <w:ins w:id="6532" w:author="張寶騌 CHANG,PAO-TSUNG" w:date="2022-05-09T14:46:00Z">
        <w:r>
          <w:rPr>
            <w:rFonts w:hint="eastAsia"/>
          </w:rPr>
          <w:t>緩和曲線參數</w:t>
        </w:r>
      </w:ins>
      <w:bookmarkEnd w:id="6529"/>
    </w:p>
    <w:p w14:paraId="132B26C9" w14:textId="77777777" w:rsidR="009E0CA6" w:rsidRPr="009E0CA6" w:rsidRDefault="009E0CA6">
      <w:pPr>
        <w:ind w:left="480" w:firstLine="480"/>
        <w:rPr>
          <w:ins w:id="6533" w:author="張寶騌 CHANG,PAO-TSUNG" w:date="2022-05-09T15:18:00Z"/>
        </w:rPr>
        <w:pPrChange w:id="6534" w:author="張寶騌 CHANG,PAO-TSUNG" w:date="2022-05-09T15:18:00Z">
          <w:pPr>
            <w:pStyle w:val="ac"/>
            <w:spacing w:after="180"/>
          </w:pPr>
        </w:pPrChange>
      </w:pPr>
    </w:p>
    <w:p w14:paraId="11B6D733" w14:textId="5FED8528" w:rsidR="00187847" w:rsidRDefault="009E0CA6" w:rsidP="00187847">
      <w:pPr>
        <w:pStyle w:val="ac"/>
        <w:spacing w:after="180"/>
        <w:rPr>
          <w:ins w:id="6535" w:author="張寶騌 CHANG,PAO-TSUNG" w:date="2022-05-09T15:17:00Z"/>
        </w:rPr>
      </w:pPr>
      <w:ins w:id="6536" w:author="張寶騌 CHANG,PAO-TSUNG" w:date="2022-05-09T15:17:00Z">
        <w:r>
          <w:rPr>
            <w:noProof/>
          </w:rPr>
          <w:drawing>
            <wp:inline distT="0" distB="0" distL="0" distR="0" wp14:anchorId="5DE3E49C" wp14:editId="09639DFD">
              <wp:extent cx="5579745" cy="1426210"/>
              <wp:effectExtent l="19050" t="19050" r="20955" b="21590"/>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a:blip r:embed="rId117"/>
                      <a:stretch>
                        <a:fillRect/>
                      </a:stretch>
                    </pic:blipFill>
                    <pic:spPr>
                      <a:xfrm>
                        <a:off x="0" y="0"/>
                        <a:ext cx="5579745" cy="1426210"/>
                      </a:xfrm>
                      <a:prstGeom prst="rect">
                        <a:avLst/>
                      </a:prstGeom>
                      <a:ln>
                        <a:solidFill>
                          <a:schemeClr val="tx1"/>
                        </a:solidFill>
                      </a:ln>
                    </pic:spPr>
                  </pic:pic>
                </a:graphicData>
              </a:graphic>
            </wp:inline>
          </w:drawing>
        </w:r>
      </w:ins>
    </w:p>
    <w:p w14:paraId="5642D766" w14:textId="23E1CF18" w:rsidR="009E0CA6" w:rsidRDefault="009E0CA6" w:rsidP="009E0CA6">
      <w:pPr>
        <w:pStyle w:val="ac"/>
        <w:spacing w:after="180"/>
        <w:rPr>
          <w:ins w:id="6537" w:author="張寶騌 CHANG,PAO-TSUNG" w:date="2022-05-09T15:17:00Z"/>
        </w:rPr>
      </w:pPr>
      <w:bookmarkStart w:id="6538" w:name="_Ref103000961"/>
      <w:bookmarkStart w:id="6539" w:name="_Toc106974327"/>
      <w:ins w:id="6540" w:author="張寶騌 CHANG,PAO-TSUNG" w:date="2022-05-09T15:1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8</w:t>
      </w:r>
      <w:r w:rsidR="009700FF">
        <w:fldChar w:fldCharType="end"/>
      </w:r>
      <w:bookmarkEnd w:id="6538"/>
      <w:ins w:id="6541" w:author="張寶騌 CHANG,PAO-TSUNG" w:date="2022-05-09T15:17:00Z">
        <w:r>
          <w:rPr>
            <w:rFonts w:hint="eastAsia"/>
          </w:rPr>
          <w:t xml:space="preserve"> </w:t>
        </w:r>
        <w:r>
          <w:rPr>
            <w:rFonts w:hint="eastAsia"/>
          </w:rPr>
          <w:t>定線資料表</w:t>
        </w:r>
        <w:bookmarkEnd w:id="6539"/>
      </w:ins>
    </w:p>
    <w:p w14:paraId="4984C29A" w14:textId="77777777" w:rsidR="009E0CA6" w:rsidRPr="009E0CA6" w:rsidRDefault="009E0CA6">
      <w:pPr>
        <w:ind w:left="480" w:firstLine="480"/>
        <w:rPr>
          <w:ins w:id="6542" w:author="張寶騌 CHANG,PAO-TSUNG" w:date="2022-05-09T13:59:00Z"/>
        </w:rPr>
        <w:pPrChange w:id="6543" w:author="張寶騌 CHANG,PAO-TSUNG" w:date="2022-05-09T15:17:00Z">
          <w:pPr>
            <w:pStyle w:val="31"/>
            <w:spacing w:before="360" w:after="180"/>
          </w:pPr>
        </w:pPrChange>
      </w:pPr>
    </w:p>
    <w:p w14:paraId="4E9EE2BF" w14:textId="39551333" w:rsidR="00187847" w:rsidRDefault="00187847" w:rsidP="00F327E8">
      <w:pPr>
        <w:ind w:leftChars="0" w:left="0" w:firstLineChars="0" w:firstLine="0"/>
        <w:rPr>
          <w:ins w:id="6544" w:author="張寶騌 CHANG,PAO-TSUNG" w:date="2022-05-09T14:57:00Z"/>
        </w:rPr>
      </w:pPr>
      <w:ins w:id="6545" w:author="張寶騌 CHANG,PAO-TSUNG" w:date="2022-05-09T14:48:00Z">
        <w:r w:rsidRPr="00187847">
          <w:rPr>
            <w:noProof/>
          </w:rPr>
          <w:drawing>
            <wp:inline distT="0" distB="0" distL="0" distR="0" wp14:anchorId="7A173A1A" wp14:editId="0C6A417E">
              <wp:extent cx="5400933" cy="1981018"/>
              <wp:effectExtent l="0" t="1485900" r="28575" b="1486535"/>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118"/>
                      <a:stretch>
                        <a:fillRect/>
                      </a:stretch>
                    </pic:blipFill>
                    <pic:spPr>
                      <a:xfrm rot="19245436">
                        <a:off x="0" y="0"/>
                        <a:ext cx="5421631" cy="1988610"/>
                      </a:xfrm>
                      <a:prstGeom prst="rect">
                        <a:avLst/>
                      </a:prstGeom>
                    </pic:spPr>
                  </pic:pic>
                </a:graphicData>
              </a:graphic>
            </wp:inline>
          </w:drawing>
        </w:r>
      </w:ins>
    </w:p>
    <w:p w14:paraId="489308C5" w14:textId="65C07522" w:rsidR="00187847" w:rsidRDefault="0014466C">
      <w:pPr>
        <w:pStyle w:val="ac"/>
        <w:spacing w:after="180"/>
        <w:rPr>
          <w:ins w:id="6546" w:author="張寶騌 CHANG,PAO-TSUNG" w:date="2022-05-09T14:48:00Z"/>
        </w:rPr>
        <w:pPrChange w:id="6547" w:author="張寶騌 CHANG,PAO-TSUNG" w:date="2022-05-09T15:02:00Z">
          <w:pPr>
            <w:ind w:leftChars="0" w:left="0" w:firstLineChars="0" w:firstLine="0"/>
          </w:pPr>
        </w:pPrChange>
      </w:pPr>
      <w:bookmarkStart w:id="6548" w:name="_Ref103000742"/>
      <w:bookmarkStart w:id="6549" w:name="_Toc106974328"/>
      <w:ins w:id="6550" w:author="張寶騌 CHANG,PAO-TSUNG" w:date="2022-05-09T14:5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9</w:t>
      </w:r>
      <w:r w:rsidR="009700FF">
        <w:fldChar w:fldCharType="end"/>
      </w:r>
      <w:bookmarkEnd w:id="6548"/>
      <w:ins w:id="6551" w:author="張寶騌 CHANG,PAO-TSUNG" w:date="2022-05-09T14:57:00Z">
        <w:r>
          <w:rPr>
            <w:rFonts w:hint="eastAsia"/>
          </w:rPr>
          <w:t xml:space="preserve"> </w:t>
        </w:r>
      </w:ins>
      <w:ins w:id="6552" w:author="張寶騌 CHANG,PAO-TSUNG" w:date="2022-05-09T14:58:00Z">
        <w:r>
          <w:rPr>
            <w:rFonts w:hint="eastAsia"/>
          </w:rPr>
          <w:t>新左營站南端軌道線形檔</w:t>
        </w:r>
      </w:ins>
      <w:bookmarkEnd w:id="6549"/>
    </w:p>
    <w:p w14:paraId="1B1B3E19" w14:textId="322FDD0B" w:rsidR="00C92227" w:rsidRDefault="00C92227" w:rsidP="00C92227">
      <w:pPr>
        <w:ind w:left="480" w:firstLine="480"/>
        <w:rPr>
          <w:ins w:id="6553" w:author="張寶騌 CHANG,PAO-TSUNG" w:date="2022-05-09T15:18:00Z"/>
        </w:rPr>
      </w:pPr>
    </w:p>
    <w:p w14:paraId="713FB739" w14:textId="1F4AE725" w:rsidR="009E0CA6" w:rsidRDefault="00C26965">
      <w:pPr>
        <w:pStyle w:val="aa"/>
        <w:numPr>
          <w:ilvl w:val="0"/>
          <w:numId w:val="62"/>
        </w:numPr>
        <w:ind w:leftChars="0" w:firstLineChars="0"/>
        <w:rPr>
          <w:ins w:id="6554" w:author="張寶騌 CHANG,PAO-TSUNG" w:date="2022-05-09T15:14:00Z"/>
        </w:rPr>
        <w:pPrChange w:id="6555" w:author="張寶騌 CHANG,PAO-TSUNG" w:date="2022-05-09T16:39:00Z">
          <w:pPr>
            <w:ind w:left="480" w:firstLine="480"/>
          </w:pPr>
        </w:pPrChange>
      </w:pPr>
      <w:ins w:id="6556" w:author="張寶騌 CHANG,PAO-TSUNG" w:date="2022-05-09T16:39:00Z">
        <w:r>
          <w:rPr>
            <w:rFonts w:hint="eastAsia"/>
          </w:rPr>
          <w:t>建立縱斷面線形</w:t>
        </w:r>
      </w:ins>
    </w:p>
    <w:p w14:paraId="4963DC3A" w14:textId="0065B007" w:rsidR="00BE7B60" w:rsidRDefault="00C92227" w:rsidP="00BE7B60">
      <w:pPr>
        <w:ind w:left="480" w:firstLine="480"/>
        <w:rPr>
          <w:ins w:id="6557" w:author="張寶騌 CHANG,PAO-TSUNG" w:date="2022-05-09T15:31:00Z"/>
        </w:rPr>
      </w:pPr>
      <w:ins w:id="6558" w:author="張寶騌 CHANG,PAO-TSUNG" w:date="2022-05-09T15:14:00Z">
        <w:r w:rsidRPr="00C92227">
          <w:rPr>
            <w:rFonts w:hint="eastAsia"/>
          </w:rPr>
          <w:t>接著，</w:t>
        </w:r>
        <w:r>
          <w:rPr>
            <w:rFonts w:hint="eastAsia"/>
          </w:rPr>
          <w:t>依據前面已完成的平面</w:t>
        </w:r>
      </w:ins>
      <w:ins w:id="6559" w:author="張寶騌 CHANG,PAO-TSUNG" w:date="2022-05-09T15:15:00Z">
        <w:r>
          <w:rPr>
            <w:rFonts w:hint="eastAsia"/>
          </w:rPr>
          <w:t>線形建立</w:t>
        </w:r>
        <w:r w:rsidR="00E42F5E">
          <w:rPr>
            <w:rFonts w:hint="eastAsia"/>
          </w:rPr>
          <w:t>縱斷面線形</w:t>
        </w:r>
      </w:ins>
      <w:ins w:id="6560" w:author="張寶騌 CHANG,PAO-TSUNG" w:date="2022-05-09T15:18:00Z">
        <w:r w:rsidR="009E0CA6">
          <w:rPr>
            <w:rFonts w:hint="eastAsia"/>
          </w:rPr>
          <w:t>，使用</w:t>
        </w:r>
      </w:ins>
      <w:ins w:id="6561" w:author="張寶騌 CHANG,PAO-TSUNG" w:date="2022-05-09T15:19:00Z">
        <w:r w:rsidR="009E0CA6">
          <w:rPr>
            <w:rFonts w:hint="eastAsia"/>
          </w:rPr>
          <w:t>「</w:t>
        </w:r>
      </w:ins>
      <w:ins w:id="6562" w:author="張寶騌 CHANG,PAO-TSUNG" w:date="2022-05-09T15:18:00Z">
        <w:r w:rsidR="009E0CA6">
          <w:rPr>
            <w:rFonts w:hint="eastAsia"/>
          </w:rPr>
          <w:t>依配置建立縱斷面</w:t>
        </w:r>
      </w:ins>
      <w:ins w:id="6563" w:author="張寶騌 CHANG,PAO-TSUNG" w:date="2022-05-09T15:19:00Z">
        <w:r w:rsidR="009E0CA6">
          <w:rPr>
            <w:rFonts w:hint="eastAsia"/>
          </w:rPr>
          <w:t>」</w:t>
        </w:r>
      </w:ins>
      <w:ins w:id="6564" w:author="張寶騌 CHANG,PAO-TSUNG" w:date="2022-05-09T15:24:00Z">
        <w:r w:rsidR="004B5081">
          <w:rPr>
            <w:rFonts w:hint="eastAsia"/>
          </w:rPr>
          <w:t>功能，</w:t>
        </w:r>
      </w:ins>
      <w:ins w:id="6565" w:author="張寶騌 CHANG,PAO-TSUNG" w:date="2022-05-09T15:25:00Z">
        <w:r w:rsidR="004B5081">
          <w:rPr>
            <w:rFonts w:hint="eastAsia"/>
          </w:rPr>
          <w:t>選擇平面線形</w:t>
        </w:r>
        <w:r w:rsidR="00CE0753">
          <w:rPr>
            <w:rFonts w:hint="eastAsia"/>
          </w:rPr>
          <w:t>並引入其里程，再由</w:t>
        </w:r>
      </w:ins>
      <w:ins w:id="6566" w:author="張寶騌 CHANG,PAO-TSUNG" w:date="2022-05-09T15:21:00Z">
        <w:r w:rsidR="004B5081">
          <w:rPr>
            <w:rFonts w:hint="eastAsia"/>
          </w:rPr>
          <w:t>「</w:t>
        </w:r>
      </w:ins>
      <w:ins w:id="6567" w:author="張寶騌 CHANG,PAO-TSUNG" w:date="2022-05-09T15:22:00Z">
        <w:r w:rsidR="004B5081">
          <w:rPr>
            <w:rFonts w:hint="eastAsia"/>
          </w:rPr>
          <w:t>縱斷面配置工具</w:t>
        </w:r>
      </w:ins>
      <w:ins w:id="6568" w:author="張寶騌 CHANG,PAO-TSUNG" w:date="2022-05-09T15:21:00Z">
        <w:r w:rsidR="004B5081">
          <w:rPr>
            <w:rFonts w:hint="eastAsia"/>
          </w:rPr>
          <w:t>」</w:t>
        </w:r>
      </w:ins>
      <w:ins w:id="6569" w:author="張寶騌 CHANG,PAO-TSUNG" w:date="2022-05-09T15:19:00Z">
        <w:r w:rsidR="009E0CA6">
          <w:rPr>
            <w:rFonts w:hint="eastAsia"/>
          </w:rPr>
          <w:t>功能</w:t>
        </w:r>
      </w:ins>
      <w:ins w:id="6570" w:author="張寶騌 CHANG,PAO-TSUNG" w:date="2022-05-09T15:20:00Z">
        <w:r w:rsidR="009E0CA6">
          <w:rPr>
            <w:rFonts w:hint="eastAsia"/>
          </w:rPr>
          <w:t>，</w:t>
        </w:r>
      </w:ins>
      <w:ins w:id="6571" w:author="張寶騌 CHANG,PAO-TSUNG" w:date="2022-05-09T15:23:00Z">
        <w:r w:rsidR="004B5081">
          <w:rPr>
            <w:rFonts w:hint="eastAsia"/>
          </w:rPr>
          <w:t>根據圖說上的里程指定</w:t>
        </w:r>
      </w:ins>
      <w:ins w:id="6572" w:author="張寶騌 CHANG,PAO-TSUNG" w:date="2022-05-09T15:24:00Z">
        <w:r w:rsidR="004B5081">
          <w:rPr>
            <w:rFonts w:hint="eastAsia"/>
          </w:rPr>
          <w:t>縱斷面的</w:t>
        </w:r>
        <w:r w:rsidR="004B5081">
          <w:rPr>
            <w:rFonts w:hint="eastAsia"/>
          </w:rPr>
          <w:t>PVI</w:t>
        </w:r>
        <w:r w:rsidR="004B5081">
          <w:rPr>
            <w:rFonts w:hint="eastAsia"/>
          </w:rPr>
          <w:t>點</w:t>
        </w:r>
      </w:ins>
      <w:proofErr w:type="gramStart"/>
      <w:ins w:id="6573" w:author="張寶騌 CHANG,PAO-TSUNG" w:date="2022-05-09T15:25:00Z">
        <w:r w:rsidR="00CE0753">
          <w:rPr>
            <w:rFonts w:hint="eastAsia"/>
          </w:rPr>
          <w:t>及</w:t>
        </w:r>
      </w:ins>
      <w:ins w:id="6574" w:author="張寶騌 CHANG,PAO-TSUNG" w:date="2022-05-09T15:26:00Z">
        <w:r w:rsidR="00CE0753">
          <w:rPr>
            <w:rFonts w:hint="eastAsia"/>
          </w:rPr>
          <w:t>縱坡斜率</w:t>
        </w:r>
      </w:ins>
      <w:proofErr w:type="gramEnd"/>
      <w:ins w:id="6575" w:author="張寶騌 CHANG,PAO-TSUNG" w:date="2022-05-09T15:31:00Z">
        <w:r w:rsidR="00BE7B60">
          <w:rPr>
            <w:rFonts w:hint="eastAsia"/>
          </w:rPr>
          <w:t>。繪製過程中，可隨時透過</w:t>
        </w:r>
      </w:ins>
      <w:ins w:id="6576" w:author="張寶騌 CHANG,PAO-TSUNG" w:date="2022-05-09T15:33:00Z">
        <w:r w:rsidR="00BE7B60">
          <w:rPr>
            <w:rFonts w:hint="eastAsia"/>
          </w:rPr>
          <w:t>縱斷面</w:t>
        </w:r>
      </w:ins>
      <w:ins w:id="6577" w:author="張寶騌 CHANG,PAO-TSUNG" w:date="2022-05-09T15:31:00Z">
        <w:r w:rsidR="00BE7B60">
          <w:rPr>
            <w:rFonts w:hint="eastAsia"/>
          </w:rPr>
          <w:t>資料表檢視及</w:t>
        </w:r>
        <w:proofErr w:type="gramStart"/>
        <w:r w:rsidR="00BE7B60">
          <w:rPr>
            <w:rFonts w:hint="eastAsia"/>
          </w:rPr>
          <w:t>修改各</w:t>
        </w:r>
      </w:ins>
      <w:ins w:id="6578" w:author="張寶騌 CHANG,PAO-TSUNG" w:date="2022-05-09T15:33:00Z">
        <w:r w:rsidR="00BE7B60">
          <w:rPr>
            <w:rFonts w:hint="eastAsia"/>
          </w:rPr>
          <w:t>豎</w:t>
        </w:r>
      </w:ins>
      <w:ins w:id="6579" w:author="張寶騌 CHANG,PAO-TSUNG" w:date="2022-05-09T15:31:00Z">
        <w:r w:rsidR="00BE7B60">
          <w:rPr>
            <w:rFonts w:hint="eastAsia"/>
          </w:rPr>
          <w:t>曲線</w:t>
        </w:r>
        <w:proofErr w:type="gramEnd"/>
        <w:r w:rsidR="00BE7B60">
          <w:rPr>
            <w:rFonts w:hint="eastAsia"/>
          </w:rPr>
          <w:t>參數，如</w:t>
        </w:r>
      </w:ins>
      <w:ins w:id="6580" w:author="張寶騌 CHANG,PAO-TSUNG" w:date="2022-05-09T15:41:00Z">
        <w:r w:rsidR="0010693C">
          <w:fldChar w:fldCharType="begin"/>
        </w:r>
        <w:r w:rsidR="0010693C">
          <w:instrText xml:space="preserve"> </w:instrText>
        </w:r>
        <w:r w:rsidR="0010693C">
          <w:rPr>
            <w:rFonts w:hint="eastAsia"/>
          </w:rPr>
          <w:instrText>REF _Ref103003324 \h</w:instrText>
        </w:r>
        <w:r w:rsidR="0010693C">
          <w:instrText xml:space="preserve"> </w:instrText>
        </w:r>
      </w:ins>
      <w:r w:rsidR="0010693C">
        <w:fldChar w:fldCharType="separate"/>
      </w:r>
      <w:ins w:id="6581" w:author="張寶騌 CHANG,PAO-TSUNG" w:date="2022-05-09T15:40:00Z">
        <w:r w:rsidR="00643F6D">
          <w:rPr>
            <w:rFonts w:hint="eastAsia"/>
          </w:rPr>
          <w:t>圖</w:t>
        </w:r>
        <w:r w:rsidR="00643F6D">
          <w:rPr>
            <w:rFonts w:hint="eastAsia"/>
          </w:rPr>
          <w:t xml:space="preserve"> </w:t>
        </w:r>
      </w:ins>
      <w:r w:rsidR="00643F6D">
        <w:rPr>
          <w:noProof/>
        </w:rPr>
        <w:t>3</w:t>
      </w:r>
      <w:r w:rsidR="00643F6D">
        <w:noBreakHyphen/>
      </w:r>
      <w:r w:rsidR="00643F6D">
        <w:rPr>
          <w:noProof/>
        </w:rPr>
        <w:t>11</w:t>
      </w:r>
      <w:ins w:id="6582" w:author="張寶騌 CHANG,PAO-TSUNG" w:date="2022-05-09T15:41:00Z">
        <w:r w:rsidR="0010693C">
          <w:fldChar w:fldCharType="end"/>
        </w:r>
      </w:ins>
      <w:ins w:id="6583" w:author="張寶騌 CHANG,PAO-TSUNG" w:date="2022-05-09T15:31:00Z">
        <w:r w:rsidR="00BE7B60">
          <w:rPr>
            <w:rFonts w:hint="eastAsia"/>
          </w:rPr>
          <w:t>。完成之</w:t>
        </w:r>
      </w:ins>
      <w:ins w:id="6584" w:author="張寶騌 CHANG,PAO-TSUNG" w:date="2022-05-09T15:40:00Z">
        <w:r w:rsidR="007B1C86">
          <w:rPr>
            <w:rFonts w:hint="eastAsia"/>
          </w:rPr>
          <w:t>縱斷面視圖</w:t>
        </w:r>
      </w:ins>
      <w:ins w:id="6585" w:author="張寶騌 CHANG,PAO-TSUNG" w:date="2022-05-09T15:31:00Z">
        <w:r w:rsidR="00BE7B60">
          <w:rPr>
            <w:rFonts w:hint="eastAsia"/>
          </w:rPr>
          <w:t>如</w:t>
        </w:r>
      </w:ins>
      <w:ins w:id="6586" w:author="張寶騌 CHANG,PAO-TSUNG" w:date="2022-05-09T15:40:00Z">
        <w:r w:rsidR="007B1C86">
          <w:fldChar w:fldCharType="begin"/>
        </w:r>
        <w:r w:rsidR="007B1C86">
          <w:instrText xml:space="preserve"> </w:instrText>
        </w:r>
        <w:r w:rsidR="007B1C86">
          <w:rPr>
            <w:rFonts w:hint="eastAsia"/>
          </w:rPr>
          <w:instrText>REF _Ref103003257 \h</w:instrText>
        </w:r>
        <w:r w:rsidR="007B1C86">
          <w:instrText xml:space="preserve"> </w:instrText>
        </w:r>
      </w:ins>
      <w:r w:rsidR="007B1C86">
        <w:fldChar w:fldCharType="separate"/>
      </w:r>
      <w:ins w:id="6587" w:author="張寶騌 CHANG,PAO-TSUNG" w:date="2022-05-09T15:39:00Z">
        <w:r w:rsidR="00643F6D">
          <w:rPr>
            <w:rFonts w:hint="eastAsia"/>
          </w:rPr>
          <w:t>圖</w:t>
        </w:r>
        <w:r w:rsidR="00643F6D">
          <w:rPr>
            <w:rFonts w:hint="eastAsia"/>
          </w:rPr>
          <w:t xml:space="preserve"> </w:t>
        </w:r>
      </w:ins>
      <w:r w:rsidR="00643F6D">
        <w:rPr>
          <w:noProof/>
        </w:rPr>
        <w:t>3</w:t>
      </w:r>
      <w:r w:rsidR="00643F6D">
        <w:noBreakHyphen/>
      </w:r>
      <w:r w:rsidR="00643F6D">
        <w:rPr>
          <w:noProof/>
        </w:rPr>
        <w:t>12</w:t>
      </w:r>
      <w:ins w:id="6588" w:author="張寶騌 CHANG,PAO-TSUNG" w:date="2022-05-09T15:40:00Z">
        <w:r w:rsidR="007B1C86">
          <w:fldChar w:fldCharType="end"/>
        </w:r>
      </w:ins>
      <w:ins w:id="6589" w:author="張寶騌 CHANG,PAO-TSUNG" w:date="2022-05-09T15:31:00Z">
        <w:r w:rsidR="00BE7B60">
          <w:rPr>
            <w:rFonts w:hint="eastAsia"/>
          </w:rPr>
          <w:t>所示。</w:t>
        </w:r>
      </w:ins>
    </w:p>
    <w:p w14:paraId="35535F67" w14:textId="48DF87EB" w:rsidR="00C92227" w:rsidRDefault="00BE7B60" w:rsidP="00BE7B60">
      <w:pPr>
        <w:ind w:leftChars="0" w:left="0" w:firstLineChars="0" w:firstLine="0"/>
        <w:jc w:val="center"/>
        <w:rPr>
          <w:ins w:id="6590" w:author="張寶騌 CHANG,PAO-TSUNG" w:date="2022-05-09T15:36:00Z"/>
        </w:rPr>
      </w:pPr>
      <w:ins w:id="6591" w:author="張寶騌 CHANG,PAO-TSUNG" w:date="2022-05-09T15:35:00Z">
        <w:r>
          <w:rPr>
            <w:noProof/>
          </w:rPr>
          <w:lastRenderedPageBreak/>
          <w:drawing>
            <wp:inline distT="0" distB="0" distL="0" distR="0" wp14:anchorId="6E55E80D" wp14:editId="5329448C">
              <wp:extent cx="4503420" cy="998220"/>
              <wp:effectExtent l="0" t="0" r="0" b="0"/>
              <wp:docPr id="67" name="圖片 67" descr="一張含有 文字, 電腦, 監視器,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圖片 67" descr="一張含有 文字, 電腦, 監視器, 室內 的圖片&#10;&#10;自動產生的描述"/>
                      <pic:cNvPicPr/>
                    </pic:nvPicPr>
                    <pic:blipFill rotWithShape="1">
                      <a:blip r:embed="rId119"/>
                      <a:srcRect l="20714" t="17574" r="46428" b="69477"/>
                      <a:stretch/>
                    </pic:blipFill>
                    <pic:spPr bwMode="auto">
                      <a:xfrm>
                        <a:off x="0" y="0"/>
                        <a:ext cx="4568106" cy="1012558"/>
                      </a:xfrm>
                      <a:prstGeom prst="rect">
                        <a:avLst/>
                      </a:prstGeom>
                      <a:ln>
                        <a:noFill/>
                      </a:ln>
                      <a:extLst>
                        <a:ext uri="{53640926-AAD7-44D8-BBD7-CCE9431645EC}">
                          <a14:shadowObscured xmlns:a14="http://schemas.microsoft.com/office/drawing/2010/main"/>
                        </a:ext>
                      </a:extLst>
                    </pic:spPr>
                  </pic:pic>
                </a:graphicData>
              </a:graphic>
            </wp:inline>
          </w:drawing>
        </w:r>
      </w:ins>
    </w:p>
    <w:p w14:paraId="426E1CCF" w14:textId="642582E7" w:rsidR="00BE7B60" w:rsidRDefault="00BE7B60" w:rsidP="00BE7B60">
      <w:pPr>
        <w:pStyle w:val="ac"/>
        <w:spacing w:after="180"/>
        <w:rPr>
          <w:ins w:id="6592" w:author="張寶騌 CHANG,PAO-TSUNG" w:date="2022-05-09T15:42:00Z"/>
        </w:rPr>
      </w:pPr>
      <w:bookmarkStart w:id="6593" w:name="_Toc106974329"/>
      <w:ins w:id="6594" w:author="張寶騌 CHANG,PAO-TSUNG" w:date="2022-05-09T15:36: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0</w:t>
      </w:r>
      <w:r w:rsidR="009700FF">
        <w:fldChar w:fldCharType="end"/>
      </w:r>
      <w:r w:rsidR="008958F6">
        <w:rPr>
          <w:rFonts w:hint="eastAsia"/>
        </w:rPr>
        <w:t xml:space="preserve"> </w:t>
      </w:r>
      <w:ins w:id="6595" w:author="張寶騌 CHANG,PAO-TSUNG" w:date="2022-05-09T15:36:00Z">
        <w:r>
          <w:rPr>
            <w:rFonts w:hint="eastAsia"/>
          </w:rPr>
          <w:t>縱斷面</w:t>
        </w:r>
        <w:r w:rsidRPr="00BE7B60">
          <w:rPr>
            <w:rFonts w:hint="eastAsia"/>
          </w:rPr>
          <w:t>配置工具</w:t>
        </w:r>
        <w:r w:rsidRPr="00BE7B60">
          <w:rPr>
            <w:rFonts w:hint="eastAsia"/>
          </w:rPr>
          <w:t>(</w:t>
        </w:r>
        <w:r w:rsidRPr="00BE7B60">
          <w:rPr>
            <w:rFonts w:hint="eastAsia"/>
          </w:rPr>
          <w:t>選擇帶有曲線的切線</w:t>
        </w:r>
        <w:r w:rsidRPr="00BE7B60">
          <w:rPr>
            <w:rFonts w:hint="eastAsia"/>
          </w:rPr>
          <w:t>)</w:t>
        </w:r>
      </w:ins>
      <w:bookmarkEnd w:id="6593"/>
    </w:p>
    <w:p w14:paraId="4FF2CF29" w14:textId="2BE1D4EE" w:rsidR="00C92227" w:rsidRDefault="00BE7B60" w:rsidP="00BE7B60">
      <w:pPr>
        <w:ind w:leftChars="0" w:left="0" w:firstLineChars="0" w:firstLine="0"/>
        <w:rPr>
          <w:ins w:id="6596" w:author="張寶騌 CHANG,PAO-TSUNG" w:date="2022-05-09T15:40:00Z"/>
        </w:rPr>
      </w:pPr>
      <w:ins w:id="6597" w:author="張寶騌 CHANG,PAO-TSUNG" w:date="2022-05-09T15:34:00Z">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120"/>
                      <a:stretch>
                        <a:fillRect/>
                      </a:stretch>
                    </pic:blipFill>
                    <pic:spPr>
                      <a:xfrm>
                        <a:off x="0" y="0"/>
                        <a:ext cx="5579745" cy="1029970"/>
                      </a:xfrm>
                      <a:prstGeom prst="rect">
                        <a:avLst/>
                      </a:prstGeom>
                      <a:ln>
                        <a:solidFill>
                          <a:schemeClr val="tx1"/>
                        </a:solidFill>
                      </a:ln>
                    </pic:spPr>
                  </pic:pic>
                </a:graphicData>
              </a:graphic>
            </wp:inline>
          </w:drawing>
        </w:r>
      </w:ins>
    </w:p>
    <w:p w14:paraId="11B26649" w14:textId="4488B078" w:rsidR="007B1C86" w:rsidRDefault="007B1C86">
      <w:pPr>
        <w:pStyle w:val="ac"/>
        <w:spacing w:after="180"/>
        <w:rPr>
          <w:ins w:id="6598" w:author="張寶騌 CHANG,PAO-TSUNG" w:date="2022-05-09T15:38:00Z"/>
        </w:rPr>
        <w:pPrChange w:id="6599" w:author="張寶騌 CHANG,PAO-TSUNG" w:date="2022-05-09T15:40:00Z">
          <w:pPr>
            <w:ind w:leftChars="0" w:left="0" w:firstLineChars="0" w:firstLine="0"/>
          </w:pPr>
        </w:pPrChange>
      </w:pPr>
      <w:bookmarkStart w:id="6600" w:name="_Ref103003324"/>
      <w:bookmarkStart w:id="6601" w:name="_Toc106974330"/>
      <w:ins w:id="6602" w:author="張寶騌 CHANG,PAO-TSUNG" w:date="2022-05-09T15:40: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1</w:t>
      </w:r>
      <w:r w:rsidR="009700FF">
        <w:fldChar w:fldCharType="end"/>
      </w:r>
      <w:bookmarkEnd w:id="6600"/>
      <w:r w:rsidR="008958F6">
        <w:rPr>
          <w:rFonts w:hint="eastAsia"/>
        </w:rPr>
        <w:t xml:space="preserve"> </w:t>
      </w:r>
      <w:ins w:id="6603" w:author="張寶騌 CHANG,PAO-TSUNG" w:date="2022-05-09T15:41:00Z">
        <w:r>
          <w:rPr>
            <w:rFonts w:hint="eastAsia"/>
          </w:rPr>
          <w:t>縱斷面</w:t>
        </w:r>
        <w:r w:rsidRPr="007B1C86">
          <w:rPr>
            <w:rFonts w:hint="eastAsia"/>
          </w:rPr>
          <w:t>資料表</w:t>
        </w:r>
      </w:ins>
      <w:bookmarkEnd w:id="6601"/>
    </w:p>
    <w:p w14:paraId="46552611" w14:textId="44EAD3C6" w:rsidR="007B1C86" w:rsidRDefault="007B1C86" w:rsidP="0010693C">
      <w:pPr>
        <w:ind w:leftChars="0" w:left="0" w:firstLineChars="0" w:firstLine="0"/>
        <w:jc w:val="center"/>
        <w:rPr>
          <w:ins w:id="6604" w:author="張寶騌 CHANG,PAO-TSUNG" w:date="2022-05-09T15:39:00Z"/>
        </w:rPr>
      </w:pPr>
      <w:ins w:id="6605" w:author="張寶騌 CHANG,PAO-TSUNG" w:date="2022-05-09T15:38:00Z">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ins>
    </w:p>
    <w:p w14:paraId="7FCB3216" w14:textId="28B5B589" w:rsidR="007B1C86" w:rsidRDefault="007B1C86" w:rsidP="007B1C86">
      <w:pPr>
        <w:pStyle w:val="ac"/>
        <w:spacing w:after="180"/>
        <w:rPr>
          <w:ins w:id="6606" w:author="張寶騌 CHANG,PAO-TSUNG" w:date="2022-05-09T15:45:00Z"/>
        </w:rPr>
      </w:pPr>
      <w:bookmarkStart w:id="6607" w:name="_Ref103003257"/>
      <w:bookmarkStart w:id="6608" w:name="_Toc106974331"/>
      <w:ins w:id="6609" w:author="張寶騌 CHANG,PAO-TSUNG" w:date="2022-05-09T15:39: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2</w:t>
      </w:r>
      <w:r w:rsidR="009700FF">
        <w:fldChar w:fldCharType="end"/>
      </w:r>
      <w:bookmarkEnd w:id="6607"/>
      <w:r w:rsidR="008958F6">
        <w:rPr>
          <w:rFonts w:hint="eastAsia"/>
        </w:rPr>
        <w:t xml:space="preserve"> </w:t>
      </w:r>
      <w:ins w:id="6610" w:author="張寶騌 CHANG,PAO-TSUNG" w:date="2022-05-09T15:39:00Z">
        <w:r>
          <w:rPr>
            <w:rFonts w:hint="eastAsia"/>
          </w:rPr>
          <w:t>完成西正線縱斷面</w:t>
        </w:r>
      </w:ins>
      <w:bookmarkEnd w:id="6608"/>
    </w:p>
    <w:p w14:paraId="5CBC5F1C" w14:textId="43CF9345" w:rsidR="00023856" w:rsidRDefault="00C26965">
      <w:pPr>
        <w:pStyle w:val="aa"/>
        <w:numPr>
          <w:ilvl w:val="0"/>
          <w:numId w:val="62"/>
        </w:numPr>
        <w:ind w:leftChars="0" w:firstLineChars="0"/>
        <w:rPr>
          <w:ins w:id="6611" w:author="張寶騌 CHANG,PAO-TSUNG" w:date="2022-05-09T15:45:00Z"/>
        </w:rPr>
        <w:pPrChange w:id="6612" w:author="張寶騌 CHANG,PAO-TSUNG" w:date="2022-05-09T16:40:00Z">
          <w:pPr>
            <w:ind w:left="480" w:firstLine="480"/>
          </w:pPr>
        </w:pPrChange>
      </w:pPr>
      <w:ins w:id="6613" w:author="張寶騌 CHANG,PAO-TSUNG" w:date="2022-05-09T16:40:00Z">
        <w:r>
          <w:rPr>
            <w:rFonts w:hint="eastAsia"/>
          </w:rPr>
          <w:t>3</w:t>
        </w:r>
        <w:r>
          <w:t>D</w:t>
        </w:r>
      </w:ins>
      <w:ins w:id="6614" w:author="張寶騌 CHANG,PAO-TSUNG" w:date="2022-06-17T20:45:00Z">
        <w:r w:rsidR="00AA3E0A">
          <w:rPr>
            <w:rFonts w:hint="eastAsia"/>
          </w:rPr>
          <w:t>塑型</w:t>
        </w:r>
      </w:ins>
      <w:ins w:id="6615" w:author="張寶騌 CHANG,PAO-TSUNG" w:date="2022-05-09T16:40:00Z">
        <w:r>
          <w:rPr>
            <w:rFonts w:hint="eastAsia"/>
          </w:rPr>
          <w:t>模組繪製</w:t>
        </w:r>
      </w:ins>
    </w:p>
    <w:p w14:paraId="0666FDFD" w14:textId="72237A3B" w:rsidR="00023856" w:rsidRDefault="0006232F" w:rsidP="00C465AA">
      <w:pPr>
        <w:ind w:left="480" w:firstLine="480"/>
        <w:rPr>
          <w:ins w:id="6616" w:author="張寶騌 CHANG,PAO-TSUNG" w:date="2022-05-09T15:48:00Z"/>
        </w:rPr>
      </w:pPr>
      <w:ins w:id="6617" w:author="張寶騌 CHANG,PAO-TSUNG" w:date="2022-05-09T15:49:00Z">
        <w:r>
          <w:rPr>
            <w:rFonts w:hint="eastAsia"/>
          </w:rPr>
          <w:t>由於</w:t>
        </w:r>
        <w:r>
          <w:rPr>
            <w:rFonts w:hint="eastAsia"/>
          </w:rPr>
          <w:t>C</w:t>
        </w:r>
        <w:r>
          <w:t>ivil 3D</w:t>
        </w:r>
        <w:r>
          <w:rPr>
            <w:rFonts w:hint="eastAsia"/>
          </w:rPr>
          <w:t>在平面</w:t>
        </w:r>
      </w:ins>
      <w:proofErr w:type="gramStart"/>
      <w:ins w:id="6618" w:author="張寶騌 CHANG,PAO-TSUNG" w:date="2022-05-09T15:50:00Z">
        <w:r>
          <w:rPr>
            <w:rFonts w:hint="eastAsia"/>
          </w:rPr>
          <w:t>及縱面</w:t>
        </w:r>
      </w:ins>
      <w:ins w:id="6619" w:author="張寶騌 CHANG,PAO-TSUNG" w:date="2022-05-09T15:49:00Z">
        <w:r>
          <w:rPr>
            <w:rFonts w:hint="eastAsia"/>
          </w:rPr>
          <w:t>線形</w:t>
        </w:r>
      </w:ins>
      <w:proofErr w:type="gramEnd"/>
      <w:ins w:id="6620" w:author="張寶騌 CHANG,PAO-TSUNG" w:date="2022-05-09T15:50:00Z">
        <w:r>
          <w:rPr>
            <w:rFonts w:hint="eastAsia"/>
          </w:rPr>
          <w:t>設計過程，</w:t>
        </w:r>
      </w:ins>
      <w:ins w:id="6621" w:author="張寶騌 CHANG,PAO-TSUNG" w:date="2022-05-09T15:51:00Z">
        <w:r>
          <w:rPr>
            <w:rFonts w:hint="eastAsia"/>
          </w:rPr>
          <w:t>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w:t>
        </w:r>
      </w:ins>
      <w:ins w:id="6622" w:author="張寶騌 CHANG,PAO-TSUNG" w:date="2022-05-09T15:52:00Z">
        <w:r w:rsidR="00797C26">
          <w:rPr>
            <w:rFonts w:hint="eastAsia"/>
          </w:rPr>
          <w:t>方式呈現</w:t>
        </w:r>
      </w:ins>
      <w:ins w:id="6623" w:author="張寶騌 CHANG,PAO-TSUNG" w:date="2022-05-09T16:08:00Z">
        <w:r w:rsidR="005302A8">
          <w:rPr>
            <w:rFonts w:hint="eastAsia"/>
          </w:rPr>
          <w:t>及</w:t>
        </w:r>
      </w:ins>
      <w:ins w:id="6624" w:author="張寶騌 CHANG,PAO-TSUNG" w:date="2022-05-09T16:09:00Z">
        <w:r w:rsidR="005302A8">
          <w:rPr>
            <w:rFonts w:hint="eastAsia"/>
          </w:rPr>
          <w:t>增加軌枕與鋼軌等組件</w:t>
        </w:r>
      </w:ins>
      <w:ins w:id="6625" w:author="張寶騌 CHANG,PAO-TSUNG" w:date="2022-05-09T15:52:00Z">
        <w:r w:rsidR="00797C26">
          <w:rPr>
            <w:rFonts w:hint="eastAsia"/>
          </w:rPr>
          <w:t>，可</w:t>
        </w:r>
      </w:ins>
      <w:ins w:id="6626" w:author="張寶騌 CHANG,PAO-TSUNG" w:date="2022-05-09T15:46:00Z">
        <w:r w:rsidR="00023856">
          <w:rPr>
            <w:rFonts w:hint="eastAsia"/>
          </w:rPr>
          <w:t>在軟體中切換</w:t>
        </w:r>
      </w:ins>
      <w:ins w:id="6627" w:author="張寶騌 CHANG,PAO-TSUNG" w:date="2022-05-09T15:47:00Z">
        <w:r>
          <w:rPr>
            <w:rFonts w:hint="eastAsia"/>
          </w:rPr>
          <w:t>至</w:t>
        </w:r>
        <w:r>
          <w:rPr>
            <w:rFonts w:hint="eastAsia"/>
          </w:rPr>
          <w:t>3</w:t>
        </w:r>
        <w:r>
          <w:t>D</w:t>
        </w:r>
        <w:r>
          <w:rPr>
            <w:rFonts w:hint="eastAsia"/>
          </w:rPr>
          <w:t>塑</w:t>
        </w:r>
      </w:ins>
      <w:ins w:id="6628" w:author="張寶騌 CHANG,PAO-TSUNG" w:date="2022-05-09T15:48:00Z">
        <w:r>
          <w:rPr>
            <w:rFonts w:hint="eastAsia"/>
          </w:rPr>
          <w:t>型</w:t>
        </w:r>
      </w:ins>
      <w:ins w:id="6629" w:author="張寶騌 CHANG,PAO-TSUNG" w:date="2022-05-09T15:46:00Z">
        <w:r w:rsidR="00023856">
          <w:rPr>
            <w:rFonts w:hint="eastAsia"/>
          </w:rPr>
          <w:t>模組</w:t>
        </w:r>
      </w:ins>
      <w:ins w:id="6630" w:author="張寶騌 CHANG,PAO-TSUNG" w:date="2022-05-09T16:09:00Z">
        <w:r w:rsidR="005302A8">
          <w:rPr>
            <w:rFonts w:hint="eastAsia"/>
          </w:rPr>
          <w:t>進行作業</w:t>
        </w:r>
      </w:ins>
      <w:ins w:id="6631" w:author="張寶騌 CHANG,PAO-TSUNG" w:date="2022-05-09T15:46:00Z">
        <w:r w:rsidR="00023856">
          <w:rPr>
            <w:rFonts w:hint="eastAsia"/>
          </w:rPr>
          <w:t>，</w:t>
        </w:r>
      </w:ins>
      <w:ins w:id="6632" w:author="張寶騌 CHANG,PAO-TSUNG" w:date="2022-05-09T16:11:00Z">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ins>
      <w:r w:rsidR="00E23ECA">
        <w:fldChar w:fldCharType="separate"/>
      </w:r>
      <w:ins w:id="6633" w:author="張寶騌 CHANG,PAO-TSUNG" w:date="2022-05-09T16:10:00Z">
        <w:r w:rsidR="00643F6D">
          <w:rPr>
            <w:rFonts w:hint="eastAsia"/>
          </w:rPr>
          <w:t>圖</w:t>
        </w:r>
        <w:r w:rsidR="00643F6D">
          <w:rPr>
            <w:rFonts w:hint="eastAsia"/>
          </w:rPr>
          <w:t xml:space="preserve"> </w:t>
        </w:r>
      </w:ins>
      <w:r w:rsidR="00643F6D">
        <w:rPr>
          <w:noProof/>
        </w:rPr>
        <w:t>3</w:t>
      </w:r>
      <w:r w:rsidR="00643F6D">
        <w:noBreakHyphen/>
      </w:r>
      <w:r w:rsidR="00643F6D">
        <w:rPr>
          <w:noProof/>
        </w:rPr>
        <w:t>13</w:t>
      </w:r>
      <w:ins w:id="6634" w:author="張寶騌 CHANG,PAO-TSUNG" w:date="2022-05-09T16:11:00Z">
        <w:r w:rsidR="00E23ECA">
          <w:fldChar w:fldCharType="end"/>
        </w:r>
        <w:r w:rsidR="00E23ECA">
          <w:rPr>
            <w:rFonts w:hint="eastAsia"/>
          </w:rPr>
          <w:t>。</w:t>
        </w:r>
      </w:ins>
      <w:ins w:id="6635" w:author="張寶騌 CHANG,PAO-TSUNG" w:date="2022-05-09T16:12:00Z">
        <w:r w:rsidR="00E23ECA">
          <w:rPr>
            <w:rFonts w:hint="eastAsia"/>
          </w:rPr>
          <w:t>接著繪製軌枕</w:t>
        </w:r>
      </w:ins>
      <w:ins w:id="6636" w:author="張寶騌 CHANG,PAO-TSUNG" w:date="2022-05-09T16:13:00Z">
        <w:r w:rsidR="00E23ECA">
          <w:rPr>
            <w:rFonts w:hint="eastAsia"/>
          </w:rPr>
          <w:t>，先</w:t>
        </w:r>
        <w:r w:rsidR="00012C22">
          <w:rPr>
            <w:rFonts w:hint="eastAsia"/>
          </w:rPr>
          <w:t>預先繪製</w:t>
        </w:r>
      </w:ins>
      <w:proofErr w:type="gramStart"/>
      <w:ins w:id="6637" w:author="張寶騌 CHANG,PAO-TSUNG" w:date="2022-05-09T16:18:00Z">
        <w:r w:rsidR="00012C22">
          <w:rPr>
            <w:rFonts w:hint="eastAsia"/>
          </w:rPr>
          <w:t>一</w:t>
        </w:r>
      </w:ins>
      <w:proofErr w:type="gramEnd"/>
      <w:ins w:id="6638" w:author="張寶騌 CHANG,PAO-TSUNG" w:date="2022-05-09T16:14:00Z">
        <w:r w:rsidR="00012C22">
          <w:rPr>
            <w:rFonts w:hint="eastAsia"/>
          </w:rPr>
          <w:t>立體模型，</w:t>
        </w:r>
      </w:ins>
      <w:ins w:id="6639" w:author="張寶騌 CHANG,PAO-TSUNG" w:date="2022-05-09T16:17:00Z">
        <w:r w:rsidR="00012C22">
          <w:rPr>
            <w:rFonts w:hint="eastAsia"/>
          </w:rPr>
          <w:t>而後使用</w:t>
        </w:r>
      </w:ins>
      <w:ins w:id="6640" w:author="張寶騌 CHANG,PAO-TSUNG" w:date="2022-05-09T16:18:00Z">
        <w:r w:rsidR="00012C22">
          <w:rPr>
            <w:rFonts w:hint="eastAsia"/>
          </w:rPr>
          <w:t>路徑陣列功能，</w:t>
        </w:r>
      </w:ins>
      <w:ins w:id="6641" w:author="張寶騌 CHANG,PAO-TSUNG" w:date="2022-05-09T16:25:00Z">
        <w:r w:rsidR="00511711">
          <w:rPr>
            <w:rFonts w:hint="eastAsia"/>
          </w:rPr>
          <w:t>參考</w:t>
        </w:r>
      </w:ins>
      <w:ins w:id="6642" w:author="張寶騌 CHANG,PAO-TSUNG" w:date="2022-05-09T16:18:00Z">
        <w:r w:rsidR="005743D2">
          <w:rPr>
            <w:rFonts w:hint="eastAsia"/>
          </w:rPr>
          <w:t>該路段圖說</w:t>
        </w:r>
      </w:ins>
      <w:ins w:id="6643" w:author="張寶騌 CHANG,PAO-TSUNG" w:date="2022-05-09T16:19:00Z">
        <w:r w:rsidR="005743D2">
          <w:rPr>
            <w:rFonts w:hint="eastAsia"/>
          </w:rPr>
          <w:t>之軌枕中心距</w:t>
        </w:r>
        <w:r w:rsidR="005743D2">
          <w:rPr>
            <w:rFonts w:hint="eastAsia"/>
          </w:rPr>
          <w:t>610</w:t>
        </w:r>
        <w:r w:rsidR="005743D2">
          <w:t>mm</w:t>
        </w:r>
        <w:r w:rsidR="005743D2">
          <w:rPr>
            <w:rFonts w:hint="eastAsia"/>
          </w:rPr>
          <w:t>為間距</w:t>
        </w:r>
      </w:ins>
      <w:ins w:id="6644" w:author="張寶騌 CHANG,PAO-TSUNG" w:date="2022-05-09T16:24:00Z">
        <w:r w:rsidR="00511711">
          <w:rPr>
            <w:rFonts w:hint="eastAsia"/>
          </w:rPr>
          <w:t>，沿</w:t>
        </w:r>
        <w:r w:rsidR="00511711">
          <w:rPr>
            <w:rFonts w:hint="eastAsia"/>
          </w:rPr>
          <w:t>3</w:t>
        </w:r>
        <w:r w:rsidR="00511711">
          <w:t>D</w:t>
        </w:r>
        <w:r w:rsidR="00511711">
          <w:rPr>
            <w:rFonts w:hint="eastAsia"/>
          </w:rPr>
          <w:t>的</w:t>
        </w:r>
      </w:ins>
      <w:ins w:id="6645" w:author="張寶騌 CHANG,PAO-TSUNG" w:date="2022-05-09T16:25:00Z">
        <w:r w:rsidR="00511711">
          <w:rPr>
            <w:rFonts w:hint="eastAsia"/>
          </w:rPr>
          <w:t>軌道中心線模型等間距排列</w:t>
        </w:r>
      </w:ins>
      <w:proofErr w:type="gramStart"/>
      <w:ins w:id="6646" w:author="張寶騌 CHANG,PAO-TSUNG" w:date="2022-05-09T16:26:00Z">
        <w:r w:rsidR="00511711">
          <w:rPr>
            <w:rFonts w:hint="eastAsia"/>
          </w:rPr>
          <w:t>佈</w:t>
        </w:r>
        <w:proofErr w:type="gramEnd"/>
        <w:r w:rsidR="00511711">
          <w:rPr>
            <w:rFonts w:hint="eastAsia"/>
          </w:rPr>
          <w:t>設</w:t>
        </w:r>
      </w:ins>
      <w:ins w:id="6647" w:author="張寶騌 CHANG,PAO-TSUNG" w:date="2022-05-09T16:20:00Z">
        <w:r w:rsidR="005743D2">
          <w:rPr>
            <w:rFonts w:hint="eastAsia"/>
          </w:rPr>
          <w:t>。</w:t>
        </w:r>
      </w:ins>
      <w:ins w:id="6648" w:author="張寶騌 CHANG,PAO-TSUNG" w:date="2022-05-09T16:22:00Z">
        <w:r w:rsidR="005743D2">
          <w:rPr>
            <w:rFonts w:hint="eastAsia"/>
          </w:rPr>
          <w:t>在繪製鋼軌的部分，</w:t>
        </w:r>
      </w:ins>
      <w:ins w:id="6649" w:author="張寶騌 CHANG,PAO-TSUNG" w:date="2022-05-09T16:23:00Z">
        <w:r w:rsidR="00511711">
          <w:rPr>
            <w:rFonts w:hint="eastAsia"/>
          </w:rPr>
          <w:t>則</w:t>
        </w:r>
      </w:ins>
      <w:ins w:id="6650" w:author="張寶騌 CHANG,PAO-TSUNG" w:date="2022-05-09T16:27:00Z">
        <w:r w:rsidR="00511711">
          <w:rPr>
            <w:rFonts w:hint="eastAsia"/>
          </w:rPr>
          <w:t>預先於路線起</w:t>
        </w:r>
      </w:ins>
      <w:ins w:id="6651" w:author="張寶騌 CHANG,PAO-TSUNG" w:date="2022-05-09T16:28:00Z">
        <w:r w:rsidR="00511711">
          <w:rPr>
            <w:rFonts w:hint="eastAsia"/>
          </w:rPr>
          <w:t>點建置鋼軌斷面，再</w:t>
        </w:r>
      </w:ins>
      <w:ins w:id="6652" w:author="張寶騌 CHANG,PAO-TSUNG" w:date="2022-05-09T16:24:00Z">
        <w:r w:rsidR="00511711">
          <w:rPr>
            <w:rFonts w:hint="eastAsia"/>
          </w:rPr>
          <w:t>使用路徑擠出</w:t>
        </w:r>
      </w:ins>
      <w:ins w:id="6653" w:author="張寶騌 CHANG,PAO-TSUNG" w:date="2022-05-09T16:26:00Z">
        <w:r w:rsidR="00511711">
          <w:rPr>
            <w:rFonts w:hint="eastAsia"/>
          </w:rPr>
          <w:t>功能，</w:t>
        </w:r>
      </w:ins>
      <w:ins w:id="6654" w:author="張寶騌 CHANG,PAO-TSUNG" w:date="2022-05-09T16:28:00Z">
        <w:r w:rsidR="00511711">
          <w:rPr>
            <w:rFonts w:hint="eastAsia"/>
          </w:rPr>
          <w:t>沿軌道中心線</w:t>
        </w:r>
        <w:r w:rsidR="007E6E97">
          <w:rPr>
            <w:rFonts w:hint="eastAsia"/>
          </w:rPr>
          <w:t>為路徑</w:t>
        </w:r>
      </w:ins>
      <w:ins w:id="6655" w:author="張寶騌 CHANG,PAO-TSUNG" w:date="2022-05-09T16:29:00Z">
        <w:r w:rsidR="007E6E97">
          <w:rPr>
            <w:rFonts w:hint="eastAsia"/>
          </w:rPr>
          <w:t>生成。完成之</w:t>
        </w:r>
        <w:r w:rsidR="007E6E97">
          <w:rPr>
            <w:rFonts w:hint="eastAsia"/>
          </w:rPr>
          <w:t>3D</w:t>
        </w:r>
        <w:r w:rsidR="007E6E97">
          <w:rPr>
            <w:rFonts w:hint="eastAsia"/>
          </w:rPr>
          <w:t>軌道模型如</w:t>
        </w:r>
      </w:ins>
      <w:ins w:id="6656" w:author="張寶騌 CHANG,PAO-TSUNG" w:date="2022-05-09T16:35:00Z">
        <w:r w:rsidR="00C465AA">
          <w:fldChar w:fldCharType="begin"/>
        </w:r>
        <w:r w:rsidR="00C465AA">
          <w:instrText xml:space="preserve"> </w:instrText>
        </w:r>
        <w:r w:rsidR="00C465AA">
          <w:rPr>
            <w:rFonts w:hint="eastAsia"/>
          </w:rPr>
          <w:instrText>REF _Ref103006569 \h</w:instrText>
        </w:r>
        <w:r w:rsidR="00C465AA">
          <w:instrText xml:space="preserve"> </w:instrText>
        </w:r>
      </w:ins>
      <w:r w:rsidR="00C465AA">
        <w:fldChar w:fldCharType="separate"/>
      </w:r>
      <w:ins w:id="6657" w:author="張寶騌 CHANG,PAO-TSUNG" w:date="2022-05-09T16:34:00Z">
        <w:r w:rsidR="00643F6D">
          <w:rPr>
            <w:rFonts w:hint="eastAsia"/>
          </w:rPr>
          <w:t>圖</w:t>
        </w:r>
        <w:r w:rsidR="00643F6D">
          <w:rPr>
            <w:rFonts w:hint="eastAsia"/>
          </w:rPr>
          <w:t xml:space="preserve"> </w:t>
        </w:r>
      </w:ins>
      <w:r w:rsidR="00643F6D">
        <w:rPr>
          <w:noProof/>
        </w:rPr>
        <w:t>3</w:t>
      </w:r>
      <w:r w:rsidR="00643F6D">
        <w:noBreakHyphen/>
      </w:r>
      <w:r w:rsidR="00643F6D">
        <w:rPr>
          <w:noProof/>
        </w:rPr>
        <w:t>14</w:t>
      </w:r>
      <w:ins w:id="6658" w:author="張寶騌 CHANG,PAO-TSUNG" w:date="2022-05-09T16:35:00Z">
        <w:r w:rsidR="00C465AA">
          <w:fldChar w:fldCharType="end"/>
        </w:r>
      </w:ins>
      <w:ins w:id="6659" w:author="張寶騌 CHANG,PAO-TSUNG" w:date="2022-05-09T16:36:00Z">
        <w:r w:rsidR="00C465AA">
          <w:rPr>
            <w:rFonts w:hint="eastAsia"/>
          </w:rPr>
          <w:t>、</w:t>
        </w:r>
      </w:ins>
      <w:ins w:id="6660" w:author="張寶騌 CHANG,PAO-TSUNG" w:date="2022-05-09T16:35:00Z">
        <w:r w:rsidR="00C465AA">
          <w:fldChar w:fldCharType="begin"/>
        </w:r>
        <w:r w:rsidR="00C465AA">
          <w:instrText xml:space="preserve"> REF _Ref103006570 \h </w:instrText>
        </w:r>
      </w:ins>
      <w:r w:rsidR="00C465AA">
        <w:fldChar w:fldCharType="separate"/>
      </w:r>
      <w:ins w:id="6661" w:author="張寶騌 CHANG,PAO-TSUNG" w:date="2022-05-09T16:35:00Z">
        <w:r w:rsidR="00643F6D">
          <w:rPr>
            <w:rFonts w:hint="eastAsia"/>
          </w:rPr>
          <w:t>圖</w:t>
        </w:r>
        <w:r w:rsidR="00643F6D">
          <w:rPr>
            <w:rFonts w:hint="eastAsia"/>
          </w:rPr>
          <w:t xml:space="preserve"> </w:t>
        </w:r>
      </w:ins>
      <w:r w:rsidR="00643F6D">
        <w:rPr>
          <w:noProof/>
        </w:rPr>
        <w:t>3</w:t>
      </w:r>
      <w:r w:rsidR="00643F6D">
        <w:noBreakHyphen/>
      </w:r>
      <w:r w:rsidR="00643F6D">
        <w:rPr>
          <w:noProof/>
        </w:rPr>
        <w:t>15</w:t>
      </w:r>
      <w:ins w:id="6662" w:author="張寶騌 CHANG,PAO-TSUNG" w:date="2022-05-09T16:35:00Z">
        <w:r w:rsidR="00C465AA">
          <w:fldChar w:fldCharType="end"/>
        </w:r>
      </w:ins>
      <w:ins w:id="6663" w:author="張寶騌 CHANG,PAO-TSUNG" w:date="2022-05-09T16:36:00Z">
        <w:r w:rsidR="00C465AA">
          <w:rPr>
            <w:rFonts w:hint="eastAsia"/>
          </w:rPr>
          <w:t>。</w:t>
        </w:r>
      </w:ins>
    </w:p>
    <w:p w14:paraId="236920F2" w14:textId="107A629F" w:rsidR="0006232F" w:rsidRDefault="0006232F" w:rsidP="00023856">
      <w:pPr>
        <w:ind w:left="480" w:firstLine="480"/>
        <w:rPr>
          <w:ins w:id="6664" w:author="張寶騌 CHANG,PAO-TSUNG" w:date="2022-05-09T16:10:00Z"/>
        </w:rPr>
      </w:pPr>
      <w:ins w:id="6665" w:author="張寶騌 CHANG,PAO-TSUNG" w:date="2022-05-09T15:48:00Z">
        <w:r>
          <w:rPr>
            <w:noProof/>
          </w:rPr>
          <w:lastRenderedPageBreak/>
          <w:drawing>
            <wp:inline distT="0" distB="0" distL="0" distR="0" wp14:anchorId="32AE68F2" wp14:editId="439D4535">
              <wp:extent cx="4351020" cy="1625133"/>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122"/>
                      <a:stretch>
                        <a:fillRect/>
                      </a:stretch>
                    </pic:blipFill>
                    <pic:spPr>
                      <a:xfrm>
                        <a:off x="0" y="0"/>
                        <a:ext cx="4369975" cy="1632213"/>
                      </a:xfrm>
                      <a:prstGeom prst="rect">
                        <a:avLst/>
                      </a:prstGeom>
                    </pic:spPr>
                  </pic:pic>
                </a:graphicData>
              </a:graphic>
            </wp:inline>
          </w:drawing>
        </w:r>
      </w:ins>
    </w:p>
    <w:p w14:paraId="42262F79" w14:textId="093E1ADF" w:rsidR="00E23ECA" w:rsidRDefault="00E23ECA">
      <w:pPr>
        <w:pStyle w:val="ac"/>
        <w:spacing w:after="180"/>
        <w:rPr>
          <w:ins w:id="6666" w:author="張寶騌 CHANG,PAO-TSUNG" w:date="2022-05-09T15:45:00Z"/>
        </w:rPr>
        <w:pPrChange w:id="6667" w:author="張寶騌 CHANG,PAO-TSUNG" w:date="2022-05-09T16:10:00Z">
          <w:pPr>
            <w:ind w:left="480" w:firstLine="480"/>
          </w:pPr>
        </w:pPrChange>
      </w:pPr>
      <w:bookmarkStart w:id="6668" w:name="_Ref103005093"/>
      <w:bookmarkStart w:id="6669" w:name="_Toc106974332"/>
      <w:ins w:id="6670" w:author="張寶騌 CHANG,PAO-TSUNG" w:date="2022-05-09T16:10: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3</w:t>
      </w:r>
      <w:r w:rsidR="009700FF">
        <w:fldChar w:fldCharType="end"/>
      </w:r>
      <w:bookmarkEnd w:id="6668"/>
      <w:r w:rsidR="008958F6">
        <w:rPr>
          <w:rFonts w:hint="eastAsia"/>
        </w:rPr>
        <w:t xml:space="preserve"> </w:t>
      </w:r>
      <w:ins w:id="6671" w:author="張寶騌 CHANG,PAO-TSUNG" w:date="2022-05-09T16:10:00Z">
        <w:r>
          <w:rPr>
            <w:rFonts w:hint="eastAsia"/>
          </w:rPr>
          <w:t>切換至</w:t>
        </w:r>
        <w:r>
          <w:rPr>
            <w:rFonts w:hint="eastAsia"/>
          </w:rPr>
          <w:t>3</w:t>
        </w:r>
        <w:r>
          <w:t>D</w:t>
        </w:r>
        <w:r>
          <w:rPr>
            <w:rFonts w:hint="eastAsia"/>
          </w:rPr>
          <w:t>塑型模組</w:t>
        </w:r>
      </w:ins>
      <w:bookmarkEnd w:id="6669"/>
    </w:p>
    <w:p w14:paraId="6334E3C2" w14:textId="7A531DAF" w:rsidR="00023856" w:rsidRDefault="007E6E97" w:rsidP="007E6E97">
      <w:pPr>
        <w:ind w:leftChars="83" w:left="199" w:firstLineChars="83" w:firstLine="199"/>
        <w:rPr>
          <w:ins w:id="6672" w:author="張寶騌 CHANG,PAO-TSUNG" w:date="2022-05-09T16:34:00Z"/>
        </w:rPr>
      </w:pPr>
      <w:ins w:id="6673" w:author="張寶騌 CHANG,PAO-TSUNG" w:date="2022-05-09T16:33:00Z">
        <w:r>
          <w:rPr>
            <w:noProof/>
          </w:rPr>
          <w:drawing>
            <wp:inline distT="0" distB="0" distL="0" distR="0" wp14:anchorId="3374EDF4" wp14:editId="2F9B5867">
              <wp:extent cx="5142230" cy="2583549"/>
              <wp:effectExtent l="0" t="0" r="1270" b="762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123"/>
                      <a:srcRect t="15459" b="-1"/>
                      <a:stretch/>
                    </pic:blipFill>
                    <pic:spPr bwMode="auto">
                      <a:xfrm>
                        <a:off x="0" y="0"/>
                        <a:ext cx="5150154" cy="2587530"/>
                      </a:xfrm>
                      <a:prstGeom prst="rect">
                        <a:avLst/>
                      </a:prstGeom>
                      <a:ln>
                        <a:noFill/>
                      </a:ln>
                      <a:extLst>
                        <a:ext uri="{53640926-AAD7-44D8-BBD7-CCE9431645EC}">
                          <a14:shadowObscured xmlns:a14="http://schemas.microsoft.com/office/drawing/2010/main"/>
                        </a:ext>
                      </a:extLst>
                    </pic:spPr>
                  </pic:pic>
                </a:graphicData>
              </a:graphic>
            </wp:inline>
          </w:drawing>
        </w:r>
      </w:ins>
    </w:p>
    <w:p w14:paraId="61A6ACD2" w14:textId="34D47980" w:rsidR="00C465AA" w:rsidRPr="00023856" w:rsidRDefault="00C465AA">
      <w:pPr>
        <w:pStyle w:val="ac"/>
        <w:spacing w:after="180"/>
        <w:rPr>
          <w:ins w:id="6674" w:author="張寶騌 CHANG,PAO-TSUNG" w:date="2022-05-09T13:46:00Z"/>
        </w:rPr>
        <w:pPrChange w:id="6675" w:author="張寶騌 CHANG,PAO-TSUNG" w:date="2022-05-09T16:34:00Z">
          <w:pPr>
            <w:pStyle w:val="31"/>
            <w:spacing w:before="360" w:after="180"/>
          </w:pPr>
        </w:pPrChange>
      </w:pPr>
      <w:bookmarkStart w:id="6676" w:name="_Ref103006569"/>
      <w:bookmarkStart w:id="6677" w:name="_Toc106974333"/>
      <w:ins w:id="6678" w:author="張寶騌 CHANG,PAO-TSUNG" w:date="2022-05-09T16:34: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4</w:t>
      </w:r>
      <w:r w:rsidR="009700FF">
        <w:fldChar w:fldCharType="end"/>
      </w:r>
      <w:bookmarkEnd w:id="6676"/>
      <w:ins w:id="6679" w:author="張寶騌 CHANG,PAO-TSUNG" w:date="2022-05-09T16:34:00Z">
        <w:r>
          <w:rPr>
            <w:rFonts w:hint="eastAsia"/>
          </w:rPr>
          <w:t xml:space="preserve"> </w:t>
        </w:r>
        <w:r>
          <w:rPr>
            <w:rFonts w:hint="eastAsia"/>
          </w:rPr>
          <w:t>完成之軌道</w:t>
        </w:r>
        <w:r>
          <w:rPr>
            <w:rFonts w:hint="eastAsia"/>
          </w:rPr>
          <w:t>3D</w:t>
        </w:r>
        <w:r>
          <w:rPr>
            <w:rFonts w:hint="eastAsia"/>
          </w:rPr>
          <w:t>模型</w:t>
        </w:r>
      </w:ins>
      <w:bookmarkEnd w:id="6677"/>
    </w:p>
    <w:p w14:paraId="37A866AE" w14:textId="7790228D" w:rsidR="00ED34C8" w:rsidRDefault="00ED34C8">
      <w:pPr>
        <w:widowControl/>
        <w:spacing w:line="240" w:lineRule="auto"/>
        <w:ind w:leftChars="0" w:left="0" w:firstLineChars="0" w:firstLine="0"/>
        <w:rPr>
          <w:ins w:id="6680" w:author="張寶騌 CHANG,PAO-TSUNG" w:date="2022-05-09T16:42:00Z"/>
        </w:rPr>
      </w:pPr>
      <w:ins w:id="6681" w:author="張寶騌 CHANG,PAO-TSUNG" w:date="2022-05-09T16:42:00Z">
        <w:r w:rsidRPr="00C465AA">
          <w:rPr>
            <w:noProof/>
          </w:rPr>
          <w:drawing>
            <wp:inline distT="0" distB="0" distL="0" distR="0" wp14:anchorId="6F8A8610" wp14:editId="1D42718E">
              <wp:extent cx="5579745" cy="2378710"/>
              <wp:effectExtent l="0" t="0" r="1905" b="2540"/>
              <wp:docPr id="2696" name="圖片 3" descr="一張含有 文字 的圖片&#10;&#10;自動產生的描述">
                <a:extLst xmlns:a="http://schemas.openxmlformats.org/drawingml/2006/main">
                  <a:ext uri="{FF2B5EF4-FFF2-40B4-BE49-F238E27FC236}">
                    <a16:creationId xmlns:a16="http://schemas.microsoft.com/office/drawing/2014/main" id="{0EAB7DB2-0D14-494A-B204-5FE1D4C162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6" name="圖片 3" descr="一張含有 文字 的圖片&#10;&#10;自動產生的描述">
                        <a:extLst>
                          <a:ext uri="{FF2B5EF4-FFF2-40B4-BE49-F238E27FC236}">
                            <a16:creationId xmlns:a16="http://schemas.microsoft.com/office/drawing/2014/main" id="{0EAB7DB2-0D14-494A-B204-5FE1D4C1622B}"/>
                          </a:ext>
                        </a:extLst>
                      </pic:cNvPr>
                      <pic:cNvPicPr>
                        <a:picLocks noChangeAspect="1"/>
                      </pic:cNvPicPr>
                    </pic:nvPicPr>
                    <pic:blipFill>
                      <a:blip r:embed="rId124"/>
                      <a:stretch>
                        <a:fillRect/>
                      </a:stretch>
                    </pic:blipFill>
                    <pic:spPr>
                      <a:xfrm>
                        <a:off x="0" y="0"/>
                        <a:ext cx="5581748" cy="2379564"/>
                      </a:xfrm>
                      <a:prstGeom prst="rect">
                        <a:avLst/>
                      </a:prstGeom>
                    </pic:spPr>
                  </pic:pic>
                </a:graphicData>
              </a:graphic>
            </wp:inline>
          </w:drawing>
        </w:r>
      </w:ins>
    </w:p>
    <w:p w14:paraId="4E735198" w14:textId="7D8439C1" w:rsidR="008241D7" w:rsidRDefault="00C465AA">
      <w:pPr>
        <w:pStyle w:val="ac"/>
        <w:spacing w:after="180"/>
        <w:rPr>
          <w:ins w:id="6682" w:author="張寶騌 CHANG,PAO-TSUNG" w:date="2022-06-10T17:23:00Z"/>
        </w:rPr>
      </w:pPr>
      <w:bookmarkStart w:id="6683" w:name="_Ref103006570"/>
      <w:bookmarkStart w:id="6684" w:name="_Toc106974334"/>
      <w:ins w:id="6685" w:author="張寶騌 CHANG,PAO-TSUNG" w:date="2022-05-09T16:35: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5</w:t>
      </w:r>
      <w:r w:rsidR="009700FF">
        <w:fldChar w:fldCharType="end"/>
      </w:r>
      <w:bookmarkEnd w:id="6683"/>
      <w:r w:rsidR="008958F6">
        <w:rPr>
          <w:rFonts w:hint="eastAsia"/>
        </w:rPr>
        <w:t xml:space="preserve"> </w:t>
      </w:r>
      <w:ins w:id="6686" w:author="張寶騌 CHANG,PAO-TSUNG" w:date="2022-05-09T16:35:00Z">
        <w:r>
          <w:rPr>
            <w:rFonts w:hint="eastAsia"/>
          </w:rPr>
          <w:t>完成之車站端軌道</w:t>
        </w:r>
        <w:r>
          <w:rPr>
            <w:rFonts w:hint="eastAsia"/>
          </w:rPr>
          <w:t>3D</w:t>
        </w:r>
        <w:r>
          <w:rPr>
            <w:rFonts w:hint="eastAsia"/>
          </w:rPr>
          <w:t>模型</w:t>
        </w:r>
      </w:ins>
      <w:bookmarkEnd w:id="6684"/>
    </w:p>
    <w:p w14:paraId="661C50C8" w14:textId="20048F22" w:rsidR="00420E70" w:rsidRDefault="00563961" w:rsidP="00420E70">
      <w:pPr>
        <w:pStyle w:val="31"/>
        <w:spacing w:before="360" w:after="180"/>
        <w:rPr>
          <w:ins w:id="6687" w:author="張寶騌 CHANG,PAO-TSUNG" w:date="2022-06-10T17:25:00Z"/>
        </w:rPr>
      </w:pPr>
      <w:bookmarkStart w:id="6688" w:name="_Ref105615513"/>
      <w:bookmarkStart w:id="6689" w:name="_Ref105710569"/>
      <w:ins w:id="6690" w:author="張寶騌 CHANG,PAO-TSUNG" w:date="2022-06-10T17:48:00Z">
        <w:r w:rsidRPr="005C29F0">
          <w:rPr>
            <w:rFonts w:hint="eastAsia"/>
            <w:highlight w:val="lightGray"/>
          </w:rPr>
          <w:lastRenderedPageBreak/>
          <w:t xml:space="preserve"> </w:t>
        </w:r>
      </w:ins>
      <w:bookmarkStart w:id="6691" w:name="_Toc107005959"/>
      <w:ins w:id="6692" w:author="張寶騌 CHANG,PAO-TSUNG" w:date="2022-06-10T17:25:00Z">
        <w:r>
          <w:rPr>
            <w:rFonts w:hint="eastAsia"/>
          </w:rPr>
          <w:t>軌道模型匯入</w:t>
        </w:r>
        <w:r>
          <w:rPr>
            <w:rFonts w:hint="eastAsia"/>
          </w:rPr>
          <w:t>U</w:t>
        </w:r>
        <w:r>
          <w:t>nity</w:t>
        </w:r>
        <w:bookmarkEnd w:id="6688"/>
        <w:bookmarkEnd w:id="6689"/>
        <w:bookmarkEnd w:id="6691"/>
        <w:r w:rsidR="00420E70">
          <w:t xml:space="preserve"> </w:t>
        </w:r>
      </w:ins>
    </w:p>
    <w:p w14:paraId="1EFFE62A" w14:textId="1AB8F51F" w:rsidR="00C320F7" w:rsidRDefault="00C320F7" w:rsidP="00C320F7">
      <w:pPr>
        <w:ind w:left="480" w:firstLine="480"/>
        <w:rPr>
          <w:ins w:id="6693" w:author="張寶騌 CHANG,PAO-TSUNG" w:date="2022-06-10T17:23:00Z"/>
        </w:rPr>
      </w:pPr>
      <w:ins w:id="6694" w:author="張寶騌 CHANG,PAO-TSUNG" w:date="2022-06-10T17:23:00Z">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ins>
      <w:r w:rsidR="009700FF">
        <w:rPr>
          <w:rFonts w:hint="eastAsia"/>
        </w:rPr>
        <w:instrText xml:space="preserve"> ADDIN EN.CITE &lt;EndNote&gt;&lt;Cite&gt;&lt;Author&gt;</w:instrText>
      </w:r>
      <w:r w:rsidR="009700FF">
        <w:rPr>
          <w:rFonts w:hint="eastAsia"/>
        </w:rPr>
        <w:instrText>林煒埕</w:instrText>
      </w:r>
      <w:r w:rsidR="009700FF">
        <w:rPr>
          <w:rFonts w:hint="eastAsia"/>
        </w:rPr>
        <w:instrText>&lt;/Author&gt;&lt;Year&gt;2021&lt;/Year&gt;&lt;RecNum&gt;27&lt;/RecNum&gt;&lt;DisplayText&gt;[27]&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9700FF">
        <w:rPr>
          <w:rFonts w:hint="eastAsia"/>
        </w:rPr>
        <w:instrText>林煒埕</w:instrText>
      </w:r>
      <w:r w:rsidR="009700FF">
        <w:rPr>
          <w:rFonts w:hint="eastAsia"/>
        </w:rPr>
        <w:instrText>&lt;/style&gt;&lt;/author&gt;&lt;/authors&gt;&lt;tertiary-authors&gt;&lt;author&gt;&lt;style face="normal" font="default" charset="136" size="100%"&gt;</w:instrText>
      </w:r>
      <w:r w:rsidR="009700FF">
        <w:rPr>
          <w:rFonts w:hint="eastAsia"/>
        </w:rPr>
        <w:instrText>馮重偉</w:instrText>
      </w:r>
      <w:r w:rsidR="009700FF">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9700FF">
        <w:rPr>
          <w:rFonts w:hint="eastAsia"/>
        </w:rPr>
        <w:instrText>結合建築資訊模型及混合實境建構輔助機電工程施工之協同系統</w:instrText>
      </w:r>
      <w:r w:rsidR="009700FF">
        <w:rPr>
          <w:rFonts w:hint="eastAsia"/>
        </w:rPr>
        <w:instrText>&lt;/style&gt;&lt;/title&gt;&lt;secondary-title&gt;&lt;style face="normal" font="default" charset="136" size="100%"&gt;</w:instrText>
      </w:r>
      <w:r w:rsidR="009700FF">
        <w:rPr>
          <w:rFonts w:hint="eastAsia"/>
        </w:rPr>
        <w:instrText>土木工程學系</w:instrText>
      </w:r>
      <w:r w:rsidR="009700FF">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9700FF">
        <w:rPr>
          <w:rFonts w:hint="eastAsia"/>
        </w:rPr>
        <w:instrText>台南市</w:instrText>
      </w:r>
      <w:r w:rsidR="009700FF">
        <w:rPr>
          <w:rFonts w:hint="eastAsia"/>
        </w:rPr>
        <w:instrText>&lt;/style&gt;&lt;/pub-location&gt;&lt;publisher&gt;&lt;style face="normal" font="default" charset="136" size="100%"&gt;</w:instrText>
      </w:r>
      <w:r w:rsidR="009700FF">
        <w:rPr>
          <w:rFonts w:hint="eastAsia"/>
        </w:rPr>
        <w:instrText>國立成功大學</w:instrText>
      </w:r>
      <w:r w:rsidR="009700FF">
        <w:rPr>
          <w:rFonts w:hint="eastAsia"/>
        </w:rPr>
        <w:instrText>&lt;/style&gt;&lt;/publisher&gt;&lt;work-type&gt;&lt;style face="normal" font="default" charset="136" size="100%"&gt;</w:instrText>
      </w:r>
      <w:r w:rsidR="009700FF">
        <w:rPr>
          <w:rFonts w:hint="eastAsia"/>
        </w:rPr>
        <w:instrText>碩士論文</w:instrText>
      </w:r>
      <w:r w:rsidR="009700FF">
        <w:rPr>
          <w:rFonts w:hint="eastAsia"/>
        </w:rPr>
        <w:instrText>&lt;/style&gt;&lt;/work-type&gt;&lt;urls&gt;&lt;/urls&gt;&lt;/record&gt;&lt;/Cite&gt;&lt;/EndNote&gt;</w:instrText>
      </w:r>
      <w:ins w:id="6695" w:author="張寶騌 CHANG,PAO-TSUNG" w:date="2022-06-10T17:23:00Z">
        <w:r>
          <w:fldChar w:fldCharType="separate"/>
        </w:r>
      </w:ins>
      <w:r w:rsidR="009700FF">
        <w:rPr>
          <w:noProof/>
        </w:rPr>
        <w:t>[27]</w:t>
      </w:r>
      <w:ins w:id="6696" w:author="張寶騌 CHANG,PAO-TSUNG" w:date="2022-06-10T17:23:00Z">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ins>
      <w:ins w:id="6697" w:author="張寶騌 CHANG,PAO-TSUNG" w:date="2022-06-10T17:34:00Z">
        <w:r w:rsidR="00013A8F">
          <w:rPr>
            <w:rFonts w:hint="eastAsia"/>
          </w:rPr>
          <w:t>，</w:t>
        </w:r>
      </w:ins>
      <w:ins w:id="6698" w:author="張寶騌 CHANG,PAO-TSUNG" w:date="2022-06-10T17:23:00Z">
        <w:r>
          <w:rPr>
            <w:rFonts w:hint="eastAsia"/>
          </w:rPr>
          <w:t>使用起來相當方便</w:t>
        </w:r>
      </w:ins>
      <w:ins w:id="6699" w:author="張寶騌 CHANG,PAO-TSUNG" w:date="2022-06-10T17:34:00Z">
        <w:r w:rsidR="00013A8F">
          <w:rPr>
            <w:rFonts w:hint="eastAsia"/>
          </w:rPr>
          <w:t>。</w:t>
        </w:r>
      </w:ins>
      <w:ins w:id="6700" w:author="張寶騌 CHANG,PAO-TSUNG" w:date="2022-06-10T17:23:00Z">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ins>
      <w:ins w:id="6701" w:author="張寶騌 CHANG,PAO-TSUNG" w:date="2022-06-10T17:23:00Z">
        <w:r>
          <w:fldChar w:fldCharType="separate"/>
        </w:r>
        <w:r w:rsidR="00643F6D">
          <w:rPr>
            <w:rFonts w:hint="eastAsia"/>
          </w:rPr>
          <w:t>圖</w:t>
        </w:r>
        <w:r w:rsidR="00643F6D">
          <w:rPr>
            <w:rFonts w:hint="eastAsia"/>
          </w:rPr>
          <w:t xml:space="preserve"> </w:t>
        </w:r>
      </w:ins>
      <w:r w:rsidR="00643F6D">
        <w:rPr>
          <w:noProof/>
        </w:rPr>
        <w:t>3</w:t>
      </w:r>
      <w:r w:rsidR="00643F6D">
        <w:noBreakHyphen/>
      </w:r>
      <w:r w:rsidR="00643F6D">
        <w:rPr>
          <w:noProof/>
        </w:rPr>
        <w:t>18</w:t>
      </w:r>
      <w:ins w:id="6702" w:author="張寶騌 CHANG,PAO-TSUNG" w:date="2022-06-10T17:23:00Z">
        <w:r>
          <w:fldChar w:fldCharType="end"/>
        </w:r>
        <w:r>
          <w:rPr>
            <w:rFonts w:hint="eastAsia"/>
          </w:rPr>
          <w:t>所示。</w:t>
        </w:r>
      </w:ins>
    </w:p>
    <w:p w14:paraId="5A2DA0E3" w14:textId="77777777" w:rsidR="00C320F7" w:rsidRDefault="00C320F7" w:rsidP="00C320F7">
      <w:pPr>
        <w:ind w:left="480" w:firstLine="480"/>
        <w:rPr>
          <w:ins w:id="6703" w:author="張寶騌 CHANG,PAO-TSUNG" w:date="2022-06-10T17:23:00Z"/>
        </w:rPr>
      </w:pPr>
    </w:p>
    <w:p w14:paraId="2382172F" w14:textId="77777777" w:rsidR="00C320F7" w:rsidRDefault="00C320F7" w:rsidP="00C320F7">
      <w:pPr>
        <w:ind w:leftChars="83" w:left="199" w:firstLineChars="83" w:firstLine="199"/>
        <w:jc w:val="center"/>
        <w:rPr>
          <w:ins w:id="6704" w:author="張寶騌 CHANG,PAO-TSUNG" w:date="2022-06-10T17:23:00Z"/>
        </w:rPr>
      </w:pPr>
      <w:ins w:id="6705" w:author="張寶騌 CHANG,PAO-TSUNG" w:date="2022-06-10T17:23:00Z">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ins>
    </w:p>
    <w:p w14:paraId="50C01D12" w14:textId="7152D6D5" w:rsidR="00C320F7" w:rsidRDefault="00C320F7" w:rsidP="00C320F7">
      <w:pPr>
        <w:pStyle w:val="ac"/>
        <w:spacing w:after="180"/>
        <w:rPr>
          <w:ins w:id="6706" w:author="張寶騌 CHANG,PAO-TSUNG" w:date="2022-06-10T17:23:00Z"/>
        </w:rPr>
      </w:pPr>
      <w:bookmarkStart w:id="6707" w:name="_Toc106974335"/>
      <w:ins w:id="6708" w:author="張寶騌 CHANG,PAO-TSUNG" w:date="2022-06-10T17:2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6</w:t>
      </w:r>
      <w:r w:rsidR="009700FF">
        <w:fldChar w:fldCharType="end"/>
      </w:r>
      <w:r w:rsidR="008958F6">
        <w:rPr>
          <w:rFonts w:hint="eastAsia"/>
        </w:rPr>
        <w:t xml:space="preserve"> </w:t>
      </w:r>
      <w:ins w:id="6709" w:author="張寶騌 CHANG,PAO-TSUNG" w:date="2022-06-10T17:23:00Z">
        <w:r w:rsidRPr="00CE3CF8">
          <w:t>Civil 3D</w:t>
        </w:r>
        <w:r>
          <w:rPr>
            <w:rFonts w:hint="eastAsia"/>
          </w:rPr>
          <w:t>模型匯入</w:t>
        </w:r>
        <w:r>
          <w:t>Unity</w:t>
        </w:r>
        <w:r>
          <w:rPr>
            <w:rFonts w:hint="eastAsia"/>
          </w:rPr>
          <w:t>流程圖</w:t>
        </w:r>
        <w:bookmarkEnd w:id="6707"/>
      </w:ins>
    </w:p>
    <w:p w14:paraId="752821D0" w14:textId="246ED37E" w:rsidR="00C320F7" w:rsidRDefault="000753DD">
      <w:pPr>
        <w:ind w:leftChars="83" w:left="199" w:firstLineChars="83" w:firstLine="199"/>
        <w:jc w:val="center"/>
        <w:rPr>
          <w:ins w:id="6710" w:author="張寶騌 CHANG,PAO-TSUNG" w:date="2022-06-10T17:33:00Z"/>
        </w:rPr>
        <w:pPrChange w:id="6711" w:author="張寶騌 CHANG,PAO-TSUNG" w:date="2022-06-10T17:35:00Z">
          <w:pPr>
            <w:ind w:left="480" w:firstLine="480"/>
          </w:pPr>
        </w:pPrChange>
      </w:pPr>
      <w:ins w:id="6712" w:author="張寶騌 CHANG,PAO-TSUNG" w:date="2022-06-10T17:32:00Z">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4AB44577" w14:textId="507503EE" w:rsidR="000753DD" w:rsidRDefault="000753DD">
      <w:pPr>
        <w:pStyle w:val="ac"/>
        <w:spacing w:after="180"/>
        <w:rPr>
          <w:ins w:id="6713" w:author="張寶騌 CHANG,PAO-TSUNG" w:date="2022-06-10T17:32:00Z"/>
        </w:rPr>
        <w:pPrChange w:id="6714" w:author="張寶騌 CHANG,PAO-TSUNG" w:date="2022-06-10T17:33:00Z">
          <w:pPr>
            <w:ind w:left="480" w:firstLine="480"/>
          </w:pPr>
        </w:pPrChange>
      </w:pPr>
      <w:bookmarkStart w:id="6715" w:name="_Toc106974336"/>
      <w:ins w:id="6716" w:author="張寶騌 CHANG,PAO-TSUNG" w:date="2022-06-10T17:3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7</w:t>
      </w:r>
      <w:r w:rsidR="009700FF">
        <w:fldChar w:fldCharType="end"/>
      </w:r>
      <w:r w:rsidR="008958F6">
        <w:rPr>
          <w:rFonts w:hint="eastAsia"/>
        </w:rPr>
        <w:t xml:space="preserve"> </w:t>
      </w:r>
      <w:ins w:id="6717" w:author="張寶騌 CHANG,PAO-TSUNG" w:date="2022-06-10T17:33:00Z">
        <w:r>
          <w:rPr>
            <w:rFonts w:hint="eastAsia"/>
          </w:rPr>
          <w:t>匯入</w:t>
        </w:r>
        <w:r w:rsidRPr="000753DD">
          <w:t>SketchUp</w:t>
        </w:r>
        <w:r>
          <w:rPr>
            <w:rFonts w:hint="eastAsia"/>
          </w:rPr>
          <w:t>之介面</w:t>
        </w:r>
      </w:ins>
      <w:bookmarkEnd w:id="6715"/>
    </w:p>
    <w:p w14:paraId="56B59B7F" w14:textId="77777777" w:rsidR="000753DD" w:rsidRDefault="000753DD" w:rsidP="00C320F7">
      <w:pPr>
        <w:ind w:left="480" w:firstLine="480"/>
        <w:rPr>
          <w:ins w:id="6718" w:author="張寶騌 CHANG,PAO-TSUNG" w:date="2022-06-10T17:23:00Z"/>
        </w:rPr>
      </w:pPr>
    </w:p>
    <w:p w14:paraId="1FA62672" w14:textId="77777777" w:rsidR="00C320F7" w:rsidRDefault="00C320F7" w:rsidP="00C320F7">
      <w:pPr>
        <w:ind w:leftChars="83" w:left="199" w:firstLineChars="83" w:firstLine="199"/>
        <w:jc w:val="center"/>
        <w:rPr>
          <w:ins w:id="6719" w:author="張寶騌 CHANG,PAO-TSUNG" w:date="2022-06-10T17:23:00Z"/>
        </w:rPr>
      </w:pPr>
      <w:ins w:id="6720" w:author="張寶騌 CHANG,PAO-TSUNG" w:date="2022-06-10T17:23:00Z">
        <w:r>
          <w:rPr>
            <w:noProof/>
          </w:rPr>
          <w:lastRenderedPageBreak/>
          <w:drawing>
            <wp:inline distT="0" distB="0" distL="0" distR="0" wp14:anchorId="5E685E46" wp14:editId="64F5885B">
              <wp:extent cx="5579745" cy="3215640"/>
              <wp:effectExtent l="0" t="0" r="190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462" b="1909"/>
                      <a:stretch/>
                    </pic:blipFill>
                    <pic:spPr bwMode="auto">
                      <a:xfrm>
                        <a:off x="0" y="0"/>
                        <a:ext cx="5579745" cy="3215640"/>
                      </a:xfrm>
                      <a:prstGeom prst="rect">
                        <a:avLst/>
                      </a:prstGeom>
                      <a:ln>
                        <a:noFill/>
                      </a:ln>
                      <a:extLst>
                        <a:ext uri="{53640926-AAD7-44D8-BBD7-CCE9431645EC}">
                          <a14:shadowObscured xmlns:a14="http://schemas.microsoft.com/office/drawing/2010/main"/>
                        </a:ext>
                      </a:extLst>
                    </pic:spPr>
                  </pic:pic>
                </a:graphicData>
              </a:graphic>
            </wp:inline>
          </w:drawing>
        </w:r>
      </w:ins>
    </w:p>
    <w:p w14:paraId="441D9CE2" w14:textId="1EE12DC4" w:rsidR="00C320F7" w:rsidRDefault="00C320F7" w:rsidP="00C320F7">
      <w:pPr>
        <w:pStyle w:val="ac"/>
        <w:spacing w:after="180"/>
        <w:rPr>
          <w:ins w:id="6721" w:author="張寶騌 CHANG,PAO-TSUNG" w:date="2022-06-10T17:23:00Z"/>
        </w:rPr>
      </w:pPr>
      <w:bookmarkStart w:id="6722" w:name="_Ref103113652"/>
      <w:bookmarkStart w:id="6723" w:name="_Toc106974337"/>
      <w:ins w:id="6724" w:author="張寶騌 CHANG,PAO-TSUNG" w:date="2022-06-10T17:2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8</w:t>
      </w:r>
      <w:r w:rsidR="009700FF">
        <w:fldChar w:fldCharType="end"/>
      </w:r>
      <w:bookmarkEnd w:id="6722"/>
      <w:ins w:id="6725" w:author="張寶騌 CHANG,PAO-TSUNG" w:date="2022-06-10T17:23:00Z">
        <w:r>
          <w:rPr>
            <w:rFonts w:hint="eastAsia"/>
          </w:rPr>
          <w:t xml:space="preserve"> </w:t>
        </w:r>
        <w:r>
          <w:rPr>
            <w:rFonts w:hint="eastAsia"/>
          </w:rPr>
          <w:t>匯入</w:t>
        </w:r>
        <w:r w:rsidRPr="00003E0A">
          <w:rPr>
            <w:rFonts w:hint="eastAsia"/>
          </w:rPr>
          <w:t>Unity</w:t>
        </w:r>
        <w:r>
          <w:rPr>
            <w:rFonts w:hint="eastAsia"/>
          </w:rPr>
          <w:t>的軌道模型</w:t>
        </w:r>
        <w:bookmarkEnd w:id="6723"/>
      </w:ins>
    </w:p>
    <w:p w14:paraId="08ACDEEC" w14:textId="6B2147F4" w:rsidR="00C320F7" w:rsidRPr="00C320F7" w:rsidRDefault="00C320F7" w:rsidP="00C320F7">
      <w:pPr>
        <w:ind w:left="480" w:firstLine="480"/>
        <w:rPr>
          <w:ins w:id="6726" w:author="張寶騌 CHANG,PAO-TSUNG" w:date="2022-06-10T17:23:00Z"/>
        </w:rPr>
      </w:pPr>
    </w:p>
    <w:p w14:paraId="76D252EC" w14:textId="77777777" w:rsidR="00C320F7" w:rsidRPr="00C320F7" w:rsidRDefault="00C320F7">
      <w:pPr>
        <w:ind w:left="480" w:firstLine="480"/>
        <w:rPr>
          <w:ins w:id="6727" w:author="張寶騌 CHANG,PAO-TSUNG" w:date="2022-05-09T11:42:00Z"/>
        </w:rPr>
        <w:pPrChange w:id="6728" w:author="張寶騌 CHANG,PAO-TSUNG" w:date="2022-06-10T17:23:00Z">
          <w:pPr>
            <w:widowControl/>
            <w:spacing w:line="240" w:lineRule="auto"/>
            <w:ind w:leftChars="0" w:left="0" w:firstLineChars="0" w:firstLine="0"/>
          </w:pPr>
        </w:pPrChange>
      </w:pPr>
    </w:p>
    <w:p w14:paraId="3BED82FC" w14:textId="322CF3EF" w:rsidR="00003E0A" w:rsidRDefault="00003E0A" w:rsidP="00A67996">
      <w:pPr>
        <w:ind w:left="480" w:firstLine="480"/>
        <w:rPr>
          <w:ins w:id="6729" w:author="張寶騌 CHANG,PAO-TSUNG" w:date="2022-05-10T22:04:00Z"/>
        </w:rPr>
      </w:pPr>
    </w:p>
    <w:p w14:paraId="11AC3AFD" w14:textId="3AD5A034" w:rsidR="00C320F7" w:rsidRDefault="00530F4C" w:rsidP="00C320F7">
      <w:pPr>
        <w:ind w:left="480" w:firstLine="480"/>
        <w:rPr>
          <w:ins w:id="6730" w:author="張寶騌 CHANG,PAO-TSUNG" w:date="2022-06-10T17:20:00Z"/>
        </w:rPr>
      </w:pPr>
      <w:del w:id="6731" w:author="張寶騌 CHANG,PAO-TSUNG" w:date="2022-06-10T17:22:00Z">
        <w:r w:rsidDel="00C320F7">
          <w:fldChar w:fldCharType="begin">
            <w:fldData xml:space="preserve">PEVuZE5vdGU+PENpdGU+PEF1dGhvcj7mnpfnhZLln5U8L0F1dGhvcj48WWVhcj4yMDIxPC9ZZWFy
PjxSZWNOdW0+Mjc8L1JlY051bT48RGlzcGxheVRleHQ+WzEyLCA0MV08L0Rpc3BsYXlUZXh0Pjxy
ZWNvcmQ+PHJlYy1udW1iZXI+Mjc8L3JlYy1udW1iZXI+PGZvcmVpZ24ta2V5cz48a2V5IGFwcD0i
RU4iIGRiLWlkPSJzdng5MnJmcjFzdnB2bmVycHB5dmEwYXNyYTJ3eGR6c3dzZHMiIHRpbWVzdGFt
cD0iMTY0OTk5NTY4MyI+Mjc8L2tleT48L2ZvcmVpZ24ta2V5cz48cmVmLXR5cGUgbmFtZT0iVGhl
c2lzIj4zMjwvcmVmLXR5cGU+PGNvbnRyaWJ1dG9ycz48YXV0aG9ycz48YXV0aG9yPjxzdHlsZSBm
YWNlPSJub3JtYWwiIGZvbnQ9ImRlZmF1bHQiIGNoYXJzZXQ9IjEzNiIgc2l6ZT0iMTAwJSI+5p6X
54WS5Z+V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xp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</w:fldData>
          </w:fldChar>
        </w:r>
      </w:del>
      <w:r w:rsidR="004846B4">
        <w:instrText xml:space="preserve"> ADDIN EN.CITE </w:instrText>
      </w:r>
      <w:r w:rsidR="004846B4">
        <w:fldChar w:fldCharType="begin">
          <w:fldData xml:space="preserve">PEVuZE5vdGU+PENpdGU+PEF1dGhvcj7mnpfnhZLln5U8L0F1dGhvcj48WWVhcj4yMDIxPC9ZZWFy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</w:fldData>
        </w:fldChar>
      </w:r>
      <w:r w:rsidR="004846B4">
        <w:instrText xml:space="preserve"> ADDIN EN.CITE.DATA </w:instrText>
      </w:r>
      <w:r w:rsidR="004846B4">
        <w:fldChar w:fldCharType="end"/>
      </w:r>
      <w:del w:id="6732" w:author="張寶騌 CHANG,PAO-TSUNG" w:date="2022-06-10T17:22:00Z">
        <w:r w:rsidDel="00C320F7">
          <w:fldChar w:fldCharType="separate"/>
        </w:r>
      </w:del>
      <w:r w:rsidR="004846B4">
        <w:rPr>
          <w:noProof/>
        </w:rPr>
        <w:t>[12, 41]</w:t>
      </w:r>
      <w:del w:id="6733" w:author="張寶騌 CHANG,PAO-TSUNG" w:date="2022-06-10T17:22:00Z">
        <w:r w:rsidDel="00C320F7">
          <w:fldChar w:fldCharType="end"/>
        </w:r>
      </w:del>
    </w:p>
    <w:p w14:paraId="67CC648F" w14:textId="49ECEE70" w:rsidR="00C320F7" w:rsidRPr="00C320F7" w:rsidRDefault="00C320F7">
      <w:pPr>
        <w:pStyle w:val="21"/>
        <w:spacing w:before="360" w:afterLines="50" w:after="180"/>
        <w:rPr>
          <w:ins w:id="6734" w:author="張寶騌 CHANG,PAO-TSUNG" w:date="2022-05-09T16:49:00Z"/>
        </w:rPr>
        <w:pPrChange w:id="6735" w:author="張寶騌 CHANG,PAO-TSUNG" w:date="2022-06-10T17:20:00Z">
          <w:pPr>
            <w:ind w:left="480" w:firstLine="480"/>
          </w:pPr>
        </w:pPrChange>
      </w:pPr>
      <w:ins w:id="6736" w:author="張寶騌 CHANG,PAO-TSUNG" w:date="2022-06-10T17:20:00Z">
        <w:r>
          <w:rPr>
            <w:rFonts w:hint="eastAsia"/>
          </w:rPr>
          <w:t xml:space="preserve">　</w:t>
        </w:r>
      </w:ins>
      <w:bookmarkStart w:id="6737" w:name="_Toc107005960"/>
      <w:ins w:id="6738" w:author="張寶騌 CHANG,PAO-TSUNG" w:date="2022-06-10T17:21:00Z">
        <w:r>
          <w:rPr>
            <w:rFonts w:hint="eastAsia"/>
          </w:rPr>
          <w:t>建置互動平台</w:t>
        </w:r>
      </w:ins>
      <w:ins w:id="6739" w:author="張寶騌 CHANG,PAO-TSUNG" w:date="2022-06-17T20:45:00Z">
        <w:r w:rsidR="00AA3E0A">
          <w:rPr>
            <w:rFonts w:hint="eastAsia"/>
          </w:rPr>
          <w:t>介面與腳本</w:t>
        </w:r>
      </w:ins>
      <w:bookmarkEnd w:id="6737"/>
    </w:p>
    <w:p w14:paraId="4BB4BCCD" w14:textId="62DB3098" w:rsidR="00013A8F" w:rsidRDefault="00013A8F" w:rsidP="00013A8F">
      <w:pPr>
        <w:ind w:left="480" w:firstLine="480"/>
        <w:rPr>
          <w:ins w:id="6740" w:author="張寶騌 CHANG,PAO-TSUNG" w:date="2022-06-10T17:35:00Z"/>
        </w:rPr>
      </w:pPr>
      <w:ins w:id="6741" w:author="張寶騌 CHANG,PAO-TSUNG" w:date="2022-06-10T17:35:00Z">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w:t>
        </w:r>
      </w:ins>
      <w:ins w:id="6742" w:author="張寶騌 CHANG,PAO-TSUNG" w:date="2022-06-10T17:49:00Z">
        <w:r w:rsidR="001D44D7">
          <w:rPr>
            <w:rFonts w:hint="eastAsia"/>
          </w:rPr>
          <w:t>，因此皆在</w:t>
        </w:r>
        <w:r w:rsidR="001D44D7">
          <w:t>Unity</w:t>
        </w:r>
        <w:r w:rsidR="001D44D7">
          <w:rPr>
            <w:rFonts w:hint="eastAsia"/>
          </w:rPr>
          <w:t>建置完成</w:t>
        </w:r>
      </w:ins>
      <w:ins w:id="6743" w:author="張寶騌 CHANG,PAO-TSUNG" w:date="2022-06-10T17:35:00Z">
        <w:r>
          <w:rPr>
            <w:rFonts w:hint="eastAsia"/>
          </w:rPr>
          <w:t>。</w:t>
        </w:r>
      </w:ins>
      <w:ins w:id="6744" w:author="張寶騌 CHANG,PAO-TSUNG" w:date="2022-06-10T17:36:00Z">
        <w:r>
          <w:rPr>
            <w:rFonts w:hint="eastAsia"/>
          </w:rPr>
          <w:t>本小節</w:t>
        </w:r>
      </w:ins>
      <w:ins w:id="6745" w:author="張寶騌 CHANG,PAO-TSUNG" w:date="2022-06-10T17:35:00Z">
        <w:r>
          <w:rPr>
            <w:rFonts w:hint="eastAsia"/>
          </w:rPr>
          <w:t>使用</w:t>
        </w:r>
        <w:r>
          <w:rPr>
            <w:rFonts w:hint="eastAsia"/>
          </w:rPr>
          <w:t>U</w:t>
        </w:r>
        <w:r>
          <w:t>nity</w:t>
        </w:r>
        <w:r>
          <w:rPr>
            <w:rFonts w:hint="eastAsia"/>
          </w:rPr>
          <w:t>中</w:t>
        </w:r>
        <w:r>
          <w:t>UI</w:t>
        </w:r>
        <w:r>
          <w:rPr>
            <w:rFonts w:hint="eastAsia"/>
          </w:rPr>
          <w:t>工具，建立操作圖卡與按鈕等組件</w:t>
        </w:r>
      </w:ins>
      <w:ins w:id="6746" w:author="張寶騌 CHANG,PAO-TSUNG" w:date="2022-06-10T17:36:00Z">
        <w:r>
          <w:rPr>
            <w:rFonts w:hint="eastAsia"/>
          </w:rPr>
          <w:t>，</w:t>
        </w:r>
      </w:ins>
      <w:ins w:id="6747" w:author="張寶騌 CHANG,PAO-TSUNG" w:date="2022-06-10T17:39:00Z">
        <w:r w:rsidR="00B96F90">
          <w:rPr>
            <w:rFonts w:hint="eastAsia"/>
          </w:rPr>
          <w:t>以供使用者可以任意操作使用。</w:t>
        </w:r>
      </w:ins>
      <w:ins w:id="6748" w:author="張寶騌 CHANG,PAO-TSUNG" w:date="2022-06-10T17:40:00Z">
        <w:r w:rsidR="00B96F90">
          <w:rPr>
            <w:rFonts w:hint="eastAsia"/>
          </w:rPr>
          <w:t>首先需</w:t>
        </w:r>
        <w:proofErr w:type="gramStart"/>
        <w:r w:rsidR="00B96F90">
          <w:rPr>
            <w:rFonts w:hint="eastAsia"/>
          </w:rPr>
          <w:t>規</w:t>
        </w:r>
        <w:proofErr w:type="gramEnd"/>
        <w:r w:rsidR="00B96F90">
          <w:rPr>
            <w:rFonts w:hint="eastAsia"/>
          </w:rPr>
          <w:t>畫操作的頁面以及建置</w:t>
        </w:r>
        <w:r w:rsidR="00B96F90">
          <w:rPr>
            <w:rFonts w:hint="eastAsia"/>
          </w:rPr>
          <w:t>U</w:t>
        </w:r>
        <w:r w:rsidR="00B96F90">
          <w:t>I</w:t>
        </w:r>
        <w:r w:rsidR="00B96F90">
          <w:rPr>
            <w:rFonts w:hint="eastAsia"/>
          </w:rPr>
          <w:t>，</w:t>
        </w:r>
      </w:ins>
      <w:ins w:id="6749" w:author="張寶騌 CHANG,PAO-TSUNG" w:date="2022-06-10T17:41:00Z">
        <w:r w:rsidR="00B96F90">
          <w:rPr>
            <w:rFonts w:hint="eastAsia"/>
          </w:rPr>
          <w:t>並設定個按鈕與物件的觸發關係。然後，</w:t>
        </w:r>
      </w:ins>
      <w:ins w:id="6750" w:author="張寶騌 CHANG,PAO-TSUNG" w:date="2022-06-10T17:42:00Z">
        <w:r w:rsidR="00B96F90">
          <w:rPr>
            <w:rFonts w:hint="eastAsia"/>
          </w:rPr>
          <w:t>在</w:t>
        </w:r>
        <w:r w:rsidR="00B96F90" w:rsidRPr="00B96F90">
          <w:t>Visual Studio Community</w:t>
        </w:r>
        <w:r w:rsidR="00B96F90">
          <w:rPr>
            <w:rFonts w:hint="eastAsia"/>
          </w:rPr>
          <w:t>開發環境中</w:t>
        </w:r>
      </w:ins>
      <w:ins w:id="6751" w:author="張寶騌 CHANG,PAO-TSUNG" w:date="2022-06-10T17:36:00Z">
        <w:r>
          <w:rPr>
            <w:rFonts w:hint="eastAsia"/>
          </w:rPr>
          <w:t>編寫</w:t>
        </w:r>
      </w:ins>
      <w:ins w:id="6752" w:author="張寶騌 CHANG,PAO-TSUNG" w:date="2022-06-10T17:42:00Z">
        <w:r w:rsidR="00B96F90">
          <w:t>C#</w:t>
        </w:r>
      </w:ins>
      <w:ins w:id="6753" w:author="張寶騌 CHANG,PAO-TSUNG" w:date="2022-06-10T17:36:00Z">
        <w:r>
          <w:rPr>
            <w:rFonts w:hint="eastAsia"/>
          </w:rPr>
          <w:t>腳本，</w:t>
        </w:r>
      </w:ins>
      <w:ins w:id="6754" w:author="張寶騌 CHANG,PAO-TSUNG" w:date="2022-06-10T17:37:00Z">
        <w:r>
          <w:rPr>
            <w:rFonts w:hint="eastAsia"/>
          </w:rPr>
          <w:t>完成</w:t>
        </w:r>
      </w:ins>
      <w:ins w:id="6755" w:author="張寶騌 CHANG,PAO-TSUNG" w:date="2022-06-10T17:38:00Z">
        <w:r>
          <w:rPr>
            <w:rFonts w:hint="eastAsia"/>
          </w:rPr>
          <w:t>場景轉換、圖表</w:t>
        </w:r>
      </w:ins>
      <w:ins w:id="6756" w:author="張寶騌 CHANG,PAO-TSUNG" w:date="2022-06-10T18:36:00Z">
        <w:r w:rsidR="001A2108">
          <w:rPr>
            <w:rFonts w:hint="eastAsia"/>
          </w:rPr>
          <w:t>數據</w:t>
        </w:r>
      </w:ins>
      <w:ins w:id="6757" w:author="張寶騌 CHANG,PAO-TSUNG" w:date="2022-06-10T17:38:00Z">
        <w:r>
          <w:rPr>
            <w:rFonts w:hint="eastAsia"/>
          </w:rPr>
          <w:t>呈現</w:t>
        </w:r>
      </w:ins>
      <w:ins w:id="6758" w:author="張寶騌 CHANG,PAO-TSUNG" w:date="2022-06-10T18:16:00Z">
        <w:r w:rsidR="00650A91">
          <w:rPr>
            <w:rFonts w:hint="eastAsia"/>
          </w:rPr>
          <w:t>與</w:t>
        </w:r>
      </w:ins>
      <w:ins w:id="6759" w:author="張寶騌 CHANG,PAO-TSUNG" w:date="2022-06-10T18:17:00Z">
        <w:r w:rsidR="00650A91">
          <w:rPr>
            <w:rFonts w:hint="eastAsia"/>
          </w:rPr>
          <w:t>資料儲存</w:t>
        </w:r>
      </w:ins>
      <w:ins w:id="6760" w:author="張寶騌 CHANG,PAO-TSUNG" w:date="2022-06-10T17:46:00Z">
        <w:r w:rsidR="00563961">
          <w:rPr>
            <w:rFonts w:hint="eastAsia"/>
          </w:rPr>
          <w:t>等較</w:t>
        </w:r>
      </w:ins>
      <w:ins w:id="6761" w:author="張寶騌 CHANG,PAO-TSUNG" w:date="2022-06-10T17:47:00Z">
        <w:r w:rsidR="00563961">
          <w:rPr>
            <w:rFonts w:hint="eastAsia"/>
          </w:rPr>
          <w:t>複雜</w:t>
        </w:r>
      </w:ins>
      <w:ins w:id="6762" w:author="張寶騌 CHANG,PAO-TSUNG" w:date="2022-06-10T17:38:00Z">
        <w:r>
          <w:rPr>
            <w:rFonts w:hint="eastAsia"/>
          </w:rPr>
          <w:t>的</w:t>
        </w:r>
      </w:ins>
      <w:ins w:id="6763" w:author="張寶騌 CHANG,PAO-TSUNG" w:date="2022-06-10T18:17:00Z">
        <w:r w:rsidR="00650A91">
          <w:rPr>
            <w:rFonts w:hint="eastAsia"/>
          </w:rPr>
          <w:t>功能</w:t>
        </w:r>
      </w:ins>
      <w:ins w:id="6764" w:author="張寶騌 CHANG,PAO-TSUNG" w:date="2022-06-10T17:35:00Z">
        <w:r>
          <w:rPr>
            <w:rFonts w:hint="eastAsia"/>
          </w:rPr>
          <w:t>。最後則是增加</w:t>
        </w:r>
      </w:ins>
      <w:ins w:id="6765" w:author="張寶騌 CHANG,PAO-TSUNG" w:date="2022-06-10T17:43:00Z">
        <w:r w:rsidR="00B96F90">
          <w:rPr>
            <w:rFonts w:hint="eastAsia"/>
          </w:rPr>
          <w:t>狀態輸</w:t>
        </w:r>
      </w:ins>
      <w:ins w:id="6766" w:author="張寶騌 CHANG,PAO-TSUNG" w:date="2022-06-10T17:44:00Z">
        <w:r w:rsidR="00B96F90">
          <w:rPr>
            <w:rFonts w:hint="eastAsia"/>
          </w:rPr>
          <w:t>說明的介面，讓使用者可以於</w:t>
        </w:r>
        <w:r w:rsidR="00563961">
          <w:rPr>
            <w:rFonts w:hint="eastAsia"/>
          </w:rPr>
          <w:t>介面中填寫說明與註記</w:t>
        </w:r>
      </w:ins>
      <w:ins w:id="6767" w:author="張寶騌 CHANG,PAO-TSUNG" w:date="2022-06-10T17:35:00Z">
        <w:r>
          <w:rPr>
            <w:rFonts w:hint="eastAsia"/>
          </w:rPr>
          <w:t>。</w:t>
        </w:r>
      </w:ins>
    </w:p>
    <w:p w14:paraId="404419DB" w14:textId="3BB1A4F6" w:rsidR="00563961" w:rsidRDefault="00F43CE3" w:rsidP="00563961">
      <w:pPr>
        <w:pStyle w:val="31"/>
        <w:spacing w:before="360" w:after="180"/>
        <w:rPr>
          <w:ins w:id="6768" w:author="張寶騌 CHANG,PAO-TSUNG" w:date="2022-06-10T17:48:00Z"/>
        </w:rPr>
      </w:pPr>
      <w:ins w:id="6769" w:author="張寶騌 CHANG,PAO-TSUNG" w:date="2022-06-10T18:06:00Z">
        <w:r>
          <w:rPr>
            <w:rFonts w:hint="eastAsia"/>
          </w:rPr>
          <w:lastRenderedPageBreak/>
          <w:t xml:space="preserve"> </w:t>
        </w:r>
      </w:ins>
      <w:bookmarkStart w:id="6770" w:name="_Toc107005961"/>
      <w:ins w:id="6771" w:author="張寶騌 CHANG,PAO-TSUNG" w:date="2022-06-10T17:48:00Z">
        <w:r w:rsidR="00563961" w:rsidRPr="00563961">
          <w:rPr>
            <w:rFonts w:hint="eastAsia"/>
          </w:rPr>
          <w:t>規劃操作頁面與建置</w:t>
        </w:r>
        <w:r w:rsidR="00563961" w:rsidRPr="00563961">
          <w:rPr>
            <w:rFonts w:hint="eastAsia"/>
          </w:rPr>
          <w:t>UI</w:t>
        </w:r>
        <w:bookmarkEnd w:id="6770"/>
      </w:ins>
    </w:p>
    <w:p w14:paraId="15BE4D79" w14:textId="7E4E443A" w:rsidR="002B7CA7" w:rsidRDefault="003522A1" w:rsidP="000A749E">
      <w:pPr>
        <w:ind w:left="480" w:firstLine="480"/>
        <w:rPr>
          <w:ins w:id="6772" w:author="張寶騌 CHANG,PAO-TSUNG" w:date="2022-05-22T14:37:00Z"/>
        </w:rPr>
      </w:pPr>
      <w:ins w:id="6773" w:author="張寶騌 CHANG,PAO-TSUNG" w:date="2022-05-20T12:03:00Z">
        <w:r>
          <w:rPr>
            <w:rFonts w:hint="eastAsia"/>
          </w:rPr>
          <w:t>在</w:t>
        </w:r>
      </w:ins>
      <w:ins w:id="6774" w:author="張寶騌 CHANG,PAO-TSUNG" w:date="2022-06-10T17:49:00Z">
        <w:r w:rsidR="00563961" w:rsidRPr="00563961">
          <w:rPr>
            <w:rFonts w:hint="eastAsia"/>
          </w:rPr>
          <w:t>操作頁面</w:t>
        </w:r>
      </w:ins>
      <w:ins w:id="6775" w:author="張寶騌 CHANG,PAO-TSUNG" w:date="2022-05-20T12:03:00Z">
        <w:r>
          <w:rPr>
            <w:rFonts w:hint="eastAsia"/>
          </w:rPr>
          <w:t>部分，</w:t>
        </w:r>
      </w:ins>
      <w:ins w:id="6776" w:author="張寶騌 CHANG,PAO-TSUNG" w:date="2022-05-20T12:15:00Z">
        <w:r w:rsidR="00706ABE">
          <w:rPr>
            <w:rFonts w:hint="eastAsia"/>
          </w:rPr>
          <w:t>使用層</w:t>
        </w:r>
        <w:proofErr w:type="gramStart"/>
        <w:r w:rsidR="00706ABE">
          <w:rPr>
            <w:rFonts w:hint="eastAsia"/>
          </w:rPr>
          <w:t>狀式的表單</w:t>
        </w:r>
        <w:proofErr w:type="gramEnd"/>
        <w:r w:rsidR="00706ABE">
          <w:rPr>
            <w:rFonts w:hint="eastAsia"/>
          </w:rPr>
          <w:t>設計</w:t>
        </w:r>
      </w:ins>
      <w:ins w:id="6777" w:author="張寶騌 CHANG,PAO-TSUNG" w:date="2022-05-22T13:10:00Z">
        <w:r w:rsidR="003631FD">
          <w:rPr>
            <w:rFonts w:hint="eastAsia"/>
          </w:rPr>
          <w:t>可以方便找尋欲查詢的</w:t>
        </w:r>
      </w:ins>
      <w:ins w:id="6778" w:author="張寶騌 CHANG,PAO-TSUNG" w:date="2022-05-22T13:11:00Z">
        <w:r w:rsidR="003631FD">
          <w:rPr>
            <w:rFonts w:hint="eastAsia"/>
          </w:rPr>
          <w:t>項目</w:t>
        </w:r>
      </w:ins>
      <w:ins w:id="6779" w:author="張寶騌 CHANG,PAO-TSUNG" w:date="2022-05-22T14:28:00Z">
        <w:r w:rsidR="002B7CA7">
          <w:rPr>
            <w:rFonts w:hint="eastAsia"/>
          </w:rPr>
          <w:t>。首先以軌道模型作為</w:t>
        </w:r>
      </w:ins>
      <w:ins w:id="6780" w:author="張寶騌 CHANG,PAO-TSUNG" w:date="2022-05-22T14:29:00Z">
        <w:r w:rsidR="002B7CA7">
          <w:rPr>
            <w:rFonts w:hint="eastAsia"/>
          </w:rPr>
          <w:t>第一層之</w:t>
        </w:r>
      </w:ins>
      <w:ins w:id="6781" w:author="張寶騌 CHANG,PAO-TSUNG" w:date="2022-05-22T14:37:00Z">
        <w:r w:rsidR="008B628B">
          <w:rPr>
            <w:rFonts w:hint="eastAsia"/>
          </w:rPr>
          <w:t>頁</w:t>
        </w:r>
      </w:ins>
      <w:ins w:id="6782" w:author="張寶騌 CHANG,PAO-TSUNG" w:date="2022-05-22T14:29:00Z">
        <w:r w:rsidR="002B7CA7">
          <w:rPr>
            <w:rFonts w:hint="eastAsia"/>
          </w:rPr>
          <w:t>面，</w:t>
        </w:r>
      </w:ins>
      <w:ins w:id="6783" w:author="張寶騌 CHANG,PAO-TSUNG" w:date="2022-06-10T17:50:00Z">
        <w:r w:rsidR="001D44D7">
          <w:rPr>
            <w:rFonts w:hint="eastAsia"/>
          </w:rPr>
          <w:t>做為讓使用者快速了解</w:t>
        </w:r>
      </w:ins>
      <w:ins w:id="6784" w:author="張寶騌 CHANG,PAO-TSUNG" w:date="2022-06-10T17:51:00Z">
        <w:r w:rsidR="001D44D7">
          <w:rPr>
            <w:rFonts w:hint="eastAsia"/>
          </w:rPr>
          <w:t>軌道空間場域的介面，</w:t>
        </w:r>
      </w:ins>
      <w:ins w:id="6785" w:author="張寶騌 CHANG,PAO-TSUNG" w:date="2022-05-22T14:29:00Z">
        <w:r w:rsidR="002B7CA7">
          <w:rPr>
            <w:rFonts w:hint="eastAsia"/>
          </w:rPr>
          <w:t>並於模型相對應里程位置建置監測站</w:t>
        </w:r>
      </w:ins>
      <w:ins w:id="6786" w:author="張寶騌 CHANG,PAO-TSUNG" w:date="2022-05-22T14:30:00Z">
        <w:r w:rsidR="002B7CA7">
          <w:rPr>
            <w:rFonts w:hint="eastAsia"/>
          </w:rPr>
          <w:t>標示與</w:t>
        </w:r>
      </w:ins>
      <w:ins w:id="6787" w:author="張寶騌 CHANG,PAO-TSUNG" w:date="2022-06-10T17:51:00Z">
        <w:r w:rsidR="001D44D7">
          <w:rPr>
            <w:rFonts w:hint="eastAsia"/>
          </w:rPr>
          <w:t>監測資料</w:t>
        </w:r>
      </w:ins>
      <w:ins w:id="6788" w:author="張寶騌 CHANG,PAO-TSUNG" w:date="2022-05-22T14:30:00Z">
        <w:r w:rsidR="002B7CA7">
          <w:rPr>
            <w:rFonts w:hint="eastAsia"/>
          </w:rPr>
          <w:t>按鈕，以作為進入下一層</w:t>
        </w:r>
      </w:ins>
      <w:ins w:id="6789" w:author="張寶騌 CHANG,PAO-TSUNG" w:date="2022-05-22T14:31:00Z">
        <w:r w:rsidR="00A62115">
          <w:rPr>
            <w:rFonts w:hint="eastAsia"/>
          </w:rPr>
          <w:t>監測站資訊頁面</w:t>
        </w:r>
      </w:ins>
      <w:ins w:id="6790" w:author="張寶騌 CHANG,PAO-TSUNG" w:date="2022-05-22T14:37:00Z">
        <w:r w:rsidR="008B628B">
          <w:rPr>
            <w:rFonts w:hint="eastAsia"/>
          </w:rPr>
          <w:t>之連結</w:t>
        </w:r>
      </w:ins>
      <w:ins w:id="6791" w:author="張寶騌 CHANG,PAO-TSUNG" w:date="2022-06-10T17:53:00Z">
        <w:r w:rsidR="001D44D7">
          <w:rPr>
            <w:rFonts w:hint="eastAsia"/>
          </w:rPr>
          <w:t>。</w:t>
        </w:r>
      </w:ins>
      <w:ins w:id="6792" w:author="張寶騌 CHANG,PAO-TSUNG" w:date="2022-05-22T14:32:00Z">
        <w:r w:rsidR="00A62115">
          <w:rPr>
            <w:rFonts w:hint="eastAsia"/>
          </w:rPr>
          <w:t>此外為使視角能在模型空間移動，</w:t>
        </w:r>
      </w:ins>
      <w:ins w:id="6793" w:author="張寶騌 CHANG,PAO-TSUNG" w:date="2022-05-22T14:33:00Z">
        <w:r w:rsidR="00A62115">
          <w:rPr>
            <w:rFonts w:hint="eastAsia"/>
          </w:rPr>
          <w:t>需</w:t>
        </w:r>
      </w:ins>
      <w:ins w:id="6794" w:author="張寶騌 CHANG,PAO-TSUNG" w:date="2022-05-22T14:32:00Z">
        <w:r w:rsidR="00A62115">
          <w:rPr>
            <w:rFonts w:hint="eastAsia"/>
          </w:rPr>
          <w:t>配合</w:t>
        </w:r>
      </w:ins>
      <w:ins w:id="6795" w:author="張寶騌 CHANG,PAO-TSUNG" w:date="2022-05-22T14:34:00Z">
        <w:r w:rsidR="00A62115">
          <w:rPr>
            <w:rFonts w:hint="eastAsia"/>
          </w:rPr>
          <w:t>編寫</w:t>
        </w:r>
      </w:ins>
      <w:ins w:id="6796" w:author="張寶騌 CHANG,PAO-TSUNG" w:date="2022-05-22T14:33:00Z">
        <w:r w:rsidR="00A62115">
          <w:rPr>
            <w:rFonts w:hint="eastAsia"/>
          </w:rPr>
          <w:t>腳本</w:t>
        </w:r>
      </w:ins>
      <w:ins w:id="6797" w:author="張寶騌 CHANG,PAO-TSUNG" w:date="2022-05-22T14:36:00Z">
        <w:r w:rsidR="008B628B">
          <w:rPr>
            <w:rFonts w:hint="eastAsia"/>
          </w:rPr>
          <w:t>於場景中的相機元件</w:t>
        </w:r>
      </w:ins>
      <w:ins w:id="6798" w:author="張寶騌 CHANG,PAO-TSUNG" w:date="2022-05-22T14:31:00Z">
        <w:r w:rsidR="00A62115">
          <w:rPr>
            <w:rFonts w:hint="eastAsia"/>
          </w:rPr>
          <w:t>。</w:t>
        </w:r>
      </w:ins>
    </w:p>
    <w:p w14:paraId="79D3708B" w14:textId="2E2FA1E5" w:rsidR="00975013" w:rsidRDefault="008B628B" w:rsidP="000A749E">
      <w:pPr>
        <w:ind w:left="480" w:firstLine="480"/>
        <w:rPr>
          <w:ins w:id="6799" w:author="張寶騌 CHANG,PAO-TSUNG" w:date="2022-06-10T17:58:00Z"/>
        </w:rPr>
      </w:pPr>
      <w:ins w:id="6800" w:author="張寶騌 CHANG,PAO-TSUNG" w:date="2022-05-22T14:37:00Z">
        <w:r>
          <w:rPr>
            <w:rFonts w:hint="eastAsia"/>
          </w:rPr>
          <w:t>監測站資訊</w:t>
        </w:r>
      </w:ins>
      <w:ins w:id="6801" w:author="張寶騌 CHANG,PAO-TSUNG" w:date="2022-05-22T14:38:00Z">
        <w:r>
          <w:rPr>
            <w:rFonts w:hint="eastAsia"/>
          </w:rPr>
          <w:t>頁</w:t>
        </w:r>
      </w:ins>
      <w:ins w:id="6802" w:author="張寶騌 CHANG,PAO-TSUNG" w:date="2022-05-22T14:37:00Z">
        <w:r>
          <w:rPr>
            <w:rFonts w:hint="eastAsia"/>
          </w:rPr>
          <w:t>面</w:t>
        </w:r>
      </w:ins>
      <w:ins w:id="6803" w:author="張寶騌 CHANG,PAO-TSUNG" w:date="2022-05-22T14:52:00Z">
        <w:r w:rsidR="002A54D0">
          <w:rPr>
            <w:rFonts w:hint="eastAsia"/>
          </w:rPr>
          <w:t>為</w:t>
        </w:r>
      </w:ins>
      <w:ins w:id="6804" w:author="張寶騌 CHANG,PAO-TSUNG" w:date="2022-05-22T15:14:00Z">
        <w:r w:rsidR="00C8307C">
          <w:rPr>
            <w:rFonts w:hint="eastAsia"/>
          </w:rPr>
          <w:t>連</w:t>
        </w:r>
        <w:proofErr w:type="gramStart"/>
        <w:r w:rsidR="00C8307C">
          <w:rPr>
            <w:rFonts w:hint="eastAsia"/>
          </w:rPr>
          <w:t>繫</w:t>
        </w:r>
      </w:ins>
      <w:proofErr w:type="gramEnd"/>
      <w:ins w:id="6805" w:author="張寶騌 CHANG,PAO-TSUNG" w:date="2022-05-22T14:52:00Z">
        <w:r w:rsidR="002A54D0">
          <w:rPr>
            <w:rFonts w:hint="eastAsia"/>
          </w:rPr>
          <w:t>模型展示頁面與數據呈現頁面</w:t>
        </w:r>
      </w:ins>
      <w:ins w:id="6806" w:author="張寶騌 CHANG,PAO-TSUNG" w:date="2022-05-22T14:53:00Z">
        <w:r w:rsidR="002A54D0">
          <w:rPr>
            <w:rFonts w:hint="eastAsia"/>
          </w:rPr>
          <w:t>的中間層，</w:t>
        </w:r>
      </w:ins>
      <w:ins w:id="6807" w:author="張寶騌 CHANG,PAO-TSUNG" w:date="2022-06-10T18:00:00Z">
        <w:r w:rsidR="006449B0">
          <w:rPr>
            <w:rFonts w:hint="eastAsia"/>
          </w:rPr>
          <w:t>規劃讓使用者可以</w:t>
        </w:r>
      </w:ins>
      <w:ins w:id="6808" w:author="張寶騌 CHANG,PAO-TSUNG" w:date="2022-06-10T18:02:00Z">
        <w:r w:rsidR="006449B0">
          <w:rPr>
            <w:rFonts w:hint="eastAsia"/>
          </w:rPr>
          <w:t>先</w:t>
        </w:r>
      </w:ins>
      <w:ins w:id="6809" w:author="張寶騌 CHANG,PAO-TSUNG" w:date="2022-06-10T18:00:00Z">
        <w:r w:rsidR="006449B0">
          <w:rPr>
            <w:rFonts w:hint="eastAsia"/>
          </w:rPr>
          <w:t>點選欲查看的監測項</w:t>
        </w:r>
      </w:ins>
      <w:ins w:id="6810" w:author="張寶騌 CHANG,PAO-TSUNG" w:date="2022-06-10T18:01:00Z">
        <w:r w:rsidR="006449B0">
          <w:rPr>
            <w:rFonts w:hint="eastAsia"/>
          </w:rPr>
          <w:t>目</w:t>
        </w:r>
      </w:ins>
      <w:ins w:id="6811" w:author="張寶騌 CHANG,PAO-TSUNG" w:date="2022-06-10T18:03:00Z">
        <w:r w:rsidR="006449B0">
          <w:rPr>
            <w:rFonts w:hint="eastAsia"/>
          </w:rPr>
          <w:t>再選擇車種，即可連結至數據呈現頁面</w:t>
        </w:r>
      </w:ins>
      <w:ins w:id="6812" w:author="張寶騌 CHANG,PAO-TSUNG" w:date="2022-06-10T18:04:00Z">
        <w:r w:rsidR="006449B0">
          <w:rPr>
            <w:rFonts w:hint="eastAsia"/>
          </w:rPr>
          <w:t>，查閱監測的數據</w:t>
        </w:r>
      </w:ins>
      <w:ins w:id="6813" w:author="張寶騌 CHANG,PAO-TSUNG" w:date="2022-06-10T18:01:00Z">
        <w:r w:rsidR="006449B0">
          <w:rPr>
            <w:rFonts w:hint="eastAsia"/>
          </w:rPr>
          <w:t>。</w:t>
        </w:r>
      </w:ins>
      <w:ins w:id="6814" w:author="張寶騌 CHANG,PAO-TSUNG" w:date="2022-05-22T14:39:00Z">
        <w:r>
          <w:rPr>
            <w:rFonts w:hint="eastAsia"/>
          </w:rPr>
          <w:t>使用</w:t>
        </w:r>
      </w:ins>
      <w:ins w:id="6815" w:author="張寶騌 CHANG,PAO-TSUNG" w:date="2022-05-22T14:53:00Z">
        <w:r w:rsidR="002A54D0">
          <w:rPr>
            <w:rFonts w:hint="eastAsia"/>
          </w:rPr>
          <w:t>U</w:t>
        </w:r>
        <w:r w:rsidR="002A54D0">
          <w:t>nity</w:t>
        </w:r>
      </w:ins>
      <w:ins w:id="6816" w:author="張寶騌 CHANG,PAO-TSUNG" w:date="2022-05-22T14:39:00Z">
        <w:r>
          <w:rPr>
            <w:rFonts w:hint="eastAsia"/>
          </w:rPr>
          <w:t>內建</w:t>
        </w:r>
      </w:ins>
      <w:ins w:id="6817" w:author="張寶騌 CHANG,PAO-TSUNG" w:date="2022-05-22T14:40:00Z">
        <w:r>
          <w:rPr>
            <w:rFonts w:hint="eastAsia"/>
          </w:rPr>
          <w:t>的</w:t>
        </w:r>
        <w:r>
          <w:t>UI</w:t>
        </w:r>
        <w:r>
          <w:rPr>
            <w:rFonts w:hint="eastAsia"/>
          </w:rPr>
          <w:t>元件</w:t>
        </w:r>
      </w:ins>
      <w:ins w:id="6818" w:author="張寶騌 CHANG,PAO-TSUNG" w:date="2022-05-22T14:53:00Z">
        <w:r w:rsidR="002A54D0">
          <w:rPr>
            <w:rFonts w:hint="eastAsia"/>
          </w:rPr>
          <w:t>來完成</w:t>
        </w:r>
      </w:ins>
      <w:ins w:id="6819" w:author="張寶騌 CHANG,PAO-TSUNG" w:date="2022-05-22T14:40:00Z">
        <w:r>
          <w:rPr>
            <w:rFonts w:hint="eastAsia"/>
          </w:rPr>
          <w:t>，</w:t>
        </w:r>
      </w:ins>
      <w:ins w:id="6820" w:author="張寶騌 CHANG,PAO-TSUNG" w:date="2022-06-10T17:58:00Z">
        <w:r w:rsidR="00975013">
          <w:rPr>
            <w:rFonts w:hint="eastAsia"/>
          </w:rPr>
          <w:t>在製作本</w:t>
        </w:r>
        <w:proofErr w:type="gramStart"/>
        <w:r w:rsidR="00975013">
          <w:rPr>
            <w:rFonts w:hint="eastAsia"/>
          </w:rPr>
          <w:t>頁面需妥善</w:t>
        </w:r>
        <w:proofErr w:type="gramEnd"/>
        <w:r w:rsidR="00975013">
          <w:rPr>
            <w:rFonts w:hint="eastAsia"/>
          </w:rPr>
          <w:t>設定各按鈕與</w:t>
        </w:r>
      </w:ins>
      <w:proofErr w:type="gramStart"/>
      <w:ins w:id="6821" w:author="張寶騌 CHANG,PAO-TSUNG" w:date="2022-06-10T18:11:00Z">
        <w:r w:rsidR="00935291">
          <w:rPr>
            <w:rFonts w:hint="eastAsia"/>
          </w:rPr>
          <w:t>物件</w:t>
        </w:r>
      </w:ins>
      <w:ins w:id="6822" w:author="張寶騌 CHANG,PAO-TSUNG" w:date="2022-06-10T17:58:00Z">
        <w:r w:rsidR="00975013">
          <w:rPr>
            <w:rFonts w:hint="eastAsia"/>
          </w:rPr>
          <w:t>間的對應</w:t>
        </w:r>
        <w:proofErr w:type="gramEnd"/>
        <w:r w:rsidR="00975013">
          <w:rPr>
            <w:rFonts w:hint="eastAsia"/>
          </w:rPr>
          <w:t>關係。</w:t>
        </w:r>
      </w:ins>
    </w:p>
    <w:p w14:paraId="7C2D56FA" w14:textId="18372378" w:rsidR="005921FC" w:rsidRPr="005921FC" w:rsidRDefault="00806529" w:rsidP="00806529">
      <w:pPr>
        <w:ind w:left="480" w:firstLine="480"/>
        <w:rPr>
          <w:ins w:id="6823" w:author="張寶騌 CHANG,PAO-TSUNG" w:date="2022-05-22T15:44:00Z"/>
        </w:rPr>
      </w:pPr>
      <w:ins w:id="6824" w:author="張寶騌 CHANG,PAO-TSUNG" w:date="2022-06-10T19:01:00Z">
        <w:r>
          <w:rPr>
            <w:rFonts w:hint="eastAsia"/>
          </w:rPr>
          <w:t>本章節所</w:t>
        </w:r>
        <w:proofErr w:type="gramStart"/>
        <w:r>
          <w:rPr>
            <w:rFonts w:hint="eastAsia"/>
          </w:rPr>
          <w:t>規</w:t>
        </w:r>
        <w:proofErr w:type="gramEnd"/>
        <w:r>
          <w:rPr>
            <w:rFonts w:hint="eastAsia"/>
          </w:rPr>
          <w:t>畫之使用者操作介面及功能，可詳</w:t>
        </w:r>
        <w:r>
          <w:fldChar w:fldCharType="begin"/>
        </w:r>
        <w:r>
          <w:instrText xml:space="preserve"> </w:instrText>
        </w:r>
        <w:r>
          <w:rPr>
            <w:rFonts w:hint="eastAsia"/>
          </w:rPr>
          <w:instrText>REF _Ref105617776 \h</w:instrText>
        </w:r>
        <w:r>
          <w:instrText xml:space="preserve"> </w:instrText>
        </w:r>
      </w:ins>
      <w:ins w:id="6825" w:author="張寶騌 CHANG,PAO-TSUNG" w:date="2022-06-10T19:01:00Z">
        <w:r>
          <w:fldChar w:fldCharType="separate"/>
        </w:r>
      </w:ins>
      <w:ins w:id="6826" w:author="張寶騌 CHANG,PAO-TSUNG" w:date="2022-06-10T18:58:00Z">
        <w:r w:rsidR="00643F6D">
          <w:rPr>
            <w:rFonts w:hint="eastAsia"/>
          </w:rPr>
          <w:t>表</w:t>
        </w:r>
        <w:r w:rsidR="00643F6D">
          <w:rPr>
            <w:rFonts w:hint="eastAsia"/>
          </w:rPr>
          <w:t xml:space="preserve"> </w:t>
        </w:r>
      </w:ins>
      <w:r w:rsidR="00643F6D">
        <w:rPr>
          <w:noProof/>
        </w:rPr>
        <w:t>3</w:t>
      </w:r>
      <w:r w:rsidR="00643F6D">
        <w:noBreakHyphen/>
      </w:r>
      <w:r w:rsidR="00643F6D">
        <w:rPr>
          <w:noProof/>
        </w:rPr>
        <w:t>1</w:t>
      </w:r>
      <w:ins w:id="6827" w:author="張寶騌 CHANG,PAO-TSUNG" w:date="2022-06-10T19:01:00Z">
        <w:r>
          <w:fldChar w:fldCharType="end"/>
        </w:r>
        <w:r>
          <w:rPr>
            <w:rFonts w:hint="eastAsia"/>
          </w:rPr>
          <w:t>。</w:t>
        </w:r>
      </w:ins>
      <w:del w:id="6828" w:author="張寶騌 CHANG,PAO-TSUNG" w:date="2022-06-08T21:27:00Z">
        <w:r w:rsidR="0047114D" w:rsidDel="00E8675F">
          <w:fldChar w:fldCharType="begin"/>
        </w:r>
      </w:del>
      <w:r w:rsidR="004846B4">
        <w:instrText xml:space="preserve"> ADDIN EN.CITE &lt;EndNote&gt;&lt;Cite&gt;&lt;RecNum&gt;50&lt;/RecNum&gt;&lt;DisplayText&gt;[42]&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del w:id="6829" w:author="張寶騌 CHANG,PAO-TSUNG" w:date="2022-06-08T21:27:00Z">
        <w:r w:rsidR="0047114D" w:rsidDel="00E8675F">
          <w:fldChar w:fldCharType="separate"/>
        </w:r>
      </w:del>
      <w:r w:rsidR="004846B4">
        <w:rPr>
          <w:noProof/>
        </w:rPr>
        <w:t>[42]</w:t>
      </w:r>
      <w:del w:id="6830" w:author="張寶騌 CHANG,PAO-TSUNG" w:date="2022-06-08T21:27:00Z">
        <w:r w:rsidR="0047114D" w:rsidDel="00E8675F">
          <w:fldChar w:fldCharType="end"/>
        </w:r>
      </w:del>
    </w:p>
    <w:p w14:paraId="2B850EE4" w14:textId="6BAA0548" w:rsidR="005E7812" w:rsidRDefault="003003F2">
      <w:pPr>
        <w:ind w:leftChars="0" w:left="0" w:firstLineChars="0" w:firstLine="0"/>
        <w:rPr>
          <w:ins w:id="6831" w:author="張寶騌 CHANG,PAO-TSUNG" w:date="2022-05-22T15:45:00Z"/>
        </w:rPr>
        <w:pPrChange w:id="6832" w:author="張寶騌 CHANG,PAO-TSUNG" w:date="2022-06-10T17:52:00Z">
          <w:pPr>
            <w:ind w:leftChars="0" w:left="0" w:firstLineChars="0" w:firstLine="0"/>
            <w:jc w:val="center"/>
          </w:pPr>
        </w:pPrChange>
      </w:pPr>
      <w:ins w:id="6833" w:author="張寶騌 CHANG,PAO-TSUNG" w:date="2022-06-17T21:38:00Z">
        <w:r>
          <w:rPr>
            <w:noProof/>
          </w:rPr>
          <w:drawing>
            <wp:inline distT="0" distB="0" distL="0" distR="0" wp14:anchorId="5D044415" wp14:editId="7094276D">
              <wp:extent cx="5590194" cy="2870774"/>
              <wp:effectExtent l="0" t="0" r="0" b="6350"/>
              <wp:docPr id="2805" name="圖片 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615056" cy="2883542"/>
                      </a:xfrm>
                      <a:prstGeom prst="rect">
                        <a:avLst/>
                      </a:prstGeom>
                      <a:noFill/>
                    </pic:spPr>
                  </pic:pic>
                </a:graphicData>
              </a:graphic>
            </wp:inline>
          </w:drawing>
        </w:r>
      </w:ins>
    </w:p>
    <w:p w14:paraId="02970EF7" w14:textId="0ACFA193" w:rsidR="005E7812" w:rsidRDefault="005E7812">
      <w:pPr>
        <w:pStyle w:val="ac"/>
        <w:spacing w:after="180"/>
        <w:rPr>
          <w:ins w:id="6834" w:author="張寶騌 CHANG,PAO-TSUNG" w:date="2022-06-08T21:28:00Z"/>
        </w:rPr>
      </w:pPr>
      <w:bookmarkStart w:id="6835" w:name="_Toc106974338"/>
      <w:ins w:id="6836" w:author="張寶騌 CHANG,PAO-TSUNG" w:date="2022-05-22T15:45: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9</w:t>
      </w:r>
      <w:r w:rsidR="009700FF">
        <w:fldChar w:fldCharType="end"/>
      </w:r>
      <w:r w:rsidR="008958F6">
        <w:rPr>
          <w:rFonts w:hint="eastAsia"/>
        </w:rPr>
        <w:t xml:space="preserve"> </w:t>
      </w:r>
      <w:ins w:id="6837" w:author="張寶騌 CHANG,PAO-TSUNG" w:date="2022-05-22T15:45:00Z">
        <w:r>
          <w:t>UI</w:t>
        </w:r>
        <w:r>
          <w:rPr>
            <w:rFonts w:hint="eastAsia"/>
          </w:rPr>
          <w:t>介面層狀</w:t>
        </w:r>
      </w:ins>
      <w:ins w:id="6838" w:author="張寶騌 CHANG,PAO-TSUNG" w:date="2022-05-22T15:46:00Z">
        <w:r>
          <w:rPr>
            <w:rFonts w:hint="eastAsia"/>
          </w:rPr>
          <w:t>式架構規劃</w:t>
        </w:r>
      </w:ins>
      <w:bookmarkEnd w:id="6835"/>
    </w:p>
    <w:p w14:paraId="454D823F" w14:textId="27ECE793" w:rsidR="00806529" w:rsidRDefault="00806529">
      <w:pPr>
        <w:widowControl/>
        <w:spacing w:line="240" w:lineRule="auto"/>
        <w:ind w:leftChars="0" w:left="0" w:firstLineChars="0" w:firstLine="0"/>
        <w:rPr>
          <w:ins w:id="6839" w:author="張寶騌 CHANG,PAO-TSUNG" w:date="2022-06-10T18:58:00Z"/>
        </w:rPr>
      </w:pPr>
      <w:ins w:id="6840" w:author="張寶騌 CHANG,PAO-TSUNG" w:date="2022-06-10T18:57:00Z">
        <w:r>
          <w:br w:type="page"/>
        </w:r>
      </w:ins>
    </w:p>
    <w:p w14:paraId="6BBB428D" w14:textId="34D60579" w:rsidR="00806529" w:rsidRDefault="00806529" w:rsidP="00806529">
      <w:pPr>
        <w:pStyle w:val="ac"/>
        <w:spacing w:after="180"/>
        <w:rPr>
          <w:ins w:id="6841" w:author="張寶騌 CHANG,PAO-TSUNG" w:date="2022-06-10T18:58:00Z"/>
        </w:rPr>
      </w:pPr>
      <w:bookmarkStart w:id="6842" w:name="_Ref105617776"/>
      <w:bookmarkStart w:id="6843" w:name="_Toc106977581"/>
      <w:ins w:id="6844" w:author="張寶騌 CHANG,PAO-TSUNG" w:date="2022-06-10T18:58:00Z">
        <w:r>
          <w:rPr>
            <w:rFonts w:hint="eastAsia"/>
          </w:rPr>
          <w:lastRenderedPageBreak/>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3</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1</w:t>
      </w:r>
      <w:r w:rsidR="00BF7FA6">
        <w:fldChar w:fldCharType="end"/>
      </w:r>
      <w:bookmarkEnd w:id="6842"/>
      <w:r w:rsidR="008958F6">
        <w:rPr>
          <w:rFonts w:hint="eastAsia"/>
        </w:rPr>
        <w:t xml:space="preserve"> </w:t>
      </w:r>
      <w:ins w:id="6845" w:author="張寶騌 CHANG,PAO-TSUNG" w:date="2022-06-10T18:58:00Z">
        <w:r>
          <w:rPr>
            <w:rFonts w:hint="eastAsia"/>
          </w:rPr>
          <w:t>使用者操作介面</w:t>
        </w:r>
        <w:bookmarkEnd w:id="6843"/>
      </w:ins>
    </w:p>
    <w:tbl>
      <w:tblPr>
        <w:tblStyle w:val="afa"/>
        <w:tblW w:w="0" w:type="auto"/>
        <w:tblInd w:w="480" w:type="dxa"/>
        <w:tblLook w:val="04A0" w:firstRow="1" w:lastRow="0" w:firstColumn="1" w:lastColumn="0" w:noHBand="0" w:noVBand="1"/>
      </w:tblPr>
      <w:tblGrid>
        <w:gridCol w:w="1030"/>
        <w:gridCol w:w="2696"/>
        <w:gridCol w:w="4571"/>
      </w:tblGrid>
      <w:tr w:rsidR="00C54B4B" w14:paraId="0318CCDB" w14:textId="77777777" w:rsidTr="00C54B4B">
        <w:trPr>
          <w:ins w:id="6846" w:author="張寶騌 CHANG,PAO-TSUNG" w:date="2022-06-10T18:58:00Z"/>
        </w:trPr>
        <w:tc>
          <w:tcPr>
            <w:tcW w:w="1030" w:type="dxa"/>
          </w:tcPr>
          <w:p w14:paraId="09F50BFE" w14:textId="77777777" w:rsidR="00806529" w:rsidRPr="00D17F4F" w:rsidRDefault="00806529" w:rsidP="009A24EE">
            <w:pPr>
              <w:ind w:leftChars="0" w:left="0" w:firstLineChars="0" w:firstLine="0"/>
              <w:jc w:val="center"/>
              <w:rPr>
                <w:ins w:id="6847" w:author="張寶騌 CHANG,PAO-TSUNG" w:date="2022-06-10T18:58:00Z"/>
                <w:sz w:val="20"/>
                <w:szCs w:val="18"/>
              </w:rPr>
            </w:pPr>
            <w:ins w:id="6848" w:author="張寶騌 CHANG,PAO-TSUNG" w:date="2022-06-10T18:58:00Z">
              <w:r w:rsidRPr="00D17F4F">
                <w:rPr>
                  <w:rFonts w:hint="eastAsia"/>
                  <w:sz w:val="20"/>
                  <w:szCs w:val="18"/>
                </w:rPr>
                <w:t>功能項目</w:t>
              </w:r>
            </w:ins>
          </w:p>
        </w:tc>
        <w:tc>
          <w:tcPr>
            <w:tcW w:w="2696" w:type="dxa"/>
          </w:tcPr>
          <w:p w14:paraId="18D9D0FD" w14:textId="77777777" w:rsidR="00806529" w:rsidRPr="00D17F4F" w:rsidRDefault="00806529" w:rsidP="009A24EE">
            <w:pPr>
              <w:ind w:leftChars="0" w:left="0" w:firstLineChars="0" w:firstLine="0"/>
              <w:jc w:val="center"/>
              <w:rPr>
                <w:ins w:id="6849" w:author="張寶騌 CHANG,PAO-TSUNG" w:date="2022-06-10T18:58:00Z"/>
                <w:sz w:val="20"/>
                <w:szCs w:val="18"/>
              </w:rPr>
            </w:pPr>
            <w:ins w:id="6850" w:author="張寶騌 CHANG,PAO-TSUNG" w:date="2022-06-10T18:58:00Z">
              <w:r w:rsidRPr="00D17F4F">
                <w:rPr>
                  <w:rFonts w:hint="eastAsia"/>
                  <w:sz w:val="20"/>
                  <w:szCs w:val="18"/>
                </w:rPr>
                <w:t>功能內容</w:t>
              </w:r>
            </w:ins>
          </w:p>
        </w:tc>
        <w:tc>
          <w:tcPr>
            <w:tcW w:w="4571" w:type="dxa"/>
          </w:tcPr>
          <w:p w14:paraId="773338D9" w14:textId="77777777" w:rsidR="00806529" w:rsidRPr="00D17F4F" w:rsidRDefault="00806529" w:rsidP="009A24EE">
            <w:pPr>
              <w:ind w:leftChars="0" w:left="0" w:firstLineChars="0" w:firstLine="0"/>
              <w:jc w:val="center"/>
              <w:rPr>
                <w:ins w:id="6851" w:author="張寶騌 CHANG,PAO-TSUNG" w:date="2022-06-10T18:58:00Z"/>
                <w:sz w:val="20"/>
                <w:szCs w:val="18"/>
              </w:rPr>
            </w:pPr>
            <w:ins w:id="6852" w:author="張寶騌 CHANG,PAO-TSUNG" w:date="2022-06-10T18:58:00Z">
              <w:r w:rsidRPr="00D17F4F">
                <w:rPr>
                  <w:rFonts w:hint="eastAsia"/>
                  <w:sz w:val="20"/>
                  <w:szCs w:val="18"/>
                </w:rPr>
                <w:t>示意圖片</w:t>
              </w:r>
            </w:ins>
          </w:p>
        </w:tc>
      </w:tr>
      <w:tr w:rsidR="00C54B4B" w14:paraId="153872D8" w14:textId="77777777" w:rsidTr="00C54B4B">
        <w:trPr>
          <w:ins w:id="6853" w:author="張寶騌 CHANG,PAO-TSUNG" w:date="2022-06-10T18:58:00Z"/>
        </w:trPr>
        <w:tc>
          <w:tcPr>
            <w:tcW w:w="1030" w:type="dxa"/>
            <w:vMerge w:val="restart"/>
            <w:vAlign w:val="center"/>
          </w:tcPr>
          <w:p w14:paraId="69778FF3" w14:textId="77777777" w:rsidR="00C54B4B" w:rsidRPr="00D17F4F" w:rsidRDefault="00C54B4B" w:rsidP="009A24EE">
            <w:pPr>
              <w:ind w:leftChars="0" w:left="0" w:firstLineChars="0" w:firstLine="0"/>
              <w:jc w:val="both"/>
              <w:rPr>
                <w:ins w:id="6854" w:author="張寶騌 CHANG,PAO-TSUNG" w:date="2022-06-10T18:58:00Z"/>
                <w:sz w:val="20"/>
                <w:szCs w:val="18"/>
              </w:rPr>
            </w:pPr>
            <w:ins w:id="6855" w:author="張寶騌 CHANG,PAO-TSUNG" w:date="2022-06-10T18:58:00Z">
              <w:r w:rsidRPr="00D17F4F">
                <w:rPr>
                  <w:rFonts w:hint="eastAsia"/>
                  <w:sz w:val="20"/>
                  <w:szCs w:val="18"/>
                </w:rPr>
                <w:t>模型展示頁面</w:t>
              </w:r>
            </w:ins>
          </w:p>
        </w:tc>
        <w:tc>
          <w:tcPr>
            <w:tcW w:w="2696" w:type="dxa"/>
            <w:vAlign w:val="center"/>
          </w:tcPr>
          <w:p w14:paraId="2ADA456E" w14:textId="77777777" w:rsidR="00C54B4B" w:rsidRPr="00D17F4F" w:rsidRDefault="00C54B4B" w:rsidP="009A24EE">
            <w:pPr>
              <w:ind w:leftChars="0" w:left="0" w:firstLineChars="0" w:firstLine="0"/>
              <w:jc w:val="both"/>
              <w:rPr>
                <w:ins w:id="6856" w:author="張寶騌 CHANG,PAO-TSUNG" w:date="2022-06-10T18:58:00Z"/>
                <w:sz w:val="20"/>
                <w:szCs w:val="18"/>
              </w:rPr>
            </w:pPr>
            <w:ins w:id="6857" w:author="張寶騌 CHANG,PAO-TSUNG" w:date="2022-06-10T18:58:00Z">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ins>
          </w:p>
        </w:tc>
        <w:tc>
          <w:tcPr>
            <w:tcW w:w="4571" w:type="dxa"/>
          </w:tcPr>
          <w:p w14:paraId="12A669E0" w14:textId="77777777" w:rsidR="00C54B4B" w:rsidRPr="00D17F4F" w:rsidRDefault="00C54B4B" w:rsidP="009A24EE">
            <w:pPr>
              <w:ind w:leftChars="0" w:left="0" w:firstLineChars="0" w:firstLine="0"/>
              <w:rPr>
                <w:ins w:id="6858" w:author="張寶騌 CHANG,PAO-TSUNG" w:date="2022-06-10T18:58:00Z"/>
                <w:sz w:val="20"/>
                <w:szCs w:val="18"/>
              </w:rPr>
            </w:pPr>
            <w:ins w:id="6859" w:author="張寶騌 CHANG,PAO-TSUNG" w:date="2022-06-10T18:58:00Z">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578612" cy="1940048"/>
                            </a:xfrm>
                            <a:prstGeom prst="rect">
                              <a:avLst/>
                            </a:prstGeom>
                          </pic:spPr>
                        </pic:pic>
                      </a:graphicData>
                    </a:graphic>
                  </wp:inline>
                </w:drawing>
              </w:r>
            </w:ins>
          </w:p>
        </w:tc>
      </w:tr>
      <w:tr w:rsidR="00C54B4B" w14:paraId="599E63F4" w14:textId="77777777" w:rsidTr="00C54B4B">
        <w:trPr>
          <w:ins w:id="6860" w:author="張寶騌 CHANG,PAO-TSUNG" w:date="2022-06-10T18:58:00Z"/>
        </w:trPr>
        <w:tc>
          <w:tcPr>
            <w:tcW w:w="1030" w:type="dxa"/>
            <w:vMerge/>
            <w:vAlign w:val="center"/>
          </w:tcPr>
          <w:p w14:paraId="319A9259" w14:textId="2EBC07B8" w:rsidR="00C54B4B" w:rsidRPr="00D17F4F" w:rsidRDefault="00C54B4B" w:rsidP="009A24EE">
            <w:pPr>
              <w:ind w:leftChars="0" w:left="0" w:firstLineChars="0" w:firstLine="0"/>
              <w:jc w:val="both"/>
              <w:rPr>
                <w:ins w:id="6861" w:author="張寶騌 CHANG,PAO-TSUNG" w:date="2022-06-10T18:58:00Z"/>
                <w:sz w:val="20"/>
                <w:szCs w:val="18"/>
              </w:rPr>
            </w:pPr>
          </w:p>
        </w:tc>
        <w:tc>
          <w:tcPr>
            <w:tcW w:w="2696" w:type="dxa"/>
            <w:vAlign w:val="center"/>
          </w:tcPr>
          <w:p w14:paraId="16BAD5C2" w14:textId="49764F3A" w:rsidR="00C54B4B" w:rsidRDefault="00C54B4B" w:rsidP="009A24EE">
            <w:pPr>
              <w:ind w:leftChars="0" w:left="0" w:firstLineChars="0" w:firstLine="0"/>
              <w:jc w:val="both"/>
              <w:rPr>
                <w:ins w:id="6862" w:author="張寶騌 CHANG,PAO-TSUNG" w:date="2022-06-10T19:04:00Z"/>
                <w:sz w:val="20"/>
                <w:szCs w:val="18"/>
              </w:rPr>
            </w:pPr>
            <w:ins w:id="6863" w:author="張寶騌 CHANG,PAO-TSUNG" w:date="2022-06-10T19:04:00Z">
              <w:r w:rsidRPr="00D17F4F">
                <w:rPr>
                  <w:rFonts w:hint="eastAsia"/>
                  <w:sz w:val="20"/>
                  <w:szCs w:val="18"/>
                </w:rPr>
                <w:t>監測位置</w:t>
              </w:r>
            </w:ins>
            <w:ins w:id="6864" w:author="張寶騌 CHANG,PAO-TSUNG" w:date="2022-06-17T21:46:00Z">
              <w:r w:rsidR="0037237D">
                <w:rPr>
                  <w:rFonts w:hint="eastAsia"/>
                  <w:sz w:val="20"/>
                  <w:szCs w:val="18"/>
                </w:rPr>
                <w:t>資訊看板</w:t>
              </w:r>
            </w:ins>
          </w:p>
          <w:p w14:paraId="11ED3DEC" w14:textId="17183520" w:rsidR="00C54B4B" w:rsidRPr="00D17F4F" w:rsidRDefault="00C54B4B" w:rsidP="009A24EE">
            <w:pPr>
              <w:ind w:leftChars="0" w:left="0" w:firstLineChars="0" w:firstLine="0"/>
              <w:jc w:val="both"/>
              <w:rPr>
                <w:ins w:id="6865" w:author="張寶騌 CHANG,PAO-TSUNG" w:date="2022-06-10T18:58:00Z"/>
                <w:sz w:val="20"/>
                <w:szCs w:val="18"/>
              </w:rPr>
            </w:pPr>
            <w:ins w:id="6866" w:author="張寶騌 CHANG,PAO-TSUNG" w:date="2022-06-10T18:58:00Z">
              <w:r w:rsidRPr="00D17F4F">
                <w:rPr>
                  <w:rFonts w:hint="eastAsia"/>
                  <w:sz w:val="20"/>
                  <w:szCs w:val="18"/>
                </w:rPr>
                <w:t>模型對應位置建立監測站標示與監測資料查看按鈕</w:t>
              </w:r>
            </w:ins>
          </w:p>
        </w:tc>
        <w:tc>
          <w:tcPr>
            <w:tcW w:w="4571" w:type="dxa"/>
          </w:tcPr>
          <w:p w14:paraId="556D3530" w14:textId="77777777" w:rsidR="00C54B4B" w:rsidRPr="00D17F4F" w:rsidRDefault="00C54B4B" w:rsidP="009A24EE">
            <w:pPr>
              <w:ind w:leftChars="0" w:left="0" w:firstLineChars="0" w:firstLine="0"/>
              <w:rPr>
                <w:ins w:id="6867" w:author="張寶騌 CHANG,PAO-TSUNG" w:date="2022-06-10T18:58:00Z"/>
                <w:sz w:val="20"/>
                <w:szCs w:val="18"/>
              </w:rPr>
            </w:pPr>
            <w:ins w:id="6868" w:author="張寶騌 CHANG,PAO-TSUNG" w:date="2022-06-10T18:58:00Z">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0"/>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ins>
          </w:p>
        </w:tc>
      </w:tr>
      <w:tr w:rsidR="00C54B4B" w14:paraId="7E2AFE43" w14:textId="77777777" w:rsidTr="00C54B4B">
        <w:trPr>
          <w:ins w:id="6869" w:author="張寶騌 CHANG,PAO-TSUNG" w:date="2022-06-10T18:58:00Z"/>
        </w:trPr>
        <w:tc>
          <w:tcPr>
            <w:tcW w:w="1030" w:type="dxa"/>
            <w:vAlign w:val="center"/>
          </w:tcPr>
          <w:p w14:paraId="2C6D6899" w14:textId="77777777" w:rsidR="00806529" w:rsidRPr="00D17F4F" w:rsidRDefault="00806529" w:rsidP="009A24EE">
            <w:pPr>
              <w:ind w:leftChars="0" w:left="0" w:firstLineChars="0" w:firstLine="0"/>
              <w:jc w:val="both"/>
              <w:rPr>
                <w:ins w:id="6870" w:author="張寶騌 CHANG,PAO-TSUNG" w:date="2022-06-10T18:58:00Z"/>
                <w:sz w:val="20"/>
                <w:szCs w:val="18"/>
              </w:rPr>
            </w:pPr>
            <w:ins w:id="6871" w:author="張寶騌 CHANG,PAO-TSUNG" w:date="2022-06-10T18:58:00Z">
              <w:r w:rsidRPr="00D17F4F">
                <w:rPr>
                  <w:rFonts w:hint="eastAsia"/>
                  <w:sz w:val="20"/>
                  <w:szCs w:val="18"/>
                </w:rPr>
                <w:t>監測站資訊頁面</w:t>
              </w:r>
            </w:ins>
          </w:p>
        </w:tc>
        <w:tc>
          <w:tcPr>
            <w:tcW w:w="2696" w:type="dxa"/>
            <w:vAlign w:val="center"/>
          </w:tcPr>
          <w:p w14:paraId="7C529111" w14:textId="77777777" w:rsidR="00806529" w:rsidRPr="00D17F4F" w:rsidRDefault="00806529" w:rsidP="009A24EE">
            <w:pPr>
              <w:ind w:leftChars="0" w:left="0" w:firstLineChars="0" w:firstLine="0"/>
              <w:jc w:val="both"/>
              <w:rPr>
                <w:ins w:id="6872" w:author="張寶騌 CHANG,PAO-TSUNG" w:date="2022-06-10T18:58:00Z"/>
                <w:sz w:val="20"/>
                <w:szCs w:val="18"/>
              </w:rPr>
            </w:pPr>
            <w:ins w:id="6873" w:author="張寶騌 CHANG,PAO-TSUNG" w:date="2022-06-10T18:58:00Z">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ins>
          </w:p>
        </w:tc>
        <w:tc>
          <w:tcPr>
            <w:tcW w:w="4571" w:type="dxa"/>
          </w:tcPr>
          <w:p w14:paraId="06943111" w14:textId="36B4D17F" w:rsidR="00806529" w:rsidRPr="00D17F4F" w:rsidRDefault="0037237D" w:rsidP="009A24EE">
            <w:pPr>
              <w:ind w:leftChars="0" w:left="0" w:firstLineChars="0" w:firstLine="0"/>
              <w:rPr>
                <w:ins w:id="6874" w:author="張寶騌 CHANG,PAO-TSUNG" w:date="2022-06-10T18:58:00Z"/>
                <w:sz w:val="20"/>
                <w:szCs w:val="18"/>
              </w:rPr>
            </w:pPr>
            <w:ins w:id="6875" w:author="張寶騌 CHANG,PAO-TSUNG" w:date="2022-06-17T21:46:00Z">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562993" cy="1600447"/>
                            </a:xfrm>
                            <a:prstGeom prst="rect">
                              <a:avLst/>
                            </a:prstGeom>
                          </pic:spPr>
                        </pic:pic>
                      </a:graphicData>
                    </a:graphic>
                  </wp:inline>
                </w:drawing>
              </w:r>
            </w:ins>
          </w:p>
        </w:tc>
      </w:tr>
      <w:tr w:rsidR="00C54B4B" w14:paraId="67DC20F8" w14:textId="77777777" w:rsidTr="00C54B4B">
        <w:trPr>
          <w:ins w:id="6876" w:author="張寶騌 CHANG,PAO-TSUNG" w:date="2022-06-10T18:58:00Z"/>
        </w:trPr>
        <w:tc>
          <w:tcPr>
            <w:tcW w:w="1030" w:type="dxa"/>
            <w:vAlign w:val="center"/>
          </w:tcPr>
          <w:p w14:paraId="52694D2B" w14:textId="77777777" w:rsidR="00806529" w:rsidRPr="00D17F4F" w:rsidRDefault="00806529" w:rsidP="009A24EE">
            <w:pPr>
              <w:ind w:leftChars="0" w:left="0" w:firstLineChars="0" w:firstLine="0"/>
              <w:jc w:val="both"/>
              <w:rPr>
                <w:ins w:id="6877" w:author="張寶騌 CHANG,PAO-TSUNG" w:date="2022-06-10T18:58:00Z"/>
                <w:sz w:val="20"/>
                <w:szCs w:val="18"/>
              </w:rPr>
            </w:pPr>
            <w:ins w:id="6878" w:author="張寶騌 CHANG,PAO-TSUNG" w:date="2022-06-10T18:58:00Z">
              <w:r w:rsidRPr="00D17F4F">
                <w:rPr>
                  <w:rFonts w:hint="eastAsia"/>
                  <w:sz w:val="20"/>
                  <w:szCs w:val="18"/>
                </w:rPr>
                <w:t>數據呈現頁面</w:t>
              </w:r>
            </w:ins>
          </w:p>
        </w:tc>
        <w:tc>
          <w:tcPr>
            <w:tcW w:w="2696" w:type="dxa"/>
            <w:vAlign w:val="center"/>
          </w:tcPr>
          <w:p w14:paraId="2CC25C24" w14:textId="77777777" w:rsidR="00806529" w:rsidRPr="00D17F4F" w:rsidRDefault="00806529" w:rsidP="009A24EE">
            <w:pPr>
              <w:ind w:leftChars="0" w:left="0" w:firstLineChars="0" w:firstLine="0"/>
              <w:jc w:val="both"/>
              <w:rPr>
                <w:ins w:id="6879" w:author="張寶騌 CHANG,PAO-TSUNG" w:date="2022-06-10T18:58:00Z"/>
                <w:sz w:val="20"/>
                <w:szCs w:val="18"/>
              </w:rPr>
            </w:pPr>
            <w:ins w:id="6880" w:author="張寶騌 CHANG,PAO-TSUNG" w:date="2022-06-10T18:58:00Z">
              <w:r w:rsidRPr="00D17F4F">
                <w:rPr>
                  <w:rFonts w:hint="eastAsia"/>
                  <w:sz w:val="20"/>
                  <w:szCs w:val="18"/>
                </w:rPr>
                <w:t>呈現過往監測數據分佈與走勢</w:t>
              </w:r>
            </w:ins>
          </w:p>
        </w:tc>
        <w:tc>
          <w:tcPr>
            <w:tcW w:w="4571" w:type="dxa"/>
          </w:tcPr>
          <w:p w14:paraId="37558BAC" w14:textId="77777777" w:rsidR="00806529" w:rsidRPr="00D17F4F" w:rsidRDefault="00806529" w:rsidP="009A24EE">
            <w:pPr>
              <w:ind w:leftChars="0" w:left="0" w:firstLineChars="0" w:firstLine="0"/>
              <w:rPr>
                <w:ins w:id="6881" w:author="張寶騌 CHANG,PAO-TSUNG" w:date="2022-06-10T18:58:00Z"/>
                <w:noProof/>
                <w:sz w:val="20"/>
                <w:szCs w:val="18"/>
              </w:rPr>
            </w:pPr>
            <w:ins w:id="6882" w:author="張寶騌 CHANG,PAO-TSUNG" w:date="2022-06-10T18:58:00Z">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ins>
          </w:p>
        </w:tc>
      </w:tr>
      <w:tr w:rsidR="00C54B4B" w14:paraId="6956DF94" w14:textId="77777777" w:rsidTr="00C54B4B">
        <w:trPr>
          <w:ins w:id="6883" w:author="張寶騌 CHANG,PAO-TSUNG" w:date="2022-06-10T18:58:00Z"/>
        </w:trPr>
        <w:tc>
          <w:tcPr>
            <w:tcW w:w="1030" w:type="dxa"/>
            <w:vAlign w:val="center"/>
          </w:tcPr>
          <w:p w14:paraId="02E9C1FC" w14:textId="77777777" w:rsidR="00806529" w:rsidRPr="00F96A0F" w:rsidRDefault="00806529" w:rsidP="009A24EE">
            <w:pPr>
              <w:ind w:leftChars="0" w:left="0" w:firstLineChars="0" w:firstLine="0"/>
              <w:jc w:val="both"/>
              <w:rPr>
                <w:ins w:id="6884" w:author="張寶騌 CHANG,PAO-TSUNG" w:date="2022-06-10T18:58:00Z"/>
                <w:sz w:val="20"/>
                <w:szCs w:val="18"/>
              </w:rPr>
            </w:pPr>
            <w:ins w:id="6885" w:author="張寶騌 CHANG,PAO-TSUNG" w:date="2022-06-10T18:58:00Z">
              <w:r>
                <w:rPr>
                  <w:rFonts w:hint="eastAsia"/>
                  <w:sz w:val="20"/>
                  <w:szCs w:val="18"/>
                </w:rPr>
                <w:t>狀態輸入頁面</w:t>
              </w:r>
            </w:ins>
          </w:p>
        </w:tc>
        <w:tc>
          <w:tcPr>
            <w:tcW w:w="2696" w:type="dxa"/>
            <w:vAlign w:val="center"/>
          </w:tcPr>
          <w:p w14:paraId="5CC385A3" w14:textId="720EA1C6" w:rsidR="00806529" w:rsidRPr="00F96A0F" w:rsidRDefault="00C54B4B" w:rsidP="009A24EE">
            <w:pPr>
              <w:ind w:leftChars="0" w:left="0" w:firstLineChars="0" w:firstLine="0"/>
              <w:jc w:val="both"/>
              <w:rPr>
                <w:ins w:id="6886" w:author="張寶騌 CHANG,PAO-TSUNG" w:date="2022-06-10T18:58:00Z"/>
                <w:sz w:val="20"/>
                <w:szCs w:val="18"/>
              </w:rPr>
            </w:pPr>
            <w:ins w:id="6887" w:author="張寶騌 CHANG,PAO-TSUNG" w:date="2022-06-10T19:02:00Z">
              <w:r>
                <w:rPr>
                  <w:rFonts w:hint="eastAsia"/>
                  <w:sz w:val="20"/>
                  <w:szCs w:val="18"/>
                </w:rPr>
                <w:t>讓使用者在輸入框內填寫狀態說</w:t>
              </w:r>
            </w:ins>
            <w:ins w:id="6888" w:author="張寶騌 CHANG,PAO-TSUNG" w:date="2022-06-10T19:03:00Z">
              <w:r>
                <w:rPr>
                  <w:rFonts w:hint="eastAsia"/>
                  <w:sz w:val="20"/>
                  <w:szCs w:val="18"/>
                </w:rPr>
                <w:t>明，並讓說明資訊與模型</w:t>
              </w:r>
            </w:ins>
            <w:ins w:id="6889" w:author="張寶騌 CHANG,PAO-TSUNG" w:date="2022-06-10T19:04:00Z">
              <w:r>
                <w:rPr>
                  <w:rFonts w:hint="eastAsia"/>
                  <w:sz w:val="20"/>
                  <w:szCs w:val="18"/>
                </w:rPr>
                <w:t>頁面連結</w:t>
              </w:r>
            </w:ins>
          </w:p>
        </w:tc>
        <w:tc>
          <w:tcPr>
            <w:tcW w:w="4571" w:type="dxa"/>
          </w:tcPr>
          <w:p w14:paraId="53EA94AF" w14:textId="515CC710" w:rsidR="00806529" w:rsidRPr="00F96A0F" w:rsidRDefault="00C54B4B" w:rsidP="009A24EE">
            <w:pPr>
              <w:ind w:leftChars="0" w:left="0" w:firstLineChars="0" w:firstLine="0"/>
              <w:rPr>
                <w:ins w:id="6890" w:author="張寶騌 CHANG,PAO-TSUNG" w:date="2022-06-10T18:58:00Z"/>
                <w:noProof/>
                <w:sz w:val="20"/>
                <w:szCs w:val="18"/>
              </w:rPr>
            </w:pPr>
            <w:ins w:id="6891" w:author="張寶騌 CHANG,PAO-TSUNG" w:date="2022-06-10T19:02:00Z">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05440" cy="922203"/>
                            </a:xfrm>
                            <a:prstGeom prst="rect">
                              <a:avLst/>
                            </a:prstGeom>
                          </pic:spPr>
                        </pic:pic>
                      </a:graphicData>
                    </a:graphic>
                  </wp:inline>
                </w:drawing>
              </w:r>
            </w:ins>
          </w:p>
        </w:tc>
      </w:tr>
    </w:tbl>
    <w:p w14:paraId="727A4771" w14:textId="4652F2D7" w:rsidR="00F43CE3" w:rsidRDefault="00F43CE3" w:rsidP="00F43CE3">
      <w:pPr>
        <w:pStyle w:val="31"/>
        <w:spacing w:before="360" w:after="180"/>
        <w:rPr>
          <w:ins w:id="6892" w:author="張寶騌 CHANG,PAO-TSUNG" w:date="2022-06-10T18:05:00Z"/>
        </w:rPr>
      </w:pPr>
      <w:ins w:id="6893" w:author="張寶騌 CHANG,PAO-TSUNG" w:date="2022-06-10T18:06:00Z">
        <w:r>
          <w:rPr>
            <w:rFonts w:hint="eastAsia"/>
          </w:rPr>
          <w:lastRenderedPageBreak/>
          <w:t xml:space="preserve"> </w:t>
        </w:r>
        <w:bookmarkStart w:id="6894" w:name="_Ref106801892"/>
        <w:bookmarkStart w:id="6895" w:name="_Toc107005962"/>
        <w:r>
          <w:rPr>
            <w:rFonts w:hint="eastAsia"/>
          </w:rPr>
          <w:t>編寫腳本</w:t>
        </w:r>
      </w:ins>
      <w:bookmarkEnd w:id="6894"/>
      <w:bookmarkEnd w:id="6895"/>
    </w:p>
    <w:p w14:paraId="02FC49A4" w14:textId="04065D2E" w:rsidR="00650A91" w:rsidRDefault="0080146D" w:rsidP="00E8675F">
      <w:pPr>
        <w:ind w:left="480" w:firstLine="480"/>
        <w:rPr>
          <w:ins w:id="6896" w:author="張寶騌 CHANG,PAO-TSUNG" w:date="2022-06-10T18:15:00Z"/>
        </w:rPr>
      </w:pPr>
      <w:ins w:id="6897" w:author="張寶騌 CHANG,PAO-TSUNG" w:date="2022-06-10T18:22:00Z">
        <w:r>
          <w:rPr>
            <w:rFonts w:hint="eastAsia"/>
          </w:rPr>
          <w:t>本研究使用</w:t>
        </w:r>
      </w:ins>
      <w:ins w:id="6898" w:author="張寶騌 CHANG,PAO-TSUNG" w:date="2022-06-10T18:23:00Z">
        <w:r>
          <w:rPr>
            <w:rFonts w:hint="eastAsia"/>
          </w:rPr>
          <w:t>U</w:t>
        </w:r>
        <w:r>
          <w:t>nit</w:t>
        </w:r>
        <w:r>
          <w:rPr>
            <w:rFonts w:hint="eastAsia"/>
          </w:rPr>
          <w:t>y</w:t>
        </w:r>
        <w:r>
          <w:rPr>
            <w:rFonts w:hint="eastAsia"/>
          </w:rPr>
          <w:t>內建</w:t>
        </w:r>
        <w:r w:rsidRPr="00F95A2F">
          <w:t>Visual Studio Community</w:t>
        </w:r>
        <w:r>
          <w:rPr>
            <w:rFonts w:hint="eastAsia"/>
          </w:rPr>
          <w:t>作為腳本開發的編輯器，</w:t>
        </w:r>
      </w:ins>
      <w:ins w:id="6899" w:author="張寶騌 CHANG,PAO-TSUNG" w:date="2022-06-10T18:15:00Z">
        <w:r w:rsidR="00650A91">
          <w:rPr>
            <w:rFonts w:hint="eastAsia"/>
          </w:rPr>
          <w:t>建置互動平台需要使用</w:t>
        </w:r>
      </w:ins>
      <w:ins w:id="6900" w:author="張寶騌 CHANG,PAO-TSUNG" w:date="2022-06-10T18:23:00Z">
        <w:r>
          <w:rPr>
            <w:rFonts w:hint="eastAsia"/>
          </w:rPr>
          <w:t>的</w:t>
        </w:r>
      </w:ins>
      <w:ins w:id="6901" w:author="張寶騌 CHANG,PAO-TSUNG" w:date="2022-06-10T18:15:00Z">
        <w:r w:rsidR="00650A91">
          <w:rPr>
            <w:rFonts w:hint="eastAsia"/>
          </w:rPr>
          <w:t>場景轉換</w:t>
        </w:r>
      </w:ins>
      <w:ins w:id="6902" w:author="張寶騌 CHANG,PAO-TSUNG" w:date="2022-06-10T18:16:00Z">
        <w:r w:rsidR="00650A91">
          <w:rPr>
            <w:rFonts w:hint="eastAsia"/>
          </w:rPr>
          <w:t>、</w:t>
        </w:r>
      </w:ins>
      <w:ins w:id="6903" w:author="張寶騌 CHANG,PAO-TSUNG" w:date="2022-06-10T18:18:00Z">
        <w:r w:rsidR="00650A91">
          <w:rPr>
            <w:rFonts w:hint="eastAsia"/>
          </w:rPr>
          <w:t>圖表</w:t>
        </w:r>
      </w:ins>
      <w:ins w:id="6904" w:author="張寶騌 CHANG,PAO-TSUNG" w:date="2022-06-10T18:36:00Z">
        <w:r w:rsidR="001A2108">
          <w:rPr>
            <w:rFonts w:hint="eastAsia"/>
          </w:rPr>
          <w:t>數據</w:t>
        </w:r>
      </w:ins>
      <w:ins w:id="6905" w:author="張寶騌 CHANG,PAO-TSUNG" w:date="2022-06-10T18:18:00Z">
        <w:r w:rsidR="00650A91">
          <w:rPr>
            <w:rFonts w:hint="eastAsia"/>
          </w:rPr>
          <w:t>呈現與資料儲存等功能</w:t>
        </w:r>
      </w:ins>
      <w:ins w:id="6906" w:author="張寶騌 CHANG,PAO-TSUNG" w:date="2022-06-10T18:24:00Z">
        <w:r>
          <w:rPr>
            <w:rFonts w:hint="eastAsia"/>
          </w:rPr>
          <w:t>。</w:t>
        </w:r>
      </w:ins>
    </w:p>
    <w:p w14:paraId="1A4C8585" w14:textId="33EA80FC" w:rsidR="00935291" w:rsidRDefault="00087222">
      <w:pPr>
        <w:pStyle w:val="aa"/>
        <w:numPr>
          <w:ilvl w:val="0"/>
          <w:numId w:val="82"/>
        </w:numPr>
        <w:ind w:leftChars="0" w:firstLineChars="0"/>
        <w:rPr>
          <w:ins w:id="6907" w:author="張寶騌 CHANG,PAO-TSUNG" w:date="2022-06-10T18:25:00Z"/>
        </w:rPr>
        <w:pPrChange w:id="6908" w:author="張寶騌 CHANG,PAO-TSUNG" w:date="2022-06-10T18:29:00Z">
          <w:pPr>
            <w:ind w:left="480" w:firstLine="480"/>
          </w:pPr>
        </w:pPrChange>
      </w:pPr>
      <w:ins w:id="6909" w:author="張寶騌 CHANG,PAO-TSUNG" w:date="2022-06-10T18:29:00Z">
        <w:r>
          <w:rPr>
            <w:rFonts w:hint="eastAsia"/>
          </w:rPr>
          <w:t>場景切換</w:t>
        </w:r>
      </w:ins>
    </w:p>
    <w:p w14:paraId="21AE9560" w14:textId="342B1C9E" w:rsidR="0080146D" w:rsidRDefault="001A2108" w:rsidP="0080146D">
      <w:pPr>
        <w:ind w:left="480" w:firstLine="480"/>
        <w:rPr>
          <w:ins w:id="6910" w:author="張寶騌 CHANG,PAO-TSUNG" w:date="2022-06-10T18:25:00Z"/>
        </w:rPr>
      </w:pPr>
      <w:ins w:id="6911" w:author="張寶騌 CHANG,PAO-TSUNG" w:date="2022-06-10T18:30:00Z">
        <w:r>
          <w:rPr>
            <w:rFonts w:hint="eastAsia"/>
          </w:rPr>
          <w:t>在腳本中引入第三</w:t>
        </w:r>
        <w:proofErr w:type="gramStart"/>
        <w:r>
          <w:rPr>
            <w:rFonts w:hint="eastAsia"/>
          </w:rPr>
          <w:t>方</w:t>
        </w:r>
      </w:ins>
      <w:ins w:id="6912" w:author="張寶騌 CHANG,PAO-TSUNG" w:date="2022-06-10T18:31:00Z">
        <w:r>
          <w:rPr>
            <w:rFonts w:hint="eastAsia"/>
          </w:rPr>
          <w:t>函式庫</w:t>
        </w:r>
        <w:proofErr w:type="spellStart"/>
        <w:proofErr w:type="gramEnd"/>
        <w:r>
          <w:rPr>
            <w:rFonts w:hint="eastAsia"/>
          </w:rPr>
          <w:t>U</w:t>
        </w:r>
        <w:r>
          <w:t>nityEngine.ScenceManagement</w:t>
        </w:r>
      </w:ins>
      <w:proofErr w:type="spellEnd"/>
      <w:ins w:id="6913" w:author="張寶騌 CHANG,PAO-TSUNG" w:date="2022-06-10T18:34:00Z">
        <w:r>
          <w:rPr>
            <w:rFonts w:hint="eastAsia"/>
          </w:rPr>
          <w:t>就</w:t>
        </w:r>
      </w:ins>
      <w:ins w:id="6914" w:author="張寶騌 CHANG,PAO-TSUNG" w:date="2022-06-10T18:31:00Z">
        <w:r>
          <w:rPr>
            <w:rFonts w:hint="eastAsia"/>
          </w:rPr>
          <w:t>可</w:t>
        </w:r>
      </w:ins>
      <w:ins w:id="6915" w:author="張寶騌 CHANG,PAO-TSUNG" w:date="2022-06-10T18:32:00Z">
        <w:r>
          <w:rPr>
            <w:rFonts w:hint="eastAsia"/>
          </w:rPr>
          <w:t>使用其載入場景的功能</w:t>
        </w:r>
      </w:ins>
      <w:ins w:id="6916" w:author="張寶騌 CHANG,PAO-TSUNG" w:date="2022-06-10T18:25:00Z">
        <w:r w:rsidR="0080146D">
          <w:rPr>
            <w:rFonts w:hint="eastAsia"/>
          </w:rPr>
          <w:t>，如</w:t>
        </w:r>
        <w:r w:rsidR="0080146D">
          <w:fldChar w:fldCharType="begin"/>
        </w:r>
        <w:r w:rsidR="0080146D">
          <w:instrText xml:space="preserve"> REF _Ref104124539 \h </w:instrText>
        </w:r>
      </w:ins>
      <w:ins w:id="6917" w:author="張寶騌 CHANG,PAO-TSUNG" w:date="2022-06-10T18:25:00Z">
        <w:r w:rsidR="0080146D">
          <w:fldChar w:fldCharType="separate"/>
        </w:r>
        <w:r w:rsidR="00643F6D">
          <w:rPr>
            <w:rFonts w:hint="eastAsia"/>
          </w:rPr>
          <w:t>圖</w:t>
        </w:r>
        <w:r w:rsidR="00643F6D">
          <w:rPr>
            <w:rFonts w:hint="eastAsia"/>
          </w:rPr>
          <w:t xml:space="preserve"> </w:t>
        </w:r>
      </w:ins>
      <w:r w:rsidR="00643F6D">
        <w:rPr>
          <w:noProof/>
        </w:rPr>
        <w:t>3</w:t>
      </w:r>
      <w:r w:rsidR="00643F6D">
        <w:noBreakHyphen/>
      </w:r>
      <w:r w:rsidR="00643F6D">
        <w:rPr>
          <w:noProof/>
        </w:rPr>
        <w:t>20</w:t>
      </w:r>
      <w:ins w:id="6918" w:author="張寶騌 CHANG,PAO-TSUNG" w:date="2022-06-10T18:25:00Z">
        <w:r w:rsidR="0080146D">
          <w:fldChar w:fldCharType="end"/>
        </w:r>
      </w:ins>
      <w:ins w:id="6919" w:author="張寶騌 CHANG,PAO-TSUNG" w:date="2022-06-10T18:33:00Z">
        <w:r>
          <w:rPr>
            <w:rFonts w:hint="eastAsia"/>
          </w:rPr>
          <w:t>。完成後</w:t>
        </w:r>
      </w:ins>
      <w:ins w:id="6920" w:author="張寶騌 CHANG,PAO-TSUNG" w:date="2022-06-10T18:34:00Z">
        <w:r>
          <w:rPr>
            <w:rFonts w:hint="eastAsia"/>
          </w:rPr>
          <w:t>設定各按鈕觸發時所對應的方法即可</w:t>
        </w:r>
      </w:ins>
      <w:ins w:id="6921" w:author="張寶騌 CHANG,PAO-TSUNG" w:date="2022-06-10T18:25:00Z">
        <w:r w:rsidR="0080146D">
          <w:rPr>
            <w:rFonts w:hint="eastAsia"/>
          </w:rPr>
          <w:t>切換。</w:t>
        </w:r>
      </w:ins>
    </w:p>
    <w:p w14:paraId="3102B560" w14:textId="2C3D4D69" w:rsidR="0080146D" w:rsidRDefault="0080146D" w:rsidP="00E8675F">
      <w:pPr>
        <w:ind w:left="480" w:firstLine="480"/>
        <w:rPr>
          <w:ins w:id="6922" w:author="張寶騌 CHANG,PAO-TSUNG" w:date="2022-06-10T18:25:00Z"/>
        </w:rPr>
      </w:pPr>
      <w:ins w:id="6923" w:author="張寶騌 CHANG,PAO-TSUNG" w:date="2022-06-10T18:25:00Z">
        <w:r>
          <w:rPr>
            <w:noProof/>
          </w:rPr>
          <w:drawing>
            <wp:inline distT="0" distB="0" distL="0" distR="0" wp14:anchorId="05F0E97C" wp14:editId="55FBA7B6">
              <wp:extent cx="4454236" cy="2660650"/>
              <wp:effectExtent l="0" t="0" r="3810" b="635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34"/>
                      <a:srcRect r="20171"/>
                      <a:stretch/>
                    </pic:blipFill>
                    <pic:spPr bwMode="auto">
                      <a:xfrm>
                        <a:off x="0" y="0"/>
                        <a:ext cx="4454236" cy="2660650"/>
                      </a:xfrm>
                      <a:prstGeom prst="rect">
                        <a:avLst/>
                      </a:prstGeom>
                      <a:ln>
                        <a:noFill/>
                      </a:ln>
                      <a:extLst>
                        <a:ext uri="{53640926-AAD7-44D8-BBD7-CCE9431645EC}">
                          <a14:shadowObscured xmlns:a14="http://schemas.microsoft.com/office/drawing/2010/main"/>
                        </a:ext>
                      </a:extLst>
                    </pic:spPr>
                  </pic:pic>
                </a:graphicData>
              </a:graphic>
            </wp:inline>
          </w:drawing>
        </w:r>
      </w:ins>
    </w:p>
    <w:p w14:paraId="5489B242" w14:textId="0F5B8299" w:rsidR="0080146D" w:rsidRDefault="0080146D" w:rsidP="0080146D">
      <w:pPr>
        <w:pStyle w:val="ac"/>
        <w:spacing w:after="180"/>
        <w:rPr>
          <w:ins w:id="6924" w:author="張寶騌 CHANG,PAO-TSUNG" w:date="2022-06-10T18:25:00Z"/>
        </w:rPr>
      </w:pPr>
      <w:bookmarkStart w:id="6925" w:name="_Ref104124539"/>
      <w:bookmarkStart w:id="6926" w:name="_Ref104124534"/>
      <w:bookmarkStart w:id="6927" w:name="_Toc106974339"/>
      <w:ins w:id="6928" w:author="張寶騌 CHANG,PAO-TSUNG" w:date="2022-06-10T18:25: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0</w:t>
      </w:r>
      <w:r w:rsidR="009700FF">
        <w:fldChar w:fldCharType="end"/>
      </w:r>
      <w:bookmarkEnd w:id="6925"/>
      <w:ins w:id="6929" w:author="張寶騌 CHANG,PAO-TSUNG" w:date="2022-06-10T18:25:00Z">
        <w:r>
          <w:rPr>
            <w:rFonts w:hint="eastAsia"/>
          </w:rPr>
          <w:t xml:space="preserve"> </w:t>
        </w:r>
        <w:r>
          <w:rPr>
            <w:rFonts w:hint="eastAsia"/>
          </w:rPr>
          <w:t>編寫切換場景腳本</w:t>
        </w:r>
        <w:bookmarkEnd w:id="6926"/>
        <w:bookmarkEnd w:id="6927"/>
      </w:ins>
    </w:p>
    <w:p w14:paraId="35AD8775" w14:textId="77777777" w:rsidR="00935291" w:rsidRDefault="00935291">
      <w:pPr>
        <w:ind w:leftChars="0" w:left="0" w:firstLineChars="0" w:firstLine="0"/>
        <w:rPr>
          <w:ins w:id="6930" w:author="張寶騌 CHANG,PAO-TSUNG" w:date="2022-06-08T21:28:00Z"/>
        </w:rPr>
        <w:pPrChange w:id="6931" w:author="張寶騌 CHANG,PAO-TSUNG" w:date="2022-06-10T18:35:00Z">
          <w:pPr>
            <w:ind w:left="480" w:firstLine="480"/>
          </w:pPr>
        </w:pPrChange>
      </w:pPr>
    </w:p>
    <w:p w14:paraId="0B5BBDCB" w14:textId="763D2F40" w:rsidR="00E8675F" w:rsidRDefault="00E8675F">
      <w:pPr>
        <w:pStyle w:val="aa"/>
        <w:numPr>
          <w:ilvl w:val="0"/>
          <w:numId w:val="82"/>
        </w:numPr>
        <w:ind w:leftChars="0" w:firstLineChars="0"/>
        <w:rPr>
          <w:ins w:id="6932" w:author="張寶騌 CHANG,PAO-TSUNG" w:date="2022-06-08T21:28:00Z"/>
        </w:rPr>
        <w:pPrChange w:id="6933" w:author="張寶騌 CHANG,PAO-TSUNG" w:date="2022-06-10T18:29:00Z">
          <w:pPr>
            <w:pStyle w:val="aa"/>
            <w:numPr>
              <w:numId w:val="73"/>
            </w:numPr>
            <w:ind w:leftChars="0" w:left="1440" w:firstLineChars="0" w:hanging="480"/>
          </w:pPr>
        </w:pPrChange>
      </w:pPr>
      <w:ins w:id="6934" w:author="張寶騌 CHANG,PAO-TSUNG" w:date="2022-06-08T21:28:00Z">
        <w:r>
          <w:rPr>
            <w:rFonts w:hint="eastAsia"/>
          </w:rPr>
          <w:t>圖表</w:t>
        </w:r>
      </w:ins>
      <w:ins w:id="6935" w:author="張寶騌 CHANG,PAO-TSUNG" w:date="2022-06-10T18:36:00Z">
        <w:r w:rsidR="001A2108">
          <w:rPr>
            <w:rFonts w:hint="eastAsia"/>
          </w:rPr>
          <w:t>數據</w:t>
        </w:r>
      </w:ins>
      <w:ins w:id="6936" w:author="張寶騌 CHANG,PAO-TSUNG" w:date="2022-06-08T21:28:00Z">
        <w:r>
          <w:rPr>
            <w:rFonts w:hint="eastAsia"/>
          </w:rPr>
          <w:t>呈現</w:t>
        </w:r>
      </w:ins>
    </w:p>
    <w:p w14:paraId="7F31986D" w14:textId="308F5BF1" w:rsidR="004B3D8C" w:rsidRDefault="00E8675F" w:rsidP="00E8675F">
      <w:pPr>
        <w:ind w:left="480" w:firstLine="480"/>
        <w:rPr>
          <w:ins w:id="6937" w:author="張寶騌 CHANG,PAO-TSUNG" w:date="2022-06-08T21:29:00Z"/>
        </w:rPr>
      </w:pPr>
      <w:ins w:id="6938" w:author="張寶騌 CHANG,PAO-TSUNG" w:date="2022-06-08T21:28:00Z">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ins>
      <w:r w:rsidR="009700FF">
        <w:instrText xml:space="preserve"> ADDIN EN.CITE &lt;EndNote&gt;&lt;Cite&gt;&lt;RecNum&gt;50&lt;/RecNum&gt;&lt;DisplayText&gt;[28]&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ins w:id="6939" w:author="張寶騌 CHANG,PAO-TSUNG" w:date="2022-06-08T21:28:00Z">
        <w:r>
          <w:fldChar w:fldCharType="separate"/>
        </w:r>
      </w:ins>
      <w:r w:rsidR="009700FF">
        <w:rPr>
          <w:noProof/>
        </w:rPr>
        <w:t>[28]</w:t>
      </w:r>
      <w:ins w:id="6940" w:author="張寶騌 CHANG,PAO-TSUNG" w:date="2022-06-08T21:28:00Z">
        <w:r>
          <w:fldChar w:fldCharType="end"/>
        </w:r>
        <w:r>
          <w:rPr>
            <w:rFonts w:hint="eastAsia"/>
          </w:rPr>
          <w:t>。為達此目的，本研究</w:t>
        </w:r>
        <w:proofErr w:type="gramStart"/>
        <w:r>
          <w:rPr>
            <w:rFonts w:hint="eastAsia"/>
          </w:rPr>
          <w:t>採</w:t>
        </w:r>
        <w:proofErr w:type="gramEnd"/>
        <w:r>
          <w:rPr>
            <w:rFonts w:hint="eastAsia"/>
          </w:rPr>
          <w:t>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ins>
      <w:ins w:id="6941" w:author="張寶騌 CHANG,PAO-TSUNG" w:date="2022-06-08T21:29:00Z">
        <w:r w:rsidR="004B3D8C">
          <w:rPr>
            <w:rFonts w:hint="eastAsia"/>
          </w:rPr>
          <w:t>詳細步驟說明如下</w:t>
        </w:r>
        <w:r w:rsidR="004B3D8C">
          <w:rPr>
            <w:rFonts w:hint="eastAsia"/>
          </w:rPr>
          <w:t>:</w:t>
        </w:r>
      </w:ins>
    </w:p>
    <w:p w14:paraId="598CD6C2" w14:textId="320C111F" w:rsidR="00E8675F" w:rsidRDefault="004B3D8C" w:rsidP="00E8675F">
      <w:pPr>
        <w:ind w:left="480" w:firstLine="480"/>
        <w:rPr>
          <w:ins w:id="6942" w:author="張寶騌 CHANG,PAO-TSUNG" w:date="2022-06-08T21:30:00Z"/>
        </w:rPr>
      </w:pPr>
      <w:ins w:id="6943" w:author="張寶騌 CHANG,PAO-TSUNG" w:date="2022-06-08T21:30:00Z">
        <w:r>
          <w:rPr>
            <w:rFonts w:hint="eastAsia"/>
          </w:rPr>
          <w:t>首先，</w:t>
        </w:r>
      </w:ins>
      <w:ins w:id="6944" w:author="張寶騌 CHANG,PAO-TSUNG" w:date="2022-06-08T21:28:00Z">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ins>
      <w:ins w:id="6945" w:author="張寶騌 CHANG,PAO-TSUNG" w:date="2022-06-08T21:30:00Z">
        <w:r>
          <w:rPr>
            <w:rFonts w:hint="eastAsia"/>
          </w:rPr>
          <w:t>此資料夾</w:t>
        </w:r>
      </w:ins>
      <w:ins w:id="6946" w:author="張寶騌 CHANG,PAO-TSUNG" w:date="2022-06-08T21:32:00Z">
        <w:r>
          <w:rPr>
            <w:rFonts w:hint="eastAsia"/>
          </w:rPr>
          <w:t>將為</w:t>
        </w:r>
      </w:ins>
      <w:ins w:id="6947" w:author="張寶騌 CHANG,PAO-TSUNG" w:date="2022-06-08T21:31:00Z">
        <w:r>
          <w:rPr>
            <w:rFonts w:hint="eastAsia"/>
          </w:rPr>
          <w:t>主程式</w:t>
        </w:r>
        <w:r w:rsidRPr="004B3D8C">
          <w:rPr>
            <w:rFonts w:hint="eastAsia"/>
          </w:rPr>
          <w:t>與外界檔案的接口</w:t>
        </w:r>
        <w:r>
          <w:rPr>
            <w:rFonts w:hint="eastAsia"/>
          </w:rPr>
          <w:t>，只要將</w:t>
        </w:r>
        <w:r>
          <w:rPr>
            <w:rFonts w:hint="eastAsia"/>
          </w:rPr>
          <w:t>.c</w:t>
        </w:r>
        <w:r>
          <w:t>sv</w:t>
        </w:r>
        <w:r>
          <w:rPr>
            <w:rFonts w:hint="eastAsia"/>
          </w:rPr>
          <w:t>檔置於此</w:t>
        </w:r>
      </w:ins>
      <w:ins w:id="6948" w:author="張寶騌 CHANG,PAO-TSUNG" w:date="2022-06-08T21:33:00Z">
        <w:r>
          <w:rPr>
            <w:rFonts w:hint="eastAsia"/>
          </w:rPr>
          <w:t>即可讓互動平台中的</w:t>
        </w:r>
      </w:ins>
      <w:ins w:id="6949" w:author="張寶騌 CHANG,PAO-TSUNG" w:date="2022-06-08T21:34:00Z">
        <w:r>
          <w:rPr>
            <w:rFonts w:hint="eastAsia"/>
          </w:rPr>
          <w:t>操作者使用。</w:t>
        </w:r>
      </w:ins>
    </w:p>
    <w:p w14:paraId="0B17AB4B" w14:textId="1B4907E2" w:rsidR="00E8675F" w:rsidRDefault="00E8675F" w:rsidP="00E8675F">
      <w:pPr>
        <w:ind w:left="480" w:firstLine="480"/>
        <w:rPr>
          <w:ins w:id="6950" w:author="張寶騌 CHANG,PAO-TSUNG" w:date="2022-06-08T21:28:00Z"/>
        </w:rPr>
      </w:pPr>
      <w:ins w:id="6951" w:author="張寶騌 CHANG,PAO-TSUNG" w:date="2022-06-08T21:28:00Z">
        <w:r>
          <w:rPr>
            <w:rFonts w:hint="eastAsia"/>
          </w:rPr>
          <w:lastRenderedPageBreak/>
          <w:t>然後</w:t>
        </w:r>
      </w:ins>
      <w:ins w:id="6952" w:author="張寶騌 CHANG,PAO-TSUNG" w:date="2022-06-08T21:34:00Z">
        <w:r w:rsidR="004B3D8C">
          <w:rPr>
            <w:rFonts w:hint="eastAsia"/>
          </w:rPr>
          <w:t>，編寫</w:t>
        </w:r>
        <w:r w:rsidR="00D24CBC">
          <w:t>C#</w:t>
        </w:r>
      </w:ins>
      <w:ins w:id="6953" w:author="張寶騌 CHANG,PAO-TSUNG" w:date="2022-06-08T21:35:00Z">
        <w:r w:rsidR="00D24CBC">
          <w:rPr>
            <w:rFonts w:hint="eastAsia"/>
          </w:rPr>
          <w:t>調用資料的腳本，先於腳本中</w:t>
        </w:r>
      </w:ins>
      <w:ins w:id="6954" w:author="張寶騌 CHANG,PAO-TSUNG" w:date="2022-06-08T21:36:00Z">
        <w:r w:rsidR="00D24CBC">
          <w:rPr>
            <w:rFonts w:hint="eastAsia"/>
          </w:rPr>
          <w:t>指定前述</w:t>
        </w:r>
        <w:proofErr w:type="spellStart"/>
        <w:r w:rsidR="00D24CBC" w:rsidRPr="00575937">
          <w:rPr>
            <w:rFonts w:hint="eastAsia"/>
          </w:rPr>
          <w:t>StreamingAssets</w:t>
        </w:r>
        <w:proofErr w:type="spellEnd"/>
        <w:r w:rsidR="00D24CBC">
          <w:rPr>
            <w:rFonts w:hint="eastAsia"/>
          </w:rPr>
          <w:t>內欲使用的檔案名稱，</w:t>
        </w:r>
      </w:ins>
      <w:ins w:id="6955" w:author="張寶騌 CHANG,PAO-TSUNG" w:date="2022-06-08T21:38:00Z">
        <w:r w:rsidR="00D24CBC">
          <w:rPr>
            <w:rFonts w:hint="eastAsia"/>
          </w:rPr>
          <w:t>讓腳本讀取</w:t>
        </w:r>
      </w:ins>
      <w:ins w:id="6956" w:author="張寶騌 CHANG,PAO-TSUNG" w:date="2022-06-08T21:39:00Z">
        <w:r w:rsidR="00D24CBC">
          <w:rPr>
            <w:rFonts w:hint="eastAsia"/>
          </w:rPr>
          <w:t>欄列資料，本研究</w:t>
        </w:r>
        <w:r w:rsidR="000E5A45">
          <w:rPr>
            <w:rFonts w:hint="eastAsia"/>
          </w:rPr>
          <w:t>將</w:t>
        </w:r>
      </w:ins>
      <w:ins w:id="6957" w:author="張寶騌 CHANG,PAO-TSUNG" w:date="2022-06-08T21:28:00Z">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ins>
    </w:p>
    <w:p w14:paraId="2613156B" w14:textId="77777777" w:rsidR="00E8675F" w:rsidRDefault="00E8675F" w:rsidP="00E8675F">
      <w:pPr>
        <w:pStyle w:val="aa"/>
        <w:numPr>
          <w:ilvl w:val="0"/>
          <w:numId w:val="81"/>
        </w:numPr>
        <w:ind w:leftChars="0" w:firstLineChars="0"/>
        <w:rPr>
          <w:ins w:id="6958" w:author="張寶騌 CHANG,PAO-TSUNG" w:date="2022-06-08T21:28:00Z"/>
        </w:rPr>
      </w:pPr>
      <w:ins w:id="6959" w:author="張寶騌 CHANG,PAO-TSUNG" w:date="2022-06-08T21:28:00Z">
        <w:r>
          <w:rPr>
            <w:rFonts w:hint="eastAsia"/>
          </w:rPr>
          <w:t>不需要事先指定初始資料長度，</w:t>
        </w:r>
        <w:r>
          <w:t xml:space="preserve"> </w:t>
        </w:r>
        <w:r>
          <w:rPr>
            <w:rFonts w:hint="eastAsia"/>
          </w:rPr>
          <w:t>可直接將資料匯入。</w:t>
        </w:r>
      </w:ins>
    </w:p>
    <w:p w14:paraId="4529740D" w14:textId="77777777" w:rsidR="00E8675F" w:rsidRDefault="00E8675F" w:rsidP="00E8675F">
      <w:pPr>
        <w:pStyle w:val="aa"/>
        <w:numPr>
          <w:ilvl w:val="0"/>
          <w:numId w:val="81"/>
        </w:numPr>
        <w:ind w:leftChars="0" w:firstLineChars="0"/>
        <w:rPr>
          <w:ins w:id="6960" w:author="張寶騌 CHANG,PAO-TSUNG" w:date="2022-06-08T21:28:00Z"/>
        </w:rPr>
      </w:pPr>
      <w:ins w:id="6961" w:author="張寶騌 CHANG,PAO-TSUNG" w:date="2022-06-08T21:28:00Z">
        <w:r>
          <w:rPr>
            <w:rFonts w:hint="eastAsia"/>
          </w:rPr>
          <w:t>當新增資料進</w:t>
        </w:r>
        <w:r>
          <w:rPr>
            <w:rFonts w:hint="eastAsia"/>
          </w:rPr>
          <w:t>L</w:t>
        </w:r>
        <w:r>
          <w:t>ist&lt; T &gt;</w:t>
        </w:r>
        <w:r>
          <w:rPr>
            <w:rFonts w:hint="eastAsia"/>
          </w:rPr>
          <w:t>時，資料長度也會自動調整。</w:t>
        </w:r>
      </w:ins>
    </w:p>
    <w:p w14:paraId="6255E9D1" w14:textId="77777777" w:rsidR="00E8675F" w:rsidRDefault="00E8675F" w:rsidP="00E8675F">
      <w:pPr>
        <w:pStyle w:val="aa"/>
        <w:numPr>
          <w:ilvl w:val="0"/>
          <w:numId w:val="81"/>
        </w:numPr>
        <w:ind w:leftChars="0" w:firstLineChars="0"/>
        <w:rPr>
          <w:ins w:id="6962" w:author="張寶騌 CHANG,PAO-TSUNG" w:date="2022-06-08T21:28:00Z"/>
        </w:rPr>
      </w:pPr>
      <w:ins w:id="6963" w:author="張寶騌 CHANG,PAO-TSUNG" w:date="2022-06-08T21:28:00Z">
        <w:r>
          <w:rPr>
            <w:rFonts w:hint="eastAsia"/>
          </w:rPr>
          <w:t>可不需擔心初始長度過短導致資料匯入時有溢位，以及初始長度過長導致浪費容量的情況。</w:t>
        </w:r>
      </w:ins>
    </w:p>
    <w:p w14:paraId="14F7E1A0" w14:textId="51E858F2" w:rsidR="00E8675F" w:rsidRDefault="00E8675F" w:rsidP="00E8675F">
      <w:pPr>
        <w:pStyle w:val="aa"/>
        <w:numPr>
          <w:ilvl w:val="0"/>
          <w:numId w:val="81"/>
        </w:numPr>
        <w:ind w:leftChars="0" w:firstLineChars="0"/>
        <w:rPr>
          <w:ins w:id="6964" w:author="張寶騌 CHANG,PAO-TSUNG" w:date="2022-06-08T21:42:00Z"/>
        </w:rPr>
      </w:pPr>
      <w:ins w:id="6965" w:author="張寶騌 CHANG,PAO-TSUNG" w:date="2022-06-08T21:28:00Z">
        <w:r>
          <w:rPr>
            <w:rFonts w:hint="eastAsia"/>
          </w:rPr>
          <w:t>語法簡單，只需事先指定存入其中的資料型態，</w:t>
        </w:r>
      </w:ins>
      <w:ins w:id="6966" w:author="張寶騌 CHANG,PAO-TSUNG" w:date="2022-06-08T21:40:00Z">
        <w:r w:rsidR="000E5A45">
          <w:rPr>
            <w:rFonts w:hint="eastAsia"/>
          </w:rPr>
          <w:t>因</w:t>
        </w:r>
      </w:ins>
      <w:ins w:id="6967" w:author="張寶騌 CHANG,PAO-TSUNG" w:date="2022-06-08T21:28:00Z">
        <w:r>
          <w:rPr>
            <w:rFonts w:hint="eastAsia"/>
          </w:rPr>
          <w:t>本研究</w:t>
        </w:r>
      </w:ins>
      <w:ins w:id="6968" w:author="張寶騌 CHANG,PAO-TSUNG" w:date="2022-06-08T21:40:00Z">
        <w:r w:rsidR="000E5A45">
          <w:rPr>
            <w:rFonts w:hint="eastAsia"/>
          </w:rPr>
          <w:t>數據</w:t>
        </w:r>
      </w:ins>
      <w:ins w:id="6969" w:author="張寶騌 CHANG,PAO-TSUNG" w:date="2022-06-08T21:42:00Z">
        <w:r w:rsidR="000E5A45">
          <w:rPr>
            <w:rFonts w:hint="eastAsia"/>
          </w:rPr>
          <w:t>浮點小數型態，因此</w:t>
        </w:r>
      </w:ins>
      <w:proofErr w:type="gramStart"/>
      <w:ins w:id="6970" w:author="張寶騌 CHANG,PAO-TSUNG" w:date="2022-06-08T21:28:00Z">
        <w:r>
          <w:rPr>
            <w:rFonts w:hint="eastAsia"/>
          </w:rPr>
          <w:t>採</w:t>
        </w:r>
      </w:ins>
      <w:proofErr w:type="gramEnd"/>
      <w:ins w:id="6971" w:author="張寶騌 CHANG,PAO-TSUNG" w:date="2022-06-08T21:42:00Z">
        <w:r w:rsidR="000E5A45">
          <w:rPr>
            <w:rFonts w:hint="eastAsia"/>
          </w:rPr>
          <w:t>L</w:t>
        </w:r>
        <w:r w:rsidR="000E5A45">
          <w:t xml:space="preserve">ist&lt; </w:t>
        </w:r>
        <w:r w:rsidR="000E5A45">
          <w:rPr>
            <w:rFonts w:hint="eastAsia"/>
          </w:rPr>
          <w:t>d</w:t>
        </w:r>
        <w:r w:rsidR="000E5A45">
          <w:t>ouble &gt;</w:t>
        </w:r>
        <w:r w:rsidR="000E5A45">
          <w:rPr>
            <w:rFonts w:hint="eastAsia"/>
          </w:rPr>
          <w:t>的列表型式</w:t>
        </w:r>
      </w:ins>
      <w:ins w:id="6972" w:author="張寶騌 CHANG,PAO-TSUNG" w:date="2022-06-08T21:28:00Z">
        <w:r>
          <w:rPr>
            <w:rFonts w:hint="eastAsia"/>
          </w:rPr>
          <w:t>。</w:t>
        </w:r>
      </w:ins>
    </w:p>
    <w:p w14:paraId="59A92C15" w14:textId="77777777" w:rsidR="000E5A45" w:rsidRDefault="000E5A45">
      <w:pPr>
        <w:pStyle w:val="aa"/>
        <w:ind w:leftChars="0" w:left="1440" w:firstLineChars="0" w:firstLine="0"/>
        <w:rPr>
          <w:ins w:id="6973" w:author="張寶騌 CHANG,PAO-TSUNG" w:date="2022-06-08T21:28:00Z"/>
        </w:rPr>
        <w:pPrChange w:id="6974" w:author="張寶騌 CHANG,PAO-TSUNG" w:date="2022-06-08T21:42:00Z">
          <w:pPr>
            <w:pStyle w:val="aa"/>
            <w:numPr>
              <w:numId w:val="81"/>
            </w:numPr>
            <w:ind w:leftChars="0" w:left="1440" w:firstLineChars="0" w:hanging="480"/>
          </w:pPr>
        </w:pPrChange>
      </w:pPr>
    </w:p>
    <w:p w14:paraId="049783C8" w14:textId="6040303B" w:rsidR="00E8675F" w:rsidRDefault="00E8675F">
      <w:pPr>
        <w:ind w:left="480" w:firstLineChars="0" w:firstLine="480"/>
        <w:rPr>
          <w:ins w:id="6975" w:author="張寶騌 CHANG,PAO-TSUNG" w:date="2022-06-08T21:28:00Z"/>
        </w:rPr>
        <w:pPrChange w:id="6976" w:author="張寶騌 CHANG,PAO-TSUNG" w:date="2022-06-08T21:54:00Z">
          <w:pPr>
            <w:ind w:left="480" w:firstLineChars="0" w:firstLine="0"/>
          </w:pPr>
        </w:pPrChange>
      </w:pPr>
      <w:ins w:id="6977" w:author="張寶騌 CHANG,PAO-TSUNG" w:date="2022-06-08T21:28:00Z">
        <w:r>
          <w:rPr>
            <w:rFonts w:hint="eastAsia"/>
          </w:rPr>
          <w:t>完成數值</w:t>
        </w:r>
      </w:ins>
      <w:ins w:id="6978" w:author="張寶騌 CHANG,PAO-TSUNG" w:date="2022-06-08T21:43:00Z">
        <w:r w:rsidR="000E5A45">
          <w:rPr>
            <w:rFonts w:hint="eastAsia"/>
          </w:rPr>
          <w:t>儲</w:t>
        </w:r>
      </w:ins>
      <w:ins w:id="6979" w:author="張寶騌 CHANG,PAO-TSUNG" w:date="2022-06-08T21:28:00Z">
        <w:r>
          <w:rPr>
            <w:rFonts w:hint="eastAsia"/>
          </w:rPr>
          <w:t>存進</w:t>
        </w:r>
        <w:r>
          <w:rPr>
            <w:rFonts w:hint="eastAsia"/>
          </w:rPr>
          <w:t>L</w:t>
        </w:r>
        <w:r>
          <w:t>ist&lt; T &gt;</w:t>
        </w:r>
        <w:r>
          <w:rPr>
            <w:rFonts w:hint="eastAsia"/>
          </w:rPr>
          <w:t>的步驟後，將各列表數值指定為對應的座標軸，並調整相關參數即可，最後將腳本</w:t>
        </w:r>
        <w:proofErr w:type="gramStart"/>
        <w:r>
          <w:rPr>
            <w:rFonts w:hint="eastAsia"/>
          </w:rPr>
          <w:t>檔</w:t>
        </w:r>
        <w:proofErr w:type="gramEnd"/>
        <w:r>
          <w:rPr>
            <w:rFonts w:hint="eastAsia"/>
          </w:rPr>
          <w:t>附加在圖表元件中，即可達成進入該頁面呈現數據折線圖，腳本中相關使用的程式碼參考如</w:t>
        </w:r>
      </w:ins>
      <w:ins w:id="6980" w:author="張寶騌 CHANG,PAO-TSUNG" w:date="2022-06-08T21:44:00Z">
        <w:r w:rsidR="00901AB1">
          <w:fldChar w:fldCharType="begin"/>
        </w:r>
        <w:r w:rsidR="00901AB1">
          <w:instrText xml:space="preserve"> </w:instrText>
        </w:r>
        <w:r w:rsidR="00901AB1">
          <w:rPr>
            <w:rFonts w:hint="eastAsia"/>
          </w:rPr>
          <w:instrText>REF _Ref105617065 \h</w:instrText>
        </w:r>
        <w:r w:rsidR="00901AB1">
          <w:instrText xml:space="preserve"> </w:instrText>
        </w:r>
      </w:ins>
      <w:r w:rsidR="00901AB1">
        <w:fldChar w:fldCharType="separate"/>
      </w:r>
      <w:ins w:id="6981" w:author="張寶騌 CHANG,PAO-TSUNG" w:date="2022-06-08T19:01:00Z">
        <w:r w:rsidR="00643F6D">
          <w:rPr>
            <w:rFonts w:hint="eastAsia"/>
          </w:rPr>
          <w:t>圖</w:t>
        </w:r>
        <w:r w:rsidR="00643F6D">
          <w:rPr>
            <w:rFonts w:hint="eastAsia"/>
          </w:rPr>
          <w:t xml:space="preserve"> </w:t>
        </w:r>
      </w:ins>
      <w:r w:rsidR="00643F6D">
        <w:rPr>
          <w:noProof/>
        </w:rPr>
        <w:t>3</w:t>
      </w:r>
      <w:r w:rsidR="00643F6D">
        <w:noBreakHyphen/>
      </w:r>
      <w:r w:rsidR="00643F6D">
        <w:rPr>
          <w:noProof/>
        </w:rPr>
        <w:t>21</w:t>
      </w:r>
      <w:ins w:id="6982" w:author="張寶騌 CHANG,PAO-TSUNG" w:date="2022-06-08T21:44:00Z">
        <w:r w:rsidR="00901AB1">
          <w:fldChar w:fldCharType="end"/>
        </w:r>
      </w:ins>
      <w:ins w:id="6983" w:author="張寶騌 CHANG,PAO-TSUNG" w:date="2022-06-08T21:28:00Z">
        <w:r>
          <w:rPr>
            <w:rFonts w:hint="eastAsia"/>
          </w:rPr>
          <w:t>。</w:t>
        </w:r>
      </w:ins>
    </w:p>
    <w:p w14:paraId="43A73C2A" w14:textId="77777777" w:rsidR="00E8675F" w:rsidRDefault="00E8675F" w:rsidP="00E8675F">
      <w:pPr>
        <w:ind w:left="480" w:firstLine="480"/>
        <w:rPr>
          <w:ins w:id="6984" w:author="張寶騌 CHANG,PAO-TSUNG" w:date="2022-06-08T21:28:00Z"/>
        </w:rPr>
      </w:pPr>
    </w:p>
    <w:p w14:paraId="5F6E4FE3" w14:textId="3CDAE0AD" w:rsidR="00E8675F" w:rsidRDefault="00E8675F" w:rsidP="00E8675F">
      <w:pPr>
        <w:ind w:left="480" w:firstLine="480"/>
        <w:rPr>
          <w:ins w:id="6985" w:author="張寶騌 CHANG,PAO-TSUNG" w:date="2022-06-08T21:28:00Z"/>
        </w:rPr>
      </w:pPr>
    </w:p>
    <w:p w14:paraId="33EA106F" w14:textId="6EB401FC" w:rsidR="00E8675F" w:rsidRDefault="00E8675F" w:rsidP="00E8675F">
      <w:pPr>
        <w:ind w:left="480" w:firstLine="480"/>
        <w:rPr>
          <w:ins w:id="6986" w:author="張寶騌 CHANG,PAO-TSUNG" w:date="2022-06-08T21:28:00Z"/>
        </w:rPr>
      </w:pPr>
    </w:p>
    <w:p w14:paraId="0ABD05B4" w14:textId="1DC49837" w:rsidR="00E8675F" w:rsidRPr="00806529" w:rsidRDefault="00E8675F" w:rsidP="00E8675F">
      <w:pPr>
        <w:ind w:left="480" w:firstLine="480"/>
        <w:rPr>
          <w:ins w:id="6987" w:author="張寶騌 CHANG,PAO-TSUNG" w:date="2022-06-08T21:28:00Z"/>
        </w:rPr>
      </w:pPr>
    </w:p>
    <w:p w14:paraId="08C24ACF" w14:textId="7A4335A8" w:rsidR="002B7CA7" w:rsidRDefault="0096525B" w:rsidP="00822701">
      <w:pPr>
        <w:ind w:left="480" w:firstLine="480"/>
        <w:rPr>
          <w:ins w:id="6988" w:author="張寶騌 CHANG,PAO-TSUNG" w:date="2022-06-08T19:01:00Z"/>
        </w:rPr>
      </w:pPr>
      <w:ins w:id="6989" w:author="張寶騌 CHANG,PAO-TSUNG" w:date="2022-06-08T19:00:00Z">
        <w:r>
          <w:rPr>
            <w:noProof/>
          </w:rPr>
          <w:lastRenderedPageBreak/>
          <w:drawing>
            <wp:inline distT="0" distB="0" distL="0" distR="0" wp14:anchorId="1FAEC3B7" wp14:editId="79040FA9">
              <wp:extent cx="4767002" cy="4358640"/>
              <wp:effectExtent l="0" t="0" r="0" b="381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772948" cy="4364077"/>
                      </a:xfrm>
                      <a:prstGeom prst="rect">
                        <a:avLst/>
                      </a:prstGeom>
                      <a:noFill/>
                    </pic:spPr>
                  </pic:pic>
                </a:graphicData>
              </a:graphic>
            </wp:inline>
          </w:drawing>
        </w:r>
      </w:ins>
    </w:p>
    <w:p w14:paraId="7F6E78A5" w14:textId="1DF842A5" w:rsidR="0096525B" w:rsidRDefault="0096525B">
      <w:pPr>
        <w:pStyle w:val="ac"/>
        <w:spacing w:after="180"/>
        <w:rPr>
          <w:ins w:id="6990" w:author="張寶騌 CHANG,PAO-TSUNG" w:date="2022-05-22T15:46:00Z"/>
        </w:rPr>
        <w:pPrChange w:id="6991" w:author="張寶騌 CHANG,PAO-TSUNG" w:date="2022-06-08T19:01:00Z">
          <w:pPr>
            <w:ind w:left="480" w:firstLine="480"/>
          </w:pPr>
        </w:pPrChange>
      </w:pPr>
      <w:bookmarkStart w:id="6992" w:name="_Ref105617065"/>
      <w:bookmarkStart w:id="6993" w:name="_Toc106974340"/>
      <w:ins w:id="6994" w:author="張寶騌 CHANG,PAO-TSUNG" w:date="2022-06-08T19:01: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1</w:t>
      </w:r>
      <w:r w:rsidR="009700FF">
        <w:fldChar w:fldCharType="end"/>
      </w:r>
      <w:bookmarkEnd w:id="6992"/>
      <w:r w:rsidR="008958F6">
        <w:rPr>
          <w:rFonts w:hint="eastAsia"/>
        </w:rPr>
        <w:t xml:space="preserve"> </w:t>
      </w:r>
      <w:ins w:id="6995" w:author="張寶騌 CHANG,PAO-TSUNG" w:date="2022-06-08T19:06:00Z">
        <w:r w:rsidR="00997F0F">
          <w:rPr>
            <w:rFonts w:hint="eastAsia"/>
          </w:rPr>
          <w:t>將</w:t>
        </w:r>
        <w:r w:rsidR="00997F0F">
          <w:rPr>
            <w:rFonts w:hint="eastAsia"/>
          </w:rPr>
          <w:t>c</w:t>
        </w:r>
        <w:r w:rsidR="00997F0F">
          <w:t>sv</w:t>
        </w:r>
      </w:ins>
      <w:ins w:id="6996" w:author="張寶騌 CHANG,PAO-TSUNG" w:date="2022-06-08T19:08:00Z">
        <w:r w:rsidR="00997F0F">
          <w:rPr>
            <w:rFonts w:hint="eastAsia"/>
          </w:rPr>
          <w:t>檔資料匯入</w:t>
        </w:r>
        <w:r w:rsidR="00997F0F">
          <w:rPr>
            <w:rFonts w:hint="eastAsia"/>
          </w:rPr>
          <w:t>L</w:t>
        </w:r>
        <w:r w:rsidR="00997F0F">
          <w:t>ist&lt; T &gt;</w:t>
        </w:r>
      </w:ins>
      <w:ins w:id="6997" w:author="張寶騌 CHANG,PAO-TSUNG" w:date="2022-06-08T19:09:00Z">
        <w:r w:rsidR="00997F0F">
          <w:rPr>
            <w:rFonts w:hint="eastAsia"/>
          </w:rPr>
          <w:t>與繪圖</w:t>
        </w:r>
      </w:ins>
      <w:ins w:id="6998" w:author="張寶騌 CHANG,PAO-TSUNG" w:date="2022-06-08T19:11:00Z">
        <w:r w:rsidR="000E1E37">
          <w:rPr>
            <w:rFonts w:hint="eastAsia"/>
          </w:rPr>
          <w:t>之腳本</w:t>
        </w:r>
      </w:ins>
      <w:bookmarkEnd w:id="6993"/>
    </w:p>
    <w:p w14:paraId="15450955" w14:textId="412A7B67" w:rsidR="005E7812" w:rsidRDefault="005E7812" w:rsidP="000A749E">
      <w:pPr>
        <w:ind w:left="480" w:firstLine="480"/>
        <w:rPr>
          <w:ins w:id="6999" w:author="張寶騌 CHANG,PAO-TSUNG" w:date="2022-05-22T15:46:00Z"/>
        </w:rPr>
      </w:pPr>
    </w:p>
    <w:p w14:paraId="15CCF590" w14:textId="6E5CD294" w:rsidR="005E7812" w:rsidRDefault="00F96A0F">
      <w:pPr>
        <w:pStyle w:val="aa"/>
        <w:numPr>
          <w:ilvl w:val="0"/>
          <w:numId w:val="83"/>
        </w:numPr>
        <w:ind w:leftChars="0" w:firstLineChars="0"/>
        <w:rPr>
          <w:ins w:id="7000" w:author="張寶騌 CHANG,PAO-TSUNG" w:date="2022-05-22T15:46:00Z"/>
        </w:rPr>
        <w:pPrChange w:id="7001" w:author="張寶騌 CHANG,PAO-TSUNG" w:date="2022-06-10T18:51:00Z">
          <w:pPr>
            <w:ind w:left="480" w:firstLine="480"/>
          </w:pPr>
        </w:pPrChange>
      </w:pPr>
      <w:ins w:id="7002" w:author="張寶騌 CHANG,PAO-TSUNG" w:date="2022-06-10T18:44:00Z">
        <w:r>
          <w:rPr>
            <w:rFonts w:hint="eastAsia"/>
          </w:rPr>
          <w:t>資料儲存</w:t>
        </w:r>
      </w:ins>
    </w:p>
    <w:p w14:paraId="6E75D4CB" w14:textId="3304CAA1" w:rsidR="00014E44" w:rsidRDefault="00F96A0F" w:rsidP="000A749E">
      <w:pPr>
        <w:ind w:left="480" w:firstLine="480"/>
        <w:rPr>
          <w:ins w:id="7003" w:author="張寶騌 CHANG,PAO-TSUNG" w:date="2022-06-10T23:25:00Z"/>
        </w:rPr>
      </w:pPr>
      <w:ins w:id="7004" w:author="張寶騌 CHANG,PAO-TSUNG" w:date="2022-06-10T18:45:00Z">
        <w:r>
          <w:rPr>
            <w:rFonts w:hint="eastAsia"/>
          </w:rPr>
          <w:t>為讓使用者可針對數據填寫相關狀態說明與養護事項等註記</w:t>
        </w:r>
      </w:ins>
      <w:ins w:id="7005" w:author="張寶騌 CHANG,PAO-TSUNG" w:date="2022-06-10T18:46:00Z">
        <w:r>
          <w:rPr>
            <w:rFonts w:hint="eastAsia"/>
          </w:rPr>
          <w:t>，</w:t>
        </w:r>
      </w:ins>
      <w:ins w:id="7006" w:author="張寶騌 CHANG,PAO-TSUNG" w:date="2022-06-10T23:21:00Z">
        <w:r w:rsidR="00014E44">
          <w:rPr>
            <w:rFonts w:hint="eastAsia"/>
          </w:rPr>
          <w:t>在軟體</w:t>
        </w:r>
      </w:ins>
      <w:ins w:id="7007" w:author="張寶騌 CHANG,PAO-TSUNG" w:date="2022-06-10T23:22:00Z">
        <w:r w:rsidR="00014E44">
          <w:rPr>
            <w:rFonts w:hint="eastAsia"/>
          </w:rPr>
          <w:t>中</w:t>
        </w:r>
      </w:ins>
      <w:ins w:id="7008" w:author="張寶騌 CHANG,PAO-TSUNG" w:date="2022-06-10T23:21:00Z">
        <w:r w:rsidR="00076663">
          <w:rPr>
            <w:rFonts w:hint="eastAsia"/>
          </w:rPr>
          <w:t>採用</w:t>
        </w:r>
        <w:r w:rsidR="00076663">
          <w:t>UI</w:t>
        </w:r>
        <w:r w:rsidR="00076663">
          <w:rPr>
            <w:rFonts w:hint="eastAsia"/>
          </w:rPr>
          <w:t>的</w:t>
        </w:r>
        <w:proofErr w:type="spellStart"/>
        <w:r w:rsidR="00076663">
          <w:t>InputField</w:t>
        </w:r>
      </w:ins>
      <w:proofErr w:type="spellEnd"/>
      <w:ins w:id="7009" w:author="張寶騌 CHANG,PAO-TSUNG" w:date="2022-06-10T23:22:00Z">
        <w:r w:rsidR="00014E44">
          <w:rPr>
            <w:rFonts w:hint="eastAsia"/>
          </w:rPr>
          <w:t>(</w:t>
        </w:r>
        <w:r w:rsidR="00014E44">
          <w:rPr>
            <w:rFonts w:hint="eastAsia"/>
          </w:rPr>
          <w:t>輸入框</w:t>
        </w:r>
        <w:r w:rsidR="00014E44">
          <w:rPr>
            <w:rFonts w:hint="eastAsia"/>
          </w:rPr>
          <w:t>)</w:t>
        </w:r>
      </w:ins>
      <w:ins w:id="7010" w:author="張寶騌 CHANG,PAO-TSUNG" w:date="2022-06-10T23:21:00Z">
        <w:r w:rsidR="00076663">
          <w:rPr>
            <w:rFonts w:hint="eastAsia"/>
          </w:rPr>
          <w:t>工具，</w:t>
        </w:r>
      </w:ins>
      <w:ins w:id="7011" w:author="張寶騌 CHANG,PAO-TSUNG" w:date="2022-06-10T23:22:00Z">
        <w:r w:rsidR="00014E44">
          <w:rPr>
            <w:rFonts w:hint="eastAsia"/>
          </w:rPr>
          <w:t>當</w:t>
        </w:r>
      </w:ins>
      <w:ins w:id="7012" w:author="張寶騌 CHANG,PAO-TSUNG" w:date="2022-06-10T23:23:00Z">
        <w:r w:rsidR="00014E44">
          <w:rPr>
            <w:rFonts w:hint="eastAsia"/>
          </w:rPr>
          <w:t>有資料</w:t>
        </w:r>
      </w:ins>
      <w:ins w:id="7013" w:author="張寶騌 CHANG,PAO-TSUNG" w:date="2022-06-10T23:25:00Z">
        <w:r w:rsidR="00014E44">
          <w:rPr>
            <w:rFonts w:hint="eastAsia"/>
          </w:rPr>
          <w:t>填寫製輸入框時，</w:t>
        </w:r>
      </w:ins>
      <w:ins w:id="7014" w:author="張寶騌 CHANG,PAO-TSUNG" w:date="2022-06-10T23:26:00Z">
        <w:r w:rsidR="00014E44">
          <w:rPr>
            <w:rFonts w:hint="eastAsia"/>
          </w:rPr>
          <w:t>腳本亦將輸入的</w:t>
        </w:r>
        <w:r w:rsidR="00FB514A">
          <w:rPr>
            <w:rFonts w:hint="eastAsia"/>
          </w:rPr>
          <w:t>內容</w:t>
        </w:r>
      </w:ins>
      <w:ins w:id="7015" w:author="張寶騌 CHANG,PAO-TSUNG" w:date="2022-06-10T23:27:00Z">
        <w:r w:rsidR="00FB514A">
          <w:rPr>
            <w:rFonts w:hint="eastAsia"/>
          </w:rPr>
          <w:t>回傳至模型頁面對應的文字</w:t>
        </w:r>
      </w:ins>
      <w:ins w:id="7016" w:author="張寶騌 CHANG,PAO-TSUNG" w:date="2022-06-10T23:28:00Z">
        <w:r w:rsidR="00FB514A">
          <w:rPr>
            <w:rFonts w:hint="eastAsia"/>
          </w:rPr>
          <w:t>，並且更新。如此使用者再回到模型頁面時即可查閱所輸入的</w:t>
        </w:r>
      </w:ins>
      <w:ins w:id="7017" w:author="張寶騌 CHANG,PAO-TSUNG" w:date="2022-06-10T23:29:00Z">
        <w:r w:rsidR="00FB514A">
          <w:rPr>
            <w:rFonts w:hint="eastAsia"/>
          </w:rPr>
          <w:t>資訊。</w:t>
        </w:r>
      </w:ins>
    </w:p>
    <w:p w14:paraId="3F3FF45D" w14:textId="3CE506A1" w:rsidR="005E7812" w:rsidRDefault="00551A00" w:rsidP="000A749E">
      <w:pPr>
        <w:ind w:left="480" w:firstLine="480"/>
        <w:rPr>
          <w:ins w:id="7018" w:author="張寶騌 CHANG,PAO-TSUNG" w:date="2022-06-08T21:54:00Z"/>
        </w:rPr>
      </w:pPr>
      <w:ins w:id="7019" w:author="張寶騌 CHANG,PAO-TSUNG" w:date="2022-06-10T21:12:00Z">
        <w:r>
          <w:rPr>
            <w:noProof/>
          </w:rPr>
          <w:lastRenderedPageBreak/>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ins>
    </w:p>
    <w:p w14:paraId="009391A5" w14:textId="3896105E" w:rsidR="00D366DC" w:rsidRDefault="00FB514A">
      <w:pPr>
        <w:pStyle w:val="ac"/>
        <w:spacing w:after="180"/>
        <w:rPr>
          <w:ins w:id="7020" w:author="張寶騌 CHANG,PAO-TSUNG" w:date="2022-06-08T21:54:00Z"/>
        </w:rPr>
        <w:pPrChange w:id="7021" w:author="張寶騌 CHANG,PAO-TSUNG" w:date="2022-06-10T23:29:00Z">
          <w:pPr>
            <w:ind w:left="480" w:firstLine="480"/>
          </w:pPr>
        </w:pPrChange>
      </w:pPr>
      <w:bookmarkStart w:id="7022" w:name="_Toc106974341"/>
      <w:ins w:id="7023" w:author="張寶騌 CHANG,PAO-TSUNG" w:date="2022-06-10T23:29: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3</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2</w:t>
      </w:r>
      <w:r w:rsidR="009700FF">
        <w:fldChar w:fldCharType="end"/>
      </w:r>
      <w:r w:rsidR="008958F6">
        <w:rPr>
          <w:rFonts w:hint="eastAsia"/>
        </w:rPr>
        <w:t xml:space="preserve"> </w:t>
      </w:r>
      <w:ins w:id="7024" w:author="張寶騌 CHANG,PAO-TSUNG" w:date="2022-06-10T23:29:00Z">
        <w:r>
          <w:rPr>
            <w:rFonts w:hint="eastAsia"/>
          </w:rPr>
          <w:t>輸入框資料儲存之腳本</w:t>
        </w:r>
      </w:ins>
      <w:bookmarkEnd w:id="7022"/>
    </w:p>
    <w:p w14:paraId="156BF3A2" w14:textId="23F5CFC5" w:rsidR="00D366DC" w:rsidRDefault="00D366DC" w:rsidP="000A749E">
      <w:pPr>
        <w:ind w:left="480" w:firstLine="480"/>
        <w:rPr>
          <w:ins w:id="7025" w:author="張寶騌 CHANG,PAO-TSUNG" w:date="2022-06-08T21:54:00Z"/>
        </w:rPr>
      </w:pPr>
    </w:p>
    <w:p w14:paraId="28307A5B" w14:textId="259FB411" w:rsidR="00D366DC" w:rsidRDefault="00D366DC" w:rsidP="000A749E">
      <w:pPr>
        <w:ind w:left="480" w:firstLine="480"/>
        <w:rPr>
          <w:ins w:id="7026" w:author="張寶騌 CHANG,PAO-TSUNG" w:date="2022-06-08T21:54:00Z"/>
        </w:rPr>
      </w:pPr>
    </w:p>
    <w:p w14:paraId="7ACBA5E5" w14:textId="3F59EB7F" w:rsidR="00D366DC" w:rsidRDefault="00D366DC" w:rsidP="000A749E">
      <w:pPr>
        <w:ind w:left="480" w:firstLine="480"/>
        <w:rPr>
          <w:ins w:id="7027" w:author="張寶騌 CHANG,PAO-TSUNG" w:date="2022-06-10T18:40:00Z"/>
        </w:rPr>
      </w:pPr>
    </w:p>
    <w:p w14:paraId="05528442" w14:textId="58A869A8" w:rsidR="00447D56" w:rsidRDefault="00FB514A">
      <w:pPr>
        <w:widowControl/>
        <w:spacing w:line="240" w:lineRule="auto"/>
        <w:ind w:leftChars="0" w:left="0" w:firstLineChars="0" w:firstLine="0"/>
        <w:rPr>
          <w:ins w:id="7028" w:author="張寶騌 CHANG,PAO-TSUNG" w:date="2022-06-08T21:54:00Z"/>
        </w:rPr>
        <w:pPrChange w:id="7029" w:author="張寶騌 CHANG,PAO-TSUNG" w:date="2022-06-10T23:30:00Z">
          <w:pPr>
            <w:ind w:left="480" w:firstLine="480"/>
          </w:pPr>
        </w:pPrChange>
      </w:pPr>
      <w:ins w:id="7030" w:author="張寶騌 CHANG,PAO-TSUNG" w:date="2022-06-10T23:30:00Z">
        <w:r>
          <w:br w:type="page"/>
        </w:r>
      </w:ins>
    </w:p>
    <w:p w14:paraId="3C7ABB09" w14:textId="457FB3F7" w:rsidR="00DE6895" w:rsidRDefault="00DE6895" w:rsidP="00AF31E5">
      <w:pPr>
        <w:ind w:leftChars="0" w:left="0" w:firstLineChars="0" w:firstLine="0"/>
        <w:rPr>
          <w:ins w:id="7031" w:author="張寶騌 CHANG,PAO-TSUNG" w:date="2022-05-20T13:43:00Z"/>
        </w:rPr>
      </w:pPr>
    </w:p>
    <w:p w14:paraId="0D8F053F" w14:textId="57A7BE62" w:rsidR="008241D7" w:rsidDel="00FE35F2" w:rsidRDefault="008241D7">
      <w:pPr>
        <w:widowControl/>
        <w:spacing w:line="240" w:lineRule="auto"/>
        <w:ind w:leftChars="0" w:left="0" w:firstLineChars="0" w:firstLine="0"/>
        <w:rPr>
          <w:del w:id="7032" w:author="張寶騌 CHANG,PAO-TSUNG" w:date="2022-05-27T20:28:00Z"/>
        </w:rPr>
        <w:pPrChange w:id="7033" w:author="張寶騌 CHANG,PAO-TSUNG" w:date="2022-04-29T16:22:00Z">
          <w:pPr>
            <w:ind w:left="480" w:firstLine="480"/>
            <w:jc w:val="both"/>
          </w:pPr>
        </w:pPrChange>
      </w:pPr>
      <w:bookmarkStart w:id="7034" w:name="_Toc105773491"/>
      <w:bookmarkStart w:id="7035" w:name="_Toc106390819"/>
      <w:bookmarkStart w:id="7036" w:name="_Toc106814833"/>
      <w:bookmarkStart w:id="7037" w:name="_Toc106815073"/>
      <w:bookmarkStart w:id="7038" w:name="_Toc106974181"/>
      <w:bookmarkStart w:id="7039" w:name="_Toc106993742"/>
      <w:bookmarkStart w:id="7040" w:name="_Toc106993984"/>
      <w:bookmarkStart w:id="7041" w:name="_Toc107003477"/>
      <w:bookmarkStart w:id="7042" w:name="_Toc107003719"/>
      <w:bookmarkStart w:id="7043" w:name="_Toc107003959"/>
      <w:bookmarkStart w:id="7044" w:name="_Toc107005723"/>
      <w:bookmarkStart w:id="7045" w:name="_Toc107005963"/>
      <w:bookmarkEnd w:id="7034"/>
      <w:bookmarkEnd w:id="7035"/>
      <w:bookmarkEnd w:id="7036"/>
      <w:bookmarkEnd w:id="7037"/>
      <w:bookmarkEnd w:id="7038"/>
      <w:bookmarkEnd w:id="7039"/>
      <w:bookmarkEnd w:id="7040"/>
      <w:bookmarkEnd w:id="7041"/>
      <w:bookmarkEnd w:id="7042"/>
      <w:bookmarkEnd w:id="7043"/>
      <w:bookmarkEnd w:id="7044"/>
      <w:bookmarkEnd w:id="7045"/>
    </w:p>
    <w:p w14:paraId="1332E9E6" w14:textId="2903A9FA" w:rsidR="00216800" w:rsidDel="00EF79FF" w:rsidRDefault="00BC2B81" w:rsidP="007C5DEB">
      <w:pPr>
        <w:ind w:left="480" w:firstLine="480"/>
        <w:jc w:val="both"/>
        <w:rPr>
          <w:del w:id="7046" w:author="張寶騌 CHANG,PAO-TSUNG" w:date="2022-04-29T16:21:00Z"/>
        </w:rPr>
      </w:pPr>
      <w:del w:id="7047" w:author="張寶騌 CHANG,PAO-TSUNG" w:date="2022-04-29T16:21:00Z">
        <w:r w:rsidDel="00EF79FF">
          <w:rPr>
            <w:rFonts w:hint="eastAsia"/>
          </w:rPr>
          <w:delText>目前</w:delText>
        </w:r>
        <w:r w:rsidR="00075730" w:rsidDel="00EF79FF">
          <w:rPr>
            <w:rFonts w:hint="eastAsia"/>
          </w:rPr>
          <w:delText>國內有一套</w:delText>
        </w:r>
        <w:r w:rsidR="00BA3154" w:rsidDel="00EF79FF">
          <w:rPr>
            <w:rFonts w:hint="eastAsia"/>
          </w:rPr>
          <w:delText>由</w:delText>
        </w:r>
        <w:r w:rsidR="0053357F" w:rsidDel="00EF79FF">
          <w:rPr>
            <w:rFonts w:hint="eastAsia"/>
          </w:rPr>
          <w:delText>行政院</w:delText>
        </w:r>
        <w:r w:rsidR="00BA3154" w:rsidRPr="00BA3154" w:rsidDel="00EF79FF">
          <w:rPr>
            <w:rFonts w:hint="eastAsia"/>
          </w:rPr>
          <w:delText>公共工程委員會</w:delText>
        </w:r>
        <w:r w:rsidR="00BA3154" w:rsidDel="00EF79FF">
          <w:rPr>
            <w:rFonts w:hint="eastAsia"/>
          </w:rPr>
          <w:delText>所公布之</w:delText>
        </w:r>
        <w:r w:rsidR="00075730" w:rsidRPr="00075730" w:rsidDel="00EF79FF">
          <w:rPr>
            <w:rFonts w:hint="eastAsia"/>
          </w:rPr>
          <w:delText>公共工程綱要編碼</w:delText>
        </w:r>
        <w:r w:rsidR="00075730" w:rsidDel="00EF79FF">
          <w:rPr>
            <w:rFonts w:hint="eastAsia"/>
          </w:rPr>
          <w:delText>方式</w:delText>
        </w:r>
        <w:r w:rsidR="000951B7" w:rsidDel="00EF79FF">
          <w:fldChar w:fldCharType="begin"/>
        </w:r>
      </w:del>
      <w:r w:rsidR="004846B4">
        <w:rPr>
          <w:rFonts w:hint="eastAsia"/>
        </w:rPr>
        <w:instrText xml:space="preserve"> ADDIN EN.CITE &lt;EndNote&gt;&lt;Cite&gt;&lt;Author&gt;</w:instrText>
      </w:r>
      <w:r w:rsidR="004846B4">
        <w:rPr>
          <w:rFonts w:hint="eastAsia"/>
        </w:rPr>
        <w:instrText>行政院公共工程委員會</w:instrText>
      </w:r>
      <w:r w:rsidR="004846B4">
        <w:rPr>
          <w:rFonts w:hint="eastAsia"/>
        </w:rPr>
        <w:instrText>&lt;/Author&gt;&lt;Year&gt;2001&lt;/Year&gt;&lt;RecNum&gt;18&lt;/RecNum&gt;&lt;DisplayText&gt;[43]&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sidR="004846B4">
        <w:rPr>
          <w:rFonts w:hint="eastAsia"/>
        </w:rPr>
        <w:instrText>行政院公共工程委員會</w:instrText>
      </w:r>
      <w:r w:rsidR="004846B4">
        <w:rPr>
          <w:rFonts w:hint="eastAsia"/>
        </w:rPr>
        <w:instrText>&lt;/style&gt;&lt;/author&gt;&lt;/authors&gt;&lt;/contributors&gt;&lt;titles&gt;&lt;title&gt;&lt;style face="normal" font="default" charset="136" size="100%"&gt;</w:instrText>
      </w:r>
      <w:r w:rsidR="004846B4">
        <w:rPr>
          <w:rFonts w:hint="eastAsia"/>
        </w:rPr>
        <w:instrText>公共工程綱要編碼</w:instrText>
      </w:r>
      <w:r w:rsidR="004846B4">
        <w:rPr>
          <w:rFonts w:hint="eastAsia"/>
        </w:rPr>
        <w:instrText>&lt;/style&gt;&lt;/title&gt;&lt;/titles&gt;&lt;dates&gt;&lt;year&gt;2001&lt;/year&gt;&lt;/dates&gt;&lt;urls&gt;&lt;/urls&gt;&lt;/record&gt;&lt;/Cite&gt;&lt;/EndNote&gt;</w:instrText>
      </w:r>
      <w:del w:id="7048" w:author="張寶騌 CHANG,PAO-TSUNG" w:date="2022-04-29T16:21:00Z">
        <w:r w:rsidR="000951B7" w:rsidDel="00EF79FF">
          <w:fldChar w:fldCharType="separate"/>
        </w:r>
      </w:del>
      <w:r w:rsidR="004846B4">
        <w:rPr>
          <w:noProof/>
        </w:rPr>
        <w:t>[43]</w:t>
      </w:r>
      <w:del w:id="7049" w:author="張寶騌 CHANG,PAO-TSUNG" w:date="2022-04-29T16:21:00Z">
        <w:r w:rsidR="000951B7" w:rsidDel="00EF79FF">
          <w:fldChar w:fldCharType="end"/>
        </w:r>
        <w:r w:rsidR="00075730" w:rsidDel="00EF79FF">
          <w:rPr>
            <w:rFonts w:hint="eastAsia"/>
          </w:rPr>
          <w:delText>，為針對營建工程項目</w:delText>
        </w:r>
        <w:r w:rsidR="00581DDD" w:rsidDel="00EF79FF">
          <w:rPr>
            <w:rFonts w:hint="eastAsia"/>
          </w:rPr>
          <w:delText>進行</w:delText>
        </w:r>
        <w:r w:rsidR="00075730" w:rsidDel="00EF79FF">
          <w:rPr>
            <w:rFonts w:hint="eastAsia"/>
          </w:rPr>
          <w:delText>系統的分類與編碼，</w:delText>
        </w:r>
        <w:r w:rsidR="00216800" w:rsidRPr="00216800" w:rsidDel="00EF79FF">
          <w:rPr>
            <w:rFonts w:hint="eastAsia"/>
          </w:rPr>
          <w:delText>目的在建立工程規範分類之系統化及標準化</w:delText>
        </w:r>
        <w:r w:rsidR="00216800" w:rsidDel="00EF79FF">
          <w:rPr>
            <w:rFonts w:hint="eastAsia"/>
          </w:rPr>
          <w:delText>，以提升工程管理的水平，其中</w:delText>
        </w:r>
        <w:r w:rsidR="005C3D81" w:rsidDel="00EF79FF">
          <w:rPr>
            <w:rFonts w:hint="eastAsia"/>
          </w:rPr>
          <w:delText>針對</w:delText>
        </w:r>
        <w:r w:rsidR="00216800" w:rsidDel="00EF79FF">
          <w:rPr>
            <w:rFonts w:hint="eastAsia"/>
          </w:rPr>
          <w:delText>軌道</w:delText>
        </w:r>
        <w:r w:rsidR="00FE22B9" w:rsidDel="00EF79FF">
          <w:rPr>
            <w:rFonts w:hint="eastAsia"/>
          </w:rPr>
          <w:delText>相關</w:delText>
        </w:r>
        <w:r w:rsidR="00216800" w:rsidDel="00EF79FF">
          <w:rPr>
            <w:rFonts w:hint="eastAsia"/>
          </w:rPr>
          <w:delText>物件的編碼</w:delText>
        </w:r>
        <w:r w:rsidR="00FE22B9" w:rsidDel="00EF79FF">
          <w:rPr>
            <w:rFonts w:hint="eastAsia"/>
          </w:rPr>
          <w:delText>如</w:delText>
        </w:r>
        <w:r w:rsidR="009F69E8" w:rsidDel="00EF79FF">
          <w:fldChar w:fldCharType="begin" w:fldLock="1"/>
        </w:r>
        <w:r w:rsidR="009F69E8" w:rsidDel="00EF79FF">
          <w:delInstrText xml:space="preserve"> </w:delInstrText>
        </w:r>
        <w:r w:rsidR="009F69E8" w:rsidDel="00EF79FF">
          <w:rPr>
            <w:rFonts w:hint="eastAsia"/>
          </w:rPr>
          <w:delInstrText>REF _Ref77694321 \h</w:delInstrText>
        </w:r>
        <w:r w:rsidR="009F69E8" w:rsidDel="00EF79FF">
          <w:delInstrText xml:space="preserve"> </w:delInstrText>
        </w:r>
      </w:del>
      <w:r w:rsidR="00EF79FF">
        <w:instrText xml:space="preserve"> \* MERGEFORMAT </w:instrText>
      </w:r>
      <w:del w:id="7050" w:author="張寶騌 CHANG,PAO-TSUNG" w:date="2022-04-29T16:21:00Z">
        <w:r w:rsidR="009F69E8" w:rsidDel="00EF79FF">
          <w:fldChar w:fldCharType="separate"/>
        </w:r>
        <w:r w:rsidR="00C919C6" w:rsidDel="00EF79FF">
          <w:rPr>
            <w:rFonts w:hint="eastAsia"/>
          </w:rPr>
          <w:delText>表</w:delText>
        </w:r>
        <w:r w:rsidR="00C919C6" w:rsidDel="00EF79FF">
          <w:rPr>
            <w:rFonts w:hint="eastAsia"/>
          </w:rPr>
          <w:delText xml:space="preserve"> </w:delText>
        </w:r>
        <w:r w:rsidR="00C919C6" w:rsidDel="00EF79FF">
          <w:delText>4</w:delText>
        </w:r>
        <w:r w:rsidR="00C919C6" w:rsidDel="00EF79FF">
          <w:noBreakHyphen/>
          <w:delText>2</w:delText>
        </w:r>
        <w:r w:rsidR="009F69E8" w:rsidDel="00EF79FF">
          <w:fldChar w:fldCharType="end"/>
        </w:r>
        <w:r w:rsidR="00FE22B9" w:rsidDel="00EF79FF">
          <w:rPr>
            <w:rFonts w:hint="eastAsia"/>
          </w:rPr>
          <w:delText>所示</w:delText>
        </w:r>
        <w:r w:rsidR="00216800" w:rsidDel="00EF79FF">
          <w:rPr>
            <w:rFonts w:hint="eastAsia"/>
          </w:rPr>
          <w:delText>。</w:delText>
        </w:r>
        <w:r w:rsidR="00085B16" w:rsidDel="00EF79FF">
          <w:rPr>
            <w:rFonts w:hint="eastAsia"/>
          </w:rPr>
          <w:delText>而</w:delText>
        </w:r>
        <w:r w:rsidR="00A663A1" w:rsidDel="00EF79FF">
          <w:rPr>
            <w:rFonts w:hint="eastAsia"/>
          </w:rPr>
          <w:delText>另外有一套由</w:delText>
        </w:r>
        <w:r w:rsidR="00A663A1" w:rsidRPr="00E82AFA" w:rsidDel="00EF79FF">
          <w:rPr>
            <w:rFonts w:hint="eastAsia"/>
          </w:rPr>
          <w:delText>美國</w:delText>
        </w:r>
        <w:r w:rsidR="00A663A1" w:rsidRPr="00E82AFA" w:rsidDel="00EF79FF">
          <w:rPr>
            <w:rFonts w:hint="eastAsia"/>
          </w:rPr>
          <w:delText>CSI</w:delText>
        </w:r>
        <w:r w:rsidR="00A663A1" w:rsidRPr="00E82AFA" w:rsidDel="00EF79FF">
          <w:rPr>
            <w:rFonts w:hint="eastAsia"/>
          </w:rPr>
          <w:delText>協會所發展</w:delText>
        </w:r>
        <w:r w:rsidR="00A663A1" w:rsidRPr="00E82AFA" w:rsidDel="00EF79FF">
          <w:rPr>
            <w:rFonts w:hint="eastAsia"/>
          </w:rPr>
          <w:delText>OmniClass</w:delText>
        </w:r>
        <w:r w:rsidR="00A663A1" w:rsidRPr="00E82AFA" w:rsidDel="00EF79FF">
          <w:rPr>
            <w:rFonts w:hint="eastAsia"/>
          </w:rPr>
          <w:delText>工程總分類碼</w:delText>
        </w:r>
        <w:r w:rsidR="00A663A1" w:rsidDel="00EF79FF">
          <w:rPr>
            <w:rFonts w:hint="eastAsia"/>
          </w:rPr>
          <w:delText>的編碼方式，</w:delText>
        </w:r>
        <w:r w:rsidR="00DD4D0C" w:rsidDel="00EF79FF">
          <w:rPr>
            <w:rFonts w:hint="eastAsia"/>
          </w:rPr>
          <w:delText>其</w:delText>
        </w:r>
        <w:r w:rsidR="006302D8" w:rsidDel="00EF79FF">
          <w:rPr>
            <w:rFonts w:hint="eastAsia"/>
          </w:rPr>
          <w:delText>比起綱要分類編碼，涵蓋了建築的全生命週期，</w:delText>
        </w:r>
        <w:r w:rsidR="002F5034" w:rsidDel="00EF79FF">
          <w:rPr>
            <w:rFonts w:hint="eastAsia"/>
          </w:rPr>
          <w:delText>納入工程中相關的空間、物件、人員機具等內容，</w:delText>
        </w:r>
        <w:r w:rsidR="00A663A1" w:rsidDel="00EF79FF">
          <w:rPr>
            <w:rFonts w:hint="eastAsia"/>
          </w:rPr>
          <w:delText>其中對於軌道相關的編碼如</w:delText>
        </w:r>
        <w:r w:rsidR="009F69E8" w:rsidRPr="00EF79FF" w:rsidDel="00EF79FF">
          <w:rPr>
            <w:rPrChange w:id="7051" w:author="張寶騌 CHANG,PAO-TSUNG" w:date="2022-04-29T16:21:00Z">
              <w:rPr>
                <w:highlight w:val="yellow"/>
              </w:rPr>
            </w:rPrChange>
          </w:rPr>
          <w:fldChar w:fldCharType="begin" w:fldLock="1"/>
        </w:r>
        <w:r w:rsidR="009F69E8" w:rsidDel="00EF79FF">
          <w:delInstrText xml:space="preserve"> </w:delInstrText>
        </w:r>
        <w:r w:rsidR="009F69E8" w:rsidDel="00EF79FF">
          <w:rPr>
            <w:rFonts w:hint="eastAsia"/>
          </w:rPr>
          <w:delInstrText>REF _Ref77694343 \h</w:delInstrText>
        </w:r>
        <w:r w:rsidR="009F69E8" w:rsidDel="00EF79FF">
          <w:delInstrText xml:space="preserve"> </w:delInstrText>
        </w:r>
      </w:del>
      <w:r w:rsidR="00EF79FF">
        <w:instrText xml:space="preserve"> \* MERGEFORMAT </w:instrText>
      </w:r>
      <w:del w:id="7052" w:author="張寶騌 CHANG,PAO-TSUNG" w:date="2022-04-29T16:21:00Z">
        <w:r w:rsidR="009F69E8" w:rsidRPr="00EF79FF" w:rsidDel="00EF79FF">
          <w:rPr>
            <w:rPrChange w:id="7053" w:author="張寶騌 CHANG,PAO-TSUNG" w:date="2022-04-29T16:21:00Z">
              <w:rPr/>
            </w:rPrChange>
          </w:rPr>
        </w:r>
        <w:r w:rsidR="009F69E8" w:rsidRPr="00EF79FF" w:rsidDel="00EF79FF">
          <w:rPr>
            <w:rPrChange w:id="7054" w:author="張寶騌 CHANG,PAO-TSUNG" w:date="2022-04-29T16:21:00Z">
              <w:rPr>
                <w:highlight w:val="yellow"/>
              </w:rPr>
            </w:rPrChange>
          </w:rPr>
          <w:fldChar w:fldCharType="separate"/>
        </w:r>
        <w:r w:rsidR="00C919C6" w:rsidDel="00EF79FF">
          <w:rPr>
            <w:rFonts w:hint="eastAsia"/>
          </w:rPr>
          <w:delText>表</w:delText>
        </w:r>
        <w:r w:rsidR="00C919C6" w:rsidDel="00EF79FF">
          <w:rPr>
            <w:rFonts w:hint="eastAsia"/>
          </w:rPr>
          <w:delText xml:space="preserve"> </w:delText>
        </w:r>
        <w:r w:rsidR="00C919C6" w:rsidDel="00EF79FF">
          <w:delText>4</w:delText>
        </w:r>
        <w:r w:rsidR="00C919C6" w:rsidDel="00EF79FF">
          <w:noBreakHyphen/>
          <w:delText>3</w:delText>
        </w:r>
        <w:r w:rsidR="009F69E8" w:rsidRPr="00EF79FF" w:rsidDel="00EF79FF">
          <w:rPr>
            <w:rPrChange w:id="7055" w:author="張寶騌 CHANG,PAO-TSUNG" w:date="2022-04-29T16:21:00Z">
              <w:rPr>
                <w:highlight w:val="yellow"/>
              </w:rPr>
            </w:rPrChange>
          </w:rPr>
          <w:fldChar w:fldCharType="end"/>
        </w:r>
        <w:r w:rsidR="00A663A1" w:rsidDel="00EF79FF">
          <w:rPr>
            <w:rFonts w:hint="eastAsia"/>
          </w:rPr>
          <w:delText>所示</w:delText>
        </w:r>
        <w:r w:rsidR="00A663A1" w:rsidDel="00EF79FF">
          <w:fldChar w:fldCharType="begin"/>
        </w:r>
      </w:del>
      <w:r w:rsidR="004846B4">
        <w:rPr>
          <w:rFonts w:hint="eastAsia"/>
        </w:rPr>
        <w:instrText xml:space="preserve"> ADDIN EN.CITE &lt;EndNote&gt;&lt;Cite&gt;&lt;Author&gt;</w:instrText>
      </w:r>
      <w:r w:rsidR="004846B4">
        <w:rPr>
          <w:rFonts w:hint="eastAsia"/>
        </w:rPr>
        <w:instrText>內政部建築研究所</w:instrText>
      </w:r>
      <w:r w:rsidR="004846B4">
        <w:rPr>
          <w:rFonts w:hint="eastAsia"/>
        </w:rPr>
        <w:instrText>&lt;/Author&gt;&lt;RecNum&gt;17&lt;/RecNum&gt;&lt;DisplayText&gt;[44]&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sidR="004846B4">
        <w:rPr>
          <w:rFonts w:hint="eastAsia"/>
        </w:rPr>
        <w:instrText>內政部建築研究所</w:instrText>
      </w:r>
      <w:r w:rsidR="004846B4">
        <w:rPr>
          <w:rFonts w:hint="eastAsia"/>
        </w:rPr>
        <w:instrText>&lt;/style&gt;&lt;/author&gt;&lt;/authors&gt;&lt;/contributors&gt;&lt;titles&gt;&lt;title&gt;&lt;style face="normal" font="default" charset="136" size="100%"&gt;</w:instrText>
      </w:r>
      <w:r w:rsidR="004846B4">
        <w:rPr>
          <w:rFonts w:hint="eastAsia"/>
        </w:rPr>
        <w:instrText>全生命週期編碼發佈平台</w:instrText>
      </w:r>
      <w:r w:rsidR="004846B4">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7056" w:author="張寶騌 CHANG,PAO-TSUNG" w:date="2022-04-29T16:21:00Z">
        <w:r w:rsidR="00A663A1" w:rsidDel="00EF79FF">
          <w:fldChar w:fldCharType="separate"/>
        </w:r>
      </w:del>
      <w:r w:rsidR="004846B4">
        <w:rPr>
          <w:noProof/>
        </w:rPr>
        <w:t>[44]</w:t>
      </w:r>
      <w:del w:id="7057" w:author="張寶騌 CHANG,PAO-TSUNG" w:date="2022-04-29T16:21:00Z">
        <w:r w:rsidR="00A663A1" w:rsidDel="00EF79FF">
          <w:fldChar w:fldCharType="end"/>
        </w:r>
        <w:r w:rsidR="00A663A1" w:rsidDel="00EF79FF">
          <w:rPr>
            <w:rFonts w:hint="eastAsia"/>
          </w:rPr>
          <w:delText>。</w:delText>
        </w:r>
        <w:bookmarkStart w:id="7058" w:name="_Toc103337273"/>
        <w:bookmarkStart w:id="7059" w:name="_Toc105773492"/>
        <w:bookmarkStart w:id="7060" w:name="_Toc106390820"/>
        <w:bookmarkStart w:id="7061" w:name="_Toc106814834"/>
        <w:bookmarkStart w:id="7062" w:name="_Toc106815074"/>
        <w:bookmarkStart w:id="7063" w:name="_Toc106974182"/>
        <w:bookmarkStart w:id="7064" w:name="_Toc106993743"/>
        <w:bookmarkStart w:id="7065" w:name="_Toc106993985"/>
        <w:bookmarkStart w:id="7066" w:name="_Toc107003478"/>
        <w:bookmarkStart w:id="7067" w:name="_Toc107003720"/>
        <w:bookmarkStart w:id="7068" w:name="_Toc107003960"/>
        <w:bookmarkStart w:id="7069" w:name="_Toc107005724"/>
        <w:bookmarkStart w:id="7070" w:name="_Toc107005964"/>
        <w:bookmarkEnd w:id="7058"/>
        <w:bookmarkEnd w:id="7059"/>
        <w:bookmarkEnd w:id="7060"/>
        <w:bookmarkEnd w:id="7061"/>
        <w:bookmarkEnd w:id="7062"/>
        <w:bookmarkEnd w:id="7063"/>
        <w:bookmarkEnd w:id="7064"/>
        <w:bookmarkEnd w:id="7065"/>
        <w:bookmarkEnd w:id="7066"/>
        <w:bookmarkEnd w:id="7067"/>
        <w:bookmarkEnd w:id="7068"/>
        <w:bookmarkEnd w:id="7069"/>
        <w:bookmarkEnd w:id="7070"/>
      </w:del>
    </w:p>
    <w:p w14:paraId="2343EA68" w14:textId="15C63ABA" w:rsidR="009F69E8" w:rsidDel="00EF79FF" w:rsidRDefault="009F69E8" w:rsidP="00B90D31">
      <w:pPr>
        <w:pStyle w:val="ac"/>
        <w:keepNext/>
        <w:spacing w:beforeLines="100" w:before="360" w:after="180"/>
        <w:rPr>
          <w:del w:id="7071" w:author="張寶騌 CHANG,PAO-TSUNG" w:date="2022-04-29T16:21:00Z"/>
        </w:rPr>
      </w:pPr>
      <w:bookmarkStart w:id="7072" w:name="_Ref77694321"/>
      <w:del w:id="7073" w:author="張寶騌 CHANG,PAO-TSUNG" w:date="2022-04-29T16:21:00Z">
        <w:r w:rsidDel="00EF79FF">
          <w:rPr>
            <w:rFonts w:hint="eastAsia"/>
          </w:rPr>
          <w:delText>表</w:delText>
        </w:r>
        <w:r w:rsidDel="00EF79FF">
          <w:rPr>
            <w:rFonts w:hint="eastAsia"/>
          </w:rPr>
          <w:delText xml:space="preserve"> </w:delText>
        </w:r>
      </w:del>
      <w:del w:id="7074"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R="00C919C6"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R="009E5548" w:rsidDel="0035692D">
          <w:delText>2</w:delText>
        </w:r>
        <w:r w:rsidDel="0035692D">
          <w:fldChar w:fldCharType="end"/>
        </w:r>
      </w:del>
      <w:bookmarkEnd w:id="7072"/>
      <w:del w:id="7075" w:author="張寶騌 CHANG,PAO-TSUNG" w:date="2022-04-29T16:21:00Z">
        <w:r w:rsidR="0051604A" w:rsidDel="00EF79FF">
          <w:rPr>
            <w:rFonts w:hint="eastAsia"/>
          </w:rPr>
          <w:delText xml:space="preserve">　</w:delText>
        </w:r>
        <w:r w:rsidDel="00EF79FF">
          <w:rPr>
            <w:rFonts w:hint="eastAsia"/>
          </w:rPr>
          <w:delText>軌道</w:delText>
        </w:r>
        <w:r w:rsidR="00F04E8C" w:rsidDel="00EF79FF">
          <w:rPr>
            <w:rFonts w:hint="eastAsia"/>
          </w:rPr>
          <w:delText>相關</w:delText>
        </w:r>
        <w:r w:rsidDel="00EF79FF">
          <w:rPr>
            <w:rFonts w:hint="eastAsia"/>
          </w:rPr>
          <w:delText>之公共工程綱要編碼</w:delText>
        </w:r>
        <w:r w:rsidR="00114F8D" w:rsidDel="00EF79FF">
          <w:fldChar w:fldCharType="begin"/>
        </w:r>
      </w:del>
      <w:r w:rsidR="004846B4">
        <w:rPr>
          <w:rFonts w:hint="eastAsia"/>
        </w:rPr>
        <w:instrText xml:space="preserve"> ADDIN EN.CITE &lt;EndNote&gt;&lt;Cite&gt;&lt;Author&gt;</w:instrText>
      </w:r>
      <w:r w:rsidR="004846B4">
        <w:rPr>
          <w:rFonts w:hint="eastAsia"/>
        </w:rPr>
        <w:instrText>行政院公共工程委員會</w:instrText>
      </w:r>
      <w:r w:rsidR="004846B4">
        <w:rPr>
          <w:rFonts w:hint="eastAsia"/>
        </w:rPr>
        <w:instrText>&lt;/Author&gt;&lt;Year&gt;2001&lt;/Year&gt;&lt;RecNum&gt;18&lt;/RecNum&gt;&lt;DisplayText&gt;[43]&lt;/DisplayText&gt;&lt;record&gt;&lt;rec-number&gt;18&lt;/rec-number&gt;&lt;foreign-keys&gt;&lt;key app="EN" db-id="vswwpavwedxavledrsqxwe9qra5pa00v0sw5" timestamp="1626773394"&gt;18&lt;/key&gt;&lt;/foreign-keys&gt;&lt;ref-type name="Generic"&gt;13&lt;/ref-type&gt;&lt;contributors&gt;&lt;authors&gt;&lt;author&gt;&lt;style face="normal" font="default" charset="136" size="100%"&gt;</w:instrText>
      </w:r>
      <w:r w:rsidR="004846B4">
        <w:rPr>
          <w:rFonts w:hint="eastAsia"/>
        </w:rPr>
        <w:instrText>行政院公共工程委員會</w:instrText>
      </w:r>
      <w:r w:rsidR="004846B4">
        <w:rPr>
          <w:rFonts w:hint="eastAsia"/>
        </w:rPr>
        <w:instrText>&lt;/style&gt;&lt;/author&gt;&lt;/authors&gt;&lt;/contributors&gt;&lt;titles&gt;&lt;title&gt;&lt;style face="normal" font="default" charset="136" size="100%"&gt;</w:instrText>
      </w:r>
      <w:r w:rsidR="004846B4">
        <w:rPr>
          <w:rFonts w:hint="eastAsia"/>
        </w:rPr>
        <w:instrText>公共工程綱要編碼</w:instrText>
      </w:r>
      <w:r w:rsidR="004846B4">
        <w:rPr>
          <w:rFonts w:hint="eastAsia"/>
        </w:rPr>
        <w:instrText>&lt;/style&gt;&lt;/title&gt;&lt;/titles&gt;&lt;dates&gt;&lt;year&gt;2001&lt;/year&gt;&lt;/dates&gt;&lt;urls&gt;&lt;/urls&gt;&lt;/record&gt;&lt;/Cite&gt;&lt;/EndNote&gt;</w:instrText>
      </w:r>
      <w:del w:id="7076" w:author="張寶騌 CHANG,PAO-TSUNG" w:date="2022-04-29T16:21:00Z">
        <w:r w:rsidR="00114F8D" w:rsidDel="00EF79FF">
          <w:fldChar w:fldCharType="separate"/>
        </w:r>
      </w:del>
      <w:r w:rsidR="004846B4">
        <w:rPr>
          <w:noProof/>
        </w:rPr>
        <w:t>[43]</w:t>
      </w:r>
      <w:del w:id="7077" w:author="張寶騌 CHANG,PAO-TSUNG" w:date="2022-04-29T16:21:00Z">
        <w:r w:rsidR="00114F8D" w:rsidDel="00EF79FF">
          <w:fldChar w:fldCharType="end"/>
        </w:r>
        <w:bookmarkStart w:id="7078" w:name="_Toc103337274"/>
        <w:bookmarkStart w:id="7079" w:name="_Toc105773493"/>
        <w:bookmarkStart w:id="7080" w:name="_Toc106390821"/>
        <w:bookmarkStart w:id="7081" w:name="_Toc106814835"/>
        <w:bookmarkStart w:id="7082" w:name="_Toc106815075"/>
        <w:bookmarkStart w:id="7083" w:name="_Toc106974183"/>
        <w:bookmarkStart w:id="7084" w:name="_Toc106993744"/>
        <w:bookmarkStart w:id="7085" w:name="_Toc106993986"/>
        <w:bookmarkStart w:id="7086" w:name="_Toc107003479"/>
        <w:bookmarkStart w:id="7087" w:name="_Toc107003721"/>
        <w:bookmarkStart w:id="7088" w:name="_Toc107003961"/>
        <w:bookmarkStart w:id="7089" w:name="_Toc107005725"/>
        <w:bookmarkStart w:id="7090" w:name="_Toc107005965"/>
        <w:bookmarkEnd w:id="7078"/>
        <w:bookmarkEnd w:id="7079"/>
        <w:bookmarkEnd w:id="7080"/>
        <w:bookmarkEnd w:id="7081"/>
        <w:bookmarkEnd w:id="7082"/>
        <w:bookmarkEnd w:id="7083"/>
        <w:bookmarkEnd w:id="7084"/>
        <w:bookmarkEnd w:id="7085"/>
        <w:bookmarkEnd w:id="7086"/>
        <w:bookmarkEnd w:id="7087"/>
        <w:bookmarkEnd w:id="7088"/>
        <w:bookmarkEnd w:id="7089"/>
        <w:bookmarkEnd w:id="7090"/>
      </w:del>
    </w:p>
    <w:p w14:paraId="7F84670D" w14:textId="36FF834C" w:rsidR="00216800" w:rsidDel="00EF79FF" w:rsidRDefault="00104502" w:rsidP="00216800">
      <w:pPr>
        <w:pStyle w:val="ac"/>
        <w:keepNext/>
        <w:spacing w:after="180"/>
        <w:rPr>
          <w:del w:id="7091" w:author="張寶騌 CHANG,PAO-TSUNG" w:date="2022-04-29T16:21:00Z"/>
        </w:rPr>
      </w:pPr>
      <w:del w:id="7092" w:author="張寶騌 CHANG,PAO-TSUNG" w:date="2022-04-29T16:21:00Z">
        <w:r w:rsidRPr="00F92E3D" w:rsidDel="00EF79FF">
          <w:rPr>
            <w:noProof/>
          </w:rPr>
          <w:drawing>
            <wp:inline distT="0" distB="0" distL="0" distR="0" wp14:anchorId="3763BC7D" wp14:editId="45CE6195">
              <wp:extent cx="3248721" cy="1485900"/>
              <wp:effectExtent l="0" t="0" r="8890" b="0"/>
              <wp:docPr id="27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250465" cy="1486698"/>
                      </a:xfrm>
                      <a:prstGeom prst="rect">
                        <a:avLst/>
                      </a:prstGeom>
                      <a:noFill/>
                      <a:ln>
                        <a:noFill/>
                      </a:ln>
                    </pic:spPr>
                  </pic:pic>
                </a:graphicData>
              </a:graphic>
            </wp:inline>
          </w:drawing>
        </w:r>
        <w:bookmarkStart w:id="7093" w:name="_Toc103337275"/>
        <w:bookmarkStart w:id="7094" w:name="_Toc105773494"/>
        <w:bookmarkStart w:id="7095" w:name="_Toc106390822"/>
        <w:bookmarkStart w:id="7096" w:name="_Toc106814836"/>
        <w:bookmarkStart w:id="7097" w:name="_Toc106815076"/>
        <w:bookmarkStart w:id="7098" w:name="_Toc106974184"/>
        <w:bookmarkStart w:id="7099" w:name="_Toc106993745"/>
        <w:bookmarkStart w:id="7100" w:name="_Toc106993987"/>
        <w:bookmarkStart w:id="7101" w:name="_Toc107003480"/>
        <w:bookmarkStart w:id="7102" w:name="_Toc107003722"/>
        <w:bookmarkStart w:id="7103" w:name="_Toc107003962"/>
        <w:bookmarkStart w:id="7104" w:name="_Toc107005726"/>
        <w:bookmarkStart w:id="7105" w:name="_Toc107005966"/>
        <w:bookmarkEnd w:id="7093"/>
        <w:bookmarkEnd w:id="7094"/>
        <w:bookmarkEnd w:id="7095"/>
        <w:bookmarkEnd w:id="7096"/>
        <w:bookmarkEnd w:id="7097"/>
        <w:bookmarkEnd w:id="7098"/>
        <w:bookmarkEnd w:id="7099"/>
        <w:bookmarkEnd w:id="7100"/>
        <w:bookmarkEnd w:id="7101"/>
        <w:bookmarkEnd w:id="7102"/>
        <w:bookmarkEnd w:id="7103"/>
        <w:bookmarkEnd w:id="7104"/>
        <w:bookmarkEnd w:id="7105"/>
      </w:del>
    </w:p>
    <w:p w14:paraId="2C435360" w14:textId="035CD5E0" w:rsidR="00936F0E" w:rsidRPr="00936F0E" w:rsidDel="00EF79FF" w:rsidRDefault="00936F0E" w:rsidP="00936F0E">
      <w:pPr>
        <w:ind w:left="480" w:firstLine="480"/>
        <w:rPr>
          <w:del w:id="7106" w:author="張寶騌 CHANG,PAO-TSUNG" w:date="2022-04-29T16:21:00Z"/>
        </w:rPr>
      </w:pPr>
      <w:bookmarkStart w:id="7107" w:name="_Toc103337276"/>
      <w:bookmarkStart w:id="7108" w:name="_Toc105773495"/>
      <w:bookmarkStart w:id="7109" w:name="_Toc106390823"/>
      <w:bookmarkStart w:id="7110" w:name="_Toc106814837"/>
      <w:bookmarkStart w:id="7111" w:name="_Toc106815077"/>
      <w:bookmarkStart w:id="7112" w:name="_Toc106974185"/>
      <w:bookmarkStart w:id="7113" w:name="_Toc106993746"/>
      <w:bookmarkStart w:id="7114" w:name="_Toc106993988"/>
      <w:bookmarkStart w:id="7115" w:name="_Toc107003481"/>
      <w:bookmarkStart w:id="7116" w:name="_Toc107003723"/>
      <w:bookmarkStart w:id="7117" w:name="_Toc107003963"/>
      <w:bookmarkStart w:id="7118" w:name="_Toc107005727"/>
      <w:bookmarkStart w:id="7119" w:name="_Toc107005967"/>
      <w:bookmarkEnd w:id="7107"/>
      <w:bookmarkEnd w:id="7108"/>
      <w:bookmarkEnd w:id="7109"/>
      <w:bookmarkEnd w:id="7110"/>
      <w:bookmarkEnd w:id="7111"/>
      <w:bookmarkEnd w:id="7112"/>
      <w:bookmarkEnd w:id="7113"/>
      <w:bookmarkEnd w:id="7114"/>
      <w:bookmarkEnd w:id="7115"/>
      <w:bookmarkEnd w:id="7116"/>
      <w:bookmarkEnd w:id="7117"/>
      <w:bookmarkEnd w:id="7118"/>
      <w:bookmarkEnd w:id="7119"/>
    </w:p>
    <w:p w14:paraId="157264AC" w14:textId="65F6DE00" w:rsidR="009F69E8" w:rsidDel="00EF79FF" w:rsidRDefault="009F69E8" w:rsidP="009F01A9">
      <w:pPr>
        <w:pStyle w:val="ac"/>
        <w:keepNext/>
        <w:spacing w:after="180"/>
        <w:rPr>
          <w:del w:id="7120" w:author="張寶騌 CHANG,PAO-TSUNG" w:date="2022-04-29T16:21:00Z"/>
        </w:rPr>
      </w:pPr>
      <w:bookmarkStart w:id="7121" w:name="_Ref77694343"/>
      <w:del w:id="7122" w:author="張寶騌 CHANG,PAO-TSUNG" w:date="2022-04-29T16:21:00Z">
        <w:r w:rsidDel="00EF79FF">
          <w:rPr>
            <w:rFonts w:hint="eastAsia"/>
          </w:rPr>
          <w:delText>表</w:delText>
        </w:r>
        <w:r w:rsidDel="00EF79FF">
          <w:rPr>
            <w:rFonts w:hint="eastAsia"/>
          </w:rPr>
          <w:delText xml:space="preserve"> </w:delText>
        </w:r>
      </w:del>
      <w:del w:id="7123" w:author="張寶騌 CHANG,PAO-TSUNG" w:date="2022-04-07T17:43:00Z">
        <w:r w:rsidDel="0035692D">
          <w:fldChar w:fldCharType="begin" w:fldLock="1"/>
        </w:r>
        <w:r w:rsidDel="0035692D">
          <w:delInstrText xml:space="preserve"> </w:delInstrText>
        </w:r>
        <w:r w:rsidDel="0035692D">
          <w:rPr>
            <w:rFonts w:hint="eastAsia"/>
          </w:rPr>
          <w:delInstrText>STYLEREF 1 \s</w:delInstrText>
        </w:r>
        <w:r w:rsidDel="0035692D">
          <w:delInstrText xml:space="preserve"> </w:delInstrText>
        </w:r>
        <w:r w:rsidDel="0035692D">
          <w:fldChar w:fldCharType="separate"/>
        </w:r>
        <w:r w:rsidR="00C919C6" w:rsidDel="0035692D">
          <w:delText>4</w:delText>
        </w:r>
        <w:r w:rsidDel="0035692D">
          <w:fldChar w:fldCharType="end"/>
        </w:r>
        <w:r w:rsidDel="0035692D">
          <w:noBreakHyphen/>
        </w:r>
        <w:r w:rsidDel="0035692D">
          <w:fldChar w:fldCharType="begin"/>
        </w:r>
        <w:r w:rsidDel="0035692D">
          <w:delInstrText xml:space="preserve"> </w:delInstrText>
        </w:r>
        <w:r w:rsidDel="0035692D">
          <w:rPr>
            <w:rFonts w:hint="eastAsia"/>
          </w:rPr>
          <w:delInstrText xml:space="preserve">SEQ </w:delInstrText>
        </w:r>
        <w:r w:rsidDel="0035692D">
          <w:rPr>
            <w:rFonts w:hint="eastAsia"/>
          </w:rPr>
          <w:delInstrText>表</w:delInstrText>
        </w:r>
        <w:r w:rsidDel="0035692D">
          <w:rPr>
            <w:rFonts w:hint="eastAsia"/>
          </w:rPr>
          <w:delInstrText xml:space="preserve"> \* ARABIC \s 1</w:delInstrText>
        </w:r>
        <w:r w:rsidDel="0035692D">
          <w:delInstrText xml:space="preserve"> </w:delInstrText>
        </w:r>
        <w:r w:rsidDel="0035692D">
          <w:fldChar w:fldCharType="separate"/>
        </w:r>
        <w:r w:rsidR="009E5548" w:rsidDel="0035692D">
          <w:delText>3</w:delText>
        </w:r>
        <w:r w:rsidDel="0035692D">
          <w:fldChar w:fldCharType="end"/>
        </w:r>
      </w:del>
      <w:bookmarkEnd w:id="7121"/>
      <w:del w:id="7124" w:author="張寶騌 CHANG,PAO-TSUNG" w:date="2022-04-29T16:21:00Z">
        <w:r w:rsidR="0051604A" w:rsidDel="00EF79FF">
          <w:rPr>
            <w:rFonts w:hint="eastAsia"/>
          </w:rPr>
          <w:delText xml:space="preserve">　</w:delText>
        </w:r>
        <w:r w:rsidDel="00EF79FF">
          <w:rPr>
            <w:rFonts w:hint="eastAsia"/>
          </w:rPr>
          <w:delText>軌道相關</w:delText>
        </w:r>
        <w:r w:rsidR="00F04E8C" w:rsidDel="00EF79FF">
          <w:rPr>
            <w:rFonts w:hint="eastAsia"/>
          </w:rPr>
          <w:delText>之</w:delText>
        </w:r>
        <w:r w:rsidDel="00EF79FF">
          <w:rPr>
            <w:rFonts w:hint="eastAsia"/>
          </w:rPr>
          <w:delText>OmniClass</w:delText>
        </w:r>
        <w:r w:rsidDel="00EF79FF">
          <w:rPr>
            <w:rFonts w:hint="eastAsia"/>
          </w:rPr>
          <w:delText>編碼</w:delText>
        </w:r>
        <w:r w:rsidDel="00EF79FF">
          <w:fldChar w:fldCharType="begin"/>
        </w:r>
      </w:del>
      <w:r w:rsidR="004846B4">
        <w:rPr>
          <w:rFonts w:hint="eastAsia"/>
        </w:rPr>
        <w:instrText xml:space="preserve"> ADDIN EN.CITE &lt;EndNote&gt;&lt;Cite&gt;&lt;Author&gt;</w:instrText>
      </w:r>
      <w:r w:rsidR="004846B4">
        <w:rPr>
          <w:rFonts w:hint="eastAsia"/>
        </w:rPr>
        <w:instrText>內政部建築研究所</w:instrText>
      </w:r>
      <w:r w:rsidR="004846B4">
        <w:rPr>
          <w:rFonts w:hint="eastAsia"/>
        </w:rPr>
        <w:instrText>&lt;/Author&gt;&lt;RecNum&gt;17&lt;/RecNum&gt;&lt;DisplayText&gt;[44]&lt;/DisplayText&gt;&lt;record&gt;&lt;rec-number&gt;17&lt;/rec-number&gt;&lt;foreign-keys&gt;&lt;key app="EN" db-id="vswwpavwedxavledrsqxwe9qra5pa00v0sw5" timestamp="1626661023"&gt;17&lt;/key&gt;&lt;/foreign-keys&gt;&lt;ref-type name="Web Page"&gt;12&lt;/ref-type&gt;&lt;contributors&gt;&lt;authors&gt;&lt;author&gt;&lt;style face="normal" font="default" charset="136" size="100%"&gt;</w:instrText>
      </w:r>
      <w:r w:rsidR="004846B4">
        <w:rPr>
          <w:rFonts w:hint="eastAsia"/>
        </w:rPr>
        <w:instrText>內政部建築研究所</w:instrText>
      </w:r>
      <w:r w:rsidR="004846B4">
        <w:rPr>
          <w:rFonts w:hint="eastAsia"/>
        </w:rPr>
        <w:instrText>&lt;/style&gt;&lt;/author&gt;&lt;/authors&gt;&lt;/contributors&gt;&lt;titles&gt;&lt;title&gt;&lt;style face="normal" font="default" charset="136" size="100%"&gt;</w:instrText>
      </w:r>
      <w:r w:rsidR="004846B4">
        <w:rPr>
          <w:rFonts w:hint="eastAsia"/>
        </w:rPr>
        <w:instrText>全生命週期編碼發佈平台</w:instrText>
      </w:r>
      <w:r w:rsidR="004846B4">
        <w:rPr>
          <w:rFonts w:hint="eastAsia"/>
        </w:rPr>
        <w:instrText>&lt;/style&gt;&lt;/title&gt;&lt;/titles&gt;&lt;volume&gt;2021&lt;/volume&gt;&lt;dates&gt;&lt;/dates&gt;&lt;work-type&gt;Online&lt;/work-type&gt;&lt;urls&gt;&lt;related-urls&gt;&lt;url&gt;https://sites.google.com/site/tcriomniclass/home/table23&lt;/url&gt;&lt;/related-urls&gt;&lt;/urls&gt;&lt;/record&gt;&lt;/Cite&gt;&lt;/EndNote&gt;</w:instrText>
      </w:r>
      <w:del w:id="7125" w:author="張寶騌 CHANG,PAO-TSUNG" w:date="2022-04-29T16:21:00Z">
        <w:r w:rsidDel="00EF79FF">
          <w:fldChar w:fldCharType="separate"/>
        </w:r>
      </w:del>
      <w:r w:rsidR="004846B4">
        <w:rPr>
          <w:noProof/>
        </w:rPr>
        <w:t>[44]</w:t>
      </w:r>
      <w:del w:id="7126" w:author="張寶騌 CHANG,PAO-TSUNG" w:date="2022-04-29T16:21:00Z">
        <w:r w:rsidDel="00EF79FF">
          <w:fldChar w:fldCharType="end"/>
        </w:r>
        <w:bookmarkStart w:id="7127" w:name="_Toc103337277"/>
        <w:bookmarkStart w:id="7128" w:name="_Toc105773496"/>
        <w:bookmarkStart w:id="7129" w:name="_Toc106390824"/>
        <w:bookmarkStart w:id="7130" w:name="_Toc106814838"/>
        <w:bookmarkStart w:id="7131" w:name="_Toc106815078"/>
        <w:bookmarkStart w:id="7132" w:name="_Toc106974186"/>
        <w:bookmarkStart w:id="7133" w:name="_Toc106993747"/>
        <w:bookmarkStart w:id="7134" w:name="_Toc106993989"/>
        <w:bookmarkStart w:id="7135" w:name="_Toc107003482"/>
        <w:bookmarkStart w:id="7136" w:name="_Toc107003724"/>
        <w:bookmarkStart w:id="7137" w:name="_Toc107003964"/>
        <w:bookmarkStart w:id="7138" w:name="_Toc107005728"/>
        <w:bookmarkStart w:id="7139" w:name="_Toc107005968"/>
        <w:bookmarkEnd w:id="7127"/>
        <w:bookmarkEnd w:id="7128"/>
        <w:bookmarkEnd w:id="7129"/>
        <w:bookmarkEnd w:id="7130"/>
        <w:bookmarkEnd w:id="7131"/>
        <w:bookmarkEnd w:id="7132"/>
        <w:bookmarkEnd w:id="7133"/>
        <w:bookmarkEnd w:id="7134"/>
        <w:bookmarkEnd w:id="7135"/>
        <w:bookmarkEnd w:id="7136"/>
        <w:bookmarkEnd w:id="7137"/>
        <w:bookmarkEnd w:id="7138"/>
        <w:bookmarkEnd w:id="7139"/>
      </w:del>
    </w:p>
    <w:p w14:paraId="608CD334" w14:textId="0A0E71DA" w:rsidR="00FC35C4" w:rsidDel="00EF79FF" w:rsidRDefault="00104502" w:rsidP="009F01A9">
      <w:pPr>
        <w:keepNext/>
        <w:spacing w:afterLines="100" w:after="360"/>
        <w:ind w:leftChars="0" w:left="0" w:firstLineChars="0" w:firstLine="0"/>
        <w:jc w:val="center"/>
        <w:rPr>
          <w:del w:id="7140" w:author="張寶騌 CHANG,PAO-TSUNG" w:date="2022-04-29T16:21:00Z"/>
        </w:rPr>
      </w:pPr>
      <w:del w:id="7141" w:author="張寶騌 CHANG,PAO-TSUNG" w:date="2022-04-29T16:21:00Z">
        <w:r w:rsidRPr="00063C30" w:rsidDel="00EF79FF">
          <w:rPr>
            <w:noProof/>
          </w:rPr>
          <w:drawing>
            <wp:inline distT="0" distB="0" distL="0" distR="0" wp14:anchorId="0842D0B2" wp14:editId="388A9347">
              <wp:extent cx="5537835" cy="1836420"/>
              <wp:effectExtent l="0" t="0" r="0" b="0"/>
              <wp:docPr id="275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38">
                        <a:extLst>
                          <a:ext uri="{28A0092B-C50C-407E-A947-70E740481C1C}">
                            <a14:useLocalDpi xmlns:a14="http://schemas.microsoft.com/office/drawing/2010/main" val="0"/>
                          </a:ext>
                        </a:extLst>
                      </a:blip>
                      <a:srcRect l="2409" t="10637" r="13756" b="28464"/>
                      <a:stretch>
                        <a:fillRect/>
                      </a:stretch>
                    </pic:blipFill>
                    <pic:spPr bwMode="auto">
                      <a:xfrm>
                        <a:off x="0" y="0"/>
                        <a:ext cx="5537835" cy="1836420"/>
                      </a:xfrm>
                      <a:prstGeom prst="rect">
                        <a:avLst/>
                      </a:prstGeom>
                      <a:noFill/>
                      <a:ln>
                        <a:noFill/>
                      </a:ln>
                    </pic:spPr>
                  </pic:pic>
                </a:graphicData>
              </a:graphic>
            </wp:inline>
          </w:drawing>
        </w:r>
        <w:bookmarkStart w:id="7142" w:name="_Toc103337278"/>
        <w:bookmarkStart w:id="7143" w:name="_Toc105773497"/>
        <w:bookmarkStart w:id="7144" w:name="_Toc106390825"/>
        <w:bookmarkStart w:id="7145" w:name="_Toc106814839"/>
        <w:bookmarkStart w:id="7146" w:name="_Toc106815079"/>
        <w:bookmarkStart w:id="7147" w:name="_Toc106974187"/>
        <w:bookmarkStart w:id="7148" w:name="_Toc106993748"/>
        <w:bookmarkStart w:id="7149" w:name="_Toc106993990"/>
        <w:bookmarkStart w:id="7150" w:name="_Toc107003483"/>
        <w:bookmarkStart w:id="7151" w:name="_Toc107003725"/>
        <w:bookmarkStart w:id="7152" w:name="_Toc107003965"/>
        <w:bookmarkStart w:id="7153" w:name="_Toc107005729"/>
        <w:bookmarkStart w:id="7154" w:name="_Toc107005969"/>
        <w:bookmarkEnd w:id="7142"/>
        <w:bookmarkEnd w:id="7143"/>
        <w:bookmarkEnd w:id="7144"/>
        <w:bookmarkEnd w:id="7145"/>
        <w:bookmarkEnd w:id="7146"/>
        <w:bookmarkEnd w:id="7147"/>
        <w:bookmarkEnd w:id="7148"/>
        <w:bookmarkEnd w:id="7149"/>
        <w:bookmarkEnd w:id="7150"/>
        <w:bookmarkEnd w:id="7151"/>
        <w:bookmarkEnd w:id="7152"/>
        <w:bookmarkEnd w:id="7153"/>
        <w:bookmarkEnd w:id="7154"/>
      </w:del>
    </w:p>
    <w:p w14:paraId="158F5EFD" w14:textId="35B7AC44" w:rsidR="00687904" w:rsidDel="00EF79FF" w:rsidRDefault="00A663A1" w:rsidP="007C5DEB">
      <w:pPr>
        <w:ind w:left="480" w:firstLine="480"/>
        <w:jc w:val="both"/>
        <w:rPr>
          <w:del w:id="7155" w:author="張寶騌 CHANG,PAO-TSUNG" w:date="2022-04-29T16:21:00Z"/>
        </w:rPr>
      </w:pPr>
      <w:del w:id="7156" w:author="張寶騌 CHANG,PAO-TSUNG" w:date="2022-04-29T16:21:00Z">
        <w:r w:rsidDel="00EF79FF">
          <w:rPr>
            <w:rFonts w:hint="eastAsia"/>
          </w:rPr>
          <w:delText>從上述提到的兩種編碼方式</w:delText>
        </w:r>
        <w:r w:rsidR="00A57D79" w:rsidDel="00EF79FF">
          <w:rPr>
            <w:rFonts w:hint="eastAsia"/>
          </w:rPr>
          <w:delText>可以發現</w:delText>
        </w:r>
        <w:r w:rsidR="00B846C3" w:rsidDel="00EF79FF">
          <w:rPr>
            <w:rFonts w:hint="eastAsia"/>
          </w:rPr>
          <w:delText>其</w:delText>
        </w:r>
        <w:r w:rsidR="00253414" w:rsidDel="00EF79FF">
          <w:rPr>
            <w:rFonts w:hint="eastAsia"/>
          </w:rPr>
          <w:delText>編碼的對象</w:delText>
        </w:r>
        <w:r w:rsidR="00A57D79" w:rsidDel="00EF79FF">
          <w:rPr>
            <w:rFonts w:hint="eastAsia"/>
          </w:rPr>
          <w:delText>僅</w:delText>
        </w:r>
        <w:r w:rsidR="004441FC" w:rsidDel="00EF79FF">
          <w:rPr>
            <w:rFonts w:hint="eastAsia"/>
          </w:rPr>
          <w:delText>針對</w:delText>
        </w:r>
        <w:r w:rsidR="008473DD" w:rsidDel="00EF79FF">
          <w:rPr>
            <w:rFonts w:hint="eastAsia"/>
          </w:rPr>
          <w:delText>物件</w:delText>
        </w:r>
        <w:r w:rsidR="00837D08" w:rsidDel="00EF79FF">
          <w:rPr>
            <w:rFonts w:hint="eastAsia"/>
          </w:rPr>
          <w:delText>的</w:delText>
        </w:r>
        <w:r w:rsidR="008473DD" w:rsidDel="00EF79FF">
          <w:rPr>
            <w:rFonts w:hint="eastAsia"/>
          </w:rPr>
          <w:delText>類別</w:delText>
        </w:r>
        <w:r w:rsidR="00837D08" w:rsidDel="00EF79FF">
          <w:rPr>
            <w:rFonts w:hint="eastAsia"/>
          </w:rPr>
          <w:delText>名稱</w:delText>
        </w:r>
        <w:r w:rsidR="00A57D79" w:rsidDel="00EF79FF">
          <w:rPr>
            <w:rFonts w:hint="eastAsia"/>
          </w:rPr>
          <w:delText>，</w:delText>
        </w:r>
        <w:r w:rsidR="000B3329" w:rsidDel="00EF79FF">
          <w:rPr>
            <w:rFonts w:hint="eastAsia"/>
          </w:rPr>
          <w:delText>例如軌道、道岔等，</w:delText>
        </w:r>
        <w:r w:rsidR="00A57D79" w:rsidDel="00EF79FF">
          <w:rPr>
            <w:rFonts w:hint="eastAsia"/>
          </w:rPr>
          <w:delText>並</w:delText>
        </w:r>
        <w:r w:rsidR="004A23D2" w:rsidDel="00EF79FF">
          <w:rPr>
            <w:rFonts w:hint="eastAsia"/>
          </w:rPr>
          <w:delText>沒有針對個別的物件項目編碼</w:delText>
        </w:r>
        <w:r w:rsidR="00A57D79" w:rsidDel="00EF79FF">
          <w:rPr>
            <w:rFonts w:hint="eastAsia"/>
          </w:rPr>
          <w:delText>，</w:delText>
        </w:r>
        <w:r w:rsidR="00BD4D0C" w:rsidDel="00EF79FF">
          <w:rPr>
            <w:rFonts w:hint="eastAsia"/>
          </w:rPr>
          <w:delText>這些編碼方式比較適用於物件的數量統計與成本管理，並作為業界共通的編碼方式</w:delText>
        </w:r>
        <w:r w:rsidR="000E63F2" w:rsidDel="00EF79FF">
          <w:rPr>
            <w:rFonts w:hint="eastAsia"/>
          </w:rPr>
          <w:delText>。</w:delText>
        </w:r>
        <w:r w:rsidR="00BD4D0C" w:rsidDel="00EF79FF">
          <w:rPr>
            <w:rFonts w:hint="eastAsia"/>
          </w:rPr>
          <w:delText>但若使用於本模型中</w:delText>
        </w:r>
        <w:r w:rsidR="00D50ADA" w:rsidDel="00EF79FF">
          <w:rPr>
            <w:rFonts w:hint="eastAsia"/>
          </w:rPr>
          <w:delText>會產生無法區別不同位置上同一種物件的情況，</w:delText>
        </w:r>
        <w:r w:rsidR="008F3871" w:rsidDel="00EF79FF">
          <w:rPr>
            <w:rFonts w:hint="eastAsia"/>
          </w:rPr>
          <w:delText>例如有多組道岔系統，利用上述編碼方式都會是同一個編碼，無法區分個別的道岔</w:delText>
        </w:r>
        <w:r w:rsidR="00E05D03" w:rsidDel="00EF79FF">
          <w:rPr>
            <w:rFonts w:hint="eastAsia"/>
          </w:rPr>
          <w:delText>，</w:delText>
        </w:r>
        <w:r w:rsidR="00A57D79" w:rsidDel="00EF79FF">
          <w:rPr>
            <w:rFonts w:hint="eastAsia"/>
          </w:rPr>
          <w:delText>因此需要</w:delText>
        </w:r>
        <w:r w:rsidR="004A23D2" w:rsidDel="00EF79FF">
          <w:rPr>
            <w:rFonts w:hint="eastAsia"/>
          </w:rPr>
          <w:delText>再</w:delText>
        </w:r>
        <w:r w:rsidR="001C27F5" w:rsidDel="00EF79FF">
          <w:rPr>
            <w:rFonts w:hint="eastAsia"/>
          </w:rPr>
          <w:delText>研究</w:delText>
        </w:r>
        <w:r w:rsidR="00A57D79" w:rsidDel="00EF79FF">
          <w:rPr>
            <w:rFonts w:hint="eastAsia"/>
          </w:rPr>
          <w:delText>其他</w:delText>
        </w:r>
        <w:r w:rsidR="00A85CF4" w:rsidDel="00EF79FF">
          <w:rPr>
            <w:rFonts w:hint="eastAsia"/>
          </w:rPr>
          <w:delText>適合</w:delText>
        </w:r>
        <w:r w:rsidR="0092065E" w:rsidDel="00EF79FF">
          <w:rPr>
            <w:rFonts w:hint="eastAsia"/>
          </w:rPr>
          <w:delText>運用在</w:delText>
        </w:r>
        <w:r w:rsidR="00A85CF4" w:rsidDel="00EF79FF">
          <w:rPr>
            <w:rFonts w:hint="eastAsia"/>
          </w:rPr>
          <w:delText>軌道</w:delText>
        </w:r>
        <w:r w:rsidR="0092065E" w:rsidDel="00EF79FF">
          <w:rPr>
            <w:rFonts w:hint="eastAsia"/>
          </w:rPr>
          <w:delText>養護模型</w:delText>
        </w:r>
        <w:r w:rsidR="00A85CF4" w:rsidDel="00EF79FF">
          <w:rPr>
            <w:rFonts w:hint="eastAsia"/>
          </w:rPr>
          <w:delText>物件</w:delText>
        </w:r>
        <w:r w:rsidR="00A57D79" w:rsidDel="00EF79FF">
          <w:rPr>
            <w:rFonts w:hint="eastAsia"/>
          </w:rPr>
          <w:delText>的編碼方式</w:delText>
        </w:r>
        <w:r w:rsidR="001C7BD5" w:rsidDel="00EF79FF">
          <w:rPr>
            <w:rFonts w:hint="eastAsia"/>
          </w:rPr>
          <w:delText>。</w:delText>
        </w:r>
        <w:bookmarkStart w:id="7157" w:name="_Toc103337279"/>
        <w:bookmarkStart w:id="7158" w:name="_Toc105773498"/>
        <w:bookmarkStart w:id="7159" w:name="_Toc106390826"/>
        <w:bookmarkStart w:id="7160" w:name="_Toc106814840"/>
        <w:bookmarkStart w:id="7161" w:name="_Toc106815080"/>
        <w:bookmarkStart w:id="7162" w:name="_Toc106974188"/>
        <w:bookmarkStart w:id="7163" w:name="_Toc106993749"/>
        <w:bookmarkStart w:id="7164" w:name="_Toc106993991"/>
        <w:bookmarkStart w:id="7165" w:name="_Toc107003484"/>
        <w:bookmarkStart w:id="7166" w:name="_Toc107003726"/>
        <w:bookmarkStart w:id="7167" w:name="_Toc107003966"/>
        <w:bookmarkStart w:id="7168" w:name="_Toc107005730"/>
        <w:bookmarkStart w:id="7169" w:name="_Toc107005970"/>
        <w:bookmarkEnd w:id="7157"/>
        <w:bookmarkEnd w:id="7158"/>
        <w:bookmarkEnd w:id="7159"/>
        <w:bookmarkEnd w:id="7160"/>
        <w:bookmarkEnd w:id="7161"/>
        <w:bookmarkEnd w:id="7162"/>
        <w:bookmarkEnd w:id="7163"/>
        <w:bookmarkEnd w:id="7164"/>
        <w:bookmarkEnd w:id="7165"/>
        <w:bookmarkEnd w:id="7166"/>
        <w:bookmarkEnd w:id="7167"/>
        <w:bookmarkEnd w:id="7168"/>
        <w:bookmarkEnd w:id="7169"/>
      </w:del>
    </w:p>
    <w:p w14:paraId="383BD55F" w14:textId="704F5D9D" w:rsidR="00F90F04" w:rsidDel="00EF79FF" w:rsidRDefault="006A7B37" w:rsidP="007C5DEB">
      <w:pPr>
        <w:ind w:left="480" w:firstLine="480"/>
        <w:jc w:val="both"/>
        <w:rPr>
          <w:del w:id="7170" w:author="張寶騌 CHANG,PAO-TSUNG" w:date="2022-04-29T16:21:00Z"/>
        </w:rPr>
      </w:pPr>
      <w:del w:id="7171" w:author="張寶騌 CHANG,PAO-TSUNG" w:date="2022-04-29T16:21:00Z">
        <w:r w:rsidDel="00EF79FF">
          <w:rPr>
            <w:rFonts w:hint="eastAsia"/>
          </w:rPr>
          <w:delText>由於</w:delText>
        </w:r>
        <w:r w:rsidR="00C950B7" w:rsidDel="00EF79FF">
          <w:rPr>
            <w:rFonts w:hint="eastAsia"/>
          </w:rPr>
          <w:delText>軌道</w:delText>
        </w:r>
        <w:r w:rsidR="00956469" w:rsidDel="00EF79FF">
          <w:rPr>
            <w:rFonts w:hint="eastAsia"/>
          </w:rPr>
          <w:delText>系統</w:delText>
        </w:r>
        <w:r w:rsidR="00CB37F8" w:rsidDel="00EF79FF">
          <w:rPr>
            <w:rFonts w:hint="eastAsia"/>
          </w:rPr>
          <w:delText>為一線性連續</w:delText>
        </w:r>
        <w:r w:rsidR="001200AB" w:rsidDel="00EF79FF">
          <w:rPr>
            <w:rFonts w:hint="eastAsia"/>
          </w:rPr>
          <w:delText>數公里</w:delText>
        </w:r>
        <w:r w:rsidR="00CB37F8" w:rsidDel="00EF79FF">
          <w:rPr>
            <w:rFonts w:hint="eastAsia"/>
          </w:rPr>
          <w:delText>的</w:delText>
        </w:r>
        <w:r w:rsidR="002C0A23" w:rsidDel="00EF79FF">
          <w:rPr>
            <w:rFonts w:hint="eastAsia"/>
          </w:rPr>
          <w:delText>各式</w:delText>
        </w:r>
        <w:r w:rsidR="00CB37F8" w:rsidDel="00EF79FF">
          <w:rPr>
            <w:rFonts w:hint="eastAsia"/>
          </w:rPr>
          <w:delText>物件</w:delText>
        </w:r>
        <w:r w:rsidR="00587F8A" w:rsidDel="00EF79FF">
          <w:rPr>
            <w:rFonts w:hint="eastAsia"/>
          </w:rPr>
          <w:delText>所組成</w:delText>
        </w:r>
        <w:r w:rsidR="00CB37F8" w:rsidDel="00EF79FF">
          <w:rPr>
            <w:rFonts w:hint="eastAsia"/>
          </w:rPr>
          <w:delText>，與一般建築物有固定面積的</w:delText>
        </w:r>
        <w:r w:rsidR="00890AC8" w:rsidDel="00EF79FF">
          <w:rPr>
            <w:rFonts w:hint="eastAsia"/>
          </w:rPr>
          <w:delText>量體</w:delText>
        </w:r>
        <w:r w:rsidR="00CB37F8" w:rsidDel="00EF79FF">
          <w:rPr>
            <w:rFonts w:hint="eastAsia"/>
          </w:rPr>
          <w:delText>有很大的不同，</w:delText>
        </w:r>
        <w:r w:rsidR="00C423EA" w:rsidDel="00EF79FF">
          <w:rPr>
            <w:rFonts w:hint="eastAsia"/>
          </w:rPr>
          <w:delText>再加上</w:delText>
        </w:r>
        <w:r w:rsidR="00CB37F8" w:rsidDel="00EF79FF">
          <w:rPr>
            <w:rFonts w:hint="eastAsia"/>
          </w:rPr>
          <w:delText>軌道系統物件</w:delText>
        </w:r>
        <w:r w:rsidR="00B424D8" w:rsidDel="00EF79FF">
          <w:rPr>
            <w:rFonts w:hint="eastAsia"/>
          </w:rPr>
          <w:delText>的</w:delText>
        </w:r>
        <w:r w:rsidR="00CB37F8" w:rsidDel="00EF79FF">
          <w:rPr>
            <w:rFonts w:hint="eastAsia"/>
          </w:rPr>
          <w:delText>重複性高</w:delText>
        </w:r>
        <w:r w:rsidR="00BC130F" w:rsidDel="00EF79FF">
          <w:rPr>
            <w:rFonts w:hint="eastAsia"/>
          </w:rPr>
          <w:delText>，</w:delText>
        </w:r>
        <w:r w:rsidR="00CB37F8" w:rsidDel="00EF79FF">
          <w:rPr>
            <w:rFonts w:hint="eastAsia"/>
          </w:rPr>
          <w:delText>數量</w:delText>
        </w:r>
        <w:r w:rsidR="00BC130F" w:rsidDel="00EF79FF">
          <w:rPr>
            <w:rFonts w:hint="eastAsia"/>
          </w:rPr>
          <w:delText>也相對多</w:delText>
        </w:r>
        <w:r w:rsidR="00956469" w:rsidDel="00EF79FF">
          <w:rPr>
            <w:rFonts w:hint="eastAsia"/>
          </w:rPr>
          <w:delText>，</w:delText>
        </w:r>
        <w:r w:rsidR="00304506" w:rsidDel="00EF79FF">
          <w:rPr>
            <w:rFonts w:hint="eastAsia"/>
          </w:rPr>
          <w:delText>舉例來說</w:delText>
        </w:r>
        <w:r w:rsidR="00BC130F" w:rsidDel="00EF79FF">
          <w:rPr>
            <w:rFonts w:hint="eastAsia"/>
          </w:rPr>
          <w:delText>軌枕每</w:delText>
        </w:r>
        <w:r w:rsidR="00BC130F" w:rsidDel="00EF79FF">
          <w:rPr>
            <w:rFonts w:hint="eastAsia"/>
          </w:rPr>
          <w:delText>100</w:delText>
        </w:r>
        <w:r w:rsidR="00463E60" w:rsidDel="00EF79FF">
          <w:rPr>
            <w:rFonts w:hint="eastAsia"/>
          </w:rPr>
          <w:delText>m</w:delText>
        </w:r>
        <w:r w:rsidR="00BC130F" w:rsidDel="00EF79FF">
          <w:rPr>
            <w:rFonts w:hint="eastAsia"/>
          </w:rPr>
          <w:delText>就有約</w:delText>
        </w:r>
        <w:r w:rsidR="00BC130F" w:rsidDel="00EF79FF">
          <w:rPr>
            <w:rFonts w:hint="eastAsia"/>
          </w:rPr>
          <w:delText>1</w:delText>
        </w:r>
        <w:r w:rsidR="00D779C8" w:rsidDel="00EF79FF">
          <w:rPr>
            <w:rFonts w:hint="eastAsia"/>
          </w:rPr>
          <w:delText>60</w:delText>
        </w:r>
        <w:r w:rsidR="00BC130F" w:rsidDel="00EF79FF">
          <w:rPr>
            <w:rFonts w:hint="eastAsia"/>
          </w:rPr>
          <w:delText>根，</w:delText>
        </w:r>
        <w:r w:rsidR="00956469" w:rsidDel="00EF79FF">
          <w:rPr>
            <w:rFonts w:hint="eastAsia"/>
          </w:rPr>
          <w:delText>若全部各自</w:delText>
        </w:r>
        <w:r w:rsidR="003A2290" w:rsidDel="00EF79FF">
          <w:rPr>
            <w:rFonts w:hint="eastAsia"/>
          </w:rPr>
          <w:delText>獨立</w:delText>
        </w:r>
        <w:r w:rsidR="00956469" w:rsidDel="00EF79FF">
          <w:rPr>
            <w:rFonts w:hint="eastAsia"/>
          </w:rPr>
          <w:delText>編號不僅不容易找到單一物件</w:delText>
        </w:r>
        <w:r w:rsidR="007062E9" w:rsidDel="00EF79FF">
          <w:rPr>
            <w:rFonts w:hint="eastAsia"/>
          </w:rPr>
          <w:delText>，</w:delText>
        </w:r>
        <w:r w:rsidR="00221E96" w:rsidDel="00EF79FF">
          <w:rPr>
            <w:rFonts w:hint="eastAsia"/>
          </w:rPr>
          <w:delText>在</w:delText>
        </w:r>
        <w:r w:rsidR="007062E9" w:rsidDel="00EF79FF">
          <w:rPr>
            <w:rFonts w:hint="eastAsia"/>
          </w:rPr>
          <w:delText>管理上也</w:delText>
        </w:r>
        <w:r w:rsidR="00B026CF" w:rsidDel="00EF79FF">
          <w:rPr>
            <w:rFonts w:hint="eastAsia"/>
          </w:rPr>
          <w:delText>較無</w:delText>
        </w:r>
        <w:r w:rsidR="007062E9" w:rsidDel="00EF79FF">
          <w:rPr>
            <w:rFonts w:hint="eastAsia"/>
          </w:rPr>
          <w:delText>效率</w:delText>
        </w:r>
        <w:r w:rsidR="00C50501" w:rsidDel="00EF79FF">
          <w:rPr>
            <w:rFonts w:hint="eastAsia"/>
          </w:rPr>
          <w:delText>，因此除了編碼之外要先將連續的物件進行分段處理</w:delText>
        </w:r>
        <w:r w:rsidR="004B294F" w:rsidDel="00EF79FF">
          <w:rPr>
            <w:rFonts w:hint="eastAsia"/>
          </w:rPr>
          <w:delText>。</w:delText>
        </w:r>
        <w:r w:rsidR="00463E60" w:rsidDel="00EF79FF">
          <w:rPr>
            <w:rFonts w:hint="eastAsia"/>
          </w:rPr>
          <w:delText>再參考</w:delText>
        </w:r>
        <w:r w:rsidR="00956469" w:rsidDel="00EF79FF">
          <w:rPr>
            <w:rFonts w:hint="eastAsia"/>
          </w:rPr>
          <w:delText>目前臺鐵</w:delText>
        </w:r>
        <w:r w:rsidR="00565CF9" w:rsidDel="00EF79FF">
          <w:rPr>
            <w:rFonts w:hint="eastAsia"/>
          </w:rPr>
          <w:delText>實</w:delText>
        </w:r>
        <w:r w:rsidR="0059238E" w:rsidDel="00EF79FF">
          <w:rPr>
            <w:rFonts w:hint="eastAsia"/>
          </w:rPr>
          <w:delText>地</w:delText>
        </w:r>
        <w:r w:rsidR="00565CF9" w:rsidDel="00EF79FF">
          <w:rPr>
            <w:rFonts w:hint="eastAsia"/>
          </w:rPr>
          <w:delText>在</w:delText>
        </w:r>
        <w:r w:rsidR="00463E60" w:rsidDel="00EF79FF">
          <w:rPr>
            <w:rFonts w:hint="eastAsia"/>
          </w:rPr>
          <w:delText>紀錄</w:delText>
        </w:r>
        <w:r w:rsidR="00956469" w:rsidDel="00EF79FF">
          <w:rPr>
            <w:rFonts w:hint="eastAsia"/>
          </w:rPr>
          <w:delText>養護</w:delText>
        </w:r>
        <w:r w:rsidR="00463E60" w:rsidDel="00EF79FF">
          <w:rPr>
            <w:rFonts w:hint="eastAsia"/>
          </w:rPr>
          <w:delText>項目</w:delText>
        </w:r>
        <w:r w:rsidR="00956469" w:rsidDel="00EF79FF">
          <w:rPr>
            <w:rFonts w:hint="eastAsia"/>
          </w:rPr>
          <w:delText>時都是</w:delText>
        </w:r>
        <w:r w:rsidR="00C575B2" w:rsidDel="00EF79FF">
          <w:rPr>
            <w:rFonts w:hint="eastAsia"/>
          </w:rPr>
          <w:delText>以該地</w:delText>
        </w:r>
        <w:r w:rsidR="00956469" w:rsidDel="00EF79FF">
          <w:rPr>
            <w:rFonts w:hint="eastAsia"/>
          </w:rPr>
          <w:delText>里程</w:delText>
        </w:r>
        <w:r w:rsidR="00C575B2" w:rsidDel="00EF79FF">
          <w:rPr>
            <w:rFonts w:hint="eastAsia"/>
          </w:rPr>
          <w:delText>作為識別</w:delText>
        </w:r>
        <w:r w:rsidR="00956469" w:rsidDel="00EF79FF">
          <w:rPr>
            <w:rFonts w:hint="eastAsia"/>
          </w:rPr>
          <w:delText>，</w:delText>
        </w:r>
        <w:r w:rsidR="003671A7" w:rsidDel="00EF79FF">
          <w:rPr>
            <w:rFonts w:hint="eastAsia"/>
          </w:rPr>
          <w:delText>考量</w:delText>
        </w:r>
        <w:r w:rsidR="00965A35" w:rsidDel="00EF79FF">
          <w:rPr>
            <w:rFonts w:hint="eastAsia"/>
          </w:rPr>
          <w:delText>若</w:delText>
        </w:r>
        <w:r w:rsidR="003671A7" w:rsidDel="00EF79FF">
          <w:rPr>
            <w:rFonts w:hint="eastAsia"/>
          </w:rPr>
          <w:delText>僅使用里程</w:delText>
        </w:r>
        <w:r w:rsidR="006524F3" w:rsidDel="00EF79FF">
          <w:rPr>
            <w:rFonts w:hint="eastAsia"/>
          </w:rPr>
          <w:delText>作為編碼</w:delText>
        </w:r>
        <w:r w:rsidR="00956469" w:rsidDel="00EF79FF">
          <w:rPr>
            <w:rFonts w:hint="eastAsia"/>
          </w:rPr>
          <w:delText>又</w:delText>
        </w:r>
        <w:r w:rsidR="00903DD0" w:rsidDel="00EF79FF">
          <w:rPr>
            <w:rFonts w:hint="eastAsia"/>
          </w:rPr>
          <w:delText>過於</w:delText>
        </w:r>
        <w:r w:rsidR="002015E5" w:rsidDel="00EF79FF">
          <w:rPr>
            <w:rFonts w:hint="eastAsia"/>
          </w:rPr>
          <w:delText>簡</w:delText>
        </w:r>
        <w:r w:rsidR="00256319" w:rsidDel="00EF79FF">
          <w:rPr>
            <w:rFonts w:hint="eastAsia"/>
          </w:rPr>
          <w:delText>略</w:delText>
        </w:r>
        <w:r w:rsidR="008F4821" w:rsidDel="00EF79FF">
          <w:rPr>
            <w:rFonts w:hint="eastAsia"/>
          </w:rPr>
          <w:delText>。</w:delText>
        </w:r>
        <w:r w:rsidR="00956469" w:rsidDel="00EF79FF">
          <w:rPr>
            <w:rFonts w:hint="eastAsia"/>
          </w:rPr>
          <w:delText>因此</w:delText>
        </w:r>
        <w:r w:rsidR="004137CD" w:rsidDel="00EF79FF">
          <w:rPr>
            <w:rFonts w:hint="eastAsia"/>
          </w:rPr>
          <w:delText>繼續</w:delText>
        </w:r>
        <w:r w:rsidR="00C94777" w:rsidDel="00EF79FF">
          <w:rPr>
            <w:rFonts w:hint="eastAsia"/>
          </w:rPr>
          <w:delText>探討更為合適的編碼方式</w:delText>
        </w:r>
        <w:r w:rsidR="009F4F02" w:rsidDel="00EF79FF">
          <w:rPr>
            <w:rFonts w:hint="eastAsia"/>
          </w:rPr>
          <w:delText>，</w:delText>
        </w:r>
        <w:r w:rsidR="00956469" w:rsidDel="00EF79FF">
          <w:rPr>
            <w:rFonts w:hint="eastAsia"/>
          </w:rPr>
          <w:delText>針對各個物件</w:delText>
        </w:r>
        <w:r w:rsidR="009F4F02" w:rsidDel="00EF79FF">
          <w:rPr>
            <w:rFonts w:hint="eastAsia"/>
          </w:rPr>
          <w:delText>進行分段與</w:delText>
        </w:r>
        <w:r w:rsidR="00956469" w:rsidDel="00EF79FF">
          <w:rPr>
            <w:rFonts w:hint="eastAsia"/>
          </w:rPr>
          <w:delText>編碼，以方便</w:delText>
        </w:r>
        <w:r w:rsidR="00241CB0" w:rsidDel="00EF79FF">
          <w:rPr>
            <w:rFonts w:hint="eastAsia"/>
          </w:rPr>
          <w:delText>後續</w:delText>
        </w:r>
        <w:r w:rsidR="003E54CD" w:rsidDel="00EF79FF">
          <w:rPr>
            <w:rFonts w:hint="eastAsia"/>
          </w:rPr>
          <w:delText>模型</w:delText>
        </w:r>
        <w:r w:rsidR="001E5BD2" w:rsidDel="00EF79FF">
          <w:rPr>
            <w:rFonts w:hint="eastAsia"/>
          </w:rPr>
          <w:delText>養護之</w:delText>
        </w:r>
        <w:r w:rsidR="003E54CD" w:rsidDel="00EF79FF">
          <w:rPr>
            <w:rFonts w:hint="eastAsia"/>
          </w:rPr>
          <w:delText>應用</w:delText>
        </w:r>
        <w:r w:rsidR="00400646" w:rsidDel="00EF79FF">
          <w:rPr>
            <w:rFonts w:hint="eastAsia"/>
          </w:rPr>
          <w:delText>。針對</w:delText>
        </w:r>
        <w:r w:rsidR="00D32921" w:rsidDel="00EF79FF">
          <w:rPr>
            <w:rFonts w:hint="eastAsia"/>
          </w:rPr>
          <w:delText>編碼方式</w:delText>
        </w:r>
        <w:r w:rsidR="00E514CE" w:rsidDel="00EF79FF">
          <w:rPr>
            <w:rFonts w:hint="eastAsia"/>
          </w:rPr>
          <w:delText>列出以下考慮</w:delText>
        </w:r>
        <w:r w:rsidR="00C6247F" w:rsidDel="00EF79FF">
          <w:rPr>
            <w:rFonts w:hint="eastAsia"/>
          </w:rPr>
          <w:delText>面向</w:delText>
        </w:r>
        <w:r w:rsidR="00D32921" w:rsidDel="00EF79FF">
          <w:rPr>
            <w:rFonts w:hint="eastAsia"/>
          </w:rPr>
          <w:delText>：</w:delText>
        </w:r>
        <w:bookmarkStart w:id="7172" w:name="_Toc103337280"/>
        <w:bookmarkStart w:id="7173" w:name="_Toc105773499"/>
        <w:bookmarkStart w:id="7174" w:name="_Toc106390827"/>
        <w:bookmarkStart w:id="7175" w:name="_Toc106814841"/>
        <w:bookmarkStart w:id="7176" w:name="_Toc106815081"/>
        <w:bookmarkStart w:id="7177" w:name="_Toc106974189"/>
        <w:bookmarkStart w:id="7178" w:name="_Toc106993750"/>
        <w:bookmarkStart w:id="7179" w:name="_Toc106993992"/>
        <w:bookmarkStart w:id="7180" w:name="_Toc107003485"/>
        <w:bookmarkStart w:id="7181" w:name="_Toc107003727"/>
        <w:bookmarkStart w:id="7182" w:name="_Toc107003967"/>
        <w:bookmarkStart w:id="7183" w:name="_Toc107005731"/>
        <w:bookmarkStart w:id="7184" w:name="_Toc107005971"/>
        <w:bookmarkEnd w:id="7172"/>
        <w:bookmarkEnd w:id="7173"/>
        <w:bookmarkEnd w:id="7174"/>
        <w:bookmarkEnd w:id="7175"/>
        <w:bookmarkEnd w:id="7176"/>
        <w:bookmarkEnd w:id="7177"/>
        <w:bookmarkEnd w:id="7178"/>
        <w:bookmarkEnd w:id="7179"/>
        <w:bookmarkEnd w:id="7180"/>
        <w:bookmarkEnd w:id="7181"/>
        <w:bookmarkEnd w:id="7182"/>
        <w:bookmarkEnd w:id="7183"/>
        <w:bookmarkEnd w:id="7184"/>
      </w:del>
    </w:p>
    <w:p w14:paraId="6A755F99" w14:textId="6B57758D" w:rsidR="00D32921" w:rsidDel="00EF79FF" w:rsidRDefault="00D32921" w:rsidP="00DC1DF8">
      <w:pPr>
        <w:numPr>
          <w:ilvl w:val="0"/>
          <w:numId w:val="10"/>
        </w:numPr>
        <w:ind w:leftChars="400" w:left="1440" w:firstLineChars="0"/>
        <w:jc w:val="both"/>
        <w:rPr>
          <w:del w:id="7185" w:author="張寶騌 CHANG,PAO-TSUNG" w:date="2022-04-29T16:21:00Z"/>
        </w:rPr>
      </w:pPr>
      <w:del w:id="7186" w:author="張寶騌 CHANG,PAO-TSUNG" w:date="2022-04-29T16:21:00Z">
        <w:r w:rsidDel="00EF79FF">
          <w:rPr>
            <w:rFonts w:hint="eastAsia"/>
          </w:rPr>
          <w:delText>考慮模型中</w:delText>
        </w:r>
        <w:r w:rsidR="00DE22E5" w:rsidDel="00EF79FF">
          <w:rPr>
            <w:rFonts w:hint="eastAsia"/>
          </w:rPr>
          <w:delText>物件</w:delText>
        </w:r>
        <w:r w:rsidDel="00EF79FF">
          <w:rPr>
            <w:rFonts w:hint="eastAsia"/>
          </w:rPr>
          <w:delText>的分布情況，</w:delText>
        </w:r>
        <w:r w:rsidR="00C05D1F" w:rsidDel="00EF79FF">
          <w:rPr>
            <w:rFonts w:hint="eastAsia"/>
          </w:rPr>
          <w:delText>例如鋼軌與道床</w:delText>
        </w:r>
        <w:r w:rsidDel="00EF79FF">
          <w:rPr>
            <w:rFonts w:hint="eastAsia"/>
          </w:rPr>
          <w:delText>為連續的物件</w:delText>
        </w:r>
        <w:r w:rsidR="00C05D1F" w:rsidDel="00EF79FF">
          <w:rPr>
            <w:rFonts w:hint="eastAsia"/>
          </w:rPr>
          <w:delText>，而軌枕與道岔等則是</w:delText>
        </w:r>
        <w:r w:rsidDel="00EF79FF">
          <w:rPr>
            <w:rFonts w:hint="eastAsia"/>
          </w:rPr>
          <w:delText>分散排列。</w:delText>
        </w:r>
        <w:bookmarkStart w:id="7187" w:name="_Toc103337281"/>
        <w:bookmarkStart w:id="7188" w:name="_Toc105773500"/>
        <w:bookmarkStart w:id="7189" w:name="_Toc106390828"/>
        <w:bookmarkStart w:id="7190" w:name="_Toc106814842"/>
        <w:bookmarkStart w:id="7191" w:name="_Toc106815082"/>
        <w:bookmarkStart w:id="7192" w:name="_Toc106974190"/>
        <w:bookmarkStart w:id="7193" w:name="_Toc106993751"/>
        <w:bookmarkStart w:id="7194" w:name="_Toc106993993"/>
        <w:bookmarkStart w:id="7195" w:name="_Toc107003486"/>
        <w:bookmarkStart w:id="7196" w:name="_Toc107003728"/>
        <w:bookmarkStart w:id="7197" w:name="_Toc107003968"/>
        <w:bookmarkStart w:id="7198" w:name="_Toc107005732"/>
        <w:bookmarkStart w:id="7199" w:name="_Toc107005972"/>
        <w:bookmarkEnd w:id="7187"/>
        <w:bookmarkEnd w:id="7188"/>
        <w:bookmarkEnd w:id="7189"/>
        <w:bookmarkEnd w:id="7190"/>
        <w:bookmarkEnd w:id="7191"/>
        <w:bookmarkEnd w:id="7192"/>
        <w:bookmarkEnd w:id="7193"/>
        <w:bookmarkEnd w:id="7194"/>
        <w:bookmarkEnd w:id="7195"/>
        <w:bookmarkEnd w:id="7196"/>
        <w:bookmarkEnd w:id="7197"/>
        <w:bookmarkEnd w:id="7198"/>
        <w:bookmarkEnd w:id="7199"/>
      </w:del>
    </w:p>
    <w:p w14:paraId="33E1525D" w14:textId="5C023292" w:rsidR="00D32921" w:rsidDel="00EF79FF" w:rsidRDefault="00A57D79" w:rsidP="00A57D79">
      <w:pPr>
        <w:numPr>
          <w:ilvl w:val="0"/>
          <w:numId w:val="10"/>
        </w:numPr>
        <w:ind w:leftChars="400" w:left="1440" w:firstLineChars="0"/>
        <w:jc w:val="both"/>
        <w:rPr>
          <w:del w:id="7200" w:author="張寶騌 CHANG,PAO-TSUNG" w:date="2022-04-29T16:21:00Z"/>
        </w:rPr>
      </w:pPr>
      <w:del w:id="7201" w:author="張寶騌 CHANG,PAO-TSUNG" w:date="2022-04-29T16:21:00Z">
        <w:r w:rsidDel="00EF79FF">
          <w:rPr>
            <w:rFonts w:hint="eastAsia"/>
          </w:rPr>
          <w:delText>透過</w:delText>
        </w:r>
        <w:r w:rsidR="00F7330A" w:rsidDel="00EF79FF">
          <w:rPr>
            <w:rFonts w:hint="eastAsia"/>
          </w:rPr>
          <w:delText>物件編碼是否</w:delText>
        </w:r>
        <w:r w:rsidDel="00EF79FF">
          <w:rPr>
            <w:rFonts w:hint="eastAsia"/>
          </w:rPr>
          <w:delText>可以</w:delText>
        </w:r>
        <w:r w:rsidR="009D68EA" w:rsidDel="00EF79FF">
          <w:rPr>
            <w:rFonts w:hint="eastAsia"/>
          </w:rPr>
          <w:delText>直接看出是何種</w:delText>
        </w:r>
        <w:r w:rsidDel="00EF79FF">
          <w:rPr>
            <w:rFonts w:hint="eastAsia"/>
          </w:rPr>
          <w:delText>物件</w:delText>
        </w:r>
        <w:r w:rsidR="00F7330A" w:rsidDel="00EF79FF">
          <w:rPr>
            <w:rFonts w:hint="eastAsia"/>
          </w:rPr>
          <w:delText>。</w:delText>
        </w:r>
        <w:bookmarkStart w:id="7202" w:name="_Toc103337282"/>
        <w:bookmarkStart w:id="7203" w:name="_Toc105773501"/>
        <w:bookmarkStart w:id="7204" w:name="_Toc106390829"/>
        <w:bookmarkStart w:id="7205" w:name="_Toc106814843"/>
        <w:bookmarkStart w:id="7206" w:name="_Toc106815083"/>
        <w:bookmarkStart w:id="7207" w:name="_Toc106974191"/>
        <w:bookmarkStart w:id="7208" w:name="_Toc106993752"/>
        <w:bookmarkStart w:id="7209" w:name="_Toc106993994"/>
        <w:bookmarkStart w:id="7210" w:name="_Toc107003487"/>
        <w:bookmarkStart w:id="7211" w:name="_Toc107003729"/>
        <w:bookmarkStart w:id="7212" w:name="_Toc107003969"/>
        <w:bookmarkStart w:id="7213" w:name="_Toc107005733"/>
        <w:bookmarkStart w:id="7214" w:name="_Toc107005973"/>
        <w:bookmarkEnd w:id="7202"/>
        <w:bookmarkEnd w:id="7203"/>
        <w:bookmarkEnd w:id="7204"/>
        <w:bookmarkEnd w:id="7205"/>
        <w:bookmarkEnd w:id="7206"/>
        <w:bookmarkEnd w:id="7207"/>
        <w:bookmarkEnd w:id="7208"/>
        <w:bookmarkEnd w:id="7209"/>
        <w:bookmarkEnd w:id="7210"/>
        <w:bookmarkEnd w:id="7211"/>
        <w:bookmarkEnd w:id="7212"/>
        <w:bookmarkEnd w:id="7213"/>
        <w:bookmarkEnd w:id="7214"/>
      </w:del>
    </w:p>
    <w:p w14:paraId="66219532" w14:textId="3F2D5492" w:rsidR="00D32921" w:rsidDel="00EF79FF" w:rsidRDefault="00D32921" w:rsidP="00DC1DF8">
      <w:pPr>
        <w:numPr>
          <w:ilvl w:val="0"/>
          <w:numId w:val="10"/>
        </w:numPr>
        <w:ind w:leftChars="400" w:left="1440" w:firstLineChars="0"/>
        <w:jc w:val="both"/>
        <w:rPr>
          <w:del w:id="7215" w:author="張寶騌 CHANG,PAO-TSUNG" w:date="2022-04-29T16:21:00Z"/>
        </w:rPr>
      </w:pPr>
      <w:del w:id="7216" w:author="張寶騌 CHANG,PAO-TSUNG" w:date="2022-04-29T16:21:00Z">
        <w:r w:rsidDel="00EF79FF">
          <w:rPr>
            <w:rFonts w:hint="eastAsia"/>
          </w:rPr>
          <w:delText>部分物件</w:delText>
        </w:r>
        <w:r w:rsidR="0003400A" w:rsidDel="00EF79FF">
          <w:rPr>
            <w:rFonts w:hint="eastAsia"/>
          </w:rPr>
          <w:delText>如道岔系統</w:delText>
        </w:r>
        <w:r w:rsidR="00CE7DA7" w:rsidDel="00EF79FF">
          <w:rPr>
            <w:rFonts w:hint="eastAsia"/>
          </w:rPr>
          <w:delText>，</w:delText>
        </w:r>
        <w:r w:rsidR="00A22CE6" w:rsidDel="00EF79FF">
          <w:rPr>
            <w:rFonts w:hint="eastAsia"/>
          </w:rPr>
          <w:delText>目前</w:delText>
        </w:r>
        <w:r w:rsidR="004F2C1B" w:rsidDel="00EF79FF">
          <w:rPr>
            <w:rFonts w:hint="eastAsia"/>
          </w:rPr>
          <w:delText>臺鐵有</w:delText>
        </w:r>
        <w:r w:rsidR="00D77C01" w:rsidDel="00EF79FF">
          <w:rPr>
            <w:rFonts w:hint="eastAsia"/>
          </w:rPr>
          <w:delText>自己</w:delText>
        </w:r>
        <w:r w:rsidR="00A22CE6" w:rsidDel="00EF79FF">
          <w:rPr>
            <w:rFonts w:hint="eastAsia"/>
          </w:rPr>
          <w:delText>一套</w:delText>
        </w:r>
        <w:r w:rsidDel="00EF79FF">
          <w:rPr>
            <w:rFonts w:hint="eastAsia"/>
          </w:rPr>
          <w:delText>編碼方式，考慮是否直接採用。</w:delText>
        </w:r>
        <w:bookmarkStart w:id="7217" w:name="_Toc103337283"/>
        <w:bookmarkStart w:id="7218" w:name="_Toc105773502"/>
        <w:bookmarkStart w:id="7219" w:name="_Toc106390830"/>
        <w:bookmarkStart w:id="7220" w:name="_Toc106814844"/>
        <w:bookmarkStart w:id="7221" w:name="_Toc106815084"/>
        <w:bookmarkStart w:id="7222" w:name="_Toc106974192"/>
        <w:bookmarkStart w:id="7223" w:name="_Toc106993753"/>
        <w:bookmarkStart w:id="7224" w:name="_Toc106993995"/>
        <w:bookmarkStart w:id="7225" w:name="_Toc107003488"/>
        <w:bookmarkStart w:id="7226" w:name="_Toc107003730"/>
        <w:bookmarkStart w:id="7227" w:name="_Toc107003970"/>
        <w:bookmarkStart w:id="7228" w:name="_Toc107005734"/>
        <w:bookmarkStart w:id="7229" w:name="_Toc107005974"/>
        <w:bookmarkEnd w:id="7217"/>
        <w:bookmarkEnd w:id="7218"/>
        <w:bookmarkEnd w:id="7219"/>
        <w:bookmarkEnd w:id="7220"/>
        <w:bookmarkEnd w:id="7221"/>
        <w:bookmarkEnd w:id="7222"/>
        <w:bookmarkEnd w:id="7223"/>
        <w:bookmarkEnd w:id="7224"/>
        <w:bookmarkEnd w:id="7225"/>
        <w:bookmarkEnd w:id="7226"/>
        <w:bookmarkEnd w:id="7227"/>
        <w:bookmarkEnd w:id="7228"/>
        <w:bookmarkEnd w:id="7229"/>
      </w:del>
    </w:p>
    <w:p w14:paraId="31659015" w14:textId="4DF25739" w:rsidR="007B5772" w:rsidDel="00EF79FF" w:rsidRDefault="00804F2E" w:rsidP="007C5DEB">
      <w:pPr>
        <w:ind w:left="480" w:firstLine="480"/>
        <w:jc w:val="both"/>
        <w:rPr>
          <w:del w:id="7230" w:author="張寶騌 CHANG,PAO-TSUNG" w:date="2022-04-29T16:21:00Z"/>
        </w:rPr>
      </w:pPr>
      <w:del w:id="7231" w:author="張寶騌 CHANG,PAO-TSUNG" w:date="2022-04-29T16:21:00Z">
        <w:r w:rsidDel="00EF79FF">
          <w:rPr>
            <w:rFonts w:hint="eastAsia"/>
          </w:rPr>
          <w:delText>根據</w:delText>
        </w:r>
        <w:r w:rsidR="00BB59CD" w:rsidDel="00EF79FF">
          <w:rPr>
            <w:rFonts w:hint="eastAsia"/>
          </w:rPr>
          <w:delText>上述</w:delText>
        </w:r>
        <w:r w:rsidDel="00EF79FF">
          <w:rPr>
            <w:rFonts w:hint="eastAsia"/>
          </w:rPr>
          <w:delText>的</w:delText>
        </w:r>
        <w:r w:rsidR="00BB59CD" w:rsidDel="00EF79FF">
          <w:rPr>
            <w:rFonts w:hint="eastAsia"/>
          </w:rPr>
          <w:delText>編碼考量</w:delText>
        </w:r>
        <w:r w:rsidR="006E5229" w:rsidDel="00EF79FF">
          <w:rPr>
            <w:rFonts w:hint="eastAsia"/>
          </w:rPr>
          <w:delText>，</w:delText>
        </w:r>
        <w:r w:rsidDel="00EF79FF">
          <w:rPr>
            <w:rFonts w:hint="eastAsia"/>
          </w:rPr>
          <w:delText>本研究</w:delText>
        </w:r>
        <w:r w:rsidR="00322973" w:rsidDel="00EF79FF">
          <w:rPr>
            <w:rFonts w:hint="eastAsia"/>
          </w:rPr>
          <w:delText>自行發展</w:delText>
        </w:r>
        <w:r w:rsidDel="00EF79FF">
          <w:rPr>
            <w:rFonts w:hint="eastAsia"/>
          </w:rPr>
          <w:delText>出</w:delText>
        </w:r>
        <w:r w:rsidR="009061F5" w:rsidDel="00EF79FF">
          <w:rPr>
            <w:rFonts w:hint="eastAsia"/>
          </w:rPr>
          <w:delText>一套</w:delText>
        </w:r>
        <w:r w:rsidR="006E5229" w:rsidDel="00EF79FF">
          <w:rPr>
            <w:rFonts w:hint="eastAsia"/>
          </w:rPr>
          <w:delText>編碼方式</w:delText>
        </w:r>
        <w:r w:rsidR="00F94A15" w:rsidDel="00EF79FF">
          <w:rPr>
            <w:rFonts w:hint="eastAsia"/>
          </w:rPr>
          <w:delText>（</w:delText>
        </w:r>
        <w:r w:rsidR="00F94A15" w:rsidDel="00EF79FF">
          <w:fldChar w:fldCharType="begin"/>
        </w:r>
        <w:r w:rsidR="00F94A15" w:rsidDel="00EF79FF">
          <w:delInstrText xml:space="preserve"> </w:delInstrText>
        </w:r>
        <w:r w:rsidR="00F94A15" w:rsidDel="00EF79FF">
          <w:rPr>
            <w:rFonts w:hint="eastAsia"/>
          </w:rPr>
          <w:delInstrText>REF _Ref79503235 \h</w:delInstrText>
        </w:r>
        <w:r w:rsidR="00F94A15" w:rsidDel="00EF79FF">
          <w:delInstrText xml:space="preserve"> </w:delInstrText>
        </w:r>
      </w:del>
      <w:r w:rsidR="00EF79FF">
        <w:instrText xml:space="preserve"> \* MERGEFORMAT </w:instrText>
      </w:r>
      <w:del w:id="7232" w:author="張寶騌 CHANG,PAO-TSUNG" w:date="2022-04-29T16:21:00Z">
        <w:r w:rsidR="00F94A15" w:rsidDel="00EF79FF">
          <w:fldChar w:fldCharType="separate"/>
        </w:r>
      </w:del>
      <w:del w:id="7233" w:author="張寶騌 CHANG,PAO-TSUNG" w:date="2022-04-19T20:45:00Z">
        <w:r w:rsidR="009E5548" w:rsidDel="003E73C1">
          <w:rPr>
            <w:rFonts w:hint="eastAsia"/>
          </w:rPr>
          <w:delText>圖</w:delText>
        </w:r>
        <w:r w:rsidR="009E5548" w:rsidDel="003E73C1">
          <w:rPr>
            <w:rFonts w:hint="eastAsia"/>
          </w:rPr>
          <w:delText xml:space="preserve"> </w:delText>
        </w:r>
        <w:r w:rsidR="009E5548" w:rsidDel="003E73C1">
          <w:delText>4</w:delText>
        </w:r>
        <w:r w:rsidR="009E5548" w:rsidDel="003E73C1">
          <w:noBreakHyphen/>
          <w:delText>3</w:delText>
        </w:r>
      </w:del>
      <w:del w:id="7234" w:author="張寶騌 CHANG,PAO-TSUNG" w:date="2022-04-29T16:21:00Z">
        <w:r w:rsidR="00F94A15" w:rsidDel="00EF79FF">
          <w:fldChar w:fldCharType="end"/>
        </w:r>
        <w:r w:rsidR="00F94A15" w:rsidDel="00EF79FF">
          <w:rPr>
            <w:rFonts w:hint="eastAsia"/>
          </w:rPr>
          <w:delText>）</w:delText>
        </w:r>
        <w:r w:rsidR="00322973" w:rsidDel="00EF79FF">
          <w:rPr>
            <w:rFonts w:hint="eastAsia"/>
          </w:rPr>
          <w:delText>，編碼開頭採用</w:delText>
        </w:r>
        <w:r w:rsidR="006E5229" w:rsidDel="00EF79FF">
          <w:rPr>
            <w:rFonts w:hint="eastAsia"/>
          </w:rPr>
          <w:delText>物件的英文縮寫，</w:delText>
        </w:r>
        <w:r w:rsidR="001F0A4D" w:rsidDel="00EF79FF">
          <w:rPr>
            <w:rFonts w:hint="eastAsia"/>
          </w:rPr>
          <w:delText>讓使用者在查閱編碼時可以快速得知物件的</w:delText>
        </w:r>
        <w:r w:rsidR="00A7055E" w:rsidDel="00EF79FF">
          <w:rPr>
            <w:rFonts w:hint="eastAsia"/>
          </w:rPr>
          <w:delText>類型</w:delText>
        </w:r>
        <w:r w:rsidR="001F0A4D" w:rsidDel="00EF79FF">
          <w:rPr>
            <w:rFonts w:hint="eastAsia"/>
          </w:rPr>
          <w:delText>，</w:delText>
        </w:r>
        <w:r w:rsidR="006E5229" w:rsidDel="00EF79FF">
          <w:rPr>
            <w:rFonts w:hint="eastAsia"/>
          </w:rPr>
          <w:delText>字母的數量為避免過於冗長或是過短無法分辨</w:delText>
        </w:r>
        <w:r w:rsidR="00686FC3" w:rsidDel="00EF79FF">
          <w:rPr>
            <w:rFonts w:hint="eastAsia"/>
          </w:rPr>
          <w:delText>原則上</w:delText>
        </w:r>
        <w:r w:rsidR="0082069D" w:rsidDel="00EF79FF">
          <w:rPr>
            <w:rFonts w:hint="eastAsia"/>
          </w:rPr>
          <w:delText>取</w:delText>
        </w:r>
        <w:r w:rsidR="006E5229" w:rsidDel="00EF79FF">
          <w:rPr>
            <w:rFonts w:hint="eastAsia"/>
          </w:rPr>
          <w:delText>3</w:delText>
        </w:r>
        <w:r w:rsidR="00F30EF7" w:rsidDel="00EF79FF">
          <w:rPr>
            <w:rFonts w:hint="eastAsia"/>
          </w:rPr>
          <w:delText>至</w:delText>
        </w:r>
        <w:r w:rsidR="006E5229" w:rsidDel="00EF79FF">
          <w:rPr>
            <w:rFonts w:hint="eastAsia"/>
          </w:rPr>
          <w:delText>4</w:delText>
        </w:r>
        <w:r w:rsidR="006E5229" w:rsidDel="00EF79FF">
          <w:rPr>
            <w:rFonts w:hint="eastAsia"/>
          </w:rPr>
          <w:delText>個字母</w:delText>
        </w:r>
        <w:r w:rsidR="00722F34" w:rsidDel="00EF79FF">
          <w:rPr>
            <w:rFonts w:hint="eastAsia"/>
          </w:rPr>
          <w:delText>，若是有軌道物件本身就有常用英文縮寫則直接採用</w:delText>
        </w:r>
        <w:r w:rsidR="00BE7BC8" w:rsidDel="00EF79FF">
          <w:rPr>
            <w:rFonts w:hint="eastAsia"/>
          </w:rPr>
          <w:delText>。</w:delText>
        </w:r>
        <w:r w:rsidR="007B5772" w:rsidDel="00EF79FF">
          <w:rPr>
            <w:rFonts w:hint="eastAsia"/>
          </w:rPr>
          <w:delText>而編碼</w:delText>
        </w:r>
        <w:r w:rsidDel="00EF79FF">
          <w:rPr>
            <w:rFonts w:hint="eastAsia"/>
          </w:rPr>
          <w:delText>的後半</w:delText>
        </w:r>
        <w:r w:rsidR="007B5772" w:rsidDel="00EF79FF">
          <w:rPr>
            <w:rFonts w:hint="eastAsia"/>
          </w:rPr>
          <w:delText>則是以連字號連接</w:delText>
        </w:r>
        <w:r w:rsidR="007977B3" w:rsidDel="00EF79FF">
          <w:rPr>
            <w:rFonts w:hint="eastAsia"/>
          </w:rPr>
          <w:delText>該物件所在的</w:delText>
        </w:r>
        <w:r w:rsidR="007B5772" w:rsidDel="00EF79FF">
          <w:rPr>
            <w:rFonts w:hint="eastAsia"/>
          </w:rPr>
          <w:delText>里程</w:delText>
        </w:r>
        <w:r w:rsidR="00C837F8" w:rsidDel="00EF79FF">
          <w:rPr>
            <w:rFonts w:hint="eastAsia"/>
          </w:rPr>
          <w:delText>或里程區間</w:delText>
        </w:r>
        <w:r w:rsidR="007B5772" w:rsidDel="00EF79FF">
          <w:rPr>
            <w:rFonts w:hint="eastAsia"/>
          </w:rPr>
          <w:delText>，</w:delText>
        </w:r>
        <w:r w:rsidR="00C837F8" w:rsidDel="00EF79FF">
          <w:rPr>
            <w:rFonts w:hint="eastAsia"/>
          </w:rPr>
          <w:delText>會</w:delText>
        </w:r>
        <w:r w:rsidR="005315BA" w:rsidDel="00EF79FF">
          <w:rPr>
            <w:rFonts w:hint="eastAsia"/>
          </w:rPr>
          <w:delText>根據</w:delText>
        </w:r>
        <w:r w:rsidR="007B5772" w:rsidDel="00EF79FF">
          <w:rPr>
            <w:rFonts w:hint="eastAsia"/>
          </w:rPr>
          <w:delText>物件的</w:delText>
        </w:r>
        <w:r w:rsidR="00F927C4" w:rsidDel="00EF79FF">
          <w:rPr>
            <w:rFonts w:hint="eastAsia"/>
          </w:rPr>
          <w:delText>類型</w:delText>
        </w:r>
        <w:r w:rsidR="00C837F8" w:rsidDel="00EF79FF">
          <w:rPr>
            <w:rFonts w:hint="eastAsia"/>
          </w:rPr>
          <w:delText>來</w:delText>
        </w:r>
        <w:r w:rsidR="00F927C4" w:rsidDel="00EF79FF">
          <w:rPr>
            <w:rFonts w:hint="eastAsia"/>
          </w:rPr>
          <w:delText>選用編碼的里程方式</w:delText>
        </w:r>
        <w:r w:rsidR="006632D8" w:rsidDel="00EF79FF">
          <w:rPr>
            <w:rFonts w:hint="eastAsia"/>
          </w:rPr>
          <w:delText>。</w:delText>
        </w:r>
        <w:r w:rsidR="007B5772" w:rsidDel="00EF79FF">
          <w:rPr>
            <w:rFonts w:hint="eastAsia"/>
          </w:rPr>
          <w:delText>另外</w:delText>
        </w:r>
        <w:r w:rsidR="00AC7787" w:rsidDel="00EF79FF">
          <w:rPr>
            <w:rFonts w:hint="eastAsia"/>
          </w:rPr>
          <w:delText>為</w:delText>
        </w:r>
        <w:r w:rsidR="00B6263A" w:rsidDel="00EF79FF">
          <w:rPr>
            <w:rFonts w:hint="eastAsia"/>
          </w:rPr>
          <w:delText>了</w:delText>
        </w:r>
        <w:r w:rsidR="00AC7787" w:rsidDel="00EF79FF">
          <w:rPr>
            <w:rFonts w:hint="eastAsia"/>
          </w:rPr>
          <w:delText>辨別物件在哪個股道上</w:delText>
        </w:r>
        <w:r w:rsidR="007B5772" w:rsidDel="00EF79FF">
          <w:rPr>
            <w:rFonts w:hint="eastAsia"/>
          </w:rPr>
          <w:delText>，亦考慮</w:delText>
        </w:r>
        <w:r w:rsidR="00F108D1" w:rsidDel="00EF79FF">
          <w:rPr>
            <w:rFonts w:hint="eastAsia"/>
          </w:rPr>
          <w:delText>於編碼中</w:delText>
        </w:r>
        <w:r w:rsidR="007B5772" w:rsidDel="00EF79FF">
          <w:rPr>
            <w:rFonts w:hint="eastAsia"/>
          </w:rPr>
          <w:delText>加註</w:delText>
        </w:r>
        <w:r w:rsidR="007B5772" w:rsidDel="00EF79FF">
          <w:delText>W</w:delText>
        </w:r>
        <w:r w:rsidR="007B5772" w:rsidDel="00EF79FF">
          <w:rPr>
            <w:rFonts w:hint="eastAsia"/>
          </w:rPr>
          <w:delText>或</w:delText>
        </w:r>
        <w:r w:rsidR="007B5772" w:rsidDel="00EF79FF">
          <w:rPr>
            <w:rFonts w:hint="eastAsia"/>
          </w:rPr>
          <w:delText>E</w:delText>
        </w:r>
        <w:r w:rsidR="00B6263A" w:rsidDel="00EF79FF">
          <w:rPr>
            <w:rFonts w:hint="eastAsia"/>
          </w:rPr>
          <w:delText>代表</w:delText>
        </w:r>
        <w:r w:rsidR="00AC7787" w:rsidDel="00EF79FF">
          <w:rPr>
            <w:rFonts w:hint="eastAsia"/>
          </w:rPr>
          <w:delText>東西正線</w:delText>
        </w:r>
        <w:r w:rsidR="00A82C02" w:rsidDel="00EF79FF">
          <w:rPr>
            <w:rFonts w:hint="eastAsia"/>
          </w:rPr>
          <w:delText>以</w:delText>
        </w:r>
        <w:r w:rsidR="007B5772" w:rsidDel="00EF79FF">
          <w:rPr>
            <w:rFonts w:hint="eastAsia"/>
          </w:rPr>
          <w:delText>增加識別性。</w:delText>
        </w:r>
        <w:bookmarkStart w:id="7235" w:name="_Toc103337284"/>
        <w:bookmarkStart w:id="7236" w:name="_Toc105773503"/>
        <w:bookmarkStart w:id="7237" w:name="_Toc106390831"/>
        <w:bookmarkStart w:id="7238" w:name="_Toc106814845"/>
        <w:bookmarkStart w:id="7239" w:name="_Toc106815085"/>
        <w:bookmarkStart w:id="7240" w:name="_Toc106974193"/>
        <w:bookmarkStart w:id="7241" w:name="_Toc106993754"/>
        <w:bookmarkStart w:id="7242" w:name="_Toc106993996"/>
        <w:bookmarkStart w:id="7243" w:name="_Toc107003489"/>
        <w:bookmarkStart w:id="7244" w:name="_Toc107003731"/>
        <w:bookmarkStart w:id="7245" w:name="_Toc107003971"/>
        <w:bookmarkStart w:id="7246" w:name="_Toc107005735"/>
        <w:bookmarkStart w:id="7247" w:name="_Toc107005975"/>
        <w:bookmarkEnd w:id="7235"/>
        <w:bookmarkEnd w:id="7236"/>
        <w:bookmarkEnd w:id="7237"/>
        <w:bookmarkEnd w:id="7238"/>
        <w:bookmarkEnd w:id="7239"/>
        <w:bookmarkEnd w:id="7240"/>
        <w:bookmarkEnd w:id="7241"/>
        <w:bookmarkEnd w:id="7242"/>
        <w:bookmarkEnd w:id="7243"/>
        <w:bookmarkEnd w:id="7244"/>
        <w:bookmarkEnd w:id="7245"/>
        <w:bookmarkEnd w:id="7246"/>
        <w:bookmarkEnd w:id="7247"/>
      </w:del>
    </w:p>
    <w:p w14:paraId="1AE6E8C3" w14:textId="182B2EE3" w:rsidR="00BC651F" w:rsidDel="00EF79FF" w:rsidRDefault="00720C4E" w:rsidP="00720C4E">
      <w:pPr>
        <w:pStyle w:val="ac"/>
        <w:keepNext/>
        <w:spacing w:beforeLines="100" w:before="360" w:after="180"/>
        <w:rPr>
          <w:del w:id="7248" w:author="張寶騌 CHANG,PAO-TSUNG" w:date="2022-04-29T16:21:00Z"/>
        </w:rPr>
      </w:pPr>
      <w:del w:id="7249" w:author="張寶騌 CHANG,PAO-TSUNG" w:date="2022-04-29T16:21:00Z">
        <w:r w:rsidDel="00EF79FF">
          <w:rPr>
            <w:noProof/>
          </w:rPr>
          <w:drawing>
            <wp:inline distT="0" distB="0" distL="0" distR="0" wp14:anchorId="18058086" wp14:editId="5A307B15">
              <wp:extent cx="3891915" cy="91008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919190" cy="916458"/>
                      </a:xfrm>
                      <a:prstGeom prst="rect">
                        <a:avLst/>
                      </a:prstGeom>
                      <a:noFill/>
                    </pic:spPr>
                  </pic:pic>
                </a:graphicData>
              </a:graphic>
            </wp:inline>
          </w:drawing>
        </w:r>
        <w:bookmarkStart w:id="7250" w:name="_Toc103337285"/>
        <w:bookmarkStart w:id="7251" w:name="_Toc105773504"/>
        <w:bookmarkStart w:id="7252" w:name="_Toc106390832"/>
        <w:bookmarkStart w:id="7253" w:name="_Toc106814846"/>
        <w:bookmarkStart w:id="7254" w:name="_Toc106815086"/>
        <w:bookmarkStart w:id="7255" w:name="_Toc106974194"/>
        <w:bookmarkStart w:id="7256" w:name="_Toc106993755"/>
        <w:bookmarkStart w:id="7257" w:name="_Toc106993997"/>
        <w:bookmarkStart w:id="7258" w:name="_Toc107003490"/>
        <w:bookmarkStart w:id="7259" w:name="_Toc107003732"/>
        <w:bookmarkStart w:id="7260" w:name="_Toc107003972"/>
        <w:bookmarkStart w:id="7261" w:name="_Toc107005736"/>
        <w:bookmarkStart w:id="7262" w:name="_Toc107005976"/>
        <w:bookmarkEnd w:id="7250"/>
        <w:bookmarkEnd w:id="7251"/>
        <w:bookmarkEnd w:id="7252"/>
        <w:bookmarkEnd w:id="7253"/>
        <w:bookmarkEnd w:id="7254"/>
        <w:bookmarkEnd w:id="7255"/>
        <w:bookmarkEnd w:id="7256"/>
        <w:bookmarkEnd w:id="7257"/>
        <w:bookmarkEnd w:id="7258"/>
        <w:bookmarkEnd w:id="7259"/>
        <w:bookmarkEnd w:id="7260"/>
        <w:bookmarkEnd w:id="7261"/>
        <w:bookmarkEnd w:id="7262"/>
      </w:del>
    </w:p>
    <w:p w14:paraId="3ED2233A" w14:textId="14562516" w:rsidR="00BC651F" w:rsidDel="00EF79FF" w:rsidRDefault="00BC651F" w:rsidP="00BC651F">
      <w:pPr>
        <w:pStyle w:val="ac"/>
        <w:spacing w:after="180"/>
        <w:rPr>
          <w:del w:id="7263" w:author="張寶騌 CHANG,PAO-TSUNG" w:date="2022-04-29T16:21:00Z"/>
        </w:rPr>
      </w:pPr>
      <w:bookmarkStart w:id="7264" w:name="_Ref79503235"/>
      <w:del w:id="7265" w:author="張寶騌 CHANG,PAO-TSUNG" w:date="2022-04-29T16:21:00Z">
        <w:r w:rsidDel="00EF79FF">
          <w:rPr>
            <w:rFonts w:hint="eastAsia"/>
          </w:rPr>
          <w:delText>圖</w:delText>
        </w:r>
        <w:r w:rsidDel="00EF79FF">
          <w:rPr>
            <w:rFonts w:hint="eastAsia"/>
          </w:rPr>
          <w:delText xml:space="preserve"> </w:delText>
        </w:r>
      </w:del>
      <w:del w:id="7266"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3</w:delText>
        </w:r>
        <w:r w:rsidR="00BD40D4" w:rsidDel="005044B8">
          <w:fldChar w:fldCharType="end"/>
        </w:r>
      </w:del>
      <w:bookmarkEnd w:id="7264"/>
      <w:del w:id="7267" w:author="張寶騌 CHANG,PAO-TSUNG" w:date="2022-04-29T16:21:00Z">
        <w:r w:rsidDel="00EF79FF">
          <w:rPr>
            <w:rFonts w:hint="eastAsia"/>
          </w:rPr>
          <w:delText xml:space="preserve">　物件編碼原則</w:delText>
        </w:r>
        <w:bookmarkStart w:id="7268" w:name="_Toc103337286"/>
        <w:bookmarkStart w:id="7269" w:name="_Toc105773505"/>
        <w:bookmarkStart w:id="7270" w:name="_Toc106390833"/>
        <w:bookmarkStart w:id="7271" w:name="_Toc106814847"/>
        <w:bookmarkStart w:id="7272" w:name="_Toc106815087"/>
        <w:bookmarkStart w:id="7273" w:name="_Toc106974195"/>
        <w:bookmarkStart w:id="7274" w:name="_Toc106993756"/>
        <w:bookmarkStart w:id="7275" w:name="_Toc106993998"/>
        <w:bookmarkStart w:id="7276" w:name="_Toc107003491"/>
        <w:bookmarkStart w:id="7277" w:name="_Toc107003733"/>
        <w:bookmarkStart w:id="7278" w:name="_Toc107003973"/>
        <w:bookmarkStart w:id="7279" w:name="_Toc107005737"/>
        <w:bookmarkStart w:id="7280" w:name="_Toc107005977"/>
        <w:bookmarkEnd w:id="7268"/>
        <w:bookmarkEnd w:id="7269"/>
        <w:bookmarkEnd w:id="7270"/>
        <w:bookmarkEnd w:id="7271"/>
        <w:bookmarkEnd w:id="7272"/>
        <w:bookmarkEnd w:id="7273"/>
        <w:bookmarkEnd w:id="7274"/>
        <w:bookmarkEnd w:id="7275"/>
        <w:bookmarkEnd w:id="7276"/>
        <w:bookmarkEnd w:id="7277"/>
        <w:bookmarkEnd w:id="7278"/>
        <w:bookmarkEnd w:id="7279"/>
        <w:bookmarkEnd w:id="7280"/>
      </w:del>
    </w:p>
    <w:p w14:paraId="20554534" w14:textId="164C2479" w:rsidR="00515F96" w:rsidDel="00EF79FF" w:rsidRDefault="00FF287D" w:rsidP="00B6300B">
      <w:pPr>
        <w:ind w:left="480" w:firstLine="480"/>
        <w:jc w:val="both"/>
        <w:rPr>
          <w:del w:id="7281" w:author="張寶騌 CHANG,PAO-TSUNG" w:date="2022-04-29T16:21:00Z"/>
        </w:rPr>
      </w:pPr>
      <w:del w:id="7282" w:author="張寶騌 CHANG,PAO-TSUNG" w:date="2022-04-29T16:21:00Z">
        <w:r w:rsidDel="00EF79FF">
          <w:rPr>
            <w:rFonts w:hint="eastAsia"/>
          </w:rPr>
          <w:delText>決定</w:delText>
        </w:r>
        <w:r w:rsidR="00BA4094" w:rsidDel="00EF79FF">
          <w:rPr>
            <w:rFonts w:hint="eastAsia"/>
          </w:rPr>
          <w:delText>本模型編碼的原則與方向後，</w:delText>
        </w:r>
        <w:r w:rsidR="007B5772" w:rsidDel="00EF79FF">
          <w:rPr>
            <w:rFonts w:hint="eastAsia"/>
          </w:rPr>
          <w:delText>以下</w:delText>
        </w:r>
        <w:r w:rsidR="000E0709" w:rsidDel="00EF79FF">
          <w:rPr>
            <w:rFonts w:hint="eastAsia"/>
          </w:rPr>
          <w:delText>將</w:delText>
        </w:r>
        <w:r w:rsidR="00BA4094" w:rsidDel="00EF79FF">
          <w:rPr>
            <w:rFonts w:hint="eastAsia"/>
          </w:rPr>
          <w:delText>針對模型中各</w:delText>
        </w:r>
        <w:r w:rsidR="00F97948" w:rsidDel="00EF79FF">
          <w:rPr>
            <w:rFonts w:hint="eastAsia"/>
          </w:rPr>
          <w:delText>種</w:delText>
        </w:r>
        <w:r w:rsidR="00BA4094" w:rsidDel="00EF79FF">
          <w:rPr>
            <w:rFonts w:hint="eastAsia"/>
          </w:rPr>
          <w:delText>物件</w:delText>
        </w:r>
        <w:r w:rsidR="007803EC" w:rsidDel="00EF79FF">
          <w:rPr>
            <w:rFonts w:hint="eastAsia"/>
          </w:rPr>
          <w:delText>的</w:delText>
        </w:r>
        <w:r w:rsidR="006C4B34" w:rsidDel="00EF79FF">
          <w:rPr>
            <w:rFonts w:hint="eastAsia"/>
          </w:rPr>
          <w:delText>分段</w:delText>
        </w:r>
        <w:r w:rsidR="00531DE2" w:rsidDel="00EF79FF">
          <w:rPr>
            <w:rFonts w:hint="eastAsia"/>
          </w:rPr>
          <w:delText>與</w:delText>
        </w:r>
        <w:r w:rsidR="00FB2369" w:rsidDel="00EF79FF">
          <w:rPr>
            <w:rFonts w:hint="eastAsia"/>
          </w:rPr>
          <w:delText>編碼</w:delText>
        </w:r>
        <w:r w:rsidR="005F05C6" w:rsidDel="00EF79FF">
          <w:rPr>
            <w:rFonts w:hint="eastAsia"/>
          </w:rPr>
          <w:delText>方式</w:delText>
        </w:r>
        <w:r w:rsidR="006E4871" w:rsidDel="00EF79FF">
          <w:rPr>
            <w:rFonts w:hint="eastAsia"/>
          </w:rPr>
          <w:delText>進行分析與討論</w:delText>
        </w:r>
        <w:r w:rsidR="00FB2369" w:rsidDel="00EF79FF">
          <w:rPr>
            <w:rFonts w:hint="eastAsia"/>
          </w:rPr>
          <w:delText>，</w:delText>
        </w:r>
        <w:r w:rsidR="00994FCF" w:rsidDel="00EF79FF">
          <w:rPr>
            <w:rFonts w:hint="eastAsia"/>
          </w:rPr>
          <w:delText>並</w:delText>
        </w:r>
        <w:r w:rsidR="008275C7" w:rsidDel="00EF79FF">
          <w:rPr>
            <w:rFonts w:hint="eastAsia"/>
          </w:rPr>
          <w:delText>利用</w:delText>
        </w:r>
        <w:r w:rsidR="00385C43" w:rsidDel="00EF79FF">
          <w:rPr>
            <w:rFonts w:hint="eastAsia"/>
          </w:rPr>
          <w:delText>4.1</w:delText>
        </w:r>
        <w:r w:rsidR="00385C43" w:rsidDel="00EF79FF">
          <w:rPr>
            <w:rFonts w:hint="eastAsia"/>
          </w:rPr>
          <w:delText>節新增</w:delText>
        </w:r>
        <w:r w:rsidR="008275C7" w:rsidDel="00EF79FF">
          <w:rPr>
            <w:rFonts w:hint="eastAsia"/>
          </w:rPr>
          <w:delText>之</w:delText>
        </w:r>
        <w:r w:rsidR="00385C43" w:rsidDel="00EF79FF">
          <w:rPr>
            <w:rFonts w:hint="eastAsia"/>
          </w:rPr>
          <w:delText>參數欄位</w:delText>
        </w:r>
        <w:r w:rsidR="00E53164" w:rsidDel="00EF79FF">
          <w:rPr>
            <w:rFonts w:hint="eastAsia"/>
          </w:rPr>
          <w:delText>，</w:delText>
        </w:r>
        <w:r w:rsidR="009838B5" w:rsidDel="00EF79FF">
          <w:rPr>
            <w:rFonts w:hint="eastAsia"/>
          </w:rPr>
          <w:delText>說明</w:delText>
        </w:r>
        <w:r w:rsidR="00956469" w:rsidDel="00EF79FF">
          <w:rPr>
            <w:rFonts w:hint="eastAsia"/>
          </w:rPr>
          <w:delText>各物件</w:delText>
        </w:r>
        <w:r w:rsidR="009838B5" w:rsidDel="00EF79FF">
          <w:rPr>
            <w:rFonts w:hint="eastAsia"/>
          </w:rPr>
          <w:delText>所要輸入的</w:delText>
        </w:r>
        <w:r w:rsidR="00FB2369" w:rsidDel="00EF79FF">
          <w:rPr>
            <w:rFonts w:hint="eastAsia"/>
          </w:rPr>
          <w:delText>資訊</w:delText>
        </w:r>
        <w:r w:rsidR="009F7A56" w:rsidDel="00EF79FF">
          <w:rPr>
            <w:rFonts w:hint="eastAsia"/>
          </w:rPr>
          <w:delText>，而參數的輸入是採用</w:delText>
        </w:r>
        <w:r w:rsidR="009F7A56" w:rsidDel="00EF79FF">
          <w:rPr>
            <w:rFonts w:hint="eastAsia"/>
          </w:rPr>
          <w:delText>Dynamo</w:delText>
        </w:r>
        <w:r w:rsidR="009F7A56" w:rsidDel="00EF79FF">
          <w:rPr>
            <w:rFonts w:hint="eastAsia"/>
          </w:rPr>
          <w:delText>編寫</w:delText>
        </w:r>
        <w:r w:rsidR="00A02773" w:rsidDel="00EF79FF">
          <w:rPr>
            <w:rFonts w:hint="eastAsia"/>
          </w:rPr>
          <w:delText>給予</w:delText>
        </w:r>
        <w:r w:rsidR="00AA5771" w:rsidDel="00EF79FF">
          <w:rPr>
            <w:rFonts w:hint="eastAsia"/>
          </w:rPr>
          <w:delText>物件參數之</w:delText>
        </w:r>
        <w:r w:rsidR="009F7A56" w:rsidDel="00EF79FF">
          <w:rPr>
            <w:rFonts w:hint="eastAsia"/>
          </w:rPr>
          <w:delText>節點，</w:delText>
        </w:r>
        <w:r w:rsidR="00626373" w:rsidDel="00EF79FF">
          <w:rPr>
            <w:rFonts w:hint="eastAsia"/>
          </w:rPr>
          <w:delText>針對大量軌道物件</w:delText>
        </w:r>
        <w:r w:rsidR="009F7A56" w:rsidDel="00EF79FF">
          <w:rPr>
            <w:rFonts w:hint="eastAsia"/>
          </w:rPr>
          <w:delText>達成快速有效率的資訊輸入方式</w:delText>
        </w:r>
        <w:r w:rsidR="00BE251A" w:rsidDel="00EF79FF">
          <w:rPr>
            <w:rFonts w:hint="eastAsia"/>
          </w:rPr>
          <w:delText>。</w:delText>
        </w:r>
        <w:bookmarkStart w:id="7283" w:name="_Toc103337287"/>
        <w:bookmarkStart w:id="7284" w:name="_Toc105773506"/>
        <w:bookmarkStart w:id="7285" w:name="_Toc106390834"/>
        <w:bookmarkStart w:id="7286" w:name="_Toc106814848"/>
        <w:bookmarkStart w:id="7287" w:name="_Toc106815088"/>
        <w:bookmarkStart w:id="7288" w:name="_Toc106974196"/>
        <w:bookmarkStart w:id="7289" w:name="_Toc106993757"/>
        <w:bookmarkStart w:id="7290" w:name="_Toc106993999"/>
        <w:bookmarkStart w:id="7291" w:name="_Toc107003492"/>
        <w:bookmarkStart w:id="7292" w:name="_Toc107003734"/>
        <w:bookmarkStart w:id="7293" w:name="_Toc107003974"/>
        <w:bookmarkStart w:id="7294" w:name="_Toc107005738"/>
        <w:bookmarkStart w:id="7295" w:name="_Toc107005978"/>
        <w:bookmarkEnd w:id="7283"/>
        <w:bookmarkEnd w:id="7284"/>
        <w:bookmarkEnd w:id="7285"/>
        <w:bookmarkEnd w:id="7286"/>
        <w:bookmarkEnd w:id="7287"/>
        <w:bookmarkEnd w:id="7288"/>
        <w:bookmarkEnd w:id="7289"/>
        <w:bookmarkEnd w:id="7290"/>
        <w:bookmarkEnd w:id="7291"/>
        <w:bookmarkEnd w:id="7292"/>
        <w:bookmarkEnd w:id="7293"/>
        <w:bookmarkEnd w:id="7294"/>
        <w:bookmarkEnd w:id="7295"/>
      </w:del>
    </w:p>
    <w:p w14:paraId="5354DF12" w14:textId="1CD53E4D" w:rsidR="00AC7D5B" w:rsidDel="00EF79FF" w:rsidRDefault="00AC7D5B" w:rsidP="00B6300B">
      <w:pPr>
        <w:pStyle w:val="aa"/>
        <w:numPr>
          <w:ilvl w:val="0"/>
          <w:numId w:val="4"/>
        </w:numPr>
        <w:spacing w:beforeLines="50" w:before="180"/>
        <w:ind w:leftChars="0" w:firstLineChars="0"/>
        <w:jc w:val="both"/>
        <w:rPr>
          <w:del w:id="7296" w:author="張寶騌 CHANG,PAO-TSUNG" w:date="2022-04-29T16:21:00Z"/>
        </w:rPr>
      </w:pPr>
      <w:del w:id="7297" w:author="張寶騌 CHANG,PAO-TSUNG" w:date="2022-04-29T16:21:00Z">
        <w:r w:rsidDel="00EF79FF">
          <w:rPr>
            <w:rFonts w:hint="eastAsia"/>
          </w:rPr>
          <w:delText>道床</w:delText>
        </w:r>
        <w:bookmarkStart w:id="7298" w:name="_Toc103337288"/>
        <w:bookmarkStart w:id="7299" w:name="_Toc105773507"/>
        <w:bookmarkStart w:id="7300" w:name="_Toc106390835"/>
        <w:bookmarkStart w:id="7301" w:name="_Toc106814849"/>
        <w:bookmarkStart w:id="7302" w:name="_Toc106815089"/>
        <w:bookmarkStart w:id="7303" w:name="_Toc106974197"/>
        <w:bookmarkStart w:id="7304" w:name="_Toc106993758"/>
        <w:bookmarkStart w:id="7305" w:name="_Toc106994000"/>
        <w:bookmarkStart w:id="7306" w:name="_Toc107003493"/>
        <w:bookmarkStart w:id="7307" w:name="_Toc107003735"/>
        <w:bookmarkStart w:id="7308" w:name="_Toc107003975"/>
        <w:bookmarkStart w:id="7309" w:name="_Toc107005739"/>
        <w:bookmarkStart w:id="7310" w:name="_Toc107005979"/>
        <w:bookmarkEnd w:id="7298"/>
        <w:bookmarkEnd w:id="7299"/>
        <w:bookmarkEnd w:id="7300"/>
        <w:bookmarkEnd w:id="7301"/>
        <w:bookmarkEnd w:id="7302"/>
        <w:bookmarkEnd w:id="7303"/>
        <w:bookmarkEnd w:id="7304"/>
        <w:bookmarkEnd w:id="7305"/>
        <w:bookmarkEnd w:id="7306"/>
        <w:bookmarkEnd w:id="7307"/>
        <w:bookmarkEnd w:id="7308"/>
        <w:bookmarkEnd w:id="7309"/>
        <w:bookmarkEnd w:id="7310"/>
      </w:del>
    </w:p>
    <w:p w14:paraId="79FE9D2A" w14:textId="3FC35EFD" w:rsidR="00AC7D5B" w:rsidDel="00EF79FF" w:rsidRDefault="00112913" w:rsidP="00B6300B">
      <w:pPr>
        <w:ind w:leftChars="400" w:left="960" w:firstLine="480"/>
        <w:jc w:val="both"/>
        <w:rPr>
          <w:del w:id="7311" w:author="張寶騌 CHANG,PAO-TSUNG" w:date="2022-04-29T16:21:00Z"/>
        </w:rPr>
      </w:pPr>
      <w:del w:id="7312" w:author="張寶騌 CHANG,PAO-TSUNG" w:date="2022-04-29T16:21:00Z">
        <w:r w:rsidDel="00EF79FF">
          <w:rPr>
            <w:rFonts w:hint="eastAsia"/>
          </w:rPr>
          <w:delText>軌道</w:delText>
        </w:r>
        <w:r w:rsidR="00E56221" w:rsidDel="00EF79FF">
          <w:rPr>
            <w:rFonts w:hint="eastAsia"/>
          </w:rPr>
          <w:delText>系統</w:delText>
        </w:r>
        <w:r w:rsidDel="00EF79FF">
          <w:rPr>
            <w:rFonts w:hint="eastAsia"/>
          </w:rPr>
          <w:delText>的</w:delText>
        </w:r>
        <w:r w:rsidR="00AC7D5B" w:rsidDel="00EF79FF">
          <w:rPr>
            <w:rFonts w:hint="eastAsia"/>
          </w:rPr>
          <w:delText>道床為一連續</w:delText>
        </w:r>
        <w:r w:rsidR="00B6252C" w:rsidDel="00EF79FF">
          <w:rPr>
            <w:rFonts w:hint="eastAsia"/>
          </w:rPr>
          <w:delText>數公里</w:delText>
        </w:r>
        <w:r w:rsidR="00AC7D5B" w:rsidDel="00EF79FF">
          <w:rPr>
            <w:rFonts w:hint="eastAsia"/>
          </w:rPr>
          <w:delText>的結構，需要</w:delText>
        </w:r>
        <w:r w:rsidR="00E07000" w:rsidDel="00EF79FF">
          <w:rPr>
            <w:rFonts w:hint="eastAsia"/>
          </w:rPr>
          <w:delText>先進行分段</w:delText>
        </w:r>
        <w:r w:rsidR="00AC7D5B" w:rsidDel="00EF79FF">
          <w:rPr>
            <w:rFonts w:hint="eastAsia"/>
          </w:rPr>
          <w:delText>以方便</w:delText>
        </w:r>
        <w:r w:rsidR="00DB7054" w:rsidDel="00EF79FF">
          <w:rPr>
            <w:rFonts w:hint="eastAsia"/>
          </w:rPr>
          <w:delText>識別</w:delText>
        </w:r>
        <w:r w:rsidR="00AC7D5B" w:rsidDel="00EF79FF">
          <w:rPr>
            <w:rFonts w:hint="eastAsia"/>
          </w:rPr>
          <w:delText>與編碼</w:delText>
        </w:r>
        <w:r w:rsidR="00474999" w:rsidDel="00EF79FF">
          <w:rPr>
            <w:rFonts w:hint="eastAsia"/>
          </w:rPr>
          <w:delText>。</w:delText>
        </w:r>
        <w:r w:rsidR="00322845" w:rsidDel="00EF79FF">
          <w:rPr>
            <w:rFonts w:hint="eastAsia"/>
          </w:rPr>
          <w:delText>根據</w:delText>
        </w:r>
        <w:r w:rsidR="00322845" w:rsidRPr="00322845" w:rsidDel="00EF79FF">
          <w:delText>natural frequenc</w:delText>
        </w:r>
        <w:r w:rsidR="00322845" w:rsidDel="00EF79FF">
          <w:delText>ies</w:delText>
        </w:r>
        <w:r w:rsidR="00322845" w:rsidRPr="00322845" w:rsidDel="00EF79FF">
          <w:delText xml:space="preserve"> of vehicle and track</w:delText>
        </w:r>
        <w:r w:rsidR="00322845" w:rsidDel="00EF79FF">
          <w:rPr>
            <w:rFonts w:hint="eastAsia"/>
          </w:rPr>
          <w:delText>，</w:delText>
        </w:r>
        <w:r w:rsidR="00322845" w:rsidRPr="00C2509C" w:rsidDel="00EF79FF">
          <w:rPr>
            <w:rFonts w:hint="eastAsia"/>
          </w:rPr>
          <w:delText>因列車行駛造成之軌道不整的波長會隨行駛速度與車輛結構</w:delText>
        </w:r>
        <w:r w:rsidR="001213B2" w:rsidRPr="00C2509C" w:rsidDel="00EF79FF">
          <w:rPr>
            <w:rFonts w:hint="eastAsia"/>
          </w:rPr>
          <w:delText>而有不同</w:delText>
        </w:r>
        <w:r w:rsidR="00322845" w:rsidRPr="00C2509C" w:rsidDel="00EF79FF">
          <w:rPr>
            <w:rFonts w:hint="eastAsia"/>
          </w:rPr>
          <w:delText>，為了完整包含所有可能造成軌道不整波長的數值，再加上模型中的公尺標註為</w:delText>
        </w:r>
        <w:r w:rsidR="00322845" w:rsidRPr="00C2509C" w:rsidDel="00EF79FF">
          <w:rPr>
            <w:rFonts w:hint="eastAsia"/>
          </w:rPr>
          <w:delText>50m</w:delText>
        </w:r>
        <w:r w:rsidR="00322845" w:rsidRPr="00C2509C" w:rsidDel="00EF79FF">
          <w:rPr>
            <w:rFonts w:hint="eastAsia"/>
          </w:rPr>
          <w:delText>為區間，</w:delText>
        </w:r>
        <w:r w:rsidR="00B41C84" w:rsidDel="00EF79FF">
          <w:rPr>
            <w:rFonts w:hint="eastAsia"/>
          </w:rPr>
          <w:delText>因此採取</w:delText>
        </w:r>
        <w:r w:rsidR="00AC7D5B" w:rsidDel="00EF79FF">
          <w:rPr>
            <w:rFonts w:hint="eastAsia"/>
          </w:rPr>
          <w:delText>以</w:delText>
        </w:r>
        <w:r w:rsidR="00AC7D5B" w:rsidDel="00EF79FF">
          <w:rPr>
            <w:rFonts w:hint="eastAsia"/>
          </w:rPr>
          <w:delText>50</w:delText>
        </w:r>
        <w:r w:rsidR="00FF5069" w:rsidDel="00EF79FF">
          <w:rPr>
            <w:rFonts w:hint="eastAsia"/>
          </w:rPr>
          <w:delText>m</w:delText>
        </w:r>
        <w:r w:rsidR="00FF5069" w:rsidDel="00EF79FF">
          <w:rPr>
            <w:rFonts w:hint="eastAsia"/>
          </w:rPr>
          <w:delText>作</w:delText>
        </w:r>
        <w:r w:rsidR="00AC7D5B" w:rsidDel="00EF79FF">
          <w:rPr>
            <w:rFonts w:hint="eastAsia"/>
          </w:rPr>
          <w:delText>為</w:delText>
        </w:r>
        <w:r w:rsidR="00FF5069" w:rsidDel="00EF79FF">
          <w:rPr>
            <w:rFonts w:hint="eastAsia"/>
          </w:rPr>
          <w:delText>道床的分段</w:delText>
        </w:r>
        <w:r w:rsidR="00AC7D5B" w:rsidDel="00EF79FF">
          <w:rPr>
            <w:rFonts w:hint="eastAsia"/>
          </w:rPr>
          <w:delText>一段，編碼方式採取</w:delText>
        </w:r>
        <w:r w:rsidR="00C53A3D" w:rsidDel="00EF79FF">
          <w:rPr>
            <w:rFonts w:hint="eastAsia"/>
          </w:rPr>
          <w:delText>搭配</w:delText>
        </w:r>
        <w:r w:rsidR="00AC7D5B" w:rsidDel="00EF79FF">
          <w:rPr>
            <w:rFonts w:hint="eastAsia"/>
          </w:rPr>
          <w:delText>里程</w:delText>
        </w:r>
        <w:r w:rsidR="003558C1" w:rsidDel="00EF79FF">
          <w:rPr>
            <w:rFonts w:hint="eastAsia"/>
          </w:rPr>
          <w:delText>起點</w:delText>
        </w:r>
        <w:r w:rsidR="00AC7D5B" w:rsidDel="00EF79FF">
          <w:rPr>
            <w:rFonts w:hint="eastAsia"/>
          </w:rPr>
          <w:delText>來編碼，編碼開頭</w:delText>
        </w:r>
        <w:r w:rsidR="0006079F" w:rsidDel="00EF79FF">
          <w:rPr>
            <w:rFonts w:hint="eastAsia"/>
          </w:rPr>
          <w:delText>使用道床的英文縮寫</w:delText>
        </w:r>
        <w:r w:rsidR="00AC7D5B" w:rsidDel="00EF79FF">
          <w:rPr>
            <w:rFonts w:hint="eastAsia"/>
          </w:rPr>
          <w:delText>BED</w:delText>
        </w:r>
        <w:r w:rsidR="0006079F" w:rsidDel="00EF79FF">
          <w:rPr>
            <w:rFonts w:hint="eastAsia"/>
          </w:rPr>
          <w:delText>，例如</w:delText>
        </w:r>
        <w:r w:rsidR="0006079F" w:rsidDel="00EF79FF">
          <w:delText>BED-365</w:delText>
        </w:r>
        <w:r w:rsidR="00480503" w:rsidDel="00EF79FF">
          <w:rPr>
            <w:rFonts w:hint="eastAsia"/>
          </w:rPr>
          <w:delText>65</w:delText>
        </w:r>
        <w:r w:rsidR="0006079F" w:rsidDel="00EF79FF">
          <w:delText>0</w:delText>
        </w:r>
        <w:r w:rsidR="0006079F" w:rsidDel="00EF79FF">
          <w:rPr>
            <w:rFonts w:hint="eastAsia"/>
          </w:rPr>
          <w:delText>即為</w:delText>
        </w:r>
        <w:r w:rsidR="003558C1" w:rsidDel="00EF79FF">
          <w:rPr>
            <w:rFonts w:hint="eastAsia"/>
          </w:rPr>
          <w:delText>道床物件</w:delText>
        </w:r>
        <w:r w:rsidR="0006079F" w:rsidDel="00EF79FF">
          <w:rPr>
            <w:rFonts w:hint="eastAsia"/>
          </w:rPr>
          <w:delText>於里程</w:delText>
        </w:r>
        <w:r w:rsidR="0006079F" w:rsidDel="00EF79FF">
          <w:rPr>
            <w:rFonts w:hint="eastAsia"/>
          </w:rPr>
          <w:delText>K365+</w:delText>
        </w:r>
        <w:r w:rsidR="00480503" w:rsidDel="00EF79FF">
          <w:rPr>
            <w:rFonts w:hint="eastAsia"/>
          </w:rPr>
          <w:delText>65</w:delText>
        </w:r>
        <w:r w:rsidR="0006079F" w:rsidDel="00EF79FF">
          <w:rPr>
            <w:rFonts w:hint="eastAsia"/>
          </w:rPr>
          <w:delText>0</w:delText>
        </w:r>
        <w:r w:rsidR="003558C1" w:rsidDel="00EF79FF">
          <w:rPr>
            <w:rFonts w:hint="eastAsia"/>
          </w:rPr>
          <w:delText>至</w:delText>
        </w:r>
        <w:r w:rsidR="003558C1" w:rsidDel="00EF79FF">
          <w:rPr>
            <w:rFonts w:hint="eastAsia"/>
          </w:rPr>
          <w:delText>3</w:delText>
        </w:r>
        <w:r w:rsidR="003558C1" w:rsidDel="00EF79FF">
          <w:delText>65+</w:delText>
        </w:r>
        <w:r w:rsidR="00480503" w:rsidDel="00EF79FF">
          <w:rPr>
            <w:rFonts w:hint="eastAsia"/>
          </w:rPr>
          <w:delText>70</w:delText>
        </w:r>
        <w:r w:rsidR="003558C1" w:rsidDel="00EF79FF">
          <w:delText>0</w:delText>
        </w:r>
        <w:r w:rsidR="0006079F" w:rsidDel="00EF79FF">
          <w:rPr>
            <w:rFonts w:hint="eastAsia"/>
          </w:rPr>
          <w:delText>處</w:delText>
        </w:r>
        <w:r w:rsidR="00AC7D5B" w:rsidDel="00EF79FF">
          <w:rPr>
            <w:rFonts w:hint="eastAsia"/>
          </w:rPr>
          <w:delText>。</w:delText>
        </w:r>
        <w:bookmarkStart w:id="7313" w:name="_Toc103337289"/>
        <w:bookmarkStart w:id="7314" w:name="_Toc105773508"/>
        <w:bookmarkStart w:id="7315" w:name="_Toc106390836"/>
        <w:bookmarkStart w:id="7316" w:name="_Toc106814850"/>
        <w:bookmarkStart w:id="7317" w:name="_Toc106815090"/>
        <w:bookmarkStart w:id="7318" w:name="_Toc106974198"/>
        <w:bookmarkStart w:id="7319" w:name="_Toc106993759"/>
        <w:bookmarkStart w:id="7320" w:name="_Toc106994001"/>
        <w:bookmarkStart w:id="7321" w:name="_Toc107003494"/>
        <w:bookmarkStart w:id="7322" w:name="_Toc107003736"/>
        <w:bookmarkStart w:id="7323" w:name="_Toc107003976"/>
        <w:bookmarkStart w:id="7324" w:name="_Toc107005740"/>
        <w:bookmarkStart w:id="7325" w:name="_Toc107005980"/>
        <w:bookmarkEnd w:id="7313"/>
        <w:bookmarkEnd w:id="7314"/>
        <w:bookmarkEnd w:id="7315"/>
        <w:bookmarkEnd w:id="7316"/>
        <w:bookmarkEnd w:id="7317"/>
        <w:bookmarkEnd w:id="7318"/>
        <w:bookmarkEnd w:id="7319"/>
        <w:bookmarkEnd w:id="7320"/>
        <w:bookmarkEnd w:id="7321"/>
        <w:bookmarkEnd w:id="7322"/>
        <w:bookmarkEnd w:id="7323"/>
        <w:bookmarkEnd w:id="7324"/>
        <w:bookmarkEnd w:id="7325"/>
      </w:del>
    </w:p>
    <w:p w14:paraId="37E04D1E" w14:textId="4C9D5DDC" w:rsidR="00AC7D5B" w:rsidDel="00EF79FF" w:rsidRDefault="00AC7D5B" w:rsidP="00AC7D5B">
      <w:pPr>
        <w:ind w:leftChars="400" w:left="960" w:firstLine="480"/>
        <w:jc w:val="both"/>
        <w:rPr>
          <w:del w:id="7326" w:author="張寶騌 CHANG,PAO-TSUNG" w:date="2022-04-29T16:21:00Z"/>
        </w:rPr>
      </w:pPr>
      <w:del w:id="7327" w:author="張寶騌 CHANG,PAO-TSUNG" w:date="2022-04-29T16:21:00Z">
        <w:r w:rsidDel="00EF79FF">
          <w:rPr>
            <w:rFonts w:hint="eastAsia"/>
          </w:rPr>
          <w:delText>道床</w:delText>
        </w:r>
        <w:r w:rsidR="00AD2682" w:rsidDel="00EF79FF">
          <w:rPr>
            <w:rFonts w:hint="eastAsia"/>
          </w:rPr>
          <w:delText>的</w:delText>
        </w:r>
        <w:r w:rsidR="003A1E31" w:rsidDel="00EF79FF">
          <w:rPr>
            <w:rFonts w:hint="eastAsia"/>
          </w:rPr>
          <w:delText>資訊</w:delText>
        </w:r>
        <w:r w:rsidR="00FF6183" w:rsidDel="00EF79FF">
          <w:rPr>
            <w:rFonts w:hint="eastAsia"/>
          </w:rPr>
          <w:delText>填入</w:delText>
        </w:r>
        <w:r w:rsidDel="00EF79FF">
          <w:rPr>
            <w:rFonts w:hint="eastAsia"/>
          </w:rPr>
          <w:delText>其為何種型式</w:delText>
        </w:r>
        <w:r w:rsidR="00AD2682" w:rsidDel="00EF79FF">
          <w:rPr>
            <w:rFonts w:hint="eastAsia"/>
          </w:rPr>
          <w:delText>，</w:delText>
        </w:r>
        <w:r w:rsidDel="00EF79FF">
          <w:rPr>
            <w:rFonts w:hint="eastAsia"/>
          </w:rPr>
          <w:delText>如道碴道床或是版式道床，而其他資訊</w:delText>
        </w:r>
        <w:r w:rsidR="00F774C0" w:rsidDel="00EF79FF">
          <w:rPr>
            <w:rFonts w:hint="eastAsia"/>
          </w:rPr>
          <w:delText>填入如安裝日期、</w:delText>
        </w:r>
        <w:r w:rsidDel="00EF79FF">
          <w:rPr>
            <w:rFonts w:hint="eastAsia"/>
          </w:rPr>
          <w:delText>道碴厚度</w:delText>
        </w:r>
        <w:r w:rsidR="00F774C0" w:rsidDel="00EF79FF">
          <w:rPr>
            <w:rFonts w:hint="eastAsia"/>
          </w:rPr>
          <w:delText>等</w:delText>
        </w:r>
        <w:r w:rsidDel="00EF79FF">
          <w:rPr>
            <w:rFonts w:hint="eastAsia"/>
          </w:rPr>
          <w:delText>，</w:delText>
        </w:r>
        <w:r w:rsidR="00F774C0" w:rsidDel="00EF79FF">
          <w:rPr>
            <w:rFonts w:hint="eastAsia"/>
          </w:rPr>
          <w:delText>養護履歷</w:delText>
        </w:r>
        <w:r w:rsidR="00B9471C" w:rsidDel="00EF79FF">
          <w:rPr>
            <w:rFonts w:hint="eastAsia"/>
          </w:rPr>
          <w:delText>則可輸入</w:delText>
        </w:r>
        <w:r w:rsidDel="00EF79FF">
          <w:rPr>
            <w:rFonts w:hint="eastAsia"/>
          </w:rPr>
          <w:delText>量測過的道碴阻力值</w:delText>
        </w:r>
        <w:r w:rsidR="008F61E8" w:rsidDel="00EF79FF">
          <w:rPr>
            <w:rFonts w:hint="eastAsia"/>
          </w:rPr>
          <w:delText>，亦可呈現道碴的厚度值</w:delText>
        </w:r>
        <w:r w:rsidDel="00EF79FF">
          <w:rPr>
            <w:rFonts w:hint="eastAsia"/>
          </w:rPr>
          <w:delText>。</w:delText>
        </w:r>
        <w:bookmarkStart w:id="7328" w:name="_Toc103337290"/>
        <w:bookmarkStart w:id="7329" w:name="_Toc105773509"/>
        <w:bookmarkStart w:id="7330" w:name="_Toc106390837"/>
        <w:bookmarkStart w:id="7331" w:name="_Toc106814851"/>
        <w:bookmarkStart w:id="7332" w:name="_Toc106815091"/>
        <w:bookmarkStart w:id="7333" w:name="_Toc106974199"/>
        <w:bookmarkStart w:id="7334" w:name="_Toc106993760"/>
        <w:bookmarkStart w:id="7335" w:name="_Toc106994002"/>
        <w:bookmarkStart w:id="7336" w:name="_Toc107003495"/>
        <w:bookmarkStart w:id="7337" w:name="_Toc107003737"/>
        <w:bookmarkStart w:id="7338" w:name="_Toc107003977"/>
        <w:bookmarkStart w:id="7339" w:name="_Toc107005741"/>
        <w:bookmarkStart w:id="7340" w:name="_Toc107005981"/>
        <w:bookmarkEnd w:id="7328"/>
        <w:bookmarkEnd w:id="7329"/>
        <w:bookmarkEnd w:id="7330"/>
        <w:bookmarkEnd w:id="7331"/>
        <w:bookmarkEnd w:id="7332"/>
        <w:bookmarkEnd w:id="7333"/>
        <w:bookmarkEnd w:id="7334"/>
        <w:bookmarkEnd w:id="7335"/>
        <w:bookmarkEnd w:id="7336"/>
        <w:bookmarkEnd w:id="7337"/>
        <w:bookmarkEnd w:id="7338"/>
        <w:bookmarkEnd w:id="7339"/>
        <w:bookmarkEnd w:id="7340"/>
      </w:del>
    </w:p>
    <w:p w14:paraId="32FB514A" w14:textId="18A9E844" w:rsidR="00AC7D5B" w:rsidDel="00EF79FF" w:rsidRDefault="006370D1" w:rsidP="00C76D8F">
      <w:pPr>
        <w:pStyle w:val="ac"/>
        <w:keepNext/>
        <w:spacing w:beforeLines="100" w:before="360" w:after="180"/>
        <w:rPr>
          <w:del w:id="7341" w:author="張寶騌 CHANG,PAO-TSUNG" w:date="2022-04-29T16:21:00Z"/>
        </w:rPr>
      </w:pPr>
      <w:del w:id="7342" w:author="張寶騌 CHANG,PAO-TSUNG" w:date="2022-04-29T16:21:00Z">
        <w:r w:rsidRPr="006370D1" w:rsidDel="00EF79FF">
          <w:rPr>
            <w:noProof/>
          </w:rPr>
          <w:drawing>
            <wp:inline distT="0" distB="0" distL="0" distR="0" wp14:anchorId="68EF7890" wp14:editId="08A1241E">
              <wp:extent cx="3204000" cy="3805337"/>
              <wp:effectExtent l="0" t="0" r="0" b="5080"/>
              <wp:docPr id="10" name="圖片 1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descr="一張含有 桌 的圖片&#10;&#10;自動產生的描述"/>
                      <pic:cNvPicPr/>
                    </pic:nvPicPr>
                    <pic:blipFill>
                      <a:blip r:embed="rId140"/>
                      <a:stretch>
                        <a:fillRect/>
                      </a:stretch>
                    </pic:blipFill>
                    <pic:spPr>
                      <a:xfrm>
                        <a:off x="0" y="0"/>
                        <a:ext cx="3204000" cy="3805337"/>
                      </a:xfrm>
                      <a:prstGeom prst="rect">
                        <a:avLst/>
                      </a:prstGeom>
                    </pic:spPr>
                  </pic:pic>
                </a:graphicData>
              </a:graphic>
            </wp:inline>
          </w:drawing>
        </w:r>
        <w:bookmarkStart w:id="7343" w:name="_Toc103337291"/>
        <w:bookmarkStart w:id="7344" w:name="_Toc105773510"/>
        <w:bookmarkStart w:id="7345" w:name="_Toc106390838"/>
        <w:bookmarkStart w:id="7346" w:name="_Toc106814852"/>
        <w:bookmarkStart w:id="7347" w:name="_Toc106815092"/>
        <w:bookmarkStart w:id="7348" w:name="_Toc106974200"/>
        <w:bookmarkStart w:id="7349" w:name="_Toc106993761"/>
        <w:bookmarkStart w:id="7350" w:name="_Toc106994003"/>
        <w:bookmarkStart w:id="7351" w:name="_Toc107003496"/>
        <w:bookmarkStart w:id="7352" w:name="_Toc107003738"/>
        <w:bookmarkStart w:id="7353" w:name="_Toc107003978"/>
        <w:bookmarkStart w:id="7354" w:name="_Toc107005742"/>
        <w:bookmarkStart w:id="7355" w:name="_Toc107005982"/>
        <w:bookmarkEnd w:id="7343"/>
        <w:bookmarkEnd w:id="7344"/>
        <w:bookmarkEnd w:id="7345"/>
        <w:bookmarkEnd w:id="7346"/>
        <w:bookmarkEnd w:id="7347"/>
        <w:bookmarkEnd w:id="7348"/>
        <w:bookmarkEnd w:id="7349"/>
        <w:bookmarkEnd w:id="7350"/>
        <w:bookmarkEnd w:id="7351"/>
        <w:bookmarkEnd w:id="7352"/>
        <w:bookmarkEnd w:id="7353"/>
        <w:bookmarkEnd w:id="7354"/>
        <w:bookmarkEnd w:id="7355"/>
      </w:del>
    </w:p>
    <w:p w14:paraId="6E6A521B" w14:textId="2DAEA968" w:rsidR="00AC7D5B" w:rsidDel="00EF79FF" w:rsidRDefault="00AC7D5B" w:rsidP="008D2E92">
      <w:pPr>
        <w:pStyle w:val="ac"/>
        <w:spacing w:afterLines="100" w:after="360"/>
        <w:rPr>
          <w:del w:id="7356" w:author="張寶騌 CHANG,PAO-TSUNG" w:date="2022-04-29T16:21:00Z"/>
        </w:rPr>
      </w:pPr>
      <w:del w:id="7357" w:author="張寶騌 CHANG,PAO-TSUNG" w:date="2022-04-29T16:21:00Z">
        <w:r w:rsidDel="00EF79FF">
          <w:rPr>
            <w:rFonts w:hint="eastAsia"/>
          </w:rPr>
          <w:delText>圖</w:delText>
        </w:r>
        <w:r w:rsidDel="00EF79FF">
          <w:rPr>
            <w:rFonts w:hint="eastAsia"/>
          </w:rPr>
          <w:delText xml:space="preserve"> </w:delText>
        </w:r>
      </w:del>
      <w:del w:id="7358"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del>
      <w:del w:id="7359" w:author="張寶騌 CHANG,PAO-TSUNG" w:date="2022-04-29T16:21:00Z">
        <w:r w:rsidR="0051604A" w:rsidDel="00EF79FF">
          <w:rPr>
            <w:rFonts w:hint="eastAsia"/>
          </w:rPr>
          <w:delText xml:space="preserve">　</w:delText>
        </w:r>
        <w:r w:rsidDel="00EF79FF">
          <w:rPr>
            <w:rFonts w:hint="eastAsia"/>
          </w:rPr>
          <w:delText>道床</w:delText>
        </w:r>
        <w:r w:rsidR="00E35867" w:rsidDel="00EF79FF">
          <w:rPr>
            <w:rFonts w:hint="eastAsia"/>
          </w:rPr>
          <w:delText>參數</w:delText>
        </w:r>
        <w:r w:rsidR="00DB282D" w:rsidDel="00EF79FF">
          <w:rPr>
            <w:rFonts w:hint="eastAsia"/>
          </w:rPr>
          <w:delText>資訊</w:delText>
        </w:r>
        <w:bookmarkStart w:id="7360" w:name="_Toc103337292"/>
        <w:bookmarkStart w:id="7361" w:name="_Toc105773511"/>
        <w:bookmarkStart w:id="7362" w:name="_Toc106390839"/>
        <w:bookmarkStart w:id="7363" w:name="_Toc106814853"/>
        <w:bookmarkStart w:id="7364" w:name="_Toc106815093"/>
        <w:bookmarkStart w:id="7365" w:name="_Toc106974201"/>
        <w:bookmarkStart w:id="7366" w:name="_Toc106993762"/>
        <w:bookmarkStart w:id="7367" w:name="_Toc106994004"/>
        <w:bookmarkStart w:id="7368" w:name="_Toc107003497"/>
        <w:bookmarkStart w:id="7369" w:name="_Toc107003739"/>
        <w:bookmarkStart w:id="7370" w:name="_Toc107003979"/>
        <w:bookmarkStart w:id="7371" w:name="_Toc107005743"/>
        <w:bookmarkStart w:id="7372" w:name="_Toc107005983"/>
        <w:bookmarkEnd w:id="7360"/>
        <w:bookmarkEnd w:id="7361"/>
        <w:bookmarkEnd w:id="7362"/>
        <w:bookmarkEnd w:id="7363"/>
        <w:bookmarkEnd w:id="7364"/>
        <w:bookmarkEnd w:id="7365"/>
        <w:bookmarkEnd w:id="7366"/>
        <w:bookmarkEnd w:id="7367"/>
        <w:bookmarkEnd w:id="7368"/>
        <w:bookmarkEnd w:id="7369"/>
        <w:bookmarkEnd w:id="7370"/>
        <w:bookmarkEnd w:id="7371"/>
        <w:bookmarkEnd w:id="7372"/>
      </w:del>
    </w:p>
    <w:p w14:paraId="53EE9B26" w14:textId="151CC676" w:rsidR="00956469" w:rsidDel="00EF79FF" w:rsidRDefault="00956469" w:rsidP="00DC1DF8">
      <w:pPr>
        <w:pStyle w:val="aa"/>
        <w:numPr>
          <w:ilvl w:val="0"/>
          <w:numId w:val="4"/>
        </w:numPr>
        <w:spacing w:beforeLines="50" w:before="180"/>
        <w:ind w:leftChars="0" w:firstLineChars="0"/>
        <w:jc w:val="both"/>
        <w:rPr>
          <w:del w:id="7373" w:author="張寶騌 CHANG,PAO-TSUNG" w:date="2022-04-29T16:21:00Z"/>
        </w:rPr>
      </w:pPr>
      <w:del w:id="7374" w:author="張寶騌 CHANG,PAO-TSUNG" w:date="2022-04-29T16:21:00Z">
        <w:r w:rsidDel="00EF79FF">
          <w:rPr>
            <w:rFonts w:hint="eastAsia"/>
          </w:rPr>
          <w:delText>道岔系統</w:delText>
        </w:r>
        <w:bookmarkStart w:id="7375" w:name="_Toc103337293"/>
        <w:bookmarkStart w:id="7376" w:name="_Toc105773512"/>
        <w:bookmarkStart w:id="7377" w:name="_Toc106390840"/>
        <w:bookmarkStart w:id="7378" w:name="_Toc106814854"/>
        <w:bookmarkStart w:id="7379" w:name="_Toc106815094"/>
        <w:bookmarkStart w:id="7380" w:name="_Toc106974202"/>
        <w:bookmarkStart w:id="7381" w:name="_Toc106993763"/>
        <w:bookmarkStart w:id="7382" w:name="_Toc106994005"/>
        <w:bookmarkStart w:id="7383" w:name="_Toc107003498"/>
        <w:bookmarkStart w:id="7384" w:name="_Toc107003740"/>
        <w:bookmarkStart w:id="7385" w:name="_Toc107003980"/>
        <w:bookmarkStart w:id="7386" w:name="_Toc107005744"/>
        <w:bookmarkStart w:id="7387" w:name="_Toc107005984"/>
        <w:bookmarkEnd w:id="7375"/>
        <w:bookmarkEnd w:id="7376"/>
        <w:bookmarkEnd w:id="7377"/>
        <w:bookmarkEnd w:id="7378"/>
        <w:bookmarkEnd w:id="7379"/>
        <w:bookmarkEnd w:id="7380"/>
        <w:bookmarkEnd w:id="7381"/>
        <w:bookmarkEnd w:id="7382"/>
        <w:bookmarkEnd w:id="7383"/>
        <w:bookmarkEnd w:id="7384"/>
        <w:bookmarkEnd w:id="7385"/>
        <w:bookmarkEnd w:id="7386"/>
        <w:bookmarkEnd w:id="7387"/>
      </w:del>
    </w:p>
    <w:p w14:paraId="03C2E8BC" w14:textId="288D4E00" w:rsidR="00956469" w:rsidDel="00EF79FF" w:rsidRDefault="007A1BE7" w:rsidP="00BC2B8F">
      <w:pPr>
        <w:ind w:leftChars="400" w:left="960" w:firstLine="480"/>
        <w:jc w:val="both"/>
        <w:rPr>
          <w:del w:id="7388" w:author="張寶騌 CHANG,PAO-TSUNG" w:date="2022-04-29T16:21:00Z"/>
        </w:rPr>
      </w:pPr>
      <w:del w:id="7389" w:author="張寶騌 CHANG,PAO-TSUNG" w:date="2022-04-29T16:21:00Z">
        <w:r w:rsidDel="00EF79FF">
          <w:rPr>
            <w:rFonts w:hint="eastAsia"/>
          </w:rPr>
          <w:delText>道岔的</w:delText>
        </w:r>
        <w:r w:rsidR="00B032A1" w:rsidDel="00EF79FF">
          <w:rPr>
            <w:rFonts w:hint="eastAsia"/>
          </w:rPr>
          <w:delText>數量相對其他物件少</w:delText>
        </w:r>
        <w:r w:rsidR="00956469" w:rsidDel="00EF79FF">
          <w:rPr>
            <w:rFonts w:hint="eastAsia"/>
          </w:rPr>
          <w:delText>，</w:delText>
        </w:r>
        <w:r w:rsidDel="00EF79FF">
          <w:rPr>
            <w:rFonts w:hint="eastAsia"/>
          </w:rPr>
          <w:delText>但由於</w:delText>
        </w:r>
        <w:r w:rsidR="000D51E1" w:rsidDel="00EF79FF">
          <w:rPr>
            <w:rFonts w:hint="eastAsia"/>
          </w:rPr>
          <w:delText>列車經過</w:delText>
        </w:r>
        <w:r w:rsidR="00CE61AF" w:rsidDel="00EF79FF">
          <w:rPr>
            <w:rFonts w:hint="eastAsia"/>
          </w:rPr>
          <w:delText>道岔時</w:delText>
        </w:r>
        <w:r w:rsidR="000D51E1" w:rsidDel="00EF79FF">
          <w:rPr>
            <w:rFonts w:hint="eastAsia"/>
          </w:rPr>
          <w:delText>產生的撞擊與磨耗</w:delText>
        </w:r>
        <w:r w:rsidR="005E02D8" w:rsidDel="00EF79FF">
          <w:rPr>
            <w:rFonts w:hint="eastAsia"/>
          </w:rPr>
          <w:delText>會</w:delText>
        </w:r>
        <w:r w:rsidR="00F72D7F" w:rsidDel="00EF79FF">
          <w:rPr>
            <w:rFonts w:hint="eastAsia"/>
          </w:rPr>
          <w:delText>產生</w:delText>
        </w:r>
        <w:r w:rsidR="000D51E1" w:rsidDel="00EF79FF">
          <w:rPr>
            <w:rFonts w:hint="eastAsia"/>
          </w:rPr>
          <w:delText>較頻繁</w:delText>
        </w:r>
        <w:r w:rsidR="00176A89" w:rsidDel="00EF79FF">
          <w:rPr>
            <w:rFonts w:hint="eastAsia"/>
          </w:rPr>
          <w:delText>的</w:delText>
        </w:r>
        <w:r w:rsidR="00B032A1" w:rsidDel="00EF79FF">
          <w:rPr>
            <w:rFonts w:hint="eastAsia"/>
          </w:rPr>
          <w:delText>養護需求，</w:delText>
        </w:r>
        <w:r w:rsidR="009D2FA4" w:rsidDel="00EF79FF">
          <w:rPr>
            <w:rFonts w:hint="eastAsia"/>
          </w:rPr>
          <w:delText>本研究認為</w:delText>
        </w:r>
        <w:r w:rsidR="00C2479A" w:rsidDel="00EF79FF">
          <w:rPr>
            <w:rFonts w:hint="eastAsia"/>
          </w:rPr>
          <w:delText>道岔</w:delText>
        </w:r>
        <w:r w:rsidR="00266EBE" w:rsidDel="00EF79FF">
          <w:rPr>
            <w:rFonts w:hint="eastAsia"/>
          </w:rPr>
          <w:delText>需要有明確的辨別方式</w:delText>
        </w:r>
        <w:r w:rsidR="00C836A8" w:rsidDel="00EF79FF">
          <w:rPr>
            <w:rFonts w:hint="eastAsia"/>
          </w:rPr>
          <w:delText>，</w:delText>
        </w:r>
        <w:r w:rsidR="00077354" w:rsidDel="00EF79FF">
          <w:rPr>
            <w:rFonts w:hint="eastAsia"/>
          </w:rPr>
          <w:delText>因此</w:delText>
        </w:r>
        <w:r w:rsidR="0052387F" w:rsidDel="00EF79FF">
          <w:rPr>
            <w:rFonts w:hint="eastAsia"/>
          </w:rPr>
          <w:delText>給予各個道岔獨立的編碼，</w:delText>
        </w:r>
        <w:r w:rsidR="00266EBE" w:rsidDel="00EF79FF">
          <w:rPr>
            <w:rFonts w:hint="eastAsia"/>
          </w:rPr>
          <w:delText>使養護人員得以快速找到道岔的資訊</w:delText>
        </w:r>
        <w:r w:rsidR="003F2CFB" w:rsidDel="00EF79FF">
          <w:rPr>
            <w:rFonts w:hint="eastAsia"/>
          </w:rPr>
          <w:delText>。</w:delText>
        </w:r>
        <w:r w:rsidR="007C4593" w:rsidDel="00EF79FF">
          <w:rPr>
            <w:rFonts w:hint="eastAsia"/>
          </w:rPr>
          <w:delText>而</w:delText>
        </w:r>
        <w:r w:rsidR="00EB4C08" w:rsidDel="00EF79FF">
          <w:rPr>
            <w:rFonts w:hint="eastAsia"/>
          </w:rPr>
          <w:delText>由於</w:delText>
        </w:r>
        <w:r w:rsidR="00956469" w:rsidDel="00EF79FF">
          <w:rPr>
            <w:rFonts w:hint="eastAsia"/>
          </w:rPr>
          <w:delText>臺鐵</w:delText>
        </w:r>
        <w:r w:rsidR="00B032A1" w:rsidDel="00EF79FF">
          <w:rPr>
            <w:rFonts w:hint="eastAsia"/>
          </w:rPr>
          <w:delText>原本</w:delText>
        </w:r>
        <w:r w:rsidR="00975AF0" w:rsidDel="00EF79FF">
          <w:rPr>
            <w:rFonts w:hint="eastAsia"/>
          </w:rPr>
          <w:delText>對於</w:delText>
        </w:r>
        <w:r w:rsidR="00B032A1" w:rsidDel="00EF79FF">
          <w:rPr>
            <w:rFonts w:hint="eastAsia"/>
          </w:rPr>
          <w:delText>道岔</w:delText>
        </w:r>
        <w:r w:rsidR="00272166" w:rsidDel="00EF79FF">
          <w:rPr>
            <w:rFonts w:hint="eastAsia"/>
          </w:rPr>
          <w:delText>就</w:delText>
        </w:r>
        <w:r w:rsidR="00B866D5" w:rsidDel="00EF79FF">
          <w:rPr>
            <w:rFonts w:hint="eastAsia"/>
          </w:rPr>
          <w:delText>有一套</w:delText>
        </w:r>
        <w:r w:rsidR="0040126A" w:rsidDel="00EF79FF">
          <w:rPr>
            <w:rFonts w:hint="eastAsia"/>
          </w:rPr>
          <w:delText>既有的</w:delText>
        </w:r>
        <w:r w:rsidR="00956469" w:rsidDel="00EF79FF">
          <w:rPr>
            <w:rFonts w:hint="eastAsia"/>
          </w:rPr>
          <w:delText>編碼</w:delText>
        </w:r>
        <w:r w:rsidR="00905B2C" w:rsidDel="00EF79FF">
          <w:rPr>
            <w:rFonts w:hint="eastAsia"/>
          </w:rPr>
          <w:delText>方式</w:delText>
        </w:r>
        <w:r w:rsidR="00956469" w:rsidDel="00EF79FF">
          <w:rPr>
            <w:rFonts w:hint="eastAsia"/>
          </w:rPr>
          <w:delText>，</w:delText>
        </w:r>
        <w:r w:rsidR="0040126A" w:rsidDel="00EF79FF">
          <w:rPr>
            <w:rFonts w:hint="eastAsia"/>
          </w:rPr>
          <w:delText>在此</w:delText>
        </w:r>
        <w:r w:rsidR="00905B2C" w:rsidDel="00EF79FF">
          <w:rPr>
            <w:rFonts w:hint="eastAsia"/>
          </w:rPr>
          <w:delText>直接採用</w:delText>
        </w:r>
        <w:r w:rsidR="00B866D5" w:rsidDel="00EF79FF">
          <w:rPr>
            <w:rFonts w:hint="eastAsia"/>
          </w:rPr>
          <w:delText>並加上道岔的</w:delText>
        </w:r>
        <w:r w:rsidR="000F74BE" w:rsidDel="00EF79FF">
          <w:rPr>
            <w:rFonts w:hint="eastAsia"/>
          </w:rPr>
          <w:delText>英文</w:delText>
        </w:r>
        <w:r w:rsidR="00B866D5" w:rsidDel="00EF79FF">
          <w:rPr>
            <w:rFonts w:hint="eastAsia"/>
          </w:rPr>
          <w:delText>縮寫</w:delText>
        </w:r>
        <w:r w:rsidR="00B866D5" w:rsidDel="00EF79FF">
          <w:rPr>
            <w:rFonts w:hint="eastAsia"/>
          </w:rPr>
          <w:delText>T</w:delText>
        </w:r>
        <w:r w:rsidR="00B866D5" w:rsidDel="00EF79FF">
          <w:delText>UR</w:delText>
        </w:r>
        <w:r w:rsidR="00B866D5" w:rsidDel="00EF79FF">
          <w:rPr>
            <w:rFonts w:hint="eastAsia"/>
          </w:rPr>
          <w:delText>於編碼前方，</w:delText>
        </w:r>
        <w:r w:rsidR="00123471" w:rsidDel="00EF79FF">
          <w:rPr>
            <w:rFonts w:hint="eastAsia"/>
          </w:rPr>
          <w:delText>作為本模型中道岔的編碼方式，</w:delText>
        </w:r>
        <w:r w:rsidR="00B866D5" w:rsidDel="00EF79FF">
          <w:rPr>
            <w:rFonts w:hint="eastAsia"/>
          </w:rPr>
          <w:delText>如</w:delText>
        </w:r>
        <w:r w:rsidR="00B866D5" w:rsidDel="00EF79FF">
          <w:rPr>
            <w:rFonts w:hint="eastAsia"/>
          </w:rPr>
          <w:delText>TUR-1</w:delText>
        </w:r>
        <w:r w:rsidR="00676E69" w:rsidDel="00EF79FF">
          <w:rPr>
            <w:rFonts w:hint="eastAsia"/>
          </w:rPr>
          <w:delText>05B</w:delText>
        </w:r>
        <w:r w:rsidR="00B866D5" w:rsidDel="00EF79FF">
          <w:rPr>
            <w:rFonts w:hint="eastAsia"/>
          </w:rPr>
          <w:delText>代表此為第</w:delText>
        </w:r>
        <w:r w:rsidR="00676E69" w:rsidDel="00EF79FF">
          <w:rPr>
            <w:rFonts w:hint="eastAsia"/>
          </w:rPr>
          <w:delText>105B</w:delText>
        </w:r>
        <w:r w:rsidR="00B866D5" w:rsidDel="00EF79FF">
          <w:rPr>
            <w:rFonts w:hint="eastAsia"/>
          </w:rPr>
          <w:delText>號道岔</w:delText>
        </w:r>
        <w:r w:rsidR="00956469" w:rsidDel="00EF79FF">
          <w:rPr>
            <w:rFonts w:hint="eastAsia"/>
          </w:rPr>
          <w:delText>。</w:delText>
        </w:r>
        <w:bookmarkStart w:id="7390" w:name="_Toc103337294"/>
        <w:bookmarkStart w:id="7391" w:name="_Toc105773513"/>
        <w:bookmarkStart w:id="7392" w:name="_Toc106390841"/>
        <w:bookmarkStart w:id="7393" w:name="_Toc106814855"/>
        <w:bookmarkStart w:id="7394" w:name="_Toc106815095"/>
        <w:bookmarkStart w:id="7395" w:name="_Toc106974203"/>
        <w:bookmarkStart w:id="7396" w:name="_Toc106993764"/>
        <w:bookmarkStart w:id="7397" w:name="_Toc106994006"/>
        <w:bookmarkStart w:id="7398" w:name="_Toc107003499"/>
        <w:bookmarkStart w:id="7399" w:name="_Toc107003741"/>
        <w:bookmarkStart w:id="7400" w:name="_Toc107003981"/>
        <w:bookmarkStart w:id="7401" w:name="_Toc107005745"/>
        <w:bookmarkStart w:id="7402" w:name="_Toc107005985"/>
        <w:bookmarkEnd w:id="7390"/>
        <w:bookmarkEnd w:id="7391"/>
        <w:bookmarkEnd w:id="7392"/>
        <w:bookmarkEnd w:id="7393"/>
        <w:bookmarkEnd w:id="7394"/>
        <w:bookmarkEnd w:id="7395"/>
        <w:bookmarkEnd w:id="7396"/>
        <w:bookmarkEnd w:id="7397"/>
        <w:bookmarkEnd w:id="7398"/>
        <w:bookmarkEnd w:id="7399"/>
        <w:bookmarkEnd w:id="7400"/>
        <w:bookmarkEnd w:id="7401"/>
        <w:bookmarkEnd w:id="7402"/>
      </w:del>
    </w:p>
    <w:p w14:paraId="6767254C" w14:textId="650904A4" w:rsidR="00030D63" w:rsidDel="00EF79FF" w:rsidRDefault="00030D63" w:rsidP="00370BC0">
      <w:pPr>
        <w:ind w:leftChars="400" w:left="960" w:firstLine="480"/>
        <w:jc w:val="both"/>
        <w:rPr>
          <w:del w:id="7403" w:author="張寶騌 CHANG,PAO-TSUNG" w:date="2022-04-29T16:21:00Z"/>
        </w:rPr>
      </w:pPr>
      <w:del w:id="7404" w:author="張寶騌 CHANG,PAO-TSUNG" w:date="2022-04-29T16:21:00Z">
        <w:r w:rsidDel="00EF79FF">
          <w:rPr>
            <w:rFonts w:hint="eastAsia"/>
          </w:rPr>
          <w:delText>而資訊輸入部分</w:delText>
        </w:r>
        <w:r w:rsidR="00D7496B" w:rsidDel="00EF79FF">
          <w:rPr>
            <w:rFonts w:hint="eastAsia"/>
          </w:rPr>
          <w:delText>，標示所安裝的日期，</w:delText>
        </w:r>
        <w:r w:rsidDel="00EF79FF">
          <w:rPr>
            <w:rFonts w:hint="eastAsia"/>
          </w:rPr>
          <w:delText>標註所在的里程，</w:delText>
        </w:r>
        <w:r w:rsidR="00E8072E" w:rsidDel="00EF79FF">
          <w:rPr>
            <w:rFonts w:hint="eastAsia"/>
          </w:rPr>
          <w:delText>物件類型中會表示此道岔之號數，</w:delText>
        </w:r>
        <w:r w:rsidDel="00EF79FF">
          <w:rPr>
            <w:rFonts w:hint="eastAsia"/>
          </w:rPr>
          <w:delText>在製造商的部分</w:delText>
        </w:r>
        <w:r w:rsidR="006C280B" w:rsidDel="00EF79FF">
          <w:rPr>
            <w:rFonts w:hint="eastAsia"/>
          </w:rPr>
          <w:delText>則</w:delText>
        </w:r>
        <w:r w:rsidDel="00EF79FF">
          <w:rPr>
            <w:rFonts w:hint="eastAsia"/>
          </w:rPr>
          <w:delText>標示轉轍器的製造商</w:delText>
        </w:r>
        <w:r w:rsidR="00BC2B8F" w:rsidDel="00EF79FF">
          <w:rPr>
            <w:rFonts w:hint="eastAsia"/>
          </w:rPr>
          <w:delText>，以及附上使用年限</w:delText>
        </w:r>
        <w:r w:rsidDel="00EF79FF">
          <w:rPr>
            <w:rFonts w:hint="eastAsia"/>
          </w:rPr>
          <w:delText>。相關參數的內容如</w:delText>
        </w:r>
        <w:r w:rsidR="00E8072E" w:rsidDel="00EF79FF">
          <w:fldChar w:fldCharType="begin" w:fldLock="1"/>
        </w:r>
        <w:r w:rsidR="00E8072E" w:rsidDel="00EF79FF">
          <w:delInstrText xml:space="preserve"> </w:delInstrText>
        </w:r>
        <w:r w:rsidR="00E8072E" w:rsidDel="00EF79FF">
          <w:rPr>
            <w:rFonts w:hint="eastAsia"/>
          </w:rPr>
          <w:delInstrText>REF _Ref75462953 \h</w:delInstrText>
        </w:r>
        <w:r w:rsidR="00E8072E" w:rsidDel="00EF79FF">
          <w:delInstrText xml:space="preserve"> </w:delInstrText>
        </w:r>
      </w:del>
      <w:r w:rsidR="00EF79FF">
        <w:instrText xml:space="preserve"> \* MERGEFORMAT </w:instrText>
      </w:r>
      <w:del w:id="7405" w:author="張寶騌 CHANG,PAO-TSUNG" w:date="2022-04-29T16:21:00Z">
        <w:r w:rsidR="00E8072E"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5</w:delText>
        </w:r>
        <w:r w:rsidR="00E8072E" w:rsidDel="00EF79FF">
          <w:fldChar w:fldCharType="end"/>
        </w:r>
        <w:r w:rsidDel="00EF79FF">
          <w:rPr>
            <w:rFonts w:hint="eastAsia"/>
          </w:rPr>
          <w:delText>所示。</w:delText>
        </w:r>
        <w:bookmarkStart w:id="7406" w:name="_Toc103337295"/>
        <w:bookmarkStart w:id="7407" w:name="_Toc105773514"/>
        <w:bookmarkStart w:id="7408" w:name="_Toc106390842"/>
        <w:bookmarkStart w:id="7409" w:name="_Toc106814856"/>
        <w:bookmarkStart w:id="7410" w:name="_Toc106815096"/>
        <w:bookmarkStart w:id="7411" w:name="_Toc106974204"/>
        <w:bookmarkStart w:id="7412" w:name="_Toc106993765"/>
        <w:bookmarkStart w:id="7413" w:name="_Toc106994007"/>
        <w:bookmarkStart w:id="7414" w:name="_Toc107003500"/>
        <w:bookmarkStart w:id="7415" w:name="_Toc107003742"/>
        <w:bookmarkStart w:id="7416" w:name="_Toc107003982"/>
        <w:bookmarkStart w:id="7417" w:name="_Toc107005746"/>
        <w:bookmarkStart w:id="7418" w:name="_Toc107005986"/>
        <w:bookmarkEnd w:id="7406"/>
        <w:bookmarkEnd w:id="7407"/>
        <w:bookmarkEnd w:id="7408"/>
        <w:bookmarkEnd w:id="7409"/>
        <w:bookmarkEnd w:id="7410"/>
        <w:bookmarkEnd w:id="7411"/>
        <w:bookmarkEnd w:id="7412"/>
        <w:bookmarkEnd w:id="7413"/>
        <w:bookmarkEnd w:id="7414"/>
        <w:bookmarkEnd w:id="7415"/>
        <w:bookmarkEnd w:id="7416"/>
        <w:bookmarkEnd w:id="7417"/>
        <w:bookmarkEnd w:id="7418"/>
      </w:del>
    </w:p>
    <w:p w14:paraId="7B0ECCDE" w14:textId="10004F76" w:rsidR="00030D63" w:rsidDel="00EF79FF" w:rsidRDefault="006370D1" w:rsidP="00B56CB1">
      <w:pPr>
        <w:pStyle w:val="ac"/>
        <w:keepNext/>
        <w:spacing w:beforeLines="50" w:before="180" w:after="180"/>
        <w:rPr>
          <w:del w:id="7419" w:author="張寶騌 CHANG,PAO-TSUNG" w:date="2022-04-29T16:21:00Z"/>
        </w:rPr>
      </w:pPr>
      <w:del w:id="7420" w:author="張寶騌 CHANG,PAO-TSUNG" w:date="2022-04-29T16:21:00Z">
        <w:r w:rsidRPr="006370D1" w:rsidDel="00EF79FF">
          <w:rPr>
            <w:noProof/>
          </w:rPr>
          <w:drawing>
            <wp:inline distT="0" distB="0" distL="0" distR="0" wp14:anchorId="67E66A3E" wp14:editId="0D86B234">
              <wp:extent cx="2876951" cy="3677163"/>
              <wp:effectExtent l="0" t="0" r="0" b="0"/>
              <wp:docPr id="11" name="圖片 11"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descr="一張含有 桌 的圖片&#10;&#10;自動產生的描述"/>
                      <pic:cNvPicPr/>
                    </pic:nvPicPr>
                    <pic:blipFill>
                      <a:blip r:embed="rId141"/>
                      <a:stretch>
                        <a:fillRect/>
                      </a:stretch>
                    </pic:blipFill>
                    <pic:spPr>
                      <a:xfrm>
                        <a:off x="0" y="0"/>
                        <a:ext cx="2876951" cy="3677163"/>
                      </a:xfrm>
                      <a:prstGeom prst="rect">
                        <a:avLst/>
                      </a:prstGeom>
                    </pic:spPr>
                  </pic:pic>
                </a:graphicData>
              </a:graphic>
            </wp:inline>
          </w:drawing>
        </w:r>
        <w:r w:rsidR="00B866D5" w:rsidRPr="00B866D5" w:rsidDel="00EF79FF">
          <w:delText xml:space="preserve"> </w:delText>
        </w:r>
        <w:bookmarkStart w:id="7421" w:name="_Toc103337296"/>
        <w:bookmarkStart w:id="7422" w:name="_Toc105773515"/>
        <w:bookmarkStart w:id="7423" w:name="_Toc106390843"/>
        <w:bookmarkStart w:id="7424" w:name="_Toc106814857"/>
        <w:bookmarkStart w:id="7425" w:name="_Toc106815097"/>
        <w:bookmarkStart w:id="7426" w:name="_Toc106974205"/>
        <w:bookmarkStart w:id="7427" w:name="_Toc106993766"/>
        <w:bookmarkStart w:id="7428" w:name="_Toc106994008"/>
        <w:bookmarkStart w:id="7429" w:name="_Toc107003501"/>
        <w:bookmarkStart w:id="7430" w:name="_Toc107003743"/>
        <w:bookmarkStart w:id="7431" w:name="_Toc107003983"/>
        <w:bookmarkStart w:id="7432" w:name="_Toc107005747"/>
        <w:bookmarkStart w:id="7433" w:name="_Toc107005987"/>
        <w:bookmarkEnd w:id="7421"/>
        <w:bookmarkEnd w:id="7422"/>
        <w:bookmarkEnd w:id="7423"/>
        <w:bookmarkEnd w:id="7424"/>
        <w:bookmarkEnd w:id="7425"/>
        <w:bookmarkEnd w:id="7426"/>
        <w:bookmarkEnd w:id="7427"/>
        <w:bookmarkEnd w:id="7428"/>
        <w:bookmarkEnd w:id="7429"/>
        <w:bookmarkEnd w:id="7430"/>
        <w:bookmarkEnd w:id="7431"/>
        <w:bookmarkEnd w:id="7432"/>
        <w:bookmarkEnd w:id="7433"/>
      </w:del>
    </w:p>
    <w:p w14:paraId="01D64EF2" w14:textId="5089A195" w:rsidR="00030D63" w:rsidDel="00EF79FF" w:rsidRDefault="00030D63" w:rsidP="00D779C8">
      <w:pPr>
        <w:pStyle w:val="ac"/>
        <w:spacing w:afterLines="0" w:after="0"/>
        <w:rPr>
          <w:del w:id="7434" w:author="張寶騌 CHANG,PAO-TSUNG" w:date="2022-04-29T16:21:00Z"/>
        </w:rPr>
      </w:pPr>
      <w:bookmarkStart w:id="7435" w:name="_Ref75462953"/>
      <w:del w:id="7436" w:author="張寶騌 CHANG,PAO-TSUNG" w:date="2022-04-29T16:21:00Z">
        <w:r w:rsidDel="00EF79FF">
          <w:rPr>
            <w:rFonts w:hint="eastAsia"/>
          </w:rPr>
          <w:delText>圖</w:delText>
        </w:r>
        <w:r w:rsidDel="00EF79FF">
          <w:rPr>
            <w:rFonts w:hint="eastAsia"/>
          </w:rPr>
          <w:delText xml:space="preserve"> </w:delText>
        </w:r>
      </w:del>
      <w:del w:id="7437"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5</w:delText>
        </w:r>
        <w:r w:rsidR="00BD40D4" w:rsidDel="005044B8">
          <w:fldChar w:fldCharType="end"/>
        </w:r>
      </w:del>
      <w:bookmarkEnd w:id="7435"/>
      <w:del w:id="7438" w:author="張寶騌 CHANG,PAO-TSUNG" w:date="2022-04-29T16:21:00Z">
        <w:r w:rsidR="0051604A" w:rsidDel="00EF79FF">
          <w:rPr>
            <w:rFonts w:hint="eastAsia"/>
          </w:rPr>
          <w:delText xml:space="preserve">　</w:delText>
        </w:r>
        <w:r w:rsidDel="00EF79FF">
          <w:rPr>
            <w:rFonts w:hint="eastAsia"/>
          </w:rPr>
          <w:delText>道岔系統</w:delText>
        </w:r>
        <w:r w:rsidR="00E35867" w:rsidDel="00EF79FF">
          <w:rPr>
            <w:rFonts w:hint="eastAsia"/>
          </w:rPr>
          <w:delText>參數</w:delText>
        </w:r>
        <w:r w:rsidR="00DB282D" w:rsidDel="00EF79FF">
          <w:rPr>
            <w:rFonts w:hint="eastAsia"/>
          </w:rPr>
          <w:delText>資訊</w:delText>
        </w:r>
        <w:bookmarkStart w:id="7439" w:name="_Toc103337297"/>
        <w:bookmarkStart w:id="7440" w:name="_Toc105773516"/>
        <w:bookmarkStart w:id="7441" w:name="_Toc106390844"/>
        <w:bookmarkStart w:id="7442" w:name="_Toc106814858"/>
        <w:bookmarkStart w:id="7443" w:name="_Toc106815098"/>
        <w:bookmarkStart w:id="7444" w:name="_Toc106974206"/>
        <w:bookmarkStart w:id="7445" w:name="_Toc106993767"/>
        <w:bookmarkStart w:id="7446" w:name="_Toc106994009"/>
        <w:bookmarkStart w:id="7447" w:name="_Toc107003502"/>
        <w:bookmarkStart w:id="7448" w:name="_Toc107003744"/>
        <w:bookmarkStart w:id="7449" w:name="_Toc107003984"/>
        <w:bookmarkStart w:id="7450" w:name="_Toc107005748"/>
        <w:bookmarkStart w:id="7451" w:name="_Toc107005988"/>
        <w:bookmarkEnd w:id="7439"/>
        <w:bookmarkEnd w:id="7440"/>
        <w:bookmarkEnd w:id="7441"/>
        <w:bookmarkEnd w:id="7442"/>
        <w:bookmarkEnd w:id="7443"/>
        <w:bookmarkEnd w:id="7444"/>
        <w:bookmarkEnd w:id="7445"/>
        <w:bookmarkEnd w:id="7446"/>
        <w:bookmarkEnd w:id="7447"/>
        <w:bookmarkEnd w:id="7448"/>
        <w:bookmarkEnd w:id="7449"/>
        <w:bookmarkEnd w:id="7450"/>
        <w:bookmarkEnd w:id="7451"/>
      </w:del>
    </w:p>
    <w:p w14:paraId="1D90AE2D" w14:textId="29E6977D" w:rsidR="00E87323" w:rsidDel="00EF79FF" w:rsidRDefault="00E87323" w:rsidP="00E87323">
      <w:pPr>
        <w:pStyle w:val="aa"/>
        <w:numPr>
          <w:ilvl w:val="0"/>
          <w:numId w:val="4"/>
        </w:numPr>
        <w:spacing w:beforeLines="50" w:before="180"/>
        <w:ind w:leftChars="0" w:firstLineChars="0"/>
        <w:jc w:val="both"/>
        <w:rPr>
          <w:del w:id="7452" w:author="張寶騌 CHANG,PAO-TSUNG" w:date="2022-04-29T16:21:00Z"/>
        </w:rPr>
      </w:pPr>
      <w:del w:id="7453" w:author="張寶騌 CHANG,PAO-TSUNG" w:date="2022-04-29T16:21:00Z">
        <w:r w:rsidDel="00EF79FF">
          <w:rPr>
            <w:rFonts w:hint="eastAsia"/>
          </w:rPr>
          <w:delText>鋼軌</w:delText>
        </w:r>
        <w:bookmarkStart w:id="7454" w:name="_Toc103337298"/>
        <w:bookmarkStart w:id="7455" w:name="_Toc105773517"/>
        <w:bookmarkStart w:id="7456" w:name="_Toc106390845"/>
        <w:bookmarkStart w:id="7457" w:name="_Toc106814859"/>
        <w:bookmarkStart w:id="7458" w:name="_Toc106815099"/>
        <w:bookmarkStart w:id="7459" w:name="_Toc106974207"/>
        <w:bookmarkStart w:id="7460" w:name="_Toc106993768"/>
        <w:bookmarkStart w:id="7461" w:name="_Toc106994010"/>
        <w:bookmarkStart w:id="7462" w:name="_Toc107003503"/>
        <w:bookmarkStart w:id="7463" w:name="_Toc107003745"/>
        <w:bookmarkStart w:id="7464" w:name="_Toc107003985"/>
        <w:bookmarkStart w:id="7465" w:name="_Toc107005749"/>
        <w:bookmarkStart w:id="7466" w:name="_Toc107005989"/>
        <w:bookmarkEnd w:id="7454"/>
        <w:bookmarkEnd w:id="7455"/>
        <w:bookmarkEnd w:id="7456"/>
        <w:bookmarkEnd w:id="7457"/>
        <w:bookmarkEnd w:id="7458"/>
        <w:bookmarkEnd w:id="7459"/>
        <w:bookmarkEnd w:id="7460"/>
        <w:bookmarkEnd w:id="7461"/>
        <w:bookmarkEnd w:id="7462"/>
        <w:bookmarkEnd w:id="7463"/>
        <w:bookmarkEnd w:id="7464"/>
        <w:bookmarkEnd w:id="7465"/>
        <w:bookmarkEnd w:id="7466"/>
      </w:del>
    </w:p>
    <w:p w14:paraId="5276A666" w14:textId="7722137B" w:rsidR="00E87323" w:rsidDel="00EF79FF" w:rsidRDefault="00E87323" w:rsidP="00E87323">
      <w:pPr>
        <w:ind w:leftChars="400" w:left="960" w:firstLine="480"/>
        <w:jc w:val="both"/>
        <w:rPr>
          <w:del w:id="7467" w:author="張寶騌 CHANG,PAO-TSUNG" w:date="2022-04-29T16:21:00Z"/>
        </w:rPr>
      </w:pPr>
      <w:del w:id="7468" w:author="張寶騌 CHANG,PAO-TSUNG" w:date="2022-04-29T16:21:00Z">
        <w:r w:rsidDel="00EF79FF">
          <w:rPr>
            <w:rFonts w:hint="eastAsia"/>
          </w:rPr>
          <w:delText>鋼軌與道床同為一連續的物件，需要先將鋼軌分段以進行編碼。</w:delText>
        </w:r>
        <w:r w:rsidRPr="00E672F1" w:rsidDel="00EF79FF">
          <w:rPr>
            <w:rFonts w:hint="eastAsia"/>
          </w:rPr>
          <w:delText>臺鐵一般所使用的鋼軌為</w:delText>
        </w:r>
        <w:r w:rsidR="002362EB" w:rsidRPr="00E672F1" w:rsidDel="00EF79FF">
          <w:rPr>
            <w:rFonts w:hint="eastAsia"/>
          </w:rPr>
          <w:delText>一段</w:delText>
        </w:r>
        <w:r w:rsidRPr="00E672F1" w:rsidDel="00EF79FF">
          <w:rPr>
            <w:rFonts w:hint="eastAsia"/>
          </w:rPr>
          <w:delText>2</w:delText>
        </w:r>
        <w:r w:rsidR="002362EB" w:rsidRPr="00E672F1" w:rsidDel="00EF79FF">
          <w:delText>0</w:delText>
        </w:r>
        <w:r w:rsidRPr="00E672F1" w:rsidDel="00EF79FF">
          <w:rPr>
            <w:rFonts w:hint="eastAsia"/>
          </w:rPr>
          <w:delText>m</w:delText>
        </w:r>
        <w:r w:rsidRPr="00E672F1" w:rsidDel="00EF79FF">
          <w:rPr>
            <w:rFonts w:hint="eastAsia"/>
          </w:rPr>
          <w:delText>，因此在本模型中就根據</w:delText>
        </w:r>
        <w:r w:rsidR="00E672F1" w:rsidRPr="00E672F1" w:rsidDel="00EF79FF">
          <w:rPr>
            <w:rFonts w:hint="eastAsia"/>
          </w:rPr>
          <w:delText>此</w:delText>
        </w:r>
        <w:r w:rsidRPr="00E672F1" w:rsidDel="00EF79FF">
          <w:rPr>
            <w:rFonts w:hint="eastAsia"/>
          </w:rPr>
          <w:delText>長度</w:delText>
        </w:r>
        <w:r w:rsidR="00F721DA" w:rsidDel="00EF79FF">
          <w:rPr>
            <w:rFonts w:hint="eastAsia"/>
          </w:rPr>
          <w:delText>以</w:delText>
        </w:r>
        <w:r w:rsidRPr="00E672F1" w:rsidDel="00EF79FF">
          <w:rPr>
            <w:rFonts w:hint="eastAsia"/>
          </w:rPr>
          <w:delText>每</w:delText>
        </w:r>
        <w:r w:rsidRPr="00E672F1" w:rsidDel="00EF79FF">
          <w:rPr>
            <w:rFonts w:hint="eastAsia"/>
          </w:rPr>
          <w:delText>2</w:delText>
        </w:r>
        <w:r w:rsidR="00E672F1" w:rsidRPr="00E672F1" w:rsidDel="00EF79FF">
          <w:rPr>
            <w:rFonts w:hint="eastAsia"/>
          </w:rPr>
          <w:delText>0</w:delText>
        </w:r>
        <w:r w:rsidRPr="00E672F1" w:rsidDel="00EF79FF">
          <w:rPr>
            <w:rFonts w:hint="eastAsia"/>
          </w:rPr>
          <w:delText>m</w:delText>
        </w:r>
        <w:r w:rsidRPr="00E672F1" w:rsidDel="00EF79FF">
          <w:rPr>
            <w:rFonts w:hint="eastAsia"/>
          </w:rPr>
          <w:delText>分為一段，</w:delText>
        </w:r>
        <w:r w:rsidDel="00EF79FF">
          <w:rPr>
            <w:rFonts w:hint="eastAsia"/>
          </w:rPr>
          <w:delText>而編碼方式則採用起始的里程作為標號，搭配鋼軌的編碼開頭</w:delText>
        </w:r>
        <w:r w:rsidDel="00EF79FF">
          <w:rPr>
            <w:rFonts w:hint="eastAsia"/>
          </w:rPr>
          <w:delText>RAIL</w:delText>
        </w:r>
        <w:r w:rsidDel="00EF79FF">
          <w:rPr>
            <w:rFonts w:hint="eastAsia"/>
          </w:rPr>
          <w:delText>加上東西正線的標示，組成鋼軌的編碼，如</w:delText>
        </w:r>
        <w:r w:rsidDel="00EF79FF">
          <w:rPr>
            <w:rFonts w:hint="eastAsia"/>
          </w:rPr>
          <w:delText>RAIL-</w:delText>
        </w:r>
        <w:r w:rsidR="00E672F1" w:rsidDel="00EF79FF">
          <w:delText>E</w:delText>
        </w:r>
        <w:r w:rsidDel="00EF79FF">
          <w:rPr>
            <w:rFonts w:hint="eastAsia"/>
          </w:rPr>
          <w:delText>-395</w:delText>
        </w:r>
        <w:r w:rsidR="00E672F1" w:rsidDel="00EF79FF">
          <w:rPr>
            <w:rFonts w:hint="eastAsia"/>
          </w:rPr>
          <w:delText>6</w:delText>
        </w:r>
        <w:r w:rsidDel="00EF79FF">
          <w:rPr>
            <w:rFonts w:hint="eastAsia"/>
          </w:rPr>
          <w:delText>00</w:delText>
        </w:r>
        <w:r w:rsidDel="00EF79FF">
          <w:rPr>
            <w:rFonts w:hint="eastAsia"/>
          </w:rPr>
          <w:delText>即為在</w:delText>
        </w:r>
        <w:r w:rsidR="00E672F1" w:rsidDel="00EF79FF">
          <w:rPr>
            <w:rFonts w:hint="eastAsia"/>
          </w:rPr>
          <w:delText>東</w:delText>
        </w:r>
        <w:r w:rsidDel="00EF79FF">
          <w:rPr>
            <w:rFonts w:hint="eastAsia"/>
          </w:rPr>
          <w:delText>正線</w:delText>
        </w:r>
        <w:r w:rsidDel="00EF79FF">
          <w:rPr>
            <w:rFonts w:hint="eastAsia"/>
          </w:rPr>
          <w:delText>K395+</w:delText>
        </w:r>
        <w:r w:rsidR="00E672F1" w:rsidDel="00EF79FF">
          <w:rPr>
            <w:rFonts w:hint="eastAsia"/>
          </w:rPr>
          <w:delText>6</w:delText>
        </w:r>
        <w:r w:rsidDel="00EF79FF">
          <w:rPr>
            <w:rFonts w:hint="eastAsia"/>
          </w:rPr>
          <w:delText>00~K395+</w:delText>
        </w:r>
        <w:r w:rsidR="00E672F1" w:rsidDel="00EF79FF">
          <w:rPr>
            <w:rFonts w:hint="eastAsia"/>
          </w:rPr>
          <w:delText>620</w:delText>
        </w:r>
        <w:r w:rsidDel="00EF79FF">
          <w:rPr>
            <w:rFonts w:hint="eastAsia"/>
          </w:rPr>
          <w:delText>的鋼軌物件。</w:delText>
        </w:r>
        <w:bookmarkStart w:id="7469" w:name="_Toc103337299"/>
        <w:bookmarkStart w:id="7470" w:name="_Toc105773518"/>
        <w:bookmarkStart w:id="7471" w:name="_Toc106390846"/>
        <w:bookmarkStart w:id="7472" w:name="_Toc106814860"/>
        <w:bookmarkStart w:id="7473" w:name="_Toc106815100"/>
        <w:bookmarkStart w:id="7474" w:name="_Toc106974208"/>
        <w:bookmarkStart w:id="7475" w:name="_Toc106993769"/>
        <w:bookmarkStart w:id="7476" w:name="_Toc106994011"/>
        <w:bookmarkStart w:id="7477" w:name="_Toc107003504"/>
        <w:bookmarkStart w:id="7478" w:name="_Toc107003746"/>
        <w:bookmarkStart w:id="7479" w:name="_Toc107003986"/>
        <w:bookmarkStart w:id="7480" w:name="_Toc107005750"/>
        <w:bookmarkStart w:id="7481" w:name="_Toc107005990"/>
        <w:bookmarkEnd w:id="7469"/>
        <w:bookmarkEnd w:id="7470"/>
        <w:bookmarkEnd w:id="7471"/>
        <w:bookmarkEnd w:id="7472"/>
        <w:bookmarkEnd w:id="7473"/>
        <w:bookmarkEnd w:id="7474"/>
        <w:bookmarkEnd w:id="7475"/>
        <w:bookmarkEnd w:id="7476"/>
        <w:bookmarkEnd w:id="7477"/>
        <w:bookmarkEnd w:id="7478"/>
        <w:bookmarkEnd w:id="7479"/>
        <w:bookmarkEnd w:id="7480"/>
        <w:bookmarkEnd w:id="7481"/>
      </w:del>
    </w:p>
    <w:p w14:paraId="2CDA7DC8" w14:textId="2603E6BD" w:rsidR="00E87323" w:rsidDel="00EF79FF" w:rsidRDefault="00E87323" w:rsidP="00E87323">
      <w:pPr>
        <w:ind w:leftChars="400" w:left="960" w:firstLine="480"/>
        <w:jc w:val="both"/>
        <w:rPr>
          <w:del w:id="7482" w:author="張寶騌 CHANG,PAO-TSUNG" w:date="2022-04-29T16:21:00Z"/>
        </w:rPr>
      </w:pPr>
      <w:del w:id="7483" w:author="張寶騌 CHANG,PAO-TSUNG" w:date="2022-04-29T16:21:00Z">
        <w:r w:rsidDel="00EF79FF">
          <w:rPr>
            <w:rFonts w:hint="eastAsia"/>
          </w:rPr>
          <w:delText>在資訊輸入方面，物件類型填入如</w:delText>
        </w:r>
        <w:r w:rsidDel="00EF79FF">
          <w:rPr>
            <w:rFonts w:hint="eastAsia"/>
          </w:rPr>
          <w:delText>UIC60</w:delText>
        </w:r>
        <w:r w:rsidDel="00EF79FF">
          <w:rPr>
            <w:rFonts w:hint="eastAsia"/>
          </w:rPr>
          <w:delText>等軌道的型式，日期則填寫安裝的日期，並記錄鋼軌鋪設時的軌溫，以便追蹤可能因鋼軌溫差過高而產生挫曲的問題。完成之資訊如</w:delText>
        </w:r>
        <w:r w:rsidDel="00EF79FF">
          <w:fldChar w:fldCharType="begin" w:fldLock="1"/>
        </w:r>
        <w:r w:rsidDel="00EF79FF">
          <w:delInstrText xml:space="preserve"> </w:delInstrText>
        </w:r>
        <w:r w:rsidDel="00EF79FF">
          <w:rPr>
            <w:rFonts w:hint="eastAsia"/>
          </w:rPr>
          <w:delInstrText>REF _Ref77625192 \h</w:delInstrText>
        </w:r>
        <w:r w:rsidDel="00EF79FF">
          <w:delInstrText xml:space="preserve"> </w:delInstrText>
        </w:r>
      </w:del>
      <w:r w:rsidR="00EF79FF">
        <w:instrText xml:space="preserve"> \* MERGEFORMAT </w:instrText>
      </w:r>
      <w:del w:id="7484" w:author="張寶騌 CHANG,PAO-TSUNG" w:date="2022-04-29T16:21:00Z">
        <w:r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6</w:delText>
        </w:r>
        <w:r w:rsidDel="00EF79FF">
          <w:fldChar w:fldCharType="end"/>
        </w:r>
        <w:r w:rsidDel="00EF79FF">
          <w:rPr>
            <w:rFonts w:hint="eastAsia"/>
          </w:rPr>
          <w:delText>所示。</w:delText>
        </w:r>
        <w:bookmarkStart w:id="7485" w:name="_Toc103337300"/>
        <w:bookmarkStart w:id="7486" w:name="_Toc105773519"/>
        <w:bookmarkStart w:id="7487" w:name="_Toc106390847"/>
        <w:bookmarkStart w:id="7488" w:name="_Toc106814861"/>
        <w:bookmarkStart w:id="7489" w:name="_Toc106815101"/>
        <w:bookmarkStart w:id="7490" w:name="_Toc106974209"/>
        <w:bookmarkStart w:id="7491" w:name="_Toc106993770"/>
        <w:bookmarkStart w:id="7492" w:name="_Toc106994012"/>
        <w:bookmarkStart w:id="7493" w:name="_Toc107003505"/>
        <w:bookmarkStart w:id="7494" w:name="_Toc107003747"/>
        <w:bookmarkStart w:id="7495" w:name="_Toc107003987"/>
        <w:bookmarkStart w:id="7496" w:name="_Toc107005751"/>
        <w:bookmarkStart w:id="7497" w:name="_Toc107005991"/>
        <w:bookmarkEnd w:id="7485"/>
        <w:bookmarkEnd w:id="7486"/>
        <w:bookmarkEnd w:id="7487"/>
        <w:bookmarkEnd w:id="7488"/>
        <w:bookmarkEnd w:id="7489"/>
        <w:bookmarkEnd w:id="7490"/>
        <w:bookmarkEnd w:id="7491"/>
        <w:bookmarkEnd w:id="7492"/>
        <w:bookmarkEnd w:id="7493"/>
        <w:bookmarkEnd w:id="7494"/>
        <w:bookmarkEnd w:id="7495"/>
        <w:bookmarkEnd w:id="7496"/>
        <w:bookmarkEnd w:id="7497"/>
      </w:del>
    </w:p>
    <w:p w14:paraId="4F2B95FC" w14:textId="1D0B4541" w:rsidR="001F6C27" w:rsidRPr="001F6C27" w:rsidDel="00EF79FF" w:rsidRDefault="001F6C27" w:rsidP="002362EB">
      <w:pPr>
        <w:pStyle w:val="ac"/>
        <w:keepNext/>
        <w:spacing w:beforeLines="50" w:before="180" w:after="180"/>
        <w:rPr>
          <w:del w:id="7498" w:author="張寶騌 CHANG,PAO-TSUNG" w:date="2022-04-29T16:21:00Z"/>
        </w:rPr>
      </w:pPr>
      <w:del w:id="7499" w:author="張寶騌 CHANG,PAO-TSUNG" w:date="2022-04-29T16:21:00Z">
        <w:r w:rsidRPr="001F6C27" w:rsidDel="00EF79FF">
          <w:rPr>
            <w:noProof/>
          </w:rPr>
          <w:drawing>
            <wp:inline distT="0" distB="0" distL="0" distR="0" wp14:anchorId="1C47EB42" wp14:editId="0E18F448">
              <wp:extent cx="2867425" cy="2991267"/>
              <wp:effectExtent l="0" t="0" r="9525" b="0"/>
              <wp:docPr id="23" name="圖片 23"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descr="一張含有 桌 的圖片&#10;&#10;自動產生的描述"/>
                      <pic:cNvPicPr/>
                    </pic:nvPicPr>
                    <pic:blipFill>
                      <a:blip r:embed="rId142"/>
                      <a:stretch>
                        <a:fillRect/>
                      </a:stretch>
                    </pic:blipFill>
                    <pic:spPr>
                      <a:xfrm>
                        <a:off x="0" y="0"/>
                        <a:ext cx="2867425" cy="2991267"/>
                      </a:xfrm>
                      <a:prstGeom prst="rect">
                        <a:avLst/>
                      </a:prstGeom>
                    </pic:spPr>
                  </pic:pic>
                </a:graphicData>
              </a:graphic>
            </wp:inline>
          </w:drawing>
        </w:r>
        <w:bookmarkStart w:id="7500" w:name="_Toc103337301"/>
        <w:bookmarkStart w:id="7501" w:name="_Toc105773520"/>
        <w:bookmarkStart w:id="7502" w:name="_Toc106390848"/>
        <w:bookmarkStart w:id="7503" w:name="_Toc106814862"/>
        <w:bookmarkStart w:id="7504" w:name="_Toc106815102"/>
        <w:bookmarkStart w:id="7505" w:name="_Toc106974210"/>
        <w:bookmarkStart w:id="7506" w:name="_Toc106993771"/>
        <w:bookmarkStart w:id="7507" w:name="_Toc106994013"/>
        <w:bookmarkStart w:id="7508" w:name="_Toc107003506"/>
        <w:bookmarkStart w:id="7509" w:name="_Toc107003748"/>
        <w:bookmarkStart w:id="7510" w:name="_Toc107003988"/>
        <w:bookmarkStart w:id="7511" w:name="_Toc107005752"/>
        <w:bookmarkStart w:id="7512" w:name="_Toc107005992"/>
        <w:bookmarkEnd w:id="7500"/>
        <w:bookmarkEnd w:id="7501"/>
        <w:bookmarkEnd w:id="7502"/>
        <w:bookmarkEnd w:id="7503"/>
        <w:bookmarkEnd w:id="7504"/>
        <w:bookmarkEnd w:id="7505"/>
        <w:bookmarkEnd w:id="7506"/>
        <w:bookmarkEnd w:id="7507"/>
        <w:bookmarkEnd w:id="7508"/>
        <w:bookmarkEnd w:id="7509"/>
        <w:bookmarkEnd w:id="7510"/>
        <w:bookmarkEnd w:id="7511"/>
        <w:bookmarkEnd w:id="7512"/>
      </w:del>
    </w:p>
    <w:p w14:paraId="1DDA66DF" w14:textId="42C0C79F" w:rsidR="00E87323" w:rsidDel="00EF79FF" w:rsidRDefault="00E87323" w:rsidP="00E87323">
      <w:pPr>
        <w:pStyle w:val="ac"/>
        <w:spacing w:after="180"/>
        <w:rPr>
          <w:del w:id="7513" w:author="張寶騌 CHANG,PAO-TSUNG" w:date="2022-04-29T16:21:00Z"/>
        </w:rPr>
      </w:pPr>
      <w:bookmarkStart w:id="7514" w:name="_Ref77625192"/>
      <w:del w:id="7515" w:author="張寶騌 CHANG,PAO-TSUNG" w:date="2022-04-29T16:21:00Z">
        <w:r w:rsidDel="00EF79FF">
          <w:rPr>
            <w:rFonts w:hint="eastAsia"/>
          </w:rPr>
          <w:delText>圖</w:delText>
        </w:r>
        <w:r w:rsidDel="00EF79FF">
          <w:rPr>
            <w:rFonts w:hint="eastAsia"/>
          </w:rPr>
          <w:delText xml:space="preserve"> </w:delText>
        </w:r>
      </w:del>
      <w:del w:id="7516"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6</w:delText>
        </w:r>
        <w:r w:rsidR="00BD40D4" w:rsidDel="005044B8">
          <w:fldChar w:fldCharType="end"/>
        </w:r>
      </w:del>
      <w:bookmarkEnd w:id="7514"/>
      <w:del w:id="7517" w:author="張寶騌 CHANG,PAO-TSUNG" w:date="2022-04-29T16:21:00Z">
        <w:r w:rsidR="0051604A" w:rsidDel="00EF79FF">
          <w:rPr>
            <w:rFonts w:hint="eastAsia"/>
          </w:rPr>
          <w:delText xml:space="preserve">　</w:delText>
        </w:r>
        <w:r w:rsidDel="00EF79FF">
          <w:rPr>
            <w:rFonts w:hint="eastAsia"/>
          </w:rPr>
          <w:delText>鋼軌參數資訊</w:delText>
        </w:r>
        <w:bookmarkStart w:id="7518" w:name="_Toc103337302"/>
        <w:bookmarkStart w:id="7519" w:name="_Toc105773521"/>
        <w:bookmarkStart w:id="7520" w:name="_Toc106390849"/>
        <w:bookmarkStart w:id="7521" w:name="_Toc106814863"/>
        <w:bookmarkStart w:id="7522" w:name="_Toc106815103"/>
        <w:bookmarkStart w:id="7523" w:name="_Toc106974211"/>
        <w:bookmarkStart w:id="7524" w:name="_Toc106993772"/>
        <w:bookmarkStart w:id="7525" w:name="_Toc106994014"/>
        <w:bookmarkStart w:id="7526" w:name="_Toc107003507"/>
        <w:bookmarkStart w:id="7527" w:name="_Toc107003749"/>
        <w:bookmarkStart w:id="7528" w:name="_Toc107003989"/>
        <w:bookmarkStart w:id="7529" w:name="_Toc107005753"/>
        <w:bookmarkStart w:id="7530" w:name="_Toc107005993"/>
        <w:bookmarkEnd w:id="7518"/>
        <w:bookmarkEnd w:id="7519"/>
        <w:bookmarkEnd w:id="7520"/>
        <w:bookmarkEnd w:id="7521"/>
        <w:bookmarkEnd w:id="7522"/>
        <w:bookmarkEnd w:id="7523"/>
        <w:bookmarkEnd w:id="7524"/>
        <w:bookmarkEnd w:id="7525"/>
        <w:bookmarkEnd w:id="7526"/>
        <w:bookmarkEnd w:id="7527"/>
        <w:bookmarkEnd w:id="7528"/>
        <w:bookmarkEnd w:id="7529"/>
        <w:bookmarkEnd w:id="7530"/>
      </w:del>
    </w:p>
    <w:p w14:paraId="5EA93AF2" w14:textId="20FE4001" w:rsidR="00E87323" w:rsidDel="00EF79FF" w:rsidRDefault="00E87323" w:rsidP="00E87323">
      <w:pPr>
        <w:pStyle w:val="aa"/>
        <w:numPr>
          <w:ilvl w:val="0"/>
          <w:numId w:val="4"/>
        </w:numPr>
        <w:spacing w:beforeLines="50" w:before="180"/>
        <w:ind w:leftChars="0" w:firstLineChars="0"/>
        <w:jc w:val="both"/>
        <w:rPr>
          <w:del w:id="7531" w:author="張寶騌 CHANG,PAO-TSUNG" w:date="2022-04-29T16:21:00Z"/>
        </w:rPr>
      </w:pPr>
      <w:del w:id="7532" w:author="張寶騌 CHANG,PAO-TSUNG" w:date="2022-04-29T16:21:00Z">
        <w:r w:rsidDel="00EF79FF">
          <w:rPr>
            <w:rFonts w:hint="eastAsia"/>
          </w:rPr>
          <w:delText>鋼軌連接點</w:delText>
        </w:r>
        <w:bookmarkStart w:id="7533" w:name="_Toc103337303"/>
        <w:bookmarkStart w:id="7534" w:name="_Toc105773522"/>
        <w:bookmarkStart w:id="7535" w:name="_Toc106390850"/>
        <w:bookmarkStart w:id="7536" w:name="_Toc106814864"/>
        <w:bookmarkStart w:id="7537" w:name="_Toc106815104"/>
        <w:bookmarkStart w:id="7538" w:name="_Toc106974212"/>
        <w:bookmarkStart w:id="7539" w:name="_Toc106993773"/>
        <w:bookmarkStart w:id="7540" w:name="_Toc106994015"/>
        <w:bookmarkStart w:id="7541" w:name="_Toc107003508"/>
        <w:bookmarkStart w:id="7542" w:name="_Toc107003750"/>
        <w:bookmarkStart w:id="7543" w:name="_Toc107003990"/>
        <w:bookmarkStart w:id="7544" w:name="_Toc107005754"/>
        <w:bookmarkStart w:id="7545" w:name="_Toc107005994"/>
        <w:bookmarkEnd w:id="7533"/>
        <w:bookmarkEnd w:id="7534"/>
        <w:bookmarkEnd w:id="7535"/>
        <w:bookmarkEnd w:id="7536"/>
        <w:bookmarkEnd w:id="7537"/>
        <w:bookmarkEnd w:id="7538"/>
        <w:bookmarkEnd w:id="7539"/>
        <w:bookmarkEnd w:id="7540"/>
        <w:bookmarkEnd w:id="7541"/>
        <w:bookmarkEnd w:id="7542"/>
        <w:bookmarkEnd w:id="7543"/>
        <w:bookmarkEnd w:id="7544"/>
        <w:bookmarkEnd w:id="7545"/>
      </w:del>
    </w:p>
    <w:p w14:paraId="1D475020" w14:textId="0DDCBDAB" w:rsidR="00E87323" w:rsidDel="00EF79FF" w:rsidRDefault="00E87323" w:rsidP="00E87323">
      <w:pPr>
        <w:ind w:leftChars="400" w:left="960" w:firstLine="480"/>
        <w:jc w:val="both"/>
        <w:rPr>
          <w:del w:id="7546" w:author="張寶騌 CHANG,PAO-TSUNG" w:date="2022-04-29T16:21:00Z"/>
        </w:rPr>
      </w:pPr>
      <w:del w:id="7547" w:author="張寶騌 CHANG,PAO-TSUNG" w:date="2022-04-29T16:21:00Z">
        <w:r w:rsidDel="00EF79FF">
          <w:rPr>
            <w:rFonts w:hint="eastAsia"/>
          </w:rPr>
          <w:delText>本模型鋼軌為每</w:delText>
        </w:r>
        <w:r w:rsidDel="00EF79FF">
          <w:rPr>
            <w:rFonts w:hint="eastAsia"/>
          </w:rPr>
          <w:delText>2</w:delText>
        </w:r>
        <w:r w:rsidR="002362EB" w:rsidDel="00EF79FF">
          <w:rPr>
            <w:rFonts w:hint="eastAsia"/>
          </w:rPr>
          <w:delText>0</w:delText>
        </w:r>
        <w:r w:rsidDel="00EF79FF">
          <w:rPr>
            <w:rFonts w:hint="eastAsia"/>
          </w:rPr>
          <w:delText>m</w:delText>
        </w:r>
        <w:r w:rsidDel="00EF79FF">
          <w:rPr>
            <w:rFonts w:hint="eastAsia"/>
          </w:rPr>
          <w:delText>為一段，於鋼軌</w:delText>
        </w:r>
        <w:r w:rsidR="0064196A" w:rsidDel="00EF79FF">
          <w:rPr>
            <w:rFonts w:hint="eastAsia"/>
          </w:rPr>
          <w:delText>分段之間</w:delText>
        </w:r>
        <w:r w:rsidDel="00EF79FF">
          <w:rPr>
            <w:rFonts w:hint="eastAsia"/>
          </w:rPr>
          <w:delText>的位置會有幾種情況：</w:delText>
        </w:r>
        <w:bookmarkStart w:id="7548" w:name="_Toc103337304"/>
        <w:bookmarkStart w:id="7549" w:name="_Toc105773523"/>
        <w:bookmarkStart w:id="7550" w:name="_Toc106390851"/>
        <w:bookmarkStart w:id="7551" w:name="_Toc106814865"/>
        <w:bookmarkStart w:id="7552" w:name="_Toc106815105"/>
        <w:bookmarkStart w:id="7553" w:name="_Toc106974213"/>
        <w:bookmarkStart w:id="7554" w:name="_Toc106993774"/>
        <w:bookmarkStart w:id="7555" w:name="_Toc106994016"/>
        <w:bookmarkStart w:id="7556" w:name="_Toc107003509"/>
        <w:bookmarkStart w:id="7557" w:name="_Toc107003751"/>
        <w:bookmarkStart w:id="7558" w:name="_Toc107003991"/>
        <w:bookmarkStart w:id="7559" w:name="_Toc107005755"/>
        <w:bookmarkStart w:id="7560" w:name="_Toc107005995"/>
        <w:bookmarkEnd w:id="7548"/>
        <w:bookmarkEnd w:id="7549"/>
        <w:bookmarkEnd w:id="7550"/>
        <w:bookmarkEnd w:id="7551"/>
        <w:bookmarkEnd w:id="7552"/>
        <w:bookmarkEnd w:id="7553"/>
        <w:bookmarkEnd w:id="7554"/>
        <w:bookmarkEnd w:id="7555"/>
        <w:bookmarkEnd w:id="7556"/>
        <w:bookmarkEnd w:id="7557"/>
        <w:bookmarkEnd w:id="7558"/>
        <w:bookmarkEnd w:id="7559"/>
        <w:bookmarkEnd w:id="7560"/>
      </w:del>
    </w:p>
    <w:p w14:paraId="53D998EA" w14:textId="32359BE1" w:rsidR="00E87323" w:rsidDel="00EF79FF" w:rsidRDefault="00E87323" w:rsidP="00E87323">
      <w:pPr>
        <w:numPr>
          <w:ilvl w:val="0"/>
          <w:numId w:val="23"/>
        </w:numPr>
        <w:ind w:leftChars="0" w:firstLineChars="0"/>
        <w:jc w:val="both"/>
        <w:rPr>
          <w:del w:id="7561" w:author="張寶騌 CHANG,PAO-TSUNG" w:date="2022-04-29T16:21:00Z"/>
        </w:rPr>
      </w:pPr>
      <w:del w:id="7562" w:author="張寶騌 CHANG,PAO-TSUNG" w:date="2022-04-29T16:21:00Z">
        <w:r w:rsidDel="00EF79FF">
          <w:rPr>
            <w:rFonts w:hint="eastAsia"/>
          </w:rPr>
          <w:delText>鋼軌不互相連接，以魚尾</w:delText>
        </w:r>
        <w:r w:rsidR="00914AEE" w:rsidDel="00EF79FF">
          <w:rPr>
            <w:rFonts w:hint="eastAsia"/>
          </w:rPr>
          <w:delText>鈑</w:delText>
        </w:r>
        <w:r w:rsidDel="00EF79FF">
          <w:rPr>
            <w:rFonts w:hint="eastAsia"/>
          </w:rPr>
          <w:delText>固定並連接兩根鋼軌。</w:delText>
        </w:r>
        <w:bookmarkStart w:id="7563" w:name="_Toc103337305"/>
        <w:bookmarkStart w:id="7564" w:name="_Toc105773524"/>
        <w:bookmarkStart w:id="7565" w:name="_Toc106390852"/>
        <w:bookmarkStart w:id="7566" w:name="_Toc106814866"/>
        <w:bookmarkStart w:id="7567" w:name="_Toc106815106"/>
        <w:bookmarkStart w:id="7568" w:name="_Toc106974214"/>
        <w:bookmarkStart w:id="7569" w:name="_Toc106993775"/>
        <w:bookmarkStart w:id="7570" w:name="_Toc106994017"/>
        <w:bookmarkStart w:id="7571" w:name="_Toc107003510"/>
        <w:bookmarkStart w:id="7572" w:name="_Toc107003752"/>
        <w:bookmarkStart w:id="7573" w:name="_Toc107003992"/>
        <w:bookmarkStart w:id="7574" w:name="_Toc107005756"/>
        <w:bookmarkStart w:id="7575" w:name="_Toc107005996"/>
        <w:bookmarkEnd w:id="7563"/>
        <w:bookmarkEnd w:id="7564"/>
        <w:bookmarkEnd w:id="7565"/>
        <w:bookmarkEnd w:id="7566"/>
        <w:bookmarkEnd w:id="7567"/>
        <w:bookmarkEnd w:id="7568"/>
        <w:bookmarkEnd w:id="7569"/>
        <w:bookmarkEnd w:id="7570"/>
        <w:bookmarkEnd w:id="7571"/>
        <w:bookmarkEnd w:id="7572"/>
        <w:bookmarkEnd w:id="7573"/>
        <w:bookmarkEnd w:id="7574"/>
        <w:bookmarkEnd w:id="7575"/>
      </w:del>
    </w:p>
    <w:p w14:paraId="5DCC392D" w14:textId="089AE522" w:rsidR="00E87323" w:rsidDel="00EF79FF" w:rsidRDefault="00E87323" w:rsidP="00E87323">
      <w:pPr>
        <w:numPr>
          <w:ilvl w:val="0"/>
          <w:numId w:val="23"/>
        </w:numPr>
        <w:ind w:leftChars="0" w:firstLineChars="0"/>
        <w:jc w:val="both"/>
        <w:rPr>
          <w:del w:id="7576" w:author="張寶騌 CHANG,PAO-TSUNG" w:date="2022-04-29T16:21:00Z"/>
        </w:rPr>
      </w:pPr>
      <w:del w:id="7577" w:author="張寶騌 CHANG,PAO-TSUNG" w:date="2022-04-29T16:21:00Z">
        <w:r w:rsidDel="00EF79FF">
          <w:rPr>
            <w:rFonts w:hint="eastAsia"/>
          </w:rPr>
          <w:delText>鋼軌以焊接的方式連接，形成長焊鋼軌。</w:delText>
        </w:r>
        <w:bookmarkStart w:id="7578" w:name="_Toc103337306"/>
        <w:bookmarkStart w:id="7579" w:name="_Toc105773525"/>
        <w:bookmarkStart w:id="7580" w:name="_Toc106390853"/>
        <w:bookmarkStart w:id="7581" w:name="_Toc106814867"/>
        <w:bookmarkStart w:id="7582" w:name="_Toc106815107"/>
        <w:bookmarkStart w:id="7583" w:name="_Toc106974215"/>
        <w:bookmarkStart w:id="7584" w:name="_Toc106993776"/>
        <w:bookmarkStart w:id="7585" w:name="_Toc106994018"/>
        <w:bookmarkStart w:id="7586" w:name="_Toc107003511"/>
        <w:bookmarkStart w:id="7587" w:name="_Toc107003753"/>
        <w:bookmarkStart w:id="7588" w:name="_Toc107003993"/>
        <w:bookmarkStart w:id="7589" w:name="_Toc107005757"/>
        <w:bookmarkStart w:id="7590" w:name="_Toc107005997"/>
        <w:bookmarkEnd w:id="7578"/>
        <w:bookmarkEnd w:id="7579"/>
        <w:bookmarkEnd w:id="7580"/>
        <w:bookmarkEnd w:id="7581"/>
        <w:bookmarkEnd w:id="7582"/>
        <w:bookmarkEnd w:id="7583"/>
        <w:bookmarkEnd w:id="7584"/>
        <w:bookmarkEnd w:id="7585"/>
        <w:bookmarkEnd w:id="7586"/>
        <w:bookmarkEnd w:id="7587"/>
        <w:bookmarkEnd w:id="7588"/>
        <w:bookmarkEnd w:id="7589"/>
        <w:bookmarkEnd w:id="7590"/>
      </w:del>
    </w:p>
    <w:p w14:paraId="7EBA49F6" w14:textId="0AD07593" w:rsidR="00E87323" w:rsidDel="00EF79FF" w:rsidRDefault="00E87323" w:rsidP="00E87323">
      <w:pPr>
        <w:numPr>
          <w:ilvl w:val="0"/>
          <w:numId w:val="23"/>
        </w:numPr>
        <w:ind w:leftChars="0" w:firstLineChars="0"/>
        <w:jc w:val="both"/>
        <w:rPr>
          <w:del w:id="7591" w:author="張寶騌 CHANG,PAO-TSUNG" w:date="2022-04-29T16:21:00Z"/>
        </w:rPr>
      </w:pPr>
      <w:del w:id="7592" w:author="張寶騌 CHANG,PAO-TSUNG" w:date="2022-04-29T16:21:00Z">
        <w:r w:rsidDel="00EF79FF">
          <w:rPr>
            <w:rFonts w:hint="eastAsia"/>
          </w:rPr>
          <w:delText>長焊鋼軌之間的伸縮接頭。</w:delText>
        </w:r>
        <w:bookmarkStart w:id="7593" w:name="_Toc103337307"/>
        <w:bookmarkStart w:id="7594" w:name="_Toc105773526"/>
        <w:bookmarkStart w:id="7595" w:name="_Toc106390854"/>
        <w:bookmarkStart w:id="7596" w:name="_Toc106814868"/>
        <w:bookmarkStart w:id="7597" w:name="_Toc106815108"/>
        <w:bookmarkStart w:id="7598" w:name="_Toc106974216"/>
        <w:bookmarkStart w:id="7599" w:name="_Toc106993777"/>
        <w:bookmarkStart w:id="7600" w:name="_Toc106994019"/>
        <w:bookmarkStart w:id="7601" w:name="_Toc107003512"/>
        <w:bookmarkStart w:id="7602" w:name="_Toc107003754"/>
        <w:bookmarkStart w:id="7603" w:name="_Toc107003994"/>
        <w:bookmarkStart w:id="7604" w:name="_Toc107005758"/>
        <w:bookmarkStart w:id="7605" w:name="_Toc107005998"/>
        <w:bookmarkEnd w:id="7593"/>
        <w:bookmarkEnd w:id="7594"/>
        <w:bookmarkEnd w:id="7595"/>
        <w:bookmarkEnd w:id="7596"/>
        <w:bookmarkEnd w:id="7597"/>
        <w:bookmarkEnd w:id="7598"/>
        <w:bookmarkEnd w:id="7599"/>
        <w:bookmarkEnd w:id="7600"/>
        <w:bookmarkEnd w:id="7601"/>
        <w:bookmarkEnd w:id="7602"/>
        <w:bookmarkEnd w:id="7603"/>
        <w:bookmarkEnd w:id="7604"/>
        <w:bookmarkEnd w:id="7605"/>
      </w:del>
    </w:p>
    <w:p w14:paraId="4BB461AC" w14:textId="513CF75A" w:rsidR="00E87323" w:rsidDel="00EF79FF" w:rsidRDefault="00E87323" w:rsidP="00E87323">
      <w:pPr>
        <w:ind w:leftChars="400" w:left="960" w:firstLine="480"/>
        <w:jc w:val="both"/>
        <w:rPr>
          <w:del w:id="7606" w:author="張寶騌 CHANG,PAO-TSUNG" w:date="2022-04-29T16:21:00Z"/>
        </w:rPr>
      </w:pPr>
      <w:del w:id="7607" w:author="張寶騌 CHANG,PAO-TSUNG" w:date="2022-04-29T16:21:00Z">
        <w:r w:rsidDel="00EF79FF">
          <w:rPr>
            <w:rFonts w:hint="eastAsia"/>
          </w:rPr>
          <w:delText>不管上述何種狀況都會在鋼軌連接處有一個斷點或焊點，這些連接處相對鋼軌本身都是較為脆弱的地方，</w:delText>
        </w:r>
        <w:r w:rsidRPr="00D9381B" w:rsidDel="00EF79FF">
          <w:rPr>
            <w:rFonts w:hint="eastAsia"/>
          </w:rPr>
          <w:delText>臺鐵的軌道亦曾經於鋼軌焊接處發生斷裂的事件</w:delText>
        </w:r>
        <w:r w:rsidDel="00EF79FF">
          <w:rPr>
            <w:rFonts w:hint="eastAsia"/>
          </w:rPr>
          <w:delText>，因此本模型認為需要在這些鋼軌連接點建立一個物件，以儲存相關物件的資訊，供後續追蹤或養護使用。另外由於缺少實際的鋼軌連接點位置，於模型中假設為每</w:delText>
        </w:r>
        <w:r w:rsidDel="00EF79FF">
          <w:rPr>
            <w:rFonts w:hint="eastAsia"/>
          </w:rPr>
          <w:delText>2</w:delText>
        </w:r>
        <w:r w:rsidR="002362EB" w:rsidDel="00EF79FF">
          <w:rPr>
            <w:rFonts w:hint="eastAsia"/>
          </w:rPr>
          <w:delText>0</w:delText>
        </w:r>
        <w:r w:rsidDel="00EF79FF">
          <w:rPr>
            <w:rFonts w:hint="eastAsia"/>
          </w:rPr>
          <w:delText>m</w:delText>
        </w:r>
        <w:r w:rsidDel="00EF79FF">
          <w:rPr>
            <w:rFonts w:hint="eastAsia"/>
          </w:rPr>
          <w:delText>一個連接點，與鋼軌的分段長度相同。</w:delText>
        </w:r>
        <w:bookmarkStart w:id="7608" w:name="_Toc103337308"/>
        <w:bookmarkStart w:id="7609" w:name="_Toc105773527"/>
        <w:bookmarkStart w:id="7610" w:name="_Toc106390855"/>
        <w:bookmarkStart w:id="7611" w:name="_Toc106814869"/>
        <w:bookmarkStart w:id="7612" w:name="_Toc106815109"/>
        <w:bookmarkStart w:id="7613" w:name="_Toc106974217"/>
        <w:bookmarkStart w:id="7614" w:name="_Toc106993778"/>
        <w:bookmarkStart w:id="7615" w:name="_Toc106994020"/>
        <w:bookmarkStart w:id="7616" w:name="_Toc107003513"/>
        <w:bookmarkStart w:id="7617" w:name="_Toc107003755"/>
        <w:bookmarkStart w:id="7618" w:name="_Toc107003995"/>
        <w:bookmarkStart w:id="7619" w:name="_Toc107005759"/>
        <w:bookmarkStart w:id="7620" w:name="_Toc107005999"/>
        <w:bookmarkEnd w:id="7608"/>
        <w:bookmarkEnd w:id="7609"/>
        <w:bookmarkEnd w:id="7610"/>
        <w:bookmarkEnd w:id="7611"/>
        <w:bookmarkEnd w:id="7612"/>
        <w:bookmarkEnd w:id="7613"/>
        <w:bookmarkEnd w:id="7614"/>
        <w:bookmarkEnd w:id="7615"/>
        <w:bookmarkEnd w:id="7616"/>
        <w:bookmarkEnd w:id="7617"/>
        <w:bookmarkEnd w:id="7618"/>
        <w:bookmarkEnd w:id="7619"/>
        <w:bookmarkEnd w:id="7620"/>
      </w:del>
    </w:p>
    <w:p w14:paraId="6213CE56" w14:textId="7EB7AE5B" w:rsidR="00E87323" w:rsidDel="00EF79FF" w:rsidRDefault="00E87323" w:rsidP="00E87323">
      <w:pPr>
        <w:ind w:leftChars="400" w:left="960" w:firstLine="480"/>
        <w:jc w:val="both"/>
        <w:rPr>
          <w:del w:id="7621" w:author="張寶騌 CHANG,PAO-TSUNG" w:date="2022-04-29T16:21:00Z"/>
        </w:rPr>
      </w:pPr>
      <w:del w:id="7622" w:author="張寶騌 CHANG,PAO-TSUNG" w:date="2022-04-29T16:21:00Z">
        <w:r w:rsidDel="00EF79FF">
          <w:rPr>
            <w:rFonts w:hint="eastAsia"/>
          </w:rPr>
          <w:delText>此物件的編碼方式會根據連接點的類型，使用各自的英文簡寫：魚尾</w:delText>
        </w:r>
        <w:r w:rsidR="00914AEE" w:rsidDel="00EF79FF">
          <w:rPr>
            <w:rFonts w:hint="eastAsia"/>
          </w:rPr>
          <w:delText>鈑</w:delText>
        </w:r>
        <w:r w:rsidDel="00EF79FF">
          <w:rPr>
            <w:rFonts w:hint="eastAsia"/>
          </w:rPr>
          <w:delText>使用</w:delText>
        </w:r>
        <w:r w:rsidDel="00EF79FF">
          <w:rPr>
            <w:rFonts w:hint="eastAsia"/>
          </w:rPr>
          <w:delText>FISH</w:delText>
        </w:r>
        <w:r w:rsidDel="00EF79FF">
          <w:rPr>
            <w:rFonts w:hint="eastAsia"/>
          </w:rPr>
          <w:delText>，焊接點使用</w:delText>
        </w:r>
        <w:r w:rsidDel="00EF79FF">
          <w:rPr>
            <w:rFonts w:hint="eastAsia"/>
          </w:rPr>
          <w:delText>W</w:delText>
        </w:r>
        <w:r w:rsidDel="00EF79FF">
          <w:delText>ELD</w:delText>
        </w:r>
        <w:r w:rsidDel="00EF79FF">
          <w:rPr>
            <w:rFonts w:hint="eastAsia"/>
          </w:rPr>
          <w:delText>，伸縮接頭則使用</w:delText>
        </w:r>
        <w:r w:rsidR="00914AEE" w:rsidDel="00EF79FF">
          <w:delText>EJ</w:delText>
        </w:r>
        <w:r w:rsidDel="00EF79FF">
          <w:rPr>
            <w:rFonts w:hint="eastAsia"/>
          </w:rPr>
          <w:delText>。物件類型亦根據連接點類型給予對應的內容，若是焊接點則填入所使用的焊接形式，如電阻火化焊或熱劑焊接。其他欄位則填入安裝（焊接）日期、所在里程等資訊。完成之資訊如</w:delText>
        </w:r>
        <w:r w:rsidDel="00EF79FF">
          <w:fldChar w:fldCharType="begin" w:fldLock="1"/>
        </w:r>
        <w:r w:rsidDel="00EF79FF">
          <w:delInstrText xml:space="preserve"> </w:delInstrText>
        </w:r>
        <w:r w:rsidDel="00EF79FF">
          <w:rPr>
            <w:rFonts w:hint="eastAsia"/>
          </w:rPr>
          <w:delInstrText>REF _Ref77625283 \h</w:delInstrText>
        </w:r>
        <w:r w:rsidDel="00EF79FF">
          <w:delInstrText xml:space="preserve"> </w:delInstrText>
        </w:r>
      </w:del>
      <w:r w:rsidR="00EF79FF">
        <w:instrText xml:space="preserve"> \* MERGEFORMAT </w:instrText>
      </w:r>
      <w:del w:id="7623" w:author="張寶騌 CHANG,PAO-TSUNG" w:date="2022-04-29T16:21:00Z">
        <w:r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7</w:delText>
        </w:r>
        <w:r w:rsidDel="00EF79FF">
          <w:fldChar w:fldCharType="end"/>
        </w:r>
        <w:r w:rsidDel="00EF79FF">
          <w:rPr>
            <w:rFonts w:hint="eastAsia"/>
          </w:rPr>
          <w:delText>所示。</w:delText>
        </w:r>
        <w:bookmarkStart w:id="7624" w:name="_Toc103337309"/>
        <w:bookmarkStart w:id="7625" w:name="_Toc105773528"/>
        <w:bookmarkStart w:id="7626" w:name="_Toc106390856"/>
        <w:bookmarkStart w:id="7627" w:name="_Toc106814870"/>
        <w:bookmarkStart w:id="7628" w:name="_Toc106815110"/>
        <w:bookmarkStart w:id="7629" w:name="_Toc106974218"/>
        <w:bookmarkStart w:id="7630" w:name="_Toc106993779"/>
        <w:bookmarkStart w:id="7631" w:name="_Toc106994021"/>
        <w:bookmarkStart w:id="7632" w:name="_Toc107003514"/>
        <w:bookmarkStart w:id="7633" w:name="_Toc107003756"/>
        <w:bookmarkStart w:id="7634" w:name="_Toc107003996"/>
        <w:bookmarkStart w:id="7635" w:name="_Toc107005760"/>
        <w:bookmarkStart w:id="7636" w:name="_Toc107006000"/>
        <w:bookmarkEnd w:id="7624"/>
        <w:bookmarkEnd w:id="7625"/>
        <w:bookmarkEnd w:id="7626"/>
        <w:bookmarkEnd w:id="7627"/>
        <w:bookmarkEnd w:id="7628"/>
        <w:bookmarkEnd w:id="7629"/>
        <w:bookmarkEnd w:id="7630"/>
        <w:bookmarkEnd w:id="7631"/>
        <w:bookmarkEnd w:id="7632"/>
        <w:bookmarkEnd w:id="7633"/>
        <w:bookmarkEnd w:id="7634"/>
        <w:bookmarkEnd w:id="7635"/>
        <w:bookmarkEnd w:id="7636"/>
      </w:del>
    </w:p>
    <w:p w14:paraId="2CDFA4B1" w14:textId="2DA5B80A" w:rsidR="00E87323" w:rsidDel="00EF79FF" w:rsidRDefault="006370D1" w:rsidP="00E87323">
      <w:pPr>
        <w:pStyle w:val="ac"/>
        <w:keepNext/>
        <w:spacing w:beforeLines="50" w:before="180" w:after="180"/>
        <w:rPr>
          <w:del w:id="7637" w:author="張寶騌 CHANG,PAO-TSUNG" w:date="2022-04-29T16:21:00Z"/>
        </w:rPr>
      </w:pPr>
      <w:del w:id="7638" w:author="張寶騌 CHANG,PAO-TSUNG" w:date="2022-04-29T16:21:00Z">
        <w:r w:rsidRPr="006370D1" w:rsidDel="00EF79FF">
          <w:rPr>
            <w:noProof/>
          </w:rPr>
          <w:drawing>
            <wp:inline distT="0" distB="0" distL="0" distR="0" wp14:anchorId="24E5FACF" wp14:editId="25D3A281">
              <wp:extent cx="2867425" cy="3820058"/>
              <wp:effectExtent l="0" t="0" r="9525" b="9525"/>
              <wp:docPr id="20" name="圖片 2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20" descr="一張含有 桌 的圖片&#10;&#10;自動產生的描述"/>
                      <pic:cNvPicPr/>
                    </pic:nvPicPr>
                    <pic:blipFill>
                      <a:blip r:embed="rId143"/>
                      <a:stretch>
                        <a:fillRect/>
                      </a:stretch>
                    </pic:blipFill>
                    <pic:spPr>
                      <a:xfrm>
                        <a:off x="0" y="0"/>
                        <a:ext cx="2867425" cy="3820058"/>
                      </a:xfrm>
                      <a:prstGeom prst="rect">
                        <a:avLst/>
                      </a:prstGeom>
                    </pic:spPr>
                  </pic:pic>
                </a:graphicData>
              </a:graphic>
            </wp:inline>
          </w:drawing>
        </w:r>
        <w:bookmarkStart w:id="7639" w:name="_Toc103337310"/>
        <w:bookmarkStart w:id="7640" w:name="_Toc105773529"/>
        <w:bookmarkStart w:id="7641" w:name="_Toc106390857"/>
        <w:bookmarkStart w:id="7642" w:name="_Toc106814871"/>
        <w:bookmarkStart w:id="7643" w:name="_Toc106815111"/>
        <w:bookmarkStart w:id="7644" w:name="_Toc106974219"/>
        <w:bookmarkStart w:id="7645" w:name="_Toc106993780"/>
        <w:bookmarkStart w:id="7646" w:name="_Toc106994022"/>
        <w:bookmarkStart w:id="7647" w:name="_Toc107003515"/>
        <w:bookmarkStart w:id="7648" w:name="_Toc107003757"/>
        <w:bookmarkStart w:id="7649" w:name="_Toc107003997"/>
        <w:bookmarkStart w:id="7650" w:name="_Toc107005761"/>
        <w:bookmarkStart w:id="7651" w:name="_Toc107006001"/>
        <w:bookmarkEnd w:id="7639"/>
        <w:bookmarkEnd w:id="7640"/>
        <w:bookmarkEnd w:id="7641"/>
        <w:bookmarkEnd w:id="7642"/>
        <w:bookmarkEnd w:id="7643"/>
        <w:bookmarkEnd w:id="7644"/>
        <w:bookmarkEnd w:id="7645"/>
        <w:bookmarkEnd w:id="7646"/>
        <w:bookmarkEnd w:id="7647"/>
        <w:bookmarkEnd w:id="7648"/>
        <w:bookmarkEnd w:id="7649"/>
        <w:bookmarkEnd w:id="7650"/>
        <w:bookmarkEnd w:id="7651"/>
      </w:del>
    </w:p>
    <w:p w14:paraId="1ABDDFE9" w14:textId="1F70F54D" w:rsidR="00E87323" w:rsidDel="00EF79FF" w:rsidRDefault="00E87323" w:rsidP="00E87323">
      <w:pPr>
        <w:pStyle w:val="ac"/>
        <w:spacing w:afterLines="100" w:after="360"/>
        <w:rPr>
          <w:del w:id="7652" w:author="張寶騌 CHANG,PAO-TSUNG" w:date="2022-04-29T16:21:00Z"/>
        </w:rPr>
      </w:pPr>
      <w:bookmarkStart w:id="7653" w:name="_Ref77625283"/>
      <w:del w:id="7654" w:author="張寶騌 CHANG,PAO-TSUNG" w:date="2022-04-29T16:21:00Z">
        <w:r w:rsidDel="00EF79FF">
          <w:rPr>
            <w:rFonts w:hint="eastAsia"/>
          </w:rPr>
          <w:delText>圖</w:delText>
        </w:r>
        <w:r w:rsidDel="00EF79FF">
          <w:rPr>
            <w:rFonts w:hint="eastAsia"/>
          </w:rPr>
          <w:delText xml:space="preserve"> </w:delText>
        </w:r>
      </w:del>
      <w:del w:id="7655"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7</w:delText>
        </w:r>
        <w:r w:rsidR="00BD40D4" w:rsidDel="005044B8">
          <w:fldChar w:fldCharType="end"/>
        </w:r>
      </w:del>
      <w:bookmarkEnd w:id="7653"/>
      <w:del w:id="7656" w:author="張寶騌 CHANG,PAO-TSUNG" w:date="2022-04-29T16:21:00Z">
        <w:r w:rsidR="0051604A" w:rsidDel="00EF79FF">
          <w:rPr>
            <w:rFonts w:hint="eastAsia"/>
          </w:rPr>
          <w:delText xml:space="preserve">　</w:delText>
        </w:r>
        <w:r w:rsidDel="00EF79FF">
          <w:rPr>
            <w:rFonts w:hint="eastAsia"/>
          </w:rPr>
          <w:delText>鋼軌連接點參數資訊</w:delText>
        </w:r>
        <w:bookmarkStart w:id="7657" w:name="_Toc103337311"/>
        <w:bookmarkStart w:id="7658" w:name="_Toc105773530"/>
        <w:bookmarkStart w:id="7659" w:name="_Toc106390858"/>
        <w:bookmarkStart w:id="7660" w:name="_Toc106814872"/>
        <w:bookmarkStart w:id="7661" w:name="_Toc106815112"/>
        <w:bookmarkStart w:id="7662" w:name="_Toc106974220"/>
        <w:bookmarkStart w:id="7663" w:name="_Toc106993781"/>
        <w:bookmarkStart w:id="7664" w:name="_Toc106994023"/>
        <w:bookmarkStart w:id="7665" w:name="_Toc107003516"/>
        <w:bookmarkStart w:id="7666" w:name="_Toc107003758"/>
        <w:bookmarkStart w:id="7667" w:name="_Toc107003998"/>
        <w:bookmarkStart w:id="7668" w:name="_Toc107005762"/>
        <w:bookmarkStart w:id="7669" w:name="_Toc107006002"/>
        <w:bookmarkEnd w:id="7657"/>
        <w:bookmarkEnd w:id="7658"/>
        <w:bookmarkEnd w:id="7659"/>
        <w:bookmarkEnd w:id="7660"/>
        <w:bookmarkEnd w:id="7661"/>
        <w:bookmarkEnd w:id="7662"/>
        <w:bookmarkEnd w:id="7663"/>
        <w:bookmarkEnd w:id="7664"/>
        <w:bookmarkEnd w:id="7665"/>
        <w:bookmarkEnd w:id="7666"/>
        <w:bookmarkEnd w:id="7667"/>
        <w:bookmarkEnd w:id="7668"/>
        <w:bookmarkEnd w:id="7669"/>
      </w:del>
    </w:p>
    <w:p w14:paraId="0143BDAC" w14:textId="6B43B6AE" w:rsidR="00956469" w:rsidDel="00EF79FF" w:rsidRDefault="00956469" w:rsidP="00DC1DF8">
      <w:pPr>
        <w:pStyle w:val="aa"/>
        <w:numPr>
          <w:ilvl w:val="0"/>
          <w:numId w:val="4"/>
        </w:numPr>
        <w:spacing w:beforeLines="50" w:before="180"/>
        <w:ind w:leftChars="0" w:firstLineChars="0"/>
        <w:rPr>
          <w:del w:id="7670" w:author="張寶騌 CHANG,PAO-TSUNG" w:date="2022-04-29T16:21:00Z"/>
        </w:rPr>
      </w:pPr>
      <w:del w:id="7671" w:author="張寶騌 CHANG,PAO-TSUNG" w:date="2022-04-29T16:21:00Z">
        <w:r w:rsidDel="00EF79FF">
          <w:rPr>
            <w:rFonts w:hint="eastAsia"/>
          </w:rPr>
          <w:delText>軌枕扣件</w:delText>
        </w:r>
        <w:bookmarkStart w:id="7672" w:name="_Toc103337312"/>
        <w:bookmarkStart w:id="7673" w:name="_Toc105773531"/>
        <w:bookmarkStart w:id="7674" w:name="_Toc106390859"/>
        <w:bookmarkStart w:id="7675" w:name="_Toc106814873"/>
        <w:bookmarkStart w:id="7676" w:name="_Toc106815113"/>
        <w:bookmarkStart w:id="7677" w:name="_Toc106974221"/>
        <w:bookmarkStart w:id="7678" w:name="_Toc106993782"/>
        <w:bookmarkStart w:id="7679" w:name="_Toc106994024"/>
        <w:bookmarkStart w:id="7680" w:name="_Toc107003517"/>
        <w:bookmarkStart w:id="7681" w:name="_Toc107003759"/>
        <w:bookmarkStart w:id="7682" w:name="_Toc107003999"/>
        <w:bookmarkStart w:id="7683" w:name="_Toc107005763"/>
        <w:bookmarkStart w:id="7684" w:name="_Toc107006003"/>
        <w:bookmarkEnd w:id="7672"/>
        <w:bookmarkEnd w:id="7673"/>
        <w:bookmarkEnd w:id="7674"/>
        <w:bookmarkEnd w:id="7675"/>
        <w:bookmarkEnd w:id="7676"/>
        <w:bookmarkEnd w:id="7677"/>
        <w:bookmarkEnd w:id="7678"/>
        <w:bookmarkEnd w:id="7679"/>
        <w:bookmarkEnd w:id="7680"/>
        <w:bookmarkEnd w:id="7681"/>
        <w:bookmarkEnd w:id="7682"/>
        <w:bookmarkEnd w:id="7683"/>
        <w:bookmarkEnd w:id="7684"/>
      </w:del>
    </w:p>
    <w:p w14:paraId="1ED022AA" w14:textId="5A4258F0" w:rsidR="00956469" w:rsidDel="00EF79FF" w:rsidRDefault="00887573" w:rsidP="00F3652B">
      <w:pPr>
        <w:ind w:leftChars="400" w:left="960" w:firstLine="480"/>
        <w:jc w:val="both"/>
        <w:rPr>
          <w:del w:id="7685" w:author="張寶騌 CHANG,PAO-TSUNG" w:date="2022-04-29T16:21:00Z"/>
        </w:rPr>
      </w:pPr>
      <w:del w:id="7686" w:author="張寶騌 CHANG,PAO-TSUNG" w:date="2022-04-29T16:21:00Z">
        <w:r w:rsidDel="00EF79FF">
          <w:rPr>
            <w:rFonts w:hint="eastAsia"/>
          </w:rPr>
          <w:delText>由於</w:delText>
        </w:r>
        <w:r w:rsidR="00956469" w:rsidDel="00EF79FF">
          <w:rPr>
            <w:rFonts w:hint="eastAsia"/>
          </w:rPr>
          <w:delText>軌枕扣件</w:delText>
        </w:r>
        <w:r w:rsidR="008239E7" w:rsidDel="00EF79FF">
          <w:rPr>
            <w:rFonts w:hint="eastAsia"/>
          </w:rPr>
          <w:delText>的</w:delText>
        </w:r>
        <w:r w:rsidR="00753644" w:rsidDel="00EF79FF">
          <w:rPr>
            <w:rFonts w:hint="eastAsia"/>
          </w:rPr>
          <w:delText>數量</w:delText>
        </w:r>
        <w:r w:rsidR="00E7154D" w:rsidDel="00EF79FF">
          <w:rPr>
            <w:rFonts w:hint="eastAsia"/>
          </w:rPr>
          <w:delText>眾</w:delText>
        </w:r>
        <w:r w:rsidR="00753644" w:rsidDel="00EF79FF">
          <w:rPr>
            <w:rFonts w:hint="eastAsia"/>
          </w:rPr>
          <w:delText>多</w:delText>
        </w:r>
        <w:r w:rsidR="00956469" w:rsidDel="00EF79FF">
          <w:rPr>
            <w:rFonts w:hint="eastAsia"/>
          </w:rPr>
          <w:delText>，每</w:delText>
        </w:r>
        <w:r w:rsidR="00956469" w:rsidDel="00EF79FF">
          <w:rPr>
            <w:rFonts w:hint="eastAsia"/>
          </w:rPr>
          <w:delText>100</w:delText>
        </w:r>
        <w:r w:rsidR="00956469" w:rsidDel="00EF79FF">
          <w:rPr>
            <w:rFonts w:hint="eastAsia"/>
          </w:rPr>
          <w:delText>公尺會有約</w:delText>
        </w:r>
        <w:r w:rsidR="003D3B82" w:rsidDel="00EF79FF">
          <w:rPr>
            <w:rFonts w:hint="eastAsia"/>
          </w:rPr>
          <w:delText>1</w:delText>
        </w:r>
        <w:r w:rsidR="001C1235" w:rsidDel="00EF79FF">
          <w:rPr>
            <w:rFonts w:hint="eastAsia"/>
          </w:rPr>
          <w:delText>60</w:delText>
        </w:r>
        <w:r w:rsidR="00956469" w:rsidDel="00EF79FF">
          <w:rPr>
            <w:rFonts w:hint="eastAsia"/>
          </w:rPr>
          <w:delText>多</w:delText>
        </w:r>
        <w:r w:rsidR="003B7CE3" w:rsidDel="00EF79FF">
          <w:rPr>
            <w:rFonts w:hint="eastAsia"/>
          </w:rPr>
          <w:delText>組</w:delText>
        </w:r>
        <w:r w:rsidR="00920C18" w:rsidDel="00EF79FF">
          <w:rPr>
            <w:rFonts w:hint="eastAsia"/>
          </w:rPr>
          <w:delText>，</w:delText>
        </w:r>
        <w:r w:rsidR="00D6655A" w:rsidDel="00EF79FF">
          <w:rPr>
            <w:rFonts w:hint="eastAsia"/>
          </w:rPr>
          <w:delText>加上</w:delText>
        </w:r>
        <w:r w:rsidR="00F7700F" w:rsidDel="00EF79FF">
          <w:rPr>
            <w:rFonts w:hint="eastAsia"/>
          </w:rPr>
          <w:delText>單一軌枕扣件</w:delText>
        </w:r>
        <w:r w:rsidR="00D6655A" w:rsidDel="00EF79FF">
          <w:rPr>
            <w:rFonts w:hint="eastAsia"/>
          </w:rPr>
          <w:delText>的</w:delText>
        </w:r>
        <w:r w:rsidR="00F7700F" w:rsidDel="00EF79FF">
          <w:rPr>
            <w:rFonts w:hint="eastAsia"/>
          </w:rPr>
          <w:delText>尺寸小，若每一個軌枕扣件都作為獨立物件編碼</w:delText>
        </w:r>
        <w:r w:rsidR="00D40461" w:rsidDel="00EF79FF">
          <w:rPr>
            <w:rFonts w:hint="eastAsia"/>
          </w:rPr>
          <w:delText>會使得</w:delText>
        </w:r>
        <w:r w:rsidR="004D333F" w:rsidDel="00EF79FF">
          <w:rPr>
            <w:rFonts w:hint="eastAsia"/>
          </w:rPr>
          <w:delText>整體物件</w:delText>
        </w:r>
        <w:r w:rsidR="00F7700F" w:rsidDel="00EF79FF">
          <w:rPr>
            <w:rFonts w:hint="eastAsia"/>
          </w:rPr>
          <w:delText>數量過於龐大</w:delText>
        </w:r>
        <w:r w:rsidR="004D333F" w:rsidDel="00EF79FF">
          <w:rPr>
            <w:rFonts w:hint="eastAsia"/>
          </w:rPr>
          <w:delText>，難以進行管理</w:delText>
        </w:r>
        <w:r w:rsidR="006E43BC" w:rsidDel="00EF79FF">
          <w:rPr>
            <w:rFonts w:hint="eastAsia"/>
          </w:rPr>
          <w:delText>與</w:delText>
        </w:r>
        <w:r w:rsidR="004D333F" w:rsidDel="00EF79FF">
          <w:rPr>
            <w:rFonts w:hint="eastAsia"/>
          </w:rPr>
          <w:delText>運用。為了解決上述問題，將軌枕扣件</w:delText>
        </w:r>
        <w:r w:rsidR="006C3A33" w:rsidDel="00EF79FF">
          <w:rPr>
            <w:rFonts w:hint="eastAsia"/>
          </w:rPr>
          <w:delText>取</w:delText>
        </w:r>
        <w:r w:rsidR="004D333F" w:rsidDel="00EF79FF">
          <w:rPr>
            <w:rFonts w:hint="eastAsia"/>
          </w:rPr>
          <w:delText>一長度區間</w:delText>
        </w:r>
        <w:r w:rsidR="00C53EB4" w:rsidDel="00EF79FF">
          <w:rPr>
            <w:rFonts w:hint="eastAsia"/>
          </w:rPr>
          <w:delText>作為一個群組</w:delText>
        </w:r>
        <w:r w:rsidR="004D333F" w:rsidDel="00EF79FF">
          <w:rPr>
            <w:rFonts w:hint="eastAsia"/>
          </w:rPr>
          <w:delText>並</w:delText>
        </w:r>
        <w:r w:rsidR="00421C11" w:rsidDel="00EF79FF">
          <w:rPr>
            <w:rFonts w:hint="eastAsia"/>
          </w:rPr>
          <w:delText>給予</w:delText>
        </w:r>
        <w:r w:rsidR="004D333F" w:rsidDel="00EF79FF">
          <w:rPr>
            <w:rFonts w:hint="eastAsia"/>
          </w:rPr>
          <w:delText>編碼，</w:delText>
        </w:r>
        <w:r w:rsidR="00CD3757" w:rsidDel="00EF79FF">
          <w:rPr>
            <w:rFonts w:hint="eastAsia"/>
          </w:rPr>
          <w:delText>同一組內的軌枕扣件</w:delText>
        </w:r>
        <w:r w:rsidR="00940D7B" w:rsidDel="00EF79FF">
          <w:rPr>
            <w:rFonts w:hint="eastAsia"/>
          </w:rPr>
          <w:delText>使用</w:delText>
        </w:r>
        <w:r w:rsidR="00CD3757" w:rsidDel="00EF79FF">
          <w:rPr>
            <w:rFonts w:hint="eastAsia"/>
          </w:rPr>
          <w:delText>相同的編碼，</w:delText>
        </w:r>
        <w:r w:rsidR="004D333F" w:rsidDel="00EF79FF">
          <w:rPr>
            <w:rFonts w:hint="eastAsia"/>
          </w:rPr>
          <w:delText>分組長度的</w:delText>
        </w:r>
        <w:r w:rsidR="00C01B06" w:rsidDel="00EF79FF">
          <w:rPr>
            <w:rFonts w:hint="eastAsia"/>
          </w:rPr>
          <w:delText>決定</w:delText>
        </w:r>
        <w:r w:rsidR="00E87323" w:rsidDel="00EF79FF">
          <w:rPr>
            <w:rFonts w:hint="eastAsia"/>
          </w:rPr>
          <w:delText>起初考慮</w:delText>
        </w:r>
        <w:r w:rsidR="00426B4F" w:rsidDel="00EF79FF">
          <w:rPr>
            <w:rFonts w:hint="eastAsia"/>
          </w:rPr>
          <w:delText>採取與公尺標註相同的間隔每</w:delText>
        </w:r>
        <w:r w:rsidR="00426B4F" w:rsidDel="00EF79FF">
          <w:rPr>
            <w:rFonts w:hint="eastAsia"/>
          </w:rPr>
          <w:delText>50m</w:delText>
        </w:r>
        <w:r w:rsidR="00426B4F" w:rsidDel="00EF79FF">
          <w:rPr>
            <w:rFonts w:hint="eastAsia"/>
          </w:rPr>
          <w:delText>為一組，然而</w:delText>
        </w:r>
        <w:r w:rsidR="004D333F" w:rsidDel="00EF79FF">
          <w:rPr>
            <w:rFonts w:hint="eastAsia"/>
          </w:rPr>
          <w:delText>考</w:delText>
        </w:r>
        <w:r w:rsidR="00A10519" w:rsidDel="00EF79FF">
          <w:rPr>
            <w:rFonts w:hint="eastAsia"/>
          </w:rPr>
          <w:delText>量</w:delText>
        </w:r>
        <w:r w:rsidR="001618D7" w:rsidDel="00EF79FF">
          <w:rPr>
            <w:rFonts w:hint="eastAsia"/>
          </w:rPr>
          <w:delText>到</w:delText>
        </w:r>
        <w:r w:rsidR="004D333F" w:rsidDel="00EF79FF">
          <w:rPr>
            <w:rFonts w:hint="eastAsia"/>
          </w:rPr>
          <w:delText>物件的大小及養護人員於現場視線可及的範圍</w:delText>
        </w:r>
        <w:r w:rsidR="00A10519" w:rsidDel="00EF79FF">
          <w:rPr>
            <w:rFonts w:hint="eastAsia"/>
          </w:rPr>
          <w:delText>，因此最終決定將軌枕扣件</w:delText>
        </w:r>
        <w:r w:rsidR="00260D9F" w:rsidDel="00EF79FF">
          <w:rPr>
            <w:rFonts w:hint="eastAsia"/>
          </w:rPr>
          <w:delText>採</w:delText>
        </w:r>
        <w:r w:rsidR="004D333F" w:rsidDel="00EF79FF">
          <w:rPr>
            <w:rFonts w:hint="eastAsia"/>
          </w:rPr>
          <w:delText>取</w:delText>
        </w:r>
        <w:r w:rsidR="00DA618D" w:rsidDel="00EF79FF">
          <w:rPr>
            <w:rFonts w:hint="eastAsia"/>
          </w:rPr>
          <w:delText>每</w:delText>
        </w:r>
        <w:r w:rsidR="004D333F" w:rsidDel="00EF79FF">
          <w:rPr>
            <w:rFonts w:hint="eastAsia"/>
          </w:rPr>
          <w:delText>25m</w:delText>
        </w:r>
        <w:r w:rsidR="004D333F" w:rsidDel="00EF79FF">
          <w:rPr>
            <w:rFonts w:hint="eastAsia"/>
          </w:rPr>
          <w:delText>作為</w:delText>
        </w:r>
        <w:r w:rsidR="00DA618D" w:rsidDel="00EF79FF">
          <w:rPr>
            <w:rFonts w:hint="eastAsia"/>
          </w:rPr>
          <w:delText>一</w:delText>
        </w:r>
        <w:r w:rsidR="004D333F" w:rsidDel="00EF79FF">
          <w:rPr>
            <w:rFonts w:hint="eastAsia"/>
          </w:rPr>
          <w:delText>組</w:delText>
        </w:r>
        <w:r w:rsidDel="00EF79FF">
          <w:rPr>
            <w:rFonts w:hint="eastAsia"/>
          </w:rPr>
          <w:delText>。</w:delText>
        </w:r>
        <w:bookmarkStart w:id="7687" w:name="_Toc103337313"/>
        <w:bookmarkStart w:id="7688" w:name="_Toc105773532"/>
        <w:bookmarkStart w:id="7689" w:name="_Toc106390860"/>
        <w:bookmarkStart w:id="7690" w:name="_Toc106814874"/>
        <w:bookmarkStart w:id="7691" w:name="_Toc106815114"/>
        <w:bookmarkStart w:id="7692" w:name="_Toc106974222"/>
        <w:bookmarkStart w:id="7693" w:name="_Toc106993783"/>
        <w:bookmarkStart w:id="7694" w:name="_Toc106994025"/>
        <w:bookmarkStart w:id="7695" w:name="_Toc107003518"/>
        <w:bookmarkStart w:id="7696" w:name="_Toc107003760"/>
        <w:bookmarkStart w:id="7697" w:name="_Toc107004000"/>
        <w:bookmarkStart w:id="7698" w:name="_Toc107005764"/>
        <w:bookmarkStart w:id="7699" w:name="_Toc107006004"/>
        <w:bookmarkEnd w:id="7687"/>
        <w:bookmarkEnd w:id="7688"/>
        <w:bookmarkEnd w:id="7689"/>
        <w:bookmarkEnd w:id="7690"/>
        <w:bookmarkEnd w:id="7691"/>
        <w:bookmarkEnd w:id="7692"/>
        <w:bookmarkEnd w:id="7693"/>
        <w:bookmarkEnd w:id="7694"/>
        <w:bookmarkEnd w:id="7695"/>
        <w:bookmarkEnd w:id="7696"/>
        <w:bookmarkEnd w:id="7697"/>
        <w:bookmarkEnd w:id="7698"/>
        <w:bookmarkEnd w:id="7699"/>
      </w:del>
    </w:p>
    <w:p w14:paraId="31CE898F" w14:textId="2A53E4D9" w:rsidR="00887573" w:rsidDel="00EF79FF" w:rsidRDefault="00887573" w:rsidP="00880F9F">
      <w:pPr>
        <w:ind w:leftChars="400" w:left="960" w:firstLine="480"/>
        <w:jc w:val="both"/>
        <w:rPr>
          <w:del w:id="7700" w:author="張寶騌 CHANG,PAO-TSUNG" w:date="2022-04-29T16:21:00Z"/>
        </w:rPr>
      </w:pPr>
      <w:del w:id="7701" w:author="張寶騌 CHANG,PAO-TSUNG" w:date="2022-04-29T16:21:00Z">
        <w:r w:rsidDel="00EF79FF">
          <w:rPr>
            <w:rFonts w:hint="eastAsia"/>
          </w:rPr>
          <w:delText>編碼方式</w:delText>
        </w:r>
        <w:r w:rsidR="00F47612" w:rsidDel="00EF79FF">
          <w:rPr>
            <w:rFonts w:hint="eastAsia"/>
          </w:rPr>
          <w:delText>則</w:delText>
        </w:r>
        <w:r w:rsidR="002F052E" w:rsidDel="00EF79FF">
          <w:rPr>
            <w:rFonts w:hint="eastAsia"/>
          </w:rPr>
          <w:delText>考慮兩種方式，第一種為</w:delText>
        </w:r>
        <w:r w:rsidDel="00EF79FF">
          <w:rPr>
            <w:rFonts w:hint="eastAsia"/>
          </w:rPr>
          <w:delText>以</w:delText>
        </w:r>
        <w:r w:rsidDel="00EF79FF">
          <w:rPr>
            <w:rFonts w:hint="eastAsia"/>
          </w:rPr>
          <w:delText>25</w:delText>
        </w:r>
        <w:r w:rsidR="004B6138" w:rsidDel="00EF79FF">
          <w:rPr>
            <w:rFonts w:hint="eastAsia"/>
          </w:rPr>
          <w:delText>m</w:delText>
        </w:r>
        <w:r w:rsidR="00A46CAA" w:rsidDel="00EF79FF">
          <w:rPr>
            <w:rFonts w:hint="eastAsia"/>
          </w:rPr>
          <w:delText>起始里程</w:delText>
        </w:r>
        <w:r w:rsidDel="00EF79FF">
          <w:rPr>
            <w:rFonts w:hint="eastAsia"/>
          </w:rPr>
          <w:delText>作為該</w:delText>
        </w:r>
        <w:r w:rsidR="00C63E3D" w:rsidDel="00EF79FF">
          <w:rPr>
            <w:rFonts w:hint="eastAsia"/>
          </w:rPr>
          <w:delText>分</w:delText>
        </w:r>
        <w:r w:rsidDel="00EF79FF">
          <w:rPr>
            <w:rFonts w:hint="eastAsia"/>
          </w:rPr>
          <w:delText>組的主</w:delText>
        </w:r>
        <w:r w:rsidR="00C63E3D" w:rsidDel="00EF79FF">
          <w:rPr>
            <w:rFonts w:hint="eastAsia"/>
          </w:rPr>
          <w:delText>編號</w:delText>
        </w:r>
        <w:r w:rsidDel="00EF79FF">
          <w:rPr>
            <w:rFonts w:hint="eastAsia"/>
          </w:rPr>
          <w:delText>名稱再加上第幾根鋼軌，舉例來說，若</w:delText>
        </w:r>
        <w:r w:rsidR="00386A1E" w:rsidDel="00EF79FF">
          <w:rPr>
            <w:rFonts w:hint="eastAsia"/>
          </w:rPr>
          <w:delText>分組的第一根</w:delText>
        </w:r>
        <w:r w:rsidDel="00EF79FF">
          <w:rPr>
            <w:rFonts w:hint="eastAsia"/>
          </w:rPr>
          <w:delText>軌枕位於</w:delText>
        </w:r>
        <w:r w:rsidDel="00EF79FF">
          <w:delText>K395+</w:delText>
        </w:r>
        <w:r w:rsidR="005978F6" w:rsidDel="00EF79FF">
          <w:rPr>
            <w:rFonts w:hint="eastAsia"/>
          </w:rPr>
          <w:delText>6</w:delText>
        </w:r>
        <w:r w:rsidDel="00EF79FF">
          <w:rPr>
            <w:rFonts w:hint="eastAsia"/>
          </w:rPr>
          <w:delText>00</w:delText>
        </w:r>
        <w:r w:rsidDel="00EF79FF">
          <w:rPr>
            <w:rFonts w:hint="eastAsia"/>
          </w:rPr>
          <w:delText>處，則該軌枕的編號為</w:delText>
        </w:r>
        <w:r w:rsidR="00E24AAC" w:rsidDel="00EF79FF">
          <w:rPr>
            <w:rFonts w:hint="eastAsia"/>
          </w:rPr>
          <w:delText>S</w:delText>
        </w:r>
        <w:r w:rsidR="00E24AAC" w:rsidDel="00EF79FF">
          <w:delText>LP-</w:delText>
        </w:r>
        <w:r w:rsidDel="00EF79FF">
          <w:delText>395</w:delText>
        </w:r>
        <w:r w:rsidR="005978F6" w:rsidDel="00EF79FF">
          <w:rPr>
            <w:rFonts w:hint="eastAsia"/>
          </w:rPr>
          <w:delText>6</w:delText>
        </w:r>
        <w:r w:rsidDel="00EF79FF">
          <w:rPr>
            <w:rFonts w:hint="eastAsia"/>
          </w:rPr>
          <w:delText>00</w:delText>
        </w:r>
        <w:r w:rsidR="00E24AAC" w:rsidDel="00EF79FF">
          <w:delText>-</w:delText>
        </w:r>
        <w:r w:rsidDel="00EF79FF">
          <w:rPr>
            <w:rFonts w:hint="eastAsia"/>
          </w:rPr>
          <w:delText>1</w:delText>
        </w:r>
        <w:r w:rsidDel="00EF79FF">
          <w:rPr>
            <w:rFonts w:hint="eastAsia"/>
          </w:rPr>
          <w:delText>，隨著里程增加方向而增加編號數</w:delText>
        </w:r>
        <w:r w:rsidR="00C95980" w:rsidDel="00EF79FF">
          <w:rPr>
            <w:rFonts w:hint="eastAsia"/>
          </w:rPr>
          <w:delText>。</w:delText>
        </w:r>
        <w:r w:rsidDel="00EF79FF">
          <w:rPr>
            <w:rFonts w:hint="eastAsia"/>
          </w:rPr>
          <w:delText>然而</w:delText>
        </w:r>
        <w:r w:rsidR="00083EBE" w:rsidDel="00EF79FF">
          <w:rPr>
            <w:rFonts w:hint="eastAsia"/>
          </w:rPr>
          <w:delText>經過</w:delText>
        </w:r>
        <w:r w:rsidR="005B1D5A" w:rsidDel="00EF79FF">
          <w:rPr>
            <w:rFonts w:hint="eastAsia"/>
          </w:rPr>
          <w:delText>探討後</w:delText>
        </w:r>
        <w:r w:rsidDel="00EF79FF">
          <w:rPr>
            <w:rFonts w:hint="eastAsia"/>
          </w:rPr>
          <w:delText>認為此編碼方式</w:delText>
        </w:r>
        <w:r w:rsidR="007827CE" w:rsidDel="00EF79FF">
          <w:rPr>
            <w:rFonts w:hint="eastAsia"/>
          </w:rPr>
          <w:delText>可能無法適用於實際養護上</w:delText>
        </w:r>
        <w:r w:rsidDel="00EF79FF">
          <w:rPr>
            <w:rFonts w:hint="eastAsia"/>
          </w:rPr>
          <w:delText>，</w:delText>
        </w:r>
        <w:r w:rsidR="007827CE" w:rsidDel="00EF79FF">
          <w:rPr>
            <w:rFonts w:hint="eastAsia"/>
          </w:rPr>
          <w:delText>因為軌枕的間距小，</w:delText>
        </w:r>
        <w:r w:rsidR="005E7661" w:rsidDel="00EF79FF">
          <w:rPr>
            <w:rFonts w:hint="eastAsia"/>
          </w:rPr>
          <w:delText>在</w:delText>
        </w:r>
        <w:r w:rsidR="007827CE" w:rsidDel="00EF79FF">
          <w:rPr>
            <w:rFonts w:hint="eastAsia"/>
          </w:rPr>
          <w:delText>現場</w:delText>
        </w:r>
        <w:r w:rsidR="00711811" w:rsidDel="00EF79FF">
          <w:rPr>
            <w:rFonts w:hint="eastAsia"/>
          </w:rPr>
          <w:delText>及模型中</w:delText>
        </w:r>
        <w:r w:rsidR="007827CE" w:rsidDel="00EF79FF">
          <w:rPr>
            <w:rFonts w:hint="eastAsia"/>
          </w:rPr>
          <w:delText>並不容易分辨相近的數根軌枕，可能會</w:delText>
        </w:r>
        <w:r w:rsidR="00846F00" w:rsidDel="00EF79FF">
          <w:rPr>
            <w:rFonts w:hint="eastAsia"/>
          </w:rPr>
          <w:delText>導致</w:delText>
        </w:r>
        <w:r w:rsidR="007827CE" w:rsidDel="00EF79FF">
          <w:rPr>
            <w:rFonts w:hint="eastAsia"/>
          </w:rPr>
          <w:delText>混淆或是找到錯誤的軌枕。</w:delText>
        </w:r>
        <w:r w:rsidR="00D579BE" w:rsidDel="00EF79FF">
          <w:rPr>
            <w:rFonts w:hint="eastAsia"/>
          </w:rPr>
          <w:delText>因此</w:delText>
        </w:r>
        <w:r w:rsidR="00547B42" w:rsidDel="00EF79FF">
          <w:rPr>
            <w:rFonts w:hint="eastAsia"/>
          </w:rPr>
          <w:delText>探討</w:delText>
        </w:r>
        <w:r w:rsidR="0071686D" w:rsidDel="00EF79FF">
          <w:rPr>
            <w:rFonts w:hint="eastAsia"/>
          </w:rPr>
          <w:delText>第二種方式，</w:delText>
        </w:r>
        <w:r w:rsidR="00880F9F" w:rsidDel="00EF79FF">
          <w:rPr>
            <w:rFonts w:hint="eastAsia"/>
          </w:rPr>
          <w:delText>一樣</w:delText>
        </w:r>
        <w:r w:rsidR="00D579BE" w:rsidDel="00EF79FF">
          <w:rPr>
            <w:rFonts w:hint="eastAsia"/>
          </w:rPr>
          <w:delText>以每</w:delText>
        </w:r>
        <w:r w:rsidR="00D579BE" w:rsidDel="00EF79FF">
          <w:rPr>
            <w:rFonts w:hint="eastAsia"/>
          </w:rPr>
          <w:delText>25</w:delText>
        </w:r>
        <w:r w:rsidR="00812637" w:rsidDel="00EF79FF">
          <w:delText>m</w:delText>
        </w:r>
        <w:r w:rsidR="00BF6162" w:rsidDel="00EF79FF">
          <w:rPr>
            <w:rFonts w:hint="eastAsia"/>
          </w:rPr>
          <w:delText>的起始</w:delText>
        </w:r>
        <w:r w:rsidR="008047F8" w:rsidDel="00EF79FF">
          <w:rPr>
            <w:rFonts w:hint="eastAsia"/>
          </w:rPr>
          <w:delText>里程</w:delText>
        </w:r>
        <w:r w:rsidR="00D579BE" w:rsidDel="00EF79FF">
          <w:rPr>
            <w:rFonts w:hint="eastAsia"/>
          </w:rPr>
          <w:delText>作為該區間內的所有軌枕扣件組的編碼</w:delText>
        </w:r>
        <w:r w:rsidR="00E24AAC" w:rsidDel="00EF79FF">
          <w:rPr>
            <w:rFonts w:hint="eastAsia"/>
          </w:rPr>
          <w:delText>，</w:delText>
        </w:r>
        <w:r w:rsidR="00FA3695" w:rsidDel="00EF79FF">
          <w:rPr>
            <w:rFonts w:hint="eastAsia"/>
          </w:rPr>
          <w:delText>但</w:delText>
        </w:r>
        <w:r w:rsidR="000A7F0C" w:rsidDel="00EF79FF">
          <w:rPr>
            <w:rFonts w:hint="eastAsia"/>
          </w:rPr>
          <w:delText>不再標示第幾根軌枕，</w:delText>
        </w:r>
        <w:r w:rsidR="00E24AAC" w:rsidDel="00EF79FF">
          <w:rPr>
            <w:rFonts w:hint="eastAsia"/>
          </w:rPr>
          <w:delText>並且</w:delText>
        </w:r>
        <w:r w:rsidR="00F74FCF" w:rsidDel="00EF79FF">
          <w:rPr>
            <w:rFonts w:hint="eastAsia"/>
          </w:rPr>
          <w:delText>增加</w:delText>
        </w:r>
        <w:r w:rsidR="00E24AAC" w:rsidDel="00EF79FF">
          <w:rPr>
            <w:rFonts w:hint="eastAsia"/>
          </w:rPr>
          <w:delText>標示此軌枕</w:delText>
        </w:r>
        <w:r w:rsidR="00CD38D8" w:rsidDel="00EF79FF">
          <w:rPr>
            <w:rFonts w:hint="eastAsia"/>
          </w:rPr>
          <w:delText>位於</w:delText>
        </w:r>
        <w:r w:rsidR="00E24AAC" w:rsidDel="00EF79FF">
          <w:rPr>
            <w:rFonts w:hint="eastAsia"/>
          </w:rPr>
          <w:delText>哪個股道上，如</w:delText>
        </w:r>
        <w:r w:rsidR="00E24AAC" w:rsidDel="00EF79FF">
          <w:rPr>
            <w:rFonts w:hint="eastAsia"/>
          </w:rPr>
          <w:delText>SLP-</w:delText>
        </w:r>
        <w:r w:rsidR="005978F6" w:rsidDel="00EF79FF">
          <w:rPr>
            <w:rFonts w:hint="eastAsia"/>
          </w:rPr>
          <w:delText>E</w:delText>
        </w:r>
        <w:r w:rsidR="00E24AAC" w:rsidDel="00EF79FF">
          <w:rPr>
            <w:rFonts w:hint="eastAsia"/>
          </w:rPr>
          <w:delText>-395</w:delText>
        </w:r>
        <w:r w:rsidR="005978F6" w:rsidDel="00EF79FF">
          <w:rPr>
            <w:rFonts w:hint="eastAsia"/>
          </w:rPr>
          <w:delText>6</w:delText>
        </w:r>
        <w:r w:rsidR="00E24AAC" w:rsidDel="00EF79FF">
          <w:rPr>
            <w:rFonts w:hint="eastAsia"/>
          </w:rPr>
          <w:delText>00</w:delText>
        </w:r>
        <w:r w:rsidR="00E24AAC" w:rsidDel="00EF79FF">
          <w:rPr>
            <w:rFonts w:hint="eastAsia"/>
          </w:rPr>
          <w:delText>代表物件為在</w:delText>
        </w:r>
        <w:r w:rsidR="005978F6" w:rsidDel="00EF79FF">
          <w:rPr>
            <w:rFonts w:hint="eastAsia"/>
          </w:rPr>
          <w:delText>東</w:delText>
        </w:r>
        <w:r w:rsidR="00E24AAC" w:rsidDel="00EF79FF">
          <w:rPr>
            <w:rFonts w:hint="eastAsia"/>
          </w:rPr>
          <w:delText>正線</w:delText>
        </w:r>
        <w:r w:rsidR="00E24AAC" w:rsidDel="00EF79FF">
          <w:delText>K395+</w:delText>
        </w:r>
        <w:r w:rsidR="005978F6" w:rsidDel="00EF79FF">
          <w:rPr>
            <w:rFonts w:hint="eastAsia"/>
          </w:rPr>
          <w:delText>6</w:delText>
        </w:r>
        <w:r w:rsidR="00E24AAC" w:rsidDel="00EF79FF">
          <w:rPr>
            <w:rFonts w:hint="eastAsia"/>
          </w:rPr>
          <w:delText>00</w:delText>
        </w:r>
        <w:r w:rsidR="00E24AAC" w:rsidDel="00EF79FF">
          <w:rPr>
            <w:rFonts w:hint="eastAsia"/>
          </w:rPr>
          <w:delText>處的軌枕物件</w:delText>
        </w:r>
        <w:r w:rsidR="00D579BE" w:rsidDel="00EF79FF">
          <w:rPr>
            <w:rFonts w:hint="eastAsia"/>
          </w:rPr>
          <w:delText>。</w:delText>
        </w:r>
        <w:bookmarkStart w:id="7702" w:name="_Toc103337314"/>
        <w:bookmarkStart w:id="7703" w:name="_Toc105773533"/>
        <w:bookmarkStart w:id="7704" w:name="_Toc106390861"/>
        <w:bookmarkStart w:id="7705" w:name="_Toc106814875"/>
        <w:bookmarkStart w:id="7706" w:name="_Toc106815115"/>
        <w:bookmarkStart w:id="7707" w:name="_Toc106974223"/>
        <w:bookmarkStart w:id="7708" w:name="_Toc106993784"/>
        <w:bookmarkStart w:id="7709" w:name="_Toc106994026"/>
        <w:bookmarkStart w:id="7710" w:name="_Toc107003519"/>
        <w:bookmarkStart w:id="7711" w:name="_Toc107003761"/>
        <w:bookmarkStart w:id="7712" w:name="_Toc107004001"/>
        <w:bookmarkStart w:id="7713" w:name="_Toc107005765"/>
        <w:bookmarkStart w:id="7714" w:name="_Toc107006005"/>
        <w:bookmarkEnd w:id="7702"/>
        <w:bookmarkEnd w:id="7703"/>
        <w:bookmarkEnd w:id="7704"/>
        <w:bookmarkEnd w:id="7705"/>
        <w:bookmarkEnd w:id="7706"/>
        <w:bookmarkEnd w:id="7707"/>
        <w:bookmarkEnd w:id="7708"/>
        <w:bookmarkEnd w:id="7709"/>
        <w:bookmarkEnd w:id="7710"/>
        <w:bookmarkEnd w:id="7711"/>
        <w:bookmarkEnd w:id="7712"/>
        <w:bookmarkEnd w:id="7713"/>
        <w:bookmarkEnd w:id="7714"/>
      </w:del>
    </w:p>
    <w:p w14:paraId="5B8001F6" w14:textId="67A8E71F" w:rsidR="004F4353" w:rsidDel="00EF79FF" w:rsidRDefault="00C02810" w:rsidP="00370BC0">
      <w:pPr>
        <w:ind w:leftChars="400" w:left="960" w:firstLine="480"/>
        <w:jc w:val="both"/>
        <w:rPr>
          <w:del w:id="7715" w:author="張寶騌 CHANG,PAO-TSUNG" w:date="2022-04-29T16:21:00Z"/>
        </w:rPr>
      </w:pPr>
      <w:del w:id="7716" w:author="張寶騌 CHANG,PAO-TSUNG" w:date="2022-04-29T16:21:00Z">
        <w:r w:rsidDel="00EF79FF">
          <w:rPr>
            <w:rFonts w:hint="eastAsia"/>
          </w:rPr>
          <w:delText>而在物件類型部分，</w:delText>
        </w:r>
        <w:r w:rsidR="00BF2797" w:rsidDel="00EF79FF">
          <w:rPr>
            <w:rFonts w:hint="eastAsia"/>
          </w:rPr>
          <w:delText>填入</w:delText>
        </w:r>
        <w:r w:rsidDel="00EF79FF">
          <w:rPr>
            <w:rFonts w:hint="eastAsia"/>
          </w:rPr>
          <w:delText>其為哪一種類型的軌枕，如預力混凝土軌枕或是木枕，</w:delText>
        </w:r>
        <w:r w:rsidR="00BF2797" w:rsidDel="00EF79FF">
          <w:rPr>
            <w:rFonts w:hint="eastAsia"/>
          </w:rPr>
          <w:delText>其他則填入安裝日期、製造商</w:delText>
        </w:r>
        <w:r w:rsidR="006D46D6" w:rsidDel="00EF79FF">
          <w:rPr>
            <w:rFonts w:hint="eastAsia"/>
          </w:rPr>
          <w:delText>、使用年限</w:delText>
        </w:r>
        <w:r w:rsidR="00BF2797" w:rsidDel="00EF79FF">
          <w:rPr>
            <w:rFonts w:hint="eastAsia"/>
          </w:rPr>
          <w:delText>等資訊，</w:delText>
        </w:r>
        <w:r w:rsidR="00600DBC" w:rsidDel="00EF79FF">
          <w:rPr>
            <w:rFonts w:hint="eastAsia"/>
          </w:rPr>
          <w:delText>如</w:delText>
        </w:r>
        <w:r w:rsidR="00AC7D5B" w:rsidDel="00EF79FF">
          <w:fldChar w:fldCharType="begin" w:fldLock="1"/>
        </w:r>
        <w:r w:rsidR="00AC7D5B" w:rsidDel="00EF79FF">
          <w:delInstrText xml:space="preserve"> </w:delInstrText>
        </w:r>
        <w:r w:rsidR="00AC7D5B" w:rsidDel="00EF79FF">
          <w:rPr>
            <w:rFonts w:hint="eastAsia"/>
          </w:rPr>
          <w:delInstrText>REF _Ref77167210 \h</w:delInstrText>
        </w:r>
        <w:r w:rsidR="00AC7D5B" w:rsidDel="00EF79FF">
          <w:delInstrText xml:space="preserve"> </w:delInstrText>
        </w:r>
      </w:del>
      <w:r w:rsidR="00EF79FF">
        <w:instrText xml:space="preserve"> \* MERGEFORMAT </w:instrText>
      </w:r>
      <w:del w:id="7717" w:author="張寶騌 CHANG,PAO-TSUNG" w:date="2022-04-29T16:21:00Z">
        <w:r w:rsidR="00AC7D5B" w:rsidDel="00EF79FF">
          <w:fldChar w:fldCharType="separate"/>
        </w:r>
        <w:r w:rsidR="00C919C6" w:rsidDel="00EF79FF">
          <w:rPr>
            <w:rFonts w:hint="eastAsia"/>
          </w:rPr>
          <w:delText>圖</w:delText>
        </w:r>
        <w:r w:rsidR="00C919C6" w:rsidDel="00EF79FF">
          <w:rPr>
            <w:rFonts w:hint="eastAsia"/>
          </w:rPr>
          <w:delText xml:space="preserve"> </w:delText>
        </w:r>
        <w:r w:rsidR="00C919C6" w:rsidDel="00EF79FF">
          <w:delText>4</w:delText>
        </w:r>
        <w:r w:rsidR="00C919C6" w:rsidDel="00EF79FF">
          <w:noBreakHyphen/>
          <w:delText>8</w:delText>
        </w:r>
        <w:r w:rsidR="00AC7D5B" w:rsidDel="00EF79FF">
          <w:fldChar w:fldCharType="end"/>
        </w:r>
        <w:r w:rsidR="00600DBC" w:rsidDel="00EF79FF">
          <w:rPr>
            <w:rFonts w:hint="eastAsia"/>
          </w:rPr>
          <w:delText>所示</w:delText>
        </w:r>
        <w:r w:rsidDel="00EF79FF">
          <w:rPr>
            <w:rFonts w:hint="eastAsia"/>
          </w:rPr>
          <w:delText>。</w:delText>
        </w:r>
        <w:bookmarkStart w:id="7718" w:name="_Toc103337315"/>
        <w:bookmarkStart w:id="7719" w:name="_Toc105773534"/>
        <w:bookmarkStart w:id="7720" w:name="_Toc106390862"/>
        <w:bookmarkStart w:id="7721" w:name="_Toc106814876"/>
        <w:bookmarkStart w:id="7722" w:name="_Toc106815116"/>
        <w:bookmarkStart w:id="7723" w:name="_Toc106974224"/>
        <w:bookmarkStart w:id="7724" w:name="_Toc106993785"/>
        <w:bookmarkStart w:id="7725" w:name="_Toc106994027"/>
        <w:bookmarkStart w:id="7726" w:name="_Toc107003520"/>
        <w:bookmarkStart w:id="7727" w:name="_Toc107003762"/>
        <w:bookmarkStart w:id="7728" w:name="_Toc107004002"/>
        <w:bookmarkStart w:id="7729" w:name="_Toc107005766"/>
        <w:bookmarkStart w:id="7730" w:name="_Toc107006006"/>
        <w:bookmarkEnd w:id="7718"/>
        <w:bookmarkEnd w:id="7719"/>
        <w:bookmarkEnd w:id="7720"/>
        <w:bookmarkEnd w:id="7721"/>
        <w:bookmarkEnd w:id="7722"/>
        <w:bookmarkEnd w:id="7723"/>
        <w:bookmarkEnd w:id="7724"/>
        <w:bookmarkEnd w:id="7725"/>
        <w:bookmarkEnd w:id="7726"/>
        <w:bookmarkEnd w:id="7727"/>
        <w:bookmarkEnd w:id="7728"/>
        <w:bookmarkEnd w:id="7729"/>
        <w:bookmarkEnd w:id="7730"/>
      </w:del>
    </w:p>
    <w:p w14:paraId="58D815BE" w14:textId="6D2DBBC1" w:rsidR="0002676F" w:rsidDel="00EF79FF" w:rsidRDefault="00F72405" w:rsidP="00D779C8">
      <w:pPr>
        <w:pStyle w:val="ac"/>
        <w:keepNext/>
        <w:tabs>
          <w:tab w:val="left" w:pos="4111"/>
        </w:tabs>
        <w:spacing w:beforeLines="100" w:before="360" w:after="180"/>
        <w:rPr>
          <w:del w:id="7731" w:author="張寶騌 CHANG,PAO-TSUNG" w:date="2022-04-29T16:21:00Z"/>
        </w:rPr>
      </w:pPr>
      <w:del w:id="7732" w:author="張寶騌 CHANG,PAO-TSUNG" w:date="2022-04-29T16:21:00Z">
        <w:r w:rsidRPr="00F72405" w:rsidDel="00EF79FF">
          <w:rPr>
            <w:noProof/>
          </w:rPr>
          <w:drawing>
            <wp:inline distT="0" distB="0" distL="0" distR="0" wp14:anchorId="79701A03" wp14:editId="5CA2DB1A">
              <wp:extent cx="2915057" cy="3820058"/>
              <wp:effectExtent l="0" t="0" r="0" b="9525"/>
              <wp:docPr id="22" name="圖片 22"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22" descr="一張含有 桌 的圖片&#10;&#10;自動產生的描述"/>
                      <pic:cNvPicPr/>
                    </pic:nvPicPr>
                    <pic:blipFill>
                      <a:blip r:embed="rId144"/>
                      <a:stretch>
                        <a:fillRect/>
                      </a:stretch>
                    </pic:blipFill>
                    <pic:spPr>
                      <a:xfrm>
                        <a:off x="0" y="0"/>
                        <a:ext cx="2915057" cy="3820058"/>
                      </a:xfrm>
                      <a:prstGeom prst="rect">
                        <a:avLst/>
                      </a:prstGeom>
                    </pic:spPr>
                  </pic:pic>
                </a:graphicData>
              </a:graphic>
            </wp:inline>
          </w:drawing>
        </w:r>
        <w:bookmarkStart w:id="7733" w:name="_Toc103337316"/>
        <w:bookmarkStart w:id="7734" w:name="_Toc105773535"/>
        <w:bookmarkStart w:id="7735" w:name="_Toc106390863"/>
        <w:bookmarkStart w:id="7736" w:name="_Toc106814877"/>
        <w:bookmarkStart w:id="7737" w:name="_Toc106815117"/>
        <w:bookmarkStart w:id="7738" w:name="_Toc106974225"/>
        <w:bookmarkStart w:id="7739" w:name="_Toc106993786"/>
        <w:bookmarkStart w:id="7740" w:name="_Toc106994028"/>
        <w:bookmarkStart w:id="7741" w:name="_Toc107003521"/>
        <w:bookmarkStart w:id="7742" w:name="_Toc107003763"/>
        <w:bookmarkStart w:id="7743" w:name="_Toc107004003"/>
        <w:bookmarkStart w:id="7744" w:name="_Toc107005767"/>
        <w:bookmarkStart w:id="7745" w:name="_Toc107006007"/>
        <w:bookmarkEnd w:id="7733"/>
        <w:bookmarkEnd w:id="7734"/>
        <w:bookmarkEnd w:id="7735"/>
        <w:bookmarkEnd w:id="7736"/>
        <w:bookmarkEnd w:id="7737"/>
        <w:bookmarkEnd w:id="7738"/>
        <w:bookmarkEnd w:id="7739"/>
        <w:bookmarkEnd w:id="7740"/>
        <w:bookmarkEnd w:id="7741"/>
        <w:bookmarkEnd w:id="7742"/>
        <w:bookmarkEnd w:id="7743"/>
        <w:bookmarkEnd w:id="7744"/>
        <w:bookmarkEnd w:id="7745"/>
      </w:del>
    </w:p>
    <w:p w14:paraId="74C6F43C" w14:textId="3E4C6932" w:rsidR="000F4357" w:rsidDel="00EF79FF" w:rsidRDefault="0002676F" w:rsidP="008D2E92">
      <w:pPr>
        <w:pStyle w:val="ac"/>
        <w:spacing w:after="180"/>
        <w:rPr>
          <w:del w:id="7746" w:author="張寶騌 CHANG,PAO-TSUNG" w:date="2022-04-29T16:21:00Z"/>
        </w:rPr>
      </w:pPr>
      <w:bookmarkStart w:id="7747" w:name="_Ref77167210"/>
      <w:del w:id="7748" w:author="張寶騌 CHANG,PAO-TSUNG" w:date="2022-04-29T16:21:00Z">
        <w:r w:rsidDel="00EF79FF">
          <w:rPr>
            <w:rFonts w:hint="eastAsia"/>
          </w:rPr>
          <w:delText>圖</w:delText>
        </w:r>
        <w:r w:rsidDel="00EF79FF">
          <w:rPr>
            <w:rFonts w:hint="eastAsia"/>
          </w:rPr>
          <w:delText xml:space="preserve"> </w:delText>
        </w:r>
      </w:del>
      <w:del w:id="7749"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delText>4</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delText>8</w:delText>
        </w:r>
        <w:r w:rsidR="00BD40D4" w:rsidDel="005044B8">
          <w:fldChar w:fldCharType="end"/>
        </w:r>
      </w:del>
      <w:bookmarkEnd w:id="7747"/>
      <w:del w:id="7750" w:author="張寶騌 CHANG,PAO-TSUNG" w:date="2022-04-29T16:21:00Z">
        <w:r w:rsidR="0051604A" w:rsidDel="00EF79FF">
          <w:rPr>
            <w:rFonts w:hint="eastAsia"/>
          </w:rPr>
          <w:delText xml:space="preserve">　</w:delText>
        </w:r>
        <w:r w:rsidDel="00EF79FF">
          <w:rPr>
            <w:rFonts w:hint="eastAsia"/>
          </w:rPr>
          <w:delText>軌枕扣件</w:delText>
        </w:r>
        <w:r w:rsidR="00E35867" w:rsidDel="00EF79FF">
          <w:rPr>
            <w:rFonts w:hint="eastAsia"/>
          </w:rPr>
          <w:delText>參數</w:delText>
        </w:r>
        <w:r w:rsidR="00DB282D" w:rsidDel="00EF79FF">
          <w:rPr>
            <w:rFonts w:hint="eastAsia"/>
          </w:rPr>
          <w:delText>資訊</w:delText>
        </w:r>
        <w:bookmarkStart w:id="7751" w:name="_Toc103337317"/>
        <w:bookmarkStart w:id="7752" w:name="_Toc105773536"/>
        <w:bookmarkStart w:id="7753" w:name="_Toc106390864"/>
        <w:bookmarkStart w:id="7754" w:name="_Toc106814878"/>
        <w:bookmarkStart w:id="7755" w:name="_Toc106815118"/>
        <w:bookmarkStart w:id="7756" w:name="_Toc106974226"/>
        <w:bookmarkStart w:id="7757" w:name="_Toc106993787"/>
        <w:bookmarkStart w:id="7758" w:name="_Toc106994029"/>
        <w:bookmarkStart w:id="7759" w:name="_Toc107003522"/>
        <w:bookmarkStart w:id="7760" w:name="_Toc107003764"/>
        <w:bookmarkStart w:id="7761" w:name="_Toc107004004"/>
        <w:bookmarkStart w:id="7762" w:name="_Toc107005768"/>
        <w:bookmarkStart w:id="7763" w:name="_Toc107006008"/>
        <w:bookmarkEnd w:id="7751"/>
        <w:bookmarkEnd w:id="7752"/>
        <w:bookmarkEnd w:id="7753"/>
        <w:bookmarkEnd w:id="7754"/>
        <w:bookmarkEnd w:id="7755"/>
        <w:bookmarkEnd w:id="7756"/>
        <w:bookmarkEnd w:id="7757"/>
        <w:bookmarkEnd w:id="7758"/>
        <w:bookmarkEnd w:id="7759"/>
        <w:bookmarkEnd w:id="7760"/>
        <w:bookmarkEnd w:id="7761"/>
        <w:bookmarkEnd w:id="7762"/>
        <w:bookmarkEnd w:id="7763"/>
      </w:del>
    </w:p>
    <w:p w14:paraId="0F949650" w14:textId="2271709D" w:rsidR="00515F96" w:rsidDel="00EF79FF" w:rsidRDefault="00920C18" w:rsidP="00DC1DF8">
      <w:pPr>
        <w:pStyle w:val="aa"/>
        <w:numPr>
          <w:ilvl w:val="0"/>
          <w:numId w:val="4"/>
        </w:numPr>
        <w:spacing w:beforeLines="50" w:before="180"/>
        <w:ind w:leftChars="0" w:firstLineChars="0"/>
        <w:jc w:val="both"/>
        <w:rPr>
          <w:del w:id="7764" w:author="張寶騌 CHANG,PAO-TSUNG" w:date="2022-04-29T16:21:00Z"/>
        </w:rPr>
      </w:pPr>
      <w:del w:id="7765" w:author="張寶騌 CHANG,PAO-TSUNG" w:date="2022-04-29T16:21:00Z">
        <w:r w:rsidDel="00EF79FF">
          <w:rPr>
            <w:rFonts w:hint="eastAsia"/>
          </w:rPr>
          <w:delText>養護標註</w:delText>
        </w:r>
        <w:bookmarkStart w:id="7766" w:name="_Toc103337318"/>
        <w:bookmarkStart w:id="7767" w:name="_Toc105773537"/>
        <w:bookmarkStart w:id="7768" w:name="_Toc106390865"/>
        <w:bookmarkStart w:id="7769" w:name="_Toc106814879"/>
        <w:bookmarkStart w:id="7770" w:name="_Toc106815119"/>
        <w:bookmarkStart w:id="7771" w:name="_Toc106974227"/>
        <w:bookmarkStart w:id="7772" w:name="_Toc106993788"/>
        <w:bookmarkStart w:id="7773" w:name="_Toc106994030"/>
        <w:bookmarkStart w:id="7774" w:name="_Toc107003523"/>
        <w:bookmarkStart w:id="7775" w:name="_Toc107003765"/>
        <w:bookmarkStart w:id="7776" w:name="_Toc107004005"/>
        <w:bookmarkStart w:id="7777" w:name="_Toc107005769"/>
        <w:bookmarkStart w:id="7778" w:name="_Toc107006009"/>
        <w:bookmarkEnd w:id="7766"/>
        <w:bookmarkEnd w:id="7767"/>
        <w:bookmarkEnd w:id="7768"/>
        <w:bookmarkEnd w:id="7769"/>
        <w:bookmarkEnd w:id="7770"/>
        <w:bookmarkEnd w:id="7771"/>
        <w:bookmarkEnd w:id="7772"/>
        <w:bookmarkEnd w:id="7773"/>
        <w:bookmarkEnd w:id="7774"/>
        <w:bookmarkEnd w:id="7775"/>
        <w:bookmarkEnd w:id="7776"/>
        <w:bookmarkEnd w:id="7777"/>
        <w:bookmarkEnd w:id="7778"/>
      </w:del>
    </w:p>
    <w:p w14:paraId="52573FEC" w14:textId="38AB6713" w:rsidR="00F2436A" w:rsidDel="00EF79FF" w:rsidRDefault="006F1E5D" w:rsidP="003A2240">
      <w:pPr>
        <w:ind w:leftChars="400" w:left="960" w:firstLine="480"/>
        <w:jc w:val="both"/>
        <w:rPr>
          <w:del w:id="7779" w:author="張寶騌 CHANG,PAO-TSUNG" w:date="2022-04-29T16:21:00Z"/>
        </w:rPr>
      </w:pPr>
      <w:del w:id="7780" w:author="張寶騌 CHANG,PAO-TSUNG" w:date="2022-04-29T16:21:00Z">
        <w:r w:rsidDel="00EF79FF">
          <w:rPr>
            <w:rFonts w:hint="eastAsia"/>
          </w:rPr>
          <w:delText>除了建立</w:delText>
        </w:r>
        <w:r w:rsidR="00F2436A" w:rsidDel="00EF79FF">
          <w:rPr>
            <w:rFonts w:hint="eastAsia"/>
          </w:rPr>
          <w:delText>上述軌道模型中各物件的</w:delText>
        </w:r>
        <w:r w:rsidR="008B065C" w:rsidDel="00EF79FF">
          <w:rPr>
            <w:rFonts w:hint="eastAsia"/>
          </w:rPr>
          <w:delText>編碼與</w:delText>
        </w:r>
        <w:r w:rsidR="00F2436A" w:rsidDel="00EF79FF">
          <w:rPr>
            <w:rFonts w:hint="eastAsia"/>
          </w:rPr>
          <w:delText>資訊之外</w:delText>
        </w:r>
        <w:r w:rsidDel="00EF79FF">
          <w:rPr>
            <w:rFonts w:hint="eastAsia"/>
          </w:rPr>
          <w:delText>，</w:delText>
        </w:r>
        <w:r w:rsidR="00926145" w:rsidDel="00EF79FF">
          <w:rPr>
            <w:rFonts w:hint="eastAsia"/>
          </w:rPr>
          <w:delText>由於</w:delText>
        </w:r>
        <w:r w:rsidR="001906F5" w:rsidDel="00EF79FF">
          <w:rPr>
            <w:rFonts w:hint="eastAsia"/>
          </w:rPr>
          <w:delText>軌道的狀態</w:delText>
        </w:r>
        <w:r w:rsidR="00926145" w:rsidDel="00EF79FF">
          <w:rPr>
            <w:rFonts w:hint="eastAsia"/>
          </w:rPr>
          <w:delText>隨時在變化，需要定期進行維修養護的動作，因此除了建立既有存在於軌道的物件之外，</w:delText>
        </w:r>
        <w:r w:rsidR="00F2436A" w:rsidDel="00EF79FF">
          <w:rPr>
            <w:rFonts w:hint="eastAsia"/>
          </w:rPr>
          <w:delText>亦於模型中建立由養護人員巡檢完所回報的待養護項目，</w:delText>
        </w:r>
        <w:r w:rsidR="00B20180" w:rsidDel="00EF79FF">
          <w:rPr>
            <w:rFonts w:hint="eastAsia"/>
          </w:rPr>
          <w:delText>並於參數欄位中填入該養護項目的相關資訊，</w:delText>
        </w:r>
        <w:r w:rsidR="00A15A11" w:rsidDel="00EF79FF">
          <w:rPr>
            <w:rFonts w:hint="eastAsia"/>
          </w:rPr>
          <w:delText>供</w:delText>
        </w:r>
        <w:r w:rsidR="0053178E" w:rsidDel="00EF79FF">
          <w:rPr>
            <w:rFonts w:hint="eastAsia"/>
          </w:rPr>
          <w:delText>養護人員</w:delText>
        </w:r>
        <w:r w:rsidR="006C0ACA" w:rsidDel="00EF79FF">
          <w:rPr>
            <w:rFonts w:hint="eastAsia"/>
          </w:rPr>
          <w:delText>進行後續追蹤</w:delText>
        </w:r>
        <w:r w:rsidR="00F2436A" w:rsidDel="00EF79FF">
          <w:rPr>
            <w:rFonts w:hint="eastAsia"/>
          </w:rPr>
          <w:delText>。</w:delText>
        </w:r>
        <w:bookmarkStart w:id="7781" w:name="_Toc103337319"/>
        <w:bookmarkStart w:id="7782" w:name="_Toc105773538"/>
        <w:bookmarkStart w:id="7783" w:name="_Toc106390866"/>
        <w:bookmarkStart w:id="7784" w:name="_Toc106814880"/>
        <w:bookmarkStart w:id="7785" w:name="_Toc106815120"/>
        <w:bookmarkStart w:id="7786" w:name="_Toc106974228"/>
        <w:bookmarkStart w:id="7787" w:name="_Toc106993789"/>
        <w:bookmarkStart w:id="7788" w:name="_Toc106994031"/>
        <w:bookmarkStart w:id="7789" w:name="_Toc107003524"/>
        <w:bookmarkStart w:id="7790" w:name="_Toc107003766"/>
        <w:bookmarkStart w:id="7791" w:name="_Toc107004006"/>
        <w:bookmarkStart w:id="7792" w:name="_Toc107005770"/>
        <w:bookmarkStart w:id="7793" w:name="_Toc107006010"/>
        <w:bookmarkEnd w:id="7781"/>
        <w:bookmarkEnd w:id="7782"/>
        <w:bookmarkEnd w:id="7783"/>
        <w:bookmarkEnd w:id="7784"/>
        <w:bookmarkEnd w:id="7785"/>
        <w:bookmarkEnd w:id="7786"/>
        <w:bookmarkEnd w:id="7787"/>
        <w:bookmarkEnd w:id="7788"/>
        <w:bookmarkEnd w:id="7789"/>
        <w:bookmarkEnd w:id="7790"/>
        <w:bookmarkEnd w:id="7791"/>
        <w:bookmarkEnd w:id="7792"/>
        <w:bookmarkEnd w:id="7793"/>
      </w:del>
    </w:p>
    <w:p w14:paraId="783C17CC" w14:textId="42463729" w:rsidR="001534BB" w:rsidDel="00EF79FF" w:rsidRDefault="00A15A11" w:rsidP="005D0131">
      <w:pPr>
        <w:ind w:leftChars="400" w:left="960" w:firstLine="480"/>
        <w:jc w:val="both"/>
        <w:rPr>
          <w:del w:id="7794" w:author="張寶騌 CHANG,PAO-TSUNG" w:date="2022-04-29T16:21:00Z"/>
        </w:rPr>
      </w:pPr>
      <w:del w:id="7795" w:author="張寶騌 CHANG,PAO-TSUNG" w:date="2022-04-29T16:21:00Z">
        <w:r w:rsidDel="00EF79FF">
          <w:rPr>
            <w:rFonts w:hint="eastAsia"/>
          </w:rPr>
          <w:delText>此養護標註物件的物件類型以所養護的項目命名，例如水平不整、噴泥等。而其他</w:delText>
        </w:r>
        <w:r w:rsidR="007F3617" w:rsidDel="00EF79FF">
          <w:rPr>
            <w:rFonts w:hint="eastAsia"/>
          </w:rPr>
          <w:delText>參數</w:delText>
        </w:r>
        <w:r w:rsidR="000F4357" w:rsidDel="00EF79FF">
          <w:rPr>
            <w:rFonts w:hint="eastAsia"/>
          </w:rPr>
          <w:delText>則是</w:delText>
        </w:r>
        <w:r w:rsidR="007F3617" w:rsidDel="00EF79FF">
          <w:rPr>
            <w:rFonts w:hint="eastAsia"/>
          </w:rPr>
          <w:delText>填入</w:delText>
        </w:r>
        <w:r w:rsidR="000F4357" w:rsidDel="00EF79FF">
          <w:rPr>
            <w:rFonts w:hint="eastAsia"/>
          </w:rPr>
          <w:delText>其所在里程</w:delText>
        </w:r>
        <w:r w:rsidR="007F3617" w:rsidDel="00EF79FF">
          <w:rPr>
            <w:rFonts w:hint="eastAsia"/>
          </w:rPr>
          <w:delText>、</w:delText>
        </w:r>
        <w:r w:rsidR="003A2240" w:rsidDel="00EF79FF">
          <w:rPr>
            <w:rFonts w:hint="eastAsia"/>
          </w:rPr>
          <w:delText>量測</w:delText>
        </w:r>
        <w:r w:rsidR="000F4357" w:rsidDel="00EF79FF">
          <w:rPr>
            <w:rFonts w:hint="eastAsia"/>
          </w:rPr>
          <w:delText>的時間</w:delText>
        </w:r>
        <w:r w:rsidR="007F3617" w:rsidDel="00EF79FF">
          <w:rPr>
            <w:rFonts w:hint="eastAsia"/>
          </w:rPr>
          <w:delText>、</w:delText>
        </w:r>
        <w:r w:rsidR="000F4357" w:rsidDel="00EF79FF">
          <w:rPr>
            <w:rFonts w:hint="eastAsia"/>
          </w:rPr>
          <w:delText>養護的種類與</w:delText>
        </w:r>
        <w:r w:rsidR="007F3617" w:rsidDel="00EF79FF">
          <w:rPr>
            <w:rFonts w:hint="eastAsia"/>
          </w:rPr>
          <w:delText>嚴重程度</w:delText>
        </w:r>
        <w:r w:rsidR="003A2240" w:rsidDel="00EF79FF">
          <w:rPr>
            <w:rFonts w:hint="eastAsia"/>
          </w:rPr>
          <w:delText>等</w:delText>
        </w:r>
        <w:r w:rsidR="00130CD4" w:rsidDel="00EF79FF">
          <w:rPr>
            <w:rFonts w:hint="eastAsia"/>
          </w:rPr>
          <w:delText>，會根據不同的養護項目有不同的填入資訊方式</w:delText>
        </w:r>
        <w:r w:rsidR="003A2240" w:rsidDel="00EF79FF">
          <w:rPr>
            <w:rFonts w:hint="eastAsia"/>
          </w:rPr>
          <w:delText>。</w:delText>
        </w:r>
        <w:r w:rsidR="007F3617" w:rsidDel="00EF79FF">
          <w:rPr>
            <w:rFonts w:hint="eastAsia"/>
          </w:rPr>
          <w:delText>此</w:delText>
        </w:r>
        <w:r w:rsidR="006A53EF" w:rsidDel="00EF79FF">
          <w:rPr>
            <w:rFonts w:hint="eastAsia"/>
          </w:rPr>
          <w:delText>物件將</w:delText>
        </w:r>
        <w:r w:rsidR="007F3617" w:rsidDel="00EF79FF">
          <w:rPr>
            <w:rFonts w:hint="eastAsia"/>
          </w:rPr>
          <w:delText>搭配後續的模型養護應用，</w:delText>
        </w:r>
        <w:r w:rsidR="003A2240" w:rsidDel="00EF79FF">
          <w:rPr>
            <w:rFonts w:hint="eastAsia"/>
          </w:rPr>
          <w:delText>詳細</w:delText>
        </w:r>
        <w:r w:rsidR="00161E55" w:rsidDel="00EF79FF">
          <w:rPr>
            <w:rFonts w:hint="eastAsia"/>
          </w:rPr>
          <w:delText>運用</w:delText>
        </w:r>
        <w:r w:rsidR="009215C5" w:rsidDel="00EF79FF">
          <w:rPr>
            <w:rFonts w:hint="eastAsia"/>
          </w:rPr>
          <w:delText>情形</w:delText>
        </w:r>
        <w:r w:rsidR="006D4E9C" w:rsidDel="00EF79FF">
          <w:rPr>
            <w:rFonts w:hint="eastAsia"/>
          </w:rPr>
          <w:delText>於</w:delText>
        </w:r>
        <w:r w:rsidR="009E50BF" w:rsidDel="00EF79FF">
          <w:rPr>
            <w:rFonts w:hint="eastAsia"/>
          </w:rPr>
          <w:delText>第</w:delText>
        </w:r>
        <w:r w:rsidR="009E50BF" w:rsidDel="00EF79FF">
          <w:rPr>
            <w:rFonts w:hint="eastAsia"/>
          </w:rPr>
          <w:delText>5</w:delText>
        </w:r>
        <w:r w:rsidR="009E50BF" w:rsidDel="00EF79FF">
          <w:rPr>
            <w:rFonts w:hint="eastAsia"/>
          </w:rPr>
          <w:delText>章</w:delText>
        </w:r>
        <w:r w:rsidR="003A2240" w:rsidDel="00EF79FF">
          <w:rPr>
            <w:rFonts w:hint="eastAsia"/>
          </w:rPr>
          <w:delText>說明。</w:delText>
        </w:r>
        <w:bookmarkStart w:id="7796" w:name="_Toc103337320"/>
        <w:bookmarkStart w:id="7797" w:name="_Toc105773539"/>
        <w:bookmarkStart w:id="7798" w:name="_Toc106390867"/>
        <w:bookmarkStart w:id="7799" w:name="_Toc106814881"/>
        <w:bookmarkStart w:id="7800" w:name="_Toc106815121"/>
        <w:bookmarkStart w:id="7801" w:name="_Toc106974229"/>
        <w:bookmarkStart w:id="7802" w:name="_Toc106993790"/>
        <w:bookmarkStart w:id="7803" w:name="_Toc106994032"/>
        <w:bookmarkStart w:id="7804" w:name="_Toc107003525"/>
        <w:bookmarkStart w:id="7805" w:name="_Toc107003767"/>
        <w:bookmarkStart w:id="7806" w:name="_Toc107004007"/>
        <w:bookmarkStart w:id="7807" w:name="_Toc107005771"/>
        <w:bookmarkStart w:id="7808" w:name="_Toc107006011"/>
        <w:bookmarkEnd w:id="7796"/>
        <w:bookmarkEnd w:id="7797"/>
        <w:bookmarkEnd w:id="7798"/>
        <w:bookmarkEnd w:id="7799"/>
        <w:bookmarkEnd w:id="7800"/>
        <w:bookmarkEnd w:id="7801"/>
        <w:bookmarkEnd w:id="7802"/>
        <w:bookmarkEnd w:id="7803"/>
        <w:bookmarkEnd w:id="7804"/>
        <w:bookmarkEnd w:id="7805"/>
        <w:bookmarkEnd w:id="7806"/>
        <w:bookmarkEnd w:id="7807"/>
        <w:bookmarkEnd w:id="7808"/>
      </w:del>
    </w:p>
    <w:p w14:paraId="3469EFDC" w14:textId="1ABEF444" w:rsidR="002A7F56" w:rsidDel="00EF79FF" w:rsidRDefault="002A7F56" w:rsidP="005D0131">
      <w:pPr>
        <w:ind w:leftChars="400" w:left="960" w:firstLine="480"/>
        <w:jc w:val="both"/>
        <w:rPr>
          <w:del w:id="7809" w:author="張寶騌 CHANG,PAO-TSUNG" w:date="2022-04-29T16:21:00Z"/>
        </w:rPr>
      </w:pPr>
      <w:bookmarkStart w:id="7810" w:name="_Toc103337321"/>
      <w:bookmarkStart w:id="7811" w:name="_Toc105773540"/>
      <w:bookmarkStart w:id="7812" w:name="_Toc106390868"/>
      <w:bookmarkStart w:id="7813" w:name="_Toc106814882"/>
      <w:bookmarkStart w:id="7814" w:name="_Toc106815122"/>
      <w:bookmarkStart w:id="7815" w:name="_Toc106974230"/>
      <w:bookmarkStart w:id="7816" w:name="_Toc106993791"/>
      <w:bookmarkStart w:id="7817" w:name="_Toc106994033"/>
      <w:bookmarkStart w:id="7818" w:name="_Toc107003526"/>
      <w:bookmarkStart w:id="7819" w:name="_Toc107003768"/>
      <w:bookmarkStart w:id="7820" w:name="_Toc107004008"/>
      <w:bookmarkStart w:id="7821" w:name="_Toc107005772"/>
      <w:bookmarkStart w:id="7822" w:name="_Toc107006012"/>
      <w:bookmarkEnd w:id="7810"/>
      <w:bookmarkEnd w:id="7811"/>
      <w:bookmarkEnd w:id="7812"/>
      <w:bookmarkEnd w:id="7813"/>
      <w:bookmarkEnd w:id="7814"/>
      <w:bookmarkEnd w:id="7815"/>
      <w:bookmarkEnd w:id="7816"/>
      <w:bookmarkEnd w:id="7817"/>
      <w:bookmarkEnd w:id="7818"/>
      <w:bookmarkEnd w:id="7819"/>
      <w:bookmarkEnd w:id="7820"/>
      <w:bookmarkEnd w:id="7821"/>
      <w:bookmarkEnd w:id="7822"/>
    </w:p>
    <w:p w14:paraId="5F23A369" w14:textId="3FD7356E" w:rsidR="00C10779" w:rsidRDefault="00936F0E">
      <w:pPr>
        <w:pStyle w:val="1"/>
        <w:spacing w:after="360"/>
      </w:pPr>
      <w:del w:id="7823" w:author="張寶騌 CHANG,PAO-TSUNG" w:date="2022-04-29T16:21:00Z">
        <w:r w:rsidDel="00EF79FF">
          <w:br w:type="page"/>
        </w:r>
      </w:del>
      <w:r w:rsidR="00CD54B3">
        <w:rPr>
          <w:rFonts w:hint="eastAsia"/>
        </w:rPr>
        <w:t xml:space="preserve">　</w:t>
      </w:r>
      <w:bookmarkStart w:id="7824" w:name="_Toc107006013"/>
      <w:r w:rsidR="00311DD0">
        <w:rPr>
          <w:rFonts w:hint="eastAsia"/>
        </w:rPr>
        <w:t>監測</w:t>
      </w:r>
      <w:r w:rsidR="0087118B">
        <w:rPr>
          <w:rFonts w:hint="eastAsia"/>
        </w:rPr>
        <w:t>成果</w:t>
      </w:r>
      <w:ins w:id="7825" w:author="張寶騌 CHANG,PAO-TSUNG" w:date="2022-05-22T16:12:00Z">
        <w:r w:rsidR="0087118B">
          <w:rPr>
            <w:rFonts w:hint="eastAsia"/>
          </w:rPr>
          <w:t>與</w:t>
        </w:r>
      </w:ins>
      <w:ins w:id="7826" w:author="張寶騌 CHANG,PAO-TSUNG" w:date="2022-06-18T15:18:00Z">
        <w:r w:rsidR="0087118B">
          <w:rPr>
            <w:rFonts w:hint="eastAsia"/>
          </w:rPr>
          <w:t>互動</w:t>
        </w:r>
      </w:ins>
      <w:ins w:id="7827" w:author="張寶騌 CHANG,PAO-TSUNG" w:date="2022-05-22T16:12:00Z">
        <w:r w:rsidR="0087118B">
          <w:rPr>
            <w:rFonts w:hint="eastAsia"/>
          </w:rPr>
          <w:t>平台</w:t>
        </w:r>
      </w:ins>
      <w:ins w:id="7828" w:author="張寶騌 CHANG,PAO-TSUNG" w:date="2022-06-18T15:18:00Z">
        <w:r w:rsidR="0087118B">
          <w:rPr>
            <w:rFonts w:hint="eastAsia"/>
          </w:rPr>
          <w:t>應用</w:t>
        </w:r>
      </w:ins>
      <w:bookmarkEnd w:id="7824"/>
    </w:p>
    <w:p w14:paraId="4BF5D88E" w14:textId="14427F77" w:rsidR="00835800" w:rsidRDefault="00835800" w:rsidP="0051604A">
      <w:pPr>
        <w:ind w:leftChars="0" w:left="0" w:firstLine="480"/>
        <w:jc w:val="both"/>
      </w:pPr>
      <w:ins w:id="7829" w:author="張寶騌 CHANG,PAO-TSUNG" w:date="2022-05-22T16:15:00Z">
        <w:r>
          <w:rPr>
            <w:rFonts w:hint="eastAsia"/>
          </w:rPr>
          <w:t>本章節</w:t>
        </w:r>
      </w:ins>
      <w:ins w:id="7830" w:author="張寶騌 CHANG,PAO-TSUNG" w:date="2022-05-28T00:15:00Z">
        <w:r w:rsidR="00824474">
          <w:rPr>
            <w:rFonts w:hint="eastAsia"/>
          </w:rPr>
          <w:t>將</w:t>
        </w:r>
      </w:ins>
      <w:ins w:id="7831" w:author="張寶騌 CHANG,PAO-TSUNG" w:date="2022-05-22T16:15:00Z">
        <w:r>
          <w:rPr>
            <w:rFonts w:hint="eastAsia"/>
          </w:rPr>
          <w:t>說明</w:t>
        </w:r>
      </w:ins>
      <w:r w:rsidR="0003212D">
        <w:rPr>
          <w:rFonts w:hint="eastAsia"/>
        </w:rPr>
        <w:t>監</w:t>
      </w:r>
      <w:ins w:id="7832" w:author="張寶騌 CHANG,PAO-TSUNG" w:date="2022-05-22T16:15:00Z">
        <w:r>
          <w:rPr>
            <w:rFonts w:hint="eastAsia"/>
          </w:rPr>
          <w:t>測得</w:t>
        </w:r>
      </w:ins>
      <w:ins w:id="7833" w:author="張寶騌 CHANG,PAO-TSUNG" w:date="2022-05-28T00:15:00Z">
        <w:r w:rsidR="00824474">
          <w:rPr>
            <w:rFonts w:hint="eastAsia"/>
          </w:rPr>
          <w:t>之</w:t>
        </w:r>
      </w:ins>
      <w:ins w:id="7834" w:author="張寶騌 CHANG,PAO-TSUNG" w:date="2022-05-22T16:16:00Z">
        <w:r w:rsidR="0003212D">
          <w:rPr>
            <w:rFonts w:hint="eastAsia"/>
          </w:rPr>
          <w:t>數據</w:t>
        </w:r>
      </w:ins>
      <w:r w:rsidR="0003212D">
        <w:rPr>
          <w:rFonts w:hint="eastAsia"/>
        </w:rPr>
        <w:t>成</w:t>
      </w:r>
      <w:ins w:id="7835" w:author="張寶騌 CHANG,PAO-TSUNG" w:date="2022-06-02T15:38:00Z">
        <w:r w:rsidR="00D63952">
          <w:rPr>
            <w:rFonts w:hint="eastAsia"/>
          </w:rPr>
          <w:t>果</w:t>
        </w:r>
      </w:ins>
      <w:r w:rsidR="0003212D">
        <w:rPr>
          <w:rFonts w:hint="eastAsia"/>
        </w:rPr>
        <w:t>，說明其數據結果與</w:t>
      </w:r>
      <w:ins w:id="7836" w:author="張寶騌 CHANG,PAO-TSUNG" w:date="2022-05-22T16:21:00Z">
        <w:r w:rsidR="00302F5F">
          <w:rPr>
            <w:rFonts w:hint="eastAsia"/>
          </w:rPr>
          <w:t>分佈</w:t>
        </w:r>
      </w:ins>
      <w:r w:rsidR="0003212D">
        <w:rPr>
          <w:rFonts w:hint="eastAsia"/>
        </w:rPr>
        <w:t>狀態</w:t>
      </w:r>
      <w:ins w:id="7837" w:author="張寶騌 CHANG,PAO-TSUNG" w:date="2022-05-22T16:16:00Z">
        <w:r>
          <w:rPr>
            <w:rFonts w:hint="eastAsia"/>
          </w:rPr>
          <w:t>趨勢</w:t>
        </w:r>
      </w:ins>
      <w:r w:rsidR="0003212D">
        <w:rPr>
          <w:rFonts w:hint="eastAsia"/>
        </w:rPr>
        <w:t>，最後</w:t>
      </w:r>
      <w:ins w:id="7838" w:author="張寶騌 CHANG,PAO-TSUNG" w:date="2022-05-22T16:16:00Z">
        <w:r>
          <w:rPr>
            <w:rFonts w:hint="eastAsia"/>
          </w:rPr>
          <w:t>將數據匯入第</w:t>
        </w:r>
        <w:r>
          <w:rPr>
            <w:rFonts w:hint="eastAsia"/>
          </w:rPr>
          <w:t>3</w:t>
        </w:r>
        <w:r>
          <w:rPr>
            <w:rFonts w:hint="eastAsia"/>
          </w:rPr>
          <w:t>章</w:t>
        </w:r>
      </w:ins>
      <w:ins w:id="7839" w:author="張寶騌 CHANG,PAO-TSUNG" w:date="2022-05-22T16:17:00Z">
        <w:r>
          <w:rPr>
            <w:rFonts w:hint="eastAsia"/>
          </w:rPr>
          <w:t>所建置</w:t>
        </w:r>
      </w:ins>
      <w:ins w:id="7840" w:author="張寶騌 CHANG,PAO-TSUNG" w:date="2022-05-22T16:16:00Z">
        <w:r>
          <w:rPr>
            <w:rFonts w:hint="eastAsia"/>
          </w:rPr>
          <w:t>的</w:t>
        </w:r>
      </w:ins>
      <w:ins w:id="7841" w:author="張寶騌 CHANG,PAO-TSUNG" w:date="2022-06-02T15:39:00Z">
        <w:r w:rsidR="00D63952">
          <w:t>Unity</w:t>
        </w:r>
        <w:r w:rsidR="00D63952">
          <w:rPr>
            <w:rFonts w:hint="eastAsia"/>
          </w:rPr>
          <w:t>互動</w:t>
        </w:r>
      </w:ins>
      <w:ins w:id="7842" w:author="張寶騌 CHANG,PAO-TSUNG" w:date="2022-06-22T01:08:00Z">
        <w:r w:rsidR="00EE0748">
          <w:rPr>
            <w:rFonts w:hint="eastAsia"/>
          </w:rPr>
          <w:t>平台</w:t>
        </w:r>
      </w:ins>
      <w:ins w:id="7843" w:author="張寶騌 CHANG,PAO-TSUNG" w:date="2022-05-22T16:17:00Z">
        <w:r>
          <w:rPr>
            <w:rFonts w:hint="eastAsia"/>
          </w:rPr>
          <w:t>，</w:t>
        </w:r>
      </w:ins>
      <w:ins w:id="7844" w:author="張寶騌 CHANG,PAO-TSUNG" w:date="2022-06-22T01:09:00Z">
        <w:r w:rsidR="00EE0748">
          <w:rPr>
            <w:rFonts w:hint="eastAsia"/>
          </w:rPr>
          <w:t>進行</w:t>
        </w:r>
      </w:ins>
      <w:ins w:id="7845" w:author="張寶騌 CHANG,PAO-TSUNG" w:date="2022-06-22T01:08:00Z">
        <w:r w:rsidR="00EE0748">
          <w:rPr>
            <w:rFonts w:hint="eastAsia"/>
          </w:rPr>
          <w:t>後續</w:t>
        </w:r>
      </w:ins>
      <w:ins w:id="7846" w:author="張寶騌 CHANG,PAO-TSUNG" w:date="2022-06-22T01:09:00Z">
        <w:r w:rsidR="00EE0748">
          <w:rPr>
            <w:rFonts w:hint="eastAsia"/>
          </w:rPr>
          <w:t>趨勢呈現與狀態註記等應用</w:t>
        </w:r>
      </w:ins>
      <w:ins w:id="7847" w:author="張寶騌 CHANG,PAO-TSUNG" w:date="2022-05-27T21:10:00Z">
        <w:r w:rsidR="00460ADD">
          <w:rPr>
            <w:rFonts w:hint="eastAsia"/>
          </w:rPr>
          <w:t>。</w:t>
        </w:r>
      </w:ins>
    </w:p>
    <w:p w14:paraId="4A7E5841" w14:textId="77777777" w:rsidR="00205EE2" w:rsidRDefault="00205EE2" w:rsidP="00205EE2">
      <w:pPr>
        <w:pStyle w:val="21"/>
        <w:spacing w:before="360"/>
        <w:rPr>
          <w:ins w:id="7848" w:author="張寶騌 CHANG,PAO-TSUNG" w:date="2022-06-22T15:39:00Z"/>
        </w:rPr>
      </w:pPr>
      <w:ins w:id="7849" w:author="張寶騌 CHANG,PAO-TSUNG" w:date="2022-05-20T12:07:00Z">
        <w:r>
          <w:rPr>
            <w:rFonts w:hint="eastAsia"/>
          </w:rPr>
          <w:t xml:space="preserve">  </w:t>
        </w:r>
      </w:ins>
      <w:r>
        <w:rPr>
          <w:rFonts w:hint="eastAsia"/>
        </w:rPr>
        <w:t>監測成果</w:t>
      </w:r>
    </w:p>
    <w:p w14:paraId="728D752A" w14:textId="3463AB30" w:rsidR="00D63952" w:rsidRDefault="00460ADD" w:rsidP="00D63952">
      <w:pPr>
        <w:ind w:leftChars="0" w:left="0" w:firstLine="480"/>
        <w:jc w:val="both"/>
        <w:rPr>
          <w:ins w:id="7850" w:author="張寶騌 CHANG,PAO-TSUNG" w:date="2022-06-02T15:42:00Z"/>
        </w:rPr>
      </w:pPr>
      <w:ins w:id="7851" w:author="張寶騌 CHANG,PAO-TSUNG" w:date="2022-05-27T21:11:00Z">
        <w:r>
          <w:rPr>
            <w:rFonts w:hint="eastAsia"/>
          </w:rPr>
          <w:t>本研究</w:t>
        </w:r>
      </w:ins>
      <w:ins w:id="7852" w:author="張寶騌 CHANG,PAO-TSUNG" w:date="2022-05-27T21:12:00Z">
        <w:r w:rsidR="00B7389E">
          <w:rPr>
            <w:rFonts w:hint="eastAsia"/>
          </w:rPr>
          <w:t>自</w:t>
        </w:r>
        <w:r w:rsidR="00B7389E">
          <w:rPr>
            <w:rFonts w:hint="eastAsia"/>
          </w:rPr>
          <w:t>2022/4/23</w:t>
        </w:r>
      </w:ins>
      <w:ins w:id="7853" w:author="張寶騌 CHANG,PAO-TSUNG" w:date="2022-05-27T21:14:00Z">
        <w:r w:rsidR="00B7389E">
          <w:rPr>
            <w:rFonts w:hint="eastAsia"/>
          </w:rPr>
          <w:t>開始接收監測</w:t>
        </w:r>
      </w:ins>
      <w:ins w:id="7854" w:author="張寶騌 CHANG,PAO-TSUNG" w:date="2022-05-27T21:12:00Z">
        <w:r w:rsidR="00B7389E">
          <w:rPr>
            <w:rFonts w:hint="eastAsia"/>
          </w:rPr>
          <w:t>數據</w:t>
        </w:r>
      </w:ins>
      <w:ins w:id="7855" w:author="張寶騌 CHANG,PAO-TSUNG" w:date="2022-05-27T21:13:00Z">
        <w:r w:rsidR="00B7389E">
          <w:rPr>
            <w:rFonts w:hint="eastAsia"/>
          </w:rPr>
          <w:t>，</w:t>
        </w:r>
      </w:ins>
      <w:ins w:id="7856" w:author="張寶騌 CHANG,PAO-TSUNG" w:date="2022-05-27T21:14:00Z">
        <w:r w:rsidR="00B7389E">
          <w:rPr>
            <w:rFonts w:hint="eastAsia"/>
          </w:rPr>
          <w:t>數據分析</w:t>
        </w:r>
      </w:ins>
      <w:proofErr w:type="gramStart"/>
      <w:ins w:id="7857" w:author="張寶騌 CHANG,PAO-TSUNG" w:date="2022-05-27T21:15:00Z">
        <w:r w:rsidR="00B7389E">
          <w:rPr>
            <w:rFonts w:hint="eastAsia"/>
          </w:rPr>
          <w:t>採</w:t>
        </w:r>
        <w:proofErr w:type="gramEnd"/>
        <w:r w:rsidR="00B7389E">
          <w:rPr>
            <w:rFonts w:hint="eastAsia"/>
          </w:rPr>
          <w:t>樣時間介於</w:t>
        </w:r>
      </w:ins>
      <w:ins w:id="7858" w:author="張寶騌 CHANG,PAO-TSUNG" w:date="2022-05-27T21:11:00Z">
        <w:r w:rsidR="00B7389E">
          <w:rPr>
            <w:rFonts w:hint="eastAsia"/>
          </w:rPr>
          <w:t>2022/4/</w:t>
        </w:r>
      </w:ins>
      <w:ins w:id="7859" w:author="張寶騌 CHANG,PAO-TSUNG" w:date="2022-05-27T21:12:00Z">
        <w:r w:rsidR="00B7389E">
          <w:rPr>
            <w:rFonts w:hint="eastAsia"/>
          </w:rPr>
          <w:t>23 ~2022/5/23</w:t>
        </w:r>
      </w:ins>
      <w:ins w:id="7860" w:author="張寶騌 CHANG,PAO-TSUNG" w:date="2022-05-27T21:15:00Z">
        <w:r w:rsidR="00B7389E">
          <w:rPr>
            <w:rFonts w:hint="eastAsia"/>
          </w:rPr>
          <w:t>，由於在</w:t>
        </w:r>
      </w:ins>
      <w:ins w:id="7861" w:author="張寶騌 CHANG,PAO-TSUNG" w:date="2022-05-27T21:16:00Z">
        <w:r w:rsidR="00F10D7D">
          <w:rPr>
            <w:rFonts w:hint="eastAsia"/>
          </w:rPr>
          <w:t>監測</w:t>
        </w:r>
        <w:proofErr w:type="gramStart"/>
        <w:r w:rsidR="00F10D7D">
          <w:rPr>
            <w:rFonts w:hint="eastAsia"/>
          </w:rPr>
          <w:t>期間</w:t>
        </w:r>
      </w:ins>
      <w:ins w:id="7862" w:author="張寶騌 CHANG,PAO-TSUNG" w:date="2022-05-27T21:17:00Z">
        <w:r w:rsidR="00F10D7D">
          <w:rPr>
            <w:rFonts w:hint="eastAsia"/>
          </w:rPr>
          <w:t>感</w:t>
        </w:r>
        <w:proofErr w:type="gramEnd"/>
        <w:r w:rsidR="00F10D7D">
          <w:rPr>
            <w:rFonts w:hint="eastAsia"/>
          </w:rPr>
          <w:t>測設備曾受大雨、</w:t>
        </w:r>
      </w:ins>
      <w:ins w:id="7863" w:author="張寶騌 CHANG,PAO-TSUNG" w:date="2022-05-27T21:18:00Z">
        <w:r w:rsidR="00F10D7D">
          <w:rPr>
            <w:rFonts w:hint="eastAsia"/>
          </w:rPr>
          <w:t>訊號不穩及電源供應等外在環境因素影響，致</w:t>
        </w:r>
      </w:ins>
      <w:ins w:id="7864" w:author="張寶騌 CHANG,PAO-TSUNG" w:date="2022-05-27T21:19:00Z">
        <w:r w:rsidR="00F10D7D">
          <w:rPr>
            <w:rFonts w:hint="eastAsia"/>
          </w:rPr>
          <w:t>該期間有資料缺失等情況</w:t>
        </w:r>
      </w:ins>
      <w:ins w:id="7865" w:author="張寶騌 CHANG,PAO-TSUNG" w:date="2022-05-27T21:26:00Z">
        <w:r w:rsidR="004F683B">
          <w:rPr>
            <w:rFonts w:hint="eastAsia"/>
          </w:rPr>
          <w:t>，</w:t>
        </w:r>
      </w:ins>
      <w:ins w:id="7866" w:author="張寶騌 CHANG,PAO-TSUNG" w:date="2022-05-27T21:24:00Z">
        <w:r w:rsidR="004F683B">
          <w:rPr>
            <w:rFonts w:hint="eastAsia"/>
          </w:rPr>
          <w:t>因</w:t>
        </w:r>
      </w:ins>
      <w:ins w:id="7867" w:author="張寶騌 CHANG,PAO-TSUNG" w:date="2022-05-27T21:25:00Z">
        <w:r w:rsidR="004F683B">
          <w:rPr>
            <w:rFonts w:hint="eastAsia"/>
          </w:rPr>
          <w:t>此僅針對監測品質較為完整之</w:t>
        </w:r>
      </w:ins>
      <w:ins w:id="7868" w:author="張寶騌 CHANG,PAO-TSUNG" w:date="2022-05-27T21:26:00Z">
        <w:r w:rsidR="004F683B">
          <w:rPr>
            <w:rFonts w:hint="eastAsia"/>
          </w:rPr>
          <w:t>數據進行分析</w:t>
        </w:r>
      </w:ins>
      <w:ins w:id="7869" w:author="張寶騌 CHANG,PAO-TSUNG" w:date="2022-05-28T00:14:00Z">
        <w:r w:rsidR="00824474">
          <w:rPr>
            <w:rFonts w:hint="eastAsia"/>
          </w:rPr>
          <w:t>與應用於</w:t>
        </w:r>
        <w:r w:rsidR="00824474">
          <w:t>Unity</w:t>
        </w:r>
      </w:ins>
      <w:ins w:id="7870" w:author="張寶騌 CHANG,PAO-TSUNG" w:date="2022-06-22T01:05:00Z">
        <w:r w:rsidR="00EE0748">
          <w:rPr>
            <w:rFonts w:hint="eastAsia"/>
          </w:rPr>
          <w:t>平台</w:t>
        </w:r>
      </w:ins>
      <w:ins w:id="7871" w:author="張寶騌 CHANG,PAO-TSUNG" w:date="2022-05-27T21:28:00Z">
        <w:r w:rsidR="00F71130">
          <w:rPr>
            <w:rFonts w:hint="eastAsia"/>
          </w:rPr>
          <w:t>。</w:t>
        </w:r>
      </w:ins>
    </w:p>
    <w:p w14:paraId="52730D0B" w14:textId="2CFA4045" w:rsidR="00BF676E" w:rsidRDefault="00BF676E" w:rsidP="00D63952">
      <w:pPr>
        <w:ind w:leftChars="0" w:left="0" w:firstLine="480"/>
        <w:jc w:val="both"/>
        <w:rPr>
          <w:ins w:id="7872" w:author="張寶騌 CHANG,PAO-TSUNG" w:date="2022-06-02T15:48:00Z"/>
        </w:rPr>
      </w:pPr>
      <w:ins w:id="7873" w:author="張寶騌 CHANG,PAO-TSUNG" w:date="2022-06-02T15:43:00Z">
        <w:r>
          <w:rPr>
            <w:rFonts w:hint="eastAsia"/>
          </w:rPr>
          <w:t>由於監測的車班與車種</w:t>
        </w:r>
        <w:proofErr w:type="gramStart"/>
        <w:r>
          <w:rPr>
            <w:rFonts w:hint="eastAsia"/>
          </w:rPr>
          <w:t>眾多，</w:t>
        </w:r>
      </w:ins>
      <w:proofErr w:type="gramEnd"/>
      <w:ins w:id="7874" w:author="張寶騌 CHANG,PAO-TSUNG" w:date="2022-06-02T15:46:00Z">
        <w:r>
          <w:rPr>
            <w:rFonts w:hint="eastAsia"/>
          </w:rPr>
          <w:t>因此</w:t>
        </w:r>
      </w:ins>
      <w:ins w:id="7875" w:author="張寶騌 CHANG,PAO-TSUNG" w:date="2022-06-02T15:43:00Z">
        <w:r>
          <w:rPr>
            <w:rFonts w:hint="eastAsia"/>
          </w:rPr>
          <w:t>從每日所監測的資料中各挑選一班自強號、普悠</w:t>
        </w:r>
        <w:proofErr w:type="gramStart"/>
        <w:r>
          <w:rPr>
            <w:rFonts w:hint="eastAsia"/>
          </w:rPr>
          <w:t>瑪</w:t>
        </w:r>
        <w:proofErr w:type="gramEnd"/>
        <w:r>
          <w:rPr>
            <w:rFonts w:hint="eastAsia"/>
          </w:rPr>
          <w:t>號及區間車通過時產生的數據進行比較，並</w:t>
        </w:r>
      </w:ins>
      <w:ins w:id="7876" w:author="張寶騌 CHANG,PAO-TSUNG" w:date="2022-06-02T15:44:00Z">
        <w:r>
          <w:rPr>
            <w:rFonts w:hint="eastAsia"/>
          </w:rPr>
          <w:t>分析監測期間</w:t>
        </w:r>
      </w:ins>
      <w:ins w:id="7877" w:author="張寶騌 CHANG,PAO-TSUNG" w:date="2022-06-02T15:45:00Z">
        <w:r>
          <w:rPr>
            <w:rFonts w:hint="eastAsia"/>
          </w:rPr>
          <w:t>的數值變化趨勢</w:t>
        </w:r>
      </w:ins>
      <w:ins w:id="7878" w:author="張寶騌 CHANG,PAO-TSUNG" w:date="2022-06-02T15:46:00Z">
        <w:r>
          <w:rPr>
            <w:rFonts w:hint="eastAsia"/>
          </w:rPr>
          <w:t>。</w:t>
        </w:r>
      </w:ins>
      <w:ins w:id="7879" w:author="張寶騌 CHANG,PAO-TSUNG" w:date="2022-06-02T15:47:00Z">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proofErr w:type="gramStart"/>
        <w:r w:rsidR="00E11811" w:rsidRPr="00E11811">
          <w:rPr>
            <w:rFonts w:hint="eastAsia"/>
          </w:rPr>
          <w:t>326</w:t>
        </w:r>
        <w:r w:rsidR="00E11811" w:rsidRPr="00E11811">
          <w:rPr>
            <w:rFonts w:hint="eastAsia"/>
          </w:rPr>
          <w:t>次普悠瑪</w:t>
        </w:r>
        <w:proofErr w:type="gramEnd"/>
        <w:r w:rsidR="00E11811" w:rsidRPr="00E11811">
          <w:rPr>
            <w:rFonts w:hint="eastAsia"/>
          </w:rPr>
          <w:t>號與</w:t>
        </w:r>
        <w:r w:rsidR="00E11811" w:rsidRPr="00E11811">
          <w:rPr>
            <w:rFonts w:hint="eastAsia"/>
          </w:rPr>
          <w:t>3228</w:t>
        </w:r>
        <w:r w:rsidR="00E11811" w:rsidRPr="00E11811">
          <w:rPr>
            <w:rFonts w:hint="eastAsia"/>
          </w:rPr>
          <w:t>車次區間車，</w:t>
        </w:r>
      </w:ins>
      <w:ins w:id="7880" w:author="張寶騌 CHANG,PAO-TSUNG" w:date="2022-06-22T01:06:00Z">
        <w:r w:rsidR="00EE0748">
          <w:rPr>
            <w:rFonts w:hint="eastAsia"/>
          </w:rPr>
          <w:t>因三班車的車種與</w:t>
        </w:r>
      </w:ins>
      <w:ins w:id="7881" w:author="張寶騌 CHANG,PAO-TSUNG" w:date="2022-06-22T01:07:00Z">
        <w:r w:rsidR="00EE0748">
          <w:rPr>
            <w:rFonts w:hint="eastAsia"/>
          </w:rPr>
          <w:t>動力型式有所不同，因此以此做為後續趨勢觀察的依據。</w:t>
        </w:r>
      </w:ins>
      <w:proofErr w:type="gramStart"/>
      <w:ins w:id="7882" w:author="張寶騌 CHANG,PAO-TSUNG" w:date="2022-06-02T15:47:00Z">
        <w:r w:rsidR="00E11811" w:rsidRPr="00E11811">
          <w:rPr>
            <w:rFonts w:hint="eastAsia"/>
          </w:rPr>
          <w:t>三</w:t>
        </w:r>
        <w:proofErr w:type="gramEnd"/>
        <w:r w:rsidR="00E11811" w:rsidRPr="00E11811">
          <w:rPr>
            <w:rFonts w:hint="eastAsia"/>
          </w:rPr>
          <w:t>車班之</w:t>
        </w:r>
      </w:ins>
      <w:ins w:id="7883" w:author="張寶騌 CHANG,PAO-TSUNG" w:date="2022-06-02T15:51:00Z">
        <w:r w:rsidR="00E11811">
          <w:rPr>
            <w:rFonts w:hint="eastAsia"/>
          </w:rPr>
          <w:t>詳細</w:t>
        </w:r>
      </w:ins>
      <w:ins w:id="7884" w:author="張寶騌 CHANG,PAO-TSUNG" w:date="2022-06-02T15:47:00Z">
        <w:r w:rsidR="00E11811" w:rsidRPr="00E11811">
          <w:rPr>
            <w:rFonts w:hint="eastAsia"/>
          </w:rPr>
          <w:t>資料如</w:t>
        </w:r>
      </w:ins>
      <w:ins w:id="7885" w:author="張寶騌 CHANG,PAO-TSUNG" w:date="2022-06-02T15:48:00Z">
        <w:r w:rsidR="00E11811">
          <w:fldChar w:fldCharType="begin"/>
        </w:r>
        <w:r w:rsidR="00E11811">
          <w:instrText xml:space="preserve"> </w:instrText>
        </w:r>
        <w:r w:rsidR="00E11811">
          <w:rPr>
            <w:rFonts w:hint="eastAsia"/>
          </w:rPr>
          <w:instrText>REF _Ref104591847 \h</w:instrText>
        </w:r>
        <w:r w:rsidR="00E11811">
          <w:instrText xml:space="preserve"> </w:instrText>
        </w:r>
      </w:ins>
      <w:r w:rsidR="00E11811">
        <w:fldChar w:fldCharType="separate"/>
      </w:r>
      <w:ins w:id="7886" w:author="張寶騌 CHANG,PAO-TSUNG" w:date="2022-06-02T15:48:00Z">
        <w:r w:rsidR="00643F6D">
          <w:rPr>
            <w:rFonts w:hint="eastAsia"/>
          </w:rPr>
          <w:t>表</w:t>
        </w:r>
        <w:r w:rsidR="00643F6D">
          <w:rPr>
            <w:rFonts w:hint="eastAsia"/>
          </w:rPr>
          <w:t xml:space="preserve"> </w:t>
        </w:r>
      </w:ins>
      <w:r w:rsidR="00643F6D">
        <w:rPr>
          <w:noProof/>
        </w:rPr>
        <w:t>4</w:t>
      </w:r>
      <w:r w:rsidR="00643F6D">
        <w:noBreakHyphen/>
      </w:r>
      <w:r w:rsidR="00643F6D">
        <w:rPr>
          <w:noProof/>
        </w:rPr>
        <w:t>1</w:t>
      </w:r>
      <w:ins w:id="7887" w:author="張寶騌 CHANG,PAO-TSUNG" w:date="2022-06-02T15:48:00Z">
        <w:r w:rsidR="00E11811">
          <w:fldChar w:fldCharType="end"/>
        </w:r>
      </w:ins>
      <w:ins w:id="7888" w:author="張寶騌 CHANG,PAO-TSUNG" w:date="2022-06-02T15:47:00Z">
        <w:r w:rsidR="00E11811" w:rsidRPr="00E11811">
          <w:rPr>
            <w:rFonts w:hint="eastAsia"/>
          </w:rPr>
          <w:t>。</w:t>
        </w:r>
      </w:ins>
    </w:p>
    <w:p w14:paraId="3A6E3AB0" w14:textId="47660B3E" w:rsidR="00E11811" w:rsidRDefault="00E11811" w:rsidP="00E11811">
      <w:pPr>
        <w:pStyle w:val="ac"/>
        <w:spacing w:after="180"/>
        <w:rPr>
          <w:ins w:id="7889" w:author="張寶騌 CHANG,PAO-TSUNG" w:date="2022-06-02T15:48:00Z"/>
        </w:rPr>
      </w:pPr>
      <w:bookmarkStart w:id="7890" w:name="_Ref104591847"/>
      <w:bookmarkStart w:id="7891" w:name="_Toc106977582"/>
      <w:ins w:id="7892" w:author="張寶騌 CHANG,PAO-TSUNG" w:date="2022-06-02T15:48:00Z">
        <w:r>
          <w:rPr>
            <w:rFonts w:hint="eastAsia"/>
          </w:rPr>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4</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1</w:t>
      </w:r>
      <w:r w:rsidR="00BF7FA6">
        <w:fldChar w:fldCharType="end"/>
      </w:r>
      <w:bookmarkEnd w:id="7890"/>
      <w:r w:rsidR="008958F6">
        <w:rPr>
          <w:rFonts w:hint="eastAsia"/>
        </w:rPr>
        <w:t xml:space="preserve"> </w:t>
      </w:r>
      <w:ins w:id="7893" w:author="張寶騌 CHANG,PAO-TSUNG" w:date="2022-06-02T15:48:00Z">
        <w:r>
          <w:rPr>
            <w:rFonts w:hint="eastAsia"/>
          </w:rPr>
          <w:t>三車班之詳細車</w:t>
        </w:r>
      </w:ins>
      <w:ins w:id="7894" w:author="張寶騌 CHANG,PAO-TSUNG" w:date="2022-06-02T15:51:00Z">
        <w:r>
          <w:rPr>
            <w:rFonts w:hint="eastAsia"/>
          </w:rPr>
          <w:t>班</w:t>
        </w:r>
      </w:ins>
      <w:ins w:id="7895" w:author="張寶騌 CHANG,PAO-TSUNG" w:date="2022-06-02T15:48:00Z">
        <w:r>
          <w:rPr>
            <w:rFonts w:hint="eastAsia"/>
          </w:rPr>
          <w:t>資料</w:t>
        </w:r>
        <w:bookmarkEnd w:id="7891"/>
      </w:ins>
    </w:p>
    <w:tbl>
      <w:tblPr>
        <w:tblStyle w:val="afa"/>
        <w:tblW w:w="0" w:type="auto"/>
        <w:jc w:val="center"/>
        <w:tblLook w:val="04A0" w:firstRow="1" w:lastRow="0" w:firstColumn="1" w:lastColumn="0" w:noHBand="0" w:noVBand="1"/>
        <w:tblPrChange w:id="7896" w:author="張寶騌 CHANG,PAO-TSUNG" w:date="2022-06-22T01:06:00Z">
          <w:tblPr>
            <w:tblStyle w:val="afa"/>
            <w:tblW w:w="0" w:type="auto"/>
            <w:jc w:val="center"/>
            <w:tblLook w:val="04A0" w:firstRow="1" w:lastRow="0" w:firstColumn="1" w:lastColumn="0" w:noHBand="0" w:noVBand="1"/>
          </w:tblPr>
        </w:tblPrChange>
      </w:tblPr>
      <w:tblGrid>
        <w:gridCol w:w="740"/>
        <w:gridCol w:w="1275"/>
        <w:gridCol w:w="1758"/>
        <w:gridCol w:w="1598"/>
        <w:gridCol w:w="1854"/>
        <w:tblGridChange w:id="7897">
          <w:tblGrid>
            <w:gridCol w:w="722"/>
            <w:gridCol w:w="1244"/>
            <w:gridCol w:w="1715"/>
            <w:gridCol w:w="1559"/>
            <w:gridCol w:w="1559"/>
          </w:tblGrid>
        </w:tblGridChange>
      </w:tblGrid>
      <w:tr w:rsidR="00E11811" w14:paraId="540FA758" w14:textId="5D30ED85" w:rsidTr="00EE0748">
        <w:trPr>
          <w:trHeight w:val="400"/>
          <w:jc w:val="center"/>
          <w:ins w:id="7898" w:author="張寶騌 CHANG,PAO-TSUNG" w:date="2022-06-02T15:48:00Z"/>
          <w:trPrChange w:id="7899" w:author="張寶騌 CHANG,PAO-TSUNG" w:date="2022-06-22T01:06:00Z">
            <w:trPr>
              <w:trHeight w:val="537"/>
              <w:jc w:val="center"/>
            </w:trPr>
          </w:trPrChange>
        </w:trPr>
        <w:tc>
          <w:tcPr>
            <w:tcW w:w="740" w:type="dxa"/>
            <w:vAlign w:val="center"/>
            <w:tcPrChange w:id="7900" w:author="張寶騌 CHANG,PAO-TSUNG" w:date="2022-06-22T01:06:00Z">
              <w:tcPr>
                <w:tcW w:w="722" w:type="dxa"/>
              </w:tcPr>
            </w:tcPrChange>
          </w:tcPr>
          <w:p w14:paraId="31CE55F8" w14:textId="77777777" w:rsidR="00E11811" w:rsidRPr="00DE0A50" w:rsidRDefault="00E11811" w:rsidP="00E11811">
            <w:pPr>
              <w:ind w:leftChars="0" w:left="0" w:firstLineChars="0" w:firstLine="0"/>
              <w:jc w:val="center"/>
              <w:rPr>
                <w:ins w:id="7901" w:author="張寶騌 CHANG,PAO-TSUNG" w:date="2022-06-02T15:48:00Z"/>
                <w:sz w:val="20"/>
                <w:szCs w:val="20"/>
                <w:rPrChange w:id="7902" w:author="張寶騌 CHANG,PAO-TSUNG" w:date="2022-06-13T16:04:00Z">
                  <w:rPr>
                    <w:ins w:id="7903" w:author="張寶騌 CHANG,PAO-TSUNG" w:date="2022-06-02T15:48:00Z"/>
                  </w:rPr>
                </w:rPrChange>
              </w:rPr>
            </w:pPr>
            <w:ins w:id="7904" w:author="張寶騌 CHANG,PAO-TSUNG" w:date="2022-06-02T15:48:00Z">
              <w:r w:rsidRPr="00DE0A50">
                <w:rPr>
                  <w:rFonts w:hint="eastAsia"/>
                  <w:sz w:val="20"/>
                  <w:szCs w:val="20"/>
                  <w:rPrChange w:id="7905" w:author="張寶騌 CHANG,PAO-TSUNG" w:date="2022-06-13T16:04:00Z">
                    <w:rPr>
                      <w:rFonts w:hint="eastAsia"/>
                    </w:rPr>
                  </w:rPrChange>
                </w:rPr>
                <w:t>車次</w:t>
              </w:r>
            </w:ins>
          </w:p>
        </w:tc>
        <w:tc>
          <w:tcPr>
            <w:tcW w:w="1275" w:type="dxa"/>
            <w:vAlign w:val="center"/>
            <w:tcPrChange w:id="7906" w:author="張寶騌 CHANG,PAO-TSUNG" w:date="2022-06-22T01:06:00Z">
              <w:tcPr>
                <w:tcW w:w="1244" w:type="dxa"/>
              </w:tcPr>
            </w:tcPrChange>
          </w:tcPr>
          <w:p w14:paraId="53C4D160" w14:textId="77777777" w:rsidR="00E11811" w:rsidRPr="00DE0A50" w:rsidRDefault="00E11811" w:rsidP="00E11811">
            <w:pPr>
              <w:ind w:leftChars="0" w:left="0" w:firstLineChars="0" w:firstLine="0"/>
              <w:jc w:val="center"/>
              <w:rPr>
                <w:ins w:id="7907" w:author="張寶騌 CHANG,PAO-TSUNG" w:date="2022-06-02T15:48:00Z"/>
                <w:sz w:val="20"/>
                <w:szCs w:val="20"/>
                <w:rPrChange w:id="7908" w:author="張寶騌 CHANG,PAO-TSUNG" w:date="2022-06-13T16:04:00Z">
                  <w:rPr>
                    <w:ins w:id="7909" w:author="張寶騌 CHANG,PAO-TSUNG" w:date="2022-06-02T15:48:00Z"/>
                  </w:rPr>
                </w:rPrChange>
              </w:rPr>
            </w:pPr>
            <w:ins w:id="7910" w:author="張寶騌 CHANG,PAO-TSUNG" w:date="2022-06-02T15:48:00Z">
              <w:r w:rsidRPr="00DE0A50">
                <w:rPr>
                  <w:rFonts w:hint="eastAsia"/>
                  <w:sz w:val="20"/>
                  <w:szCs w:val="20"/>
                  <w:rPrChange w:id="7911" w:author="張寶騌 CHANG,PAO-TSUNG" w:date="2022-06-13T16:04:00Z">
                    <w:rPr>
                      <w:rFonts w:hint="eastAsia"/>
                    </w:rPr>
                  </w:rPrChange>
                </w:rPr>
                <w:t>車種</w:t>
              </w:r>
            </w:ins>
          </w:p>
        </w:tc>
        <w:tc>
          <w:tcPr>
            <w:tcW w:w="1758" w:type="dxa"/>
            <w:vAlign w:val="center"/>
            <w:tcPrChange w:id="7912" w:author="張寶騌 CHANG,PAO-TSUNG" w:date="2022-06-22T01:06:00Z">
              <w:tcPr>
                <w:tcW w:w="1715" w:type="dxa"/>
              </w:tcPr>
            </w:tcPrChange>
          </w:tcPr>
          <w:p w14:paraId="40A13840" w14:textId="77777777" w:rsidR="00E11811" w:rsidRPr="00DE0A50" w:rsidRDefault="00E11811" w:rsidP="00E11811">
            <w:pPr>
              <w:ind w:leftChars="0" w:left="0" w:firstLineChars="0" w:firstLine="0"/>
              <w:jc w:val="center"/>
              <w:rPr>
                <w:ins w:id="7913" w:author="張寶騌 CHANG,PAO-TSUNG" w:date="2022-06-02T15:48:00Z"/>
                <w:sz w:val="20"/>
                <w:szCs w:val="20"/>
                <w:rPrChange w:id="7914" w:author="張寶騌 CHANG,PAO-TSUNG" w:date="2022-06-13T16:04:00Z">
                  <w:rPr>
                    <w:ins w:id="7915" w:author="張寶騌 CHANG,PAO-TSUNG" w:date="2022-06-02T15:48:00Z"/>
                  </w:rPr>
                </w:rPrChange>
              </w:rPr>
            </w:pPr>
            <w:ins w:id="7916" w:author="張寶騌 CHANG,PAO-TSUNG" w:date="2022-06-02T15:48:00Z">
              <w:r w:rsidRPr="00DE0A50">
                <w:rPr>
                  <w:rFonts w:hint="eastAsia"/>
                  <w:sz w:val="20"/>
                  <w:szCs w:val="20"/>
                  <w:rPrChange w:id="7917" w:author="張寶騌 CHANG,PAO-TSUNG" w:date="2022-06-13T16:04:00Z">
                    <w:rPr>
                      <w:rFonts w:hint="eastAsia"/>
                    </w:rPr>
                  </w:rPrChange>
                </w:rPr>
                <w:t>車型</w:t>
              </w:r>
            </w:ins>
          </w:p>
        </w:tc>
        <w:tc>
          <w:tcPr>
            <w:tcW w:w="1598" w:type="dxa"/>
            <w:vAlign w:val="center"/>
            <w:tcPrChange w:id="7918" w:author="張寶騌 CHANG,PAO-TSUNG" w:date="2022-06-22T01:06:00Z">
              <w:tcPr>
                <w:tcW w:w="1559" w:type="dxa"/>
              </w:tcPr>
            </w:tcPrChange>
          </w:tcPr>
          <w:p w14:paraId="03F7CA11" w14:textId="77777777" w:rsidR="00E11811" w:rsidRPr="00DE0A50" w:rsidRDefault="00E11811" w:rsidP="00E11811">
            <w:pPr>
              <w:ind w:leftChars="0" w:left="0" w:firstLineChars="0" w:firstLine="0"/>
              <w:jc w:val="center"/>
              <w:rPr>
                <w:ins w:id="7919" w:author="張寶騌 CHANG,PAO-TSUNG" w:date="2022-06-02T15:48:00Z"/>
                <w:sz w:val="20"/>
                <w:szCs w:val="20"/>
                <w:rPrChange w:id="7920" w:author="張寶騌 CHANG,PAO-TSUNG" w:date="2022-06-13T16:04:00Z">
                  <w:rPr>
                    <w:ins w:id="7921" w:author="張寶騌 CHANG,PAO-TSUNG" w:date="2022-06-02T15:48:00Z"/>
                  </w:rPr>
                </w:rPrChange>
              </w:rPr>
            </w:pPr>
            <w:ins w:id="7922" w:author="張寶騌 CHANG,PAO-TSUNG" w:date="2022-06-02T15:48:00Z">
              <w:r w:rsidRPr="00DE0A50">
                <w:rPr>
                  <w:rFonts w:hint="eastAsia"/>
                  <w:sz w:val="20"/>
                  <w:szCs w:val="20"/>
                  <w:rPrChange w:id="7923" w:author="張寶騌 CHANG,PAO-TSUNG" w:date="2022-06-13T16:04:00Z">
                    <w:rPr>
                      <w:rFonts w:hint="eastAsia"/>
                    </w:rPr>
                  </w:rPrChange>
                </w:rPr>
                <w:t>動力型式</w:t>
              </w:r>
            </w:ins>
          </w:p>
        </w:tc>
        <w:tc>
          <w:tcPr>
            <w:tcW w:w="1854" w:type="dxa"/>
            <w:vAlign w:val="center"/>
            <w:tcPrChange w:id="7924" w:author="張寶騌 CHANG,PAO-TSUNG" w:date="2022-06-22T01:06:00Z">
              <w:tcPr>
                <w:tcW w:w="1559" w:type="dxa"/>
              </w:tcPr>
            </w:tcPrChange>
          </w:tcPr>
          <w:p w14:paraId="3914EF64" w14:textId="1DFDA81D" w:rsidR="00E11811" w:rsidRPr="00DE0A50" w:rsidRDefault="00E11811" w:rsidP="00E11811">
            <w:pPr>
              <w:ind w:leftChars="0" w:left="0" w:firstLineChars="0" w:firstLine="0"/>
              <w:jc w:val="center"/>
              <w:rPr>
                <w:ins w:id="7925" w:author="張寶騌 CHANG,PAO-TSUNG" w:date="2022-06-02T15:49:00Z"/>
                <w:sz w:val="20"/>
                <w:szCs w:val="20"/>
                <w:rPrChange w:id="7926" w:author="張寶騌 CHANG,PAO-TSUNG" w:date="2022-06-13T16:04:00Z">
                  <w:rPr>
                    <w:ins w:id="7927" w:author="張寶騌 CHANG,PAO-TSUNG" w:date="2022-06-02T15:49:00Z"/>
                  </w:rPr>
                </w:rPrChange>
              </w:rPr>
            </w:pPr>
            <w:ins w:id="7928" w:author="張寶騌 CHANG,PAO-TSUNG" w:date="2022-06-02T15:49:00Z">
              <w:r w:rsidRPr="00DE0A50">
                <w:rPr>
                  <w:rFonts w:hint="eastAsia"/>
                  <w:sz w:val="20"/>
                  <w:szCs w:val="20"/>
                  <w:rPrChange w:id="7929" w:author="張寶騌 CHANG,PAO-TSUNG" w:date="2022-06-13T16:04:00Z">
                    <w:rPr>
                      <w:rFonts w:hint="eastAsia"/>
                    </w:rPr>
                  </w:rPrChange>
                </w:rPr>
                <w:t>通過</w:t>
              </w:r>
            </w:ins>
            <w:ins w:id="7930" w:author="張寶騌 CHANG,PAO-TSUNG" w:date="2022-06-22T01:05:00Z">
              <w:r w:rsidR="00EE0748">
                <w:rPr>
                  <w:rFonts w:hint="eastAsia"/>
                  <w:sz w:val="20"/>
                  <w:szCs w:val="20"/>
                </w:rPr>
                <w:t>監測站</w:t>
              </w:r>
            </w:ins>
            <w:ins w:id="7931" w:author="張寶騌 CHANG,PAO-TSUNG" w:date="2022-06-02T15:49:00Z">
              <w:r w:rsidRPr="00DE0A50">
                <w:rPr>
                  <w:rFonts w:hint="eastAsia"/>
                  <w:sz w:val="20"/>
                  <w:szCs w:val="20"/>
                  <w:rPrChange w:id="7932" w:author="張寶騌 CHANG,PAO-TSUNG" w:date="2022-06-13T16:04:00Z">
                    <w:rPr>
                      <w:rFonts w:hint="eastAsia"/>
                    </w:rPr>
                  </w:rPrChange>
                </w:rPr>
                <w:t>時間</w:t>
              </w:r>
            </w:ins>
          </w:p>
        </w:tc>
      </w:tr>
      <w:tr w:rsidR="00E11811" w14:paraId="5DB26742" w14:textId="7330B4A1" w:rsidTr="00EE0748">
        <w:trPr>
          <w:trHeight w:val="400"/>
          <w:jc w:val="center"/>
          <w:ins w:id="7933" w:author="張寶騌 CHANG,PAO-TSUNG" w:date="2022-06-02T15:48:00Z"/>
          <w:trPrChange w:id="7934" w:author="張寶騌 CHANG,PAO-TSUNG" w:date="2022-06-22T01:06:00Z">
            <w:trPr>
              <w:trHeight w:val="537"/>
              <w:jc w:val="center"/>
            </w:trPr>
          </w:trPrChange>
        </w:trPr>
        <w:tc>
          <w:tcPr>
            <w:tcW w:w="740" w:type="dxa"/>
            <w:vAlign w:val="center"/>
            <w:tcPrChange w:id="7935" w:author="張寶騌 CHANG,PAO-TSUNG" w:date="2022-06-22T01:06:00Z">
              <w:tcPr>
                <w:tcW w:w="722" w:type="dxa"/>
              </w:tcPr>
            </w:tcPrChange>
          </w:tcPr>
          <w:p w14:paraId="7793CB82" w14:textId="77777777" w:rsidR="00E11811" w:rsidRPr="00DE0A50" w:rsidRDefault="00E11811" w:rsidP="00E11811">
            <w:pPr>
              <w:ind w:leftChars="0" w:left="0" w:firstLineChars="0" w:firstLine="0"/>
              <w:jc w:val="center"/>
              <w:rPr>
                <w:ins w:id="7936" w:author="張寶騌 CHANG,PAO-TSUNG" w:date="2022-06-02T15:48:00Z"/>
                <w:sz w:val="20"/>
                <w:szCs w:val="20"/>
                <w:rPrChange w:id="7937" w:author="張寶騌 CHANG,PAO-TSUNG" w:date="2022-06-13T16:04:00Z">
                  <w:rPr>
                    <w:ins w:id="7938" w:author="張寶騌 CHANG,PAO-TSUNG" w:date="2022-06-02T15:48:00Z"/>
                  </w:rPr>
                </w:rPrChange>
              </w:rPr>
            </w:pPr>
            <w:ins w:id="7939" w:author="張寶騌 CHANG,PAO-TSUNG" w:date="2022-06-02T15:48:00Z">
              <w:r w:rsidRPr="00DE0A50">
                <w:rPr>
                  <w:sz w:val="20"/>
                  <w:szCs w:val="20"/>
                  <w:rPrChange w:id="7940" w:author="張寶騌 CHANG,PAO-TSUNG" w:date="2022-06-13T16:04:00Z">
                    <w:rPr/>
                  </w:rPrChange>
                </w:rPr>
                <w:t>134</w:t>
              </w:r>
            </w:ins>
          </w:p>
        </w:tc>
        <w:tc>
          <w:tcPr>
            <w:tcW w:w="1275" w:type="dxa"/>
            <w:vAlign w:val="center"/>
            <w:tcPrChange w:id="7941" w:author="張寶騌 CHANG,PAO-TSUNG" w:date="2022-06-22T01:06:00Z">
              <w:tcPr>
                <w:tcW w:w="1244" w:type="dxa"/>
              </w:tcPr>
            </w:tcPrChange>
          </w:tcPr>
          <w:p w14:paraId="7BF333AF" w14:textId="77777777" w:rsidR="00E11811" w:rsidRPr="00DE0A50" w:rsidRDefault="00E11811" w:rsidP="00E11811">
            <w:pPr>
              <w:ind w:leftChars="0" w:left="0" w:firstLineChars="0" w:firstLine="0"/>
              <w:jc w:val="center"/>
              <w:rPr>
                <w:ins w:id="7942" w:author="張寶騌 CHANG,PAO-TSUNG" w:date="2022-06-02T15:48:00Z"/>
                <w:sz w:val="20"/>
                <w:szCs w:val="20"/>
                <w:rPrChange w:id="7943" w:author="張寶騌 CHANG,PAO-TSUNG" w:date="2022-06-13T16:04:00Z">
                  <w:rPr>
                    <w:ins w:id="7944" w:author="張寶騌 CHANG,PAO-TSUNG" w:date="2022-06-02T15:48:00Z"/>
                  </w:rPr>
                </w:rPrChange>
              </w:rPr>
            </w:pPr>
            <w:ins w:id="7945" w:author="張寶騌 CHANG,PAO-TSUNG" w:date="2022-06-02T15:48:00Z">
              <w:r w:rsidRPr="00DE0A50">
                <w:rPr>
                  <w:rFonts w:hint="eastAsia"/>
                  <w:sz w:val="20"/>
                  <w:szCs w:val="20"/>
                  <w:rPrChange w:id="7946" w:author="張寶騌 CHANG,PAO-TSUNG" w:date="2022-06-13T16:04:00Z">
                    <w:rPr>
                      <w:rFonts w:hint="eastAsia"/>
                    </w:rPr>
                  </w:rPrChange>
                </w:rPr>
                <w:t>自強號</w:t>
              </w:r>
            </w:ins>
          </w:p>
        </w:tc>
        <w:tc>
          <w:tcPr>
            <w:tcW w:w="1758" w:type="dxa"/>
            <w:vAlign w:val="center"/>
            <w:tcPrChange w:id="7947" w:author="張寶騌 CHANG,PAO-TSUNG" w:date="2022-06-22T01:06:00Z">
              <w:tcPr>
                <w:tcW w:w="1715" w:type="dxa"/>
              </w:tcPr>
            </w:tcPrChange>
          </w:tcPr>
          <w:p w14:paraId="3C12AB59" w14:textId="77777777" w:rsidR="00E11811" w:rsidRPr="00DE0A50" w:rsidRDefault="00E11811" w:rsidP="00E11811">
            <w:pPr>
              <w:ind w:leftChars="0" w:left="0" w:firstLineChars="0" w:firstLine="0"/>
              <w:jc w:val="center"/>
              <w:rPr>
                <w:ins w:id="7948" w:author="張寶騌 CHANG,PAO-TSUNG" w:date="2022-06-02T15:48:00Z"/>
                <w:sz w:val="20"/>
                <w:szCs w:val="20"/>
                <w:rPrChange w:id="7949" w:author="張寶騌 CHANG,PAO-TSUNG" w:date="2022-06-13T16:04:00Z">
                  <w:rPr>
                    <w:ins w:id="7950" w:author="張寶騌 CHANG,PAO-TSUNG" w:date="2022-06-02T15:48:00Z"/>
                  </w:rPr>
                </w:rPrChange>
              </w:rPr>
            </w:pPr>
            <w:ins w:id="7951" w:author="張寶騌 CHANG,PAO-TSUNG" w:date="2022-06-02T15:48:00Z">
              <w:r w:rsidRPr="00DE0A50">
                <w:rPr>
                  <w:rFonts w:hint="eastAsia"/>
                  <w:sz w:val="20"/>
                  <w:szCs w:val="20"/>
                  <w:rPrChange w:id="7952" w:author="張寶騌 CHANG,PAO-TSUNG" w:date="2022-06-13T16:04:00Z">
                    <w:rPr>
                      <w:rFonts w:hint="eastAsia"/>
                    </w:rPr>
                  </w:rPrChange>
                </w:rPr>
                <w:t>推拉式</w:t>
              </w:r>
              <w:r w:rsidRPr="00DE0A50">
                <w:rPr>
                  <w:sz w:val="20"/>
                  <w:szCs w:val="20"/>
                  <w:rPrChange w:id="7953" w:author="張寶騌 CHANG,PAO-TSUNG" w:date="2022-06-13T16:04:00Z">
                    <w:rPr/>
                  </w:rPrChange>
                </w:rPr>
                <w:t>(PP)</w:t>
              </w:r>
            </w:ins>
          </w:p>
        </w:tc>
        <w:tc>
          <w:tcPr>
            <w:tcW w:w="1598" w:type="dxa"/>
            <w:vAlign w:val="center"/>
            <w:tcPrChange w:id="7954" w:author="張寶騌 CHANG,PAO-TSUNG" w:date="2022-06-22T01:06:00Z">
              <w:tcPr>
                <w:tcW w:w="1559" w:type="dxa"/>
              </w:tcPr>
            </w:tcPrChange>
          </w:tcPr>
          <w:p w14:paraId="33444907" w14:textId="77777777" w:rsidR="00E11811" w:rsidRPr="00DE0A50" w:rsidRDefault="00E11811" w:rsidP="00E11811">
            <w:pPr>
              <w:ind w:leftChars="0" w:left="0" w:firstLineChars="0" w:firstLine="0"/>
              <w:jc w:val="center"/>
              <w:rPr>
                <w:ins w:id="7955" w:author="張寶騌 CHANG,PAO-TSUNG" w:date="2022-06-02T15:48:00Z"/>
                <w:sz w:val="20"/>
                <w:szCs w:val="20"/>
                <w:rPrChange w:id="7956" w:author="張寶騌 CHANG,PAO-TSUNG" w:date="2022-06-13T16:04:00Z">
                  <w:rPr>
                    <w:ins w:id="7957" w:author="張寶騌 CHANG,PAO-TSUNG" w:date="2022-06-02T15:48:00Z"/>
                  </w:rPr>
                </w:rPrChange>
              </w:rPr>
            </w:pPr>
            <w:ins w:id="7958" w:author="張寶騌 CHANG,PAO-TSUNG" w:date="2022-06-02T15:48:00Z">
              <w:r w:rsidRPr="00DE0A50">
                <w:rPr>
                  <w:rFonts w:hint="eastAsia"/>
                  <w:sz w:val="20"/>
                  <w:szCs w:val="20"/>
                  <w:rPrChange w:id="7959" w:author="張寶騌 CHANG,PAO-TSUNG" w:date="2022-06-13T16:04:00Z">
                    <w:rPr>
                      <w:rFonts w:hint="eastAsia"/>
                    </w:rPr>
                  </w:rPrChange>
                </w:rPr>
                <w:t>集中式</w:t>
              </w:r>
            </w:ins>
          </w:p>
        </w:tc>
        <w:tc>
          <w:tcPr>
            <w:tcW w:w="1854" w:type="dxa"/>
            <w:vAlign w:val="center"/>
            <w:tcPrChange w:id="7960" w:author="張寶騌 CHANG,PAO-TSUNG" w:date="2022-06-22T01:06:00Z">
              <w:tcPr>
                <w:tcW w:w="1559" w:type="dxa"/>
              </w:tcPr>
            </w:tcPrChange>
          </w:tcPr>
          <w:p w14:paraId="2E8E7482" w14:textId="0A7A8694" w:rsidR="00E11811" w:rsidRPr="00DE0A50" w:rsidRDefault="00E11811" w:rsidP="00E11811">
            <w:pPr>
              <w:ind w:leftChars="0" w:left="0" w:firstLineChars="0" w:firstLine="0"/>
              <w:jc w:val="center"/>
              <w:rPr>
                <w:ins w:id="7961" w:author="張寶騌 CHANG,PAO-TSUNG" w:date="2022-06-02T15:49:00Z"/>
                <w:sz w:val="20"/>
                <w:szCs w:val="20"/>
                <w:rPrChange w:id="7962" w:author="張寶騌 CHANG,PAO-TSUNG" w:date="2022-06-13T16:04:00Z">
                  <w:rPr>
                    <w:ins w:id="7963" w:author="張寶騌 CHANG,PAO-TSUNG" w:date="2022-06-02T15:49:00Z"/>
                  </w:rPr>
                </w:rPrChange>
              </w:rPr>
            </w:pPr>
            <w:ins w:id="7964" w:author="張寶騌 CHANG,PAO-TSUNG" w:date="2022-06-02T15:50:00Z">
              <w:r w:rsidRPr="00DE0A50">
                <w:rPr>
                  <w:rFonts w:hint="eastAsia"/>
                  <w:sz w:val="20"/>
                  <w:szCs w:val="20"/>
                  <w:rPrChange w:id="7965" w:author="張寶騌 CHANG,PAO-TSUNG" w:date="2022-06-13T16:04:00Z">
                    <w:rPr>
                      <w:rFonts w:hint="eastAsia"/>
                    </w:rPr>
                  </w:rPrChange>
                </w:rPr>
                <w:t>約</w:t>
              </w:r>
            </w:ins>
            <w:ins w:id="7966" w:author="張寶騌 CHANG,PAO-TSUNG" w:date="2022-06-02T15:49:00Z">
              <w:r w:rsidRPr="00DE0A50">
                <w:rPr>
                  <w:sz w:val="20"/>
                  <w:szCs w:val="20"/>
                  <w:rPrChange w:id="7967" w:author="張寶騌 CHANG,PAO-TSUNG" w:date="2022-06-13T16:04:00Z">
                    <w:rPr/>
                  </w:rPrChange>
                </w:rPr>
                <w:t>14:41</w:t>
              </w:r>
            </w:ins>
          </w:p>
        </w:tc>
      </w:tr>
      <w:tr w:rsidR="00E11811" w14:paraId="730BD6D2" w14:textId="2A1867FC" w:rsidTr="00EE0748">
        <w:trPr>
          <w:trHeight w:val="400"/>
          <w:jc w:val="center"/>
          <w:ins w:id="7968" w:author="張寶騌 CHANG,PAO-TSUNG" w:date="2022-06-02T15:48:00Z"/>
          <w:trPrChange w:id="7969" w:author="張寶騌 CHANG,PAO-TSUNG" w:date="2022-06-22T01:06:00Z">
            <w:trPr>
              <w:trHeight w:val="537"/>
              <w:jc w:val="center"/>
            </w:trPr>
          </w:trPrChange>
        </w:trPr>
        <w:tc>
          <w:tcPr>
            <w:tcW w:w="740" w:type="dxa"/>
            <w:vAlign w:val="center"/>
            <w:tcPrChange w:id="7970" w:author="張寶騌 CHANG,PAO-TSUNG" w:date="2022-06-22T01:06:00Z">
              <w:tcPr>
                <w:tcW w:w="722" w:type="dxa"/>
              </w:tcPr>
            </w:tcPrChange>
          </w:tcPr>
          <w:p w14:paraId="20304763" w14:textId="77777777" w:rsidR="00E11811" w:rsidRPr="00DE0A50" w:rsidRDefault="00E11811" w:rsidP="00E11811">
            <w:pPr>
              <w:ind w:leftChars="0" w:left="0" w:firstLineChars="0" w:firstLine="0"/>
              <w:jc w:val="center"/>
              <w:rPr>
                <w:ins w:id="7971" w:author="張寶騌 CHANG,PAO-TSUNG" w:date="2022-06-02T15:48:00Z"/>
                <w:sz w:val="20"/>
                <w:szCs w:val="20"/>
                <w:rPrChange w:id="7972" w:author="張寶騌 CHANG,PAO-TSUNG" w:date="2022-06-13T16:04:00Z">
                  <w:rPr>
                    <w:ins w:id="7973" w:author="張寶騌 CHANG,PAO-TSUNG" w:date="2022-06-02T15:48:00Z"/>
                  </w:rPr>
                </w:rPrChange>
              </w:rPr>
            </w:pPr>
            <w:ins w:id="7974" w:author="張寶騌 CHANG,PAO-TSUNG" w:date="2022-06-02T15:48:00Z">
              <w:r w:rsidRPr="00DE0A50">
                <w:rPr>
                  <w:sz w:val="20"/>
                  <w:szCs w:val="20"/>
                  <w:rPrChange w:id="7975" w:author="張寶騌 CHANG,PAO-TSUNG" w:date="2022-06-13T16:04:00Z">
                    <w:rPr/>
                  </w:rPrChange>
                </w:rPr>
                <w:t>326</w:t>
              </w:r>
            </w:ins>
          </w:p>
        </w:tc>
        <w:tc>
          <w:tcPr>
            <w:tcW w:w="1275" w:type="dxa"/>
            <w:vAlign w:val="center"/>
            <w:tcPrChange w:id="7976" w:author="張寶騌 CHANG,PAO-TSUNG" w:date="2022-06-22T01:06:00Z">
              <w:tcPr>
                <w:tcW w:w="1244" w:type="dxa"/>
              </w:tcPr>
            </w:tcPrChange>
          </w:tcPr>
          <w:p w14:paraId="772F76D4" w14:textId="77777777" w:rsidR="00E11811" w:rsidRPr="00DE0A50" w:rsidRDefault="00E11811" w:rsidP="00E11811">
            <w:pPr>
              <w:ind w:leftChars="0" w:left="0" w:firstLineChars="0" w:firstLine="0"/>
              <w:jc w:val="center"/>
              <w:rPr>
                <w:ins w:id="7977" w:author="張寶騌 CHANG,PAO-TSUNG" w:date="2022-06-02T15:48:00Z"/>
                <w:sz w:val="20"/>
                <w:szCs w:val="20"/>
                <w:rPrChange w:id="7978" w:author="張寶騌 CHANG,PAO-TSUNG" w:date="2022-06-13T16:04:00Z">
                  <w:rPr>
                    <w:ins w:id="7979" w:author="張寶騌 CHANG,PAO-TSUNG" w:date="2022-06-02T15:48:00Z"/>
                  </w:rPr>
                </w:rPrChange>
              </w:rPr>
            </w:pPr>
            <w:ins w:id="7980" w:author="張寶騌 CHANG,PAO-TSUNG" w:date="2022-06-02T15:48:00Z">
              <w:r w:rsidRPr="00DE0A50">
                <w:rPr>
                  <w:rFonts w:hint="eastAsia"/>
                  <w:sz w:val="20"/>
                  <w:szCs w:val="20"/>
                  <w:rPrChange w:id="7981" w:author="張寶騌 CHANG,PAO-TSUNG" w:date="2022-06-13T16:04:00Z">
                    <w:rPr>
                      <w:rFonts w:hint="eastAsia"/>
                    </w:rPr>
                  </w:rPrChange>
                </w:rPr>
                <w:t>普悠</w:t>
              </w:r>
              <w:proofErr w:type="gramStart"/>
              <w:r w:rsidRPr="00DE0A50">
                <w:rPr>
                  <w:rFonts w:hint="eastAsia"/>
                  <w:sz w:val="20"/>
                  <w:szCs w:val="20"/>
                  <w:rPrChange w:id="7982" w:author="張寶騌 CHANG,PAO-TSUNG" w:date="2022-06-13T16:04:00Z">
                    <w:rPr>
                      <w:rFonts w:hint="eastAsia"/>
                    </w:rPr>
                  </w:rPrChange>
                </w:rPr>
                <w:t>瑪</w:t>
              </w:r>
              <w:proofErr w:type="gramEnd"/>
              <w:r w:rsidRPr="00DE0A50">
                <w:rPr>
                  <w:rFonts w:hint="eastAsia"/>
                  <w:sz w:val="20"/>
                  <w:szCs w:val="20"/>
                  <w:rPrChange w:id="7983" w:author="張寶騌 CHANG,PAO-TSUNG" w:date="2022-06-13T16:04:00Z">
                    <w:rPr>
                      <w:rFonts w:hint="eastAsia"/>
                    </w:rPr>
                  </w:rPrChange>
                </w:rPr>
                <w:t>號</w:t>
              </w:r>
            </w:ins>
          </w:p>
        </w:tc>
        <w:tc>
          <w:tcPr>
            <w:tcW w:w="1758" w:type="dxa"/>
            <w:vAlign w:val="center"/>
            <w:tcPrChange w:id="7984" w:author="張寶騌 CHANG,PAO-TSUNG" w:date="2022-06-22T01:06:00Z">
              <w:tcPr>
                <w:tcW w:w="1715" w:type="dxa"/>
              </w:tcPr>
            </w:tcPrChange>
          </w:tcPr>
          <w:p w14:paraId="72EEA95C" w14:textId="77777777" w:rsidR="00E11811" w:rsidRPr="00DE0A50" w:rsidRDefault="00E11811" w:rsidP="00E11811">
            <w:pPr>
              <w:ind w:leftChars="0" w:left="0" w:firstLineChars="0" w:firstLine="0"/>
              <w:jc w:val="center"/>
              <w:rPr>
                <w:ins w:id="7985" w:author="張寶騌 CHANG,PAO-TSUNG" w:date="2022-06-02T15:48:00Z"/>
                <w:sz w:val="20"/>
                <w:szCs w:val="20"/>
                <w:rPrChange w:id="7986" w:author="張寶騌 CHANG,PAO-TSUNG" w:date="2022-06-13T16:04:00Z">
                  <w:rPr>
                    <w:ins w:id="7987" w:author="張寶騌 CHANG,PAO-TSUNG" w:date="2022-06-02T15:48:00Z"/>
                  </w:rPr>
                </w:rPrChange>
              </w:rPr>
            </w:pPr>
            <w:ins w:id="7988" w:author="張寶騌 CHANG,PAO-TSUNG" w:date="2022-06-02T15:48:00Z">
              <w:r w:rsidRPr="00DE0A50">
                <w:rPr>
                  <w:sz w:val="20"/>
                  <w:szCs w:val="20"/>
                  <w:rPrChange w:id="7989" w:author="張寶騌 CHANG,PAO-TSUNG" w:date="2022-06-13T16:04:00Z">
                    <w:rPr/>
                  </w:rPrChange>
                </w:rPr>
                <w:t>EMU2000</w:t>
              </w:r>
            </w:ins>
          </w:p>
        </w:tc>
        <w:tc>
          <w:tcPr>
            <w:tcW w:w="1598" w:type="dxa"/>
            <w:vAlign w:val="center"/>
            <w:tcPrChange w:id="7990" w:author="張寶騌 CHANG,PAO-TSUNG" w:date="2022-06-22T01:06:00Z">
              <w:tcPr>
                <w:tcW w:w="1559" w:type="dxa"/>
              </w:tcPr>
            </w:tcPrChange>
          </w:tcPr>
          <w:p w14:paraId="48E4227C" w14:textId="77777777" w:rsidR="00E11811" w:rsidRPr="00DE0A50" w:rsidRDefault="00E11811" w:rsidP="00E11811">
            <w:pPr>
              <w:ind w:leftChars="0" w:left="0" w:firstLineChars="0" w:firstLine="0"/>
              <w:jc w:val="center"/>
              <w:rPr>
                <w:ins w:id="7991" w:author="張寶騌 CHANG,PAO-TSUNG" w:date="2022-06-02T15:48:00Z"/>
                <w:sz w:val="20"/>
                <w:szCs w:val="20"/>
                <w:rPrChange w:id="7992" w:author="張寶騌 CHANG,PAO-TSUNG" w:date="2022-06-13T16:04:00Z">
                  <w:rPr>
                    <w:ins w:id="7993" w:author="張寶騌 CHANG,PAO-TSUNG" w:date="2022-06-02T15:48:00Z"/>
                  </w:rPr>
                </w:rPrChange>
              </w:rPr>
            </w:pPr>
            <w:ins w:id="7994" w:author="張寶騌 CHANG,PAO-TSUNG" w:date="2022-06-02T15:48:00Z">
              <w:r w:rsidRPr="00DE0A50">
                <w:rPr>
                  <w:rFonts w:hint="eastAsia"/>
                  <w:sz w:val="20"/>
                  <w:szCs w:val="20"/>
                  <w:rPrChange w:id="7995" w:author="張寶騌 CHANG,PAO-TSUNG" w:date="2022-06-13T16:04:00Z">
                    <w:rPr>
                      <w:rFonts w:hint="eastAsia"/>
                    </w:rPr>
                  </w:rPrChange>
                </w:rPr>
                <w:t>分散式</w:t>
              </w:r>
            </w:ins>
          </w:p>
        </w:tc>
        <w:tc>
          <w:tcPr>
            <w:tcW w:w="1854" w:type="dxa"/>
            <w:vAlign w:val="center"/>
            <w:tcPrChange w:id="7996" w:author="張寶騌 CHANG,PAO-TSUNG" w:date="2022-06-22T01:06:00Z">
              <w:tcPr>
                <w:tcW w:w="1559" w:type="dxa"/>
              </w:tcPr>
            </w:tcPrChange>
          </w:tcPr>
          <w:p w14:paraId="0559F056" w14:textId="465F4DCD" w:rsidR="00E11811" w:rsidRPr="00DE0A50" w:rsidRDefault="00E11811" w:rsidP="00E11811">
            <w:pPr>
              <w:ind w:leftChars="0" w:left="0" w:firstLineChars="0" w:firstLine="0"/>
              <w:jc w:val="center"/>
              <w:rPr>
                <w:ins w:id="7997" w:author="張寶騌 CHANG,PAO-TSUNG" w:date="2022-06-02T15:49:00Z"/>
                <w:sz w:val="20"/>
                <w:szCs w:val="20"/>
                <w:rPrChange w:id="7998" w:author="張寶騌 CHANG,PAO-TSUNG" w:date="2022-06-13T16:04:00Z">
                  <w:rPr>
                    <w:ins w:id="7999" w:author="張寶騌 CHANG,PAO-TSUNG" w:date="2022-06-02T15:49:00Z"/>
                  </w:rPr>
                </w:rPrChange>
              </w:rPr>
            </w:pPr>
            <w:ins w:id="8000" w:author="張寶騌 CHANG,PAO-TSUNG" w:date="2022-06-02T15:50:00Z">
              <w:r w:rsidRPr="00DE0A50">
                <w:rPr>
                  <w:rFonts w:hint="eastAsia"/>
                  <w:sz w:val="20"/>
                  <w:szCs w:val="20"/>
                  <w:rPrChange w:id="8001" w:author="張寶騌 CHANG,PAO-TSUNG" w:date="2022-06-13T16:04:00Z">
                    <w:rPr>
                      <w:rFonts w:hint="eastAsia"/>
                    </w:rPr>
                  </w:rPrChange>
                </w:rPr>
                <w:t>約</w:t>
              </w:r>
              <w:r w:rsidRPr="00DE0A50">
                <w:rPr>
                  <w:sz w:val="20"/>
                  <w:szCs w:val="20"/>
                  <w:rPrChange w:id="8002" w:author="張寶騌 CHANG,PAO-TSUNG" w:date="2022-06-13T16:04:00Z">
                    <w:rPr/>
                  </w:rPrChange>
                </w:rPr>
                <w:t>20:59</w:t>
              </w:r>
            </w:ins>
          </w:p>
        </w:tc>
      </w:tr>
      <w:tr w:rsidR="00E11811" w14:paraId="4E623FC1" w14:textId="6665D926" w:rsidTr="00EE0748">
        <w:trPr>
          <w:trHeight w:val="400"/>
          <w:jc w:val="center"/>
          <w:ins w:id="8003" w:author="張寶騌 CHANG,PAO-TSUNG" w:date="2022-06-02T15:48:00Z"/>
          <w:trPrChange w:id="8004" w:author="張寶騌 CHANG,PAO-TSUNG" w:date="2022-06-22T01:06:00Z">
            <w:trPr>
              <w:trHeight w:val="537"/>
              <w:jc w:val="center"/>
            </w:trPr>
          </w:trPrChange>
        </w:trPr>
        <w:tc>
          <w:tcPr>
            <w:tcW w:w="740" w:type="dxa"/>
            <w:vAlign w:val="center"/>
            <w:tcPrChange w:id="8005" w:author="張寶騌 CHANG,PAO-TSUNG" w:date="2022-06-22T01:06:00Z">
              <w:tcPr>
                <w:tcW w:w="722" w:type="dxa"/>
              </w:tcPr>
            </w:tcPrChange>
          </w:tcPr>
          <w:p w14:paraId="283D2615" w14:textId="77777777" w:rsidR="00E11811" w:rsidRPr="00DE0A50" w:rsidRDefault="00E11811" w:rsidP="00E11811">
            <w:pPr>
              <w:ind w:leftChars="0" w:left="0" w:firstLineChars="0" w:firstLine="0"/>
              <w:jc w:val="center"/>
              <w:rPr>
                <w:ins w:id="8006" w:author="張寶騌 CHANG,PAO-TSUNG" w:date="2022-06-02T15:48:00Z"/>
                <w:sz w:val="20"/>
                <w:szCs w:val="20"/>
                <w:rPrChange w:id="8007" w:author="張寶騌 CHANG,PAO-TSUNG" w:date="2022-06-13T16:04:00Z">
                  <w:rPr>
                    <w:ins w:id="8008" w:author="張寶騌 CHANG,PAO-TSUNG" w:date="2022-06-02T15:48:00Z"/>
                  </w:rPr>
                </w:rPrChange>
              </w:rPr>
            </w:pPr>
            <w:ins w:id="8009" w:author="張寶騌 CHANG,PAO-TSUNG" w:date="2022-06-02T15:48:00Z">
              <w:r w:rsidRPr="00DE0A50">
                <w:rPr>
                  <w:sz w:val="20"/>
                  <w:szCs w:val="20"/>
                  <w:rPrChange w:id="8010" w:author="張寶騌 CHANG,PAO-TSUNG" w:date="2022-06-13T16:04:00Z">
                    <w:rPr/>
                  </w:rPrChange>
                </w:rPr>
                <w:t>3228</w:t>
              </w:r>
            </w:ins>
          </w:p>
        </w:tc>
        <w:tc>
          <w:tcPr>
            <w:tcW w:w="1275" w:type="dxa"/>
            <w:vAlign w:val="center"/>
            <w:tcPrChange w:id="8011" w:author="張寶騌 CHANG,PAO-TSUNG" w:date="2022-06-22T01:06:00Z">
              <w:tcPr>
                <w:tcW w:w="1244" w:type="dxa"/>
              </w:tcPr>
            </w:tcPrChange>
          </w:tcPr>
          <w:p w14:paraId="4CEACDC4" w14:textId="77777777" w:rsidR="00E11811" w:rsidRPr="00DE0A50" w:rsidRDefault="00E11811" w:rsidP="00E11811">
            <w:pPr>
              <w:ind w:leftChars="0" w:left="0" w:firstLineChars="0" w:firstLine="0"/>
              <w:jc w:val="center"/>
              <w:rPr>
                <w:ins w:id="8012" w:author="張寶騌 CHANG,PAO-TSUNG" w:date="2022-06-02T15:48:00Z"/>
                <w:sz w:val="20"/>
                <w:szCs w:val="20"/>
                <w:rPrChange w:id="8013" w:author="張寶騌 CHANG,PAO-TSUNG" w:date="2022-06-13T16:04:00Z">
                  <w:rPr>
                    <w:ins w:id="8014" w:author="張寶騌 CHANG,PAO-TSUNG" w:date="2022-06-02T15:48:00Z"/>
                  </w:rPr>
                </w:rPrChange>
              </w:rPr>
            </w:pPr>
            <w:ins w:id="8015" w:author="張寶騌 CHANG,PAO-TSUNG" w:date="2022-06-02T15:48:00Z">
              <w:r w:rsidRPr="00DE0A50">
                <w:rPr>
                  <w:rFonts w:hint="eastAsia"/>
                  <w:sz w:val="20"/>
                  <w:szCs w:val="20"/>
                  <w:rPrChange w:id="8016" w:author="張寶騌 CHANG,PAO-TSUNG" w:date="2022-06-13T16:04:00Z">
                    <w:rPr>
                      <w:rFonts w:hint="eastAsia"/>
                    </w:rPr>
                  </w:rPrChange>
                </w:rPr>
                <w:t>區間車</w:t>
              </w:r>
            </w:ins>
          </w:p>
        </w:tc>
        <w:tc>
          <w:tcPr>
            <w:tcW w:w="1758" w:type="dxa"/>
            <w:vAlign w:val="center"/>
            <w:tcPrChange w:id="8017" w:author="張寶騌 CHANG,PAO-TSUNG" w:date="2022-06-22T01:06:00Z">
              <w:tcPr>
                <w:tcW w:w="1715" w:type="dxa"/>
              </w:tcPr>
            </w:tcPrChange>
          </w:tcPr>
          <w:p w14:paraId="66E4C5BF" w14:textId="77777777" w:rsidR="00E11811" w:rsidRPr="00DE0A50" w:rsidRDefault="00E11811" w:rsidP="00E11811">
            <w:pPr>
              <w:ind w:leftChars="0" w:left="0" w:firstLineChars="0" w:firstLine="0"/>
              <w:jc w:val="center"/>
              <w:rPr>
                <w:ins w:id="8018" w:author="張寶騌 CHANG,PAO-TSUNG" w:date="2022-06-02T15:48:00Z"/>
                <w:sz w:val="20"/>
                <w:szCs w:val="20"/>
                <w:rPrChange w:id="8019" w:author="張寶騌 CHANG,PAO-TSUNG" w:date="2022-06-13T16:04:00Z">
                  <w:rPr>
                    <w:ins w:id="8020" w:author="張寶騌 CHANG,PAO-TSUNG" w:date="2022-06-02T15:48:00Z"/>
                  </w:rPr>
                </w:rPrChange>
              </w:rPr>
            </w:pPr>
            <w:ins w:id="8021" w:author="張寶騌 CHANG,PAO-TSUNG" w:date="2022-06-02T15:48:00Z">
              <w:r w:rsidRPr="00DE0A50">
                <w:rPr>
                  <w:sz w:val="20"/>
                  <w:szCs w:val="20"/>
                  <w:rPrChange w:id="8022" w:author="張寶騌 CHANG,PAO-TSUNG" w:date="2022-06-13T16:04:00Z">
                    <w:rPr/>
                  </w:rPrChange>
                </w:rPr>
                <w:t>EMU800</w:t>
              </w:r>
            </w:ins>
          </w:p>
        </w:tc>
        <w:tc>
          <w:tcPr>
            <w:tcW w:w="1598" w:type="dxa"/>
            <w:vAlign w:val="center"/>
            <w:tcPrChange w:id="8023" w:author="張寶騌 CHANG,PAO-TSUNG" w:date="2022-06-22T01:06:00Z">
              <w:tcPr>
                <w:tcW w:w="1559" w:type="dxa"/>
              </w:tcPr>
            </w:tcPrChange>
          </w:tcPr>
          <w:p w14:paraId="71831FA7" w14:textId="77777777" w:rsidR="00E11811" w:rsidRPr="00DE0A50" w:rsidRDefault="00E11811" w:rsidP="00E11811">
            <w:pPr>
              <w:ind w:leftChars="0" w:left="0" w:firstLineChars="0" w:firstLine="0"/>
              <w:jc w:val="center"/>
              <w:rPr>
                <w:ins w:id="8024" w:author="張寶騌 CHANG,PAO-TSUNG" w:date="2022-06-02T15:48:00Z"/>
                <w:sz w:val="20"/>
                <w:szCs w:val="20"/>
                <w:rPrChange w:id="8025" w:author="張寶騌 CHANG,PAO-TSUNG" w:date="2022-06-13T16:04:00Z">
                  <w:rPr>
                    <w:ins w:id="8026" w:author="張寶騌 CHANG,PAO-TSUNG" w:date="2022-06-02T15:48:00Z"/>
                  </w:rPr>
                </w:rPrChange>
              </w:rPr>
            </w:pPr>
            <w:ins w:id="8027" w:author="張寶騌 CHANG,PAO-TSUNG" w:date="2022-06-02T15:48:00Z">
              <w:r w:rsidRPr="00DE0A50">
                <w:rPr>
                  <w:rFonts w:hint="eastAsia"/>
                  <w:sz w:val="20"/>
                  <w:szCs w:val="20"/>
                  <w:rPrChange w:id="8028" w:author="張寶騌 CHANG,PAO-TSUNG" w:date="2022-06-13T16:04:00Z">
                    <w:rPr>
                      <w:rFonts w:hint="eastAsia"/>
                    </w:rPr>
                  </w:rPrChange>
                </w:rPr>
                <w:t>分散式</w:t>
              </w:r>
            </w:ins>
          </w:p>
        </w:tc>
        <w:tc>
          <w:tcPr>
            <w:tcW w:w="1854" w:type="dxa"/>
            <w:vAlign w:val="center"/>
            <w:tcPrChange w:id="8029" w:author="張寶騌 CHANG,PAO-TSUNG" w:date="2022-06-22T01:06:00Z">
              <w:tcPr>
                <w:tcW w:w="1559" w:type="dxa"/>
              </w:tcPr>
            </w:tcPrChange>
          </w:tcPr>
          <w:p w14:paraId="6C4872B3" w14:textId="76D5F9D5" w:rsidR="00E11811" w:rsidRPr="00DE0A50" w:rsidRDefault="00E11811" w:rsidP="00E11811">
            <w:pPr>
              <w:ind w:leftChars="0" w:left="0" w:firstLineChars="0" w:firstLine="0"/>
              <w:jc w:val="center"/>
              <w:rPr>
                <w:ins w:id="8030" w:author="張寶騌 CHANG,PAO-TSUNG" w:date="2022-06-02T15:49:00Z"/>
                <w:sz w:val="20"/>
                <w:szCs w:val="20"/>
                <w:rPrChange w:id="8031" w:author="張寶騌 CHANG,PAO-TSUNG" w:date="2022-06-13T16:04:00Z">
                  <w:rPr>
                    <w:ins w:id="8032" w:author="張寶騌 CHANG,PAO-TSUNG" w:date="2022-06-02T15:49:00Z"/>
                  </w:rPr>
                </w:rPrChange>
              </w:rPr>
            </w:pPr>
            <w:ins w:id="8033" w:author="張寶騌 CHANG,PAO-TSUNG" w:date="2022-06-02T15:50:00Z">
              <w:r w:rsidRPr="00DE0A50">
                <w:rPr>
                  <w:rFonts w:hint="eastAsia"/>
                  <w:sz w:val="20"/>
                  <w:szCs w:val="20"/>
                  <w:rPrChange w:id="8034" w:author="張寶騌 CHANG,PAO-TSUNG" w:date="2022-06-13T16:04:00Z">
                    <w:rPr>
                      <w:rFonts w:hint="eastAsia"/>
                    </w:rPr>
                  </w:rPrChange>
                </w:rPr>
                <w:t>約</w:t>
              </w:r>
              <w:r w:rsidRPr="00DE0A50">
                <w:rPr>
                  <w:sz w:val="20"/>
                  <w:szCs w:val="20"/>
                  <w:rPrChange w:id="8035" w:author="張寶騌 CHANG,PAO-TSUNG" w:date="2022-06-13T16:04:00Z">
                    <w:rPr/>
                  </w:rPrChange>
                </w:rPr>
                <w:t>16:01</w:t>
              </w:r>
            </w:ins>
          </w:p>
        </w:tc>
      </w:tr>
    </w:tbl>
    <w:p w14:paraId="47C8CCCC" w14:textId="00381EA9" w:rsidR="00E11811" w:rsidRDefault="00E11811" w:rsidP="00D63952">
      <w:pPr>
        <w:ind w:leftChars="0" w:left="0" w:firstLine="480"/>
        <w:jc w:val="both"/>
        <w:rPr>
          <w:ins w:id="8036" w:author="張寶騌 CHANG,PAO-TSUNG" w:date="2022-06-22T01:09:00Z"/>
        </w:rPr>
      </w:pPr>
    </w:p>
    <w:p w14:paraId="03FCD80B" w14:textId="5620BA17" w:rsidR="00EE0748" w:rsidRDefault="00EE0748" w:rsidP="00D63952">
      <w:pPr>
        <w:ind w:leftChars="0" w:left="0" w:firstLine="480"/>
        <w:jc w:val="both"/>
        <w:rPr>
          <w:ins w:id="8037" w:author="張寶騌 CHANG,PAO-TSUNG" w:date="2022-06-22T01:12:00Z"/>
        </w:rPr>
      </w:pPr>
      <w:ins w:id="8038" w:author="張寶騌 CHANG,PAO-TSUNG" w:date="2022-06-22T01:10:00Z">
        <w:r>
          <w:rPr>
            <w:rFonts w:hint="eastAsia"/>
          </w:rPr>
          <w:t>本章節將針對</w:t>
        </w:r>
        <w:proofErr w:type="gramStart"/>
        <w:r>
          <w:rPr>
            <w:rFonts w:hint="eastAsia"/>
          </w:rPr>
          <w:t>三</w:t>
        </w:r>
        <w:proofErr w:type="gramEnd"/>
        <w:r>
          <w:rPr>
            <w:rFonts w:hint="eastAsia"/>
          </w:rPr>
          <w:t>班車</w:t>
        </w:r>
        <w:r w:rsidR="00E42ED7">
          <w:rPr>
            <w:rFonts w:hint="eastAsia"/>
          </w:rPr>
          <w:t>所產生的數據趨勢進行結果說明，</w:t>
        </w:r>
      </w:ins>
      <w:ins w:id="8039" w:author="張寶騌 CHANG,PAO-TSUNG" w:date="2022-06-22T01:12:00Z">
        <w:r w:rsidR="00E42ED7">
          <w:rPr>
            <w:rFonts w:hint="eastAsia"/>
          </w:rPr>
          <w:t>說明各車種</w:t>
        </w:r>
      </w:ins>
      <w:ins w:id="8040" w:author="張寶騌 CHANG,PAO-TSUNG" w:date="2022-06-22T01:13:00Z">
        <w:r w:rsidR="00E42ED7">
          <w:rPr>
            <w:rFonts w:hint="eastAsia"/>
          </w:rPr>
          <w:t>數據</w:t>
        </w:r>
      </w:ins>
      <w:ins w:id="8041" w:author="張寶騌 CHANG,PAO-TSUNG" w:date="2022-06-22T01:12:00Z">
        <w:r w:rsidR="00E42ED7">
          <w:rPr>
            <w:rFonts w:hint="eastAsia"/>
          </w:rPr>
          <w:t>的</w:t>
        </w:r>
      </w:ins>
      <w:ins w:id="8042" w:author="張寶騌 CHANG,PAO-TSUNG" w:date="2022-06-22T01:13:00Z">
        <w:r w:rsidR="00E42ED7">
          <w:rPr>
            <w:rFonts w:hint="eastAsia"/>
          </w:rPr>
          <w:t>特性並</w:t>
        </w:r>
      </w:ins>
      <w:r w:rsidR="0003212D">
        <w:rPr>
          <w:rFonts w:hint="eastAsia"/>
        </w:rPr>
        <w:t>探討數值合理性</w:t>
      </w:r>
      <w:ins w:id="8043" w:author="張寶騌 CHANG,PAO-TSUNG" w:date="2022-06-22T01:13:00Z">
        <w:r w:rsidR="00E42ED7">
          <w:rPr>
            <w:rFonts w:hint="eastAsia"/>
          </w:rPr>
          <w:t>。然後針對約一個月</w:t>
        </w:r>
      </w:ins>
      <w:ins w:id="8044" w:author="張寶騌 CHANG,PAO-TSUNG" w:date="2022-06-22T01:14:00Z">
        <w:r w:rsidR="00E42ED7">
          <w:rPr>
            <w:rFonts w:hint="eastAsia"/>
          </w:rPr>
          <w:t>的觀察數據，</w:t>
        </w:r>
      </w:ins>
      <w:ins w:id="8045" w:author="張寶騌 CHANG,PAO-TSUNG" w:date="2022-06-22T01:15:00Z">
        <w:r w:rsidR="00E42ED7">
          <w:rPr>
            <w:rFonts w:hint="eastAsia"/>
          </w:rPr>
          <w:t>分析其</w:t>
        </w:r>
        <w:r w:rsidR="00F45812">
          <w:rPr>
            <w:rFonts w:hint="eastAsia"/>
          </w:rPr>
          <w:t>分佈現象</w:t>
        </w:r>
      </w:ins>
      <w:ins w:id="8046" w:author="張寶騌 CHANG,PAO-TSUNG" w:date="2022-06-22T01:17:00Z">
        <w:r w:rsidR="00F45812">
          <w:rPr>
            <w:rFonts w:hint="eastAsia"/>
          </w:rPr>
          <w:t>、變異性</w:t>
        </w:r>
      </w:ins>
      <w:ins w:id="8047" w:author="張寶騌 CHANG,PAO-TSUNG" w:date="2022-06-22T01:15:00Z">
        <w:r w:rsidR="00F45812">
          <w:rPr>
            <w:rFonts w:hint="eastAsia"/>
          </w:rPr>
          <w:t>與發展趨勢</w:t>
        </w:r>
      </w:ins>
      <w:ins w:id="8048" w:author="張寶騌 CHANG,PAO-TSUNG" w:date="2022-06-22T01:17:00Z">
        <w:r w:rsidR="00F45812">
          <w:rPr>
            <w:rFonts w:hint="eastAsia"/>
          </w:rPr>
          <w:t>。</w:t>
        </w:r>
      </w:ins>
    </w:p>
    <w:p w14:paraId="7540E0D6" w14:textId="38CD43C2" w:rsidR="00D32D79" w:rsidDel="007835EC" w:rsidRDefault="004F5D9F" w:rsidP="0051604A">
      <w:pPr>
        <w:ind w:leftChars="0" w:left="0" w:firstLine="480"/>
        <w:jc w:val="both"/>
        <w:rPr>
          <w:del w:id="8049" w:author="張寶騌 CHANG,PAO-TSUNG" w:date="2022-05-25T15:36:00Z"/>
        </w:rPr>
      </w:pPr>
      <w:del w:id="8050" w:author="張寶騌 CHANG,PAO-TSUNG" w:date="2022-05-25T15:36:00Z">
        <w:r w:rsidDel="007835EC">
          <w:rPr>
            <w:rFonts w:hint="eastAsia"/>
          </w:rPr>
          <w:lastRenderedPageBreak/>
          <w:delText>建立完</w:delText>
        </w:r>
        <w:r w:rsidR="0046201B" w:rsidDel="007835EC">
          <w:rPr>
            <w:rFonts w:hint="eastAsia"/>
          </w:rPr>
          <w:delText>模型的資訊</w:delText>
        </w:r>
        <w:r w:rsidR="00B76157" w:rsidDel="007835EC">
          <w:rPr>
            <w:rFonts w:hint="eastAsia"/>
          </w:rPr>
          <w:delText>獲得</w:delText>
        </w:r>
        <w:r w:rsidR="009219B0" w:rsidDel="007835EC">
          <w:rPr>
            <w:rFonts w:hint="eastAsia"/>
          </w:rPr>
          <w:delText>完整的軌道資訊模型後</w:delText>
        </w:r>
        <w:r w:rsidR="0046201B" w:rsidDel="007835EC">
          <w:rPr>
            <w:rFonts w:hint="eastAsia"/>
          </w:rPr>
          <w:delText>，接下來要</w:delText>
        </w:r>
        <w:r w:rsidR="009E4408" w:rsidDel="007835EC">
          <w:rPr>
            <w:rFonts w:hint="eastAsia"/>
          </w:rPr>
          <w:delText>來</w:delText>
        </w:r>
        <w:r w:rsidR="0046201B" w:rsidDel="007835EC">
          <w:rPr>
            <w:rFonts w:hint="eastAsia"/>
          </w:rPr>
          <w:delText>探討</w:delText>
        </w:r>
        <w:r w:rsidR="009E4408" w:rsidDel="007835EC">
          <w:rPr>
            <w:rFonts w:hint="eastAsia"/>
          </w:rPr>
          <w:delText>如何</w:delText>
        </w:r>
        <w:r w:rsidR="0046201B" w:rsidDel="007835EC">
          <w:rPr>
            <w:rFonts w:hint="eastAsia"/>
          </w:rPr>
          <w:delText>實際</w:delText>
        </w:r>
        <w:r w:rsidR="009E4408" w:rsidDel="007835EC">
          <w:rPr>
            <w:rFonts w:hint="eastAsia"/>
          </w:rPr>
          <w:delText>運用</w:delText>
        </w:r>
        <w:r w:rsidR="00375C31" w:rsidDel="007835EC">
          <w:rPr>
            <w:rFonts w:hint="eastAsia"/>
          </w:rPr>
          <w:delText>於軌道</w:delText>
        </w:r>
        <w:r w:rsidR="0046201B" w:rsidDel="007835EC">
          <w:rPr>
            <w:rFonts w:hint="eastAsia"/>
          </w:rPr>
          <w:delText>養護</w:delText>
        </w:r>
        <w:r w:rsidR="009E4408" w:rsidDel="007835EC">
          <w:rPr>
            <w:rFonts w:hint="eastAsia"/>
          </w:rPr>
          <w:delText>作業之中</w:delText>
        </w:r>
        <w:r w:rsidR="003C6A8E" w:rsidDel="007835EC">
          <w:rPr>
            <w:rFonts w:hint="eastAsia"/>
          </w:rPr>
          <w:delText>。</w:delText>
        </w:r>
        <w:r w:rsidR="00926145" w:rsidDel="007835EC">
          <w:rPr>
            <w:rFonts w:hint="eastAsia"/>
          </w:rPr>
          <w:delText>由於軌道系統的狀態</w:delText>
        </w:r>
        <w:r w:rsidR="00C058D2" w:rsidDel="007835EC">
          <w:rPr>
            <w:rFonts w:hint="eastAsia"/>
          </w:rPr>
          <w:delText>會</w:delText>
        </w:r>
        <w:r w:rsidR="00926145" w:rsidDel="007835EC">
          <w:rPr>
            <w:rFonts w:hint="eastAsia"/>
          </w:rPr>
          <w:delText>隨著時間</w:delText>
        </w:r>
        <w:r w:rsidR="00C058D2" w:rsidDel="007835EC">
          <w:rPr>
            <w:rFonts w:hint="eastAsia"/>
          </w:rPr>
          <w:delText>不斷變化</w:delText>
        </w:r>
        <w:r w:rsidR="00926145" w:rsidDel="007835EC">
          <w:rPr>
            <w:rFonts w:hint="eastAsia"/>
          </w:rPr>
          <w:delText>，因此需要定期進行</w:delText>
        </w:r>
        <w:r w:rsidR="00777749" w:rsidDel="007835EC">
          <w:rPr>
            <w:rFonts w:hint="eastAsia"/>
          </w:rPr>
          <w:delText>維</w:delText>
        </w:r>
        <w:r w:rsidR="00926145" w:rsidDel="007835EC">
          <w:rPr>
            <w:rFonts w:hint="eastAsia"/>
          </w:rPr>
          <w:delText>護</w:delText>
        </w:r>
        <w:r w:rsidR="00C058D2" w:rsidDel="007835EC">
          <w:rPr>
            <w:rFonts w:hint="eastAsia"/>
          </w:rPr>
          <w:delText>巡檢以確保軌道系統的安全性與可用性</w:delText>
        </w:r>
        <w:r w:rsidR="00926145" w:rsidDel="007835EC">
          <w:rPr>
            <w:rFonts w:hint="eastAsia"/>
          </w:rPr>
          <w:delText>，</w:delText>
        </w:r>
        <w:r w:rsidR="003C6A8E" w:rsidDel="007835EC">
          <w:rPr>
            <w:rFonts w:hint="eastAsia"/>
          </w:rPr>
          <w:delText>本研究</w:delText>
        </w:r>
        <w:r w:rsidR="001F387E" w:rsidDel="007835EC">
          <w:rPr>
            <w:rFonts w:hint="eastAsia"/>
          </w:rPr>
          <w:delText>初步</w:delText>
        </w:r>
        <w:r w:rsidR="0046201B" w:rsidDel="007835EC">
          <w:rPr>
            <w:rFonts w:hint="eastAsia"/>
          </w:rPr>
          <w:delText>建立一套</w:delText>
        </w:r>
        <w:r w:rsidR="00527077" w:rsidDel="007835EC">
          <w:rPr>
            <w:rFonts w:hint="eastAsia"/>
          </w:rPr>
          <w:delText>運用</w:delText>
        </w:r>
        <w:r w:rsidR="00090FEF" w:rsidDel="007835EC">
          <w:delText>BIM</w:delText>
        </w:r>
        <w:r w:rsidR="00F73C39" w:rsidDel="007835EC">
          <w:rPr>
            <w:rFonts w:hint="eastAsia"/>
          </w:rPr>
          <w:delText>技術</w:delText>
        </w:r>
        <w:r w:rsidR="005B18AF" w:rsidDel="007835EC">
          <w:rPr>
            <w:rFonts w:hint="eastAsia"/>
          </w:rPr>
          <w:delText>於</w:delText>
        </w:r>
        <w:r w:rsidDel="007835EC">
          <w:rPr>
            <w:rFonts w:hint="eastAsia"/>
          </w:rPr>
          <w:delText>軌道養護</w:delText>
        </w:r>
        <w:r w:rsidR="00634AD2" w:rsidDel="007835EC">
          <w:rPr>
            <w:rFonts w:hint="eastAsia"/>
          </w:rPr>
          <w:delText>之</w:delText>
        </w:r>
        <w:r w:rsidDel="007835EC">
          <w:rPr>
            <w:rFonts w:hint="eastAsia"/>
          </w:rPr>
          <w:delText>流程</w:delText>
        </w:r>
        <w:r w:rsidR="0046201B" w:rsidDel="007835EC">
          <w:rPr>
            <w:rFonts w:hint="eastAsia"/>
          </w:rPr>
          <w:delText>，</w:delText>
        </w:r>
      </w:del>
      <w:del w:id="8051" w:author="張寶騌 CHANG,PAO-TSUNG" w:date="2022-04-29T16:28:00Z">
        <w:r w:rsidR="00221811" w:rsidDel="00623D1F">
          <w:rPr>
            <w:rFonts w:hint="eastAsia"/>
          </w:rPr>
          <w:delText>整體</w:delText>
        </w:r>
        <w:r w:rsidR="002D60A5" w:rsidDel="00623D1F">
          <w:rPr>
            <w:rFonts w:hint="eastAsia"/>
          </w:rPr>
          <w:delText>架構</w:delText>
        </w:r>
        <w:r w:rsidR="00221811" w:rsidDel="00623D1F">
          <w:rPr>
            <w:rFonts w:hint="eastAsia"/>
          </w:rPr>
          <w:delText>如</w:delText>
        </w:r>
        <w:r w:rsidR="00221811" w:rsidDel="00623D1F">
          <w:fldChar w:fldCharType="begin" w:fldLock="1"/>
        </w:r>
        <w:r w:rsidR="00221811" w:rsidDel="00623D1F">
          <w:delInstrText xml:space="preserve"> </w:delInstrText>
        </w:r>
        <w:r w:rsidR="00221811" w:rsidDel="00623D1F">
          <w:rPr>
            <w:rFonts w:hint="eastAsia"/>
          </w:rPr>
          <w:delInstrText>REF _Ref74648375 \h</w:delInstrText>
        </w:r>
        <w:r w:rsidR="00221811" w:rsidDel="00623D1F">
          <w:delInstrText xml:space="preserve"> </w:delInstrText>
        </w:r>
        <w:r w:rsidR="00221811" w:rsidDel="00623D1F">
          <w:fldChar w:fldCharType="separate"/>
        </w:r>
        <w:r w:rsidR="00C919C6" w:rsidDel="00623D1F">
          <w:rPr>
            <w:rFonts w:hint="eastAsia"/>
          </w:rPr>
          <w:delText>圖</w:delText>
        </w:r>
        <w:r w:rsidR="00C919C6" w:rsidDel="00623D1F">
          <w:rPr>
            <w:rFonts w:hint="eastAsia"/>
          </w:rPr>
          <w:delText xml:space="preserve"> </w:delText>
        </w:r>
        <w:r w:rsidR="00C919C6" w:rsidDel="00623D1F">
          <w:rPr>
            <w:noProof/>
          </w:rPr>
          <w:delText>5</w:delText>
        </w:r>
        <w:r w:rsidR="00C919C6" w:rsidDel="00623D1F">
          <w:noBreakHyphen/>
        </w:r>
        <w:r w:rsidR="00C919C6" w:rsidDel="00623D1F">
          <w:rPr>
            <w:noProof/>
          </w:rPr>
          <w:delText>1</w:delText>
        </w:r>
        <w:r w:rsidR="00221811" w:rsidDel="00623D1F">
          <w:fldChar w:fldCharType="end"/>
        </w:r>
        <w:r w:rsidR="00221811" w:rsidDel="00623D1F">
          <w:rPr>
            <w:rFonts w:hint="eastAsia"/>
          </w:rPr>
          <w:delText>所示。</w:delText>
        </w:r>
        <w:r w:rsidR="00A22742" w:rsidDel="00623D1F">
          <w:rPr>
            <w:rFonts w:hint="eastAsia"/>
          </w:rPr>
          <w:delText>首先利用</w:delText>
        </w:r>
        <w:r w:rsidR="00090FEF" w:rsidDel="00623D1F">
          <w:rPr>
            <w:rFonts w:hint="eastAsia"/>
          </w:rPr>
          <w:delText>建置</w:delText>
        </w:r>
        <w:r w:rsidR="00081BB3" w:rsidDel="00623D1F">
          <w:rPr>
            <w:rFonts w:hint="eastAsia"/>
          </w:rPr>
          <w:delText>完成</w:delText>
        </w:r>
        <w:r w:rsidR="00090FEF" w:rsidDel="00623D1F">
          <w:rPr>
            <w:rFonts w:hint="eastAsia"/>
          </w:rPr>
          <w:delText>之軌道</w:delText>
        </w:r>
        <w:r w:rsidR="002D6F0A" w:rsidDel="00623D1F">
          <w:rPr>
            <w:rFonts w:hint="eastAsia"/>
          </w:rPr>
          <w:delText>資訊</w:delText>
        </w:r>
        <w:r w:rsidR="00090FEF" w:rsidDel="00623D1F">
          <w:rPr>
            <w:rFonts w:hint="eastAsia"/>
          </w:rPr>
          <w:delText>模型，</w:delText>
        </w:r>
        <w:r w:rsidR="0046201B" w:rsidDel="00623D1F">
          <w:rPr>
            <w:rFonts w:hint="eastAsia"/>
          </w:rPr>
          <w:delText>串接</w:delText>
        </w:r>
        <w:r w:rsidR="00F43880" w:rsidDel="00623D1F">
          <w:rPr>
            <w:rFonts w:hint="eastAsia"/>
          </w:rPr>
          <w:delText>養護</w:delText>
        </w:r>
        <w:r w:rsidR="0046201B" w:rsidDel="00623D1F">
          <w:rPr>
            <w:rFonts w:hint="eastAsia"/>
          </w:rPr>
          <w:delText>管理資訊系統</w:delText>
        </w:r>
        <w:r w:rsidR="00A35A63" w:rsidDel="00623D1F">
          <w:rPr>
            <w:rFonts w:hint="eastAsia"/>
          </w:rPr>
          <w:delText>（</w:delText>
        </w:r>
        <w:r w:rsidR="00A35A63" w:rsidDel="00623D1F">
          <w:delText xml:space="preserve">MMIS, </w:delText>
        </w:r>
        <w:r w:rsidR="00A35A63" w:rsidDel="00623D1F">
          <w:rPr>
            <w:rFonts w:hint="eastAsia"/>
          </w:rPr>
          <w:delText>M</w:delText>
        </w:r>
        <w:r w:rsidR="00A35A63" w:rsidDel="00623D1F">
          <w:delText xml:space="preserve">aintenance </w:delText>
        </w:r>
        <w:r w:rsidR="00A35A63" w:rsidDel="00623D1F">
          <w:rPr>
            <w:rFonts w:hint="eastAsia"/>
          </w:rPr>
          <w:delText>M</w:delText>
        </w:r>
        <w:r w:rsidR="00A35A63" w:rsidDel="00623D1F">
          <w:delText xml:space="preserve">anage </w:delText>
        </w:r>
        <w:r w:rsidR="00A35A63" w:rsidDel="00623D1F">
          <w:rPr>
            <w:rFonts w:hint="eastAsia"/>
          </w:rPr>
          <w:delText>I</w:delText>
        </w:r>
        <w:r w:rsidR="00A35A63" w:rsidDel="00623D1F">
          <w:delText xml:space="preserve">nformation </w:delText>
        </w:r>
        <w:r w:rsidR="00A35A63" w:rsidDel="00623D1F">
          <w:rPr>
            <w:rFonts w:hint="eastAsia"/>
          </w:rPr>
          <w:delText>S</w:delText>
        </w:r>
        <w:r w:rsidR="00A35A63" w:rsidDel="00623D1F">
          <w:delText>ystem</w:delText>
        </w:r>
        <w:r w:rsidR="00A35A63" w:rsidDel="00623D1F">
          <w:rPr>
            <w:rFonts w:hint="eastAsia"/>
          </w:rPr>
          <w:delText>）</w:delText>
        </w:r>
        <w:r w:rsidR="00090FEF" w:rsidDel="00623D1F">
          <w:rPr>
            <w:rFonts w:hint="eastAsia"/>
          </w:rPr>
          <w:delText>取得養護資訊</w:delText>
        </w:r>
        <w:r w:rsidR="0084579D" w:rsidDel="00623D1F">
          <w:rPr>
            <w:rFonts w:hint="eastAsia"/>
          </w:rPr>
          <w:delText>並</w:delText>
        </w:r>
        <w:r w:rsidR="00090FEF" w:rsidDel="00623D1F">
          <w:rPr>
            <w:rFonts w:hint="eastAsia"/>
          </w:rPr>
          <w:delText>匯入模型之中</w:delText>
        </w:r>
        <w:r w:rsidR="00FE21E9" w:rsidDel="00623D1F">
          <w:rPr>
            <w:rFonts w:hint="eastAsia"/>
          </w:rPr>
          <w:delText>，</w:delText>
        </w:r>
        <w:r w:rsidR="00102851" w:rsidDel="00623D1F">
          <w:rPr>
            <w:rFonts w:hint="eastAsia"/>
          </w:rPr>
          <w:delText>供</w:delText>
        </w:r>
        <w:r w:rsidR="00FE21E9" w:rsidDel="00623D1F">
          <w:rPr>
            <w:rFonts w:hint="eastAsia"/>
          </w:rPr>
          <w:delText>養護人員</w:delText>
        </w:r>
        <w:r w:rsidR="00102851" w:rsidDel="00623D1F">
          <w:rPr>
            <w:rFonts w:hint="eastAsia"/>
          </w:rPr>
          <w:delText>於模型中</w:delText>
        </w:r>
        <w:r w:rsidR="00C55796" w:rsidDel="00623D1F">
          <w:rPr>
            <w:rFonts w:hint="eastAsia"/>
          </w:rPr>
          <w:delText>得以</w:delText>
        </w:r>
        <w:r w:rsidR="00102851" w:rsidDel="00623D1F">
          <w:rPr>
            <w:rFonts w:hint="eastAsia"/>
          </w:rPr>
          <w:delText>查閱軌道物件之資訊與待養護</w:delText>
        </w:r>
        <w:r w:rsidR="00C55796" w:rsidDel="00623D1F">
          <w:rPr>
            <w:rFonts w:hint="eastAsia"/>
          </w:rPr>
          <w:delText>項目</w:delText>
        </w:r>
        <w:r w:rsidR="00102851" w:rsidDel="00623D1F">
          <w:rPr>
            <w:rFonts w:hint="eastAsia"/>
          </w:rPr>
          <w:delText>內容並</w:delText>
        </w:r>
        <w:r w:rsidR="00FE21E9" w:rsidDel="00623D1F">
          <w:rPr>
            <w:rFonts w:hint="eastAsia"/>
          </w:rPr>
          <w:delText>進行養護的動作，完成養護後再</w:delText>
        </w:r>
        <w:r w:rsidR="00346B95" w:rsidDel="00623D1F">
          <w:rPr>
            <w:rFonts w:hint="eastAsia"/>
          </w:rPr>
          <w:delText>將</w:delText>
        </w:r>
        <w:r w:rsidR="00A86348" w:rsidDel="00623D1F">
          <w:rPr>
            <w:rFonts w:hint="eastAsia"/>
          </w:rPr>
          <w:delText>改善</w:delText>
        </w:r>
        <w:r w:rsidR="00346B95" w:rsidDel="00623D1F">
          <w:rPr>
            <w:rFonts w:hint="eastAsia"/>
          </w:rPr>
          <w:delText>資料</w:delText>
        </w:r>
        <w:r w:rsidR="006B1BD6" w:rsidDel="00623D1F">
          <w:rPr>
            <w:rFonts w:hint="eastAsia"/>
          </w:rPr>
          <w:delText>更新於</w:delText>
        </w:r>
        <w:r w:rsidR="00346B95" w:rsidDel="00623D1F">
          <w:rPr>
            <w:rFonts w:hint="eastAsia"/>
          </w:rPr>
          <w:delText>模型與</w:delText>
        </w:r>
        <w:r w:rsidR="00F43880" w:rsidDel="00623D1F">
          <w:rPr>
            <w:rFonts w:hint="eastAsia"/>
          </w:rPr>
          <w:delText>養護</w:delText>
        </w:r>
        <w:r w:rsidR="00346B95" w:rsidDel="00623D1F">
          <w:rPr>
            <w:rFonts w:hint="eastAsia"/>
          </w:rPr>
          <w:delText>管理資訊系統中</w:delText>
        </w:r>
        <w:r w:rsidR="00221811" w:rsidDel="00623D1F">
          <w:rPr>
            <w:rFonts w:hint="eastAsia"/>
          </w:rPr>
          <w:delText>。</w:delText>
        </w:r>
        <w:r w:rsidR="00090FEF" w:rsidDel="00623D1F">
          <w:rPr>
            <w:rFonts w:hint="eastAsia"/>
          </w:rPr>
          <w:delText>以下各節將詳細描述</w:delText>
        </w:r>
        <w:r w:rsidR="00C409D9" w:rsidDel="00623D1F">
          <w:rPr>
            <w:rFonts w:hint="eastAsia"/>
          </w:rPr>
          <w:delText>養護流程</w:delText>
        </w:r>
        <w:r w:rsidR="0057083F" w:rsidDel="00623D1F">
          <w:rPr>
            <w:rFonts w:hint="eastAsia"/>
          </w:rPr>
          <w:delText>各階段</w:delText>
        </w:r>
        <w:r w:rsidR="00C409D9" w:rsidDel="00623D1F">
          <w:rPr>
            <w:rFonts w:hint="eastAsia"/>
          </w:rPr>
          <w:delText>運作</w:delText>
        </w:r>
        <w:r w:rsidR="00090FEF" w:rsidDel="00623D1F">
          <w:rPr>
            <w:rFonts w:hint="eastAsia"/>
          </w:rPr>
          <w:delText>的情</w:delText>
        </w:r>
        <w:r w:rsidR="00950527" w:rsidDel="00623D1F">
          <w:rPr>
            <w:rFonts w:hint="eastAsia"/>
          </w:rPr>
          <w:delText>形</w:delText>
        </w:r>
        <w:r w:rsidR="00090FEF" w:rsidDel="00623D1F">
          <w:rPr>
            <w:rFonts w:hint="eastAsia"/>
          </w:rPr>
          <w:delText>。</w:delText>
        </w:r>
      </w:del>
      <w:bookmarkStart w:id="8052" w:name="_Toc105773542"/>
      <w:bookmarkStart w:id="8053" w:name="_Toc106390870"/>
      <w:bookmarkStart w:id="8054" w:name="_Toc106814884"/>
      <w:bookmarkStart w:id="8055" w:name="_Toc106815124"/>
      <w:bookmarkStart w:id="8056" w:name="_Toc106974232"/>
      <w:bookmarkStart w:id="8057" w:name="_Toc106993793"/>
      <w:bookmarkStart w:id="8058" w:name="_Toc106994035"/>
      <w:bookmarkStart w:id="8059" w:name="_Toc107003528"/>
      <w:bookmarkStart w:id="8060" w:name="_Toc107003770"/>
      <w:bookmarkStart w:id="8061" w:name="_Toc107004010"/>
      <w:bookmarkStart w:id="8062" w:name="_Toc107005774"/>
      <w:bookmarkStart w:id="8063" w:name="_Toc107006014"/>
      <w:bookmarkEnd w:id="8052"/>
      <w:bookmarkEnd w:id="8053"/>
      <w:bookmarkEnd w:id="8054"/>
      <w:bookmarkEnd w:id="8055"/>
      <w:bookmarkEnd w:id="8056"/>
      <w:bookmarkEnd w:id="8057"/>
      <w:bookmarkEnd w:id="8058"/>
      <w:bookmarkEnd w:id="8059"/>
      <w:bookmarkEnd w:id="8060"/>
      <w:bookmarkEnd w:id="8061"/>
      <w:bookmarkEnd w:id="8062"/>
      <w:bookmarkEnd w:id="8063"/>
    </w:p>
    <w:p w14:paraId="54FE6EF2" w14:textId="35AD372E" w:rsidR="00D32D79" w:rsidDel="007835EC" w:rsidRDefault="00104502">
      <w:pPr>
        <w:ind w:leftChars="0" w:left="0" w:firstLine="480"/>
        <w:jc w:val="both"/>
        <w:rPr>
          <w:del w:id="8064" w:author="張寶騌 CHANG,PAO-TSUNG" w:date="2022-05-25T15:36:00Z"/>
        </w:rPr>
        <w:pPrChange w:id="8065" w:author="張寶騌 CHANG,PAO-TSUNG" w:date="2022-04-29T16:28:00Z">
          <w:pPr>
            <w:pStyle w:val="ac"/>
            <w:keepNext/>
            <w:spacing w:beforeLines="150" w:before="540" w:afterLines="100" w:after="360"/>
          </w:pPr>
        </w:pPrChange>
      </w:pPr>
      <w:del w:id="8066" w:author="張寶騌 CHANG,PAO-TSUNG" w:date="2022-04-29T16:24:00Z">
        <w:r w:rsidDel="00F54219">
          <w:rPr>
            <w:noProof/>
          </w:rPr>
          <w:drawing>
            <wp:inline distT="0" distB="0" distL="0" distR="0" wp14:anchorId="58E885E8" wp14:editId="36C047C2">
              <wp:extent cx="5252085" cy="2561230"/>
              <wp:effectExtent l="0" t="0" r="5715" b="0"/>
              <wp:docPr id="2760" name="圖片 2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 name="圖片 2760"/>
                      <pic:cNvPicPr>
                        <a:picLocks noChangeAspect="1" noChangeArrowheads="1"/>
                      </pic:cNvPicPr>
                    </pic:nvPicPr>
                    <pic:blipFill>
                      <a:blip r:embed="rId145" cstate="print">
                        <a:extLst>
                          <a:ext uri="{28A0092B-C50C-407E-A947-70E740481C1C}">
                            <a14:useLocalDpi xmlns:a14="http://schemas.microsoft.com/office/drawing/2010/main" val="0"/>
                          </a:ext>
                        </a:extLst>
                      </a:blip>
                      <a:stretch>
                        <a:fillRect/>
                      </a:stretch>
                    </pic:blipFill>
                    <pic:spPr bwMode="auto">
                      <a:xfrm>
                        <a:off x="0" y="0"/>
                        <a:ext cx="5252085" cy="2561230"/>
                      </a:xfrm>
                      <a:prstGeom prst="rect">
                        <a:avLst/>
                      </a:prstGeom>
                      <a:noFill/>
                      <a:ln>
                        <a:noFill/>
                      </a:ln>
                    </pic:spPr>
                  </pic:pic>
                </a:graphicData>
              </a:graphic>
            </wp:inline>
          </w:drawing>
        </w:r>
      </w:del>
      <w:bookmarkStart w:id="8067" w:name="_Toc105773543"/>
      <w:bookmarkStart w:id="8068" w:name="_Toc106390871"/>
      <w:bookmarkStart w:id="8069" w:name="_Toc106814885"/>
      <w:bookmarkStart w:id="8070" w:name="_Toc106815125"/>
      <w:bookmarkStart w:id="8071" w:name="_Toc106974233"/>
      <w:bookmarkStart w:id="8072" w:name="_Toc106993794"/>
      <w:bookmarkStart w:id="8073" w:name="_Toc106994036"/>
      <w:bookmarkStart w:id="8074" w:name="_Toc107003529"/>
      <w:bookmarkStart w:id="8075" w:name="_Toc107003771"/>
      <w:bookmarkStart w:id="8076" w:name="_Toc107004011"/>
      <w:bookmarkStart w:id="8077" w:name="_Toc107005775"/>
      <w:bookmarkStart w:id="8078" w:name="_Toc107006015"/>
      <w:bookmarkEnd w:id="8067"/>
      <w:bookmarkEnd w:id="8068"/>
      <w:bookmarkEnd w:id="8069"/>
      <w:bookmarkEnd w:id="8070"/>
      <w:bookmarkEnd w:id="8071"/>
      <w:bookmarkEnd w:id="8072"/>
      <w:bookmarkEnd w:id="8073"/>
      <w:bookmarkEnd w:id="8074"/>
      <w:bookmarkEnd w:id="8075"/>
      <w:bookmarkEnd w:id="8076"/>
      <w:bookmarkEnd w:id="8077"/>
      <w:bookmarkEnd w:id="8078"/>
    </w:p>
    <w:p w14:paraId="3FF327D6" w14:textId="6596B1DE" w:rsidR="0046201B" w:rsidDel="007835EC" w:rsidRDefault="00D32D79" w:rsidP="00F145E4">
      <w:pPr>
        <w:pStyle w:val="ac"/>
        <w:spacing w:afterLines="100" w:after="360"/>
        <w:rPr>
          <w:del w:id="8079" w:author="張寶騌 CHANG,PAO-TSUNG" w:date="2022-05-25T15:36:00Z"/>
        </w:rPr>
      </w:pPr>
      <w:bookmarkStart w:id="8080" w:name="_Ref74648375"/>
      <w:del w:id="8081" w:author="張寶騌 CHANG,PAO-TSUNG" w:date="2022-05-25T15:36:00Z">
        <w:r w:rsidDel="007835EC">
          <w:rPr>
            <w:rFonts w:hint="eastAsia"/>
          </w:rPr>
          <w:delText>圖</w:delText>
        </w:r>
        <w:r w:rsidDel="007835EC">
          <w:rPr>
            <w:rFonts w:hint="eastAsia"/>
          </w:rPr>
          <w:delText xml:space="preserve"> </w:delText>
        </w:r>
      </w:del>
      <w:del w:id="8082" w:author="張寶騌 CHANG,PAO-TSUNG" w:date="2022-04-07T18:14:00Z">
        <w:r w:rsidR="00BD40D4" w:rsidDel="005044B8">
          <w:fldChar w:fldCharType="begin"/>
        </w:r>
        <w:r w:rsidR="00BD40D4" w:rsidDel="005044B8">
          <w:delInstrText xml:space="preserve"> </w:delInstrText>
        </w:r>
        <w:r w:rsidR="00BD40D4" w:rsidDel="005044B8">
          <w:rPr>
            <w:rFonts w:hint="eastAsia"/>
          </w:rPr>
          <w:delInstrText>STYLEREF 1 \s</w:delInstrText>
        </w:r>
        <w:r w:rsidR="00BD40D4" w:rsidDel="005044B8">
          <w:delInstrText xml:space="preserve"> </w:delInstrText>
        </w:r>
        <w:r w:rsidR="00BD40D4" w:rsidDel="005044B8">
          <w:fldChar w:fldCharType="separate"/>
        </w:r>
        <w:r w:rsidR="009E5548" w:rsidDel="005044B8">
          <w:rPr>
            <w:noProof/>
          </w:rPr>
          <w:delText>5</w:delText>
        </w:r>
        <w:r w:rsidR="00BD40D4" w:rsidDel="005044B8">
          <w:fldChar w:fldCharType="end"/>
        </w:r>
        <w:r w:rsidR="00BD40D4" w:rsidDel="005044B8">
          <w:noBreakHyphen/>
        </w:r>
        <w:r w:rsidR="00BD40D4" w:rsidDel="005044B8">
          <w:fldChar w:fldCharType="begin"/>
        </w:r>
        <w:r w:rsidR="00BD40D4" w:rsidDel="005044B8">
          <w:delInstrText xml:space="preserve"> </w:delInstrText>
        </w:r>
        <w:r w:rsidR="00BD40D4" w:rsidDel="005044B8">
          <w:rPr>
            <w:rFonts w:hint="eastAsia"/>
          </w:rPr>
          <w:delInstrText xml:space="preserve">SEQ </w:delInstrText>
        </w:r>
        <w:r w:rsidR="00BD40D4" w:rsidDel="005044B8">
          <w:rPr>
            <w:rFonts w:hint="eastAsia"/>
          </w:rPr>
          <w:delInstrText>圖</w:delInstrText>
        </w:r>
        <w:r w:rsidR="00BD40D4" w:rsidDel="005044B8">
          <w:rPr>
            <w:rFonts w:hint="eastAsia"/>
          </w:rPr>
          <w:delInstrText xml:space="preserve"> \* ARABIC \s 1</w:delInstrText>
        </w:r>
        <w:r w:rsidR="00BD40D4" w:rsidDel="005044B8">
          <w:delInstrText xml:space="preserve"> </w:delInstrText>
        </w:r>
        <w:r w:rsidR="00BD40D4" w:rsidDel="005044B8">
          <w:fldChar w:fldCharType="separate"/>
        </w:r>
        <w:r w:rsidR="009E5548" w:rsidDel="005044B8">
          <w:rPr>
            <w:noProof/>
          </w:rPr>
          <w:delText>1</w:delText>
        </w:r>
        <w:r w:rsidR="00BD40D4" w:rsidDel="005044B8">
          <w:fldChar w:fldCharType="end"/>
        </w:r>
      </w:del>
      <w:bookmarkEnd w:id="8080"/>
      <w:del w:id="8083" w:author="張寶騌 CHANG,PAO-TSUNG" w:date="2022-05-25T15:36:00Z">
        <w:r w:rsidR="0051604A" w:rsidDel="007835EC">
          <w:rPr>
            <w:rFonts w:hint="eastAsia"/>
          </w:rPr>
          <w:delText xml:space="preserve">　</w:delText>
        </w:r>
        <w:r w:rsidR="00420304" w:rsidDel="007835EC">
          <w:rPr>
            <w:rFonts w:hint="eastAsia"/>
          </w:rPr>
          <w:delText>運用</w:delText>
        </w:r>
        <w:r w:rsidRPr="006666C1" w:rsidDel="007835EC">
          <w:rPr>
            <w:rFonts w:hint="eastAsia"/>
          </w:rPr>
          <w:delText>軌道</w:delText>
        </w:r>
        <w:r w:rsidR="00E57D2B" w:rsidDel="007835EC">
          <w:rPr>
            <w:rFonts w:hint="eastAsia"/>
          </w:rPr>
          <w:delText>資訊</w:delText>
        </w:r>
        <w:r w:rsidR="00420304" w:rsidDel="007835EC">
          <w:rPr>
            <w:rFonts w:hint="eastAsia"/>
          </w:rPr>
          <w:delText>模型養護</w:delText>
        </w:r>
        <w:r w:rsidR="00E57D2B" w:rsidDel="007835EC">
          <w:rPr>
            <w:rFonts w:hint="eastAsia"/>
          </w:rPr>
          <w:delText>之</w:delText>
        </w:r>
        <w:r w:rsidR="009D74F7" w:rsidDel="007835EC">
          <w:rPr>
            <w:rFonts w:hint="eastAsia"/>
          </w:rPr>
          <w:delText>流程</w:delText>
        </w:r>
        <w:r w:rsidR="00E57D2B" w:rsidDel="007835EC">
          <w:rPr>
            <w:rFonts w:hint="eastAsia"/>
          </w:rPr>
          <w:delText>架構</w:delText>
        </w:r>
        <w:bookmarkStart w:id="8084" w:name="_Toc105773544"/>
        <w:bookmarkStart w:id="8085" w:name="_Toc106390872"/>
        <w:bookmarkStart w:id="8086" w:name="_Toc106814886"/>
        <w:bookmarkStart w:id="8087" w:name="_Toc106815126"/>
        <w:bookmarkStart w:id="8088" w:name="_Toc106974234"/>
        <w:bookmarkStart w:id="8089" w:name="_Toc106993795"/>
        <w:bookmarkStart w:id="8090" w:name="_Toc106994037"/>
        <w:bookmarkStart w:id="8091" w:name="_Toc107003530"/>
        <w:bookmarkStart w:id="8092" w:name="_Toc107003772"/>
        <w:bookmarkStart w:id="8093" w:name="_Toc107004012"/>
        <w:bookmarkStart w:id="8094" w:name="_Toc107005776"/>
        <w:bookmarkStart w:id="8095" w:name="_Toc107006016"/>
        <w:bookmarkEnd w:id="8084"/>
        <w:bookmarkEnd w:id="8085"/>
        <w:bookmarkEnd w:id="8086"/>
        <w:bookmarkEnd w:id="8087"/>
        <w:bookmarkEnd w:id="8088"/>
        <w:bookmarkEnd w:id="8089"/>
        <w:bookmarkEnd w:id="8090"/>
        <w:bookmarkEnd w:id="8091"/>
        <w:bookmarkEnd w:id="8092"/>
        <w:bookmarkEnd w:id="8093"/>
        <w:bookmarkEnd w:id="8094"/>
        <w:bookmarkEnd w:id="8095"/>
      </w:del>
    </w:p>
    <w:p w14:paraId="6E4C0220" w14:textId="6670BA83" w:rsidR="00476F47" w:rsidRPr="00476F47" w:rsidDel="006011EB" w:rsidRDefault="00476F47">
      <w:pPr>
        <w:ind w:leftChars="0" w:left="0" w:firstLineChars="0" w:firstLine="0"/>
        <w:rPr>
          <w:del w:id="8096" w:author="張寶騌 CHANG,PAO-TSUNG" w:date="2022-05-26T18:16:00Z"/>
        </w:rPr>
        <w:pPrChange w:id="8097" w:author="張寶騌 CHANG,PAO-TSUNG" w:date="2022-05-25T15:36:00Z">
          <w:pPr>
            <w:ind w:left="480" w:firstLine="480"/>
          </w:pPr>
        </w:pPrChange>
      </w:pPr>
      <w:bookmarkStart w:id="8098" w:name="_Toc105773545"/>
      <w:bookmarkStart w:id="8099" w:name="_Toc106390873"/>
      <w:bookmarkStart w:id="8100" w:name="_Toc106814887"/>
      <w:bookmarkStart w:id="8101" w:name="_Toc106815127"/>
      <w:bookmarkStart w:id="8102" w:name="_Toc106974235"/>
      <w:bookmarkStart w:id="8103" w:name="_Toc106993796"/>
      <w:bookmarkStart w:id="8104" w:name="_Toc106994038"/>
      <w:bookmarkStart w:id="8105" w:name="_Toc107003531"/>
      <w:bookmarkStart w:id="8106" w:name="_Toc107003773"/>
      <w:bookmarkStart w:id="8107" w:name="_Toc107004013"/>
      <w:bookmarkStart w:id="8108" w:name="_Toc107005777"/>
      <w:bookmarkStart w:id="8109" w:name="_Toc107006017"/>
      <w:bookmarkEnd w:id="8098"/>
      <w:bookmarkEnd w:id="8099"/>
      <w:bookmarkEnd w:id="8100"/>
      <w:bookmarkEnd w:id="8101"/>
      <w:bookmarkEnd w:id="8102"/>
      <w:bookmarkEnd w:id="8103"/>
      <w:bookmarkEnd w:id="8104"/>
      <w:bookmarkEnd w:id="8105"/>
      <w:bookmarkEnd w:id="8106"/>
      <w:bookmarkEnd w:id="8107"/>
      <w:bookmarkEnd w:id="8108"/>
      <w:bookmarkEnd w:id="8109"/>
    </w:p>
    <w:p w14:paraId="135B3629" w14:textId="211ED77B" w:rsidR="0016138C" w:rsidRDefault="00F46ACA" w:rsidP="0016138C">
      <w:pPr>
        <w:pStyle w:val="31"/>
        <w:spacing w:before="360" w:after="180"/>
        <w:rPr>
          <w:ins w:id="8110" w:author="張寶騌 CHANG,PAO-TSUNG" w:date="2022-06-22T15:39:00Z"/>
        </w:rPr>
      </w:pPr>
      <w:r>
        <w:rPr>
          <w:rFonts w:hint="eastAsia"/>
        </w:rPr>
        <w:t xml:space="preserve"> </w:t>
      </w:r>
      <w:ins w:id="8111" w:author="張寶騌 CHANG,PAO-TSUNG" w:date="2022-06-22T15:40:00Z">
        <w:r w:rsidR="0016138C">
          <w:rPr>
            <w:rFonts w:hint="eastAsia"/>
          </w:rPr>
          <w:t xml:space="preserve"> </w:t>
        </w:r>
        <w:bookmarkStart w:id="8112" w:name="_Toc107006019"/>
        <w:r w:rsidR="0016138C">
          <w:rPr>
            <w:rFonts w:hint="eastAsia"/>
          </w:rPr>
          <w:t>數據結果說明</w:t>
        </w:r>
      </w:ins>
      <w:bookmarkEnd w:id="8112"/>
    </w:p>
    <w:p w14:paraId="4F54AC9A" w14:textId="041F3352" w:rsidR="004611DC" w:rsidRDefault="005F265C">
      <w:pPr>
        <w:ind w:leftChars="0" w:left="0" w:firstLine="480"/>
        <w:rPr>
          <w:ins w:id="8113" w:author="張寶騌 CHANG,PAO-TSUNG" w:date="2022-06-22T01:26:00Z"/>
        </w:rPr>
      </w:pPr>
      <w:ins w:id="8114" w:author="張寶騌 CHANG,PAO-TSUNG" w:date="2022-06-02T16:01:00Z">
        <w:r>
          <w:fldChar w:fldCharType="begin"/>
        </w:r>
        <w:r>
          <w:instrText xml:space="preserve"> </w:instrText>
        </w:r>
        <w:r>
          <w:rPr>
            <w:rFonts w:hint="eastAsia"/>
          </w:rPr>
          <w:instrText>REF _Ref105078091 \h</w:instrText>
        </w:r>
        <w:r>
          <w:instrText xml:space="preserve"> </w:instrText>
        </w:r>
      </w:ins>
      <w:r>
        <w:fldChar w:fldCharType="separate"/>
      </w:r>
      <w:ins w:id="8115" w:author="張寶騌 CHANG,PAO-TSUNG" w:date="2022-05-28T01:03:00Z">
        <w:r w:rsidR="00643F6D">
          <w:rPr>
            <w:rFonts w:hint="eastAsia"/>
          </w:rPr>
          <w:t>圖</w:t>
        </w:r>
        <w:r w:rsidR="00643F6D">
          <w:rPr>
            <w:rFonts w:hint="eastAsia"/>
          </w:rPr>
          <w:t xml:space="preserve"> </w:t>
        </w:r>
      </w:ins>
      <w:r w:rsidR="00643F6D">
        <w:rPr>
          <w:noProof/>
        </w:rPr>
        <w:t>4</w:t>
      </w:r>
      <w:r w:rsidR="00643F6D">
        <w:noBreakHyphen/>
      </w:r>
      <w:r w:rsidR="00643F6D">
        <w:rPr>
          <w:noProof/>
        </w:rPr>
        <w:t>1</w:t>
      </w:r>
      <w:ins w:id="8116" w:author="張寶騌 CHANG,PAO-TSUNG" w:date="2022-06-02T16:01:00Z">
        <w:r>
          <w:fldChar w:fldCharType="end"/>
        </w:r>
      </w:ins>
      <w:ins w:id="8117" w:author="張寶騌 CHANG,PAO-TSUNG" w:date="2022-06-02T16:00:00Z">
        <w:r w:rsidRPr="005F265C">
          <w:rPr>
            <w:rFonts w:hint="eastAsia"/>
          </w:rPr>
          <w:t>到</w:t>
        </w:r>
      </w:ins>
      <w:ins w:id="8118" w:author="張寶騌 CHANG,PAO-TSUNG" w:date="2022-06-02T16:01:00Z">
        <w:r>
          <w:fldChar w:fldCharType="begin"/>
        </w:r>
        <w:r>
          <w:instrText xml:space="preserve"> </w:instrText>
        </w:r>
        <w:r>
          <w:rPr>
            <w:rFonts w:hint="eastAsia"/>
          </w:rPr>
          <w:instrText>REF _Ref104481616 \h</w:instrText>
        </w:r>
        <w:r>
          <w:instrText xml:space="preserve"> </w:instrText>
        </w:r>
      </w:ins>
      <w:r>
        <w:fldChar w:fldCharType="separate"/>
      </w:r>
      <w:ins w:id="8119" w:author="張寶騌 CHANG,PAO-TSUNG" w:date="2022-05-26T18:19:00Z">
        <w:r w:rsidR="00643F6D">
          <w:rPr>
            <w:rFonts w:hint="eastAsia"/>
          </w:rPr>
          <w:t>圖</w:t>
        </w:r>
        <w:r w:rsidR="00643F6D">
          <w:rPr>
            <w:rFonts w:hint="eastAsia"/>
          </w:rPr>
          <w:t xml:space="preserve"> </w:t>
        </w:r>
      </w:ins>
      <w:r w:rsidR="00643F6D">
        <w:rPr>
          <w:noProof/>
        </w:rPr>
        <w:t>4</w:t>
      </w:r>
      <w:r w:rsidR="00643F6D">
        <w:noBreakHyphen/>
      </w:r>
      <w:r w:rsidR="00643F6D">
        <w:rPr>
          <w:noProof/>
        </w:rPr>
        <w:t>3</w:t>
      </w:r>
      <w:ins w:id="8120" w:author="張寶騌 CHANG,PAO-TSUNG" w:date="2022-06-02T16:01:00Z">
        <w:r>
          <w:fldChar w:fldCharType="end"/>
        </w:r>
      </w:ins>
      <w:ins w:id="8121" w:author="張寶騌 CHANG,PAO-TSUNG" w:date="2022-06-02T16:00:00Z">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ins>
      <w:ins w:id="8122" w:author="張寶騌 CHANG,PAO-TSUNG" w:date="2022-06-02T16:02:00Z">
        <w:r>
          <w:rPr>
            <w:rFonts w:hint="eastAsia"/>
          </w:rPr>
          <w:t>說明其數據結果</w:t>
        </w:r>
      </w:ins>
      <w:ins w:id="8123" w:author="張寶騌 CHANG,PAO-TSUNG" w:date="2022-06-02T16:00:00Z">
        <w:r w:rsidRPr="005F265C">
          <w:rPr>
            <w:rFonts w:hint="eastAsia"/>
          </w:rPr>
          <w:t>並進行車種間的比較。</w:t>
        </w:r>
      </w:ins>
    </w:p>
    <w:p w14:paraId="15FABC87" w14:textId="408FF798" w:rsidR="0010543A" w:rsidRDefault="0010543A" w:rsidP="0010543A">
      <w:pPr>
        <w:ind w:leftChars="0" w:left="0" w:firstLine="480"/>
      </w:pPr>
      <w:ins w:id="8124" w:author="張寶騌 CHANG,PAO-TSUNG" w:date="2022-06-22T01:26:00Z">
        <w:r>
          <w:rPr>
            <w:rFonts w:hint="eastAsia"/>
          </w:rPr>
          <w:t>自強號</w:t>
        </w:r>
      </w:ins>
      <w:r w:rsidR="0041509E">
        <w:rPr>
          <w:rFonts w:hint="eastAsia"/>
        </w:rPr>
        <w:t>(</w:t>
      </w:r>
      <w:r w:rsidR="0041509E">
        <w:t>134</w:t>
      </w:r>
      <w:r w:rsidR="0041509E">
        <w:rPr>
          <w:rFonts w:hint="eastAsia"/>
        </w:rPr>
        <w:t>次</w:t>
      </w:r>
      <w:r w:rsidR="0041509E">
        <w:t>)</w:t>
      </w:r>
      <w:ins w:id="8125" w:author="張寶騌 CHANG,PAO-TSUNG" w:date="2022-06-22T01:26:00Z">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ins>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1990D2CD" w:rsidR="0041509E" w:rsidRDefault="0041509E" w:rsidP="0041509E">
      <w:pPr>
        <w:pStyle w:val="ac"/>
        <w:spacing w:after="180"/>
      </w:pPr>
      <w:bookmarkStart w:id="8126" w:name="_Ref105078091"/>
      <w:bookmarkStart w:id="8127" w:name="_Toc106974342"/>
      <w:ins w:id="8128" w:author="張寶騌 CHANG,PAO-TSUNG" w:date="2022-05-28T01:0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w:t>
      </w:r>
      <w:r w:rsidR="009700FF">
        <w:fldChar w:fldCharType="end"/>
      </w:r>
      <w:bookmarkStart w:id="8129" w:name="_Hlk104481587"/>
      <w:bookmarkEnd w:id="8126"/>
      <w:r>
        <w:rPr>
          <w:rFonts w:hint="eastAsia"/>
        </w:rPr>
        <w:t xml:space="preserve"> </w:t>
      </w:r>
      <w:ins w:id="8130" w:author="張寶騌 CHANG,PAO-TSUNG" w:date="2022-05-28T01:03:00Z">
        <w:r>
          <w:t>134</w:t>
        </w:r>
        <w:r>
          <w:rPr>
            <w:rFonts w:hint="eastAsia"/>
          </w:rPr>
          <w:t>次自強號</w:t>
        </w:r>
      </w:ins>
      <w:ins w:id="8131" w:author="張寶騌 CHANG,PAO-TSUNG" w:date="2022-05-29T15:11:00Z">
        <w:r>
          <w:rPr>
            <w:rFonts w:hint="eastAsia"/>
          </w:rPr>
          <w:t>通過</w:t>
        </w:r>
      </w:ins>
      <w:ins w:id="8132" w:author="張寶騌 CHANG,PAO-TSUNG" w:date="2022-05-28T01:03:00Z">
        <w:r>
          <w:rPr>
            <w:rFonts w:hint="eastAsia"/>
          </w:rPr>
          <w:t>所得之</w:t>
        </w:r>
      </w:ins>
      <w:bookmarkEnd w:id="8129"/>
      <w:ins w:id="8133" w:author="張寶騌 CHANG,PAO-TSUNG" w:date="2022-05-29T15:26:00Z">
        <w:r>
          <w:rPr>
            <w:rFonts w:hint="eastAsia"/>
          </w:rPr>
          <w:t>監測</w:t>
        </w:r>
      </w:ins>
      <w:ins w:id="8134" w:author="張寶騌 CHANG,PAO-TSUNG" w:date="2022-05-29T15:11:00Z">
        <w:r>
          <w:rPr>
            <w:rFonts w:hint="eastAsia"/>
          </w:rPr>
          <w:t>數據</w:t>
        </w:r>
      </w:ins>
      <w:bookmarkEnd w:id="8127"/>
    </w:p>
    <w:p w14:paraId="57D7D750" w14:textId="77777777" w:rsidR="0003212D" w:rsidRPr="0003212D" w:rsidRDefault="0003212D" w:rsidP="0003212D">
      <w:pPr>
        <w:ind w:left="480" w:firstLine="480"/>
        <w:rPr>
          <w:ins w:id="8135" w:author="張寶騌 CHANG,PAO-TSUNG" w:date="2022-06-22T01:26:00Z"/>
        </w:rPr>
      </w:pPr>
    </w:p>
    <w:p w14:paraId="4F1F3D97" w14:textId="14961D0A" w:rsidR="0010543A" w:rsidRDefault="0010543A" w:rsidP="0010543A">
      <w:pPr>
        <w:ind w:leftChars="0" w:left="0" w:firstLine="480"/>
      </w:pPr>
      <w:ins w:id="8136" w:author="張寶騌 CHANG,PAO-TSUNG" w:date="2022-06-22T01:26:00Z">
        <w:r>
          <w:rPr>
            <w:rFonts w:hint="eastAsia"/>
          </w:rPr>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ins>
      <w:r w:rsidR="004E1900">
        <w:rPr>
          <w:rFonts w:hint="eastAsia"/>
        </w:rPr>
        <w:t>；</w:t>
      </w:r>
      <w:ins w:id="8137" w:author="張寶騌 CHANG,PAO-TSUNG" w:date="2022-06-22T01:26:00Z">
        <w:r>
          <w:rPr>
            <w:rFonts w:hint="eastAsia"/>
          </w:rPr>
          <w:t>振動加速度最大值亦出現於車廂通過時</w:t>
        </w:r>
      </w:ins>
      <w:r w:rsidR="004E1900">
        <w:rPr>
          <w:rFonts w:hint="eastAsia"/>
        </w:rPr>
        <w:t>；</w:t>
      </w:r>
      <w:ins w:id="8138" w:author="張寶騌 CHANG,PAO-TSUNG" w:date="2022-06-22T01:26:00Z">
        <w:r>
          <w:rPr>
            <w:rFonts w:hint="eastAsia"/>
          </w:rPr>
          <w:t>而在應變量方面則與自強號相同，僅車頭通過時有應變，隨後則趨近於零應變。</w:t>
        </w:r>
      </w:ins>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748BD949" w:rsidR="00F46ACA" w:rsidRDefault="00F46ACA">
      <w:pPr>
        <w:pStyle w:val="ac"/>
        <w:spacing w:after="180"/>
        <w:rPr>
          <w:ins w:id="8139" w:author="張寶騌 CHANG,PAO-TSUNG" w:date="2022-05-28T01:01:00Z"/>
        </w:rPr>
        <w:pPrChange w:id="8140" w:author="張寶騌 CHANG,PAO-TSUNG" w:date="2022-06-22T01:29:00Z">
          <w:pPr>
            <w:ind w:left="480" w:firstLine="480"/>
          </w:pPr>
        </w:pPrChange>
      </w:pPr>
      <w:bookmarkStart w:id="8141" w:name="_Toc106974343"/>
      <w:ins w:id="8142" w:author="張寶騌 CHANG,PAO-TSUNG" w:date="2022-05-28T01:02: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2</w:t>
      </w:r>
      <w:r w:rsidR="009700FF">
        <w:fldChar w:fldCharType="end"/>
      </w:r>
      <w:ins w:id="8143" w:author="張寶騌 CHANG,PAO-TSUNG" w:date="2022-05-28T01:02:00Z">
        <w:r>
          <w:rPr>
            <w:rFonts w:hint="eastAsia"/>
          </w:rPr>
          <w:t xml:space="preserve"> </w:t>
        </w:r>
        <w:r w:rsidRPr="00C26BB1">
          <w:rPr>
            <w:rFonts w:hint="eastAsia"/>
          </w:rPr>
          <w:t>3</w:t>
        </w:r>
        <w:r>
          <w:rPr>
            <w:rFonts w:hint="eastAsia"/>
          </w:rPr>
          <w:t>26</w:t>
        </w:r>
        <w:r w:rsidRPr="00C26BB1">
          <w:rPr>
            <w:rFonts w:hint="eastAsia"/>
          </w:rPr>
          <w:t>次</w:t>
        </w:r>
      </w:ins>
      <w:ins w:id="8144" w:author="張寶騌 CHANG,PAO-TSUNG" w:date="2022-05-29T15:26:00Z">
        <w:r>
          <w:rPr>
            <w:rFonts w:hint="eastAsia"/>
          </w:rPr>
          <w:t>普悠瑪通過所得之監測數據</w:t>
        </w:r>
      </w:ins>
      <w:bookmarkEnd w:id="8141"/>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ins w:id="8145" w:author="張寶騌 CHANG,PAO-TSUNG" w:date="2022-06-22T01:26:00Z">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ins>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rPr>
          <w:ins w:id="8146" w:author="張寶騌 CHANG,PAO-TSUNG" w:date="2022-06-22T01:26:00Z"/>
        </w:rPr>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5D478B6C" w:rsidR="00F46ACA" w:rsidRDefault="00F46ACA" w:rsidP="00F46ACA">
      <w:pPr>
        <w:ind w:leftChars="0" w:left="0" w:firstLine="400"/>
        <w:jc w:val="center"/>
        <w:rPr>
          <w:sz w:val="20"/>
          <w:szCs w:val="20"/>
        </w:rPr>
      </w:pPr>
      <w:bookmarkStart w:id="8147" w:name="_Ref104481616"/>
      <w:bookmarkStart w:id="8148" w:name="_Toc106974344"/>
      <w:ins w:id="8149" w:author="張寶騌 CHANG,PAO-TSUNG" w:date="2022-05-26T18:19:00Z">
        <w:r w:rsidRPr="00F46ACA">
          <w:rPr>
            <w:rFonts w:hint="eastAsia"/>
            <w:sz w:val="20"/>
            <w:szCs w:val="20"/>
          </w:rPr>
          <w:t>圖</w:t>
        </w:r>
        <w:r w:rsidRPr="00F46ACA">
          <w:rPr>
            <w:rFonts w:hint="eastAsia"/>
            <w:sz w:val="20"/>
            <w:szCs w:val="20"/>
          </w:rPr>
          <w:t xml:space="preserve"> </w:t>
        </w:r>
      </w:ins>
      <w:r w:rsidR="009700FF">
        <w:rPr>
          <w:sz w:val="20"/>
          <w:szCs w:val="20"/>
        </w:rPr>
        <w:fldChar w:fldCharType="begin"/>
      </w:r>
      <w:r w:rsidR="009700FF">
        <w:rPr>
          <w:sz w:val="20"/>
          <w:szCs w:val="20"/>
        </w:rPr>
        <w:instrText xml:space="preserve"> </w:instrText>
      </w:r>
      <w:r w:rsidR="009700FF">
        <w:rPr>
          <w:rFonts w:hint="eastAsia"/>
          <w:sz w:val="20"/>
          <w:szCs w:val="20"/>
        </w:rPr>
        <w:instrText>STYLEREF 1 \s</w:instrText>
      </w:r>
      <w:r w:rsidR="009700FF">
        <w:rPr>
          <w:sz w:val="20"/>
          <w:szCs w:val="20"/>
        </w:rPr>
        <w:instrText xml:space="preserve"> </w:instrText>
      </w:r>
      <w:r w:rsidR="009700FF">
        <w:rPr>
          <w:sz w:val="20"/>
          <w:szCs w:val="20"/>
        </w:rPr>
        <w:fldChar w:fldCharType="separate"/>
      </w:r>
      <w:r w:rsidR="009700FF">
        <w:rPr>
          <w:noProof/>
          <w:sz w:val="20"/>
          <w:szCs w:val="20"/>
        </w:rPr>
        <w:t>4</w:t>
      </w:r>
      <w:r w:rsidR="009700FF">
        <w:rPr>
          <w:sz w:val="20"/>
          <w:szCs w:val="20"/>
        </w:rPr>
        <w:fldChar w:fldCharType="end"/>
      </w:r>
      <w:r w:rsidR="009700FF">
        <w:rPr>
          <w:sz w:val="20"/>
          <w:szCs w:val="20"/>
        </w:rPr>
        <w:noBreakHyphen/>
      </w:r>
      <w:r w:rsidR="009700FF">
        <w:rPr>
          <w:sz w:val="20"/>
          <w:szCs w:val="20"/>
        </w:rPr>
        <w:fldChar w:fldCharType="begin"/>
      </w:r>
      <w:r w:rsidR="009700FF">
        <w:rPr>
          <w:sz w:val="20"/>
          <w:szCs w:val="20"/>
        </w:rPr>
        <w:instrText xml:space="preserve"> </w:instrText>
      </w:r>
      <w:r w:rsidR="009700FF">
        <w:rPr>
          <w:rFonts w:hint="eastAsia"/>
          <w:sz w:val="20"/>
          <w:szCs w:val="20"/>
        </w:rPr>
        <w:instrText xml:space="preserve">SEQ </w:instrText>
      </w:r>
      <w:r w:rsidR="009700FF">
        <w:rPr>
          <w:rFonts w:hint="eastAsia"/>
          <w:sz w:val="20"/>
          <w:szCs w:val="20"/>
        </w:rPr>
        <w:instrText>圖</w:instrText>
      </w:r>
      <w:r w:rsidR="009700FF">
        <w:rPr>
          <w:rFonts w:hint="eastAsia"/>
          <w:sz w:val="20"/>
          <w:szCs w:val="20"/>
        </w:rPr>
        <w:instrText xml:space="preserve"> \* ARABIC \s 1</w:instrText>
      </w:r>
      <w:r w:rsidR="009700FF">
        <w:rPr>
          <w:sz w:val="20"/>
          <w:szCs w:val="20"/>
        </w:rPr>
        <w:instrText xml:space="preserve"> </w:instrText>
      </w:r>
      <w:r w:rsidR="009700FF">
        <w:rPr>
          <w:sz w:val="20"/>
          <w:szCs w:val="20"/>
        </w:rPr>
        <w:fldChar w:fldCharType="separate"/>
      </w:r>
      <w:r w:rsidR="009700FF">
        <w:rPr>
          <w:noProof/>
          <w:sz w:val="20"/>
          <w:szCs w:val="20"/>
        </w:rPr>
        <w:t>3</w:t>
      </w:r>
      <w:r w:rsidR="009700FF">
        <w:rPr>
          <w:sz w:val="20"/>
          <w:szCs w:val="20"/>
        </w:rPr>
        <w:fldChar w:fldCharType="end"/>
      </w:r>
      <w:bookmarkEnd w:id="8147"/>
      <w:ins w:id="8150" w:author="張寶騌 CHANG,PAO-TSUNG" w:date="2022-05-26T18:19:00Z">
        <w:r w:rsidRPr="00F46ACA">
          <w:rPr>
            <w:rFonts w:hint="eastAsia"/>
            <w:sz w:val="20"/>
            <w:szCs w:val="20"/>
          </w:rPr>
          <w:t xml:space="preserve"> 3228</w:t>
        </w:r>
        <w:r w:rsidRPr="00F46ACA">
          <w:rPr>
            <w:rFonts w:hint="eastAsia"/>
            <w:sz w:val="20"/>
            <w:szCs w:val="20"/>
          </w:rPr>
          <w:t>次</w:t>
        </w:r>
      </w:ins>
      <w:ins w:id="8151" w:author="張寶騌 CHANG,PAO-TSUNG" w:date="2022-05-27T18:53:00Z">
        <w:r w:rsidRPr="00F46ACA">
          <w:rPr>
            <w:rFonts w:hint="eastAsia"/>
            <w:sz w:val="20"/>
            <w:szCs w:val="20"/>
          </w:rPr>
          <w:t>區間車</w:t>
        </w:r>
      </w:ins>
      <w:ins w:id="8152" w:author="張寶騌 CHANG,PAO-TSUNG" w:date="2022-05-29T15:26:00Z">
        <w:r w:rsidRPr="00F46ACA">
          <w:rPr>
            <w:rFonts w:hint="eastAsia"/>
            <w:sz w:val="20"/>
            <w:szCs w:val="20"/>
          </w:rPr>
          <w:t>通過所得之監測數據</w:t>
        </w:r>
      </w:ins>
      <w:bookmarkEnd w:id="8148"/>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328F781C" w:rsidR="005B73AF" w:rsidRDefault="005B73AF" w:rsidP="005B73AF">
      <w:pPr>
        <w:ind w:leftChars="0" w:left="0" w:firstLine="480"/>
      </w:pPr>
      <w:ins w:id="8153" w:author="張寶騌 CHANG,PAO-TSUNG" w:date="2022-06-22T01:26:00Z">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ins>
      <w:proofErr w:type="gramEnd"/>
      <w:r>
        <w:fldChar w:fldCharType="begin"/>
      </w:r>
      <w:r>
        <w:instrText xml:space="preserve"> </w:instrText>
      </w:r>
      <w:r>
        <w:rPr>
          <w:rFonts w:hint="eastAsia"/>
        </w:rPr>
        <w:instrText>REF _Ref104746181 \h</w:instrText>
      </w:r>
      <w:r>
        <w:instrText xml:space="preserve"> </w:instrText>
      </w:r>
      <w:r>
        <w:fldChar w:fldCharType="separate"/>
      </w:r>
      <w:ins w:id="8154" w:author="張寶騌 CHANG,PAO-TSUNG" w:date="2022-05-29T18:38:00Z">
        <w:r>
          <w:rPr>
            <w:rFonts w:hint="eastAsia"/>
          </w:rPr>
          <w:t>表</w:t>
        </w:r>
        <w:r>
          <w:t xml:space="preserve"> </w:t>
        </w:r>
      </w:ins>
      <w:r>
        <w:rPr>
          <w:noProof/>
        </w:rPr>
        <w:t>4</w:t>
      </w:r>
      <w:r>
        <w:noBreakHyphen/>
      </w:r>
      <w:r>
        <w:rPr>
          <w:noProof/>
        </w:rPr>
        <w:t>2</w:t>
      </w:r>
      <w:r>
        <w:fldChar w:fldCharType="end"/>
      </w:r>
      <w:ins w:id="8155" w:author="張寶騌 CHANG,PAO-TSUNG" w:date="2022-06-22T01:26:00Z">
        <w:r>
          <w:rPr>
            <w:rFonts w:hint="eastAsia"/>
          </w:rPr>
          <w:t>。</w:t>
        </w:r>
      </w:ins>
    </w:p>
    <w:p w14:paraId="496949BF" w14:textId="77777777" w:rsidR="005B73AF" w:rsidRPr="005B73AF" w:rsidRDefault="005B73AF" w:rsidP="005B73AF">
      <w:pPr>
        <w:ind w:leftChars="0" w:left="0" w:firstLine="480"/>
        <w:rPr>
          <w:ins w:id="8156" w:author="張寶騌 CHANG,PAO-TSUNG" w:date="2022-06-22T01:26:00Z"/>
          <w:rFonts w:hint="eastAsia"/>
        </w:rPr>
      </w:pPr>
    </w:p>
    <w:p w14:paraId="7AD6C3F8" w14:textId="4A2F01F1" w:rsidR="005B73AF" w:rsidRDefault="005B73AF" w:rsidP="005B73AF">
      <w:pPr>
        <w:pStyle w:val="ac"/>
        <w:spacing w:after="180"/>
        <w:ind w:left="480" w:firstLine="480"/>
        <w:rPr>
          <w:ins w:id="8157" w:author="張寶騌 CHANG,PAO-TSUNG" w:date="2022-05-29T16:04:00Z"/>
        </w:rPr>
        <w:pPrChange w:id="8158" w:author="Unknown" w:date="2022-05-29T18:38:00Z">
          <w:pPr>
            <w:ind w:left="480" w:firstLine="480"/>
          </w:pPr>
        </w:pPrChange>
      </w:pPr>
      <w:bookmarkStart w:id="8159" w:name="_Ref104746181"/>
      <w:bookmarkStart w:id="8160" w:name="_Toc106977583"/>
      <w:ins w:id="8161" w:author="張寶騌 CHANG,PAO-TSUNG" w:date="2022-05-29T18:38:00Z">
        <w:r>
          <w:rPr>
            <w:rFonts w:hint="eastAsia"/>
          </w:rPr>
          <w:t>表</w:t>
        </w:r>
        <w:r>
          <w:t xml:space="preserve"> </w:t>
        </w:r>
      </w:ins>
      <w:r>
        <w:fldChar w:fldCharType="begin"/>
      </w:r>
      <w:r>
        <w:instrText xml:space="preserve"> STYLEREF 1 \s </w:instrText>
      </w:r>
      <w:r>
        <w:fldChar w:fldCharType="separate"/>
      </w:r>
      <w:r>
        <w:rPr>
          <w:noProof/>
        </w:rPr>
        <w:t>4</w:t>
      </w:r>
      <w:r>
        <w:fldChar w:fldCharType="end"/>
      </w:r>
      <w:r>
        <w:noBreakHyphen/>
      </w:r>
      <w:r>
        <w:fldChar w:fldCharType="begin"/>
      </w:r>
      <w:r>
        <w:instrText xml:space="preserve"> SEQ </w:instrText>
      </w:r>
      <w:r>
        <w:rPr>
          <w:rFonts w:hint="eastAsia"/>
        </w:rPr>
        <w:instrText>表</w:instrText>
      </w:r>
      <w:r>
        <w:instrText xml:space="preserve"> \* ARABIC \s 1 </w:instrText>
      </w:r>
      <w:r>
        <w:fldChar w:fldCharType="separate"/>
      </w:r>
      <w:r>
        <w:rPr>
          <w:noProof/>
        </w:rPr>
        <w:t>2</w:t>
      </w:r>
      <w:r>
        <w:fldChar w:fldCharType="end"/>
      </w:r>
      <w:bookmarkEnd w:id="8159"/>
      <w:r>
        <w:t xml:space="preserve"> </w:t>
      </w:r>
      <w:ins w:id="8162" w:author="張寶騌 CHANG,PAO-TSUNG" w:date="2022-05-29T18:39:00Z">
        <w:r>
          <w:rPr>
            <w:rFonts w:hint="eastAsia"/>
          </w:rPr>
          <w:t>各車種之監測數值與通過速度表</w:t>
        </w:r>
      </w:ins>
      <w:bookmarkEnd w:id="8160"/>
    </w:p>
    <w:tbl>
      <w:tblPr>
        <w:tblStyle w:val="afa"/>
        <w:tblW w:w="8756" w:type="dxa"/>
        <w:jc w:val="center"/>
        <w:tblLook w:val="04A0" w:firstRow="1" w:lastRow="0" w:firstColumn="1" w:lastColumn="0" w:noHBand="0" w:noVBand="1"/>
        <w:tblPrChange w:id="8163" w:author="張寶騌 CHANG,PAO-TSUNG" w:date="2022-06-15T02:43:00Z">
          <w:tblPr>
            <w:tblStyle w:val="afa"/>
            <w:tblW w:w="9104" w:type="dxa"/>
            <w:jc w:val="center"/>
            <w:tblLook w:val="04A0" w:firstRow="1" w:lastRow="0" w:firstColumn="1" w:lastColumn="0" w:noHBand="0" w:noVBand="1"/>
          </w:tblPr>
        </w:tblPrChange>
      </w:tblPr>
      <w:tblGrid>
        <w:gridCol w:w="968"/>
        <w:gridCol w:w="1325"/>
        <w:gridCol w:w="1531"/>
        <w:gridCol w:w="1325"/>
        <w:gridCol w:w="1325"/>
        <w:gridCol w:w="1134"/>
        <w:gridCol w:w="1148"/>
        <w:tblGridChange w:id="8164">
          <w:tblGrid>
            <w:gridCol w:w="994"/>
            <w:gridCol w:w="1417"/>
            <w:gridCol w:w="114"/>
            <w:gridCol w:w="1064"/>
            <w:gridCol w:w="114"/>
            <w:gridCol w:w="1526"/>
            <w:gridCol w:w="114"/>
            <w:gridCol w:w="1000"/>
            <w:gridCol w:w="114"/>
            <w:gridCol w:w="1110"/>
            <w:gridCol w:w="114"/>
            <w:gridCol w:w="1423"/>
            <w:gridCol w:w="114"/>
          </w:tblGrid>
        </w:tblGridChange>
      </w:tblGrid>
      <w:tr w:rsidR="005B73AF" w14:paraId="4D4AB07B" w14:textId="77777777" w:rsidTr="005B73AF">
        <w:trPr>
          <w:trHeight w:val="423"/>
          <w:jc w:val="center"/>
          <w:ins w:id="8165" w:author="張寶騌 CHANG,PAO-TSUNG" w:date="2022-05-29T18:32:00Z"/>
          <w:trPrChange w:id="8166" w:author="張寶騌 CHANG,PAO-TSUNG" w:date="2022-06-15T02:43:00Z">
            <w:trPr>
              <w:gridAfter w:val="0"/>
              <w:trHeight w:val="405"/>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8167"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1C28F203" w14:textId="77777777" w:rsidR="005B73AF" w:rsidRDefault="005B73AF">
            <w:pPr>
              <w:ind w:leftChars="0" w:left="0" w:firstLineChars="0" w:firstLine="0"/>
              <w:jc w:val="center"/>
              <w:rPr>
                <w:ins w:id="8168" w:author="張寶騌 CHANG,PAO-TSUNG" w:date="2022-05-29T18:32:00Z"/>
                <w:sz w:val="20"/>
                <w:szCs w:val="20"/>
                <w:rPrChange w:id="8169" w:author="Unknown" w:date="2022-06-13T16:04:00Z">
                  <w:rPr>
                    <w:ins w:id="8170" w:author="張寶騌 CHANG,PAO-TSUNG" w:date="2022-05-29T18:32:00Z"/>
                    <w:sz w:val="20"/>
                    <w:szCs w:val="20"/>
                  </w:rPr>
                </w:rPrChange>
              </w:rPr>
              <w:pPrChange w:id="8171" w:author="Unknown" w:date="2022-06-15T02:42:00Z">
                <w:pPr>
                  <w:ind w:leftChars="0" w:left="0" w:firstLineChars="0" w:firstLine="0"/>
                </w:pPr>
              </w:pPrChange>
            </w:pPr>
            <w:ins w:id="8172" w:author="張寶騌 CHANG,PAO-TSUNG" w:date="2022-05-29T18:35:00Z">
              <w:r>
                <w:rPr>
                  <w:rFonts w:hint="eastAsia"/>
                  <w:sz w:val="20"/>
                  <w:szCs w:val="20"/>
                  <w:rPrChange w:id="8173" w:author="Unknown" w:date="2022-06-13T16:04:00Z">
                    <w:rPr>
                      <w:rFonts w:hint="eastAsia"/>
                    </w:rPr>
                  </w:rPrChange>
                </w:rPr>
                <w:t>車種</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174" w:author="張寶騌 CHANG,PAO-TSUNG" w:date="2022-06-15T02:43:00Z">
              <w:tcPr>
                <w:tcW w:w="1417" w:type="dxa"/>
                <w:tcBorders>
                  <w:top w:val="single" w:sz="4" w:space="0" w:color="auto"/>
                  <w:left w:val="single" w:sz="4" w:space="5" w:color="auto"/>
                  <w:bottom w:val="single" w:sz="4" w:space="0" w:color="auto"/>
                  <w:right w:val="single" w:sz="4" w:space="5" w:color="auto"/>
                </w:tcBorders>
                <w:vAlign w:val="center"/>
                <w:hideMark/>
              </w:tcPr>
            </w:tcPrChange>
          </w:tcPr>
          <w:p w14:paraId="69D92CBD" w14:textId="77777777" w:rsidR="005B73AF" w:rsidRDefault="005B73AF">
            <w:pPr>
              <w:ind w:leftChars="0" w:left="0" w:firstLineChars="0" w:firstLine="0"/>
              <w:jc w:val="center"/>
              <w:rPr>
                <w:ins w:id="8175" w:author="張寶騌 CHANG,PAO-TSUNG" w:date="2022-05-29T18:32:00Z"/>
                <w:sz w:val="20"/>
                <w:szCs w:val="20"/>
                <w:rPrChange w:id="8176" w:author="Unknown" w:date="2022-06-13T16:04:00Z">
                  <w:rPr>
                    <w:ins w:id="8177" w:author="張寶騌 CHANG,PAO-TSUNG" w:date="2022-05-29T18:32:00Z"/>
                    <w:sz w:val="20"/>
                    <w:szCs w:val="20"/>
                  </w:rPr>
                </w:rPrChange>
              </w:rPr>
              <w:pPrChange w:id="8178" w:author="Unknown" w:date="2022-06-15T02:42:00Z">
                <w:pPr>
                  <w:ind w:leftChars="0" w:left="0" w:firstLineChars="0" w:firstLine="0"/>
                </w:pPr>
              </w:pPrChange>
            </w:pPr>
            <w:ins w:id="8179" w:author="張寶騌 CHANG,PAO-TSUNG" w:date="2022-05-29T18:34:00Z">
              <w:r>
                <w:rPr>
                  <w:rFonts w:hint="eastAsia"/>
                  <w:sz w:val="20"/>
                  <w:szCs w:val="20"/>
                  <w:rPrChange w:id="8180" w:author="Unknown" w:date="2022-06-13T16:04:00Z">
                    <w:rPr>
                      <w:rFonts w:hint="eastAsia"/>
                    </w:rPr>
                  </w:rPrChange>
                </w:rPr>
                <w:t>動態橫向</w:t>
              </w:r>
            </w:ins>
            <w:ins w:id="8181" w:author="張寶騌 CHANG,PAO-TSUNG" w:date="2022-05-29T19:48:00Z">
              <w:r>
                <w:rPr>
                  <w:sz w:val="20"/>
                  <w:szCs w:val="20"/>
                  <w:rPrChange w:id="8182" w:author="Unknown" w:date="2022-06-13T16:04:00Z">
                    <w:rPr>
                      <w:sz w:val="20"/>
                      <w:szCs w:val="20"/>
                    </w:rPr>
                  </w:rPrChange>
                </w:rPr>
                <w:br/>
              </w:r>
            </w:ins>
            <w:ins w:id="8183" w:author="張寶騌 CHANG,PAO-TSUNG" w:date="2022-05-29T18:34:00Z">
              <w:r>
                <w:rPr>
                  <w:rFonts w:hint="eastAsia"/>
                  <w:sz w:val="20"/>
                  <w:szCs w:val="20"/>
                  <w:rPrChange w:id="8184" w:author="Unknown" w:date="2022-06-13T16:04:00Z">
                    <w:rPr>
                      <w:rFonts w:hint="eastAsia"/>
                    </w:rPr>
                  </w:rPrChange>
                </w:rPr>
                <w:t>阻力</w:t>
              </w:r>
            </w:ins>
            <w:ins w:id="8185" w:author="張寶騌 CHANG,PAO-TSUNG" w:date="2022-05-29T18:35:00Z">
              <w:r>
                <w:rPr>
                  <w:sz w:val="20"/>
                  <w:szCs w:val="20"/>
                  <w:rPrChange w:id="8186" w:author="Unknown" w:date="2022-06-13T16:04:00Z">
                    <w:rPr/>
                  </w:rPrChange>
                </w:rPr>
                <w:t>(kg)</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8187"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4B962BB9" w14:textId="77777777" w:rsidR="005B73AF" w:rsidRDefault="005B73AF">
            <w:pPr>
              <w:ind w:leftChars="0" w:left="0" w:firstLineChars="0" w:firstLine="0"/>
              <w:jc w:val="center"/>
              <w:rPr>
                <w:ins w:id="8188" w:author="張寶騌 CHANG,PAO-TSUNG" w:date="2022-05-29T19:29:00Z"/>
                <w:sz w:val="20"/>
                <w:szCs w:val="20"/>
                <w:rPrChange w:id="8189" w:author="Unknown" w:date="2022-06-13T16:04:00Z">
                  <w:rPr>
                    <w:ins w:id="8190" w:author="張寶騌 CHANG,PAO-TSUNG" w:date="2022-05-29T19:29:00Z"/>
                    <w:sz w:val="20"/>
                    <w:szCs w:val="20"/>
                  </w:rPr>
                </w:rPrChange>
              </w:rPr>
            </w:pPr>
            <w:ins w:id="8191" w:author="張寶騌 CHANG,PAO-TSUNG" w:date="2022-05-29T19:29:00Z">
              <w:r>
                <w:rPr>
                  <w:rFonts w:hint="eastAsia"/>
                  <w:sz w:val="20"/>
                  <w:szCs w:val="20"/>
                  <w:rPrChange w:id="8192" w:author="Unknown" w:date="2022-06-13T16:04:00Z">
                    <w:rPr>
                      <w:rFonts w:hint="eastAsia"/>
                    </w:rPr>
                  </w:rPrChange>
                </w:rPr>
                <w:t>橫向阻力</w:t>
              </w:r>
            </w:ins>
            <w:ins w:id="8193" w:author="張寶騌 CHANG,PAO-TSUNG" w:date="2022-05-29T19:33:00Z">
              <w:r>
                <w:rPr>
                  <w:sz w:val="20"/>
                  <w:szCs w:val="20"/>
                  <w:rPrChange w:id="8194" w:author="Unknown" w:date="2022-06-13T16:04:00Z">
                    <w:rPr>
                      <w:sz w:val="20"/>
                      <w:szCs w:val="20"/>
                    </w:rPr>
                  </w:rPrChange>
                </w:rPr>
                <w:br/>
              </w:r>
            </w:ins>
            <w:ins w:id="8195" w:author="張寶騌 CHANG,PAO-TSUNG" w:date="2022-05-29T19:30:00Z">
              <w:r>
                <w:rPr>
                  <w:rFonts w:hint="eastAsia"/>
                  <w:sz w:val="20"/>
                  <w:szCs w:val="20"/>
                  <w:rPrChange w:id="8196" w:author="Unknown" w:date="2022-06-13T16:04:00Z">
                    <w:rPr>
                      <w:rFonts w:hint="eastAsia"/>
                    </w:rPr>
                  </w:rPrChange>
                </w:rPr>
                <w:t>平均峰值</w:t>
              </w:r>
              <w:r>
                <w:rPr>
                  <w:sz w:val="20"/>
                  <w:szCs w:val="20"/>
                  <w:rPrChange w:id="8197" w:author="Unknown" w:date="2022-06-13T16:04:00Z">
                    <w:rPr/>
                  </w:rPrChange>
                </w:rPr>
                <w:t>(kg)</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198"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5B18229C" w14:textId="77777777" w:rsidR="005B73AF" w:rsidRDefault="005B73AF">
            <w:pPr>
              <w:ind w:leftChars="0" w:left="0" w:firstLineChars="0" w:firstLine="0"/>
              <w:jc w:val="center"/>
              <w:rPr>
                <w:ins w:id="8199" w:author="張寶騌 CHANG,PAO-TSUNG" w:date="2022-05-29T18:32:00Z"/>
                <w:sz w:val="20"/>
                <w:szCs w:val="20"/>
                <w:rPrChange w:id="8200" w:author="Unknown" w:date="2022-06-13T16:04:00Z">
                  <w:rPr>
                    <w:ins w:id="8201" w:author="張寶騌 CHANG,PAO-TSUNG" w:date="2022-05-29T18:32:00Z"/>
                    <w:sz w:val="20"/>
                    <w:szCs w:val="20"/>
                  </w:rPr>
                </w:rPrChange>
              </w:rPr>
              <w:pPrChange w:id="8202" w:author="Unknown" w:date="2022-06-15T02:42:00Z">
                <w:pPr>
                  <w:ind w:leftChars="0" w:left="0" w:firstLineChars="0" w:firstLine="0"/>
                </w:pPr>
              </w:pPrChange>
            </w:pPr>
            <w:ins w:id="8203" w:author="張寶騌 CHANG,PAO-TSUNG" w:date="2022-05-29T18:34:00Z">
              <w:r>
                <w:rPr>
                  <w:rFonts w:hint="eastAsia"/>
                  <w:sz w:val="20"/>
                  <w:szCs w:val="20"/>
                  <w:rPrChange w:id="8204" w:author="Unknown" w:date="2022-06-13T16:04:00Z">
                    <w:rPr>
                      <w:rFonts w:hint="eastAsia"/>
                    </w:rPr>
                  </w:rPrChange>
                </w:rPr>
                <w:t>振動</w:t>
              </w:r>
            </w:ins>
            <w:ins w:id="8205" w:author="張寶騌 CHANG,PAO-TSUNG" w:date="2022-05-29T19:32:00Z">
              <w:r>
                <w:rPr>
                  <w:sz w:val="20"/>
                  <w:szCs w:val="20"/>
                  <w:rPrChange w:id="8206" w:author="Unknown" w:date="2022-06-13T16:04:00Z">
                    <w:rPr>
                      <w:sz w:val="20"/>
                      <w:szCs w:val="20"/>
                    </w:rPr>
                  </w:rPrChange>
                </w:rPr>
                <w:br/>
              </w:r>
            </w:ins>
            <w:ins w:id="8207" w:author="張寶騌 CHANG,PAO-TSUNG" w:date="2022-05-29T18:34:00Z">
              <w:r>
                <w:rPr>
                  <w:rFonts w:hint="eastAsia"/>
                  <w:sz w:val="20"/>
                  <w:szCs w:val="20"/>
                  <w:rPrChange w:id="8208" w:author="Unknown" w:date="2022-06-13T16:04:00Z">
                    <w:rPr>
                      <w:rFonts w:hint="eastAsia"/>
                    </w:rPr>
                  </w:rPrChange>
                </w:rPr>
                <w:t>加速度</w:t>
              </w:r>
            </w:ins>
            <w:ins w:id="8209" w:author="張寶騌 CHANG,PAO-TSUNG" w:date="2022-05-29T18:35:00Z">
              <w:r>
                <w:rPr>
                  <w:sz w:val="20"/>
                  <w:szCs w:val="20"/>
                  <w:rPrChange w:id="8210" w:author="Unknown" w:date="2022-06-13T16:04:00Z">
                    <w:rPr/>
                  </w:rPrChange>
                </w:rPr>
                <w:t>(g)</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211"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47F4A2AC" w14:textId="77777777" w:rsidR="005B73AF" w:rsidRDefault="005B73AF">
            <w:pPr>
              <w:ind w:leftChars="0" w:left="0" w:firstLineChars="0" w:firstLine="0"/>
              <w:jc w:val="center"/>
              <w:rPr>
                <w:ins w:id="8212" w:author="張寶騌 CHANG,PAO-TSUNG" w:date="2022-05-29T19:29:00Z"/>
                <w:sz w:val="20"/>
                <w:szCs w:val="20"/>
                <w:rPrChange w:id="8213" w:author="Unknown" w:date="2022-06-13T16:04:00Z">
                  <w:rPr>
                    <w:ins w:id="8214" w:author="張寶騌 CHANG,PAO-TSUNG" w:date="2022-05-29T19:29:00Z"/>
                    <w:sz w:val="20"/>
                    <w:szCs w:val="20"/>
                  </w:rPr>
                </w:rPrChange>
              </w:rPr>
            </w:pPr>
            <w:ins w:id="8215" w:author="張寶騌 CHANG,PAO-TSUNG" w:date="2022-05-29T19:30:00Z">
              <w:r>
                <w:rPr>
                  <w:rFonts w:hint="eastAsia"/>
                  <w:sz w:val="20"/>
                  <w:szCs w:val="20"/>
                  <w:rPrChange w:id="8216" w:author="Unknown" w:date="2022-06-13T16:04:00Z">
                    <w:rPr>
                      <w:rFonts w:hint="eastAsia"/>
                    </w:rPr>
                  </w:rPrChange>
                </w:rPr>
                <w:t>加速度</w:t>
              </w:r>
            </w:ins>
            <w:ins w:id="8217" w:author="張寶騌 CHANG,PAO-TSUNG" w:date="2022-05-29T19:33:00Z">
              <w:r>
                <w:rPr>
                  <w:sz w:val="20"/>
                  <w:szCs w:val="20"/>
                  <w:rPrChange w:id="8218" w:author="Unknown" w:date="2022-06-13T16:04:00Z">
                    <w:rPr>
                      <w:sz w:val="20"/>
                      <w:szCs w:val="20"/>
                    </w:rPr>
                  </w:rPrChange>
                </w:rPr>
                <w:br/>
              </w:r>
            </w:ins>
            <w:ins w:id="8219" w:author="張寶騌 CHANG,PAO-TSUNG" w:date="2022-05-29T19:30:00Z">
              <w:r>
                <w:rPr>
                  <w:rFonts w:hint="eastAsia"/>
                  <w:sz w:val="20"/>
                  <w:szCs w:val="20"/>
                  <w:rPrChange w:id="8220" w:author="Unknown" w:date="2022-06-13T16:04:00Z">
                    <w:rPr>
                      <w:rFonts w:hint="eastAsia"/>
                    </w:rPr>
                  </w:rPrChange>
                </w:rPr>
                <w:t>平均峰值</w:t>
              </w:r>
              <w:r>
                <w:rPr>
                  <w:sz w:val="20"/>
                  <w:szCs w:val="20"/>
                  <w:rPrChange w:id="8221" w:author="Unknown" w:date="2022-06-13T16:04:00Z">
                    <w:rPr/>
                  </w:rPrChange>
                </w:rPr>
                <w:t>(g)</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8222"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0F117ED3" w14:textId="77777777" w:rsidR="005B73AF" w:rsidRDefault="005B73AF">
            <w:pPr>
              <w:ind w:leftChars="0" w:left="0" w:firstLineChars="0" w:firstLine="0"/>
              <w:jc w:val="center"/>
              <w:rPr>
                <w:ins w:id="8223" w:author="張寶騌 CHANG,PAO-TSUNG" w:date="2022-05-29T18:32:00Z"/>
                <w:sz w:val="20"/>
                <w:szCs w:val="20"/>
                <w:rPrChange w:id="8224" w:author="Unknown" w:date="2022-06-13T16:04:00Z">
                  <w:rPr>
                    <w:ins w:id="8225" w:author="張寶騌 CHANG,PAO-TSUNG" w:date="2022-05-29T18:32:00Z"/>
                    <w:sz w:val="20"/>
                    <w:szCs w:val="20"/>
                  </w:rPr>
                </w:rPrChange>
              </w:rPr>
              <w:pPrChange w:id="8226" w:author="Unknown" w:date="2022-06-15T02:42:00Z">
                <w:pPr>
                  <w:ind w:leftChars="0" w:left="0" w:firstLineChars="0" w:firstLine="0"/>
                </w:pPr>
              </w:pPrChange>
            </w:pPr>
            <w:ins w:id="8227" w:author="張寶騌 CHANG,PAO-TSUNG" w:date="2022-05-29T18:34:00Z">
              <w:r>
                <w:rPr>
                  <w:rFonts w:hint="eastAsia"/>
                  <w:sz w:val="20"/>
                  <w:szCs w:val="20"/>
                  <w:rPrChange w:id="8228" w:author="Unknown" w:date="2022-06-13T16:04:00Z">
                    <w:rPr>
                      <w:rFonts w:hint="eastAsia"/>
                    </w:rPr>
                  </w:rPrChange>
                </w:rPr>
                <w:t>應變</w:t>
              </w:r>
            </w:ins>
            <w:ins w:id="8229" w:author="張寶騌 CHANG,PAO-TSUNG" w:date="2022-05-29T18:35:00Z">
              <w:r>
                <w:rPr>
                  <w:sz w:val="20"/>
                  <w:szCs w:val="20"/>
                  <w:rPrChange w:id="8230" w:author="Unknown" w:date="2022-06-13T16:04:00Z">
                    <w:rPr/>
                  </w:rPrChange>
                </w:rPr>
                <w:t>(%)</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8231"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2D3B0C11" w14:textId="77777777" w:rsidR="005B73AF" w:rsidRDefault="005B73AF">
            <w:pPr>
              <w:ind w:leftChars="0" w:left="0" w:firstLineChars="0" w:firstLine="0"/>
              <w:jc w:val="center"/>
              <w:rPr>
                <w:ins w:id="8232" w:author="張寶騌 CHANG,PAO-TSUNG" w:date="2022-05-29T18:34:00Z"/>
                <w:sz w:val="20"/>
                <w:szCs w:val="20"/>
                <w:rPrChange w:id="8233" w:author="Unknown" w:date="2022-06-13T16:04:00Z">
                  <w:rPr>
                    <w:ins w:id="8234" w:author="張寶騌 CHANG,PAO-TSUNG" w:date="2022-05-29T18:34:00Z"/>
                    <w:sz w:val="20"/>
                    <w:szCs w:val="20"/>
                  </w:rPr>
                </w:rPrChange>
              </w:rPr>
              <w:pPrChange w:id="8235" w:author="Unknown" w:date="2022-06-15T02:42:00Z">
                <w:pPr>
                  <w:ind w:leftChars="0" w:left="0" w:firstLineChars="0" w:firstLine="0"/>
                </w:pPr>
              </w:pPrChange>
            </w:pPr>
            <w:ins w:id="8236" w:author="張寶騌 CHANG,PAO-TSUNG" w:date="2022-05-29T18:34:00Z">
              <w:r>
                <w:rPr>
                  <w:rFonts w:hint="eastAsia"/>
                  <w:sz w:val="20"/>
                  <w:szCs w:val="20"/>
                  <w:rPrChange w:id="8237" w:author="Unknown" w:date="2022-06-13T16:04:00Z">
                    <w:rPr>
                      <w:rFonts w:hint="eastAsia"/>
                    </w:rPr>
                  </w:rPrChange>
                </w:rPr>
                <w:t>通過速度</w:t>
              </w:r>
            </w:ins>
            <w:ins w:id="8238" w:author="張寶騌 CHANG,PAO-TSUNG" w:date="2022-05-29T18:36:00Z">
              <w:r>
                <w:rPr>
                  <w:sz w:val="20"/>
                  <w:szCs w:val="20"/>
                  <w:rPrChange w:id="8239" w:author="Unknown" w:date="2022-06-13T16:04:00Z">
                    <w:rPr/>
                  </w:rPrChange>
                </w:rPr>
                <w:t>(km/h)</w:t>
              </w:r>
            </w:ins>
          </w:p>
        </w:tc>
      </w:tr>
      <w:tr w:rsidR="005B73AF" w14:paraId="483C1C66" w14:textId="77777777" w:rsidTr="005B73AF">
        <w:trPr>
          <w:trHeight w:val="423"/>
          <w:jc w:val="center"/>
          <w:ins w:id="8240" w:author="張寶騌 CHANG,PAO-TSUNG" w:date="2022-05-29T18:32:00Z"/>
          <w:trPrChange w:id="8241" w:author="張寶騌 CHANG,PAO-TSUNG" w:date="2022-06-15T02:43:00Z">
            <w:trPr>
              <w:trHeight w:val="405"/>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8242"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45614363" w14:textId="77777777" w:rsidR="005B73AF" w:rsidRDefault="005B73AF">
            <w:pPr>
              <w:ind w:leftChars="0" w:left="0" w:firstLineChars="0" w:firstLine="0"/>
              <w:jc w:val="center"/>
              <w:rPr>
                <w:ins w:id="8243" w:author="張寶騌 CHANG,PAO-TSUNG" w:date="2022-05-29T18:32:00Z"/>
                <w:sz w:val="20"/>
                <w:szCs w:val="20"/>
                <w:rPrChange w:id="8244" w:author="Unknown" w:date="2022-06-13T16:04:00Z">
                  <w:rPr>
                    <w:ins w:id="8245" w:author="張寶騌 CHANG,PAO-TSUNG" w:date="2022-05-29T18:32:00Z"/>
                    <w:sz w:val="20"/>
                    <w:szCs w:val="20"/>
                  </w:rPr>
                </w:rPrChange>
              </w:rPr>
              <w:pPrChange w:id="8246" w:author="Unknown" w:date="2022-06-15T02:42:00Z">
                <w:pPr>
                  <w:ind w:leftChars="0" w:left="0" w:firstLineChars="0" w:firstLine="0"/>
                </w:pPr>
              </w:pPrChange>
            </w:pPr>
            <w:ins w:id="8247" w:author="張寶騌 CHANG,PAO-TSUNG" w:date="2022-05-29T18:33:00Z">
              <w:r>
                <w:rPr>
                  <w:rFonts w:hint="eastAsia"/>
                  <w:sz w:val="20"/>
                  <w:szCs w:val="20"/>
                  <w:rPrChange w:id="8248" w:author="Unknown" w:date="2022-06-13T16:04:00Z">
                    <w:rPr>
                      <w:rFonts w:hint="eastAsia"/>
                    </w:rPr>
                  </w:rPrChange>
                </w:rPr>
                <w:t>自強號</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249" w:author="張寶騌 CHANG,PAO-TSUNG" w:date="2022-06-15T02:43:00Z">
              <w:tcPr>
                <w:tcW w:w="1531"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F630B9A" w14:textId="77777777" w:rsidR="005B73AF" w:rsidRDefault="005B73AF">
            <w:pPr>
              <w:ind w:leftChars="0" w:left="0" w:firstLineChars="0" w:firstLine="0"/>
              <w:jc w:val="center"/>
              <w:rPr>
                <w:ins w:id="8250" w:author="張寶騌 CHANG,PAO-TSUNG" w:date="2022-05-29T18:32:00Z"/>
                <w:sz w:val="20"/>
                <w:szCs w:val="20"/>
                <w:rPrChange w:id="8251" w:author="Unknown" w:date="2022-06-13T16:04:00Z">
                  <w:rPr>
                    <w:ins w:id="8252" w:author="張寶騌 CHANG,PAO-TSUNG" w:date="2022-05-29T18:32:00Z"/>
                    <w:sz w:val="20"/>
                    <w:szCs w:val="20"/>
                  </w:rPr>
                </w:rPrChange>
              </w:rPr>
              <w:pPrChange w:id="8253" w:author="Unknown" w:date="2022-06-15T02:42:00Z">
                <w:pPr>
                  <w:ind w:leftChars="0" w:left="0" w:firstLineChars="0" w:firstLine="0"/>
                </w:pPr>
              </w:pPrChange>
            </w:pPr>
            <w:ins w:id="8254" w:author="張寶騌 CHANG,PAO-TSUNG" w:date="2022-05-29T18:35:00Z">
              <w:r>
                <w:rPr>
                  <w:sz w:val="20"/>
                  <w:szCs w:val="20"/>
                  <w:rPrChange w:id="8255" w:author="Unknown" w:date="2022-06-13T16:04:00Z">
                    <w:rPr/>
                  </w:rPrChange>
                </w:rPr>
                <w:t>0.94~2.00</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8256"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55C0D63B" w14:textId="77777777" w:rsidR="005B73AF" w:rsidRDefault="005B73AF">
            <w:pPr>
              <w:ind w:leftChars="0" w:left="0" w:firstLineChars="0" w:firstLine="0"/>
              <w:jc w:val="center"/>
              <w:rPr>
                <w:ins w:id="8257" w:author="張寶騌 CHANG,PAO-TSUNG" w:date="2022-05-29T19:29:00Z"/>
                <w:sz w:val="20"/>
                <w:szCs w:val="20"/>
                <w:rPrChange w:id="8258" w:author="Unknown" w:date="2022-06-13T16:04:00Z">
                  <w:rPr>
                    <w:ins w:id="8259" w:author="張寶騌 CHANG,PAO-TSUNG" w:date="2022-05-29T19:29:00Z"/>
                    <w:sz w:val="20"/>
                    <w:szCs w:val="20"/>
                  </w:rPr>
                </w:rPrChange>
              </w:rPr>
            </w:pPr>
            <w:ins w:id="8260" w:author="張寶騌 CHANG,PAO-TSUNG" w:date="2022-05-29T19:30:00Z">
              <w:r>
                <w:rPr>
                  <w:color w:val="000000"/>
                  <w:sz w:val="20"/>
                  <w:szCs w:val="20"/>
                  <w:rPrChange w:id="8261" w:author="Unknown" w:date="2022-06-13T16:04:00Z">
                    <w:rPr>
                      <w:color w:val="000000"/>
                    </w:rPr>
                  </w:rPrChange>
                </w:rPr>
                <w:t>1.</w:t>
              </w:r>
            </w:ins>
            <w:ins w:id="8262" w:author="張寶騌 CHANG,PAO-TSUNG" w:date="2022-05-29T20:42:00Z">
              <w:r>
                <w:rPr>
                  <w:color w:val="000000"/>
                  <w:sz w:val="20"/>
                  <w:szCs w:val="20"/>
                  <w:rPrChange w:id="8263" w:author="Unknown" w:date="2022-06-13T16:04:00Z">
                    <w:rPr>
                      <w:color w:val="000000"/>
                    </w:rPr>
                  </w:rPrChange>
                </w:rPr>
                <w:t>433</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264"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61E7739E" w14:textId="77777777" w:rsidR="005B73AF" w:rsidRDefault="005B73AF">
            <w:pPr>
              <w:ind w:leftChars="0" w:left="0" w:firstLineChars="0" w:firstLine="0"/>
              <w:jc w:val="center"/>
              <w:rPr>
                <w:ins w:id="8265" w:author="張寶騌 CHANG,PAO-TSUNG" w:date="2022-05-29T18:32:00Z"/>
                <w:sz w:val="20"/>
                <w:szCs w:val="20"/>
                <w:rPrChange w:id="8266" w:author="Unknown" w:date="2022-06-13T16:04:00Z">
                  <w:rPr>
                    <w:ins w:id="8267" w:author="張寶騌 CHANG,PAO-TSUNG" w:date="2022-05-29T18:32:00Z"/>
                    <w:sz w:val="20"/>
                    <w:szCs w:val="20"/>
                  </w:rPr>
                </w:rPrChange>
              </w:rPr>
              <w:pPrChange w:id="8268" w:author="Unknown" w:date="2022-06-15T02:42:00Z">
                <w:pPr>
                  <w:ind w:leftChars="0" w:left="0" w:firstLineChars="0" w:firstLine="0"/>
                </w:pPr>
              </w:pPrChange>
            </w:pPr>
            <w:ins w:id="8269" w:author="張寶騌 CHANG,PAO-TSUNG" w:date="2022-05-29T18:36:00Z">
              <w:r>
                <w:rPr>
                  <w:sz w:val="20"/>
                  <w:szCs w:val="20"/>
                  <w:rPrChange w:id="8270" w:author="Unknown" w:date="2022-06-13T16:04:00Z">
                    <w:rPr/>
                  </w:rPrChange>
                </w:rPr>
                <w:t>0.12~2.98</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271"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074B5A9B" w14:textId="77777777" w:rsidR="005B73AF" w:rsidRDefault="005B73AF">
            <w:pPr>
              <w:ind w:leftChars="0" w:left="0" w:firstLineChars="0" w:firstLine="0"/>
              <w:jc w:val="center"/>
              <w:rPr>
                <w:ins w:id="8272" w:author="張寶騌 CHANG,PAO-TSUNG" w:date="2022-05-29T19:29:00Z"/>
                <w:sz w:val="20"/>
                <w:szCs w:val="20"/>
                <w:rPrChange w:id="8273" w:author="Unknown" w:date="2022-06-13T16:04:00Z">
                  <w:rPr>
                    <w:ins w:id="8274" w:author="張寶騌 CHANG,PAO-TSUNG" w:date="2022-05-29T19:29:00Z"/>
                    <w:sz w:val="20"/>
                    <w:szCs w:val="20"/>
                  </w:rPr>
                </w:rPrChange>
              </w:rPr>
            </w:pPr>
            <w:ins w:id="8275" w:author="張寶騌 CHANG,PAO-TSUNG" w:date="2022-05-29T19:30:00Z">
              <w:r>
                <w:rPr>
                  <w:color w:val="000000"/>
                  <w:sz w:val="20"/>
                  <w:szCs w:val="20"/>
                  <w:rPrChange w:id="8276" w:author="Unknown" w:date="2022-06-13T16:04:00Z">
                    <w:rPr>
                      <w:color w:val="000000"/>
                    </w:rPr>
                  </w:rPrChange>
                </w:rPr>
                <w:t>0.612</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8277"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70DF967E" w14:textId="77777777" w:rsidR="005B73AF" w:rsidRDefault="005B73AF">
            <w:pPr>
              <w:ind w:leftChars="0" w:left="0" w:firstLineChars="0" w:firstLine="0"/>
              <w:jc w:val="center"/>
              <w:rPr>
                <w:ins w:id="8278" w:author="張寶騌 CHANG,PAO-TSUNG" w:date="2022-05-29T18:32:00Z"/>
                <w:sz w:val="20"/>
                <w:szCs w:val="20"/>
                <w:rPrChange w:id="8279" w:author="Unknown" w:date="2022-06-13T16:04:00Z">
                  <w:rPr>
                    <w:ins w:id="8280" w:author="張寶騌 CHANG,PAO-TSUNG" w:date="2022-05-29T18:32:00Z"/>
                    <w:sz w:val="20"/>
                    <w:szCs w:val="20"/>
                  </w:rPr>
                </w:rPrChange>
              </w:rPr>
              <w:pPrChange w:id="8281" w:author="Unknown" w:date="2022-06-15T02:42:00Z">
                <w:pPr>
                  <w:ind w:leftChars="0" w:left="0" w:firstLineChars="0" w:firstLine="0"/>
                </w:pPr>
              </w:pPrChange>
            </w:pPr>
            <w:ins w:id="8282" w:author="張寶騌 CHANG,PAO-TSUNG" w:date="2022-05-29T18:37:00Z">
              <w:r>
                <w:rPr>
                  <w:sz w:val="20"/>
                  <w:szCs w:val="20"/>
                  <w:rPrChange w:id="8283" w:author="Unknown" w:date="2022-06-13T16:04:00Z">
                    <w:rPr/>
                  </w:rPrChange>
                </w:rPr>
                <w:t>0.05</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8284"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4C9D43BA" w14:textId="77777777" w:rsidR="005B73AF" w:rsidRDefault="005B73AF">
            <w:pPr>
              <w:ind w:leftChars="0" w:left="0" w:firstLineChars="0" w:firstLine="0"/>
              <w:jc w:val="center"/>
              <w:rPr>
                <w:ins w:id="8285" w:author="張寶騌 CHANG,PAO-TSUNG" w:date="2022-05-29T18:34:00Z"/>
                <w:sz w:val="20"/>
                <w:szCs w:val="20"/>
                <w:rPrChange w:id="8286" w:author="Unknown" w:date="2022-06-13T16:04:00Z">
                  <w:rPr>
                    <w:ins w:id="8287" w:author="張寶騌 CHANG,PAO-TSUNG" w:date="2022-05-29T18:34:00Z"/>
                    <w:sz w:val="20"/>
                    <w:szCs w:val="20"/>
                  </w:rPr>
                </w:rPrChange>
              </w:rPr>
              <w:pPrChange w:id="8288" w:author="Unknown" w:date="2022-06-15T02:42:00Z">
                <w:pPr>
                  <w:ind w:leftChars="0" w:left="0" w:firstLineChars="0" w:firstLine="0"/>
                </w:pPr>
              </w:pPrChange>
            </w:pPr>
            <w:ins w:id="8289" w:author="張寶騌 CHANG,PAO-TSUNG" w:date="2022-05-29T18:37:00Z">
              <w:r>
                <w:rPr>
                  <w:color w:val="000000"/>
                  <w:sz w:val="20"/>
                  <w:szCs w:val="20"/>
                  <w:rPrChange w:id="8290" w:author="Unknown" w:date="2022-06-13T16:04:00Z">
                    <w:rPr>
                      <w:color w:val="000000"/>
                    </w:rPr>
                  </w:rPrChange>
                </w:rPr>
                <w:t>70.7</w:t>
              </w:r>
            </w:ins>
          </w:p>
        </w:tc>
      </w:tr>
      <w:tr w:rsidR="005B73AF" w14:paraId="32ACC669" w14:textId="77777777" w:rsidTr="005B73AF">
        <w:trPr>
          <w:trHeight w:val="423"/>
          <w:jc w:val="center"/>
          <w:ins w:id="8291" w:author="張寶騌 CHANG,PAO-TSUNG" w:date="2022-05-29T18:32:00Z"/>
          <w:trPrChange w:id="8292" w:author="張寶騌 CHANG,PAO-TSUNG" w:date="2022-06-15T02:43:00Z">
            <w:trPr>
              <w:trHeight w:val="405"/>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8293"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451A4920" w14:textId="77777777" w:rsidR="005B73AF" w:rsidRDefault="005B73AF">
            <w:pPr>
              <w:ind w:leftChars="0" w:left="0" w:firstLineChars="0" w:firstLine="0"/>
              <w:jc w:val="center"/>
              <w:rPr>
                <w:ins w:id="8294" w:author="張寶騌 CHANG,PAO-TSUNG" w:date="2022-05-29T18:32:00Z"/>
                <w:sz w:val="20"/>
                <w:szCs w:val="20"/>
                <w:rPrChange w:id="8295" w:author="Unknown" w:date="2022-06-13T16:04:00Z">
                  <w:rPr>
                    <w:ins w:id="8296" w:author="張寶騌 CHANG,PAO-TSUNG" w:date="2022-05-29T18:32:00Z"/>
                    <w:sz w:val="20"/>
                    <w:szCs w:val="20"/>
                  </w:rPr>
                </w:rPrChange>
              </w:rPr>
              <w:pPrChange w:id="8297" w:author="Unknown" w:date="2022-06-15T02:42:00Z">
                <w:pPr>
                  <w:ind w:leftChars="0" w:left="0" w:firstLineChars="0" w:firstLine="0"/>
                </w:pPr>
              </w:pPrChange>
            </w:pPr>
            <w:ins w:id="8298" w:author="張寶騌 CHANG,PAO-TSUNG" w:date="2022-05-29T18:33:00Z">
              <w:r>
                <w:rPr>
                  <w:rFonts w:hint="eastAsia"/>
                  <w:sz w:val="20"/>
                  <w:szCs w:val="20"/>
                  <w:rPrChange w:id="8299" w:author="Unknown" w:date="2022-06-13T16:04:00Z">
                    <w:rPr>
                      <w:rFonts w:hint="eastAsia"/>
                    </w:rPr>
                  </w:rPrChange>
                </w:rPr>
                <w:t>普悠</w:t>
              </w:r>
              <w:proofErr w:type="gramStart"/>
              <w:r>
                <w:rPr>
                  <w:rFonts w:hint="eastAsia"/>
                  <w:sz w:val="20"/>
                  <w:szCs w:val="20"/>
                  <w:rPrChange w:id="8300" w:author="Unknown" w:date="2022-06-13T16:04:00Z">
                    <w:rPr>
                      <w:rFonts w:hint="eastAsia"/>
                    </w:rPr>
                  </w:rPrChange>
                </w:rPr>
                <w:t>瑪</w:t>
              </w:r>
            </w:ins>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Change w:id="8301" w:author="張寶騌 CHANG,PAO-TSUNG" w:date="2022-06-15T02:43:00Z">
              <w:tcPr>
                <w:tcW w:w="1531" w:type="dxa"/>
                <w:gridSpan w:val="2"/>
                <w:tcBorders>
                  <w:top w:val="single" w:sz="4" w:space="0" w:color="auto"/>
                  <w:left w:val="single" w:sz="4" w:space="5" w:color="auto"/>
                  <w:bottom w:val="single" w:sz="4" w:space="0" w:color="auto"/>
                  <w:right w:val="single" w:sz="4" w:space="5" w:color="auto"/>
                </w:tcBorders>
                <w:vAlign w:val="center"/>
                <w:hideMark/>
              </w:tcPr>
            </w:tcPrChange>
          </w:tcPr>
          <w:p w14:paraId="1C7422D3" w14:textId="77777777" w:rsidR="005B73AF" w:rsidRDefault="005B73AF">
            <w:pPr>
              <w:ind w:leftChars="0" w:left="0" w:firstLineChars="0" w:firstLine="0"/>
              <w:jc w:val="center"/>
              <w:rPr>
                <w:ins w:id="8302" w:author="張寶騌 CHANG,PAO-TSUNG" w:date="2022-05-29T18:32:00Z"/>
                <w:sz w:val="20"/>
                <w:szCs w:val="20"/>
                <w:rPrChange w:id="8303" w:author="Unknown" w:date="2022-06-13T16:04:00Z">
                  <w:rPr>
                    <w:ins w:id="8304" w:author="張寶騌 CHANG,PAO-TSUNG" w:date="2022-05-29T18:32:00Z"/>
                    <w:sz w:val="20"/>
                    <w:szCs w:val="20"/>
                  </w:rPr>
                </w:rPrChange>
              </w:rPr>
              <w:pPrChange w:id="8305" w:author="Unknown" w:date="2022-06-15T02:42:00Z">
                <w:pPr>
                  <w:ind w:leftChars="0" w:left="0" w:firstLineChars="0" w:firstLine="0"/>
                </w:pPr>
              </w:pPrChange>
            </w:pPr>
            <w:ins w:id="8306" w:author="張寶騌 CHANG,PAO-TSUNG" w:date="2022-05-29T18:36:00Z">
              <w:r>
                <w:rPr>
                  <w:sz w:val="20"/>
                  <w:szCs w:val="20"/>
                  <w:rPrChange w:id="8307" w:author="Unknown" w:date="2022-06-13T16:04:00Z">
                    <w:rPr/>
                  </w:rPrChange>
                </w:rPr>
                <w:t>0.</w:t>
              </w:r>
            </w:ins>
            <w:ins w:id="8308" w:author="張寶騌 CHANG,PAO-TSUNG" w:date="2022-05-29T20:42:00Z">
              <w:r>
                <w:rPr>
                  <w:sz w:val="20"/>
                  <w:szCs w:val="20"/>
                  <w:rPrChange w:id="8309" w:author="Unknown" w:date="2022-06-13T16:04:00Z">
                    <w:rPr/>
                  </w:rPrChange>
                </w:rPr>
                <w:t>93</w:t>
              </w:r>
            </w:ins>
            <w:ins w:id="8310" w:author="張寶騌 CHANG,PAO-TSUNG" w:date="2022-05-29T18:36:00Z">
              <w:r>
                <w:rPr>
                  <w:sz w:val="20"/>
                  <w:szCs w:val="20"/>
                  <w:rPrChange w:id="8311" w:author="Unknown" w:date="2022-06-13T16:04:00Z">
                    <w:rPr/>
                  </w:rPrChange>
                </w:rPr>
                <w:t>~2.06</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8312"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2E68B618" w14:textId="77777777" w:rsidR="005B73AF" w:rsidRDefault="005B73AF">
            <w:pPr>
              <w:ind w:leftChars="0" w:left="0" w:firstLineChars="0" w:firstLine="0"/>
              <w:jc w:val="center"/>
              <w:rPr>
                <w:ins w:id="8313" w:author="張寶騌 CHANG,PAO-TSUNG" w:date="2022-05-29T19:29:00Z"/>
                <w:sz w:val="20"/>
                <w:szCs w:val="20"/>
                <w:rPrChange w:id="8314" w:author="Unknown" w:date="2022-06-13T16:04:00Z">
                  <w:rPr>
                    <w:ins w:id="8315" w:author="張寶騌 CHANG,PAO-TSUNG" w:date="2022-05-29T19:29:00Z"/>
                    <w:sz w:val="20"/>
                    <w:szCs w:val="20"/>
                  </w:rPr>
                </w:rPrChange>
              </w:rPr>
            </w:pPr>
            <w:ins w:id="8316" w:author="張寶騌 CHANG,PAO-TSUNG" w:date="2022-05-29T19:30:00Z">
              <w:r>
                <w:rPr>
                  <w:color w:val="000000"/>
                  <w:sz w:val="20"/>
                  <w:szCs w:val="20"/>
                  <w:rPrChange w:id="8317" w:author="Unknown" w:date="2022-06-13T16:04:00Z">
                    <w:rPr>
                      <w:color w:val="000000"/>
                    </w:rPr>
                  </w:rPrChange>
                </w:rPr>
                <w:t>1.4</w:t>
              </w:r>
            </w:ins>
            <w:ins w:id="8318" w:author="張寶騌 CHANG,PAO-TSUNG" w:date="2022-05-29T20:42:00Z">
              <w:r>
                <w:rPr>
                  <w:color w:val="000000"/>
                  <w:sz w:val="20"/>
                  <w:szCs w:val="20"/>
                  <w:rPrChange w:id="8319" w:author="Unknown" w:date="2022-06-13T16:04:00Z">
                    <w:rPr>
                      <w:color w:val="000000"/>
                    </w:rPr>
                  </w:rPrChange>
                </w:rPr>
                <w:t>4</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320"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021E8E77" w14:textId="77777777" w:rsidR="005B73AF" w:rsidRDefault="005B73AF">
            <w:pPr>
              <w:ind w:leftChars="0" w:left="0" w:firstLineChars="0" w:firstLine="0"/>
              <w:jc w:val="center"/>
              <w:rPr>
                <w:ins w:id="8321" w:author="張寶騌 CHANG,PAO-TSUNG" w:date="2022-05-29T18:32:00Z"/>
                <w:sz w:val="20"/>
                <w:szCs w:val="20"/>
                <w:rPrChange w:id="8322" w:author="Unknown" w:date="2022-06-13T16:04:00Z">
                  <w:rPr>
                    <w:ins w:id="8323" w:author="張寶騌 CHANG,PAO-TSUNG" w:date="2022-05-29T18:32:00Z"/>
                    <w:sz w:val="20"/>
                    <w:szCs w:val="20"/>
                  </w:rPr>
                </w:rPrChange>
              </w:rPr>
              <w:pPrChange w:id="8324" w:author="Unknown" w:date="2022-06-15T02:42:00Z">
                <w:pPr>
                  <w:ind w:leftChars="0" w:left="0" w:firstLineChars="0" w:firstLine="0"/>
                </w:pPr>
              </w:pPrChange>
            </w:pPr>
            <w:ins w:id="8325" w:author="張寶騌 CHANG,PAO-TSUNG" w:date="2022-05-29T18:36:00Z">
              <w:r>
                <w:rPr>
                  <w:sz w:val="20"/>
                  <w:szCs w:val="20"/>
                  <w:rPrChange w:id="8326" w:author="Unknown" w:date="2022-06-13T16:04:00Z">
                    <w:rPr/>
                  </w:rPrChange>
                </w:rPr>
                <w:t>0.15~2.</w:t>
              </w:r>
            </w:ins>
            <w:ins w:id="8327" w:author="張寶騌 CHANG,PAO-TSUNG" w:date="2022-05-29T19:24:00Z">
              <w:r>
                <w:rPr>
                  <w:sz w:val="20"/>
                  <w:szCs w:val="20"/>
                  <w:rPrChange w:id="8328" w:author="Unknown" w:date="2022-06-13T16:04:00Z">
                    <w:rPr/>
                  </w:rPrChange>
                </w:rPr>
                <w:t>60</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329"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694C133D" w14:textId="77777777" w:rsidR="005B73AF" w:rsidRDefault="005B73AF">
            <w:pPr>
              <w:ind w:leftChars="0" w:left="0" w:firstLineChars="0" w:firstLine="0"/>
              <w:jc w:val="center"/>
              <w:rPr>
                <w:ins w:id="8330" w:author="張寶騌 CHANG,PAO-TSUNG" w:date="2022-05-29T19:29:00Z"/>
                <w:sz w:val="20"/>
                <w:szCs w:val="20"/>
                <w:rPrChange w:id="8331" w:author="Unknown" w:date="2022-06-13T16:04:00Z">
                  <w:rPr>
                    <w:ins w:id="8332" w:author="張寶騌 CHANG,PAO-TSUNG" w:date="2022-05-29T19:29:00Z"/>
                    <w:sz w:val="20"/>
                    <w:szCs w:val="20"/>
                  </w:rPr>
                </w:rPrChange>
              </w:rPr>
            </w:pPr>
            <w:ins w:id="8333" w:author="張寶騌 CHANG,PAO-TSUNG" w:date="2022-05-29T19:30:00Z">
              <w:r>
                <w:rPr>
                  <w:color w:val="000000"/>
                  <w:sz w:val="20"/>
                  <w:szCs w:val="20"/>
                  <w:rPrChange w:id="8334" w:author="Unknown" w:date="2022-06-13T16:04:00Z">
                    <w:rPr>
                      <w:color w:val="000000"/>
                    </w:rPr>
                  </w:rPrChange>
                </w:rPr>
                <w:t>0.492</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8335"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268B0B38" w14:textId="77777777" w:rsidR="005B73AF" w:rsidRDefault="005B73AF">
            <w:pPr>
              <w:ind w:leftChars="0" w:left="0" w:firstLineChars="0" w:firstLine="0"/>
              <w:jc w:val="center"/>
              <w:rPr>
                <w:ins w:id="8336" w:author="張寶騌 CHANG,PAO-TSUNG" w:date="2022-05-29T18:32:00Z"/>
                <w:sz w:val="20"/>
                <w:szCs w:val="20"/>
                <w:rPrChange w:id="8337" w:author="Unknown" w:date="2022-06-13T16:04:00Z">
                  <w:rPr>
                    <w:ins w:id="8338" w:author="張寶騌 CHANG,PAO-TSUNG" w:date="2022-05-29T18:32:00Z"/>
                    <w:sz w:val="20"/>
                    <w:szCs w:val="20"/>
                  </w:rPr>
                </w:rPrChange>
              </w:rPr>
              <w:pPrChange w:id="8339" w:author="Unknown" w:date="2022-06-15T02:42:00Z">
                <w:pPr>
                  <w:ind w:leftChars="0" w:left="0" w:firstLineChars="0" w:firstLine="0"/>
                </w:pPr>
              </w:pPrChange>
            </w:pPr>
            <w:ins w:id="8340" w:author="張寶騌 CHANG,PAO-TSUNG" w:date="2022-05-29T18:37:00Z">
              <w:r>
                <w:rPr>
                  <w:sz w:val="20"/>
                  <w:szCs w:val="20"/>
                  <w:rPrChange w:id="8341" w:author="Unknown" w:date="2022-06-13T16:04:00Z">
                    <w:rPr/>
                  </w:rPrChange>
                </w:rPr>
                <w:t>0.14</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8342"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F3A17B8" w14:textId="77777777" w:rsidR="005B73AF" w:rsidRDefault="005B73AF">
            <w:pPr>
              <w:ind w:leftChars="0" w:left="0" w:firstLineChars="0" w:firstLine="0"/>
              <w:jc w:val="center"/>
              <w:rPr>
                <w:ins w:id="8343" w:author="張寶騌 CHANG,PAO-TSUNG" w:date="2022-05-29T18:34:00Z"/>
                <w:color w:val="000000"/>
                <w:sz w:val="20"/>
                <w:szCs w:val="20"/>
                <w:rPrChange w:id="8344" w:author="Unknown" w:date="2022-06-13T16:04:00Z">
                  <w:rPr>
                    <w:ins w:id="8345" w:author="張寶騌 CHANG,PAO-TSUNG" w:date="2022-05-29T18:34:00Z"/>
                    <w:color w:val="000000"/>
                    <w:sz w:val="20"/>
                    <w:szCs w:val="20"/>
                  </w:rPr>
                </w:rPrChange>
              </w:rPr>
              <w:pPrChange w:id="8346" w:author="Unknown" w:date="2022-06-15T02:42:00Z">
                <w:pPr>
                  <w:ind w:leftChars="0" w:left="0" w:firstLineChars="0" w:firstLine="0"/>
                </w:pPr>
              </w:pPrChange>
            </w:pPr>
            <w:ins w:id="8347" w:author="張寶騌 CHANG,PAO-TSUNG" w:date="2022-06-02T16:17:00Z">
              <w:r>
                <w:rPr>
                  <w:color w:val="000000"/>
                  <w:sz w:val="20"/>
                  <w:szCs w:val="20"/>
                  <w:rPrChange w:id="8348" w:author="Unknown" w:date="2022-06-13T16:04:00Z">
                    <w:rPr>
                      <w:color w:val="000000"/>
                    </w:rPr>
                  </w:rPrChange>
                </w:rPr>
                <w:t>44.8</w:t>
              </w:r>
            </w:ins>
          </w:p>
        </w:tc>
      </w:tr>
      <w:tr w:rsidR="005B73AF" w14:paraId="13DBD5EB" w14:textId="77777777" w:rsidTr="005B73AF">
        <w:trPr>
          <w:trHeight w:val="413"/>
          <w:jc w:val="center"/>
          <w:ins w:id="8349" w:author="張寶騌 CHANG,PAO-TSUNG" w:date="2022-05-29T18:32:00Z"/>
          <w:trPrChange w:id="8350" w:author="張寶騌 CHANG,PAO-TSUNG" w:date="2022-06-15T02:43:00Z">
            <w:trPr>
              <w:trHeight w:val="396"/>
              <w:jc w:val="center"/>
            </w:trPr>
          </w:trPrChange>
        </w:trPr>
        <w:tc>
          <w:tcPr>
            <w:tcW w:w="968" w:type="dxa"/>
            <w:tcBorders>
              <w:top w:val="single" w:sz="4" w:space="0" w:color="auto"/>
              <w:left w:val="single" w:sz="4" w:space="0" w:color="auto"/>
              <w:bottom w:val="single" w:sz="4" w:space="0" w:color="auto"/>
              <w:right w:val="single" w:sz="4" w:space="0" w:color="auto"/>
            </w:tcBorders>
            <w:vAlign w:val="center"/>
            <w:hideMark/>
            <w:tcPrChange w:id="8351" w:author="張寶騌 CHANG,PAO-TSUNG" w:date="2022-06-15T02:43:00Z">
              <w:tcPr>
                <w:tcW w:w="994" w:type="dxa"/>
                <w:tcBorders>
                  <w:top w:val="single" w:sz="4" w:space="0" w:color="auto"/>
                  <w:left w:val="single" w:sz="4" w:space="5" w:color="auto"/>
                  <w:bottom w:val="single" w:sz="4" w:space="0" w:color="auto"/>
                  <w:right w:val="single" w:sz="4" w:space="5" w:color="auto"/>
                </w:tcBorders>
                <w:vAlign w:val="center"/>
                <w:hideMark/>
              </w:tcPr>
            </w:tcPrChange>
          </w:tcPr>
          <w:p w14:paraId="29447872" w14:textId="77777777" w:rsidR="005B73AF" w:rsidRDefault="005B73AF">
            <w:pPr>
              <w:ind w:leftChars="0" w:left="0" w:firstLineChars="0" w:firstLine="0"/>
              <w:jc w:val="center"/>
              <w:rPr>
                <w:ins w:id="8352" w:author="張寶騌 CHANG,PAO-TSUNG" w:date="2022-05-29T18:32:00Z"/>
                <w:sz w:val="20"/>
                <w:szCs w:val="20"/>
                <w:rPrChange w:id="8353" w:author="Unknown" w:date="2022-06-13T16:04:00Z">
                  <w:rPr>
                    <w:ins w:id="8354" w:author="張寶騌 CHANG,PAO-TSUNG" w:date="2022-05-29T18:32:00Z"/>
                    <w:sz w:val="20"/>
                    <w:szCs w:val="20"/>
                  </w:rPr>
                </w:rPrChange>
              </w:rPr>
              <w:pPrChange w:id="8355" w:author="Unknown" w:date="2022-06-15T02:42:00Z">
                <w:pPr>
                  <w:ind w:leftChars="0" w:left="0" w:firstLineChars="0" w:firstLine="0"/>
                </w:pPr>
              </w:pPrChange>
            </w:pPr>
            <w:ins w:id="8356" w:author="張寶騌 CHANG,PAO-TSUNG" w:date="2022-05-29T18:34:00Z">
              <w:r>
                <w:rPr>
                  <w:rFonts w:hint="eastAsia"/>
                  <w:sz w:val="20"/>
                  <w:szCs w:val="20"/>
                  <w:rPrChange w:id="8357" w:author="Unknown" w:date="2022-06-13T16:04:00Z">
                    <w:rPr>
                      <w:rFonts w:hint="eastAsia"/>
                    </w:rPr>
                  </w:rPrChange>
                </w:rPr>
                <w:t>區間車</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358" w:author="張寶騌 CHANG,PAO-TSUNG" w:date="2022-06-15T02:43:00Z">
              <w:tcPr>
                <w:tcW w:w="1531" w:type="dxa"/>
                <w:gridSpan w:val="2"/>
                <w:tcBorders>
                  <w:top w:val="single" w:sz="4" w:space="0" w:color="auto"/>
                  <w:left w:val="single" w:sz="4" w:space="5" w:color="auto"/>
                  <w:bottom w:val="single" w:sz="4" w:space="0" w:color="auto"/>
                  <w:right w:val="single" w:sz="4" w:space="5" w:color="auto"/>
                </w:tcBorders>
                <w:vAlign w:val="center"/>
                <w:hideMark/>
              </w:tcPr>
            </w:tcPrChange>
          </w:tcPr>
          <w:p w14:paraId="42CD8023" w14:textId="77777777" w:rsidR="005B73AF" w:rsidRDefault="005B73AF">
            <w:pPr>
              <w:ind w:leftChars="0" w:left="0" w:firstLineChars="0" w:firstLine="0"/>
              <w:jc w:val="center"/>
              <w:rPr>
                <w:ins w:id="8359" w:author="張寶騌 CHANG,PAO-TSUNG" w:date="2022-05-29T18:32:00Z"/>
                <w:sz w:val="20"/>
                <w:szCs w:val="20"/>
                <w:rPrChange w:id="8360" w:author="Unknown" w:date="2022-06-13T16:04:00Z">
                  <w:rPr>
                    <w:ins w:id="8361" w:author="張寶騌 CHANG,PAO-TSUNG" w:date="2022-05-29T18:32:00Z"/>
                    <w:sz w:val="20"/>
                    <w:szCs w:val="20"/>
                  </w:rPr>
                </w:rPrChange>
              </w:rPr>
              <w:pPrChange w:id="8362" w:author="Unknown" w:date="2022-06-15T02:42:00Z">
                <w:pPr>
                  <w:ind w:leftChars="0" w:left="0" w:firstLineChars="0" w:firstLine="0"/>
                </w:pPr>
              </w:pPrChange>
            </w:pPr>
            <w:ins w:id="8363" w:author="張寶騌 CHANG,PAO-TSUNG" w:date="2022-05-29T18:40:00Z">
              <w:r>
                <w:rPr>
                  <w:sz w:val="20"/>
                  <w:szCs w:val="20"/>
                  <w:rPrChange w:id="8364" w:author="Unknown" w:date="2022-06-13T16:04:00Z">
                    <w:rPr/>
                  </w:rPrChange>
                </w:rPr>
                <w:t>1.19</w:t>
              </w:r>
            </w:ins>
            <w:ins w:id="8365" w:author="張寶騌 CHANG,PAO-TSUNG" w:date="2022-05-29T18:36:00Z">
              <w:r>
                <w:rPr>
                  <w:sz w:val="20"/>
                  <w:szCs w:val="20"/>
                  <w:rPrChange w:id="8366" w:author="Unknown" w:date="2022-06-13T16:04:00Z">
                    <w:rPr/>
                  </w:rPrChange>
                </w:rPr>
                <w:t>~2.37</w:t>
              </w:r>
            </w:ins>
          </w:p>
        </w:tc>
        <w:tc>
          <w:tcPr>
            <w:tcW w:w="1531" w:type="dxa"/>
            <w:tcBorders>
              <w:top w:val="single" w:sz="4" w:space="0" w:color="auto"/>
              <w:left w:val="single" w:sz="4" w:space="0" w:color="auto"/>
              <w:bottom w:val="single" w:sz="4" w:space="0" w:color="auto"/>
              <w:right w:val="single" w:sz="4" w:space="0" w:color="auto"/>
            </w:tcBorders>
            <w:vAlign w:val="center"/>
            <w:hideMark/>
            <w:tcPrChange w:id="8367" w:author="張寶騌 CHANG,PAO-TSUNG" w:date="2022-06-15T02:43:00Z">
              <w:tcPr>
                <w:tcW w:w="1178" w:type="dxa"/>
                <w:gridSpan w:val="2"/>
                <w:tcBorders>
                  <w:top w:val="single" w:sz="4" w:space="0" w:color="auto"/>
                  <w:left w:val="single" w:sz="4" w:space="5" w:color="auto"/>
                  <w:bottom w:val="single" w:sz="4" w:space="0" w:color="auto"/>
                  <w:right w:val="single" w:sz="4" w:space="5" w:color="auto"/>
                </w:tcBorders>
                <w:vAlign w:val="center"/>
                <w:hideMark/>
              </w:tcPr>
            </w:tcPrChange>
          </w:tcPr>
          <w:p w14:paraId="60B98692" w14:textId="77777777" w:rsidR="005B73AF" w:rsidRDefault="005B73AF">
            <w:pPr>
              <w:ind w:leftChars="0" w:left="0" w:firstLineChars="0" w:firstLine="0"/>
              <w:jc w:val="center"/>
              <w:rPr>
                <w:ins w:id="8368" w:author="張寶騌 CHANG,PAO-TSUNG" w:date="2022-05-29T19:29:00Z"/>
                <w:sz w:val="20"/>
                <w:szCs w:val="20"/>
                <w:rPrChange w:id="8369" w:author="Unknown" w:date="2022-06-13T16:04:00Z">
                  <w:rPr>
                    <w:ins w:id="8370" w:author="張寶騌 CHANG,PAO-TSUNG" w:date="2022-05-29T19:29:00Z"/>
                    <w:sz w:val="20"/>
                    <w:szCs w:val="20"/>
                  </w:rPr>
                </w:rPrChange>
              </w:rPr>
            </w:pPr>
            <w:ins w:id="8371" w:author="張寶騌 CHANG,PAO-TSUNG" w:date="2022-05-29T19:30:00Z">
              <w:r>
                <w:rPr>
                  <w:color w:val="000000"/>
                  <w:sz w:val="20"/>
                  <w:szCs w:val="20"/>
                  <w:rPrChange w:id="8372" w:author="Unknown" w:date="2022-06-13T16:04:00Z">
                    <w:rPr>
                      <w:color w:val="000000"/>
                    </w:rPr>
                  </w:rPrChange>
                </w:rPr>
                <w:t>1.765</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373" w:author="張寶騌 CHANG,PAO-TSUNG" w:date="2022-06-15T02:43:00Z">
              <w:tcPr>
                <w:tcW w:w="1640" w:type="dxa"/>
                <w:gridSpan w:val="2"/>
                <w:tcBorders>
                  <w:top w:val="single" w:sz="4" w:space="0" w:color="auto"/>
                  <w:left w:val="single" w:sz="4" w:space="5" w:color="auto"/>
                  <w:bottom w:val="single" w:sz="4" w:space="0" w:color="auto"/>
                  <w:right w:val="single" w:sz="4" w:space="5" w:color="auto"/>
                </w:tcBorders>
                <w:vAlign w:val="center"/>
                <w:hideMark/>
              </w:tcPr>
            </w:tcPrChange>
          </w:tcPr>
          <w:p w14:paraId="486C704C" w14:textId="77777777" w:rsidR="005B73AF" w:rsidRDefault="005B73AF">
            <w:pPr>
              <w:ind w:leftChars="0" w:left="0" w:firstLineChars="0" w:firstLine="0"/>
              <w:jc w:val="center"/>
              <w:rPr>
                <w:ins w:id="8374" w:author="張寶騌 CHANG,PAO-TSUNG" w:date="2022-05-29T18:32:00Z"/>
                <w:sz w:val="20"/>
                <w:szCs w:val="20"/>
                <w:rPrChange w:id="8375" w:author="Unknown" w:date="2022-06-13T16:04:00Z">
                  <w:rPr>
                    <w:ins w:id="8376" w:author="張寶騌 CHANG,PAO-TSUNG" w:date="2022-05-29T18:32:00Z"/>
                    <w:sz w:val="20"/>
                    <w:szCs w:val="20"/>
                  </w:rPr>
                </w:rPrChange>
              </w:rPr>
              <w:pPrChange w:id="8377" w:author="Unknown" w:date="2022-06-15T02:42:00Z">
                <w:pPr>
                  <w:ind w:leftChars="0" w:left="0" w:firstLineChars="0" w:firstLine="0"/>
                </w:pPr>
              </w:pPrChange>
            </w:pPr>
            <w:ins w:id="8378" w:author="張寶騌 CHANG,PAO-TSUNG" w:date="2022-05-29T18:37:00Z">
              <w:r>
                <w:rPr>
                  <w:sz w:val="20"/>
                  <w:szCs w:val="20"/>
                  <w:rPrChange w:id="8379" w:author="Unknown" w:date="2022-06-13T16:04:00Z">
                    <w:rPr/>
                  </w:rPrChange>
                </w:rPr>
                <w:t>0.05~0.98</w:t>
              </w:r>
            </w:ins>
          </w:p>
        </w:tc>
        <w:tc>
          <w:tcPr>
            <w:tcW w:w="1325" w:type="dxa"/>
            <w:tcBorders>
              <w:top w:val="single" w:sz="4" w:space="0" w:color="auto"/>
              <w:left w:val="single" w:sz="4" w:space="0" w:color="auto"/>
              <w:bottom w:val="single" w:sz="4" w:space="0" w:color="auto"/>
              <w:right w:val="single" w:sz="4" w:space="0" w:color="auto"/>
            </w:tcBorders>
            <w:vAlign w:val="center"/>
            <w:hideMark/>
            <w:tcPrChange w:id="8380" w:author="張寶騌 CHANG,PAO-TSUNG" w:date="2022-06-15T02:43:00Z">
              <w:tcPr>
                <w:tcW w:w="111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031CE49C" w14:textId="77777777" w:rsidR="005B73AF" w:rsidRDefault="005B73AF">
            <w:pPr>
              <w:ind w:leftChars="0" w:left="0" w:firstLineChars="0" w:firstLine="0"/>
              <w:jc w:val="center"/>
              <w:rPr>
                <w:ins w:id="8381" w:author="張寶騌 CHANG,PAO-TSUNG" w:date="2022-05-29T19:29:00Z"/>
                <w:sz w:val="20"/>
                <w:szCs w:val="20"/>
                <w:rPrChange w:id="8382" w:author="Unknown" w:date="2022-06-13T16:04:00Z">
                  <w:rPr>
                    <w:ins w:id="8383" w:author="張寶騌 CHANG,PAO-TSUNG" w:date="2022-05-29T19:29:00Z"/>
                    <w:sz w:val="20"/>
                    <w:szCs w:val="20"/>
                  </w:rPr>
                </w:rPrChange>
              </w:rPr>
            </w:pPr>
            <w:ins w:id="8384" w:author="張寶騌 CHANG,PAO-TSUNG" w:date="2022-05-29T19:30:00Z">
              <w:r>
                <w:rPr>
                  <w:color w:val="000000"/>
                  <w:sz w:val="20"/>
                  <w:szCs w:val="20"/>
                  <w:rPrChange w:id="8385" w:author="Unknown" w:date="2022-06-13T16:04:00Z">
                    <w:rPr>
                      <w:color w:val="000000"/>
                    </w:rPr>
                  </w:rPrChange>
                </w:rPr>
                <w:t>0.378</w:t>
              </w:r>
            </w:ins>
          </w:p>
        </w:tc>
        <w:tc>
          <w:tcPr>
            <w:tcW w:w="1134" w:type="dxa"/>
            <w:tcBorders>
              <w:top w:val="single" w:sz="4" w:space="0" w:color="auto"/>
              <w:left w:val="single" w:sz="4" w:space="0" w:color="auto"/>
              <w:bottom w:val="single" w:sz="4" w:space="0" w:color="auto"/>
              <w:right w:val="single" w:sz="4" w:space="0" w:color="auto"/>
            </w:tcBorders>
            <w:vAlign w:val="center"/>
            <w:hideMark/>
            <w:tcPrChange w:id="8386" w:author="張寶騌 CHANG,PAO-TSUNG" w:date="2022-06-15T02:43:00Z">
              <w:tcPr>
                <w:tcW w:w="1224" w:type="dxa"/>
                <w:gridSpan w:val="2"/>
                <w:tcBorders>
                  <w:top w:val="single" w:sz="4" w:space="0" w:color="auto"/>
                  <w:left w:val="single" w:sz="4" w:space="5" w:color="auto"/>
                  <w:bottom w:val="single" w:sz="4" w:space="0" w:color="auto"/>
                  <w:right w:val="single" w:sz="4" w:space="5" w:color="auto"/>
                </w:tcBorders>
                <w:vAlign w:val="center"/>
                <w:hideMark/>
              </w:tcPr>
            </w:tcPrChange>
          </w:tcPr>
          <w:p w14:paraId="067AF5B7" w14:textId="77777777" w:rsidR="005B73AF" w:rsidRDefault="005B73AF">
            <w:pPr>
              <w:ind w:leftChars="0" w:left="0" w:firstLineChars="0" w:firstLine="0"/>
              <w:jc w:val="center"/>
              <w:rPr>
                <w:ins w:id="8387" w:author="張寶騌 CHANG,PAO-TSUNG" w:date="2022-05-29T18:32:00Z"/>
                <w:sz w:val="20"/>
                <w:szCs w:val="20"/>
                <w:rPrChange w:id="8388" w:author="Unknown" w:date="2022-06-13T16:04:00Z">
                  <w:rPr>
                    <w:ins w:id="8389" w:author="張寶騌 CHANG,PAO-TSUNG" w:date="2022-05-29T18:32:00Z"/>
                    <w:sz w:val="20"/>
                    <w:szCs w:val="20"/>
                  </w:rPr>
                </w:rPrChange>
              </w:rPr>
              <w:pPrChange w:id="8390" w:author="Unknown" w:date="2022-06-15T02:42:00Z">
                <w:pPr>
                  <w:ind w:leftChars="0" w:left="0" w:firstLineChars="0" w:firstLine="0"/>
                </w:pPr>
              </w:pPrChange>
            </w:pPr>
            <w:ins w:id="8391" w:author="張寶騌 CHANG,PAO-TSUNG" w:date="2022-05-29T18:37:00Z">
              <w:r>
                <w:rPr>
                  <w:sz w:val="20"/>
                  <w:szCs w:val="20"/>
                  <w:rPrChange w:id="8392" w:author="Unknown" w:date="2022-06-13T16:04:00Z">
                    <w:rPr/>
                  </w:rPrChange>
                </w:rPr>
                <w:t>0.09</w:t>
              </w:r>
            </w:ins>
          </w:p>
        </w:tc>
        <w:tc>
          <w:tcPr>
            <w:tcW w:w="1148" w:type="dxa"/>
            <w:tcBorders>
              <w:top w:val="single" w:sz="4" w:space="0" w:color="auto"/>
              <w:left w:val="single" w:sz="4" w:space="0" w:color="auto"/>
              <w:bottom w:val="single" w:sz="4" w:space="0" w:color="auto"/>
              <w:right w:val="single" w:sz="4" w:space="0" w:color="auto"/>
            </w:tcBorders>
            <w:vAlign w:val="center"/>
            <w:hideMark/>
            <w:tcPrChange w:id="8393" w:author="張寶騌 CHANG,PAO-TSUNG" w:date="2022-06-15T02:43:00Z">
              <w:tcPr>
                <w:tcW w:w="1537" w:type="dxa"/>
                <w:gridSpan w:val="2"/>
                <w:tcBorders>
                  <w:top w:val="single" w:sz="4" w:space="0" w:color="auto"/>
                  <w:left w:val="single" w:sz="4" w:space="5" w:color="auto"/>
                  <w:bottom w:val="single" w:sz="4" w:space="0" w:color="auto"/>
                  <w:right w:val="single" w:sz="4" w:space="5" w:color="auto"/>
                </w:tcBorders>
                <w:vAlign w:val="center"/>
                <w:hideMark/>
              </w:tcPr>
            </w:tcPrChange>
          </w:tcPr>
          <w:p w14:paraId="36311412" w14:textId="77777777" w:rsidR="005B73AF" w:rsidRDefault="005B73AF">
            <w:pPr>
              <w:ind w:leftChars="0" w:left="0" w:firstLineChars="0" w:firstLine="0"/>
              <w:jc w:val="center"/>
              <w:rPr>
                <w:ins w:id="8394" w:author="張寶騌 CHANG,PAO-TSUNG" w:date="2022-05-29T18:34:00Z"/>
                <w:sz w:val="20"/>
                <w:szCs w:val="20"/>
                <w:rPrChange w:id="8395" w:author="Unknown" w:date="2022-06-13T16:04:00Z">
                  <w:rPr>
                    <w:ins w:id="8396" w:author="張寶騌 CHANG,PAO-TSUNG" w:date="2022-05-29T18:34:00Z"/>
                    <w:sz w:val="20"/>
                    <w:szCs w:val="20"/>
                  </w:rPr>
                </w:rPrChange>
              </w:rPr>
              <w:pPrChange w:id="8397" w:author="Unknown" w:date="2022-06-15T02:42:00Z">
                <w:pPr>
                  <w:ind w:leftChars="0" w:left="0" w:firstLineChars="0" w:firstLine="0"/>
                </w:pPr>
              </w:pPrChange>
            </w:pPr>
            <w:ins w:id="8398" w:author="張寶騌 CHANG,PAO-TSUNG" w:date="2022-06-02T16:18:00Z">
              <w:r>
                <w:rPr>
                  <w:color w:val="000000"/>
                  <w:sz w:val="20"/>
                  <w:szCs w:val="20"/>
                  <w:rPrChange w:id="8399" w:author="Unknown" w:date="2022-06-13T16:04:00Z">
                    <w:rPr>
                      <w:color w:val="000000"/>
                    </w:rPr>
                  </w:rPrChange>
                </w:rPr>
                <w:t>79.1</w:t>
              </w:r>
            </w:ins>
          </w:p>
        </w:tc>
      </w:tr>
    </w:tbl>
    <w:p w14:paraId="73AA4553" w14:textId="77777777" w:rsidR="005B73AF" w:rsidRDefault="005B73AF" w:rsidP="005B73AF">
      <w:pPr>
        <w:ind w:leftChars="0" w:left="0" w:firstLine="400"/>
        <w:rPr>
          <w:ins w:id="8400" w:author="張寶騌 CHANG,PAO-TSUNG" w:date="2022-05-29T16:33:00Z"/>
          <w:sz w:val="20"/>
          <w:szCs w:val="20"/>
          <w:rPrChange w:id="8401" w:author="Unknown" w:date="2022-06-13T16:04:00Z">
            <w:rPr>
              <w:ins w:id="8402" w:author="張寶騌 CHANG,PAO-TSUNG" w:date="2022-05-29T16:33:00Z"/>
              <w:sz w:val="20"/>
              <w:szCs w:val="20"/>
            </w:rPr>
          </w:rPrChange>
        </w:rPr>
      </w:pPr>
      <w:proofErr w:type="gramStart"/>
      <w:ins w:id="8403" w:author="張寶騌 CHANG,PAO-TSUNG" w:date="2022-05-29T19:34:00Z">
        <w:r>
          <w:rPr>
            <w:rFonts w:hint="eastAsia"/>
            <w:sz w:val="20"/>
            <w:szCs w:val="20"/>
            <w:rPrChange w:id="8404" w:author="Unknown" w:date="2022-06-13T16:04:00Z">
              <w:rPr>
                <w:rFonts w:hint="eastAsia"/>
              </w:rPr>
            </w:rPrChange>
          </w:rPr>
          <w:t>註</w:t>
        </w:r>
        <w:proofErr w:type="gramEnd"/>
        <w:r>
          <w:rPr>
            <w:sz w:val="20"/>
            <w:szCs w:val="20"/>
            <w:rPrChange w:id="8405" w:author="Unknown" w:date="2022-06-13T16:04:00Z">
              <w:rPr/>
            </w:rPrChange>
          </w:rPr>
          <w:t xml:space="preserve">: </w:t>
        </w:r>
        <w:r>
          <w:rPr>
            <w:rFonts w:hint="eastAsia"/>
            <w:sz w:val="20"/>
            <w:szCs w:val="20"/>
            <w:rPrChange w:id="8406" w:author="Unknown" w:date="2022-06-13T16:04:00Z">
              <w:rPr>
                <w:rFonts w:hint="eastAsia"/>
              </w:rPr>
            </w:rPrChange>
          </w:rPr>
          <w:t>平均峰值為將橫向阻力與加速度</w:t>
        </w:r>
        <w:proofErr w:type="gramStart"/>
        <w:r>
          <w:rPr>
            <w:rFonts w:hint="eastAsia"/>
            <w:sz w:val="20"/>
            <w:szCs w:val="20"/>
            <w:rPrChange w:id="8407" w:author="Unknown" w:date="2022-06-13T16:04:00Z">
              <w:rPr>
                <w:rFonts w:hint="eastAsia"/>
              </w:rPr>
            </w:rPrChange>
          </w:rPr>
          <w:t>峰值</w:t>
        </w:r>
      </w:ins>
      <w:ins w:id="8408" w:author="張寶騌 CHANG,PAO-TSUNG" w:date="2022-05-29T19:35:00Z">
        <w:r>
          <w:rPr>
            <w:rFonts w:hint="eastAsia"/>
            <w:sz w:val="20"/>
            <w:szCs w:val="20"/>
            <w:rPrChange w:id="8409" w:author="Unknown" w:date="2022-06-13T16:04:00Z">
              <w:rPr>
                <w:rFonts w:hint="eastAsia"/>
              </w:rPr>
            </w:rPrChange>
          </w:rPr>
          <w:t>取平均</w:t>
        </w:r>
        <w:proofErr w:type="gramEnd"/>
        <w:r>
          <w:rPr>
            <w:rFonts w:hint="eastAsia"/>
            <w:sz w:val="20"/>
            <w:szCs w:val="20"/>
            <w:rPrChange w:id="8410" w:author="Unknown" w:date="2022-06-13T16:04:00Z">
              <w:rPr>
                <w:rFonts w:hint="eastAsia"/>
              </w:rPr>
            </w:rPrChange>
          </w:rPr>
          <w:t>所得之數值</w:t>
        </w:r>
      </w:ins>
    </w:p>
    <w:p w14:paraId="20C029C9" w14:textId="77777777" w:rsidR="005B73AF" w:rsidRPr="005B73AF" w:rsidRDefault="005B73AF" w:rsidP="00F46ACA">
      <w:pPr>
        <w:ind w:leftChars="0" w:left="0" w:firstLine="400"/>
        <w:jc w:val="center"/>
        <w:rPr>
          <w:rFonts w:hint="eastAsia"/>
          <w:sz w:val="20"/>
          <w:szCs w:val="20"/>
        </w:rPr>
      </w:pPr>
    </w:p>
    <w:p w14:paraId="5AABF333" w14:textId="77777777" w:rsidR="00880F00" w:rsidRPr="00DE0A50" w:rsidRDefault="00880F00" w:rsidP="00F46ACA">
      <w:pPr>
        <w:ind w:leftChars="0" w:left="0" w:firstLine="400"/>
        <w:rPr>
          <w:ins w:id="8411" w:author="張寶騌 CHANG,PAO-TSUNG" w:date="2022-05-29T16:33:00Z"/>
          <w:sz w:val="20"/>
          <w:szCs w:val="20"/>
          <w:rPrChange w:id="8412" w:author="張寶騌 CHANG,PAO-TSUNG" w:date="2022-06-13T16:04:00Z">
            <w:rPr>
              <w:ins w:id="8413" w:author="張寶騌 CHANG,PAO-TSUNG" w:date="2022-05-29T16:33:00Z"/>
            </w:rPr>
          </w:rPrChange>
        </w:rPr>
      </w:pPr>
    </w:p>
    <w:p w14:paraId="3692581A" w14:textId="1A5629F4" w:rsidR="0016138C" w:rsidRPr="00BD57A9" w:rsidRDefault="00F46ACA" w:rsidP="00F46ACA">
      <w:pPr>
        <w:pStyle w:val="31"/>
        <w:spacing w:before="360" w:after="180"/>
        <w:rPr>
          <w:ins w:id="8414" w:author="張寶騌 CHANG,PAO-TSUNG" w:date="2022-06-22T15:40:00Z"/>
          <w:color w:val="000000" w:themeColor="text1"/>
        </w:rPr>
      </w:pPr>
      <w:r>
        <w:t xml:space="preserve"> </w:t>
      </w:r>
      <w:ins w:id="8415" w:author="張寶騌 CHANG,PAO-TSUNG" w:date="2022-06-22T15:40:00Z">
        <w:r w:rsidR="0016138C" w:rsidRPr="00F46ACA">
          <w:rPr>
            <w:rFonts w:hint="eastAsia"/>
          </w:rPr>
          <w:t xml:space="preserve"> </w:t>
        </w:r>
        <w:bookmarkStart w:id="8416" w:name="_Toc107006020"/>
        <w:r w:rsidR="0016138C" w:rsidRPr="00F46ACA">
          <w:rPr>
            <w:rFonts w:hint="eastAsia"/>
          </w:rPr>
          <w:t>數值</w:t>
        </w:r>
      </w:ins>
      <w:r w:rsidR="00BD57A9" w:rsidRPr="00F46ACA">
        <w:rPr>
          <w:rFonts w:hint="eastAsia"/>
        </w:rPr>
        <w:t>合理性</w:t>
      </w:r>
      <w:ins w:id="8417" w:author="張寶騌 CHANG,PAO-TSUNG" w:date="2022-06-22T15:40:00Z">
        <w:r w:rsidR="0016138C" w:rsidRPr="00F46ACA">
          <w:rPr>
            <w:rFonts w:hint="eastAsia"/>
          </w:rPr>
          <w:t>探討</w:t>
        </w:r>
        <w:bookmarkEnd w:id="8416"/>
      </w:ins>
    </w:p>
    <w:p w14:paraId="239027E5" w14:textId="5DC6BC7E" w:rsidR="00A63754" w:rsidRDefault="001360AA">
      <w:pPr>
        <w:ind w:leftChars="0" w:left="0" w:firstLine="480"/>
        <w:rPr>
          <w:ins w:id="8418" w:author="張寶騌 CHANG,PAO-TSUNG" w:date="2022-06-03T00:18:00Z"/>
        </w:rPr>
      </w:pPr>
      <w:ins w:id="8419" w:author="張寶騌 CHANG,PAO-TSUNG" w:date="2022-06-13T16:07:00Z">
        <w:r>
          <w:rPr>
            <w:rFonts w:hint="eastAsia"/>
          </w:rPr>
          <w:t>本小節</w:t>
        </w:r>
      </w:ins>
      <w:ins w:id="8420" w:author="張寶騌 CHANG,PAO-TSUNG" w:date="2022-06-13T16:08:00Z">
        <w:r>
          <w:rPr>
            <w:rFonts w:hint="eastAsia"/>
          </w:rPr>
          <w:t>說明從</w:t>
        </w:r>
        <w:r>
          <w:fldChar w:fldCharType="begin"/>
        </w:r>
        <w:r>
          <w:instrText xml:space="preserve"> </w:instrText>
        </w:r>
        <w:r>
          <w:rPr>
            <w:rFonts w:hint="eastAsia"/>
          </w:rPr>
          <w:instrText>REF _Ref106028943 \n \h</w:instrText>
        </w:r>
        <w:r>
          <w:instrText xml:space="preserve"> </w:instrText>
        </w:r>
      </w:ins>
      <w:r>
        <w:fldChar w:fldCharType="separate"/>
      </w:r>
      <w:r w:rsidR="00643F6D">
        <w:t>4.1</w:t>
      </w:r>
      <w:ins w:id="8421" w:author="張寶騌 CHANG,PAO-TSUNG" w:date="2022-06-13T16:08:00Z">
        <w:r>
          <w:fldChar w:fldCharType="end"/>
        </w:r>
        <w:r>
          <w:rPr>
            <w:rFonts w:hint="eastAsia"/>
          </w:rPr>
          <w:t>節所得</w:t>
        </w:r>
      </w:ins>
      <w:ins w:id="8422" w:author="張寶騌 CHANG,PAO-TSUNG" w:date="2022-06-13T16:09:00Z">
        <w:r>
          <w:rPr>
            <w:rFonts w:hint="eastAsia"/>
          </w:rPr>
          <w:t>量測得之數值合理性，以下針對</w:t>
        </w:r>
      </w:ins>
      <w:ins w:id="8423" w:author="張寶騌 CHANG,PAO-TSUNG" w:date="2022-06-13T16:10:00Z">
        <w:r>
          <w:rPr>
            <w:rFonts w:hint="eastAsia"/>
          </w:rPr>
          <w:t>動態橫向阻力、振動加速度與應變量探討說明</w:t>
        </w:r>
        <w:r>
          <w:rPr>
            <w:rFonts w:hint="eastAsia"/>
          </w:rPr>
          <w:t>:</w:t>
        </w:r>
      </w:ins>
    </w:p>
    <w:p w14:paraId="0DAE0B7B" w14:textId="43E223F0" w:rsidR="00A63754" w:rsidRDefault="001360AA">
      <w:pPr>
        <w:pStyle w:val="aa"/>
        <w:numPr>
          <w:ilvl w:val="0"/>
          <w:numId w:val="85"/>
        </w:numPr>
        <w:ind w:leftChars="0" w:firstLineChars="0"/>
        <w:rPr>
          <w:ins w:id="8424" w:author="張寶騌 CHANG,PAO-TSUNG" w:date="2022-06-13T16:06:00Z"/>
        </w:rPr>
        <w:pPrChange w:id="8425" w:author="張寶騌 CHANG,PAO-TSUNG" w:date="2022-06-13T16:10:00Z">
          <w:pPr>
            <w:ind w:leftChars="0" w:left="0" w:firstLine="480"/>
          </w:pPr>
        </w:pPrChange>
      </w:pPr>
      <w:ins w:id="8426" w:author="張寶騌 CHANG,PAO-TSUNG" w:date="2022-06-13T16:06:00Z">
        <w:r>
          <w:rPr>
            <w:rFonts w:hint="eastAsia"/>
          </w:rPr>
          <w:t>動態橫向阻力</w:t>
        </w:r>
      </w:ins>
    </w:p>
    <w:p w14:paraId="55898C85" w14:textId="14BB58A1" w:rsidR="001360AA" w:rsidRDefault="001360AA">
      <w:pPr>
        <w:ind w:leftChars="0" w:left="0" w:firstLine="480"/>
        <w:rPr>
          <w:ins w:id="8427" w:author="張寶騌 CHANG,PAO-TSUNG" w:date="2022-06-13T16:07:00Z"/>
        </w:rPr>
      </w:pPr>
      <w:ins w:id="8428" w:author="張寶騌 CHANG,PAO-TSUNG" w:date="2022-06-13T16:11:00Z">
        <w:r>
          <w:rPr>
            <w:rFonts w:hint="eastAsia"/>
          </w:rPr>
          <w:t>本研究</w:t>
        </w:r>
      </w:ins>
      <w:ins w:id="8429" w:author="張寶騌 CHANG,PAO-TSUNG" w:date="2022-06-13T16:37:00Z">
        <w:r w:rsidR="00A80113">
          <w:rPr>
            <w:rFonts w:hint="eastAsia"/>
          </w:rPr>
          <w:t>發現，</w:t>
        </w:r>
      </w:ins>
      <w:ins w:id="8430" w:author="張寶騌 CHANG,PAO-TSUNG" w:date="2022-06-13T16:11:00Z">
        <w:r>
          <w:rPr>
            <w:rFonts w:hint="eastAsia"/>
          </w:rPr>
          <w:t>所</w:t>
        </w:r>
      </w:ins>
      <w:ins w:id="8431" w:author="張寶騌 CHANG,PAO-TSUNG" w:date="2022-06-13T16:37:00Z">
        <w:r w:rsidR="00A80113">
          <w:rPr>
            <w:rFonts w:hint="eastAsia"/>
          </w:rPr>
          <w:t>測</w:t>
        </w:r>
      </w:ins>
      <w:ins w:id="8432" w:author="張寶騌 CHANG,PAO-TSUNG" w:date="2022-06-13T16:11:00Z">
        <w:r>
          <w:rPr>
            <w:rFonts w:hint="eastAsia"/>
          </w:rPr>
          <w:t>得</w:t>
        </w:r>
      </w:ins>
      <w:ins w:id="8433" w:author="張寶騌 CHANG,PAO-TSUNG" w:date="2022-06-13T16:37:00Z">
        <w:r w:rsidR="00A80113">
          <w:rPr>
            <w:rFonts w:hint="eastAsia"/>
          </w:rPr>
          <w:t>之</w:t>
        </w:r>
      </w:ins>
      <w:ins w:id="8434" w:author="張寶騌 CHANG,PAO-TSUNG" w:date="2022-06-13T16:11:00Z">
        <w:r>
          <w:rPr>
            <w:rFonts w:hint="eastAsia"/>
          </w:rPr>
          <w:t>動態橫向阻力</w:t>
        </w:r>
      </w:ins>
      <w:ins w:id="8435" w:author="張寶騌 CHANG,PAO-TSUNG" w:date="2022-06-13T16:12:00Z">
        <w:r w:rsidR="00CC796C">
          <w:rPr>
            <w:rFonts w:hint="eastAsia"/>
          </w:rPr>
          <w:t>約介於</w:t>
        </w:r>
      </w:ins>
      <w:ins w:id="8436" w:author="張寶騌 CHANG,PAO-TSUNG" w:date="2022-06-13T16:11:00Z">
        <w:r w:rsidR="00CC796C">
          <w:rPr>
            <w:rFonts w:hint="eastAsia"/>
          </w:rPr>
          <w:t>0.9~2.5</w:t>
        </w:r>
        <w:r w:rsidR="00CC796C">
          <w:t>kg</w:t>
        </w:r>
      </w:ins>
      <w:ins w:id="8437" w:author="張寶騌 CHANG,PAO-TSUNG" w:date="2022-06-13T16:40:00Z">
        <w:r w:rsidR="00543046">
          <w:rPr>
            <w:rFonts w:hint="eastAsia"/>
          </w:rPr>
          <w:t>的壓力</w:t>
        </w:r>
        <w:r w:rsidR="0044543D">
          <w:rPr>
            <w:rFonts w:hint="eastAsia"/>
          </w:rPr>
          <w:t>，數值偏小</w:t>
        </w:r>
      </w:ins>
      <w:ins w:id="8438" w:author="張寶騌 CHANG,PAO-TSUNG" w:date="2022-06-13T16:12:00Z">
        <w:r w:rsidR="00CC796C">
          <w:rPr>
            <w:rFonts w:hint="eastAsia"/>
          </w:rPr>
          <w:t>，</w:t>
        </w:r>
      </w:ins>
      <w:ins w:id="8439" w:author="張寶騌 CHANG,PAO-TSUNG" w:date="2022-06-13T16:14:00Z">
        <w:r w:rsidR="00CC796C">
          <w:rPr>
            <w:rFonts w:hint="eastAsia"/>
          </w:rPr>
          <w:t>針對</w:t>
        </w:r>
      </w:ins>
      <w:ins w:id="8440" w:author="張寶騌 CHANG,PAO-TSUNG" w:date="2022-06-13T16:15:00Z">
        <w:r w:rsidR="00CC796C">
          <w:rPr>
            <w:rFonts w:hint="eastAsia"/>
          </w:rPr>
          <w:t>列車通過產生的離心力</w:t>
        </w:r>
      </w:ins>
      <w:ins w:id="8441" w:author="張寶騌 CHANG,PAO-TSUNG" w:date="2022-06-13T16:17:00Z">
        <w:r w:rsidR="008A44F8">
          <w:rPr>
            <w:rFonts w:hint="eastAsia"/>
          </w:rPr>
          <w:t>(</w:t>
        </w:r>
        <w:r w:rsidR="008A44F8">
          <w:rPr>
            <w:rFonts w:hint="eastAsia"/>
          </w:rPr>
          <w:t>含作用方向</w:t>
        </w:r>
        <w:r w:rsidR="008A44F8">
          <w:rPr>
            <w:rFonts w:hint="eastAsia"/>
          </w:rPr>
          <w:t>)</w:t>
        </w:r>
      </w:ins>
      <w:ins w:id="8442" w:author="張寶騌 CHANG,PAO-TSUNG" w:date="2022-06-13T16:15:00Z">
        <w:r w:rsidR="00CC796C">
          <w:rPr>
            <w:rFonts w:hint="eastAsia"/>
          </w:rPr>
          <w:t>進行</w:t>
        </w:r>
      </w:ins>
      <w:ins w:id="8443" w:author="張寶騌 CHANG,PAO-TSUNG" w:date="2022-06-13T16:17:00Z">
        <w:r w:rsidR="008A44F8">
          <w:rPr>
            <w:rFonts w:hint="eastAsia"/>
          </w:rPr>
          <w:t>考量</w:t>
        </w:r>
      </w:ins>
      <w:ins w:id="8444" w:author="張寶騌 CHANG,PAO-TSUNG" w:date="2022-06-13T16:19:00Z">
        <w:r w:rsidR="008A44F8">
          <w:rPr>
            <w:rFonts w:hint="eastAsia"/>
          </w:rPr>
          <w:t>。</w:t>
        </w:r>
      </w:ins>
      <w:ins w:id="8445" w:author="張寶騌 CHANG,PAO-TSUNG" w:date="2022-06-13T16:18:00Z">
        <w:r w:rsidR="008A44F8">
          <w:rPr>
            <w:rFonts w:hint="eastAsia"/>
          </w:rPr>
          <w:t>該路段曲線半徑為</w:t>
        </w:r>
        <w:r w:rsidR="008A44F8">
          <w:rPr>
            <w:rFonts w:hint="eastAsia"/>
          </w:rPr>
          <w:t>1780</w:t>
        </w:r>
      </w:ins>
      <w:ins w:id="8446" w:author="張寶騌 CHANG,PAO-TSUNG" w:date="2022-06-13T16:19:00Z">
        <w:r w:rsidR="008A44F8">
          <w:t>m</w:t>
        </w:r>
        <w:r w:rsidR="008A44F8">
          <w:rPr>
            <w:rFonts w:hint="eastAsia"/>
          </w:rPr>
          <w:t>，超高為</w:t>
        </w:r>
        <w:r w:rsidR="008A44F8">
          <w:rPr>
            <w:rFonts w:hint="eastAsia"/>
          </w:rPr>
          <w:t>45</w:t>
        </w:r>
        <w:r w:rsidR="008A44F8">
          <w:t>mm</w:t>
        </w:r>
        <w:r w:rsidR="008A44F8">
          <w:rPr>
            <w:rFonts w:hint="eastAsia"/>
          </w:rPr>
          <w:t>，</w:t>
        </w:r>
      </w:ins>
      <w:ins w:id="8447" w:author="張寶騌 CHANG,PAO-TSUNG" w:date="2022-06-13T16:32:00Z">
        <w:r w:rsidR="00100445">
          <w:rPr>
            <w:rFonts w:hint="eastAsia"/>
          </w:rPr>
          <w:t>以</w:t>
        </w:r>
        <w:r w:rsidR="00100445">
          <w:rPr>
            <w:rFonts w:hint="eastAsia"/>
          </w:rPr>
          <w:t>134</w:t>
        </w:r>
        <w:r w:rsidR="00100445">
          <w:rPr>
            <w:rFonts w:hint="eastAsia"/>
          </w:rPr>
          <w:t>次自強號</w:t>
        </w:r>
      </w:ins>
      <w:ins w:id="8448" w:author="張寶騌 CHANG,PAO-TSUNG" w:date="2022-06-13T16:48:00Z">
        <w:r w:rsidR="004A47EB">
          <w:rPr>
            <w:rFonts w:hint="eastAsia"/>
          </w:rPr>
          <w:t>為</w:t>
        </w:r>
      </w:ins>
      <w:ins w:id="8449" w:author="張寶騌 CHANG,PAO-TSUNG" w:date="2022-06-13T16:32:00Z">
        <w:r w:rsidR="00100445">
          <w:rPr>
            <w:rFonts w:hint="eastAsia"/>
          </w:rPr>
          <w:t>例，</w:t>
        </w:r>
      </w:ins>
      <w:ins w:id="8450" w:author="張寶騌 CHANG,PAO-TSUNG" w:date="2022-06-13T16:17:00Z">
        <w:r w:rsidR="008A44F8">
          <w:rPr>
            <w:rFonts w:hint="eastAsia"/>
          </w:rPr>
          <w:t>計算</w:t>
        </w:r>
      </w:ins>
      <w:ins w:id="8451" w:author="張寶騌 CHANG,PAO-TSUNG" w:date="2022-06-13T16:18:00Z">
        <w:r w:rsidR="008A44F8">
          <w:rPr>
            <w:rFonts w:hint="eastAsia"/>
          </w:rPr>
          <w:t>未被平衡之加速度</w:t>
        </w:r>
      </w:ins>
      <w:ins w:id="8452" w:author="張寶騌 CHANG,PAO-TSUNG" w:date="2022-06-13T16:19:00Z">
        <w:r w:rsidR="008A44F8">
          <w:rPr>
            <w:rFonts w:hint="eastAsia"/>
          </w:rPr>
          <w:t>為</w:t>
        </w:r>
        <w:r w:rsidR="008A44F8">
          <w:rPr>
            <w:rFonts w:hint="eastAsia"/>
          </w:rPr>
          <w:t>:</w:t>
        </w:r>
      </w:ins>
    </w:p>
    <w:p w14:paraId="5B5A9982" w14:textId="4F381D63" w:rsidR="001360AA" w:rsidRDefault="008A44F8" w:rsidP="008A44F8">
      <w:pPr>
        <w:pStyle w:val="aa"/>
        <w:numPr>
          <w:ilvl w:val="0"/>
          <w:numId w:val="86"/>
        </w:numPr>
        <w:ind w:leftChars="0" w:firstLineChars="0"/>
        <w:rPr>
          <w:ins w:id="8453" w:author="張寶騌 CHANG,PAO-TSUNG" w:date="2022-06-13T16:22:00Z"/>
        </w:rPr>
      </w:pPr>
      <w:ins w:id="8454" w:author="張寶騌 CHANG,PAO-TSUNG" w:date="2022-06-13T16:21:00Z">
        <w:r>
          <w:rPr>
            <w:rFonts w:hint="eastAsia"/>
          </w:rPr>
          <w:t>當通過速度為</w:t>
        </w:r>
        <w:r>
          <w:rPr>
            <w:rFonts w:hint="eastAsia"/>
          </w:rPr>
          <w:t>70</w:t>
        </w:r>
      </w:ins>
      <w:ins w:id="8455" w:author="張寶騌 CHANG,PAO-TSUNG" w:date="2022-06-13T16:22:00Z">
        <w:r w:rsidR="00AD0E52">
          <w:t>.7</w:t>
        </w:r>
      </w:ins>
      <w:ins w:id="8456" w:author="張寶騌 CHANG,PAO-TSUNG" w:date="2022-06-13T16:21:00Z">
        <w:r>
          <w:t>km/</w:t>
        </w:r>
      </w:ins>
      <w:ins w:id="8457" w:author="張寶騌 CHANG,PAO-TSUNG" w:date="2022-06-13T16:22:00Z">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w:t>
        </w:r>
      </w:ins>
      <w:ins w:id="8458" w:author="張寶騌 CHANG,PAO-TSUNG" w:date="2022-06-13T16:27:00Z">
        <w:r w:rsidR="00AD0E52">
          <w:rPr>
            <w:rFonts w:hint="eastAsia"/>
          </w:rPr>
          <w:t xml:space="preserve"> :</w:t>
        </w:r>
      </w:ins>
    </w:p>
    <w:p w14:paraId="32795475" w14:textId="7F2198AB" w:rsidR="00AD0E52" w:rsidRDefault="00AD0E52" w:rsidP="00AD0E52">
      <w:pPr>
        <w:pStyle w:val="aa"/>
        <w:ind w:leftChars="0" w:left="960" w:firstLineChars="0" w:firstLine="0"/>
        <w:rPr>
          <w:ins w:id="8459" w:author="張寶騌 CHANG,PAO-TSUNG" w:date="2022-06-13T16:25:00Z"/>
        </w:rPr>
      </w:pPr>
      <w:ins w:id="8460" w:author="張寶騌 CHANG,PAO-TSUNG" w:date="2022-06-13T16:22:00Z">
        <w:r>
          <w:rPr>
            <w:rFonts w:hint="eastAsia"/>
          </w:rPr>
          <w:t xml:space="preserve"> </w:t>
        </w:r>
      </w:ins>
      <m:oMath>
        <m:r>
          <w:ins w:id="8461" w:author="張寶騌 CHANG,PAO-TSUNG" w:date="2022-06-13T16:23:00Z">
            <m:rPr>
              <m:sty m:val="p"/>
            </m:rPr>
            <w:rPr>
              <w:rFonts w:ascii="Cambria Math" w:hAnsi="Cambria Math" w:hint="eastAsia"/>
            </w:rPr>
            <m:t>理論平衡超高</m:t>
          </w:ins>
        </m:r>
        <m:r>
          <w:ins w:id="8462" w:author="張寶騌 CHANG,PAO-TSUNG" w:date="2022-06-13T16:23:00Z">
            <w:rPr>
              <w:rFonts w:ascii="Cambria Math" w:hAnsi="Cambria Math" w:hint="eastAsia"/>
            </w:rPr>
            <m:t xml:space="preserve">=8.4 </m:t>
          </w:ins>
        </m:r>
        <m:r>
          <w:ins w:id="8463" w:author="張寶騌 CHANG,PAO-TSUNG" w:date="2022-06-13T16:23:00Z">
            <w:rPr>
              <w:rFonts w:ascii="Cambria Math" w:hAnsi="Cambria Math"/>
            </w:rPr>
            <m:t>×</m:t>
          </w:ins>
        </m:r>
        <m:r>
          <w:ins w:id="8464" w:author="張寶騌 CHANG,PAO-TSUNG" w:date="2022-06-13T16:23:00Z">
            <w:rPr>
              <w:rFonts w:ascii="Cambria Math" w:hAnsi="Cambria Math" w:hint="eastAsia"/>
            </w:rPr>
            <m:t xml:space="preserve"> </m:t>
          </w:ins>
        </m:r>
        <m:f>
          <m:fPr>
            <m:ctrlPr>
              <w:ins w:id="8465" w:author="張寶騌 CHANG,PAO-TSUNG" w:date="2022-06-13T16:23:00Z">
                <w:rPr>
                  <w:rFonts w:ascii="Cambria Math" w:hAnsi="Cambria Math"/>
                  <w:i/>
                </w:rPr>
              </w:ins>
            </m:ctrlPr>
          </m:fPr>
          <m:num>
            <m:sSubSup>
              <m:sSubSupPr>
                <m:ctrlPr>
                  <w:ins w:id="8466" w:author="張寶騌 CHANG,PAO-TSUNG" w:date="2022-06-14T16:33:00Z">
                    <w:rPr>
                      <w:rFonts w:ascii="Cambria Math" w:hAnsi="Cambria Math"/>
                      <w:i/>
                    </w:rPr>
                  </w:ins>
                </m:ctrlPr>
              </m:sSubSupPr>
              <m:e>
                <m:r>
                  <w:ins w:id="8467" w:author="張寶騌 CHANG,PAO-TSUNG" w:date="2022-06-14T16:34:00Z">
                    <w:rPr>
                      <w:rFonts w:ascii="Cambria Math" w:hAnsi="Cambria Math"/>
                    </w:rPr>
                    <m:t>V</m:t>
                  </w:ins>
                </m:r>
              </m:e>
              <m:sub>
                <m:r>
                  <w:ins w:id="8468" w:author="張寶騌 CHANG,PAO-TSUNG" w:date="2022-06-14T16:34:00Z">
                    <w:rPr>
                      <w:rFonts w:ascii="Cambria Math" w:hAnsi="Cambria Math"/>
                    </w:rPr>
                    <m:t>1</m:t>
                  </w:ins>
                </m:r>
              </m:sub>
              <m:sup>
                <m:r>
                  <w:ins w:id="8469" w:author="張寶騌 CHANG,PAO-TSUNG" w:date="2022-06-14T16:34:00Z">
                    <w:rPr>
                      <w:rFonts w:ascii="Cambria Math" w:hAnsi="Cambria Math"/>
                    </w:rPr>
                    <m:t>2</m:t>
                  </w:ins>
                </m:r>
              </m:sup>
            </m:sSubSup>
          </m:num>
          <m:den>
            <m:r>
              <w:ins w:id="8470" w:author="張寶騌 CHANG,PAO-TSUNG" w:date="2022-06-13T16:24:00Z">
                <w:rPr>
                  <w:rFonts w:ascii="Cambria Math" w:hAnsi="Cambria Math"/>
                </w:rPr>
                <m:t>R</m:t>
              </w:ins>
            </m:r>
          </m:den>
        </m:f>
        <m:r>
          <w:ins w:id="8471" w:author="張寶騌 CHANG,PAO-TSUNG" w:date="2022-06-13T16:24:00Z">
            <w:rPr>
              <w:rFonts w:ascii="Cambria Math" w:hAnsi="Cambria Math"/>
            </w:rPr>
            <m:t xml:space="preserve">=8.4 × </m:t>
          </w:ins>
        </m:r>
        <m:f>
          <m:fPr>
            <m:ctrlPr>
              <w:ins w:id="8472" w:author="張寶騌 CHANG,PAO-TSUNG" w:date="2022-06-13T16:24:00Z">
                <w:rPr>
                  <w:rFonts w:ascii="Cambria Math" w:hAnsi="Cambria Math"/>
                  <w:i/>
                </w:rPr>
              </w:ins>
            </m:ctrlPr>
          </m:fPr>
          <m:num>
            <m:sSup>
              <m:sSupPr>
                <m:ctrlPr>
                  <w:ins w:id="8473" w:author="張寶騌 CHANG,PAO-TSUNG" w:date="2022-06-13T16:24:00Z">
                    <w:rPr>
                      <w:rFonts w:ascii="Cambria Math" w:hAnsi="Cambria Math"/>
                      <w:i/>
                    </w:rPr>
                  </w:ins>
                </m:ctrlPr>
              </m:sSupPr>
              <m:e>
                <m:r>
                  <w:ins w:id="8474" w:author="張寶騌 CHANG,PAO-TSUNG" w:date="2022-06-13T16:24:00Z">
                    <w:rPr>
                      <w:rFonts w:ascii="Cambria Math" w:hAnsi="Cambria Math"/>
                    </w:rPr>
                    <m:t>7</m:t>
                  </w:ins>
                </m:r>
                <m:r>
                  <w:rPr>
                    <w:rFonts w:ascii="Cambria Math" w:hAnsi="Cambria Math" w:hint="eastAsia"/>
                  </w:rPr>
                  <m:t>0.</m:t>
                </m:r>
                <m:r>
                  <w:ins w:id="8475" w:author="張寶騌 CHANG,PAO-TSUNG" w:date="2022-06-13T16:24:00Z">
                    <w:rPr>
                      <w:rFonts w:ascii="Cambria Math" w:hAnsi="Cambria Math"/>
                    </w:rPr>
                    <m:t>7</m:t>
                  </w:ins>
                </m:r>
              </m:e>
              <m:sup>
                <m:r>
                  <w:ins w:id="8476" w:author="張寶騌 CHANG,PAO-TSUNG" w:date="2022-06-13T16:24:00Z">
                    <w:rPr>
                      <w:rFonts w:ascii="Cambria Math" w:hAnsi="Cambria Math"/>
                    </w:rPr>
                    <m:t>2</m:t>
                  </w:ins>
                </m:r>
              </m:sup>
            </m:sSup>
          </m:num>
          <m:den>
            <m:r>
              <w:ins w:id="8477" w:author="張寶騌 CHANG,PAO-TSUNG" w:date="2022-06-13T16:24:00Z">
                <w:rPr>
                  <w:rFonts w:ascii="Cambria Math" w:hAnsi="Cambria Math"/>
                </w:rPr>
                <m:t>1780</m:t>
              </w:ins>
            </m:r>
          </m:den>
        </m:f>
        <m:r>
          <w:ins w:id="8478" w:author="張寶騌 CHANG,PAO-TSUNG" w:date="2022-06-13T16:24:00Z">
            <w:rPr>
              <w:rFonts w:ascii="Cambria Math" w:hAnsi="Cambria Math"/>
            </w:rPr>
            <m:t>=22.5</m:t>
          </w:ins>
        </m:r>
        <m:r>
          <w:ins w:id="8479" w:author="張寶騌 CHANG,PAO-TSUNG" w:date="2022-06-13T16:25:00Z">
            <w:rPr>
              <w:rFonts w:ascii="Cambria Math" w:hAnsi="Cambria Math"/>
            </w:rPr>
            <m:t>mm</m:t>
          </w:ins>
        </m:r>
      </m:oMath>
    </w:p>
    <w:p w14:paraId="47CFEBF1" w14:textId="5A66A45F" w:rsidR="00AD0E52" w:rsidRPr="00AD094A" w:rsidRDefault="00AD0E52" w:rsidP="00AD0E52">
      <w:pPr>
        <w:pStyle w:val="aa"/>
        <w:ind w:leftChars="0" w:left="960" w:firstLineChars="0" w:firstLine="0"/>
        <w:rPr>
          <w:ins w:id="8480" w:author="張寶騌 CHANG,PAO-TSUNG" w:date="2022-06-13T16:26:00Z"/>
          <w:iCs/>
          <w:rPrChange w:id="8481" w:author="張寶騌 CHANG,PAO-TSUNG" w:date="2022-06-14T16:25:00Z">
            <w:rPr>
              <w:ins w:id="8482" w:author="張寶騌 CHANG,PAO-TSUNG" w:date="2022-06-13T16:26:00Z"/>
              <w:rFonts w:ascii="Cambria Math" w:hAnsi="Cambria Math"/>
              <w:i/>
            </w:rPr>
          </w:rPrChange>
        </w:rPr>
      </w:pPr>
      <w:ins w:id="8483" w:author="張寶騌 CHANG,PAO-TSUNG" w:date="2022-06-13T16:25:00Z">
        <w:r>
          <w:rPr>
            <w:rFonts w:hint="eastAsia"/>
          </w:rPr>
          <w:t xml:space="preserve"> </w:t>
        </w:r>
      </w:ins>
      <m:oMath>
        <m:r>
          <w:ins w:id="8484" w:author="張寶騌 CHANG,PAO-TSUNG" w:date="2022-06-13T16:25:00Z">
            <m:rPr>
              <m:sty m:val="p"/>
            </m:rPr>
            <w:rPr>
              <w:rFonts w:ascii="Cambria Math" w:hAnsi="Cambria Math" w:hint="eastAsia"/>
            </w:rPr>
            <m:t>超高不足量</m:t>
          </w:ins>
        </m:r>
        <m:r>
          <w:ins w:id="8485" w:author="張寶騌 CHANG,PAO-TSUNG" w:date="2022-06-13T16:25:00Z">
            <m:rPr>
              <m:sty m:val="p"/>
            </m:rPr>
            <w:rPr>
              <w:rFonts w:ascii="Cambria Math" w:hAnsi="Cambria Math" w:hint="eastAsia"/>
            </w:rPr>
            <m:t>=</m:t>
          </w:ins>
        </m:r>
        <m:r>
          <w:ins w:id="8486" w:author="張寶騌 CHANG,PAO-TSUNG" w:date="2022-06-13T16:25:00Z">
            <m:rPr>
              <m:sty m:val="p"/>
            </m:rPr>
            <w:rPr>
              <w:rFonts w:ascii="Cambria Math" w:hAnsi="Cambria Math" w:hint="eastAsia"/>
            </w:rPr>
            <m:t>理論平衡超高</m:t>
          </w:ins>
        </m:r>
        <m:r>
          <w:ins w:id="8487" w:author="張寶騌 CHANG,PAO-TSUNG" w:date="2022-06-13T16:25:00Z">
            <m:rPr>
              <m:sty m:val="p"/>
            </m:rPr>
            <w:rPr>
              <w:rFonts w:ascii="Cambria Math" w:eastAsia="MS Gothic" w:hAnsi="Cambria Math" w:cs="MS Gothic" w:hint="eastAsia"/>
            </w:rPr>
            <m:t>-</m:t>
          </w:ins>
        </m:r>
        <m:r>
          <w:ins w:id="8488" w:author="張寶騌 CHANG,PAO-TSUNG" w:date="2022-06-13T16:25:00Z">
            <m:rPr>
              <m:sty m:val="p"/>
            </m:rPr>
            <w:rPr>
              <w:rFonts w:ascii="Cambria Math" w:hAnsi="Cambria Math" w:hint="eastAsia"/>
            </w:rPr>
            <m:t>實際佈設</m:t>
          </w:ins>
        </m:r>
        <m:r>
          <w:ins w:id="8489" w:author="張寶騌 CHANG,PAO-TSUNG" w:date="2022-06-13T16:26:00Z">
            <m:rPr>
              <m:sty m:val="p"/>
            </m:rPr>
            <w:rPr>
              <w:rFonts w:ascii="Cambria Math" w:hAnsi="Cambria Math" w:hint="eastAsia"/>
            </w:rPr>
            <m:t>超高</m:t>
          </w:ins>
        </m:r>
      </m:oMath>
    </w:p>
    <w:p w14:paraId="18B1094E" w14:textId="2D162A03" w:rsidR="00AD0E52" w:rsidRPr="00E43849" w:rsidRDefault="00AD0E52">
      <w:pPr>
        <w:ind w:leftChars="0" w:left="0" w:firstLineChars="0" w:firstLine="0"/>
        <w:rPr>
          <w:ins w:id="8490" w:author="張寶騌 CHANG,PAO-TSUNG" w:date="2022-06-14T16:27:00Z"/>
        </w:rPr>
      </w:pPr>
      <m:oMathPara>
        <m:oMathParaPr>
          <m:jc m:val="center"/>
        </m:oMathParaPr>
        <m:oMath>
          <m:r>
            <w:ins w:id="8491" w:author="張寶騌 CHANG,PAO-TSUNG" w:date="2022-06-13T16:26:00Z">
              <w:rPr>
                <w:rFonts w:ascii="Cambria Math" w:hAnsi="Cambria Math"/>
              </w:rPr>
              <m:t>=</m:t>
            </w:ins>
          </m:r>
          <m:r>
            <w:ins w:id="8492" w:author="張寶騌 CHANG,PAO-TSUNG" w:date="2022-06-13T16:26:00Z">
              <w:rPr>
                <w:rFonts w:ascii="Cambria Math" w:hAnsi="Cambria Math"/>
                <w:rPrChange w:id="8493" w:author="張寶騌 CHANG,PAO-TSUNG" w:date="2022-06-13T16:26:00Z">
                  <w:rPr/>
                </w:rPrChange>
              </w:rPr>
              <m:t>22.5</m:t>
            </w:ins>
          </m:r>
          <m:r>
            <w:ins w:id="8494" w:author="張寶騌 CHANG,PAO-TSUNG" w:date="2022-06-13T16:26:00Z">
              <w:rPr>
                <w:rFonts w:ascii="Cambria Math" w:eastAsia="MS Gothic" w:hAnsi="Cambria Math" w:cs="MS Gothic"/>
                <w:rPrChange w:id="8495" w:author="張寶騌 CHANG,PAO-TSUNG" w:date="2022-06-13T16:26:00Z">
                  <w:rPr>
                    <w:rFonts w:ascii="MS Gothic" w:eastAsia="MS Gothic" w:hAnsi="MS Gothic" w:cs="MS Gothic"/>
                  </w:rPr>
                </w:rPrChange>
              </w:rPr>
              <m:t>-</m:t>
            </w:ins>
          </m:r>
          <m:r>
            <w:ins w:id="8496" w:author="張寶騌 CHANG,PAO-TSUNG" w:date="2022-06-13T16:26:00Z">
              <w:rPr>
                <w:rFonts w:ascii="Cambria Math" w:hAnsi="Cambria Math"/>
                <w:rPrChange w:id="8497" w:author="張寶騌 CHANG,PAO-TSUNG" w:date="2022-06-13T16:26:00Z">
                  <w:rPr/>
                </w:rPrChange>
              </w:rPr>
              <m:t xml:space="preserve">45= </m:t>
            </w:ins>
          </m:r>
          <m:r>
            <w:ins w:id="8498" w:author="張寶騌 CHANG,PAO-TSUNG" w:date="2022-06-13T16:26:00Z">
              <w:rPr>
                <w:rFonts w:ascii="Cambria Math" w:eastAsia="MS Gothic" w:hAnsi="Cambria Math" w:cs="MS Gothic"/>
                <w:rPrChange w:id="8499" w:author="張寶騌 CHANG,PAO-TSUNG" w:date="2022-06-13T16:26:00Z">
                  <w:rPr>
                    <w:rFonts w:ascii="MS Gothic" w:eastAsia="MS Gothic" w:hAnsi="MS Gothic" w:cs="MS Gothic"/>
                  </w:rPr>
                </w:rPrChange>
              </w:rPr>
              <m:t>-</m:t>
            </w:ins>
          </m:r>
          <m:r>
            <w:ins w:id="8500" w:author="張寶騌 CHANG,PAO-TSUNG" w:date="2022-06-13T16:26:00Z">
              <w:rPr>
                <w:rFonts w:ascii="Cambria Math" w:hAnsi="Cambria Math"/>
                <w:rPrChange w:id="8501" w:author="張寶騌 CHANG,PAO-TSUNG" w:date="2022-06-13T16:26:00Z">
                  <w:rPr/>
                </w:rPrChange>
              </w:rPr>
              <m:t>22.5mm (</m:t>
            </w:ins>
          </m:r>
          <m:r>
            <w:ins w:id="8502" w:author="張寶騌 CHANG,PAO-TSUNG" w:date="2022-06-13T16:26:00Z">
              <m:rPr>
                <m:sty m:val="p"/>
              </m:rPr>
              <w:rPr>
                <w:rFonts w:ascii="Cambria Math" w:hAnsi="Cambria Math" w:hint="eastAsia"/>
              </w:rPr>
              <m:t>超高過量</m:t>
            </w:ins>
          </m:r>
          <m:r>
            <w:ins w:id="8503" w:author="張寶騌 CHANG,PAO-TSUNG" w:date="2022-06-13T16:26:00Z">
              <w:rPr>
                <w:rFonts w:ascii="Cambria Math" w:hAnsi="Cambria Math"/>
                <w:rPrChange w:id="8504" w:author="張寶騌 CHANG,PAO-TSUNG" w:date="2022-06-13T16:26:00Z">
                  <w:rPr/>
                </w:rPrChange>
              </w:rPr>
              <m:t>)</m:t>
            </w:ins>
          </m:r>
        </m:oMath>
      </m:oMathPara>
    </w:p>
    <w:p w14:paraId="4656741B" w14:textId="1B7C3399" w:rsidR="00E43849" w:rsidRDefault="00E43849">
      <w:pPr>
        <w:ind w:leftChars="0" w:left="0" w:firstLineChars="0" w:firstLine="0"/>
        <w:rPr>
          <w:ins w:id="8505" w:author="張寶騌 CHANG,PAO-TSUNG" w:date="2022-06-14T16:30:00Z"/>
        </w:rPr>
      </w:pPr>
      <w:ins w:id="8506" w:author="張寶騌 CHANG,PAO-TSUNG" w:date="2022-06-14T16:27:00Z">
        <w:r>
          <w:tab/>
        </w:r>
        <w:r>
          <w:tab/>
        </w:r>
      </w:ins>
      <w:ins w:id="8507" w:author="張寶騌 CHANG,PAO-TSUNG" w:date="2022-06-14T16:28:00Z">
        <w:r>
          <w:rPr>
            <w:rFonts w:hint="eastAsia"/>
          </w:rPr>
          <w:t>依據未被平衡</w:t>
        </w:r>
      </w:ins>
      <w:ins w:id="8508" w:author="張寶騌 CHANG,PAO-TSUNG" w:date="2022-06-14T16:29:00Z">
        <w:r>
          <w:rPr>
            <w:rFonts w:hint="eastAsia"/>
          </w:rPr>
          <w:t>之加速度與超高不足的關係式</w:t>
        </w:r>
      </w:ins>
      <w:r>
        <w:fldChar w:fldCharType="begin"/>
      </w:r>
      <w:r w:rsidR="009700FF">
        <w:rPr>
          <w:rFonts w:hint="eastAsia"/>
        </w:rPr>
        <w:instrText xml:space="preserve"> ADDIN EN.CITE &lt;EndNote&gt;&lt;Cite&gt;&lt;Author&gt;</w:instrText>
      </w:r>
      <w:r w:rsidR="009700FF">
        <w:rPr>
          <w:rFonts w:hint="eastAsia"/>
        </w:rPr>
        <w:instrText>陳鴻麟</w:instrText>
      </w:r>
      <w:r w:rsidR="009700FF">
        <w:rPr>
          <w:rFonts w:hint="eastAsia"/>
        </w:rPr>
        <w:instrText>&lt;/Author&gt;&lt;Year&gt;2018&lt;/Year&gt;&lt;RecNum&gt;51&lt;/RecNum&gt;&lt;DisplayText&gt;[29]&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9700FF">
        <w:rPr>
          <w:rFonts w:hint="eastAsia"/>
        </w:rPr>
        <w:instrText>陳鴻麟</w:instrText>
      </w:r>
      <w:r w:rsidR="009700FF">
        <w:rPr>
          <w:rFonts w:hint="eastAsia"/>
        </w:rPr>
        <w:instrText>&lt;/style&gt;&lt;/author&gt;&lt;/authors&gt;&lt;/contributors&gt;&lt;titles&gt;&lt;title&gt;&lt;style face="normal" font="default" charset="136" size="100%"&gt;</w:instrText>
      </w:r>
      <w:r w:rsidR="009700FF">
        <w:rPr>
          <w:rFonts w:hint="eastAsia"/>
        </w:rPr>
        <w:instrText>鐵道工程實務</w:instrText>
      </w:r>
      <w:r w:rsidR="009700FF">
        <w:rPr>
          <w:rFonts w:hint="eastAsia"/>
        </w:rPr>
        <w:instrText>&lt;/style&gt;&lt;/title&gt;&lt;/titles&gt;&lt;dates&gt;&lt;year&gt;2018&lt;/year&gt;&lt;/dates&gt;&lt;pub-location&gt;&lt;style face="normal" font="default" charset="136" size="100%"&gt;</w:instrText>
      </w:r>
      <w:r w:rsidR="009700FF">
        <w:rPr>
          <w:rFonts w:hint="eastAsia"/>
        </w:rPr>
        <w:instrText>台北市</w:instrText>
      </w:r>
      <w:r w:rsidR="009700FF">
        <w:rPr>
          <w:rFonts w:hint="eastAsia"/>
        </w:rPr>
        <w:instrText>&lt;/style&gt;&lt;/pub-location&gt;&lt;publisher&gt;&lt;style face="normal" font="default" charset="136" size="100%"&gt;</w:instrText>
      </w:r>
      <w:r w:rsidR="009700FF">
        <w:rPr>
          <w:rFonts w:hint="eastAsia"/>
        </w:rPr>
        <w:instrText>詹氏書局</w:instrText>
      </w:r>
      <w:r w:rsidR="009700FF">
        <w:rPr>
          <w:rFonts w:hint="eastAsia"/>
        </w:rPr>
        <w:instrText>&lt;/s</w:instrText>
      </w:r>
      <w:r w:rsidR="009700FF">
        <w:instrText>tyle&gt;&lt;/publisher&gt;&lt;urls&gt;&lt;/urls&gt;&lt;/record&gt;&lt;/Cite&gt;&lt;/EndNote&gt;</w:instrText>
      </w:r>
      <w:r>
        <w:fldChar w:fldCharType="separate"/>
      </w:r>
      <w:r w:rsidR="009700FF">
        <w:rPr>
          <w:noProof/>
        </w:rPr>
        <w:t>[29]</w:t>
      </w:r>
      <w:r>
        <w:fldChar w:fldCharType="end"/>
      </w:r>
      <w:ins w:id="8509" w:author="張寶騌 CHANG,PAO-TSUNG" w:date="2022-06-14T16:30:00Z">
        <w:r>
          <w:rPr>
            <w:rFonts w:hint="eastAsia"/>
          </w:rPr>
          <w:t>:</w:t>
        </w:r>
      </w:ins>
    </w:p>
    <w:p w14:paraId="1BDA31F2" w14:textId="576604EE" w:rsidR="00E43849" w:rsidRPr="000C6687" w:rsidRDefault="00E43849">
      <w:pPr>
        <w:ind w:leftChars="0" w:left="0" w:firstLineChars="0" w:firstLine="0"/>
        <w:rPr>
          <w:ins w:id="8510" w:author="張寶騌 CHANG,PAO-TSUNG" w:date="2022-06-14T16:35:00Z"/>
        </w:rPr>
      </w:pPr>
      <m:oMathPara>
        <m:oMathParaPr>
          <m:jc m:val="center"/>
        </m:oMathParaPr>
        <m:oMath>
          <m:r>
            <w:ins w:id="8511" w:author="張寶騌 CHANG,PAO-TSUNG" w:date="2022-06-14T16:30:00Z">
              <w:rPr>
                <w:rFonts w:ascii="Cambria Math" w:hAnsi="Cambria Math"/>
              </w:rPr>
              <w:lastRenderedPageBreak/>
              <m:t xml:space="preserve">∆h= </m:t>
            </w:ins>
          </m:r>
          <m:f>
            <m:fPr>
              <m:ctrlPr>
                <w:ins w:id="8512" w:author="張寶騌 CHANG,PAO-TSUNG" w:date="2022-06-14T16:31:00Z">
                  <w:rPr>
                    <w:rFonts w:ascii="Cambria Math" w:hAnsi="Cambria Math"/>
                    <w:i/>
                  </w:rPr>
                </w:ins>
              </m:ctrlPr>
            </m:fPr>
            <m:num>
              <m:r>
                <w:ins w:id="8513" w:author="張寶騌 CHANG,PAO-TSUNG" w:date="2022-06-14T16:31:00Z">
                  <w:rPr>
                    <w:rFonts w:ascii="Cambria Math" w:hAnsi="Cambria Math"/>
                  </w:rPr>
                  <m:t>S</m:t>
                </w:ins>
              </m:r>
            </m:num>
            <m:den>
              <m:r>
                <w:ins w:id="8514" w:author="張寶騌 CHANG,PAO-TSUNG" w:date="2022-06-14T16:31:00Z">
                  <w:rPr>
                    <w:rFonts w:ascii="Cambria Math" w:hAnsi="Cambria Math"/>
                  </w:rPr>
                  <m:t>g</m:t>
                </w:ins>
              </m:r>
            </m:den>
          </m:f>
          <m:d>
            <m:dPr>
              <m:ctrlPr>
                <w:ins w:id="8515" w:author="張寶騌 CHANG,PAO-TSUNG" w:date="2022-06-14T16:31:00Z">
                  <w:rPr>
                    <w:rFonts w:ascii="Cambria Math" w:hAnsi="Cambria Math"/>
                    <w:i/>
                  </w:rPr>
                </w:ins>
              </m:ctrlPr>
            </m:dPr>
            <m:e>
              <m:f>
                <m:fPr>
                  <m:ctrlPr>
                    <w:ins w:id="8516" w:author="張寶騌 CHANG,PAO-TSUNG" w:date="2022-06-14T16:32:00Z">
                      <w:rPr>
                        <w:rFonts w:ascii="Cambria Math" w:hAnsi="Cambria Math"/>
                        <w:i/>
                      </w:rPr>
                    </w:ins>
                  </m:ctrlPr>
                </m:fPr>
                <m:num>
                  <m:sSubSup>
                    <m:sSubSupPr>
                      <m:ctrlPr>
                        <w:ins w:id="8517" w:author="張寶騌 CHANG,PAO-TSUNG" w:date="2022-06-14T16:33:00Z">
                          <w:rPr>
                            <w:rFonts w:ascii="Cambria Math" w:hAnsi="Cambria Math"/>
                            <w:i/>
                          </w:rPr>
                        </w:ins>
                      </m:ctrlPr>
                    </m:sSubSupPr>
                    <m:e>
                      <m:r>
                        <w:ins w:id="8518" w:author="張寶騌 CHANG,PAO-TSUNG" w:date="2022-06-14T16:33:00Z">
                          <w:rPr>
                            <w:rFonts w:ascii="Cambria Math" w:hAnsi="Cambria Math"/>
                          </w:rPr>
                          <m:t>V</m:t>
                        </w:ins>
                      </m:r>
                    </m:e>
                    <m:sub>
                      <m:r>
                        <w:ins w:id="8519" w:author="張寶騌 CHANG,PAO-TSUNG" w:date="2022-06-14T16:33:00Z">
                          <w:rPr>
                            <w:rFonts w:ascii="Cambria Math" w:hAnsi="Cambria Math"/>
                          </w:rPr>
                          <m:t>1</m:t>
                        </w:ins>
                      </m:r>
                    </m:sub>
                    <m:sup>
                      <m:r>
                        <w:ins w:id="8520" w:author="張寶騌 CHANG,PAO-TSUNG" w:date="2022-06-14T16:33:00Z">
                          <w:rPr>
                            <w:rFonts w:ascii="Cambria Math" w:hAnsi="Cambria Math"/>
                          </w:rPr>
                          <m:t>2</m:t>
                        </w:ins>
                      </m:r>
                    </m:sup>
                  </m:sSubSup>
                </m:num>
                <m:den>
                  <m:r>
                    <w:ins w:id="8521" w:author="張寶騌 CHANG,PAO-TSUNG" w:date="2022-06-14T16:33:00Z">
                      <w:rPr>
                        <w:rFonts w:ascii="Cambria Math" w:hAnsi="Cambria Math"/>
                      </w:rPr>
                      <m:t>R</m:t>
                    </w:ins>
                  </m:r>
                </m:den>
              </m:f>
              <m:r>
                <w:ins w:id="8522" w:author="張寶騌 CHANG,PAO-TSUNG" w:date="2022-06-14T16:32:00Z">
                  <w:rPr>
                    <w:rFonts w:ascii="Cambria Math" w:hAnsi="Cambria Math"/>
                  </w:rPr>
                  <m:t>-</m:t>
                </w:ins>
              </m:r>
              <m:f>
                <m:fPr>
                  <m:ctrlPr>
                    <w:ins w:id="8523" w:author="張寶騌 CHANG,PAO-TSUNG" w:date="2022-06-14T16:32:00Z">
                      <w:rPr>
                        <w:rFonts w:ascii="Cambria Math" w:hAnsi="Cambria Math"/>
                        <w:i/>
                      </w:rPr>
                    </w:ins>
                  </m:ctrlPr>
                </m:fPr>
                <m:num>
                  <m:sSubSup>
                    <m:sSubSupPr>
                      <m:ctrlPr>
                        <w:ins w:id="8524" w:author="張寶騌 CHANG,PAO-TSUNG" w:date="2022-06-14T16:33:00Z">
                          <w:rPr>
                            <w:rFonts w:ascii="Cambria Math" w:hAnsi="Cambria Math"/>
                            <w:i/>
                          </w:rPr>
                        </w:ins>
                      </m:ctrlPr>
                    </m:sSubSupPr>
                    <m:e>
                      <m:r>
                        <w:ins w:id="8525" w:author="張寶騌 CHANG,PAO-TSUNG" w:date="2022-06-14T16:33:00Z">
                          <w:rPr>
                            <w:rFonts w:ascii="Cambria Math" w:hAnsi="Cambria Math"/>
                          </w:rPr>
                          <m:t>V</m:t>
                        </w:ins>
                      </m:r>
                    </m:e>
                    <m:sub>
                      <m:r>
                        <w:ins w:id="8526" w:author="張寶騌 CHANG,PAO-TSUNG" w:date="2022-06-14T16:33:00Z">
                          <w:rPr>
                            <w:rFonts w:ascii="Cambria Math" w:hAnsi="Cambria Math"/>
                          </w:rPr>
                          <m:t>j</m:t>
                        </w:ins>
                      </m:r>
                    </m:sub>
                    <m:sup>
                      <m:r>
                        <w:ins w:id="8527" w:author="張寶騌 CHANG,PAO-TSUNG" w:date="2022-06-14T16:33:00Z">
                          <w:rPr>
                            <w:rFonts w:ascii="Cambria Math" w:hAnsi="Cambria Math"/>
                          </w:rPr>
                          <m:t>2</m:t>
                        </w:ins>
                      </m:r>
                    </m:sup>
                  </m:sSubSup>
                </m:num>
                <m:den>
                  <m:r>
                    <w:ins w:id="8528" w:author="張寶騌 CHANG,PAO-TSUNG" w:date="2022-06-14T16:33:00Z">
                      <w:rPr>
                        <w:rFonts w:ascii="Cambria Math" w:hAnsi="Cambria Math"/>
                      </w:rPr>
                      <m:t>R</m:t>
                    </w:ins>
                  </m:r>
                </m:den>
              </m:f>
            </m:e>
          </m:d>
          <m:r>
            <w:ins w:id="8529" w:author="張寶騌 CHANG,PAO-TSUNG" w:date="2022-06-14T16:34:00Z">
              <w:rPr>
                <w:rFonts w:ascii="Cambria Math" w:hAnsi="Cambria Math"/>
              </w:rPr>
              <m:t>=</m:t>
            </w:ins>
          </m:r>
          <m:f>
            <m:fPr>
              <m:ctrlPr>
                <w:ins w:id="8530" w:author="張寶騌 CHANG,PAO-TSUNG" w:date="2022-06-14T16:34:00Z">
                  <w:rPr>
                    <w:rFonts w:ascii="Cambria Math" w:hAnsi="Cambria Math"/>
                    <w:i/>
                  </w:rPr>
                </w:ins>
              </m:ctrlPr>
            </m:fPr>
            <m:num>
              <m:r>
                <w:ins w:id="8531" w:author="張寶騌 CHANG,PAO-TSUNG" w:date="2022-06-14T16:34:00Z">
                  <w:rPr>
                    <w:rFonts w:ascii="Cambria Math" w:hAnsi="Cambria Math"/>
                  </w:rPr>
                  <m:t>1067</m:t>
                </w:ins>
              </m:r>
            </m:num>
            <m:den>
              <m:r>
                <w:ins w:id="8532" w:author="張寶騌 CHANG,PAO-TSUNG" w:date="2022-06-14T16:34:00Z">
                  <w:rPr>
                    <w:rFonts w:ascii="Cambria Math" w:hAnsi="Cambria Math"/>
                  </w:rPr>
                  <m:t>9.8</m:t>
                </w:ins>
              </m:r>
            </m:den>
          </m:f>
          <m:r>
            <w:ins w:id="8533" w:author="張寶騌 CHANG,PAO-TSUNG" w:date="2022-06-14T16:34:00Z">
              <w:rPr>
                <w:rFonts w:ascii="Cambria Math" w:hAnsi="Cambria Math"/>
              </w:rPr>
              <m:t>×α=</m:t>
            </w:ins>
          </m:r>
          <m:r>
            <w:ins w:id="8534" w:author="張寶騌 CHANG,PAO-TSUNG" w:date="2022-06-14T16:35:00Z">
              <w:rPr>
                <w:rFonts w:ascii="Cambria Math" w:hAnsi="Cambria Math"/>
              </w:rPr>
              <m:t>109α</m:t>
            </w:ins>
          </m:r>
        </m:oMath>
      </m:oMathPara>
    </w:p>
    <w:p w14:paraId="16B4CE55" w14:textId="45ECF4F8" w:rsidR="000C6687" w:rsidRDefault="00CC09C8">
      <w:pPr>
        <w:ind w:leftChars="83" w:left="199" w:firstLineChars="0"/>
        <w:jc w:val="both"/>
        <w:rPr>
          <w:ins w:id="8535" w:author="張寶騌 CHANG,PAO-TSUNG" w:date="2022-06-22T01:33:00Z"/>
        </w:rPr>
        <w:pPrChange w:id="8536" w:author="張寶騌 CHANG,PAO-TSUNG" w:date="2022-06-22T01:34:00Z">
          <w:pPr>
            <w:ind w:leftChars="0" w:left="0" w:firstLineChars="0" w:firstLine="0"/>
          </w:pPr>
        </w:pPrChange>
      </w:pPr>
      <w:ins w:id="8537" w:author="張寶騌 CHANG,PAO-TSUNG" w:date="2022-06-22T01:34:00Z">
        <w:r>
          <w:rPr>
            <w:rFonts w:hint="eastAsia"/>
            <w:sz w:val="18"/>
            <w:szCs w:val="16"/>
          </w:rPr>
          <w:t xml:space="preserve">               </w:t>
        </w:r>
      </w:ins>
      <w:ins w:id="8538" w:author="張寶騌 CHANG,PAO-TSUNG" w:date="2022-06-22T01:33:00Z">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ins>
    </w:p>
    <w:p w14:paraId="2AB49A48" w14:textId="77777777" w:rsidR="00CC09C8" w:rsidRPr="00E43849" w:rsidRDefault="00CC09C8">
      <w:pPr>
        <w:ind w:leftChars="0" w:left="0" w:firstLineChars="0" w:firstLine="0"/>
        <w:rPr>
          <w:ins w:id="8539" w:author="張寶騌 CHANG,PAO-TSUNG" w:date="2022-06-13T16:25:00Z"/>
        </w:rPr>
        <w:pPrChange w:id="8540" w:author="張寶騌 CHANG,PAO-TSUNG" w:date="2022-06-13T16:26:00Z">
          <w:pPr>
            <w:pStyle w:val="aa"/>
            <w:ind w:leftChars="0" w:left="960" w:firstLineChars="0" w:firstLine="0"/>
          </w:pPr>
        </w:pPrChange>
      </w:pPr>
    </w:p>
    <w:p w14:paraId="4505B38F" w14:textId="549730B4" w:rsidR="00AD0E52" w:rsidRPr="00CB09F5" w:rsidRDefault="000C6687" w:rsidP="00AD0E52">
      <w:pPr>
        <w:pStyle w:val="aa"/>
        <w:ind w:leftChars="0" w:left="960" w:firstLineChars="0" w:firstLine="0"/>
        <w:rPr>
          <w:ins w:id="8541" w:author="張寶騌 CHANG,PAO-TSUNG" w:date="2022-06-13T16:33:00Z"/>
        </w:rPr>
      </w:pPr>
      <m:oMathPara>
        <m:oMathParaPr>
          <m:jc m:val="left"/>
        </m:oMathParaPr>
        <m:oMath>
          <m:r>
            <w:ins w:id="8542" w:author="張寶騌 CHANG,PAO-TSUNG" w:date="2022-06-14T16:36:00Z">
              <m:rPr>
                <m:sty m:val="p"/>
              </m:rPr>
              <w:rPr>
                <w:rFonts w:ascii="Cambria Math" w:hAnsi="Cambria Math"/>
              </w:rPr>
              <m:t>∴</m:t>
            </w:ins>
          </m:r>
          <m:r>
            <w:ins w:id="8543" w:author="張寶騌 CHANG,PAO-TSUNG" w:date="2022-06-13T16:27:00Z">
              <m:rPr>
                <m:sty m:val="p"/>
              </m:rPr>
              <w:rPr>
                <w:rFonts w:ascii="Cambria Math" w:hAnsi="Cambria Math" w:hint="eastAsia"/>
              </w:rPr>
              <m:t>未被平衡之加速度</m:t>
            </w:ins>
          </m:r>
          <m:r>
            <w:ins w:id="8544" w:author="張寶騌 CHANG,PAO-TSUNG" w:date="2022-06-13T16:27:00Z">
              <m:rPr>
                <m:sty m:val="p"/>
              </m:rPr>
              <w:rPr>
                <w:rFonts w:ascii="Cambria Math" w:hAnsi="Cambria Math"/>
              </w:rPr>
              <m:t>=</m:t>
            </w:ins>
          </m:r>
          <m:f>
            <m:fPr>
              <m:ctrlPr>
                <w:ins w:id="8545" w:author="張寶騌 CHANG,PAO-TSUNG" w:date="2022-06-14T16:36:00Z">
                  <w:rPr>
                    <w:rFonts w:ascii="Cambria Math" w:hAnsi="Cambria Math"/>
                    <w:iCs/>
                  </w:rPr>
                </w:ins>
              </m:ctrlPr>
            </m:fPr>
            <m:num>
              <m:r>
                <w:ins w:id="8546" w:author="張寶騌 CHANG,PAO-TSUNG" w:date="2022-06-14T16:37:00Z">
                  <m:rPr>
                    <m:sty m:val="p"/>
                  </m:rPr>
                  <w:rPr>
                    <w:rFonts w:ascii="Cambria Math" w:hAnsi="Cambria Math" w:hint="eastAsia"/>
                  </w:rPr>
                  <m:t>超高不足量</m:t>
                </w:ins>
              </m:r>
            </m:num>
            <m:den>
              <m:r>
                <w:ins w:id="8547" w:author="張寶騌 CHANG,PAO-TSUNG" w:date="2022-06-14T16:37:00Z">
                  <w:rPr>
                    <w:rFonts w:ascii="Cambria Math" w:hAnsi="Cambria Math"/>
                  </w:rPr>
                  <m:t>109</m:t>
                </w:ins>
              </m:r>
            </m:den>
          </m:f>
          <m:r>
            <w:ins w:id="8548" w:author="張寶騌 CHANG,PAO-TSUNG" w:date="2022-06-14T16:37:00Z">
              <m:rPr>
                <m:sty m:val="p"/>
              </m:rPr>
              <w:rPr>
                <w:rFonts w:ascii="Cambria Math" w:hAnsi="Cambria Math"/>
              </w:rPr>
              <m:t>=</m:t>
            </w:ins>
          </m:r>
          <m:f>
            <m:fPr>
              <m:ctrlPr>
                <w:ins w:id="8549" w:author="張寶騌 CHANG,PAO-TSUNG" w:date="2022-06-14T16:37:00Z">
                  <w:rPr>
                    <w:rFonts w:ascii="Cambria Math" w:hAnsi="Cambria Math"/>
                    <w:iCs/>
                  </w:rPr>
                </w:ins>
              </m:ctrlPr>
            </m:fPr>
            <m:num>
              <m:r>
                <w:ins w:id="8550" w:author="張寶騌 CHANG,PAO-TSUNG" w:date="2022-06-14T16:37:00Z">
                  <m:rPr>
                    <m:sty m:val="p"/>
                  </m:rPr>
                  <w:rPr>
                    <w:rFonts w:ascii="Cambria Math" w:hAnsi="Cambria Math"/>
                  </w:rPr>
                  <m:t>-22.5</m:t>
                </w:ins>
              </m:r>
            </m:num>
            <m:den>
              <m:r>
                <w:ins w:id="8551" w:author="張寶騌 CHANG,PAO-TSUNG" w:date="2022-06-14T16:37:00Z">
                  <w:rPr>
                    <w:rFonts w:ascii="Cambria Math" w:hAnsi="Cambria Math"/>
                  </w:rPr>
                  <m:t>109</m:t>
                </w:ins>
              </m:r>
            </m:den>
          </m:f>
          <m:r>
            <w:ins w:id="8552" w:author="張寶騌 CHANG,PAO-TSUNG" w:date="2022-06-14T16:37:00Z">
              <w:rPr>
                <w:rFonts w:ascii="Cambria Math" w:hAnsi="Cambria Math"/>
              </w:rPr>
              <m:t>=</m:t>
            </w:ins>
          </m:r>
          <m:r>
            <w:ins w:id="8553" w:author="張寶騌 CHANG,PAO-TSUNG" w:date="2022-06-13T16:28:00Z">
              <w:rPr>
                <w:rFonts w:ascii="Cambria Math" w:hAnsi="Cambria Math"/>
              </w:rPr>
              <m:t xml:space="preserve"> </m:t>
            </w:ins>
          </m:r>
          <m:r>
            <w:ins w:id="8554" w:author="張寶騌 CHANG,PAO-TSUNG" w:date="2022-06-13T16:28:00Z">
              <w:rPr>
                <w:rFonts w:ascii="Cambria Math" w:eastAsia="MS Gothic" w:hAnsi="Cambria Math"/>
                <w:rPrChange w:id="8555" w:author="張寶騌 CHANG,PAO-TSUNG" w:date="2022-06-22T01:35:00Z">
                  <w:rPr>
                    <w:rFonts w:ascii="MS Gothic" w:eastAsia="MS Gothic" w:hAnsi="MS Gothic" w:cs="MS Gothic"/>
                  </w:rPr>
                </w:rPrChange>
              </w:rPr>
              <m:t>-</m:t>
            </w:ins>
          </m:r>
          <m:r>
            <w:ins w:id="8556" w:author="張寶騌 CHANG,PAO-TSUNG" w:date="2022-06-13T16:28:00Z">
              <w:rPr>
                <w:rFonts w:ascii="Cambria Math" w:hAnsi="Cambria Math"/>
              </w:rPr>
              <m:t>0.206</m:t>
            </w:ins>
          </m:r>
          <m:r>
            <w:ins w:id="8557" w:author="張寶騌 CHANG,PAO-TSUNG" w:date="2022-06-13T16:29:00Z">
              <w:rPr>
                <w:rFonts w:ascii="Cambria Math" w:hAnsi="Cambria Math"/>
              </w:rPr>
              <m:t xml:space="preserve"> </m:t>
            </w:ins>
          </m:r>
          <w:bookmarkStart w:id="8558" w:name="_Hlk106117184"/>
          <m:r>
            <w:ins w:id="8559" w:author="張寶騌 CHANG,PAO-TSUNG" w:date="2022-06-13T16:28:00Z">
              <w:rPr>
                <w:rFonts w:ascii="Cambria Math" w:hAnsi="Cambria Math"/>
              </w:rPr>
              <m:t>m/</m:t>
            </w:ins>
          </m:r>
          <m:sSup>
            <m:sSupPr>
              <m:ctrlPr>
                <w:ins w:id="8560" w:author="張寶騌 CHANG,PAO-TSUNG" w:date="2022-06-13T16:29:00Z">
                  <w:rPr>
                    <w:rFonts w:ascii="Cambria Math" w:hAnsi="Cambria Math"/>
                    <w:i/>
                  </w:rPr>
                </w:ins>
              </m:ctrlPr>
            </m:sSupPr>
            <m:e>
              <m:r>
                <w:ins w:id="8561" w:author="張寶騌 CHANG,PAO-TSUNG" w:date="2022-06-13T16:29:00Z">
                  <w:rPr>
                    <w:rFonts w:ascii="Cambria Math" w:hAnsi="Cambria Math"/>
                  </w:rPr>
                  <m:t>s</m:t>
                </w:ins>
              </m:r>
            </m:e>
            <m:sup>
              <m:r>
                <w:ins w:id="8562" w:author="張寶騌 CHANG,PAO-TSUNG" w:date="2022-06-13T16:29:00Z">
                  <w:rPr>
                    <w:rFonts w:ascii="Cambria Math" w:hAnsi="Cambria Math"/>
                  </w:rPr>
                  <m:t>2</m:t>
                </w:ins>
              </m:r>
            </m:sup>
          </m:sSup>
        </m:oMath>
      </m:oMathPara>
      <w:bookmarkEnd w:id="8558"/>
    </w:p>
    <w:p w14:paraId="6686CCE4" w14:textId="77777777" w:rsidR="00100445" w:rsidRPr="00100445" w:rsidRDefault="00100445">
      <w:pPr>
        <w:ind w:leftChars="0" w:left="480" w:firstLineChars="0" w:firstLine="480"/>
        <w:rPr>
          <w:ins w:id="8563" w:author="張寶騌 CHANG,PAO-TSUNG" w:date="2022-06-13T16:07:00Z"/>
          <w:i/>
          <w:rPrChange w:id="8564" w:author="張寶騌 CHANG,PAO-TSUNG" w:date="2022-06-13T16:33:00Z">
            <w:rPr>
              <w:ins w:id="8565" w:author="張寶騌 CHANG,PAO-TSUNG" w:date="2022-06-13T16:07:00Z"/>
            </w:rPr>
          </w:rPrChange>
        </w:rPr>
        <w:pPrChange w:id="8566" w:author="張寶騌 CHANG,PAO-TSUNG" w:date="2022-06-13T16:33:00Z">
          <w:pPr>
            <w:ind w:leftChars="0" w:left="0" w:firstLine="480"/>
          </w:pPr>
        </w:pPrChange>
      </w:pPr>
    </w:p>
    <w:p w14:paraId="3329DD1C" w14:textId="7FE2EA1C" w:rsidR="001360AA" w:rsidRPr="00100445" w:rsidRDefault="00100445">
      <w:pPr>
        <w:ind w:leftChars="0" w:left="0" w:firstLineChars="0" w:firstLine="480"/>
        <w:rPr>
          <w:ins w:id="8567" w:author="張寶騌 CHANG,PAO-TSUNG" w:date="2022-06-13T16:06:00Z"/>
        </w:rPr>
        <w:pPrChange w:id="8568" w:author="張寶騌 CHANG,PAO-TSUNG" w:date="2022-06-13T16:33:00Z">
          <w:pPr>
            <w:ind w:leftChars="0" w:left="0" w:firstLine="480"/>
          </w:pPr>
        </w:pPrChange>
      </w:pPr>
      <w:ins w:id="8569" w:author="張寶騌 CHANG,PAO-TSUNG" w:date="2022-06-13T16:30:00Z">
        <w:r>
          <w:rPr>
            <w:rFonts w:hint="eastAsia"/>
          </w:rPr>
          <w:t>由於</w:t>
        </w:r>
      </w:ins>
      <w:ins w:id="8570" w:author="張寶騌 CHANG,PAO-TSUNG" w:date="2022-06-13T16:31:00Z">
        <w:r>
          <w:rPr>
            <w:rFonts w:hint="eastAsia"/>
          </w:rPr>
          <w:t>當此車速通過該路段時，為超高過量，因此是產生</w:t>
        </w:r>
      </w:ins>
      <w:ins w:id="8571" w:author="張寶騌 CHANG,PAO-TSUNG" w:date="2022-06-13T16:33:00Z">
        <w:r>
          <w:rPr>
            <w:rFonts w:hint="eastAsia"/>
          </w:rPr>
          <w:t>向心加速度</w:t>
        </w:r>
      </w:ins>
      <w:ins w:id="8572" w:author="張寶騌 CHANG,PAO-TSUNG" w:date="2022-06-13T16:36:00Z">
        <w:r w:rsidR="00A80113">
          <w:rPr>
            <w:rFonts w:hint="eastAsia"/>
          </w:rPr>
          <w:t>(</w:t>
        </w:r>
        <w:r w:rsidR="00A80113">
          <w:rPr>
            <w:rFonts w:hint="eastAsia"/>
          </w:rPr>
          <w:t>並非離心</w:t>
        </w:r>
        <w:r w:rsidR="00A80113">
          <w:rPr>
            <w:rFonts w:hint="eastAsia"/>
          </w:rPr>
          <w:t>)</w:t>
        </w:r>
      </w:ins>
      <w:ins w:id="8573" w:author="張寶騌 CHANG,PAO-TSUNG" w:date="2022-06-13T16:33:00Z">
        <w:r>
          <w:rPr>
            <w:rFonts w:hint="eastAsia"/>
          </w:rPr>
          <w:t>，表</w:t>
        </w:r>
      </w:ins>
      <w:ins w:id="8574" w:author="張寶騌 CHANG,PAO-TSUNG" w:date="2022-06-13T16:36:00Z">
        <w:r w:rsidR="00A80113">
          <w:rPr>
            <w:rFonts w:hint="eastAsia"/>
          </w:rPr>
          <w:t>示</w:t>
        </w:r>
      </w:ins>
      <w:ins w:id="8575" w:author="張寶騌 CHANG,PAO-TSUNG" w:date="2022-06-13T16:35:00Z">
        <w:r w:rsidR="00A80113">
          <w:rPr>
            <w:rFonts w:hint="eastAsia"/>
          </w:rPr>
          <w:t>軌道系統</w:t>
        </w:r>
        <w:proofErr w:type="gramStart"/>
        <w:r w:rsidR="00A80113">
          <w:rPr>
            <w:rFonts w:hint="eastAsia"/>
          </w:rPr>
          <w:t>內軌側</w:t>
        </w:r>
        <w:proofErr w:type="gramEnd"/>
        <w:r w:rsidR="00A80113">
          <w:rPr>
            <w:rFonts w:hint="eastAsia"/>
          </w:rPr>
          <w:t>所承受的壓力多於</w:t>
        </w:r>
        <w:proofErr w:type="gramStart"/>
        <w:r w:rsidR="00A80113">
          <w:rPr>
            <w:rFonts w:hint="eastAsia"/>
          </w:rPr>
          <w:t>外軌側</w:t>
        </w:r>
      </w:ins>
      <w:proofErr w:type="gramEnd"/>
      <w:ins w:id="8576" w:author="張寶騌 CHANG,PAO-TSUNG" w:date="2022-06-13T16:37:00Z">
        <w:r w:rsidR="00717328">
          <w:rPr>
            <w:rFonts w:hint="eastAsia"/>
          </w:rPr>
          <w:t>，</w:t>
        </w:r>
      </w:ins>
      <w:ins w:id="8577" w:author="張寶騌 CHANG,PAO-TSUNG" w:date="2022-06-13T16:38:00Z">
        <w:r w:rsidR="00717328">
          <w:rPr>
            <w:rFonts w:hint="eastAsia"/>
          </w:rPr>
          <w:t>因此</w:t>
        </w:r>
      </w:ins>
      <w:ins w:id="8578" w:author="張寶騌 CHANG,PAO-TSUNG" w:date="2022-06-13T16:41:00Z">
        <w:r w:rsidR="0044543D">
          <w:rPr>
            <w:rFonts w:hint="eastAsia"/>
          </w:rPr>
          <w:t>可說明量測數值偏小的原因，</w:t>
        </w:r>
      </w:ins>
      <w:ins w:id="8579" w:author="張寶騌 CHANG,PAO-TSUNG" w:date="2022-06-13T16:43:00Z">
        <w:r w:rsidR="0044543D">
          <w:rPr>
            <w:rFonts w:hint="eastAsia"/>
          </w:rPr>
          <w:t>而在外軌</w:t>
        </w:r>
        <w:proofErr w:type="gramStart"/>
        <w:r w:rsidR="0044543D">
          <w:rPr>
            <w:rFonts w:hint="eastAsia"/>
          </w:rPr>
          <w:t>所量得數值</w:t>
        </w:r>
        <w:proofErr w:type="gramEnd"/>
        <w:r w:rsidR="0044543D">
          <w:rPr>
            <w:rFonts w:hint="eastAsia"/>
          </w:rPr>
          <w:t>應為</w:t>
        </w:r>
      </w:ins>
      <w:ins w:id="8580" w:author="張寶騌 CHANG,PAO-TSUNG" w:date="2022-06-13T16:42:00Z">
        <w:r w:rsidR="0044543D">
          <w:rPr>
            <w:rFonts w:hint="eastAsia"/>
          </w:rPr>
          <w:t>列車</w:t>
        </w:r>
      </w:ins>
      <w:ins w:id="8581" w:author="張寶騌 CHANG,PAO-TSUNG" w:date="2022-06-13T16:43:00Z">
        <w:r w:rsidR="0044543D">
          <w:rPr>
            <w:rFonts w:hint="eastAsia"/>
          </w:rPr>
          <w:t>重力</w:t>
        </w:r>
      </w:ins>
      <w:ins w:id="8582" w:author="張寶騌 CHANG,PAO-TSUNG" w:date="2022-06-13T16:44:00Z">
        <w:r w:rsidR="0044543D">
          <w:rPr>
            <w:rFonts w:hint="eastAsia"/>
          </w:rPr>
          <w:t>擠壓</w:t>
        </w:r>
        <w:proofErr w:type="gramStart"/>
        <w:r w:rsidR="0044543D">
          <w:rPr>
            <w:rFonts w:hint="eastAsia"/>
          </w:rPr>
          <w:t>道碴</w:t>
        </w:r>
        <w:r w:rsidR="00BC6E00">
          <w:rPr>
            <w:rFonts w:hint="eastAsia"/>
          </w:rPr>
          <w:t>所</w:t>
        </w:r>
      </w:ins>
      <w:ins w:id="8583" w:author="張寶騌 CHANG,PAO-TSUNG" w:date="2022-06-13T16:45:00Z">
        <w:r w:rsidR="00BC6E00">
          <w:rPr>
            <w:rFonts w:hint="eastAsia"/>
          </w:rPr>
          <w:t>產生</w:t>
        </w:r>
      </w:ins>
      <w:proofErr w:type="gramEnd"/>
      <w:ins w:id="8584" w:author="張寶騌 CHANG,PAO-TSUNG" w:date="2022-06-13T16:44:00Z">
        <w:r w:rsidR="0044543D">
          <w:rPr>
            <w:rFonts w:hint="eastAsia"/>
          </w:rPr>
          <w:t>的壓力</w:t>
        </w:r>
      </w:ins>
      <w:ins w:id="8585" w:author="張寶騌 CHANG,PAO-TSUNG" w:date="2022-06-13T16:45:00Z">
        <w:r w:rsidR="00BC6E00">
          <w:rPr>
            <w:rFonts w:hint="eastAsia"/>
          </w:rPr>
          <w:t>。</w:t>
        </w:r>
      </w:ins>
    </w:p>
    <w:p w14:paraId="23198309" w14:textId="49347DEC" w:rsidR="001360AA" w:rsidRPr="00100445" w:rsidRDefault="001360AA">
      <w:pPr>
        <w:ind w:leftChars="0" w:left="0" w:firstLine="480"/>
        <w:rPr>
          <w:ins w:id="8586" w:author="張寶騌 CHANG,PAO-TSUNG" w:date="2022-06-13T16:06:00Z"/>
        </w:rPr>
      </w:pPr>
    </w:p>
    <w:p w14:paraId="7DCF9CE6" w14:textId="647F78F9" w:rsidR="001360AA" w:rsidRDefault="001360AA">
      <w:pPr>
        <w:pStyle w:val="aa"/>
        <w:numPr>
          <w:ilvl w:val="0"/>
          <w:numId w:val="73"/>
        </w:numPr>
        <w:ind w:leftChars="0" w:firstLineChars="0"/>
        <w:rPr>
          <w:ins w:id="8587" w:author="張寶騌 CHANG,PAO-TSUNG" w:date="2022-06-02T20:30:00Z"/>
        </w:rPr>
        <w:pPrChange w:id="8588" w:author="張寶騌 CHANG,PAO-TSUNG" w:date="2022-06-13T16:10:00Z">
          <w:pPr>
            <w:ind w:leftChars="0" w:left="0" w:firstLine="480"/>
          </w:pPr>
        </w:pPrChange>
      </w:pPr>
      <w:ins w:id="8589" w:author="張寶騌 CHANG,PAO-TSUNG" w:date="2022-06-13T16:07:00Z">
        <w:r>
          <w:rPr>
            <w:rFonts w:hint="eastAsia"/>
          </w:rPr>
          <w:t>振動加速度</w:t>
        </w:r>
      </w:ins>
    </w:p>
    <w:p w14:paraId="1D382163" w14:textId="4AC4B092" w:rsidR="004B1432" w:rsidRDefault="00917C6A" w:rsidP="001B22F9">
      <w:pPr>
        <w:ind w:leftChars="0" w:left="0" w:firstLine="480"/>
        <w:rPr>
          <w:ins w:id="8590" w:author="張寶騌 CHANG,PAO-TSUNG" w:date="2022-06-15T02:46:00Z"/>
        </w:rPr>
      </w:pPr>
      <w:ins w:id="8591" w:author="張寶騌 CHANG,PAO-TSUNG" w:date="2022-06-13T16:45:00Z">
        <w:r>
          <w:rPr>
            <w:rFonts w:hint="eastAsia"/>
          </w:rPr>
          <w:t>本研究所測得之</w:t>
        </w:r>
      </w:ins>
      <w:ins w:id="8592" w:author="張寶騌 CHANG,PAO-TSUNG" w:date="2022-06-13T16:46:00Z">
        <w:r>
          <w:rPr>
            <w:rFonts w:hint="eastAsia"/>
          </w:rPr>
          <w:t>振動加速度</w:t>
        </w:r>
      </w:ins>
      <w:ins w:id="8593" w:author="張寶騌 CHANG,PAO-TSUNG" w:date="2022-06-14T17:06:00Z">
        <w:r w:rsidR="00D5222D">
          <w:rPr>
            <w:rFonts w:hint="eastAsia"/>
          </w:rPr>
          <w:t>，除少數</w:t>
        </w:r>
      </w:ins>
      <w:ins w:id="8594" w:author="張寶騌 CHANG,PAO-TSUNG" w:date="2022-06-14T17:07:00Z">
        <w:r w:rsidR="000B6754">
          <w:rPr>
            <w:rFonts w:hint="eastAsia"/>
          </w:rPr>
          <w:t>極值</w:t>
        </w:r>
        <w:proofErr w:type="gramStart"/>
        <w:r w:rsidR="000B6754">
          <w:rPr>
            <w:rFonts w:hint="eastAsia"/>
          </w:rPr>
          <w:t>以外，其餘</w:t>
        </w:r>
        <w:proofErr w:type="gramEnd"/>
        <w:r w:rsidR="000B6754">
          <w:rPr>
            <w:rFonts w:hint="eastAsia"/>
          </w:rPr>
          <w:t>所得之加速度</w:t>
        </w:r>
      </w:ins>
      <w:ins w:id="8595" w:author="張寶騌 CHANG,PAO-TSUNG" w:date="2022-06-13T16:45:00Z">
        <w:r>
          <w:rPr>
            <w:rFonts w:hint="eastAsia"/>
          </w:rPr>
          <w:t>約介於</w:t>
        </w:r>
      </w:ins>
      <w:ins w:id="8596" w:author="張寶騌 CHANG,PAO-TSUNG" w:date="2022-06-14T17:07:00Z">
        <w:r w:rsidR="000B6754">
          <w:rPr>
            <w:rFonts w:hint="eastAsia"/>
          </w:rPr>
          <w:t>0.3~0.6</w:t>
        </w:r>
      </w:ins>
      <w:ins w:id="8597" w:author="張寶騌 CHANG,PAO-TSUNG" w:date="2022-06-14T17:01:00Z">
        <w:r w:rsidR="00D5222D">
          <w:t>g</w:t>
        </w:r>
      </w:ins>
      <w:ins w:id="8598" w:author="張寶騌 CHANG,PAO-TSUNG" w:date="2022-06-14T17:07:00Z">
        <w:r w:rsidR="000B6754">
          <w:rPr>
            <w:rFonts w:hint="eastAsia"/>
          </w:rPr>
          <w:t>之間。</w:t>
        </w:r>
      </w:ins>
      <w:ins w:id="8599" w:author="張寶騌 CHANG,PAO-TSUNG" w:date="2022-06-02T22:48:00Z">
        <w:r w:rsidR="00A560C7">
          <w:rPr>
            <w:rFonts w:hint="eastAsia"/>
          </w:rPr>
          <w:t>參考</w:t>
        </w:r>
      </w:ins>
      <w:ins w:id="8600" w:author="張寶騌 CHANG,PAO-TSUNG" w:date="2022-06-02T22:21:00Z">
        <w:r w:rsidR="00D97E48">
          <w:rPr>
            <w:rFonts w:hint="eastAsia"/>
          </w:rPr>
          <w:t>白</w:t>
        </w:r>
        <w:proofErr w:type="gramStart"/>
        <w:r w:rsidR="00D97E48">
          <w:rPr>
            <w:rFonts w:hint="eastAsia"/>
          </w:rPr>
          <w:t>御</w:t>
        </w:r>
        <w:proofErr w:type="gramEnd"/>
        <w:r w:rsidR="00D97E48">
          <w:rPr>
            <w:rFonts w:hint="eastAsia"/>
          </w:rPr>
          <w:t>宏</w:t>
        </w:r>
      </w:ins>
      <w:r w:rsidR="00F47FFB">
        <w:fldChar w:fldCharType="begin"/>
      </w:r>
      <w:r w:rsidR="009700FF">
        <w:rPr>
          <w:rFonts w:hint="eastAsia"/>
        </w:rPr>
        <w:instrText xml:space="preserve"> ADDIN EN.CITE &lt;EndNote&gt;&lt;Cite&gt;&lt;Author&gt;</w:instrText>
      </w:r>
      <w:r w:rsidR="009700FF">
        <w:rPr>
          <w:rFonts w:hint="eastAsia"/>
        </w:rPr>
        <w:instrText>白御宏</w:instrText>
      </w:r>
      <w:r w:rsidR="009700FF">
        <w:rPr>
          <w:rFonts w:hint="eastAsia"/>
        </w:rPr>
        <w:instrText>&lt;/Author&gt;&lt;Year&gt;2018&lt;/Year&gt;&lt;RecNum&gt;49&lt;/RecNum&gt;&lt;DisplayText&gt;[30]&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9700FF">
        <w:rPr>
          <w:rFonts w:hint="eastAsia"/>
        </w:rPr>
        <w:instrText>白御宏</w:instrText>
      </w:r>
      <w:r w:rsidR="009700FF">
        <w:rPr>
          <w:rFonts w:hint="eastAsia"/>
        </w:rPr>
        <w:instrText>&lt;/style&gt;&lt;/author&gt;&lt;/authors&gt;&lt;tertiary-authors&gt;&lt;author&gt;&lt;style face="normal" font="default" charset="136" size="100%"&gt;</w:instrText>
      </w:r>
      <w:r w:rsidR="009700FF">
        <w:rPr>
          <w:rFonts w:hint="eastAsia"/>
        </w:rPr>
        <w:instrText>郭振銘</w:instrText>
      </w:r>
      <w:r w:rsidR="009700F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9700FF">
        <w:rPr>
          <w:rFonts w:hint="eastAsia"/>
        </w:rPr>
        <w:instrText>無道碴彈性基鈑軌道減振效能探討</w:instrText>
      </w:r>
      <w:r w:rsidR="009700FF">
        <w:rPr>
          <w:rFonts w:hint="eastAsia"/>
        </w:rPr>
        <w:instrText>&lt;/style&gt;&lt;/title&gt;&lt;secondary-title&gt;&lt;style face="normal" font="default" charset="136" size="100%"&gt;</w:instrText>
      </w:r>
      <w:r w:rsidR="009700FF">
        <w:rPr>
          <w:rFonts w:hint="eastAsia"/>
        </w:rPr>
        <w:instrText>土木工程學系</w:instrText>
      </w:r>
      <w:r w:rsidR="009700FF">
        <w:rPr>
          <w:rFonts w:hint="eastAsia"/>
        </w:rPr>
        <w:instrText>&lt;/style&gt;&lt;/secondary-title&gt;&lt;/titles&gt;&lt;pages&gt;110&lt;/pages&gt;&lt;dates&gt;&lt;year&gt;2018&lt;/year&gt;&lt;/dates&gt;&lt;pub-location&gt;&lt;style face="normal" font="default" charset="136" size="100%"&gt;</w:instrText>
      </w:r>
      <w:r w:rsidR="009700FF">
        <w:rPr>
          <w:rFonts w:hint="eastAsia"/>
        </w:rPr>
        <w:instrText>台南市</w:instrText>
      </w:r>
      <w:r w:rsidR="009700FF">
        <w:rPr>
          <w:rFonts w:hint="eastAsia"/>
        </w:rPr>
        <w:instrText>&lt;/style&gt;&lt;/pub-location&gt;&lt;publisher&gt;&lt;style face="normal" font="default" charset="136" size="100%"&gt;</w:instrText>
      </w:r>
      <w:r w:rsidR="009700FF">
        <w:rPr>
          <w:rFonts w:hint="eastAsia"/>
        </w:rPr>
        <w:instrText>國立成功大學</w:instrText>
      </w:r>
      <w:r w:rsidR="009700FF">
        <w:rPr>
          <w:rFonts w:hint="eastAsia"/>
        </w:rPr>
        <w:instrText>&lt;/style&gt;&lt;/publisher&gt;&lt;work-type&gt;&lt;style face="normal" font="default" charset="136" size="100%"&gt;</w:instrText>
      </w:r>
      <w:r w:rsidR="009700FF">
        <w:rPr>
          <w:rFonts w:hint="eastAsia"/>
        </w:rPr>
        <w:instrText>碩士論文</w:instrText>
      </w:r>
      <w:r w:rsidR="009700FF">
        <w:rPr>
          <w:rFonts w:hint="eastAsia"/>
        </w:rPr>
        <w:instrText>&lt;/style&gt;&lt;/work-type&gt;&lt;urls&gt;&lt;/urls&gt;&lt;/record&gt;&lt;/Ci</w:instrText>
      </w:r>
      <w:r w:rsidR="009700FF">
        <w:instrText>te&gt;&lt;/EndNote&gt;</w:instrText>
      </w:r>
      <w:r w:rsidR="00F47FFB">
        <w:fldChar w:fldCharType="separate"/>
      </w:r>
      <w:r w:rsidR="009700FF">
        <w:rPr>
          <w:noProof/>
        </w:rPr>
        <w:t>[30]</w:t>
      </w:r>
      <w:r w:rsidR="00F47FFB">
        <w:fldChar w:fldCharType="end"/>
      </w:r>
      <w:ins w:id="8601" w:author="張寶騌 CHANG,PAO-TSUNG" w:date="2022-06-02T22:34:00Z">
        <w:r w:rsidR="00E666BD">
          <w:rPr>
            <w:rFonts w:hint="eastAsia"/>
          </w:rPr>
          <w:t>於</w:t>
        </w:r>
      </w:ins>
      <w:ins w:id="8602" w:author="張寶騌 CHANG,PAO-TSUNG" w:date="2022-06-02T22:35:00Z">
        <w:r w:rsidR="00E666BD">
          <w:rPr>
            <w:rFonts w:hint="eastAsia"/>
          </w:rPr>
          <w:t>車行振動試驗中</w:t>
        </w:r>
      </w:ins>
      <w:ins w:id="8603" w:author="張寶騌 CHANG,PAO-TSUNG" w:date="2022-06-02T22:32:00Z">
        <w:r w:rsidR="00E666BD">
          <w:rPr>
            <w:rFonts w:hint="eastAsia"/>
          </w:rPr>
          <w:t>量測</w:t>
        </w:r>
      </w:ins>
      <w:ins w:id="8604" w:author="張寶騌 CHANG,PAO-TSUNG" w:date="2022-06-02T22:35:00Z">
        <w:r w:rsidR="00E666BD">
          <w:rPr>
            <w:rFonts w:hint="eastAsia"/>
          </w:rPr>
          <w:t>列車通過鐵路橋樑時</w:t>
        </w:r>
      </w:ins>
      <w:ins w:id="8605" w:author="張寶騌 CHANG,PAO-TSUNG" w:date="2022-06-02T22:33:00Z">
        <w:r w:rsidR="00E666BD">
          <w:rPr>
            <w:rFonts w:hint="eastAsia"/>
          </w:rPr>
          <w:t>，</w:t>
        </w:r>
      </w:ins>
      <w:ins w:id="8606" w:author="張寶騌 CHANG,PAO-TSUNG" w:date="2022-06-02T22:36:00Z">
        <w:r w:rsidR="00582FB6">
          <w:rPr>
            <w:rFonts w:hint="eastAsia"/>
          </w:rPr>
          <w:t>鋼軌、彈性基鈑與道床產生的</w:t>
        </w:r>
      </w:ins>
      <w:ins w:id="8607" w:author="張寶騌 CHANG,PAO-TSUNG" w:date="2022-06-10T23:41:00Z">
        <w:r w:rsidR="00D83614">
          <w:rPr>
            <w:rFonts w:hint="eastAsia"/>
          </w:rPr>
          <w:t>振動</w:t>
        </w:r>
      </w:ins>
      <w:ins w:id="8608" w:author="張寶騌 CHANG,PAO-TSUNG" w:date="2022-06-10T23:42:00Z">
        <w:r w:rsidR="00D83614">
          <w:rPr>
            <w:rFonts w:hint="eastAsia"/>
          </w:rPr>
          <w:t>加速度</w:t>
        </w:r>
      </w:ins>
      <w:ins w:id="8609" w:author="張寶騌 CHANG,PAO-TSUNG" w:date="2022-06-02T22:36:00Z">
        <w:r w:rsidR="00582FB6">
          <w:rPr>
            <w:rFonts w:hint="eastAsia"/>
          </w:rPr>
          <w:t>，</w:t>
        </w:r>
      </w:ins>
      <w:ins w:id="8610" w:author="張寶騌 CHANG,PAO-TSUNG" w:date="2022-06-10T23:42:00Z">
        <w:r w:rsidR="00D83614">
          <w:rPr>
            <w:rFonts w:hint="eastAsia"/>
          </w:rPr>
          <w:t>由該研究的數據中，</w:t>
        </w:r>
      </w:ins>
      <w:ins w:id="8611" w:author="張寶騌 CHANG,PAO-TSUNG" w:date="2022-06-14T17:08:00Z">
        <w:r w:rsidR="000B6754">
          <w:rPr>
            <w:rFonts w:hint="eastAsia"/>
          </w:rPr>
          <w:t>列車通過二層行溪橋時，在</w:t>
        </w:r>
      </w:ins>
      <w:ins w:id="8612" w:author="張寶騌 CHANG,PAO-TSUNG" w:date="2022-06-10T23:42:00Z">
        <w:r w:rsidR="00D83614">
          <w:rPr>
            <w:rFonts w:hint="eastAsia"/>
          </w:rPr>
          <w:t>道床處所</w:t>
        </w:r>
      </w:ins>
      <w:ins w:id="8613" w:author="張寶騌 CHANG,PAO-TSUNG" w:date="2022-06-10T23:43:00Z">
        <w:r w:rsidR="00D83614">
          <w:rPr>
            <w:rFonts w:hint="eastAsia"/>
          </w:rPr>
          <w:t>量得</w:t>
        </w:r>
      </w:ins>
      <w:ins w:id="8614" w:author="張寶騌 CHANG,PAO-TSUNG" w:date="2022-06-14T17:11:00Z">
        <w:r w:rsidR="000B6754">
          <w:rPr>
            <w:rFonts w:hint="eastAsia"/>
          </w:rPr>
          <w:t>自強號與區間車</w:t>
        </w:r>
      </w:ins>
      <w:ins w:id="8615" w:author="張寶騌 CHANG,PAO-TSUNG" w:date="2022-06-10T23:43:00Z">
        <w:r w:rsidR="00D83614">
          <w:rPr>
            <w:rFonts w:hint="eastAsia"/>
          </w:rPr>
          <w:t>的</w:t>
        </w:r>
      </w:ins>
      <w:ins w:id="8616" w:author="張寶騌 CHANG,PAO-TSUNG" w:date="2022-06-14T17:09:00Z">
        <w:r w:rsidR="000B6754">
          <w:rPr>
            <w:rFonts w:hint="eastAsia"/>
          </w:rPr>
          <w:t>振動加速度</w:t>
        </w:r>
      </w:ins>
      <w:ins w:id="8617" w:author="張寶騌 CHANG,PAO-TSUNG" w:date="2022-06-10T23:44:00Z">
        <w:r w:rsidR="001715AE">
          <w:rPr>
            <w:rFonts w:hint="eastAsia"/>
          </w:rPr>
          <w:t>數值</w:t>
        </w:r>
      </w:ins>
      <w:ins w:id="8618" w:author="張寶騌 CHANG,PAO-TSUNG" w:date="2022-06-10T23:45:00Z">
        <w:r w:rsidR="001715AE">
          <w:rPr>
            <w:rFonts w:hint="eastAsia"/>
          </w:rPr>
          <w:t>分佈</w:t>
        </w:r>
      </w:ins>
      <w:ins w:id="8619" w:author="張寶騌 CHANG,PAO-TSUNG" w:date="2022-06-14T19:37:00Z">
        <w:r w:rsidR="00E55F8B">
          <w:rPr>
            <w:rFonts w:hint="eastAsia"/>
          </w:rPr>
          <w:t>分別</w:t>
        </w:r>
      </w:ins>
      <w:ins w:id="8620" w:author="張寶騌 CHANG,PAO-TSUNG" w:date="2022-06-10T23:45:00Z">
        <w:r w:rsidR="001715AE">
          <w:rPr>
            <w:rFonts w:hint="eastAsia"/>
          </w:rPr>
          <w:t>介</w:t>
        </w:r>
      </w:ins>
      <w:ins w:id="8621" w:author="張寶騌 CHANG,PAO-TSUNG" w:date="2022-06-14T19:36:00Z">
        <w:r w:rsidR="00E55F8B">
          <w:rPr>
            <w:rFonts w:hint="eastAsia"/>
          </w:rPr>
          <w:t>於</w:t>
        </w:r>
      </w:ins>
      <w:ins w:id="8622" w:author="張寶騌 CHANG,PAO-TSUNG" w:date="2022-06-10T23:45:00Z">
        <w:r w:rsidR="001715AE">
          <w:rPr>
            <w:rFonts w:hint="eastAsia"/>
          </w:rPr>
          <w:t>7.136~11.4m</w:t>
        </w:r>
        <w:r w:rsidR="001715AE">
          <w:t>/s</w:t>
        </w:r>
        <w:r w:rsidR="001715AE">
          <w:rPr>
            <w:vertAlign w:val="superscript"/>
          </w:rPr>
          <w:t>2</w:t>
        </w:r>
      </w:ins>
      <w:ins w:id="8623" w:author="張寶騌 CHANG,PAO-TSUNG" w:date="2022-06-14T19:36:00Z">
        <w:r w:rsidR="00E55F8B">
          <w:rPr>
            <w:rFonts w:hint="eastAsia"/>
          </w:rPr>
          <w:t xml:space="preserve"> </w:t>
        </w:r>
      </w:ins>
      <w:ins w:id="8624" w:author="張寶騌 CHANG,PAO-TSUNG" w:date="2022-06-10T23:46:00Z">
        <w:r w:rsidR="00BC54DA">
          <w:t>(0.727~1.162g)</w:t>
        </w:r>
      </w:ins>
      <w:ins w:id="8625" w:author="張寶騌 CHANG,PAO-TSUNG" w:date="2022-06-11T10:33:00Z">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ins>
      <w:ins w:id="8626" w:author="張寶騌 CHANG,PAO-TSUNG" w:date="2022-06-14T19:37:00Z">
        <w:r w:rsidR="00E55F8B">
          <w:rPr>
            <w:rFonts w:hint="eastAsia"/>
          </w:rPr>
          <w:t xml:space="preserve"> </w:t>
        </w:r>
      </w:ins>
      <w:ins w:id="8627" w:author="張寶騌 CHANG,PAO-TSUNG" w:date="2022-06-11T10:33:00Z">
        <w:r w:rsidR="00E25FF9">
          <w:t>(0.</w:t>
        </w:r>
        <w:r w:rsidR="00E25FF9">
          <w:rPr>
            <w:rFonts w:hint="eastAsia"/>
          </w:rPr>
          <w:t>323</w:t>
        </w:r>
        <w:r w:rsidR="00E25FF9">
          <w:t>~</w:t>
        </w:r>
      </w:ins>
      <w:ins w:id="8628" w:author="張寶騌 CHANG,PAO-TSUNG" w:date="2022-06-11T10:34:00Z">
        <w:r w:rsidR="00E25FF9">
          <w:rPr>
            <w:rFonts w:hint="eastAsia"/>
          </w:rPr>
          <w:t>0.524</w:t>
        </w:r>
      </w:ins>
      <w:ins w:id="8629" w:author="張寶騌 CHANG,PAO-TSUNG" w:date="2022-06-11T10:33:00Z">
        <w:r w:rsidR="00E25FF9">
          <w:t>g)</w:t>
        </w:r>
      </w:ins>
      <w:ins w:id="8630" w:author="張寶騌 CHANG,PAO-TSUNG" w:date="2022-06-14T17:15:00Z">
        <w:r w:rsidR="008B6874">
          <w:rPr>
            <w:rFonts w:hint="eastAsia"/>
          </w:rPr>
          <w:t>。</w:t>
        </w:r>
      </w:ins>
      <w:ins w:id="8631" w:author="張寶騌 CHANG,PAO-TSUNG" w:date="2022-06-14T17:16:00Z">
        <w:r w:rsidR="008B6874">
          <w:rPr>
            <w:rFonts w:hint="eastAsia"/>
          </w:rPr>
          <w:t>因該路段為無道碴</w:t>
        </w:r>
      </w:ins>
      <w:ins w:id="8632" w:author="張寶騌 CHANG,PAO-TSUNG" w:date="2022-06-14T17:17:00Z">
        <w:r w:rsidR="00C045BF">
          <w:rPr>
            <w:rFonts w:hint="eastAsia"/>
          </w:rPr>
          <w:t>軌道，</w:t>
        </w:r>
      </w:ins>
      <w:ins w:id="8633" w:author="張寶騌 CHANG,PAO-TSUNG" w:date="2022-06-14T19:33:00Z">
        <w:r w:rsidR="00E55F8B">
          <w:rPr>
            <w:rFonts w:hint="eastAsia"/>
          </w:rPr>
          <w:t>加速度值較本研究的道碴軌道大</w:t>
        </w:r>
      </w:ins>
      <w:ins w:id="8634" w:author="張寶騌 CHANG,PAO-TSUNG" w:date="2022-06-14T19:34:00Z">
        <w:r w:rsidR="00E55F8B">
          <w:rPr>
            <w:rFonts w:hint="eastAsia"/>
          </w:rPr>
          <w:t>，但自強號的</w:t>
        </w:r>
      </w:ins>
      <w:ins w:id="8635" w:author="張寶騌 CHANG,PAO-TSUNG" w:date="2022-06-14T19:35:00Z">
        <w:r w:rsidR="00E55F8B">
          <w:rPr>
            <w:rFonts w:hint="eastAsia"/>
          </w:rPr>
          <w:t>加速度值皆大於區間車</w:t>
        </w:r>
      </w:ins>
      <w:r w:rsidR="004E64A9">
        <w:rPr>
          <w:rFonts w:hint="eastAsia"/>
        </w:rPr>
        <w:t>，與本研究之趨勢相同</w:t>
      </w:r>
      <w:ins w:id="8636" w:author="張寶騌 CHANG,PAO-TSUNG" w:date="2022-06-14T19:35:00Z">
        <w:r w:rsidR="00E55F8B">
          <w:rPr>
            <w:rFonts w:hint="eastAsia"/>
          </w:rPr>
          <w:t>。</w:t>
        </w:r>
      </w:ins>
    </w:p>
    <w:p w14:paraId="23EA2235" w14:textId="41340CAA" w:rsidR="001B22F9" w:rsidRDefault="001B22F9">
      <w:pPr>
        <w:ind w:leftChars="0" w:left="0" w:firstLineChars="0" w:firstLine="0"/>
        <w:jc w:val="both"/>
        <w:rPr>
          <w:ins w:id="8637" w:author="張寶騌 CHANG,PAO-TSUNG" w:date="2022-06-11T10:29:00Z"/>
        </w:rPr>
        <w:pPrChange w:id="8638" w:author="張寶騌 CHANG,PAO-TSUNG" w:date="2022-06-22T01:35:00Z">
          <w:pPr>
            <w:ind w:leftChars="0" w:left="0" w:firstLine="480"/>
          </w:pPr>
        </w:pPrChange>
      </w:pPr>
      <w:ins w:id="8639" w:author="張寶騌 CHANG,PAO-TSUNG" w:date="2022-06-15T02:46:00Z">
        <w:r>
          <w:rPr>
            <w:noProof/>
          </w:rPr>
          <w:lastRenderedPageBreak/>
          <w:drawing>
            <wp:inline distT="0" distB="0" distL="0" distR="0" wp14:anchorId="0A87A1E2" wp14:editId="3BFFBF91">
              <wp:extent cx="6227618" cy="1961704"/>
              <wp:effectExtent l="0" t="0" r="1905" b="63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6243210" cy="1966615"/>
                      </a:xfrm>
                      <a:prstGeom prst="rect">
                        <a:avLst/>
                      </a:prstGeom>
                      <a:noFill/>
                    </pic:spPr>
                  </pic:pic>
                </a:graphicData>
              </a:graphic>
            </wp:inline>
          </w:drawing>
        </w:r>
      </w:ins>
    </w:p>
    <w:p w14:paraId="5B902226" w14:textId="3A5A4B70" w:rsidR="00BC54DA" w:rsidRDefault="00BC54DA">
      <w:pPr>
        <w:pStyle w:val="ac"/>
        <w:spacing w:after="180"/>
        <w:rPr>
          <w:ins w:id="8640" w:author="張寶騌 CHANG,PAO-TSUNG" w:date="2022-06-10T23:42:00Z"/>
        </w:rPr>
        <w:pPrChange w:id="8641" w:author="張寶騌 CHANG,PAO-TSUNG" w:date="2022-06-10T23:47:00Z">
          <w:pPr>
            <w:ind w:leftChars="0" w:left="0" w:firstLine="480"/>
          </w:pPr>
        </w:pPrChange>
      </w:pPr>
      <w:bookmarkStart w:id="8642" w:name="_Toc106974345"/>
      <w:ins w:id="8643" w:author="張寶騌 CHANG,PAO-TSUNG" w:date="2022-06-10T23:4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4</w:t>
      </w:r>
      <w:r w:rsidR="009700FF">
        <w:fldChar w:fldCharType="end"/>
      </w:r>
      <w:ins w:id="8644" w:author="張寶騌 CHANG,PAO-TSUNG" w:date="2022-06-10T23:47:00Z">
        <w:r>
          <w:rPr>
            <w:rFonts w:hint="eastAsia"/>
          </w:rPr>
          <w:t xml:space="preserve"> </w:t>
        </w:r>
        <w:r>
          <w:rPr>
            <w:rFonts w:hint="eastAsia"/>
          </w:rPr>
          <w:t>車型振動於道床的振動數值</w:t>
        </w:r>
      </w:ins>
      <w:r>
        <w:fldChar w:fldCharType="begin"/>
      </w:r>
      <w:r w:rsidR="009700FF">
        <w:rPr>
          <w:rFonts w:hint="eastAsia"/>
        </w:rPr>
        <w:instrText xml:space="preserve"> ADDIN EN.CITE &lt;EndNote&gt;&lt;Cite&gt;&lt;Author&gt;</w:instrText>
      </w:r>
      <w:r w:rsidR="009700FF">
        <w:rPr>
          <w:rFonts w:hint="eastAsia"/>
        </w:rPr>
        <w:instrText>白御宏</w:instrText>
      </w:r>
      <w:r w:rsidR="009700FF">
        <w:rPr>
          <w:rFonts w:hint="eastAsia"/>
        </w:rPr>
        <w:instrText>&lt;/Author&gt;&lt;Year&gt;2018&lt;/Year&gt;&lt;RecNum&gt;49&lt;/RecNum&gt;&lt;DisplayText&gt;[30]&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9700FF">
        <w:rPr>
          <w:rFonts w:hint="eastAsia"/>
        </w:rPr>
        <w:instrText>白御宏</w:instrText>
      </w:r>
      <w:r w:rsidR="009700FF">
        <w:rPr>
          <w:rFonts w:hint="eastAsia"/>
        </w:rPr>
        <w:instrText>&lt;/style&gt;&lt;/author&gt;&lt;/authors&gt;&lt;tertiary-authors&gt;&lt;author&gt;&lt;style face="normal" font="default" charset="136" size="100%"&gt;</w:instrText>
      </w:r>
      <w:r w:rsidR="009700FF">
        <w:rPr>
          <w:rFonts w:hint="eastAsia"/>
        </w:rPr>
        <w:instrText>郭振銘</w:instrText>
      </w:r>
      <w:r w:rsidR="009700FF">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9700FF">
        <w:rPr>
          <w:rFonts w:hint="eastAsia"/>
        </w:rPr>
        <w:instrText>無道碴彈性基鈑軌道減振效能探討</w:instrText>
      </w:r>
      <w:r w:rsidR="009700FF">
        <w:rPr>
          <w:rFonts w:hint="eastAsia"/>
        </w:rPr>
        <w:instrText>&lt;/style&gt;&lt;/title&gt;&lt;secondary-title&gt;&lt;style face="normal" font="default" charset="136" size="100%"&gt;</w:instrText>
      </w:r>
      <w:r w:rsidR="009700FF">
        <w:rPr>
          <w:rFonts w:hint="eastAsia"/>
        </w:rPr>
        <w:instrText>土木工程學系</w:instrText>
      </w:r>
      <w:r w:rsidR="009700FF">
        <w:rPr>
          <w:rFonts w:hint="eastAsia"/>
        </w:rPr>
        <w:instrText>&lt;/style&gt;&lt;/secondary-title&gt;&lt;/titles&gt;&lt;pages&gt;110&lt;/pages&gt;&lt;dates&gt;&lt;year&gt;2018&lt;/year&gt;&lt;/dates&gt;&lt;pub-location&gt;&lt;style face="normal" font="default" charset="136" size="100%"&gt;</w:instrText>
      </w:r>
      <w:r w:rsidR="009700FF">
        <w:rPr>
          <w:rFonts w:hint="eastAsia"/>
        </w:rPr>
        <w:instrText>台南市</w:instrText>
      </w:r>
      <w:r w:rsidR="009700FF">
        <w:rPr>
          <w:rFonts w:hint="eastAsia"/>
        </w:rPr>
        <w:instrText>&lt;/style&gt;&lt;/pub-location&gt;&lt;publisher&gt;&lt;style face="normal" font="default" charset="136" size="100%"&gt;</w:instrText>
      </w:r>
      <w:r w:rsidR="009700FF">
        <w:rPr>
          <w:rFonts w:hint="eastAsia"/>
        </w:rPr>
        <w:instrText>國立成功大學</w:instrText>
      </w:r>
      <w:r w:rsidR="009700FF">
        <w:rPr>
          <w:rFonts w:hint="eastAsia"/>
        </w:rPr>
        <w:instrText>&lt;/style&gt;&lt;/publisher&gt;&lt;work-type&gt;&lt;style face="normal" font="default" charset="136" size="100%"&gt;</w:instrText>
      </w:r>
      <w:r w:rsidR="009700FF">
        <w:rPr>
          <w:rFonts w:hint="eastAsia"/>
        </w:rPr>
        <w:instrText>碩士論文</w:instrText>
      </w:r>
      <w:r w:rsidR="009700FF">
        <w:rPr>
          <w:rFonts w:hint="eastAsia"/>
        </w:rPr>
        <w:instrText>&lt;/style&gt;&lt;/work-type&gt;&lt;urls&gt;&lt;/urls&gt;&lt;/record&gt;&lt;/Ci</w:instrText>
      </w:r>
      <w:r w:rsidR="009700FF">
        <w:instrText>te&gt;&lt;/EndNote&gt;</w:instrText>
      </w:r>
      <w:r>
        <w:fldChar w:fldCharType="separate"/>
      </w:r>
      <w:bookmarkEnd w:id="8642"/>
      <w:r w:rsidR="009700FF">
        <w:rPr>
          <w:noProof/>
        </w:rPr>
        <w:t>[30]</w:t>
      </w:r>
      <w:r>
        <w:fldChar w:fldCharType="end"/>
      </w:r>
    </w:p>
    <w:p w14:paraId="71EC01F5" w14:textId="77777777" w:rsidR="00D83614" w:rsidRDefault="00D83614">
      <w:pPr>
        <w:ind w:leftChars="0" w:left="0" w:firstLine="480"/>
        <w:rPr>
          <w:ins w:id="8645" w:author="張寶騌 CHANG,PAO-TSUNG" w:date="2022-06-10T23:42:00Z"/>
        </w:rPr>
      </w:pPr>
    </w:p>
    <w:p w14:paraId="1392685F" w14:textId="3468339F" w:rsidR="00A63754" w:rsidRDefault="00635EEE">
      <w:pPr>
        <w:pStyle w:val="aa"/>
        <w:numPr>
          <w:ilvl w:val="0"/>
          <w:numId w:val="73"/>
        </w:numPr>
        <w:ind w:leftChars="0" w:firstLineChars="0"/>
        <w:rPr>
          <w:ins w:id="8646" w:author="張寶騌 CHANG,PAO-TSUNG" w:date="2022-06-14T19:43:00Z"/>
        </w:rPr>
        <w:pPrChange w:id="8647" w:author="張寶騌 CHANG,PAO-TSUNG" w:date="2022-06-14T20:17:00Z">
          <w:pPr>
            <w:ind w:left="480" w:firstLine="480"/>
          </w:pPr>
        </w:pPrChange>
      </w:pPr>
      <w:ins w:id="8648" w:author="張寶騌 CHANG,PAO-TSUNG" w:date="2022-06-14T19:43:00Z">
        <w:r>
          <w:rPr>
            <w:rFonts w:hint="eastAsia"/>
          </w:rPr>
          <w:t>應變量</w:t>
        </w:r>
      </w:ins>
    </w:p>
    <w:p w14:paraId="1B5FC3E4" w14:textId="77777777" w:rsidR="00F45600" w:rsidRDefault="00192C32" w:rsidP="00AE319A">
      <w:pPr>
        <w:ind w:left="480" w:firstLine="480"/>
      </w:pPr>
      <w:ins w:id="8649" w:author="張寶騌 CHANG,PAO-TSUNG" w:date="2022-06-14T19:56:00Z">
        <w:r>
          <w:rPr>
            <w:rFonts w:hint="eastAsia"/>
          </w:rPr>
          <w:t>研究中所量的應變量約介於</w:t>
        </w:r>
        <w:r>
          <w:rPr>
            <w:rFonts w:hint="eastAsia"/>
          </w:rPr>
          <w:t>0.05~0.14%</w:t>
        </w:r>
        <w:r>
          <w:rPr>
            <w:rFonts w:hint="eastAsia"/>
          </w:rPr>
          <w:t>，</w:t>
        </w:r>
      </w:ins>
      <w:ins w:id="8650" w:author="張寶騌 CHANG,PAO-TSUNG" w:date="2022-06-14T20:07:00Z">
        <w:r w:rsidR="00CD6E03">
          <w:rPr>
            <w:rFonts w:hint="eastAsia"/>
          </w:rPr>
          <w:t>而</w:t>
        </w:r>
      </w:ins>
      <w:ins w:id="8651" w:author="張寶騌 CHANG,PAO-TSUNG" w:date="2022-06-14T20:09:00Z">
        <w:r w:rsidR="00F0272F">
          <w:rPr>
            <w:rFonts w:hint="eastAsia"/>
          </w:rPr>
          <w:t>應變皆</w:t>
        </w:r>
      </w:ins>
      <w:ins w:id="8652" w:author="張寶騌 CHANG,PAO-TSUNG" w:date="2022-06-14T20:10:00Z">
        <w:r w:rsidR="00F0272F">
          <w:rPr>
            <w:rFonts w:hint="eastAsia"/>
          </w:rPr>
          <w:t>出現於列車剛通過監測站</w:t>
        </w:r>
      </w:ins>
      <w:ins w:id="8653" w:author="張寶騌 CHANG,PAO-TSUNG" w:date="2022-06-14T20:16:00Z">
        <w:r w:rsidR="0072145E">
          <w:rPr>
            <w:rFonts w:hint="eastAsia"/>
          </w:rPr>
          <w:t>時，</w:t>
        </w:r>
      </w:ins>
      <w:ins w:id="8654" w:author="張寶騌 CHANG,PAO-TSUNG" w:date="2022-06-14T20:18:00Z">
        <w:r w:rsidR="00D06DB8">
          <w:rPr>
            <w:rFonts w:hint="eastAsia"/>
          </w:rPr>
          <w:t>約持續</w:t>
        </w:r>
        <w:r w:rsidR="00D06DB8">
          <w:rPr>
            <w:rFonts w:hint="eastAsia"/>
          </w:rPr>
          <w:t>2~3</w:t>
        </w:r>
        <w:r w:rsidR="00D06DB8">
          <w:rPr>
            <w:rFonts w:hint="eastAsia"/>
          </w:rPr>
          <w:t>秒</w:t>
        </w:r>
      </w:ins>
      <w:ins w:id="8655" w:author="張寶騌 CHANG,PAO-TSUNG" w:date="2022-06-14T20:16:00Z">
        <w:r w:rsidR="0072145E">
          <w:rPr>
            <w:rFonts w:hint="eastAsia"/>
          </w:rPr>
          <w:t>後</w:t>
        </w:r>
      </w:ins>
      <w:ins w:id="8656" w:author="張寶騌 CHANG,PAO-TSUNG" w:date="2022-06-14T20:18:00Z">
        <w:r w:rsidR="00D06DB8">
          <w:rPr>
            <w:rFonts w:hint="eastAsia"/>
          </w:rPr>
          <w:t>則</w:t>
        </w:r>
      </w:ins>
      <w:ins w:id="8657" w:author="張寶騌 CHANG,PAO-TSUNG" w:date="2022-06-14T20:16:00Z">
        <w:r w:rsidR="0072145E">
          <w:rPr>
            <w:rFonts w:hint="eastAsia"/>
          </w:rPr>
          <w:t>沒有出現應變</w:t>
        </w:r>
      </w:ins>
      <w:ins w:id="8658" w:author="張寶騌 CHANG,PAO-TSUNG" w:date="2022-06-14T20:19:00Z">
        <w:r w:rsidR="00D06DB8">
          <w:rPr>
            <w:rFonts w:hint="eastAsia"/>
          </w:rPr>
          <w:t>。此現象為本研究無法說明的現象，</w:t>
        </w:r>
      </w:ins>
      <w:ins w:id="8659" w:author="張寶騌 CHANG,PAO-TSUNG" w:date="2022-06-14T20:21:00Z">
        <w:r w:rsidR="00D06DB8">
          <w:rPr>
            <w:rFonts w:hint="eastAsia"/>
          </w:rPr>
          <w:t>僅</w:t>
        </w:r>
      </w:ins>
      <w:ins w:id="8660" w:author="張寶騌 CHANG,PAO-TSUNG" w:date="2022-06-14T20:19:00Z">
        <w:r w:rsidR="00D06DB8">
          <w:rPr>
            <w:rFonts w:hint="eastAsia"/>
          </w:rPr>
          <w:t>能推測該應變計</w:t>
        </w:r>
      </w:ins>
      <w:ins w:id="8661" w:author="張寶騌 CHANG,PAO-TSUNG" w:date="2022-06-14T20:20:00Z">
        <w:r w:rsidR="00D06DB8">
          <w:rPr>
            <w:rFonts w:hint="eastAsia"/>
          </w:rPr>
          <w:t>模組的偵測頻率</w:t>
        </w:r>
      </w:ins>
      <w:r w:rsidR="00F45600">
        <w:rPr>
          <w:rFonts w:hint="eastAsia"/>
        </w:rPr>
        <w:t>較低，</w:t>
      </w:r>
      <w:ins w:id="8662" w:author="張寶騌 CHANG,PAO-TSUNG" w:date="2022-06-14T20:25:00Z">
        <w:r w:rsidR="005E06C1">
          <w:rPr>
            <w:rFonts w:hint="eastAsia"/>
          </w:rPr>
          <w:t>較不適合應用於</w:t>
        </w:r>
      </w:ins>
      <w:ins w:id="8663" w:author="張寶騌 CHANG,PAO-TSUNG" w:date="2022-06-14T20:27:00Z">
        <w:r w:rsidR="005E06C1">
          <w:rPr>
            <w:rFonts w:hint="eastAsia"/>
          </w:rPr>
          <w:t>監測</w:t>
        </w:r>
      </w:ins>
      <w:ins w:id="8664" w:author="張寶騌 CHANG,PAO-TSUNG" w:date="2022-06-14T20:25:00Z">
        <w:r w:rsidR="005E06C1">
          <w:rPr>
            <w:rFonts w:hint="eastAsia"/>
          </w:rPr>
          <w:t>列車通過</w:t>
        </w:r>
      </w:ins>
      <w:ins w:id="8665" w:author="張寶騌 CHANG,PAO-TSUNG" w:date="2022-06-14T20:26:00Z">
        <w:r w:rsidR="005E06C1">
          <w:rPr>
            <w:rFonts w:hint="eastAsia"/>
          </w:rPr>
          <w:t>時所產生的應變</w:t>
        </w:r>
      </w:ins>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ins w:id="8666" w:author="張寶騌 CHANG,PAO-TSUNG" w:date="2022-06-14T20:26:00Z">
        <w:r w:rsidR="005E06C1">
          <w:rPr>
            <w:rFonts w:hint="eastAsia"/>
          </w:rPr>
          <w:t>。</w:t>
        </w:r>
      </w:ins>
    </w:p>
    <w:p w14:paraId="6D91811F" w14:textId="51D3442D" w:rsidR="00635EEE" w:rsidRDefault="00753C00" w:rsidP="00AE319A">
      <w:pPr>
        <w:ind w:left="480" w:firstLine="480"/>
        <w:rPr>
          <w:ins w:id="8667" w:author="張寶騌 CHANG,PAO-TSUNG" w:date="2022-06-22T15:42:00Z"/>
        </w:rPr>
      </w:pPr>
      <w:ins w:id="8668" w:author="張寶騌 CHANG,PAO-TSUNG" w:date="2022-06-22T01:35:00Z">
        <w:r>
          <w:rPr>
            <w:rFonts w:hint="eastAsia"/>
          </w:rPr>
          <w:t>因此</w:t>
        </w:r>
      </w:ins>
      <w:r w:rsidR="00F45600">
        <w:rPr>
          <w:rFonts w:hint="eastAsia"/>
        </w:rPr>
        <w:t>，在後續章節中，</w:t>
      </w:r>
      <w:ins w:id="8669" w:author="張寶騌 CHANG,PAO-TSUNG" w:date="2022-06-22T01:35:00Z">
        <w:r>
          <w:rPr>
            <w:rFonts w:hint="eastAsia"/>
          </w:rPr>
          <w:t>本數值</w:t>
        </w:r>
      </w:ins>
      <w:ins w:id="8670" w:author="張寶騌 CHANG,PAO-TSUNG" w:date="2022-06-22T01:36:00Z">
        <w:r>
          <w:rPr>
            <w:rFonts w:hint="eastAsia"/>
          </w:rPr>
          <w:t>將不適用於後續趨勢分析</w:t>
        </w:r>
      </w:ins>
      <w:r w:rsidR="00F45600">
        <w:rPr>
          <w:rFonts w:hint="eastAsia"/>
        </w:rPr>
        <w:t>與說明</w:t>
      </w:r>
      <w:ins w:id="8671" w:author="張寶騌 CHANG,PAO-TSUNG" w:date="2022-06-22T01:36:00Z">
        <w:r>
          <w:rPr>
            <w:rFonts w:hint="eastAsia"/>
          </w:rPr>
          <w:t>。</w:t>
        </w:r>
      </w:ins>
    </w:p>
    <w:p w14:paraId="71C04BF9" w14:textId="277EC03F" w:rsidR="00D448F6" w:rsidRDefault="00D448F6" w:rsidP="00AE319A">
      <w:pPr>
        <w:ind w:left="480" w:firstLine="480"/>
        <w:rPr>
          <w:ins w:id="8672" w:author="張寶騌 CHANG,PAO-TSUNG" w:date="2022-06-22T15:42:00Z"/>
        </w:rPr>
      </w:pPr>
    </w:p>
    <w:p w14:paraId="22BD14F7" w14:textId="08C79AAF" w:rsidR="00F233EA" w:rsidRDefault="00F233EA" w:rsidP="00F233EA">
      <w:pPr>
        <w:ind w:left="480" w:firstLine="480"/>
      </w:pPr>
    </w:p>
    <w:p w14:paraId="49F15AB1" w14:textId="3F116B82" w:rsidR="00F233EA" w:rsidRDefault="00F233EA" w:rsidP="00F233EA">
      <w:pPr>
        <w:pStyle w:val="31"/>
        <w:spacing w:before="360" w:after="180"/>
        <w:rPr>
          <w:ins w:id="8673" w:author="張寶騌 CHANG,PAO-TSUNG" w:date="2022-06-22T15:39:00Z"/>
        </w:rPr>
      </w:pPr>
      <w:r>
        <w:rPr>
          <w:rFonts w:hint="eastAsia"/>
        </w:rPr>
        <w:t xml:space="preserve"> </w:t>
      </w:r>
      <w:bookmarkStart w:id="8674" w:name="_Toc107006021"/>
      <w:r w:rsidR="00F46ACA">
        <w:rPr>
          <w:rFonts w:hint="eastAsia"/>
        </w:rPr>
        <w:t xml:space="preserve"> </w:t>
      </w:r>
      <w:r w:rsidR="00F46ACA">
        <w:rPr>
          <w:rFonts w:hint="eastAsia"/>
        </w:rPr>
        <w:t>狀態</w:t>
      </w:r>
      <w:r w:rsidR="00F46ACA" w:rsidRPr="00F233EA">
        <w:rPr>
          <w:rFonts w:hint="eastAsia"/>
        </w:rPr>
        <w:t>趨勢分析</w:t>
      </w:r>
      <w:bookmarkEnd w:id="8674"/>
    </w:p>
    <w:p w14:paraId="4C9D4D05" w14:textId="50851112" w:rsidR="004126D9" w:rsidRDefault="00DA3DED">
      <w:pPr>
        <w:ind w:leftChars="0" w:left="0" w:firstLineChars="0" w:firstLine="480"/>
      </w:pPr>
      <w:ins w:id="8675" w:author="張寶騌 CHANG,PAO-TSUNG" w:date="2022-05-31T17:30:00Z">
        <w:r>
          <w:rPr>
            <w:rFonts w:hint="eastAsia"/>
          </w:rPr>
          <w:t>為了解</w:t>
        </w:r>
      </w:ins>
      <w:ins w:id="8676" w:author="張寶騌 CHANG,PAO-TSUNG" w:date="2022-05-31T19:10:00Z">
        <w:r w:rsidR="00E413F8">
          <w:rPr>
            <w:rFonts w:hint="eastAsia"/>
          </w:rPr>
          <w:t>列車通過時的</w:t>
        </w:r>
      </w:ins>
      <w:ins w:id="8677" w:author="張寶騌 CHANG,PAO-TSUNG" w:date="2022-05-31T17:33:00Z">
        <w:r>
          <w:rPr>
            <w:rFonts w:hint="eastAsia"/>
          </w:rPr>
          <w:t>數據趨勢，</w:t>
        </w:r>
      </w:ins>
      <w:ins w:id="8678" w:author="張寶騌 CHANG,PAO-TSUNG" w:date="2022-05-31T17:30:00Z">
        <w:r>
          <w:rPr>
            <w:rFonts w:hint="eastAsia"/>
          </w:rPr>
          <w:t>針對前一節</w:t>
        </w:r>
      </w:ins>
      <w:ins w:id="8679" w:author="張寶騌 CHANG,PAO-TSUNG" w:date="2022-05-31T19:10:00Z">
        <w:r w:rsidR="00E413F8">
          <w:rPr>
            <w:rFonts w:hint="eastAsia"/>
          </w:rPr>
          <w:t>所述</w:t>
        </w:r>
      </w:ins>
      <w:ins w:id="8680" w:author="張寶騌 CHANG,PAO-TSUNG" w:date="2022-05-31T19:15:00Z">
        <w:r w:rsidR="005A17AB">
          <w:rPr>
            <w:rFonts w:hint="eastAsia"/>
          </w:rPr>
          <w:t>的</w:t>
        </w:r>
      </w:ins>
      <w:ins w:id="8681" w:author="張寶騌 CHANG,PAO-TSUNG" w:date="2022-05-31T19:11:00Z">
        <w:r w:rsidR="00E413F8">
          <w:rPr>
            <w:rFonts w:hint="eastAsia"/>
          </w:rPr>
          <w:t>三班車</w:t>
        </w:r>
      </w:ins>
      <w:ins w:id="8682" w:author="張寶騌 CHANG,PAO-TSUNG" w:date="2022-05-31T19:15:00Z">
        <w:r w:rsidR="005A17AB">
          <w:rPr>
            <w:rFonts w:hint="eastAsia"/>
          </w:rPr>
          <w:t>作為</w:t>
        </w:r>
      </w:ins>
      <w:ins w:id="8683" w:author="張寶騌 CHANG,PAO-TSUNG" w:date="2022-05-31T19:16:00Z">
        <w:r w:rsidR="005A17AB">
          <w:rPr>
            <w:rFonts w:hint="eastAsia"/>
          </w:rPr>
          <w:t>採集對象</w:t>
        </w:r>
      </w:ins>
      <w:ins w:id="8684" w:author="張寶騌 CHANG,PAO-TSUNG" w:date="2022-05-31T19:17:00Z">
        <w:r w:rsidR="005A17AB">
          <w:rPr>
            <w:rFonts w:hint="eastAsia"/>
          </w:rPr>
          <w:t>，</w:t>
        </w:r>
      </w:ins>
      <w:ins w:id="8685" w:author="張寶騌 CHANG,PAO-TSUNG" w:date="2022-06-06T21:25:00Z">
        <w:r w:rsidR="00D31741">
          <w:rPr>
            <w:rFonts w:hint="eastAsia"/>
          </w:rPr>
          <w:t>記錄</w:t>
        </w:r>
      </w:ins>
      <w:ins w:id="8686" w:author="張寶騌 CHANG,PAO-TSUNG" w:date="2022-05-31T19:17:00Z">
        <w:r w:rsidR="005A17AB">
          <w:rPr>
            <w:rFonts w:hint="eastAsia"/>
          </w:rPr>
          <w:t>近一個月每天</w:t>
        </w:r>
      </w:ins>
      <w:ins w:id="8687" w:author="張寶騌 CHANG,PAO-TSUNG" w:date="2022-06-06T21:25:00Z">
        <w:r w:rsidR="00D31741">
          <w:rPr>
            <w:rFonts w:hint="eastAsia"/>
          </w:rPr>
          <w:t>的</w:t>
        </w:r>
      </w:ins>
      <w:ins w:id="8688" w:author="張寶騌 CHANG,PAO-TSUNG" w:date="2022-05-31T19:18:00Z">
        <w:r w:rsidR="005A17AB">
          <w:rPr>
            <w:rFonts w:hint="eastAsia"/>
          </w:rPr>
          <w:t>數值</w:t>
        </w:r>
      </w:ins>
      <w:ins w:id="8689" w:author="張寶騌 CHANG,PAO-TSUNG" w:date="2022-06-04T13:32:00Z">
        <w:r w:rsidR="00852C1E">
          <w:rPr>
            <w:rFonts w:hint="eastAsia"/>
          </w:rPr>
          <w:t>分佈</w:t>
        </w:r>
      </w:ins>
      <w:r w:rsidR="004126D9">
        <w:rPr>
          <w:rFonts w:hint="eastAsia"/>
        </w:rPr>
        <w:t>，針對橫向阻力與振動加速度值之數值與趨勢進行說明。</w:t>
      </w:r>
    </w:p>
    <w:p w14:paraId="14A32FE2" w14:textId="2C12B0AD" w:rsidR="00D20A6C" w:rsidRDefault="00D20A6C">
      <w:pPr>
        <w:pStyle w:val="aa"/>
        <w:numPr>
          <w:ilvl w:val="0"/>
          <w:numId w:val="87"/>
        </w:numPr>
        <w:ind w:leftChars="0" w:firstLineChars="0"/>
        <w:rPr>
          <w:ins w:id="8690" w:author="張寶騌 CHANG,PAO-TSUNG" w:date="2022-06-15T01:12:00Z"/>
        </w:rPr>
        <w:pPrChange w:id="8691" w:author="張寶騌 CHANG,PAO-TSUNG" w:date="2022-06-15T01:13:00Z">
          <w:pPr>
            <w:ind w:leftChars="0" w:left="0" w:firstLineChars="0" w:firstLine="480"/>
          </w:pPr>
        </w:pPrChange>
      </w:pPr>
      <w:ins w:id="8692" w:author="張寶騌 CHANG,PAO-TSUNG" w:date="2022-06-15T01:12:00Z">
        <w:r>
          <w:rPr>
            <w:rFonts w:hint="eastAsia"/>
          </w:rPr>
          <w:t>動態橫向阻力數據趨勢分析</w:t>
        </w:r>
      </w:ins>
    </w:p>
    <w:p w14:paraId="0FE15317" w14:textId="719977A4" w:rsidR="004126D9" w:rsidRDefault="004126D9" w:rsidP="00AC5B22">
      <w:pPr>
        <w:ind w:leftChars="0" w:left="0" w:firstLineChars="0" w:firstLine="480"/>
      </w:pPr>
      <w:ins w:id="8693" w:author="張寶騌 CHANG,PAO-TSUNG" w:date="2022-06-06T21:34:00Z">
        <w:r>
          <w:fldChar w:fldCharType="begin"/>
        </w:r>
        <w:r>
          <w:instrText xml:space="preserve"> </w:instrText>
        </w:r>
        <w:r>
          <w:rPr>
            <w:rFonts w:hint="eastAsia"/>
          </w:rPr>
          <w:instrText>REF _Ref105443685 \h</w:instrText>
        </w:r>
        <w:r>
          <w:instrText xml:space="preserve"> </w:instrText>
        </w:r>
      </w:ins>
      <w:r>
        <w:fldChar w:fldCharType="separate"/>
      </w:r>
      <w:ins w:id="8694" w:author="張寶騌 CHANG,PAO-TSUNG" w:date="2022-06-06T21:31:00Z">
        <w:r>
          <w:rPr>
            <w:rFonts w:hint="eastAsia"/>
          </w:rPr>
          <w:t>圖</w:t>
        </w:r>
        <w:r>
          <w:rPr>
            <w:rFonts w:hint="eastAsia"/>
          </w:rPr>
          <w:t xml:space="preserve"> </w:t>
        </w:r>
      </w:ins>
      <w:r>
        <w:rPr>
          <w:noProof/>
        </w:rPr>
        <w:t>4</w:t>
      </w:r>
      <w:r>
        <w:noBreakHyphen/>
      </w:r>
      <w:r>
        <w:rPr>
          <w:noProof/>
        </w:rPr>
        <w:t>5</w:t>
      </w:r>
      <w:ins w:id="8695" w:author="張寶騌 CHANG,PAO-TSUNG" w:date="2022-06-06T21:34:00Z">
        <w:r>
          <w:fldChar w:fldCharType="end"/>
        </w:r>
      </w:ins>
      <w:r w:rsidR="003447C5">
        <w:rPr>
          <w:rFonts w:hint="eastAsia"/>
        </w:rPr>
        <w:t>為</w:t>
      </w:r>
      <w:ins w:id="8696" w:author="張寶騌 CHANG,PAO-TSUNG" w:date="2022-06-06T21:45:00Z">
        <w:r>
          <w:rPr>
            <w:rFonts w:hint="eastAsia"/>
          </w:rPr>
          <w:t>記錄</w:t>
        </w:r>
      </w:ins>
      <w:ins w:id="8697" w:author="張寶騌 CHANG,PAO-TSUNG" w:date="2022-06-06T21:35:00Z">
        <w:r>
          <w:rPr>
            <w:rFonts w:hint="eastAsia"/>
          </w:rPr>
          <w:t>三班車</w:t>
        </w:r>
      </w:ins>
      <w:ins w:id="8698" w:author="張寶騌 CHANG,PAO-TSUNG" w:date="2022-06-06T21:52:00Z">
        <w:r>
          <w:rPr>
            <w:rFonts w:hint="eastAsia"/>
          </w:rPr>
          <w:t>各</w:t>
        </w:r>
      </w:ins>
      <w:r>
        <w:rPr>
          <w:rFonts w:hint="eastAsia"/>
        </w:rPr>
        <w:t>天</w:t>
      </w:r>
      <w:ins w:id="8699" w:author="張寶騌 CHANG,PAO-TSUNG" w:date="2022-06-06T21:35:00Z">
        <w:r>
          <w:rPr>
            <w:rFonts w:hint="eastAsia"/>
          </w:rPr>
          <w:t>橫向阻力</w:t>
        </w:r>
      </w:ins>
      <w:ins w:id="8700" w:author="張寶騌 CHANG,PAO-TSUNG" w:date="2022-06-06T21:46:00Z">
        <w:r>
          <w:rPr>
            <w:rFonts w:hint="eastAsia"/>
          </w:rPr>
          <w:t>峰值</w:t>
        </w:r>
      </w:ins>
      <w:r w:rsidR="00F074BE">
        <w:rPr>
          <w:rFonts w:hint="eastAsia"/>
        </w:rPr>
        <w:t>之散佈圖，而折線為</w:t>
      </w:r>
      <w:ins w:id="8701" w:author="張寶騌 CHANG,PAO-TSUNG" w:date="2022-06-06T21:40:00Z">
        <w:r>
          <w:rPr>
            <w:rFonts w:hint="eastAsia"/>
          </w:rPr>
          <w:t>各天之</w:t>
        </w:r>
      </w:ins>
      <w:ins w:id="8702" w:author="張寶騌 CHANG,PAO-TSUNG" w:date="2022-06-06T22:01:00Z">
        <w:r>
          <w:rPr>
            <w:rFonts w:hint="eastAsia"/>
          </w:rPr>
          <w:t>平</w:t>
        </w:r>
      </w:ins>
      <w:ins w:id="8703" w:author="張寶騌 CHANG,PAO-TSUNG" w:date="2022-06-06T21:40:00Z">
        <w:r>
          <w:rPr>
            <w:rFonts w:hint="eastAsia"/>
          </w:rPr>
          <w:t>均值</w:t>
        </w:r>
      </w:ins>
      <w:ins w:id="8704" w:author="張寶騌 CHANG,PAO-TSUNG" w:date="2022-06-06T21:41:00Z">
        <w:r>
          <w:rPr>
            <w:rFonts w:hint="eastAsia"/>
          </w:rPr>
          <w:t>連線</w:t>
        </w:r>
      </w:ins>
      <w:r>
        <w:rPr>
          <w:rFonts w:hint="eastAsia"/>
        </w:rPr>
        <w:t>，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pPr>
        <w:ind w:leftChars="0" w:left="0" w:firstLineChars="0" w:firstLine="480"/>
        <w:jc w:val="center"/>
        <w:rPr>
          <w:ins w:id="8705" w:author="張寶騌 CHANG,PAO-TSUNG" w:date="2022-06-06T21:31:00Z"/>
        </w:rPr>
        <w:pPrChange w:id="8706" w:author="張寶騌 CHANG,PAO-TSUNG" w:date="2022-06-13T15:58:00Z">
          <w:pPr>
            <w:ind w:leftChars="0" w:left="0" w:firstLineChars="0" w:firstLine="480"/>
          </w:pPr>
        </w:pPrChange>
      </w:pPr>
      <w:r>
        <w:rPr>
          <w:noProof/>
        </w:rPr>
        <w:lastRenderedPageBreak/>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06F74574" w:rsidR="00FE1AB9" w:rsidRDefault="00FE1AB9" w:rsidP="00FE1AB9">
      <w:pPr>
        <w:pStyle w:val="ac"/>
        <w:spacing w:after="180"/>
        <w:rPr>
          <w:ins w:id="8707" w:author="張寶騌 CHANG,PAO-TSUNG" w:date="2022-06-07T00:03:00Z"/>
        </w:rPr>
      </w:pPr>
      <w:bookmarkStart w:id="8708" w:name="_Ref105443685"/>
      <w:bookmarkStart w:id="8709" w:name="_Toc106974346"/>
      <w:ins w:id="8710" w:author="張寶騌 CHANG,PAO-TSUNG" w:date="2022-06-06T21:31: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5</w:t>
      </w:r>
      <w:r w:rsidR="009700FF">
        <w:fldChar w:fldCharType="end"/>
      </w:r>
      <w:bookmarkEnd w:id="8708"/>
      <w:r>
        <w:rPr>
          <w:rFonts w:hint="eastAsia"/>
        </w:rPr>
        <w:t xml:space="preserve"> </w:t>
      </w:r>
      <w:ins w:id="8711" w:author="張寶騌 CHANG,PAO-TSUNG" w:date="2022-06-06T21:31:00Z">
        <w:r>
          <w:rPr>
            <w:rFonts w:hint="eastAsia"/>
          </w:rPr>
          <w:t>三班車橫向阻力散佈</w:t>
        </w:r>
      </w:ins>
      <w:ins w:id="8712" w:author="張寶騌 CHANG,PAO-TSUNG" w:date="2022-06-06T21:36:00Z">
        <w:r>
          <w:rPr>
            <w:rFonts w:hint="eastAsia"/>
          </w:rPr>
          <w:t>趨勢</w:t>
        </w:r>
      </w:ins>
      <w:ins w:id="8713" w:author="張寶騌 CHANG,PAO-TSUNG" w:date="2022-06-06T21:32:00Z">
        <w:r>
          <w:rPr>
            <w:rFonts w:hint="eastAsia"/>
          </w:rPr>
          <w:t>與平均線圖</w:t>
        </w:r>
      </w:ins>
      <w:bookmarkEnd w:id="8709"/>
    </w:p>
    <w:p w14:paraId="2985E272" w14:textId="183BC67B" w:rsidR="00FE1AB9" w:rsidRPr="00FE1AB9" w:rsidRDefault="00FE1AB9" w:rsidP="00AC5B22">
      <w:pPr>
        <w:ind w:leftChars="0" w:left="0" w:firstLineChars="0" w:firstLine="480"/>
      </w:pPr>
    </w:p>
    <w:p w14:paraId="3ADF0275" w14:textId="2D9A6F3B" w:rsidR="0039477C" w:rsidRPr="00F074BE" w:rsidRDefault="0039477C" w:rsidP="00F074BE">
      <w:pPr>
        <w:pStyle w:val="aa"/>
        <w:numPr>
          <w:ilvl w:val="0"/>
          <w:numId w:val="101"/>
        </w:numPr>
        <w:ind w:leftChars="0" w:firstLineChars="0"/>
      </w:pPr>
      <w:r w:rsidRPr="00F074BE">
        <w:rPr>
          <w:rFonts w:hint="eastAsia"/>
        </w:rPr>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63AE5135" w14:textId="1ED511C1" w:rsidR="00E4088D" w:rsidRDefault="00AC5B22" w:rsidP="00AC5B22">
      <w:pPr>
        <w:ind w:leftChars="0" w:left="0" w:firstLineChars="0" w:firstLine="480"/>
      </w:pPr>
      <w:ins w:id="8714" w:author="張寶騌 CHANG,PAO-TSUNG" w:date="2022-06-15T01:02:00Z">
        <w:r>
          <w:rPr>
            <w:rFonts w:hint="eastAsia"/>
          </w:rPr>
          <w:t>研究發現，</w:t>
        </w:r>
      </w:ins>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w:t>
      </w:r>
      <w:proofErr w:type="gramStart"/>
      <w:r w:rsidR="00A9073C">
        <w:rPr>
          <w:rFonts w:hint="eastAsia"/>
        </w:rPr>
        <w:t>致</w:t>
      </w:r>
      <w:r w:rsidR="00C92A23">
        <w:rPr>
          <w:rFonts w:hint="eastAsia"/>
        </w:rPr>
        <w:t>峰值</w:t>
      </w:r>
      <w:proofErr w:type="gramEnd"/>
      <w:r w:rsidR="00C92A23">
        <w:rPr>
          <w:rFonts w:hint="eastAsia"/>
        </w:rPr>
        <w:t>分佈較為分散，</w:t>
      </w:r>
      <w:r w:rsidR="00A9073C">
        <w:rPr>
          <w:rFonts w:hint="eastAsia"/>
        </w:rPr>
        <w:t>因此所產生的變異數也較大；</w:t>
      </w:r>
      <w:ins w:id="8715" w:author="張寶騌 CHANG,PAO-TSUNG" w:date="2022-06-06T22:34:00Z">
        <w:r w:rsidR="00A9073C">
          <w:rPr>
            <w:rFonts w:hint="eastAsia"/>
          </w:rPr>
          <w:t>普悠</w:t>
        </w:r>
        <w:proofErr w:type="gramStart"/>
        <w:r w:rsidR="00A9073C">
          <w:rPr>
            <w:rFonts w:hint="eastAsia"/>
          </w:rPr>
          <w:t>瑪</w:t>
        </w:r>
      </w:ins>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峰值分佈較</w:t>
      </w:r>
      <w:r w:rsidR="007D51D1">
        <w:rPr>
          <w:rFonts w:hint="eastAsia"/>
        </w:rPr>
        <w:t>自強號</w:t>
      </w:r>
      <w:r w:rsidR="006D3C40">
        <w:rPr>
          <w:rFonts w:hint="eastAsia"/>
        </w:rPr>
        <w:t>集中。</w:t>
      </w:r>
      <w:ins w:id="8716" w:author="張寶騌 CHANG,PAO-TSUNG" w:date="2022-06-06T22:36:00Z">
        <w:r w:rsidR="00A9073C">
          <w:rPr>
            <w:rFonts w:hint="eastAsia"/>
          </w:rPr>
          <w:t>於</w:t>
        </w:r>
        <w:r w:rsidR="00A9073C">
          <w:rPr>
            <w:rFonts w:hint="eastAsia"/>
          </w:rPr>
          <w:t>4/29</w:t>
        </w:r>
        <w:r w:rsidR="00A9073C">
          <w:rPr>
            <w:rFonts w:hint="eastAsia"/>
          </w:rPr>
          <w:t>、</w:t>
        </w:r>
        <w:r w:rsidR="00A9073C">
          <w:rPr>
            <w:rFonts w:hint="eastAsia"/>
          </w:rPr>
          <w:t>5/8</w:t>
        </w:r>
        <w:r w:rsidR="00A9073C">
          <w:rPr>
            <w:rFonts w:hint="eastAsia"/>
          </w:rPr>
          <w:t>、</w:t>
        </w:r>
        <w:r w:rsidR="00A9073C">
          <w:rPr>
            <w:rFonts w:hint="eastAsia"/>
          </w:rPr>
          <w:t>5/9</w:t>
        </w:r>
        <w:r w:rsidR="00A9073C">
          <w:rPr>
            <w:rFonts w:hint="eastAsia"/>
          </w:rPr>
          <w:t>、</w:t>
        </w:r>
        <w:r w:rsidR="00A9073C">
          <w:rPr>
            <w:rFonts w:hint="eastAsia"/>
          </w:rPr>
          <w:t>5/15</w:t>
        </w:r>
        <w:r w:rsidR="00A9073C">
          <w:rPr>
            <w:rFonts w:hint="eastAsia"/>
          </w:rPr>
          <w:t>出現</w:t>
        </w:r>
        <w:r w:rsidR="00A9073C">
          <w:rPr>
            <w:rFonts w:hint="eastAsia"/>
          </w:rPr>
          <w:lastRenderedPageBreak/>
          <w:t>有</w:t>
        </w:r>
      </w:ins>
      <w:ins w:id="8717" w:author="張寶騌 CHANG,PAO-TSUNG" w:date="2022-06-06T22:37:00Z">
        <w:r w:rsidR="00A9073C">
          <w:rPr>
            <w:rFonts w:hint="eastAsia"/>
          </w:rPr>
          <w:t>負值</w:t>
        </w:r>
        <w:r w:rsidR="00A9073C">
          <w:rPr>
            <w:rFonts w:hint="eastAsia"/>
          </w:rPr>
          <w:t>(</w:t>
        </w:r>
        <w:r w:rsidR="00A9073C">
          <w:rPr>
            <w:rFonts w:hint="eastAsia"/>
          </w:rPr>
          <w:t>拉力</w:t>
        </w:r>
        <w:r w:rsidR="00A9073C">
          <w:rPr>
            <w:rFonts w:hint="eastAsia"/>
          </w:rPr>
          <w:t>)</w:t>
        </w:r>
        <w:r w:rsidR="00A9073C">
          <w:rPr>
            <w:rFonts w:hint="eastAsia"/>
          </w:rPr>
          <w:t>的情況，推測其原因應為該車型屬於傾斜式列車，</w:t>
        </w:r>
      </w:ins>
      <w:ins w:id="8718" w:author="張寶騌 CHANG,PAO-TSUNG" w:date="2022-06-06T22:38:00Z">
        <w:r w:rsidR="00A9073C">
          <w:rPr>
            <w:rFonts w:hint="eastAsia"/>
          </w:rPr>
          <w:t>列車可能通過該路段時重心有所調整</w:t>
        </w:r>
      </w:ins>
      <w:ins w:id="8719" w:author="張寶騌 CHANG,PAO-TSUNG" w:date="2022-06-06T22:39:00Z">
        <w:r w:rsidR="00A9073C">
          <w:rPr>
            <w:rFonts w:hint="eastAsia"/>
          </w:rPr>
          <w:t>所致</w:t>
        </w:r>
      </w:ins>
      <w:r w:rsidR="00A9073C">
        <w:rPr>
          <w:rFonts w:hint="eastAsia"/>
        </w:rPr>
        <w:t>；而區間車</w:t>
      </w:r>
      <w:r w:rsidR="007D51D1">
        <w:rPr>
          <w:rFonts w:hint="eastAsia"/>
        </w:rPr>
        <w:t>也是電聯車車型</w:t>
      </w:r>
      <w:r w:rsidR="00A9073C">
        <w:rPr>
          <w:rFonts w:hint="eastAsia"/>
        </w:rPr>
        <w:t>，車廂間重量差異較小，因此各天所產生的峰值</w:t>
      </w:r>
      <w:r w:rsidR="007029DF">
        <w:rPr>
          <w:rFonts w:hint="eastAsia"/>
        </w:rPr>
        <w:t>較集中，</w:t>
      </w:r>
      <w:r w:rsidR="00A9073C">
        <w:rPr>
          <w:rFonts w:hint="eastAsia"/>
        </w:rPr>
        <w:t>變異數</w:t>
      </w:r>
      <w:r w:rsidR="007D51D1">
        <w:rPr>
          <w:rFonts w:hint="eastAsia"/>
        </w:rPr>
        <w:t>為三者間</w:t>
      </w:r>
      <w:r w:rsidR="00A9073C">
        <w:rPr>
          <w:rFonts w:hint="eastAsia"/>
        </w:rPr>
        <w:t>最小的</w:t>
      </w:r>
      <w:ins w:id="8720" w:author="張寶騌 CHANG,PAO-TSUNG" w:date="2022-06-06T22:40:00Z">
        <w:r w:rsidR="00A9073C">
          <w:rPr>
            <w:rFonts w:hint="eastAsia"/>
          </w:rPr>
          <w:t>。</w:t>
        </w:r>
      </w:ins>
    </w:p>
    <w:p w14:paraId="1622879E" w14:textId="071E907B" w:rsidR="0087353D" w:rsidRDefault="00D17E58" w:rsidP="00AC5B22">
      <w:pPr>
        <w:ind w:leftChars="0" w:left="0" w:firstLineChars="0" w:firstLine="480"/>
      </w:pPr>
      <w:r w:rsidRPr="00D17E58">
        <w:rPr>
          <w:rFonts w:hint="eastAsia"/>
          <w:color w:val="000000" w:themeColor="text1"/>
        </w:rPr>
        <w:t>若平均各天的阻力平均值，發現</w:t>
      </w:r>
      <w:ins w:id="8721" w:author="張寶騌 CHANG,PAO-TSUNG" w:date="2022-06-15T01:02:00Z">
        <w:r w:rsidR="00AC5B22" w:rsidRPr="00D17E58">
          <w:rPr>
            <w:rFonts w:hint="eastAsia"/>
            <w:color w:val="000000" w:themeColor="text1"/>
          </w:rPr>
          <w:t>區間車</w:t>
        </w:r>
      </w:ins>
      <w:ins w:id="8722" w:author="張寶騌 CHANG,PAO-TSUNG" w:date="2022-06-15T01:01:00Z">
        <w:r w:rsidR="00AC5B22" w:rsidRPr="00D17E58">
          <w:rPr>
            <w:rFonts w:hint="eastAsia"/>
            <w:color w:val="000000" w:themeColor="text1"/>
          </w:rPr>
          <w:t>有較大的橫向阻力值</w:t>
        </w:r>
      </w:ins>
      <w:ins w:id="8723" w:author="張寶騌 CHANG,PAO-TSUNG" w:date="2022-06-15T01:03:00Z">
        <w:r w:rsidR="00AC5B22" w:rsidRPr="00D17E58">
          <w:rPr>
            <w:rFonts w:hint="eastAsia"/>
            <w:color w:val="000000" w:themeColor="text1"/>
          </w:rPr>
          <w:t>，</w:t>
        </w:r>
      </w:ins>
      <w:ins w:id="8724" w:author="張寶騌 CHANG,PAO-TSUNG" w:date="2022-06-15T01:05:00Z">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ins>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ins w:id="8725" w:author="張寶騌 CHANG,PAO-TSUNG" w:date="2022-06-15T00:45:00Z">
        <w:r w:rsidR="00FE1AB9" w:rsidRPr="00D17E58">
          <w:rPr>
            <w:rFonts w:hint="eastAsia"/>
            <w:color w:val="000000" w:themeColor="text1"/>
          </w:rPr>
          <w:t>表</w:t>
        </w:r>
        <w:r w:rsidR="00FE1AB9" w:rsidRPr="00D17E58">
          <w:rPr>
            <w:rFonts w:hint="eastAsia"/>
            <w:color w:val="000000" w:themeColor="text1"/>
          </w:rPr>
          <w:t xml:space="preserve"> </w:t>
        </w:r>
      </w:ins>
      <w:r w:rsidR="00FE1AB9" w:rsidRPr="00D17E58">
        <w:rPr>
          <w:noProof/>
          <w:color w:val="000000" w:themeColor="text1"/>
        </w:rPr>
        <w:t>4</w:t>
      </w:r>
      <w:r w:rsidR="00FE1AB9" w:rsidRPr="00D17E58">
        <w:rPr>
          <w:color w:val="000000" w:themeColor="text1"/>
        </w:rPr>
        <w:noBreakHyphen/>
      </w:r>
      <w:r w:rsidR="00FE1AB9" w:rsidRPr="00D17E58">
        <w:rPr>
          <w:noProof/>
          <w:color w:val="000000" w:themeColor="text1"/>
        </w:rPr>
        <w:t>3</w:t>
      </w:r>
      <w:ins w:id="8726" w:author="張寶騌 CHANG,PAO-TSUNG" w:date="2022-06-15T01:05:00Z">
        <w:r w:rsidR="00FE1AB9" w:rsidRPr="00D17E58">
          <w:rPr>
            <w:color w:val="000000" w:themeColor="text1"/>
          </w:rPr>
          <w:fldChar w:fldCharType="end"/>
        </w:r>
      </w:ins>
      <w:r w:rsidR="00FE1AB9" w:rsidRPr="00D17E58">
        <w:rPr>
          <w:rFonts w:hint="eastAsia"/>
          <w:color w:val="000000" w:themeColor="text1"/>
        </w:rPr>
        <w:t>，</w:t>
      </w:r>
      <w:ins w:id="8727" w:author="張寶騌 CHANG,PAO-TSUNG" w:date="2022-06-15T01:03:00Z">
        <w:r w:rsidR="00AC5B22" w:rsidRPr="00D17E58">
          <w:rPr>
            <w:rFonts w:hint="eastAsia"/>
            <w:color w:val="000000" w:themeColor="text1"/>
          </w:rPr>
          <w:t>可能是因為與有較高的通過速度</w:t>
        </w:r>
      </w:ins>
      <w:r w:rsidR="00E4088D" w:rsidRPr="00D17E58">
        <w:rPr>
          <w:rFonts w:hint="eastAsia"/>
          <w:color w:val="000000" w:themeColor="text1"/>
        </w:rPr>
        <w:t>與較小的變異</w:t>
      </w:r>
      <w:ins w:id="8728" w:author="張寶騌 CHANG,PAO-TSUNG" w:date="2022-06-15T01:03:00Z">
        <w:r w:rsidR="00AC5B22" w:rsidRPr="00D17E58">
          <w:rPr>
            <w:rFonts w:hint="eastAsia"/>
            <w:color w:val="000000" w:themeColor="text1"/>
          </w:rPr>
          <w:t>有關</w:t>
        </w:r>
      </w:ins>
      <w:ins w:id="8729" w:author="張寶騌 CHANG,PAO-TSUNG" w:date="2022-06-15T01:02:00Z">
        <w:r w:rsidR="00AC5B22" w:rsidRPr="00D17E58">
          <w:rPr>
            <w:rFonts w:hint="eastAsia"/>
            <w:color w:val="000000" w:themeColor="text1"/>
          </w:rPr>
          <w:t>；</w:t>
        </w:r>
        <w:r w:rsidR="00AC5B22">
          <w:rPr>
            <w:rFonts w:hint="eastAsia"/>
          </w:rPr>
          <w:t>而</w:t>
        </w:r>
      </w:ins>
      <w:ins w:id="8730" w:author="張寶騌 CHANG,PAO-TSUNG" w:date="2022-06-15T01:03:00Z">
        <w:r w:rsidR="00AC5B22">
          <w:rPr>
            <w:rFonts w:hint="eastAsia"/>
          </w:rPr>
          <w:t>自強號</w:t>
        </w:r>
      </w:ins>
      <w:r>
        <w:rPr>
          <w:rFonts w:hint="eastAsia"/>
        </w:rPr>
        <w:t>有最大的變異性。</w:t>
      </w:r>
    </w:p>
    <w:p w14:paraId="3A997588" w14:textId="77777777" w:rsidR="00D17E58" w:rsidRDefault="00D17E58" w:rsidP="00AC5B22">
      <w:pPr>
        <w:ind w:leftChars="0" w:left="0" w:firstLineChars="0" w:firstLine="480"/>
      </w:pPr>
    </w:p>
    <w:p w14:paraId="46463531" w14:textId="028282A9" w:rsidR="002D0AB4" w:rsidRPr="00C55E56" w:rsidRDefault="00C55E56" w:rsidP="00C55E56">
      <w:pPr>
        <w:ind w:leftChars="0" w:left="0" w:firstLineChars="0" w:firstLine="480"/>
        <w:jc w:val="center"/>
        <w:rPr>
          <w:sz w:val="20"/>
          <w:szCs w:val="20"/>
        </w:rPr>
      </w:pPr>
      <w:bookmarkStart w:id="8731" w:name="_Ref106147541"/>
      <w:bookmarkStart w:id="8732" w:name="_Toc106977584"/>
      <w:ins w:id="8733" w:author="張寶騌 CHANG,PAO-TSUNG" w:date="2022-06-15T00:45:00Z">
        <w:r w:rsidRPr="00C55E56">
          <w:rPr>
            <w:rFonts w:hint="eastAsia"/>
            <w:sz w:val="20"/>
            <w:szCs w:val="20"/>
          </w:rPr>
          <w:t>表</w:t>
        </w:r>
        <w:r w:rsidRPr="00C55E56">
          <w:rPr>
            <w:rFonts w:hint="eastAsia"/>
            <w:sz w:val="20"/>
            <w:szCs w:val="20"/>
          </w:rPr>
          <w:t xml:space="preserve"> </w:t>
        </w:r>
      </w:ins>
      <w:r w:rsidR="00BF7FA6">
        <w:rPr>
          <w:sz w:val="20"/>
          <w:szCs w:val="20"/>
        </w:rPr>
        <w:fldChar w:fldCharType="begin"/>
      </w:r>
      <w:r w:rsidR="00BF7FA6">
        <w:rPr>
          <w:sz w:val="20"/>
          <w:szCs w:val="20"/>
        </w:rPr>
        <w:instrText xml:space="preserve"> </w:instrText>
      </w:r>
      <w:r w:rsidR="00BF7FA6">
        <w:rPr>
          <w:rFonts w:hint="eastAsia"/>
          <w:sz w:val="20"/>
          <w:szCs w:val="20"/>
        </w:rPr>
        <w:instrText>STYLEREF 1 \s</w:instrText>
      </w:r>
      <w:r w:rsidR="00BF7FA6">
        <w:rPr>
          <w:sz w:val="20"/>
          <w:szCs w:val="20"/>
        </w:rPr>
        <w:instrText xml:space="preserve"> </w:instrText>
      </w:r>
      <w:r w:rsidR="00BF7FA6">
        <w:rPr>
          <w:sz w:val="20"/>
          <w:szCs w:val="20"/>
        </w:rPr>
        <w:fldChar w:fldCharType="separate"/>
      </w:r>
      <w:r w:rsidR="00BF7FA6">
        <w:rPr>
          <w:noProof/>
          <w:sz w:val="20"/>
          <w:szCs w:val="20"/>
        </w:rPr>
        <w:t>4</w:t>
      </w:r>
      <w:r w:rsidR="00BF7FA6">
        <w:rPr>
          <w:sz w:val="20"/>
          <w:szCs w:val="20"/>
        </w:rPr>
        <w:fldChar w:fldCharType="end"/>
      </w:r>
      <w:r w:rsidR="00BF7FA6">
        <w:rPr>
          <w:sz w:val="20"/>
          <w:szCs w:val="20"/>
        </w:rPr>
        <w:noBreakHyphen/>
      </w:r>
      <w:r w:rsidR="00BF7FA6">
        <w:rPr>
          <w:sz w:val="20"/>
          <w:szCs w:val="20"/>
        </w:rPr>
        <w:fldChar w:fldCharType="begin"/>
      </w:r>
      <w:r w:rsidR="00BF7FA6">
        <w:rPr>
          <w:sz w:val="20"/>
          <w:szCs w:val="20"/>
        </w:rPr>
        <w:instrText xml:space="preserve"> </w:instrText>
      </w:r>
      <w:r w:rsidR="00BF7FA6">
        <w:rPr>
          <w:rFonts w:hint="eastAsia"/>
          <w:sz w:val="20"/>
          <w:szCs w:val="20"/>
        </w:rPr>
        <w:instrText xml:space="preserve">SEQ </w:instrText>
      </w:r>
      <w:r w:rsidR="00BF7FA6">
        <w:rPr>
          <w:rFonts w:hint="eastAsia"/>
          <w:sz w:val="20"/>
          <w:szCs w:val="20"/>
        </w:rPr>
        <w:instrText>表</w:instrText>
      </w:r>
      <w:r w:rsidR="00BF7FA6">
        <w:rPr>
          <w:rFonts w:hint="eastAsia"/>
          <w:sz w:val="20"/>
          <w:szCs w:val="20"/>
        </w:rPr>
        <w:instrText xml:space="preserve"> \* ARABIC \s 1</w:instrText>
      </w:r>
      <w:r w:rsidR="00BF7FA6">
        <w:rPr>
          <w:sz w:val="20"/>
          <w:szCs w:val="20"/>
        </w:rPr>
        <w:instrText xml:space="preserve"> </w:instrText>
      </w:r>
      <w:r w:rsidR="00BF7FA6">
        <w:rPr>
          <w:sz w:val="20"/>
          <w:szCs w:val="20"/>
        </w:rPr>
        <w:fldChar w:fldCharType="separate"/>
      </w:r>
      <w:r w:rsidR="00BF7FA6">
        <w:rPr>
          <w:noProof/>
          <w:sz w:val="20"/>
          <w:szCs w:val="20"/>
        </w:rPr>
        <w:t>3</w:t>
      </w:r>
      <w:r w:rsidR="00BF7FA6">
        <w:rPr>
          <w:sz w:val="20"/>
          <w:szCs w:val="20"/>
        </w:rPr>
        <w:fldChar w:fldCharType="end"/>
      </w:r>
      <w:bookmarkEnd w:id="8731"/>
      <w:ins w:id="8734" w:author="張寶騌 CHANG,PAO-TSUNG" w:date="2022-06-15T00:45:00Z">
        <w:r w:rsidRPr="00C55E56">
          <w:rPr>
            <w:rFonts w:hint="eastAsia"/>
            <w:sz w:val="20"/>
            <w:szCs w:val="20"/>
          </w:rPr>
          <w:t xml:space="preserve"> </w:t>
        </w:r>
      </w:ins>
      <w:bookmarkEnd w:id="8732"/>
      <w:r w:rsidR="007545BA">
        <w:rPr>
          <w:rFonts w:hint="eastAsia"/>
          <w:sz w:val="20"/>
          <w:szCs w:val="20"/>
        </w:rPr>
        <w:t>平均各天</w:t>
      </w:r>
      <w:ins w:id="8735" w:author="張寶騌 CHANG,PAO-TSUNG" w:date="2022-06-15T00:45:00Z">
        <w:r w:rsidR="007545BA" w:rsidRPr="00C55E56">
          <w:rPr>
            <w:rFonts w:hint="eastAsia"/>
            <w:sz w:val="20"/>
            <w:szCs w:val="20"/>
          </w:rPr>
          <w:t>之</w:t>
        </w:r>
      </w:ins>
      <w:r w:rsidR="007545BA">
        <w:rPr>
          <w:rFonts w:hint="eastAsia"/>
          <w:sz w:val="20"/>
          <w:szCs w:val="20"/>
        </w:rPr>
        <w:t>阻力</w:t>
      </w:r>
      <w:ins w:id="8736" w:author="張寶騌 CHANG,PAO-TSUNG" w:date="2022-06-15T00:45:00Z">
        <w:r w:rsidR="007545BA" w:rsidRPr="00C55E56">
          <w:rPr>
            <w:rFonts w:hint="eastAsia"/>
            <w:sz w:val="20"/>
            <w:szCs w:val="20"/>
          </w:rPr>
          <w:t>平均值</w:t>
        </w:r>
      </w:ins>
      <w:r w:rsidR="007545BA">
        <w:rPr>
          <w:rFonts w:hint="eastAsia"/>
          <w:sz w:val="20"/>
          <w:szCs w:val="20"/>
        </w:rPr>
        <w:t>與變異數</w:t>
      </w:r>
    </w:p>
    <w:tbl>
      <w:tblPr>
        <w:tblStyle w:val="afa"/>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7D51D1">
            <w:pPr>
              <w:ind w:leftChars="0" w:left="0" w:firstLineChars="0" w:firstLine="0"/>
              <w:jc w:val="center"/>
            </w:pPr>
            <w:ins w:id="8737" w:author="張寶騌 CHANG,PAO-TSUNG" w:date="2022-06-15T00:36:00Z">
              <w:r w:rsidRPr="005E1914">
                <w:rPr>
                  <w:rFonts w:hint="eastAsia"/>
                  <w:sz w:val="20"/>
                  <w:szCs w:val="20"/>
                </w:rPr>
                <w:t>車種</w:t>
              </w:r>
            </w:ins>
          </w:p>
        </w:tc>
        <w:tc>
          <w:tcPr>
            <w:tcW w:w="2154" w:type="dxa"/>
          </w:tcPr>
          <w:p w14:paraId="6AD59585" w14:textId="699ED75B" w:rsidR="00C55E56" w:rsidRPr="00C55E56" w:rsidRDefault="00D17E58" w:rsidP="007D51D1">
            <w:pPr>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7D51D1">
            <w:pPr>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D17E58">
            <w:pPr>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ins w:id="8738" w:author="張寶騌 CHANG,PAO-TSUNG" w:date="2022-06-15T00:36:00Z">
              <w:r w:rsidRPr="005E1914">
                <w:rPr>
                  <w:rFonts w:hint="eastAsia"/>
                  <w:sz w:val="20"/>
                  <w:szCs w:val="20"/>
                </w:rPr>
                <w:t>自強號</w:t>
              </w:r>
            </w:ins>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ins w:id="8739" w:author="張寶騌 CHANG,PAO-TSUNG" w:date="2022-06-15T00:39:00Z">
              <w:r>
                <w:rPr>
                  <w:rFonts w:hint="eastAsia"/>
                  <w:sz w:val="20"/>
                  <w:szCs w:val="20"/>
                </w:rPr>
                <w:t>1.205</w:t>
              </w:r>
            </w:ins>
          </w:p>
        </w:tc>
        <w:tc>
          <w:tcPr>
            <w:tcW w:w="2154" w:type="dxa"/>
          </w:tcPr>
          <w:p w14:paraId="3366E25D" w14:textId="40211DF9" w:rsidR="00C55E56" w:rsidRPr="00C55E56" w:rsidRDefault="00C55E56" w:rsidP="007D51D1">
            <w:pPr>
              <w:ind w:leftChars="0" w:left="0" w:firstLineChars="0" w:firstLine="0"/>
              <w:jc w:val="center"/>
              <w:rPr>
                <w:sz w:val="20"/>
                <w:szCs w:val="20"/>
              </w:rPr>
            </w:pPr>
            <w:ins w:id="8740" w:author="張寶騌 CHANG,PAO-TSUNG" w:date="2022-06-13T15:55:00Z">
              <w:r w:rsidRPr="005E1914">
                <w:rPr>
                  <w:sz w:val="20"/>
                  <w:szCs w:val="20"/>
                  <w:rPrChange w:id="8741" w:author="張寶騌 CHANG,PAO-TSUNG" w:date="2022-06-13T15:57:00Z">
                    <w:rPr/>
                  </w:rPrChange>
                </w:rPr>
                <w:t>0.189</w:t>
              </w:r>
            </w:ins>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ins w:id="8742" w:author="張寶騌 CHANG,PAO-TSUNG" w:date="2022-06-15T00:44:00Z">
              <w:r>
                <w:rPr>
                  <w:rFonts w:hint="eastAsia"/>
                  <w:sz w:val="20"/>
                  <w:szCs w:val="20"/>
                </w:rPr>
                <w:t>58.2</w:t>
              </w:r>
            </w:ins>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ins w:id="8743" w:author="張寶騌 CHANG,PAO-TSUNG" w:date="2022-06-15T00:36:00Z">
              <w:r w:rsidRPr="005E1914">
                <w:rPr>
                  <w:rFonts w:hint="eastAsia"/>
                  <w:sz w:val="20"/>
                  <w:szCs w:val="20"/>
                </w:rPr>
                <w:t>普悠</w:t>
              </w:r>
              <w:proofErr w:type="gramStart"/>
              <w:r w:rsidRPr="005E1914">
                <w:rPr>
                  <w:rFonts w:hint="eastAsia"/>
                  <w:sz w:val="20"/>
                  <w:szCs w:val="20"/>
                </w:rPr>
                <w:t>瑪</w:t>
              </w:r>
            </w:ins>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ins w:id="8744" w:author="張寶騌 CHANG,PAO-TSUNG" w:date="2022-06-13T15:55:00Z">
              <w:r w:rsidRPr="005E1914">
                <w:rPr>
                  <w:sz w:val="20"/>
                  <w:szCs w:val="20"/>
                  <w:rPrChange w:id="8745" w:author="張寶騌 CHANG,PAO-TSUNG" w:date="2022-06-13T16:00:00Z">
                    <w:rPr>
                      <w:color w:val="000000"/>
                      <w:sz w:val="22"/>
                    </w:rPr>
                  </w:rPrChange>
                </w:rPr>
                <w:t>0.133</w:t>
              </w:r>
            </w:ins>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ins w:id="8746" w:author="張寶騌 CHANG,PAO-TSUNG" w:date="2022-06-15T00:44:00Z">
              <w:r>
                <w:rPr>
                  <w:rFonts w:hint="eastAsia"/>
                  <w:sz w:val="20"/>
                  <w:szCs w:val="20"/>
                </w:rPr>
                <w:t>59.4</w:t>
              </w:r>
            </w:ins>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ins w:id="8747" w:author="張寶騌 CHANG,PAO-TSUNG" w:date="2022-06-15T00:36:00Z">
              <w:r w:rsidRPr="005E1914">
                <w:rPr>
                  <w:rFonts w:hint="eastAsia"/>
                  <w:sz w:val="20"/>
                  <w:szCs w:val="20"/>
                </w:rPr>
                <w:t>區間車</w:t>
              </w:r>
            </w:ins>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ins w:id="8748" w:author="張寶騌 CHANG,PAO-TSUNG" w:date="2022-06-15T00:43:00Z">
              <w:r w:rsidRPr="001C3A6F">
                <w:rPr>
                  <w:sz w:val="20"/>
                  <w:szCs w:val="20"/>
                </w:rPr>
                <w:t>1.311</w:t>
              </w:r>
            </w:ins>
          </w:p>
        </w:tc>
        <w:tc>
          <w:tcPr>
            <w:tcW w:w="2154" w:type="dxa"/>
          </w:tcPr>
          <w:p w14:paraId="42512B95" w14:textId="5F970987" w:rsidR="00C55E56" w:rsidRPr="00C55E56" w:rsidRDefault="00C55E56" w:rsidP="007D51D1">
            <w:pPr>
              <w:ind w:leftChars="0" w:left="0" w:firstLineChars="0" w:firstLine="0"/>
              <w:jc w:val="center"/>
              <w:rPr>
                <w:sz w:val="20"/>
                <w:szCs w:val="20"/>
              </w:rPr>
            </w:pPr>
            <w:ins w:id="8749" w:author="張寶騌 CHANG,PAO-TSUNG" w:date="2022-06-13T15:56:00Z">
              <w:r w:rsidRPr="005E1914">
                <w:rPr>
                  <w:sz w:val="20"/>
                  <w:szCs w:val="20"/>
                  <w:rPrChange w:id="8750" w:author="張寶騌 CHANG,PAO-TSUNG" w:date="2022-06-13T16:00:00Z">
                    <w:rPr>
                      <w:color w:val="000000"/>
                      <w:sz w:val="22"/>
                    </w:rPr>
                  </w:rPrChange>
                </w:rPr>
                <w:t>0.076</w:t>
              </w:r>
            </w:ins>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ins w:id="8751" w:author="張寶騌 CHANG,PAO-TSUNG" w:date="2022-06-15T00:44:00Z">
              <w:r>
                <w:rPr>
                  <w:rFonts w:hint="eastAsia"/>
                  <w:sz w:val="20"/>
                  <w:szCs w:val="20"/>
                </w:rPr>
                <w:t>65.2</w:t>
              </w:r>
            </w:ins>
          </w:p>
        </w:tc>
      </w:tr>
    </w:tbl>
    <w:p w14:paraId="3621FABA" w14:textId="509C7574" w:rsidR="00C55E56" w:rsidRDefault="00C55E56" w:rsidP="00AC5B22">
      <w:pPr>
        <w:ind w:leftChars="0" w:left="0" w:firstLineChars="0" w:firstLine="480"/>
      </w:pPr>
    </w:p>
    <w:p w14:paraId="4F005147" w14:textId="4B0B9EC7" w:rsidR="0039477C" w:rsidRPr="00F074BE" w:rsidRDefault="0039477C" w:rsidP="00F074BE">
      <w:pPr>
        <w:pStyle w:val="aa"/>
        <w:numPr>
          <w:ilvl w:val="0"/>
          <w:numId w:val="101"/>
        </w:numPr>
        <w:ind w:leftChars="0" w:firstLineChars="0"/>
        <w:rPr>
          <w:ins w:id="8752" w:author="張寶騌 CHANG,PAO-TSUNG" w:date="2022-06-14T21:47:00Z"/>
        </w:rPr>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ins w:id="8753" w:author="張寶騌 CHANG,PAO-TSUNG" w:date="2022-06-07T12:25:00Z">
        <w:r>
          <w:rPr>
            <w:rFonts w:hint="eastAsia"/>
          </w:rPr>
          <w:t>另外，</w:t>
        </w:r>
      </w:ins>
      <w:r>
        <w:rPr>
          <w:rFonts w:hint="eastAsia"/>
        </w:rPr>
        <w:t>觀察數值趨勢線中，在</w:t>
      </w:r>
      <w:ins w:id="8754" w:author="張寶騌 CHANG,PAO-TSUNG" w:date="2022-06-07T12:26:00Z">
        <w:r>
          <w:rPr>
            <w:rFonts w:hint="eastAsia"/>
          </w:rPr>
          <w:t>各天阻力平均值趨勢線</w:t>
        </w:r>
      </w:ins>
      <w:r>
        <w:rPr>
          <w:rFonts w:hint="eastAsia"/>
        </w:rPr>
        <w:t>方面</w:t>
      </w:r>
      <w:ins w:id="8755" w:author="張寶騌 CHANG,PAO-TSUNG" w:date="2022-06-07T12:26:00Z">
        <w:r>
          <w:rPr>
            <w:rFonts w:hint="eastAsia"/>
          </w:rPr>
          <w:t>，</w:t>
        </w:r>
      </w:ins>
      <w:ins w:id="8756" w:author="張寶騌 CHANG,PAO-TSUNG" w:date="2022-06-07T12:29:00Z">
        <w:r>
          <w:rPr>
            <w:rFonts w:hint="eastAsia"/>
          </w:rPr>
          <w:t>皆呈現上升的趨勢，</w:t>
        </w:r>
      </w:ins>
      <w:ins w:id="8757" w:author="張寶騌 CHANG,PAO-TSUNG" w:date="2022-06-07T12:54:00Z">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w:t>
        </w:r>
      </w:ins>
      <w:ins w:id="8758" w:author="張寶騌 CHANG,PAO-TSUNG" w:date="2022-06-07T12:31:00Z">
        <w:r>
          <w:rPr>
            <w:rFonts w:hint="eastAsia"/>
          </w:rPr>
          <w:t>以區間車的阻力平均值上升趨勢最明顯</w:t>
        </w:r>
      </w:ins>
      <w:ins w:id="8759" w:author="張寶騌 CHANG,PAO-TSUNG" w:date="2022-06-07T12:54:00Z">
        <w:r>
          <w:rPr>
            <w:rFonts w:hint="eastAsia"/>
          </w:rPr>
          <w:t>。</w:t>
        </w:r>
      </w:ins>
    </w:p>
    <w:p w14:paraId="73DF2B63" w14:textId="4B955167" w:rsidR="00852C1E" w:rsidRDefault="0039477C">
      <w:pPr>
        <w:ind w:leftChars="0" w:left="0" w:firstLineChars="0" w:firstLine="480"/>
        <w:rPr>
          <w:ins w:id="8760" w:author="張寶騌 CHANG,PAO-TSUNG" w:date="2022-06-15T01:13:00Z"/>
        </w:rPr>
      </w:pPr>
      <w:r>
        <w:rPr>
          <w:rFonts w:hint="eastAsia"/>
        </w:rPr>
        <w:t>在</w:t>
      </w:r>
      <w:ins w:id="8761" w:author="張寶騌 CHANG,PAO-TSUNG" w:date="2022-06-07T12:26:00Z">
        <w:r>
          <w:rPr>
            <w:rFonts w:hint="eastAsia"/>
          </w:rPr>
          <w:t>各天</w:t>
        </w:r>
      </w:ins>
      <w:r>
        <w:rPr>
          <w:rFonts w:hint="eastAsia"/>
        </w:rPr>
        <w:t>變異數</w:t>
      </w:r>
      <w:ins w:id="8762" w:author="張寶騌 CHANG,PAO-TSUNG" w:date="2022-06-07T12:26:00Z">
        <w:r>
          <w:rPr>
            <w:rFonts w:hint="eastAsia"/>
          </w:rPr>
          <w:t>趨勢線</w:t>
        </w:r>
      </w:ins>
      <w:r>
        <w:rPr>
          <w:rFonts w:hint="eastAsia"/>
        </w:rPr>
        <w:t>方面，</w:t>
      </w:r>
      <w:ins w:id="8763" w:author="張寶騌 CHANG,PAO-TSUNG" w:date="2022-06-10T21:08:00Z">
        <w:r w:rsidR="00A660D5">
          <w:rPr>
            <w:rFonts w:hint="eastAsia"/>
          </w:rPr>
          <w:t>其中以自強號</w:t>
        </w:r>
      </w:ins>
      <w:ins w:id="8764" w:author="張寶騌 CHANG,PAO-TSUNG" w:date="2022-06-10T21:09:00Z">
        <w:r w:rsidR="00A660D5">
          <w:rPr>
            <w:rFonts w:hint="eastAsia"/>
          </w:rPr>
          <w:t>增幅趨勢最明顯</w:t>
        </w:r>
      </w:ins>
      <w:r>
        <w:rPr>
          <w:rFonts w:hint="eastAsia"/>
        </w:rPr>
        <w:t>，而區間車呈現較穩定的狀態</w:t>
      </w:r>
      <w:ins w:id="8765" w:author="張寶騌 CHANG,PAO-TSUNG" w:date="2022-06-07T12:36:00Z">
        <w:r w:rsidR="00B11D13">
          <w:rPr>
            <w:rFonts w:hint="eastAsia"/>
          </w:rPr>
          <w:t>。</w:t>
        </w:r>
      </w:ins>
    </w:p>
    <w:p w14:paraId="5D630907" w14:textId="77777777" w:rsidR="00930008" w:rsidRDefault="00930008" w:rsidP="00930008">
      <w:pPr>
        <w:ind w:leftChars="0" w:left="0" w:firstLineChars="0" w:firstLine="480"/>
        <w:rPr>
          <w:ins w:id="8766" w:author="張寶騌 CHANG,PAO-TSUNG" w:date="2022-06-15T01:14:00Z"/>
        </w:rPr>
      </w:pPr>
    </w:p>
    <w:p w14:paraId="215EAE7B" w14:textId="77777777" w:rsidR="00930008" w:rsidRDefault="00930008" w:rsidP="00930008">
      <w:pPr>
        <w:pStyle w:val="aa"/>
        <w:numPr>
          <w:ilvl w:val="0"/>
          <w:numId w:val="87"/>
        </w:numPr>
        <w:ind w:leftChars="0" w:firstLineChars="0"/>
        <w:rPr>
          <w:ins w:id="8767" w:author="張寶騌 CHANG,PAO-TSUNG" w:date="2022-06-15T01:14:00Z"/>
        </w:rPr>
      </w:pPr>
      <w:ins w:id="8768" w:author="張寶騌 CHANG,PAO-TSUNG" w:date="2022-06-15T01:14:00Z">
        <w:r>
          <w:rPr>
            <w:rFonts w:hint="eastAsia"/>
          </w:rPr>
          <w:t>振動加速度數據趨勢分析</w:t>
        </w:r>
      </w:ins>
    </w:p>
    <w:p w14:paraId="494864C7" w14:textId="213310D9"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ins w:id="8769" w:author="張寶騌 CHANG,PAO-TSUNG" w:date="2022-06-06T21:58:00Z">
        <w:r>
          <w:rPr>
            <w:rFonts w:hint="eastAsia"/>
          </w:rPr>
          <w:t>圖</w:t>
        </w:r>
        <w:r>
          <w:rPr>
            <w:rFonts w:hint="eastAsia"/>
          </w:rPr>
          <w:t xml:space="preserve"> </w:t>
        </w:r>
      </w:ins>
      <w:r>
        <w:rPr>
          <w:noProof/>
        </w:rPr>
        <w:t>4</w:t>
      </w:r>
      <w:r>
        <w:noBreakHyphen/>
      </w:r>
      <w:r>
        <w:rPr>
          <w:noProof/>
        </w:rPr>
        <w:t>6</w:t>
      </w:r>
      <w:r>
        <w:fldChar w:fldCharType="end"/>
      </w:r>
      <w:ins w:id="8770" w:author="張寶騌 CHANG,PAO-TSUNG" w:date="2022-06-06T21:45:00Z">
        <w:r>
          <w:rPr>
            <w:rFonts w:hint="eastAsia"/>
          </w:rPr>
          <w:t>記錄了</w:t>
        </w:r>
      </w:ins>
      <w:ins w:id="8771" w:author="張寶騌 CHANG,PAO-TSUNG" w:date="2022-06-06T21:35:00Z">
        <w:r>
          <w:rPr>
            <w:rFonts w:hint="eastAsia"/>
          </w:rPr>
          <w:t>三班車</w:t>
        </w:r>
      </w:ins>
      <w:ins w:id="8772" w:author="張寶騌 CHANG,PAO-TSUNG" w:date="2022-06-06T21:52:00Z">
        <w:r>
          <w:rPr>
            <w:rFonts w:hint="eastAsia"/>
          </w:rPr>
          <w:t>各</w:t>
        </w:r>
      </w:ins>
      <w:r>
        <w:rPr>
          <w:rFonts w:hint="eastAsia"/>
        </w:rPr>
        <w:t>天的振動加速度</w:t>
      </w:r>
      <w:ins w:id="8773" w:author="張寶騌 CHANG,PAO-TSUNG" w:date="2022-06-06T21:46:00Z">
        <w:r>
          <w:rPr>
            <w:rFonts w:hint="eastAsia"/>
          </w:rPr>
          <w:t>峰值</w:t>
        </w:r>
      </w:ins>
      <w:ins w:id="8774" w:author="張寶騌 CHANG,PAO-TSUNG" w:date="2022-06-06T22:01:00Z">
        <w:r>
          <w:rPr>
            <w:rFonts w:hint="eastAsia"/>
          </w:rPr>
          <w:t>分佈</w:t>
        </w:r>
      </w:ins>
      <w:ins w:id="8775" w:author="張寶騌 CHANG,PAO-TSUNG" w:date="2022-06-06T21:53:00Z">
        <w:r>
          <w:rPr>
            <w:rFonts w:hint="eastAsia"/>
          </w:rPr>
          <w:t>並將</w:t>
        </w:r>
      </w:ins>
      <w:ins w:id="8776" w:author="張寶騌 CHANG,PAO-TSUNG" w:date="2022-06-06T21:40:00Z">
        <w:r>
          <w:rPr>
            <w:rFonts w:hint="eastAsia"/>
          </w:rPr>
          <w:t>各天之</w:t>
        </w:r>
      </w:ins>
      <w:ins w:id="8777" w:author="張寶騌 CHANG,PAO-TSUNG" w:date="2022-06-06T22:01:00Z">
        <w:r>
          <w:rPr>
            <w:rFonts w:hint="eastAsia"/>
          </w:rPr>
          <w:t>平</w:t>
        </w:r>
      </w:ins>
      <w:ins w:id="8778" w:author="張寶騌 CHANG,PAO-TSUNG" w:date="2022-06-06T21:40:00Z">
        <w:r>
          <w:rPr>
            <w:rFonts w:hint="eastAsia"/>
          </w:rPr>
          <w:t>均值</w:t>
        </w:r>
      </w:ins>
      <w:ins w:id="8779" w:author="張寶騌 CHANG,PAO-TSUNG" w:date="2022-06-06T21:41:00Z">
        <w:r>
          <w:rPr>
            <w:rFonts w:hint="eastAsia"/>
          </w:rPr>
          <w:t>連線</w:t>
        </w:r>
      </w:ins>
      <w:r>
        <w:rPr>
          <w:rFonts w:hint="eastAsia"/>
        </w:rPr>
        <w:t>，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lastRenderedPageBreak/>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6951B7BB" w:rsidR="001B1DCC" w:rsidRDefault="001B1DCC" w:rsidP="001B1DCC">
      <w:pPr>
        <w:pStyle w:val="ac"/>
        <w:spacing w:after="180"/>
        <w:rPr>
          <w:ins w:id="8780" w:author="張寶騌 CHANG,PAO-TSUNG" w:date="2022-06-13T15:59:00Z"/>
        </w:rPr>
      </w:pPr>
      <w:bookmarkStart w:id="8781" w:name="_Ref105445243"/>
      <w:bookmarkStart w:id="8782" w:name="_Toc106974347"/>
      <w:ins w:id="8783" w:author="張寶騌 CHANG,PAO-TSUNG" w:date="2022-06-06T21:58: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6</w:t>
      </w:r>
      <w:r w:rsidR="009700FF">
        <w:fldChar w:fldCharType="end"/>
      </w:r>
      <w:bookmarkEnd w:id="8781"/>
      <w:r>
        <w:rPr>
          <w:rFonts w:hint="eastAsia"/>
        </w:rPr>
        <w:t xml:space="preserve"> </w:t>
      </w:r>
      <w:ins w:id="8784" w:author="張寶騌 CHANG,PAO-TSUNG" w:date="2022-06-06T21:58:00Z">
        <w:r w:rsidRPr="003A0E9E">
          <w:rPr>
            <w:rFonts w:hint="eastAsia"/>
          </w:rPr>
          <w:t>三班車</w:t>
        </w:r>
      </w:ins>
      <w:ins w:id="8785" w:author="張寶騌 CHANG,PAO-TSUNG" w:date="2022-06-06T21:59:00Z">
        <w:r>
          <w:rPr>
            <w:rFonts w:hint="eastAsia"/>
          </w:rPr>
          <w:t>振動加速度</w:t>
        </w:r>
      </w:ins>
      <w:ins w:id="8786" w:author="張寶騌 CHANG,PAO-TSUNG" w:date="2022-06-06T21:58:00Z">
        <w:r w:rsidRPr="003A0E9E">
          <w:rPr>
            <w:rFonts w:hint="eastAsia"/>
          </w:rPr>
          <w:t>散佈趨勢與平均線圖</w:t>
        </w:r>
      </w:ins>
      <w:bookmarkEnd w:id="8782"/>
    </w:p>
    <w:p w14:paraId="2DB24BDD" w14:textId="77777777" w:rsidR="00D67195" w:rsidRPr="001B1DCC" w:rsidRDefault="00D67195" w:rsidP="00411B6A">
      <w:pPr>
        <w:ind w:leftChars="0" w:firstLineChars="0"/>
        <w:rPr>
          <w:rFonts w:hint="eastAsia"/>
        </w:rPr>
      </w:pPr>
    </w:p>
    <w:p w14:paraId="643926B2" w14:textId="06C6C425" w:rsidR="003B3AA6" w:rsidRPr="00F074BE" w:rsidRDefault="003B3AA6" w:rsidP="00F074BE">
      <w:pPr>
        <w:pStyle w:val="aa"/>
        <w:numPr>
          <w:ilvl w:val="0"/>
          <w:numId w:val="102"/>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77777777" w:rsidR="00D67195" w:rsidRDefault="00D67195" w:rsidP="00D67195">
      <w:pPr>
        <w:ind w:leftChars="0" w:left="0" w:firstLineChars="0" w:firstLine="480"/>
      </w:pPr>
      <w:ins w:id="8787" w:author="張寶騌 CHANG,PAO-TSUNG" w:date="2022-06-22T01:44:00Z">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ins>
    </w:p>
    <w:p w14:paraId="3D1333B3" w14:textId="426D60C9" w:rsidR="0013048F" w:rsidRDefault="001E31EC" w:rsidP="0013048F">
      <w:pPr>
        <w:ind w:leftChars="0" w:left="0" w:firstLineChars="0" w:firstLine="480"/>
      </w:pPr>
      <w:ins w:id="8788" w:author="張寶騌 CHANG,PAO-TSUNG" w:date="2022-06-15T01:02:00Z">
        <w:r w:rsidRPr="0013048F">
          <w:rPr>
            <w:rFonts w:hint="eastAsia"/>
          </w:rPr>
          <w:t>研究發現，</w:t>
        </w:r>
      </w:ins>
      <w:r w:rsidRPr="0013048F">
        <w:rPr>
          <w:rFonts w:hint="eastAsia"/>
        </w:rPr>
        <w:t>自強號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普悠</w:t>
      </w:r>
      <w:proofErr w:type="gramStart"/>
      <w:r w:rsidR="0013048F">
        <w:rPr>
          <w:rFonts w:hint="eastAsia"/>
        </w:rPr>
        <w:t>瑪</w:t>
      </w:r>
      <w:proofErr w:type="gramEnd"/>
      <w:r w:rsidR="0013048F">
        <w:rPr>
          <w:rFonts w:hint="eastAsia"/>
        </w:rPr>
        <w:t>與區間車因都屬動力分散式車型，因此峰值分佈較集中，變異數較自強號小。</w:t>
      </w:r>
    </w:p>
    <w:p w14:paraId="2AB1C4FD" w14:textId="7045AC27" w:rsidR="00B021EC" w:rsidRDefault="00B021EC" w:rsidP="00661E81">
      <w:pPr>
        <w:ind w:leftChars="0" w:left="0" w:firstLineChars="0" w:firstLine="480"/>
      </w:pPr>
      <w:r>
        <w:rPr>
          <w:rFonts w:hint="eastAsia"/>
        </w:rPr>
        <w:t>若平均各天的加速度平均值，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Pr>
          <w:rFonts w:hint="eastAsia"/>
        </w:rPr>
        <w:t>表</w:t>
      </w:r>
      <w:r>
        <w:rPr>
          <w:rFonts w:hint="eastAsia"/>
        </w:rPr>
        <w:t xml:space="preserve"> </w:t>
      </w:r>
      <w:r>
        <w:rPr>
          <w:noProof/>
        </w:rPr>
        <w:t>4</w:t>
      </w:r>
      <w:r>
        <w:noBreakHyphen/>
      </w:r>
      <w:r>
        <w:rPr>
          <w:noProof/>
        </w:rPr>
        <w:t>4</w:t>
      </w:r>
      <w:r>
        <w:fldChar w:fldCharType="end"/>
      </w:r>
      <w:r>
        <w:rPr>
          <w:rFonts w:hint="eastAsia"/>
        </w:rPr>
        <w:t>。</w:t>
      </w:r>
    </w:p>
    <w:p w14:paraId="2DB740A4" w14:textId="696C3ECF" w:rsidR="00B021EC" w:rsidRDefault="00B021EC" w:rsidP="00B021EC">
      <w:pPr>
        <w:ind w:leftChars="0" w:firstLineChars="0"/>
      </w:pPr>
    </w:p>
    <w:p w14:paraId="271F8AED" w14:textId="58347532" w:rsidR="00B021EC" w:rsidRPr="00C55E56" w:rsidRDefault="00B021EC" w:rsidP="00B021EC">
      <w:pPr>
        <w:pStyle w:val="ac"/>
        <w:spacing w:after="180"/>
      </w:pPr>
      <w:bookmarkStart w:id="8789" w:name="_Ref107166384"/>
      <w:r>
        <w:rPr>
          <w:rFonts w:hint="eastAsia"/>
        </w:rPr>
        <w:t>表</w:t>
      </w:r>
      <w:r>
        <w:rPr>
          <w:rFonts w:hint="eastAsia"/>
        </w:rPr>
        <w:t xml:space="preserve"> </w:t>
      </w:r>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4</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4</w:t>
      </w:r>
      <w:r w:rsidR="00BF7FA6">
        <w:fldChar w:fldCharType="end"/>
      </w:r>
      <w:bookmarkEnd w:id="8789"/>
      <w:r>
        <w:rPr>
          <w:rFonts w:hint="eastAsia"/>
        </w:rPr>
        <w:t xml:space="preserve"> </w:t>
      </w:r>
      <w:r>
        <w:rPr>
          <w:rFonts w:hint="eastAsia"/>
        </w:rPr>
        <w:t>平均各天</w:t>
      </w:r>
      <w:ins w:id="8790" w:author="張寶騌 CHANG,PAO-TSUNG" w:date="2022-06-15T00:45:00Z">
        <w:r w:rsidRPr="00C55E56">
          <w:rPr>
            <w:rFonts w:hint="eastAsia"/>
          </w:rPr>
          <w:t>之</w:t>
        </w:r>
      </w:ins>
      <w:r>
        <w:rPr>
          <w:rFonts w:hint="eastAsia"/>
        </w:rPr>
        <w:t>加速度</w:t>
      </w:r>
      <w:ins w:id="8791" w:author="張寶騌 CHANG,PAO-TSUNG" w:date="2022-06-15T00:45:00Z">
        <w:r w:rsidRPr="00C55E56">
          <w:rPr>
            <w:rFonts w:hint="eastAsia"/>
          </w:rPr>
          <w:t>平均值</w:t>
        </w:r>
      </w:ins>
      <w:r>
        <w:rPr>
          <w:rFonts w:hint="eastAsia"/>
        </w:rPr>
        <w:t>與變異數</w:t>
      </w:r>
    </w:p>
    <w:tbl>
      <w:tblPr>
        <w:tblStyle w:val="afa"/>
        <w:tblW w:w="8106" w:type="dxa"/>
        <w:jc w:val="center"/>
        <w:tblLook w:val="04A0" w:firstRow="1" w:lastRow="0" w:firstColumn="1" w:lastColumn="0" w:noHBand="0" w:noVBand="1"/>
      </w:tblPr>
      <w:tblGrid>
        <w:gridCol w:w="1644"/>
        <w:gridCol w:w="2154"/>
        <w:gridCol w:w="2154"/>
        <w:gridCol w:w="2154"/>
      </w:tblGrid>
      <w:tr w:rsidR="00B021EC" w14:paraId="7CD3C568" w14:textId="77777777" w:rsidTr="006D6300">
        <w:trPr>
          <w:trHeight w:val="416"/>
          <w:jc w:val="center"/>
        </w:trPr>
        <w:tc>
          <w:tcPr>
            <w:tcW w:w="1644" w:type="dxa"/>
            <w:vAlign w:val="center"/>
          </w:tcPr>
          <w:p w14:paraId="002160FF" w14:textId="77777777" w:rsidR="00B021EC" w:rsidRDefault="00B021EC" w:rsidP="006D6300">
            <w:pPr>
              <w:ind w:leftChars="0" w:left="0" w:firstLineChars="0" w:firstLine="0"/>
              <w:jc w:val="center"/>
            </w:pPr>
            <w:ins w:id="8792" w:author="張寶騌 CHANG,PAO-TSUNG" w:date="2022-06-15T00:36:00Z">
              <w:r w:rsidRPr="005E1914">
                <w:rPr>
                  <w:rFonts w:hint="eastAsia"/>
                  <w:sz w:val="20"/>
                  <w:szCs w:val="20"/>
                </w:rPr>
                <w:t>車種</w:t>
              </w:r>
            </w:ins>
          </w:p>
        </w:tc>
        <w:tc>
          <w:tcPr>
            <w:tcW w:w="2154" w:type="dxa"/>
          </w:tcPr>
          <w:p w14:paraId="1B92C146" w14:textId="31AE5556" w:rsidR="00B021EC" w:rsidRPr="00C55E56" w:rsidRDefault="00B021EC" w:rsidP="006D6300">
            <w:pPr>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B021EC" w:rsidRPr="00C55E56" w:rsidRDefault="00B021EC" w:rsidP="006D6300">
            <w:pPr>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c>
          <w:tcPr>
            <w:tcW w:w="2154" w:type="dxa"/>
            <w:vAlign w:val="center"/>
          </w:tcPr>
          <w:p w14:paraId="637AE5EE" w14:textId="77777777" w:rsidR="00B021EC" w:rsidRPr="00C55E56" w:rsidRDefault="00B021EC" w:rsidP="006D6300">
            <w:pPr>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B021EC" w14:paraId="7F03DA73" w14:textId="77777777" w:rsidTr="006D6300">
        <w:trPr>
          <w:trHeight w:val="416"/>
          <w:jc w:val="center"/>
        </w:trPr>
        <w:tc>
          <w:tcPr>
            <w:tcW w:w="1644" w:type="dxa"/>
            <w:vAlign w:val="center"/>
          </w:tcPr>
          <w:p w14:paraId="634920D6" w14:textId="77777777" w:rsidR="00B021EC" w:rsidRDefault="00B021EC" w:rsidP="006D6300">
            <w:pPr>
              <w:ind w:leftChars="0" w:left="0" w:firstLineChars="0" w:firstLine="0"/>
              <w:jc w:val="center"/>
            </w:pPr>
            <w:ins w:id="8793" w:author="張寶騌 CHANG,PAO-TSUNG" w:date="2022-06-15T00:36:00Z">
              <w:r w:rsidRPr="005E1914">
                <w:rPr>
                  <w:rFonts w:hint="eastAsia"/>
                  <w:sz w:val="20"/>
                  <w:szCs w:val="20"/>
                </w:rPr>
                <w:t>自強號</w:t>
              </w:r>
            </w:ins>
          </w:p>
        </w:tc>
        <w:tc>
          <w:tcPr>
            <w:tcW w:w="2154" w:type="dxa"/>
            <w:vAlign w:val="center"/>
          </w:tcPr>
          <w:p w14:paraId="077DADE7" w14:textId="77777777" w:rsidR="00B021EC" w:rsidRPr="00C55E56" w:rsidRDefault="00B021EC" w:rsidP="006D6300">
            <w:pPr>
              <w:ind w:leftChars="0" w:left="0" w:firstLineChars="0" w:firstLine="0"/>
              <w:jc w:val="center"/>
              <w:rPr>
                <w:sz w:val="20"/>
                <w:szCs w:val="20"/>
              </w:rPr>
            </w:pPr>
            <w:ins w:id="8794" w:author="張寶騌 CHANG,PAO-TSUNG" w:date="2022-06-15T00:40:00Z">
              <w:r w:rsidRPr="001C3A6F">
                <w:rPr>
                  <w:sz w:val="20"/>
                  <w:szCs w:val="20"/>
                </w:rPr>
                <w:t>0.646</w:t>
              </w:r>
            </w:ins>
          </w:p>
        </w:tc>
        <w:tc>
          <w:tcPr>
            <w:tcW w:w="2154" w:type="dxa"/>
          </w:tcPr>
          <w:p w14:paraId="7B852991" w14:textId="77777777" w:rsidR="00B021EC" w:rsidRPr="00C55E56" w:rsidRDefault="00B021EC" w:rsidP="006D6300">
            <w:pPr>
              <w:ind w:leftChars="0" w:left="0" w:firstLineChars="0" w:firstLine="0"/>
              <w:jc w:val="center"/>
              <w:rPr>
                <w:sz w:val="20"/>
                <w:szCs w:val="20"/>
              </w:rPr>
            </w:pPr>
            <w:ins w:id="8795" w:author="張寶騌 CHANG,PAO-TSUNG" w:date="2022-06-13T15:55:00Z">
              <w:r w:rsidRPr="005E1914">
                <w:rPr>
                  <w:sz w:val="20"/>
                  <w:szCs w:val="20"/>
                  <w:rPrChange w:id="8796" w:author="張寶騌 CHANG,PAO-TSUNG" w:date="2022-06-13T15:57:00Z">
                    <w:rPr/>
                  </w:rPrChange>
                </w:rPr>
                <w:t>0.617</w:t>
              </w:r>
            </w:ins>
          </w:p>
        </w:tc>
        <w:tc>
          <w:tcPr>
            <w:tcW w:w="2154" w:type="dxa"/>
            <w:vAlign w:val="center"/>
          </w:tcPr>
          <w:p w14:paraId="3E9897C9" w14:textId="77777777" w:rsidR="00B021EC" w:rsidRPr="00C55E56" w:rsidRDefault="00B021EC" w:rsidP="006D6300">
            <w:pPr>
              <w:ind w:leftChars="0" w:left="0" w:firstLineChars="0" w:firstLine="0"/>
              <w:jc w:val="center"/>
              <w:rPr>
                <w:sz w:val="20"/>
                <w:szCs w:val="20"/>
              </w:rPr>
            </w:pPr>
            <w:ins w:id="8797" w:author="張寶騌 CHANG,PAO-TSUNG" w:date="2022-06-15T00:44:00Z">
              <w:r>
                <w:rPr>
                  <w:rFonts w:hint="eastAsia"/>
                  <w:sz w:val="20"/>
                  <w:szCs w:val="20"/>
                </w:rPr>
                <w:t>58.2</w:t>
              </w:r>
            </w:ins>
          </w:p>
        </w:tc>
      </w:tr>
      <w:tr w:rsidR="00B021EC" w14:paraId="08C447DA" w14:textId="77777777" w:rsidTr="006D6300">
        <w:trPr>
          <w:trHeight w:val="403"/>
          <w:jc w:val="center"/>
        </w:trPr>
        <w:tc>
          <w:tcPr>
            <w:tcW w:w="1644" w:type="dxa"/>
            <w:vAlign w:val="center"/>
          </w:tcPr>
          <w:p w14:paraId="51E06536" w14:textId="77777777" w:rsidR="00B021EC" w:rsidRDefault="00B021EC" w:rsidP="006D6300">
            <w:pPr>
              <w:ind w:leftChars="0" w:left="0" w:firstLineChars="0" w:firstLine="0"/>
              <w:jc w:val="center"/>
            </w:pPr>
            <w:ins w:id="8798" w:author="張寶騌 CHANG,PAO-TSUNG" w:date="2022-06-15T00:36:00Z">
              <w:r w:rsidRPr="005E1914">
                <w:rPr>
                  <w:rFonts w:hint="eastAsia"/>
                  <w:sz w:val="20"/>
                  <w:szCs w:val="20"/>
                </w:rPr>
                <w:t>普悠</w:t>
              </w:r>
              <w:proofErr w:type="gramStart"/>
              <w:r w:rsidRPr="005E1914">
                <w:rPr>
                  <w:rFonts w:hint="eastAsia"/>
                  <w:sz w:val="20"/>
                  <w:szCs w:val="20"/>
                </w:rPr>
                <w:t>瑪</w:t>
              </w:r>
            </w:ins>
            <w:proofErr w:type="gramEnd"/>
          </w:p>
        </w:tc>
        <w:tc>
          <w:tcPr>
            <w:tcW w:w="2154" w:type="dxa"/>
            <w:vAlign w:val="center"/>
          </w:tcPr>
          <w:p w14:paraId="2897B723" w14:textId="77777777" w:rsidR="00B021EC" w:rsidRPr="00C55E56" w:rsidRDefault="00B021EC" w:rsidP="006D6300">
            <w:pPr>
              <w:ind w:leftChars="0" w:left="0" w:firstLineChars="0" w:firstLine="0"/>
              <w:jc w:val="center"/>
              <w:rPr>
                <w:sz w:val="20"/>
                <w:szCs w:val="20"/>
              </w:rPr>
            </w:pPr>
            <w:ins w:id="8799" w:author="張寶騌 CHANG,PAO-TSUNG" w:date="2022-06-15T00:40:00Z">
              <w:r w:rsidRPr="001C3A6F">
                <w:rPr>
                  <w:sz w:val="20"/>
                  <w:szCs w:val="20"/>
                </w:rPr>
                <w:t>0.593</w:t>
              </w:r>
            </w:ins>
          </w:p>
        </w:tc>
        <w:tc>
          <w:tcPr>
            <w:tcW w:w="2154" w:type="dxa"/>
          </w:tcPr>
          <w:p w14:paraId="5F59907B" w14:textId="77777777" w:rsidR="00B021EC" w:rsidRPr="00C55E56" w:rsidRDefault="00B021EC" w:rsidP="006D6300">
            <w:pPr>
              <w:ind w:leftChars="0" w:left="0" w:firstLineChars="0" w:firstLine="0"/>
              <w:jc w:val="center"/>
              <w:rPr>
                <w:sz w:val="20"/>
                <w:szCs w:val="20"/>
              </w:rPr>
            </w:pPr>
            <w:ins w:id="8800" w:author="張寶騌 CHANG,PAO-TSUNG" w:date="2022-06-13T15:56:00Z">
              <w:r w:rsidRPr="005E1914">
                <w:rPr>
                  <w:sz w:val="20"/>
                  <w:szCs w:val="20"/>
                  <w:rPrChange w:id="8801" w:author="張寶騌 CHANG,PAO-TSUNG" w:date="2022-06-13T16:00:00Z">
                    <w:rPr>
                      <w:color w:val="000000"/>
                      <w:sz w:val="22"/>
                    </w:rPr>
                  </w:rPrChange>
                </w:rPr>
                <w:t>0.403</w:t>
              </w:r>
            </w:ins>
          </w:p>
        </w:tc>
        <w:tc>
          <w:tcPr>
            <w:tcW w:w="2154" w:type="dxa"/>
            <w:vAlign w:val="center"/>
          </w:tcPr>
          <w:p w14:paraId="0A08A590" w14:textId="77777777" w:rsidR="00B021EC" w:rsidRPr="00C55E56" w:rsidRDefault="00B021EC" w:rsidP="006D6300">
            <w:pPr>
              <w:ind w:leftChars="0" w:left="0" w:firstLineChars="0" w:firstLine="0"/>
              <w:jc w:val="center"/>
              <w:rPr>
                <w:sz w:val="20"/>
                <w:szCs w:val="20"/>
              </w:rPr>
            </w:pPr>
            <w:ins w:id="8802" w:author="張寶騌 CHANG,PAO-TSUNG" w:date="2022-06-15T00:44:00Z">
              <w:r>
                <w:rPr>
                  <w:rFonts w:hint="eastAsia"/>
                  <w:sz w:val="20"/>
                  <w:szCs w:val="20"/>
                </w:rPr>
                <w:t>59.4</w:t>
              </w:r>
            </w:ins>
          </w:p>
        </w:tc>
      </w:tr>
      <w:tr w:rsidR="00B021EC" w14:paraId="2CDF1BDC" w14:textId="77777777" w:rsidTr="006D6300">
        <w:trPr>
          <w:trHeight w:val="416"/>
          <w:jc w:val="center"/>
        </w:trPr>
        <w:tc>
          <w:tcPr>
            <w:tcW w:w="1644" w:type="dxa"/>
            <w:vAlign w:val="center"/>
          </w:tcPr>
          <w:p w14:paraId="6D05350F" w14:textId="77777777" w:rsidR="00B021EC" w:rsidRDefault="00B021EC" w:rsidP="006D6300">
            <w:pPr>
              <w:ind w:leftChars="0" w:left="0" w:firstLineChars="0" w:firstLine="0"/>
              <w:jc w:val="center"/>
            </w:pPr>
            <w:ins w:id="8803" w:author="張寶騌 CHANG,PAO-TSUNG" w:date="2022-06-15T00:36:00Z">
              <w:r w:rsidRPr="005E1914">
                <w:rPr>
                  <w:rFonts w:hint="eastAsia"/>
                  <w:sz w:val="20"/>
                  <w:szCs w:val="20"/>
                </w:rPr>
                <w:t>區間車</w:t>
              </w:r>
            </w:ins>
          </w:p>
        </w:tc>
        <w:tc>
          <w:tcPr>
            <w:tcW w:w="2154" w:type="dxa"/>
            <w:vAlign w:val="center"/>
          </w:tcPr>
          <w:p w14:paraId="7BD1697F" w14:textId="77777777" w:rsidR="00B021EC" w:rsidRPr="00C55E56" w:rsidRDefault="00B021EC" w:rsidP="006D6300">
            <w:pPr>
              <w:ind w:leftChars="0" w:left="0" w:firstLineChars="0" w:firstLine="0"/>
              <w:jc w:val="center"/>
              <w:rPr>
                <w:sz w:val="20"/>
                <w:szCs w:val="20"/>
              </w:rPr>
            </w:pPr>
            <w:ins w:id="8804" w:author="張寶騌 CHANG,PAO-TSUNG" w:date="2022-06-15T00:43:00Z">
              <w:r w:rsidRPr="001C3A6F">
                <w:rPr>
                  <w:sz w:val="20"/>
                  <w:szCs w:val="20"/>
                  <w:rPrChange w:id="8805" w:author="張寶騌 CHANG,PAO-TSUNG" w:date="2022-06-15T00:43:00Z">
                    <w:rPr>
                      <w:color w:val="000000"/>
                      <w:sz w:val="22"/>
                    </w:rPr>
                  </w:rPrChange>
                </w:rPr>
                <w:t>0.595</w:t>
              </w:r>
            </w:ins>
          </w:p>
        </w:tc>
        <w:tc>
          <w:tcPr>
            <w:tcW w:w="2154" w:type="dxa"/>
          </w:tcPr>
          <w:p w14:paraId="2BC92074" w14:textId="77777777" w:rsidR="00B021EC" w:rsidRPr="00C55E56" w:rsidRDefault="00B021EC" w:rsidP="006D6300">
            <w:pPr>
              <w:ind w:leftChars="0" w:left="0" w:firstLineChars="0" w:firstLine="0"/>
              <w:jc w:val="center"/>
              <w:rPr>
                <w:sz w:val="20"/>
                <w:szCs w:val="20"/>
              </w:rPr>
            </w:pPr>
            <w:ins w:id="8806" w:author="張寶騌 CHANG,PAO-TSUNG" w:date="2022-06-13T15:56:00Z">
              <w:r w:rsidRPr="005E1914">
                <w:rPr>
                  <w:sz w:val="20"/>
                  <w:szCs w:val="20"/>
                  <w:rPrChange w:id="8807" w:author="張寶騌 CHANG,PAO-TSUNG" w:date="2022-06-13T16:00:00Z">
                    <w:rPr>
                      <w:color w:val="000000"/>
                      <w:sz w:val="22"/>
                    </w:rPr>
                  </w:rPrChange>
                </w:rPr>
                <w:t>0.545</w:t>
              </w:r>
            </w:ins>
          </w:p>
        </w:tc>
        <w:tc>
          <w:tcPr>
            <w:tcW w:w="2154" w:type="dxa"/>
            <w:vAlign w:val="center"/>
          </w:tcPr>
          <w:p w14:paraId="5DEECA98" w14:textId="77777777" w:rsidR="00B021EC" w:rsidRPr="00C55E56" w:rsidRDefault="00B021EC" w:rsidP="006D6300">
            <w:pPr>
              <w:ind w:leftChars="0" w:left="0" w:firstLineChars="0" w:firstLine="0"/>
              <w:jc w:val="center"/>
              <w:rPr>
                <w:sz w:val="20"/>
                <w:szCs w:val="20"/>
              </w:rPr>
            </w:pPr>
            <w:ins w:id="8808" w:author="張寶騌 CHANG,PAO-TSUNG" w:date="2022-06-15T00:44:00Z">
              <w:r>
                <w:rPr>
                  <w:rFonts w:hint="eastAsia"/>
                  <w:sz w:val="20"/>
                  <w:szCs w:val="20"/>
                </w:rPr>
                <w:t>65.2</w:t>
              </w:r>
            </w:ins>
          </w:p>
        </w:tc>
      </w:tr>
    </w:tbl>
    <w:p w14:paraId="62A37EFB" w14:textId="77777777" w:rsidR="00B021EC" w:rsidRDefault="00B021EC" w:rsidP="001310CE">
      <w:pPr>
        <w:ind w:leftChars="0" w:left="0" w:firstLineChars="0" w:firstLine="0"/>
      </w:pPr>
    </w:p>
    <w:p w14:paraId="088C623B" w14:textId="53A469F2" w:rsidR="003B3AA6" w:rsidRPr="00F074BE" w:rsidRDefault="003B3AA6" w:rsidP="00F074BE">
      <w:pPr>
        <w:pStyle w:val="aa"/>
        <w:numPr>
          <w:ilvl w:val="0"/>
          <w:numId w:val="103"/>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77777777" w:rsidR="001310CE" w:rsidRDefault="00930008" w:rsidP="00930008">
      <w:pPr>
        <w:ind w:leftChars="0" w:left="0" w:firstLineChars="0" w:firstLine="480"/>
      </w:pPr>
      <w:ins w:id="8809" w:author="張寶騌 CHANG,PAO-TSUNG" w:date="2022-06-07T12:39:00Z">
        <w:r>
          <w:rPr>
            <w:rFonts w:hint="eastAsia"/>
          </w:rPr>
          <w:t>在</w:t>
        </w:r>
      </w:ins>
      <w:ins w:id="8810" w:author="張寶騌 CHANG,PAO-TSUNG" w:date="2022-06-07T12:40:00Z">
        <w:r>
          <w:rPr>
            <w:rFonts w:hint="eastAsia"/>
          </w:rPr>
          <w:t>加速度</w:t>
        </w:r>
      </w:ins>
      <w:ins w:id="8811" w:author="張寶騌 CHANG,PAO-TSUNG" w:date="2022-06-07T12:39:00Z">
        <w:r>
          <w:rPr>
            <w:rFonts w:hint="eastAsia"/>
          </w:rPr>
          <w:t>平均值與變異數的趨勢線中，自強號與</w:t>
        </w:r>
      </w:ins>
      <w:ins w:id="8812" w:author="張寶騌 CHANG,PAO-TSUNG" w:date="2022-06-07T12:40:00Z">
        <w:r>
          <w:rPr>
            <w:rFonts w:hint="eastAsia"/>
          </w:rPr>
          <w:t>區間車振動量呈現上升</w:t>
        </w:r>
      </w:ins>
      <w:ins w:id="8813" w:author="張寶騌 CHANG,PAO-TSUNG" w:date="2022-06-07T12:50:00Z">
        <w:r>
          <w:rPr>
            <w:rFonts w:hint="eastAsia"/>
          </w:rPr>
          <w:t>趨勢</w:t>
        </w:r>
      </w:ins>
      <w:ins w:id="8814" w:author="張寶騌 CHANG,PAO-TSUNG" w:date="2022-06-07T12:40:00Z">
        <w:r>
          <w:rPr>
            <w:rFonts w:hint="eastAsia"/>
          </w:rPr>
          <w:t>，而普悠</w:t>
        </w:r>
        <w:proofErr w:type="gramStart"/>
        <w:r>
          <w:rPr>
            <w:rFonts w:hint="eastAsia"/>
          </w:rPr>
          <w:t>瑪</w:t>
        </w:r>
        <w:proofErr w:type="gramEnd"/>
        <w:r>
          <w:rPr>
            <w:rFonts w:hint="eastAsia"/>
          </w:rPr>
          <w:t>則是呈現</w:t>
        </w:r>
      </w:ins>
      <w:ins w:id="8815" w:author="張寶騌 CHANG,PAO-TSUNG" w:date="2022-06-07T12:41:00Z">
        <w:r>
          <w:rPr>
            <w:rFonts w:hint="eastAsia"/>
          </w:rPr>
          <w:t>下降</w:t>
        </w:r>
      </w:ins>
      <w:ins w:id="8816" w:author="張寶騌 CHANG,PAO-TSUNG" w:date="2022-06-07T12:46:00Z">
        <w:r>
          <w:rPr>
            <w:rFonts w:hint="eastAsia"/>
          </w:rPr>
          <w:t>，推測</w:t>
        </w:r>
      </w:ins>
      <w:ins w:id="8817" w:author="張寶騌 CHANG,PAO-TSUNG" w:date="2022-06-07T12:47:00Z">
        <w:r>
          <w:rPr>
            <w:rFonts w:hint="eastAsia"/>
          </w:rPr>
          <w:t>可能是與</w:t>
        </w:r>
      </w:ins>
      <w:ins w:id="8818" w:author="張寶騌 CHANG,PAO-TSUNG" w:date="2022-06-07T12:48:00Z">
        <w:r>
          <w:rPr>
            <w:rFonts w:hint="eastAsia"/>
          </w:rPr>
          <w:t>放緩的</w:t>
        </w:r>
      </w:ins>
      <w:ins w:id="8819" w:author="張寶騌 CHANG,PAO-TSUNG" w:date="2022-06-07T12:47:00Z">
        <w:r>
          <w:rPr>
            <w:rFonts w:hint="eastAsia"/>
          </w:rPr>
          <w:t>通過速度</w:t>
        </w:r>
      </w:ins>
      <w:ins w:id="8820" w:author="張寶騌 CHANG,PAO-TSUNG" w:date="2022-06-07T12:48:00Z">
        <w:r>
          <w:rPr>
            <w:rFonts w:hint="eastAsia"/>
          </w:rPr>
          <w:t>有關。</w:t>
        </w:r>
      </w:ins>
    </w:p>
    <w:p w14:paraId="039947C6" w14:textId="644C6FEB" w:rsidR="00930008" w:rsidRDefault="00930008" w:rsidP="00930008">
      <w:pPr>
        <w:ind w:leftChars="0" w:left="0" w:firstLineChars="0" w:firstLine="480"/>
      </w:pPr>
      <w:ins w:id="8821" w:author="張寶騌 CHANG,PAO-TSUNG" w:date="2022-06-07T12:50:00Z">
        <w:r>
          <w:rPr>
            <w:rFonts w:hint="eastAsia"/>
          </w:rPr>
          <w:t>在</w:t>
        </w:r>
      </w:ins>
      <w:r w:rsidR="001310CE">
        <w:rPr>
          <w:rFonts w:hint="eastAsia"/>
        </w:rPr>
        <w:t>各天</w:t>
      </w:r>
      <w:ins w:id="8822" w:author="張寶騌 CHANG,PAO-TSUNG" w:date="2022-06-07T12:50:00Z">
        <w:r>
          <w:rPr>
            <w:rFonts w:hint="eastAsia"/>
          </w:rPr>
          <w:t>變異趨勢</w:t>
        </w:r>
      </w:ins>
      <w:r w:rsidR="001310CE">
        <w:rPr>
          <w:rFonts w:hint="eastAsia"/>
        </w:rPr>
        <w:t>方面</w:t>
      </w:r>
      <w:ins w:id="8823" w:author="張寶騌 CHANG,PAO-TSUNG" w:date="2022-06-07T12:50:00Z">
        <w:r>
          <w:rPr>
            <w:rFonts w:hint="eastAsia"/>
          </w:rPr>
          <w:t>，自強號的變異趨勢</w:t>
        </w:r>
      </w:ins>
      <w:ins w:id="8824" w:author="張寶騌 CHANG,PAO-TSUNG" w:date="2022-06-07T12:51:00Z">
        <w:r>
          <w:rPr>
            <w:rFonts w:hint="eastAsia"/>
          </w:rPr>
          <w:t>上升最明顯</w:t>
        </w:r>
      </w:ins>
      <w:ins w:id="8825" w:author="張寶騌 CHANG,PAO-TSUNG" w:date="2022-06-10T21:30:00Z">
        <w:r>
          <w:rPr>
            <w:rFonts w:hint="eastAsia"/>
          </w:rPr>
          <w:t>，普悠</w:t>
        </w:r>
        <w:proofErr w:type="gramStart"/>
        <w:r>
          <w:rPr>
            <w:rFonts w:hint="eastAsia"/>
          </w:rPr>
          <w:t>瑪</w:t>
        </w:r>
        <w:proofErr w:type="gramEnd"/>
        <w:r>
          <w:rPr>
            <w:rFonts w:hint="eastAsia"/>
          </w:rPr>
          <w:t>和區間車則呈現穩定狀態</w:t>
        </w:r>
      </w:ins>
      <w:ins w:id="8826" w:author="張寶騌 CHANG,PAO-TSUNG" w:date="2022-06-07T12:57:00Z">
        <w:r>
          <w:rPr>
            <w:rFonts w:hint="eastAsia"/>
          </w:rPr>
          <w:t>。</w:t>
        </w:r>
      </w:ins>
    </w:p>
    <w:p w14:paraId="33F38ABB" w14:textId="547BC6B0" w:rsidR="005E1914" w:rsidRDefault="005E1914" w:rsidP="005E1914">
      <w:pPr>
        <w:ind w:left="480" w:firstLine="480"/>
        <w:rPr>
          <w:ins w:id="8827" w:author="張寶騌 CHANG,PAO-TSUNG" w:date="2022-06-13T15:59:00Z"/>
        </w:rPr>
      </w:pPr>
    </w:p>
    <w:p w14:paraId="2B8241EE" w14:textId="7E740244" w:rsidR="005E1914" w:rsidRDefault="005E1914" w:rsidP="005E1914">
      <w:pPr>
        <w:ind w:left="480" w:firstLine="480"/>
      </w:pPr>
    </w:p>
    <w:p w14:paraId="72868B77" w14:textId="6AB42ED1" w:rsidR="00D67195" w:rsidRDefault="00D67195" w:rsidP="005E1914">
      <w:pPr>
        <w:ind w:left="480" w:firstLine="480"/>
      </w:pPr>
    </w:p>
    <w:p w14:paraId="1D74F027" w14:textId="77777777" w:rsidR="00D67195" w:rsidRDefault="00D67195" w:rsidP="005E1914">
      <w:pPr>
        <w:ind w:left="480" w:firstLine="480"/>
        <w:rPr>
          <w:ins w:id="8828" w:author="張寶騌 CHANG,PAO-TSUNG" w:date="2022-06-13T15:59:00Z"/>
        </w:rPr>
      </w:pPr>
    </w:p>
    <w:p w14:paraId="062A112A" w14:textId="02BF84E1" w:rsidR="00D42AB4" w:rsidRDefault="00D42AB4" w:rsidP="00B70AFB">
      <w:pPr>
        <w:pStyle w:val="ac"/>
        <w:spacing w:after="180"/>
        <w:rPr>
          <w:ins w:id="8829" w:author="張寶騌 CHANG,PAO-TSUNG" w:date="2022-06-15T00:36:00Z"/>
        </w:rPr>
      </w:pPr>
      <w:bookmarkStart w:id="8830" w:name="_Ref106028500"/>
    </w:p>
    <w:bookmarkEnd w:id="8830"/>
    <w:p w14:paraId="415E25B1" w14:textId="77777777" w:rsidR="00BF7FA6" w:rsidRPr="00BF7FA6" w:rsidRDefault="00BF7FA6" w:rsidP="00ED131C">
      <w:pPr>
        <w:ind w:leftChars="0" w:left="0" w:firstLineChars="0" w:firstLine="0"/>
      </w:pPr>
    </w:p>
    <w:p w14:paraId="42FC3486" w14:textId="5E352889" w:rsidR="00F41C1E" w:rsidRDefault="00BF7FA6">
      <w:pPr>
        <w:pStyle w:val="aa"/>
        <w:numPr>
          <w:ilvl w:val="0"/>
          <w:numId w:val="87"/>
        </w:numPr>
        <w:ind w:leftChars="0" w:firstLineChars="0"/>
        <w:rPr>
          <w:ins w:id="8831" w:author="張寶騌 CHANG,PAO-TSUNG" w:date="2022-06-15T01:40:00Z"/>
        </w:rPr>
        <w:pPrChange w:id="8832" w:author="張寶騌 CHANG,PAO-TSUNG" w:date="2022-06-15T01:40:00Z">
          <w:pPr>
            <w:pStyle w:val="aa"/>
            <w:numPr>
              <w:numId w:val="89"/>
            </w:numPr>
            <w:ind w:leftChars="0" w:left="960" w:firstLineChars="0" w:hanging="480"/>
          </w:pPr>
        </w:pPrChange>
      </w:pPr>
      <w:r>
        <w:rPr>
          <w:rFonts w:hint="eastAsia"/>
        </w:rPr>
        <w:t>探討通過</w:t>
      </w:r>
      <w:ins w:id="8833" w:author="張寶騌 CHANG,PAO-TSUNG" w:date="2022-06-15T01:40:00Z">
        <w:r w:rsidR="00F41C1E">
          <w:rPr>
            <w:rFonts w:hint="eastAsia"/>
          </w:rPr>
          <w:t>速度</w:t>
        </w:r>
      </w:ins>
      <w:r>
        <w:rPr>
          <w:rFonts w:hint="eastAsia"/>
        </w:rPr>
        <w:t>之</w:t>
      </w:r>
      <w:ins w:id="8834" w:author="張寶騌 CHANG,PAO-TSUNG" w:date="2022-06-15T01:40:00Z">
        <w:r w:rsidR="00F41C1E">
          <w:rPr>
            <w:rFonts w:hint="eastAsia"/>
          </w:rPr>
          <w:t>影響</w:t>
        </w:r>
        <w:r w:rsidR="00DA5391">
          <w:rPr>
            <w:rFonts w:hint="eastAsia"/>
          </w:rPr>
          <w:t>程度</w:t>
        </w:r>
      </w:ins>
    </w:p>
    <w:p w14:paraId="578F2F0A" w14:textId="7FC4AA4F" w:rsidR="008A55E8" w:rsidRDefault="00684583" w:rsidP="00B2001E">
      <w:pPr>
        <w:ind w:leftChars="0" w:left="0" w:firstLineChars="0" w:firstLine="480"/>
        <w:rPr>
          <w:ins w:id="8835" w:author="張寶騌 CHANG,PAO-TSUNG" w:date="2022-06-07T15:48:00Z"/>
        </w:rPr>
      </w:pPr>
      <w:ins w:id="8836" w:author="張寶騌 CHANG,PAO-TSUNG" w:date="2022-06-02T15:54:00Z">
        <w:r>
          <w:rPr>
            <w:rFonts w:hint="eastAsia"/>
          </w:rPr>
          <w:t>在研究中發現</w:t>
        </w:r>
      </w:ins>
      <w:ins w:id="8837" w:author="張寶騌 CHANG,PAO-TSUNG" w:date="2022-06-02T15:55:00Z">
        <w:r>
          <w:rPr>
            <w:rFonts w:hint="eastAsia"/>
          </w:rPr>
          <w:t>即使</w:t>
        </w:r>
      </w:ins>
      <w:ins w:id="8838" w:author="張寶騌 CHANG,PAO-TSUNG" w:date="2022-06-06T23:31:00Z">
        <w:r w:rsidR="00527576">
          <w:rPr>
            <w:rFonts w:hint="eastAsia"/>
          </w:rPr>
          <w:t>是</w:t>
        </w:r>
      </w:ins>
      <w:ins w:id="8839" w:author="張寶騌 CHANG,PAO-TSUNG" w:date="2022-06-02T15:55:00Z">
        <w:r>
          <w:rPr>
            <w:rFonts w:hint="eastAsia"/>
          </w:rPr>
          <w:t>同班列車每天通過監測站的速度</w:t>
        </w:r>
      </w:ins>
      <w:ins w:id="8840" w:author="張寶騌 CHANG,PAO-TSUNG" w:date="2022-06-02T15:56:00Z">
        <w:r>
          <w:rPr>
            <w:rFonts w:hint="eastAsia"/>
          </w:rPr>
          <w:t>皆</w:t>
        </w:r>
      </w:ins>
      <w:ins w:id="8841" w:author="張寶騌 CHANG,PAO-TSUNG" w:date="2022-06-02T15:55:00Z">
        <w:r>
          <w:rPr>
            <w:rFonts w:hint="eastAsia"/>
          </w:rPr>
          <w:t>有所差異，</w:t>
        </w:r>
      </w:ins>
      <w:ins w:id="8842" w:author="張寶騌 CHANG,PAO-TSUNG" w:date="2022-06-02T15:56:00Z">
        <w:r>
          <w:rPr>
            <w:rFonts w:hint="eastAsia"/>
          </w:rPr>
          <w:t>推測</w:t>
        </w:r>
      </w:ins>
      <w:ins w:id="8843" w:author="張寶騌 CHANG,PAO-TSUNG" w:date="2022-06-02T15:57:00Z">
        <w:r>
          <w:rPr>
            <w:rFonts w:hint="eastAsia"/>
          </w:rPr>
          <w:t>可能原因為</w:t>
        </w:r>
        <w:r w:rsidRPr="00684583">
          <w:rPr>
            <w:rFonts w:hint="eastAsia"/>
          </w:rPr>
          <w:t>各駕駛之行車習慣不同</w:t>
        </w:r>
        <w:r>
          <w:rPr>
            <w:rFonts w:hint="eastAsia"/>
          </w:rPr>
          <w:t>以及</w:t>
        </w:r>
        <w:r w:rsidR="005F265C">
          <w:rPr>
            <w:rFonts w:hint="eastAsia"/>
          </w:rPr>
          <w:t>車班延誤需趕點</w:t>
        </w:r>
      </w:ins>
      <w:ins w:id="8844" w:author="張寶騌 CHANG,PAO-TSUNG" w:date="2022-06-02T15:58:00Z">
        <w:r w:rsidR="005F265C">
          <w:rPr>
            <w:rFonts w:hint="eastAsia"/>
          </w:rPr>
          <w:t>的因素所致，</w:t>
        </w:r>
      </w:ins>
      <w:ins w:id="8845" w:author="張寶騌 CHANG,PAO-TSUNG" w:date="2022-06-02T15:54:00Z">
        <w:r w:rsidRPr="00684583">
          <w:rPr>
            <w:rFonts w:hint="eastAsia"/>
          </w:rPr>
          <w:t>因此</w:t>
        </w:r>
      </w:ins>
      <w:ins w:id="8846" w:author="張寶騌 CHANG,PAO-TSUNG" w:date="2022-06-02T15:58:00Z">
        <w:r w:rsidR="005F265C">
          <w:rPr>
            <w:rFonts w:hint="eastAsia"/>
          </w:rPr>
          <w:t>試著納入速度</w:t>
        </w:r>
      </w:ins>
      <w:ins w:id="8847" w:author="張寶騌 CHANG,PAO-TSUNG" w:date="2022-06-02T15:59:00Z">
        <w:r w:rsidR="005F265C">
          <w:rPr>
            <w:rFonts w:hint="eastAsia"/>
          </w:rPr>
          <w:t>作為數據分析的因素。</w:t>
        </w:r>
      </w:ins>
    </w:p>
    <w:p w14:paraId="29535453" w14:textId="4B57D05E" w:rsidR="00DB698F" w:rsidRDefault="00B2001E" w:rsidP="008A55E8">
      <w:pPr>
        <w:ind w:leftChars="0" w:left="0" w:firstLineChars="0" w:firstLine="480"/>
        <w:rPr>
          <w:ins w:id="8848" w:author="張寶騌 CHANG,PAO-TSUNG" w:date="2022-06-10T15:38:00Z"/>
        </w:rPr>
      </w:pPr>
      <w:ins w:id="8849" w:author="張寶騌 CHANG,PAO-TSUNG" w:date="2022-06-07T15:27:00Z">
        <w:r>
          <w:fldChar w:fldCharType="begin"/>
        </w:r>
        <w:r>
          <w:instrText xml:space="preserve"> </w:instrText>
        </w:r>
        <w:r>
          <w:rPr>
            <w:rFonts w:hint="eastAsia"/>
          </w:rPr>
          <w:instrText>REF _Ref104920868 \h</w:instrText>
        </w:r>
        <w:r>
          <w:instrText xml:space="preserve"> </w:instrText>
        </w:r>
      </w:ins>
      <w:r>
        <w:fldChar w:fldCharType="separate"/>
      </w:r>
      <w:ins w:id="8850" w:author="張寶騌 CHANG,PAO-TSUNG" w:date="2022-05-31T19:43:00Z">
        <w:r w:rsidR="00643F6D">
          <w:rPr>
            <w:rFonts w:hint="eastAsia"/>
          </w:rPr>
          <w:t>圖</w:t>
        </w:r>
        <w:r w:rsidR="00643F6D">
          <w:rPr>
            <w:rFonts w:hint="eastAsia"/>
          </w:rPr>
          <w:t xml:space="preserve"> </w:t>
        </w:r>
      </w:ins>
      <w:r w:rsidR="00643F6D">
        <w:rPr>
          <w:noProof/>
        </w:rPr>
        <w:t>4</w:t>
      </w:r>
      <w:r w:rsidR="00643F6D">
        <w:noBreakHyphen/>
      </w:r>
      <w:r w:rsidR="00643F6D">
        <w:rPr>
          <w:noProof/>
        </w:rPr>
        <w:t>7</w:t>
      </w:r>
      <w:ins w:id="8851" w:author="張寶騌 CHANG,PAO-TSUNG" w:date="2022-06-07T15:27:00Z">
        <w:r>
          <w:fldChar w:fldCharType="end"/>
        </w:r>
        <w:r>
          <w:rPr>
            <w:rFonts w:hint="eastAsia"/>
          </w:rPr>
          <w:t>為</w:t>
        </w:r>
      </w:ins>
      <w:ins w:id="8852" w:author="張寶騌 CHANG,PAO-TSUNG" w:date="2022-06-10T15:38:00Z">
        <w:r w:rsidR="00DB698F">
          <w:rPr>
            <w:rFonts w:hint="eastAsia"/>
          </w:rPr>
          <w:t>各天</w:t>
        </w:r>
      </w:ins>
      <w:ins w:id="8853" w:author="張寶騌 CHANG,PAO-TSUNG" w:date="2022-06-07T15:27:00Z">
        <w:r>
          <w:rPr>
            <w:rFonts w:hint="eastAsia"/>
          </w:rPr>
          <w:t>橫向阻力</w:t>
        </w:r>
      </w:ins>
      <w:ins w:id="8854" w:author="張寶騌 CHANG,PAO-TSUNG" w:date="2022-06-10T15:38:00Z">
        <w:r w:rsidR="00DB698F">
          <w:rPr>
            <w:rFonts w:hint="eastAsia"/>
          </w:rPr>
          <w:t>平均值</w:t>
        </w:r>
      </w:ins>
      <w:ins w:id="8855" w:author="張寶騌 CHANG,PAO-TSUNG" w:date="2022-06-07T15:27:00Z">
        <w:r>
          <w:rPr>
            <w:rFonts w:hint="eastAsia"/>
          </w:rPr>
          <w:t>與通過速度關係</w:t>
        </w:r>
      </w:ins>
      <w:r w:rsidR="00ED131C">
        <w:rPr>
          <w:rFonts w:hint="eastAsia"/>
        </w:rPr>
        <w:t>圖</w:t>
      </w:r>
      <w:ins w:id="8856" w:author="張寶騌 CHANG,PAO-TSUNG" w:date="2022-06-07T15:27:00Z">
        <w:r>
          <w:rPr>
            <w:rFonts w:hint="eastAsia"/>
          </w:rPr>
          <w:t>，研究發現</w:t>
        </w:r>
      </w:ins>
      <w:ins w:id="8857" w:author="張寶騌 CHANG,PAO-TSUNG" w:date="2022-06-02T18:33:00Z">
        <w:r w:rsidR="00CF6995">
          <w:rPr>
            <w:rFonts w:hint="eastAsia"/>
          </w:rPr>
          <w:t>雖然</w:t>
        </w:r>
      </w:ins>
      <w:ins w:id="8858" w:author="張寶騌 CHANG,PAO-TSUNG" w:date="2022-05-31T21:02:00Z">
        <w:r w:rsidR="009019AD">
          <w:rPr>
            <w:rFonts w:hint="eastAsia"/>
          </w:rPr>
          <w:t>通過速度越高，</w:t>
        </w:r>
      </w:ins>
      <w:ins w:id="8859" w:author="張寶騌 CHANG,PAO-TSUNG" w:date="2022-05-31T21:03:00Z">
        <w:r w:rsidR="009019AD">
          <w:rPr>
            <w:rFonts w:hint="eastAsia"/>
          </w:rPr>
          <w:t>阻力值也有越大的</w:t>
        </w:r>
      </w:ins>
      <w:ins w:id="8860" w:author="張寶騌 CHANG,PAO-TSUNG" w:date="2022-06-02T18:33:00Z">
        <w:r w:rsidR="00CF6995">
          <w:rPr>
            <w:rFonts w:hint="eastAsia"/>
          </w:rPr>
          <w:t>現象，</w:t>
        </w:r>
      </w:ins>
      <w:ins w:id="8861" w:author="張寶騌 CHANG,PAO-TSUNG" w:date="2022-06-10T15:20:00Z">
        <w:r w:rsidR="00627B43">
          <w:rPr>
            <w:rFonts w:hint="eastAsia"/>
          </w:rPr>
          <w:t>雖屬</w:t>
        </w:r>
      </w:ins>
      <w:ins w:id="8862" w:author="張寶騌 CHANG,PAO-TSUNG" w:date="2022-06-10T15:38:00Z">
        <w:r w:rsidR="00DB698F">
          <w:rPr>
            <w:rFonts w:hint="eastAsia"/>
          </w:rPr>
          <w:t>正</w:t>
        </w:r>
      </w:ins>
      <w:ins w:id="8863" w:author="張寶騌 CHANG,PAO-TSUNG" w:date="2022-06-10T15:20:00Z">
        <w:r w:rsidR="00627B43">
          <w:rPr>
            <w:rFonts w:hint="eastAsia"/>
          </w:rPr>
          <w:t>相關</w:t>
        </w:r>
      </w:ins>
      <w:ins w:id="8864" w:author="張寶騌 CHANG,PAO-TSUNG" w:date="2022-06-02T18:34:00Z">
        <w:r w:rsidR="00CF6995">
          <w:rPr>
            <w:rFonts w:hint="eastAsia"/>
          </w:rPr>
          <w:t>但趨勢不是非常明顯</w:t>
        </w:r>
      </w:ins>
      <w:ins w:id="8865" w:author="張寶騌 CHANG,PAO-TSUNG" w:date="2022-05-31T21:03:00Z">
        <w:r w:rsidR="009019AD">
          <w:rPr>
            <w:rFonts w:hint="eastAsia"/>
          </w:rPr>
          <w:t>，</w:t>
        </w:r>
      </w:ins>
      <w:ins w:id="8866" w:author="張寶騌 CHANG,PAO-TSUNG" w:date="2022-06-02T18:34:00Z">
        <w:r w:rsidR="00CF6995">
          <w:rPr>
            <w:rFonts w:hint="eastAsia"/>
          </w:rPr>
          <w:t>推算</w:t>
        </w:r>
      </w:ins>
      <w:ins w:id="8867" w:author="張寶騌 CHANG,PAO-TSUNG" w:date="2022-05-31T21:03:00Z">
        <w:r w:rsidR="009019AD">
          <w:rPr>
            <w:rFonts w:hint="eastAsia"/>
          </w:rPr>
          <w:t>橫向阻力值與</w:t>
        </w:r>
      </w:ins>
      <w:ins w:id="8868" w:author="張寶騌 CHANG,PAO-TSUNG" w:date="2022-05-31T21:04:00Z">
        <w:r w:rsidR="009019AD">
          <w:rPr>
            <w:rFonts w:hint="eastAsia"/>
          </w:rPr>
          <w:t>通過</w:t>
        </w:r>
        <w:r w:rsidR="009019AD">
          <w:rPr>
            <w:rFonts w:hint="eastAsia"/>
          </w:rPr>
          <w:lastRenderedPageBreak/>
          <w:t>車速的</w:t>
        </w:r>
      </w:ins>
      <w:ins w:id="8869" w:author="張寶騌 CHANG,PAO-TSUNG" w:date="2022-05-31T21:03:00Z">
        <w:r w:rsidR="009019AD">
          <w:rPr>
            <w:rFonts w:hint="eastAsia"/>
          </w:rPr>
          <w:t>相關係數</w:t>
        </w:r>
      </w:ins>
      <w:ins w:id="8870" w:author="張寶騌 CHANG,PAO-TSUNG" w:date="2022-05-31T21:04:00Z">
        <w:r w:rsidR="009019AD">
          <w:rPr>
            <w:rFonts w:hint="eastAsia"/>
          </w:rPr>
          <w:t>，</w:t>
        </w:r>
      </w:ins>
      <w:ins w:id="8871" w:author="張寶騌 CHANG,PAO-TSUNG" w:date="2022-06-02T18:36:00Z">
        <w:r w:rsidR="00CF6995">
          <w:rPr>
            <w:rFonts w:hint="eastAsia"/>
          </w:rPr>
          <w:t>介於</w:t>
        </w:r>
        <w:r w:rsidR="00CF6995">
          <w:rPr>
            <w:rFonts w:hint="eastAsia"/>
          </w:rPr>
          <w:t>0.24</w:t>
        </w:r>
      </w:ins>
      <w:ins w:id="8872" w:author="張寶騌 CHANG,PAO-TSUNG" w:date="2022-06-07T15:29:00Z">
        <w:r w:rsidR="00037392">
          <w:rPr>
            <w:rFonts w:hint="eastAsia"/>
          </w:rPr>
          <w:t>1</w:t>
        </w:r>
      </w:ins>
      <w:ins w:id="8873" w:author="張寶騌 CHANG,PAO-TSUNG" w:date="2022-06-02T18:36:00Z">
        <w:r w:rsidR="00CF6995">
          <w:rPr>
            <w:rFonts w:hint="eastAsia"/>
          </w:rPr>
          <w:t>~0.</w:t>
        </w:r>
      </w:ins>
      <w:ins w:id="8874" w:author="張寶騌 CHANG,PAO-TSUNG" w:date="2022-06-07T16:01:00Z">
        <w:r w:rsidR="00CE15AC">
          <w:rPr>
            <w:rFonts w:hint="eastAsia"/>
          </w:rPr>
          <w:t>277</w:t>
        </w:r>
      </w:ins>
      <w:ins w:id="8875" w:author="張寶騌 CHANG,PAO-TSUNG" w:date="2022-06-02T18:36:00Z">
        <w:r w:rsidR="00CF6995">
          <w:rPr>
            <w:rFonts w:hint="eastAsia"/>
          </w:rPr>
          <w:t>之間，</w:t>
        </w:r>
      </w:ins>
      <w:ins w:id="8876" w:author="張寶騌 CHANG,PAO-TSUNG" w:date="2022-06-02T18:37:00Z">
        <w:r w:rsidR="00985809">
          <w:rPr>
            <w:rFonts w:hint="eastAsia"/>
          </w:rPr>
          <w:t>詳</w:t>
        </w:r>
      </w:ins>
      <w:ins w:id="8877" w:author="張寶騌 CHANG,PAO-TSUNG" w:date="2022-05-31T21:16:00Z">
        <w:r w:rsidR="000028E2">
          <w:fldChar w:fldCharType="begin"/>
        </w:r>
        <w:r w:rsidR="000028E2">
          <w:instrText xml:space="preserve"> </w:instrText>
        </w:r>
        <w:r w:rsidR="000028E2">
          <w:rPr>
            <w:rFonts w:hint="eastAsia"/>
          </w:rPr>
          <w:instrText>REF _Ref104924205 \h</w:instrText>
        </w:r>
        <w:r w:rsidR="000028E2">
          <w:instrText xml:space="preserve"> </w:instrText>
        </w:r>
      </w:ins>
      <w:r w:rsidR="000028E2">
        <w:fldChar w:fldCharType="separate"/>
      </w:r>
      <w:ins w:id="8878" w:author="張寶騌 CHANG,PAO-TSUNG" w:date="2022-05-31T21:14:00Z">
        <w:r w:rsidR="00643F6D">
          <w:rPr>
            <w:rFonts w:hint="eastAsia"/>
          </w:rPr>
          <w:t>表</w:t>
        </w:r>
        <w:r w:rsidR="00643F6D">
          <w:rPr>
            <w:rFonts w:hint="eastAsia"/>
          </w:rPr>
          <w:t xml:space="preserve"> </w:t>
        </w:r>
      </w:ins>
      <w:r w:rsidR="00643F6D">
        <w:rPr>
          <w:noProof/>
        </w:rPr>
        <w:t>4</w:t>
      </w:r>
      <w:r w:rsidR="00643F6D">
        <w:noBreakHyphen/>
      </w:r>
      <w:r w:rsidR="00643F6D">
        <w:rPr>
          <w:noProof/>
        </w:rPr>
        <w:t>6</w:t>
      </w:r>
      <w:ins w:id="8879" w:author="張寶騌 CHANG,PAO-TSUNG" w:date="2022-05-31T21:16:00Z">
        <w:r w:rsidR="000028E2">
          <w:fldChar w:fldCharType="end"/>
        </w:r>
      </w:ins>
      <w:ins w:id="8880" w:author="張寶騌 CHANG,PAO-TSUNG" w:date="2022-06-02T18:37:00Z">
        <w:r w:rsidR="00985809">
          <w:rPr>
            <w:rFonts w:hint="eastAsia"/>
          </w:rPr>
          <w:t>所示</w:t>
        </w:r>
      </w:ins>
      <w:ins w:id="8881" w:author="張寶騌 CHANG,PAO-TSUNG" w:date="2022-06-07T16:01:00Z">
        <w:r w:rsidR="00CE15AC">
          <w:rPr>
            <w:rFonts w:hint="eastAsia"/>
          </w:rPr>
          <w:t>，</w:t>
        </w:r>
      </w:ins>
      <w:ins w:id="8882" w:author="張寶騌 CHANG,PAO-TSUNG" w:date="2022-06-07T16:04:00Z">
        <w:r w:rsidR="00CE15AC">
          <w:rPr>
            <w:rFonts w:hint="eastAsia"/>
          </w:rPr>
          <w:t>三車種皆屬低度相關</w:t>
        </w:r>
      </w:ins>
      <w:ins w:id="8883" w:author="張寶騌 CHANG,PAO-TSUNG" w:date="2022-05-31T21:20:00Z">
        <w:r w:rsidR="003D40B2">
          <w:rPr>
            <w:rFonts w:hint="eastAsia"/>
          </w:rPr>
          <w:t>。</w:t>
        </w:r>
      </w:ins>
    </w:p>
    <w:p w14:paraId="524FBFA7" w14:textId="7CADB0E2" w:rsidR="002D2B79" w:rsidRDefault="000E366C" w:rsidP="008A55E8">
      <w:pPr>
        <w:ind w:leftChars="0" w:left="0" w:firstLineChars="0" w:firstLine="480"/>
        <w:rPr>
          <w:ins w:id="8884" w:author="張寶騌 CHANG,PAO-TSUNG" w:date="2022-06-07T16:11:00Z"/>
        </w:rPr>
      </w:pPr>
      <w:ins w:id="8885" w:author="張寶騌 CHANG,PAO-TSUNG" w:date="2022-06-07T15:39:00Z">
        <w:r>
          <w:fldChar w:fldCharType="begin"/>
        </w:r>
        <w:r>
          <w:instrText xml:space="preserve"> </w:instrText>
        </w:r>
        <w:r>
          <w:rPr>
            <w:rFonts w:hint="eastAsia"/>
          </w:rPr>
          <w:instrText>REF _Ref105000152 \h</w:instrText>
        </w:r>
        <w:r>
          <w:instrText xml:space="preserve"> </w:instrText>
        </w:r>
      </w:ins>
      <w:r>
        <w:fldChar w:fldCharType="separate"/>
      </w:r>
      <w:ins w:id="8886" w:author="張寶騌 CHANG,PAO-TSUNG" w:date="2022-06-07T15:35:00Z">
        <w:r w:rsidR="00643F6D">
          <w:rPr>
            <w:rFonts w:hint="eastAsia"/>
          </w:rPr>
          <w:t>圖</w:t>
        </w:r>
        <w:r w:rsidR="00643F6D">
          <w:rPr>
            <w:rFonts w:hint="eastAsia"/>
          </w:rPr>
          <w:t xml:space="preserve"> </w:t>
        </w:r>
      </w:ins>
      <w:r w:rsidR="00643F6D">
        <w:rPr>
          <w:noProof/>
        </w:rPr>
        <w:t>4</w:t>
      </w:r>
      <w:r w:rsidR="00643F6D">
        <w:noBreakHyphen/>
      </w:r>
      <w:r w:rsidR="00643F6D">
        <w:rPr>
          <w:noProof/>
        </w:rPr>
        <w:t>8</w:t>
      </w:r>
      <w:ins w:id="8887" w:author="張寶騌 CHANG,PAO-TSUNG" w:date="2022-06-07T15:39:00Z">
        <w:r>
          <w:fldChar w:fldCharType="end"/>
        </w:r>
        <w:r>
          <w:rPr>
            <w:rFonts w:hint="eastAsia"/>
          </w:rPr>
          <w:t>為</w:t>
        </w:r>
      </w:ins>
      <w:ins w:id="8888" w:author="張寶騌 CHANG,PAO-TSUNG" w:date="2022-06-10T15:38:00Z">
        <w:r w:rsidR="00DB698F">
          <w:rPr>
            <w:rFonts w:hint="eastAsia"/>
          </w:rPr>
          <w:t>各天</w:t>
        </w:r>
      </w:ins>
      <w:ins w:id="8889" w:author="張寶騌 CHANG,PAO-TSUNG" w:date="2022-06-07T16:04:00Z">
        <w:r w:rsidR="00CE15AC">
          <w:rPr>
            <w:rFonts w:hint="eastAsia"/>
          </w:rPr>
          <w:t>振動加速度</w:t>
        </w:r>
      </w:ins>
      <w:ins w:id="8890" w:author="張寶騌 CHANG,PAO-TSUNG" w:date="2022-06-10T15:38:00Z">
        <w:r w:rsidR="00DB698F">
          <w:rPr>
            <w:rFonts w:hint="eastAsia"/>
          </w:rPr>
          <w:t>平均值</w:t>
        </w:r>
      </w:ins>
      <w:ins w:id="8891" w:author="張寶騌 CHANG,PAO-TSUNG" w:date="2022-06-07T15:39:00Z">
        <w:r>
          <w:rPr>
            <w:rFonts w:hint="eastAsia"/>
          </w:rPr>
          <w:t>與通過速度關係</w:t>
        </w:r>
        <w:r w:rsidR="002703FD">
          <w:rPr>
            <w:rFonts w:hint="eastAsia"/>
          </w:rPr>
          <w:t>，相關係數介於</w:t>
        </w:r>
        <w:r w:rsidR="002703FD">
          <w:rPr>
            <w:rFonts w:hint="eastAsia"/>
          </w:rPr>
          <w:t>0.</w:t>
        </w:r>
      </w:ins>
      <w:ins w:id="8892" w:author="張寶騌 CHANG,PAO-TSUNG" w:date="2022-06-07T16:04:00Z">
        <w:r w:rsidR="00831950">
          <w:rPr>
            <w:rFonts w:hint="eastAsia"/>
          </w:rPr>
          <w:t>193</w:t>
        </w:r>
      </w:ins>
      <w:ins w:id="8893" w:author="張寶騌 CHANG,PAO-TSUNG" w:date="2022-06-07T15:39:00Z">
        <w:r w:rsidR="002703FD">
          <w:rPr>
            <w:rFonts w:hint="eastAsia"/>
          </w:rPr>
          <w:t>~0.</w:t>
        </w:r>
      </w:ins>
      <w:ins w:id="8894" w:author="張寶騌 CHANG,PAO-TSUNG" w:date="2022-06-07T16:04:00Z">
        <w:r w:rsidR="00831950">
          <w:rPr>
            <w:rFonts w:hint="eastAsia"/>
          </w:rPr>
          <w:t>352</w:t>
        </w:r>
      </w:ins>
      <w:ins w:id="8895" w:author="張寶騌 CHANG,PAO-TSUNG" w:date="2022-06-07T15:40:00Z">
        <w:r w:rsidR="002703FD">
          <w:rPr>
            <w:rFonts w:hint="eastAsia"/>
          </w:rPr>
          <w:t>，</w:t>
        </w:r>
      </w:ins>
      <w:ins w:id="8896" w:author="張寶騌 CHANG,PAO-TSUNG" w:date="2022-06-07T16:07:00Z">
        <w:r w:rsidR="00831950">
          <w:rPr>
            <w:rFonts w:hint="eastAsia"/>
          </w:rPr>
          <w:t>兩者之間的相關性亦不甚明顯，多屬</w:t>
        </w:r>
      </w:ins>
      <w:ins w:id="8897" w:author="張寶騌 CHANG,PAO-TSUNG" w:date="2022-06-07T16:05:00Z">
        <w:r w:rsidR="00831950">
          <w:rPr>
            <w:rFonts w:hint="eastAsia"/>
          </w:rPr>
          <w:t>低度相關</w:t>
        </w:r>
      </w:ins>
      <w:ins w:id="8898" w:author="張寶騌 CHANG,PAO-TSUNG" w:date="2022-06-07T16:09:00Z">
        <w:r w:rsidR="00831950">
          <w:rPr>
            <w:rFonts w:hint="eastAsia"/>
          </w:rPr>
          <w:t>。</w:t>
        </w:r>
      </w:ins>
    </w:p>
    <w:p w14:paraId="5A2C4DD8" w14:textId="694CABF8" w:rsidR="002D2B79" w:rsidRDefault="00831950" w:rsidP="002D2B79">
      <w:pPr>
        <w:ind w:leftChars="0" w:left="0" w:firstLineChars="0" w:firstLine="480"/>
      </w:pPr>
      <w:ins w:id="8899" w:author="張寶騌 CHANG,PAO-TSUNG" w:date="2022-06-07T16:09:00Z">
        <w:r>
          <w:rPr>
            <w:rFonts w:hint="eastAsia"/>
          </w:rPr>
          <w:t>因此可以</w:t>
        </w:r>
      </w:ins>
      <w:ins w:id="8900" w:author="張寶騌 CHANG,PAO-TSUNG" w:date="2022-06-07T16:19:00Z">
        <w:r w:rsidR="00AF0762">
          <w:rPr>
            <w:rFonts w:hint="eastAsia"/>
          </w:rPr>
          <w:t>說明</w:t>
        </w:r>
      </w:ins>
      <w:ins w:id="8901" w:author="張寶騌 CHANG,PAO-TSUNG" w:date="2022-06-07T16:09:00Z">
        <w:r>
          <w:rPr>
            <w:rFonts w:hint="eastAsia"/>
          </w:rPr>
          <w:t>，列車通過</w:t>
        </w:r>
        <w:r w:rsidR="002D2B79">
          <w:rPr>
            <w:rFonts w:hint="eastAsia"/>
          </w:rPr>
          <w:t>速度</w:t>
        </w:r>
      </w:ins>
      <w:ins w:id="8902" w:author="張寶騌 CHANG,PAO-TSUNG" w:date="2022-06-07T16:11:00Z">
        <w:r w:rsidR="002D2B79">
          <w:rPr>
            <w:rFonts w:hint="eastAsia"/>
          </w:rPr>
          <w:t>對</w:t>
        </w:r>
      </w:ins>
      <w:ins w:id="8903" w:author="張寶騌 CHANG,PAO-TSUNG" w:date="2022-06-07T16:18:00Z">
        <w:r w:rsidR="00AF0762">
          <w:rPr>
            <w:rFonts w:hint="eastAsia"/>
          </w:rPr>
          <w:t>於</w:t>
        </w:r>
      </w:ins>
      <w:ins w:id="8904" w:author="張寶騌 CHANG,PAO-TSUNG" w:date="2022-06-07T16:11:00Z">
        <w:r w:rsidR="002D2B79">
          <w:rPr>
            <w:rFonts w:hint="eastAsia"/>
          </w:rPr>
          <w:t>橫向阻力與</w:t>
        </w:r>
      </w:ins>
      <w:ins w:id="8905" w:author="張寶騌 CHANG,PAO-TSUNG" w:date="2022-06-07T16:12:00Z">
        <w:r w:rsidR="002D2B79">
          <w:rPr>
            <w:rFonts w:hint="eastAsia"/>
          </w:rPr>
          <w:t>振動加速度</w:t>
        </w:r>
      </w:ins>
      <w:ins w:id="8906" w:author="張寶騌 CHANG,PAO-TSUNG" w:date="2022-06-07T16:18:00Z">
        <w:r w:rsidR="00AF0762">
          <w:rPr>
            <w:rFonts w:hint="eastAsia"/>
          </w:rPr>
          <w:t>數值大小的影響有限，</w:t>
        </w:r>
      </w:ins>
      <w:ins w:id="8907" w:author="張寶騌 CHANG,PAO-TSUNG" w:date="2022-06-07T16:19:00Z">
        <w:r w:rsidR="00AF0762">
          <w:rPr>
            <w:rFonts w:hint="eastAsia"/>
          </w:rPr>
          <w:t>推測</w:t>
        </w:r>
      </w:ins>
      <w:ins w:id="8908" w:author="張寶騌 CHANG,PAO-TSUNG" w:date="2022-06-07T16:21:00Z">
        <w:r w:rsidR="00395D6C">
          <w:rPr>
            <w:rFonts w:hint="eastAsia"/>
          </w:rPr>
          <w:t>亦</w:t>
        </w:r>
      </w:ins>
      <w:ins w:id="8909" w:author="張寶騌 CHANG,PAO-TSUNG" w:date="2022-06-07T16:19:00Z">
        <w:r w:rsidR="00AF0762">
          <w:rPr>
            <w:rFonts w:hint="eastAsia"/>
          </w:rPr>
          <w:t>可能</w:t>
        </w:r>
      </w:ins>
      <w:r w:rsidR="00AD603A">
        <w:rPr>
          <w:rFonts w:hint="eastAsia"/>
        </w:rPr>
        <w:t>還有</w:t>
      </w:r>
      <w:ins w:id="8910" w:author="張寶騌 CHANG,PAO-TSUNG" w:date="2022-06-07T16:21:00Z">
        <w:r w:rsidR="00395D6C">
          <w:rPr>
            <w:rFonts w:hint="eastAsia"/>
          </w:rPr>
          <w:t>受</w:t>
        </w:r>
      </w:ins>
      <w:ins w:id="8911" w:author="張寶騌 CHANG,PAO-TSUNG" w:date="2022-06-07T16:19:00Z">
        <w:r w:rsidR="00AF0762">
          <w:rPr>
            <w:rFonts w:hint="eastAsia"/>
          </w:rPr>
          <w:t>其他原因</w:t>
        </w:r>
      </w:ins>
      <w:ins w:id="8912" w:author="張寶騌 CHANG,PAO-TSUNG" w:date="2022-06-07T16:21:00Z">
        <w:r w:rsidR="00395D6C">
          <w:rPr>
            <w:rFonts w:hint="eastAsia"/>
          </w:rPr>
          <w:t>所影響，如載客量</w:t>
        </w:r>
      </w:ins>
      <w:ins w:id="8913" w:author="張寶騌 CHANG,PAO-TSUNG" w:date="2022-06-07T16:22:00Z">
        <w:r w:rsidR="00395D6C">
          <w:rPr>
            <w:rFonts w:hint="eastAsia"/>
          </w:rPr>
          <w:t>等。</w:t>
        </w:r>
      </w:ins>
    </w:p>
    <w:p w14:paraId="7A58457C" w14:textId="276EA7D3" w:rsidR="00ED131C" w:rsidRDefault="00ED131C" w:rsidP="002D2B79">
      <w:pPr>
        <w:ind w:leftChars="0" w:left="0" w:firstLineChars="0" w:firstLine="480"/>
      </w:pPr>
    </w:p>
    <w:p w14:paraId="5B291434" w14:textId="51F904D4" w:rsidR="00ED131C" w:rsidRDefault="00ED131C" w:rsidP="002D2B79">
      <w:pPr>
        <w:ind w:leftChars="0" w:left="0" w:firstLineChars="0" w:firstLine="480"/>
      </w:pPr>
    </w:p>
    <w:p w14:paraId="593B0F1B" w14:textId="49BF73B2" w:rsidR="00ED131C" w:rsidRDefault="00ED131C" w:rsidP="002D2B79">
      <w:pPr>
        <w:ind w:leftChars="0" w:left="0" w:firstLineChars="0" w:firstLine="480"/>
      </w:pPr>
    </w:p>
    <w:p w14:paraId="50C65B4A" w14:textId="64A907BD" w:rsidR="00ED131C" w:rsidRDefault="00ED131C" w:rsidP="002D2B79">
      <w:pPr>
        <w:ind w:leftChars="0" w:left="0" w:firstLineChars="0" w:firstLine="480"/>
      </w:pPr>
    </w:p>
    <w:p w14:paraId="439AC00B" w14:textId="22C62C6E" w:rsidR="00ED131C" w:rsidRDefault="00ED131C" w:rsidP="002D2B79">
      <w:pPr>
        <w:ind w:leftChars="0" w:left="0" w:firstLineChars="0" w:firstLine="480"/>
      </w:pPr>
    </w:p>
    <w:p w14:paraId="27A347E9" w14:textId="3E0A8837" w:rsidR="00ED131C" w:rsidRDefault="00ED131C" w:rsidP="002D2B79">
      <w:pPr>
        <w:ind w:leftChars="0" w:left="0" w:firstLineChars="0" w:firstLine="480"/>
      </w:pPr>
    </w:p>
    <w:p w14:paraId="35188644" w14:textId="08E3A1D8" w:rsidR="00ED131C" w:rsidRDefault="00ED131C" w:rsidP="002D2B79">
      <w:pPr>
        <w:ind w:leftChars="0" w:left="0" w:firstLineChars="0" w:firstLine="480"/>
      </w:pPr>
    </w:p>
    <w:p w14:paraId="1FC4855B" w14:textId="513CBC24" w:rsidR="00ED131C" w:rsidRDefault="00ED131C" w:rsidP="002D2B79">
      <w:pPr>
        <w:ind w:leftChars="0" w:left="0" w:firstLineChars="0" w:firstLine="480"/>
      </w:pPr>
    </w:p>
    <w:p w14:paraId="220A80E1" w14:textId="07FEFC60" w:rsidR="00ED131C" w:rsidRDefault="00ED131C" w:rsidP="002D2B79">
      <w:pPr>
        <w:ind w:leftChars="0" w:left="0" w:firstLineChars="0" w:firstLine="480"/>
      </w:pPr>
    </w:p>
    <w:p w14:paraId="5C24B109" w14:textId="77777777" w:rsidR="00ED131C" w:rsidRDefault="00ED131C" w:rsidP="002D2B79">
      <w:pPr>
        <w:ind w:leftChars="0" w:left="0" w:firstLineChars="0" w:firstLine="480"/>
        <w:rPr>
          <w:ins w:id="8914" w:author="張寶騌 CHANG,PAO-TSUNG" w:date="2022-06-07T16:05:00Z"/>
        </w:rPr>
      </w:pPr>
    </w:p>
    <w:p w14:paraId="0C8AC901" w14:textId="44EFC21A" w:rsidR="00C270A2" w:rsidRDefault="00C270A2">
      <w:pPr>
        <w:widowControl/>
        <w:spacing w:line="240" w:lineRule="auto"/>
        <w:ind w:leftChars="0" w:left="0" w:firstLineChars="0" w:firstLine="0"/>
        <w:rPr>
          <w:ins w:id="8915" w:author="張寶騌 CHANG,PAO-TSUNG" w:date="2022-06-10T22:11:00Z"/>
        </w:rPr>
      </w:pPr>
      <w:ins w:id="8916" w:author="張寶騌 CHANG,PAO-TSUNG" w:date="2022-06-10T22:11:00Z">
        <w:r>
          <w:br w:type="page"/>
        </w:r>
      </w:ins>
    </w:p>
    <w:p w14:paraId="5572880C" w14:textId="77777777" w:rsidR="00A87A18" w:rsidRPr="00A87A18" w:rsidRDefault="00A87A18">
      <w:pPr>
        <w:ind w:leftChars="0" w:left="0" w:firstLineChars="0" w:firstLine="480"/>
        <w:rPr>
          <w:ins w:id="8917" w:author="張寶騌 CHANG,PAO-TSUNG" w:date="2022-05-31T19:35:00Z"/>
        </w:rPr>
        <w:pPrChange w:id="8918" w:author="張寶騌 CHANG,PAO-TSUNG" w:date="2022-06-10T15:53:00Z">
          <w:pPr>
            <w:ind w:leftChars="0" w:left="0" w:firstLine="480"/>
          </w:pPr>
        </w:pPrChange>
      </w:pPr>
    </w:p>
    <w:p w14:paraId="5731BD95" w14:textId="75799F2E" w:rsidR="00484C0F" w:rsidRDefault="002239B1">
      <w:pPr>
        <w:ind w:leftChars="0" w:left="0" w:firstLine="480"/>
        <w:jc w:val="center"/>
        <w:rPr>
          <w:ins w:id="8919" w:author="張寶騌 CHANG,PAO-TSUNG" w:date="2022-05-31T19:35:00Z"/>
        </w:rPr>
        <w:pPrChange w:id="8920" w:author="張寶騌 CHANG,PAO-TSUNG" w:date="2022-06-10T15:43:00Z">
          <w:pPr>
            <w:ind w:leftChars="0" w:left="0" w:firstLine="480"/>
          </w:pPr>
        </w:pPrChange>
      </w:pPr>
      <w:r>
        <w:rPr>
          <w:noProof/>
        </w:rPr>
        <w:drawing>
          <wp:inline distT="0" distB="0" distL="0" distR="0" wp14:anchorId="27D358A9" wp14:editId="4FB97E07">
            <wp:extent cx="4231172" cy="4859867"/>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252686" cy="4884578"/>
                    </a:xfrm>
                    <a:prstGeom prst="rect">
                      <a:avLst/>
                    </a:prstGeom>
                    <a:noFill/>
                  </pic:spPr>
                </pic:pic>
              </a:graphicData>
            </a:graphic>
          </wp:inline>
        </w:drawing>
      </w:r>
    </w:p>
    <w:p w14:paraId="02081D99" w14:textId="5A4C1894" w:rsidR="005A17AB" w:rsidRDefault="00B82A32" w:rsidP="00B82A32">
      <w:pPr>
        <w:pStyle w:val="ac"/>
        <w:spacing w:after="180"/>
        <w:rPr>
          <w:ins w:id="8921" w:author="張寶騌 CHANG,PAO-TSUNG" w:date="2022-06-07T15:30:00Z"/>
        </w:rPr>
      </w:pPr>
      <w:bookmarkStart w:id="8922" w:name="_Ref104920868"/>
      <w:bookmarkStart w:id="8923" w:name="_Toc106974348"/>
      <w:ins w:id="8924" w:author="張寶騌 CHANG,PAO-TSUNG" w:date="2022-05-31T19:43: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7</w:t>
      </w:r>
      <w:r w:rsidR="009700FF">
        <w:fldChar w:fldCharType="end"/>
      </w:r>
      <w:bookmarkEnd w:id="8922"/>
      <w:r w:rsidR="00DA22B5">
        <w:rPr>
          <w:rFonts w:hint="eastAsia"/>
        </w:rPr>
        <w:t xml:space="preserve"> </w:t>
      </w:r>
      <w:ins w:id="8925" w:author="張寶騌 CHANG,PAO-TSUNG" w:date="2022-05-31T19:43:00Z">
        <w:r>
          <w:rPr>
            <w:rFonts w:hint="eastAsia"/>
          </w:rPr>
          <w:t>三班車橫向阻力</w:t>
        </w:r>
      </w:ins>
      <w:ins w:id="8926" w:author="張寶騌 CHANG,PAO-TSUNG" w:date="2022-06-10T15:41:00Z">
        <w:r w:rsidR="00DB698F">
          <w:rPr>
            <w:rFonts w:hint="eastAsia"/>
          </w:rPr>
          <w:t>平均值</w:t>
        </w:r>
      </w:ins>
      <w:ins w:id="8927" w:author="張寶騌 CHANG,PAO-TSUNG" w:date="2022-06-07T15:25:00Z">
        <w:r w:rsidR="00B2001E" w:rsidRPr="00B2001E">
          <w:rPr>
            <w:rFonts w:hint="eastAsia"/>
          </w:rPr>
          <w:t>與通過速度關係</w:t>
        </w:r>
        <w:r w:rsidR="00B2001E">
          <w:rPr>
            <w:rFonts w:hint="eastAsia"/>
          </w:rPr>
          <w:t>圖</w:t>
        </w:r>
      </w:ins>
      <w:bookmarkEnd w:id="8923"/>
    </w:p>
    <w:p w14:paraId="7BF395EE" w14:textId="694AD647" w:rsidR="00037392" w:rsidRDefault="00037392" w:rsidP="00037392">
      <w:pPr>
        <w:ind w:left="480" w:firstLine="480"/>
        <w:rPr>
          <w:ins w:id="8928" w:author="張寶騌 CHANG,PAO-TSUNG" w:date="2022-06-07T15:30:00Z"/>
        </w:rPr>
      </w:pPr>
    </w:p>
    <w:p w14:paraId="770B5494" w14:textId="7EFBAB0F" w:rsidR="00037392" w:rsidRDefault="00037392" w:rsidP="00037392">
      <w:pPr>
        <w:ind w:left="480" w:firstLine="480"/>
        <w:rPr>
          <w:ins w:id="8929" w:author="張寶騌 CHANG,PAO-TSUNG" w:date="2022-06-07T15:30:00Z"/>
        </w:rPr>
      </w:pPr>
    </w:p>
    <w:p w14:paraId="17DE585C" w14:textId="68EA82F3" w:rsidR="00037392" w:rsidRDefault="00816B54">
      <w:pPr>
        <w:ind w:leftChars="83" w:left="199" w:firstLineChars="83" w:firstLine="199"/>
        <w:jc w:val="center"/>
        <w:rPr>
          <w:ins w:id="8930" w:author="張寶騌 CHANG,PAO-TSUNG" w:date="2022-06-07T15:32:00Z"/>
        </w:rPr>
        <w:pPrChange w:id="8931" w:author="張寶騌 CHANG,PAO-TSUNG" w:date="2022-06-10T15:43:00Z">
          <w:pPr>
            <w:ind w:left="480" w:firstLine="480"/>
          </w:pPr>
        </w:pPrChange>
      </w:pPr>
      <w:r>
        <w:rPr>
          <w:noProof/>
        </w:rPr>
        <w:lastRenderedPageBreak/>
        <w:drawing>
          <wp:inline distT="0" distB="0" distL="0" distR="0" wp14:anchorId="7A23CB2D" wp14:editId="28AF749F">
            <wp:extent cx="4528302" cy="5227532"/>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539218" cy="5240134"/>
                    </a:xfrm>
                    <a:prstGeom prst="rect">
                      <a:avLst/>
                    </a:prstGeom>
                    <a:noFill/>
                  </pic:spPr>
                </pic:pic>
              </a:graphicData>
            </a:graphic>
          </wp:inline>
        </w:drawing>
      </w:r>
    </w:p>
    <w:p w14:paraId="6652EBD6" w14:textId="4220E194" w:rsidR="00DB698F" w:rsidRDefault="000E366C">
      <w:pPr>
        <w:pStyle w:val="ac"/>
        <w:spacing w:after="180"/>
        <w:rPr>
          <w:ins w:id="8932" w:author="張寶騌 CHANG,PAO-TSUNG" w:date="2022-06-10T15:41:00Z"/>
        </w:rPr>
        <w:pPrChange w:id="8933" w:author="張寶騌 CHANG,PAO-TSUNG" w:date="2022-06-13T15:52:00Z">
          <w:pPr>
            <w:ind w:left="480" w:firstLine="480"/>
          </w:pPr>
        </w:pPrChange>
      </w:pPr>
      <w:bookmarkStart w:id="8934" w:name="_Ref105000152"/>
      <w:bookmarkStart w:id="8935" w:name="_Toc106974349"/>
      <w:ins w:id="8936" w:author="張寶騌 CHANG,PAO-TSUNG" w:date="2022-06-07T15:35: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8</w:t>
      </w:r>
      <w:r w:rsidR="009700FF">
        <w:fldChar w:fldCharType="end"/>
      </w:r>
      <w:bookmarkEnd w:id="8934"/>
      <w:r w:rsidR="00DA22B5">
        <w:rPr>
          <w:rFonts w:hint="eastAsia"/>
        </w:rPr>
        <w:t xml:space="preserve"> </w:t>
      </w:r>
      <w:ins w:id="8937" w:author="張寶騌 CHANG,PAO-TSUNG" w:date="2022-06-07T15:35:00Z">
        <w:r>
          <w:rPr>
            <w:rFonts w:hint="eastAsia"/>
          </w:rPr>
          <w:t>三班車振動加速度</w:t>
        </w:r>
      </w:ins>
      <w:ins w:id="8938" w:author="張寶騌 CHANG,PAO-TSUNG" w:date="2022-06-10T15:41:00Z">
        <w:r w:rsidR="00DB698F">
          <w:rPr>
            <w:rFonts w:hint="eastAsia"/>
          </w:rPr>
          <w:t>平均值</w:t>
        </w:r>
      </w:ins>
      <w:ins w:id="8939" w:author="張寶騌 CHANG,PAO-TSUNG" w:date="2022-06-07T15:35:00Z">
        <w:r w:rsidRPr="00B2001E">
          <w:rPr>
            <w:rFonts w:hint="eastAsia"/>
          </w:rPr>
          <w:t>與通過速度關係</w:t>
        </w:r>
        <w:r>
          <w:rPr>
            <w:rFonts w:hint="eastAsia"/>
          </w:rPr>
          <w:t>圖</w:t>
        </w:r>
      </w:ins>
      <w:bookmarkEnd w:id="8935"/>
    </w:p>
    <w:p w14:paraId="22D0EF85" w14:textId="651FAA6E" w:rsidR="009019AD" w:rsidRPr="000028E2" w:rsidRDefault="000028E2">
      <w:pPr>
        <w:pStyle w:val="ac"/>
        <w:spacing w:after="180"/>
        <w:rPr>
          <w:ins w:id="8940" w:author="張寶騌 CHANG,PAO-TSUNG" w:date="2022-05-31T19:16:00Z"/>
        </w:rPr>
        <w:pPrChange w:id="8941" w:author="張寶騌 CHANG,PAO-TSUNG" w:date="2022-05-31T21:14:00Z">
          <w:pPr>
            <w:ind w:leftChars="0" w:left="0" w:firstLine="480"/>
          </w:pPr>
        </w:pPrChange>
      </w:pPr>
      <w:bookmarkStart w:id="8942" w:name="_Ref104924205"/>
      <w:bookmarkStart w:id="8943" w:name="_Toc106977587"/>
      <w:ins w:id="8944" w:author="張寶騌 CHANG,PAO-TSUNG" w:date="2022-05-31T21:14:00Z">
        <w:r>
          <w:rPr>
            <w:rFonts w:hint="eastAsia"/>
          </w:rPr>
          <w:t>表</w:t>
        </w:r>
        <w:r>
          <w:rPr>
            <w:rFonts w:hint="eastAsia"/>
          </w:rPr>
          <w:t xml:space="preserve"> </w:t>
        </w:r>
      </w:ins>
      <w:r w:rsidR="00BF7FA6">
        <w:fldChar w:fldCharType="begin"/>
      </w:r>
      <w:r w:rsidR="00BF7FA6">
        <w:instrText xml:space="preserve"> </w:instrText>
      </w:r>
      <w:r w:rsidR="00BF7FA6">
        <w:rPr>
          <w:rFonts w:hint="eastAsia"/>
        </w:rPr>
        <w:instrText>STYLEREF 1 \s</w:instrText>
      </w:r>
      <w:r w:rsidR="00BF7FA6">
        <w:instrText xml:space="preserve"> </w:instrText>
      </w:r>
      <w:r w:rsidR="00BF7FA6">
        <w:fldChar w:fldCharType="separate"/>
      </w:r>
      <w:r w:rsidR="00BF7FA6">
        <w:rPr>
          <w:noProof/>
        </w:rPr>
        <w:t>4</w:t>
      </w:r>
      <w:r w:rsidR="00BF7FA6">
        <w:fldChar w:fldCharType="end"/>
      </w:r>
      <w:r w:rsidR="00BF7FA6">
        <w:noBreakHyphen/>
      </w:r>
      <w:r w:rsidR="00BF7FA6">
        <w:fldChar w:fldCharType="begin"/>
      </w:r>
      <w:r w:rsidR="00BF7FA6">
        <w:instrText xml:space="preserve"> </w:instrText>
      </w:r>
      <w:r w:rsidR="00BF7FA6">
        <w:rPr>
          <w:rFonts w:hint="eastAsia"/>
        </w:rPr>
        <w:instrText xml:space="preserve">SEQ </w:instrText>
      </w:r>
      <w:r w:rsidR="00BF7FA6">
        <w:rPr>
          <w:rFonts w:hint="eastAsia"/>
        </w:rPr>
        <w:instrText>表</w:instrText>
      </w:r>
      <w:r w:rsidR="00BF7FA6">
        <w:rPr>
          <w:rFonts w:hint="eastAsia"/>
        </w:rPr>
        <w:instrText xml:space="preserve"> \* ARABIC \s 1</w:instrText>
      </w:r>
      <w:r w:rsidR="00BF7FA6">
        <w:instrText xml:space="preserve"> </w:instrText>
      </w:r>
      <w:r w:rsidR="00BF7FA6">
        <w:fldChar w:fldCharType="separate"/>
      </w:r>
      <w:r w:rsidR="00BF7FA6">
        <w:rPr>
          <w:noProof/>
        </w:rPr>
        <w:t>7</w:t>
      </w:r>
      <w:r w:rsidR="00BF7FA6">
        <w:fldChar w:fldCharType="end"/>
      </w:r>
      <w:bookmarkEnd w:id="8942"/>
      <w:r w:rsidR="00DA22B5">
        <w:rPr>
          <w:rFonts w:hint="eastAsia"/>
        </w:rPr>
        <w:t xml:space="preserve"> </w:t>
      </w:r>
      <w:ins w:id="8945" w:author="張寶騌 CHANG,PAO-TSUNG" w:date="2022-06-10T15:51:00Z">
        <w:r w:rsidR="007E007A">
          <w:rPr>
            <w:rFonts w:hint="eastAsia"/>
          </w:rPr>
          <w:t>監測項目</w:t>
        </w:r>
      </w:ins>
      <w:ins w:id="8946" w:author="張寶騌 CHANG,PAO-TSUNG" w:date="2022-06-07T15:37:00Z">
        <w:r w:rsidR="000E366C">
          <w:rPr>
            <w:rFonts w:hint="eastAsia"/>
          </w:rPr>
          <w:t>與</w:t>
        </w:r>
      </w:ins>
      <w:ins w:id="8947" w:author="張寶騌 CHANG,PAO-TSUNG" w:date="2022-05-31T21:14:00Z">
        <w:r>
          <w:rPr>
            <w:rFonts w:hint="eastAsia"/>
          </w:rPr>
          <w:t>通過車速</w:t>
        </w:r>
      </w:ins>
      <w:ins w:id="8948" w:author="張寶騌 CHANG,PAO-TSUNG" w:date="2022-05-31T21:15:00Z">
        <w:r>
          <w:rPr>
            <w:rFonts w:hint="eastAsia"/>
          </w:rPr>
          <w:t>之相關係數表</w:t>
        </w:r>
      </w:ins>
      <w:bookmarkEnd w:id="8943"/>
    </w:p>
    <w:tbl>
      <w:tblPr>
        <w:tblStyle w:val="afa"/>
        <w:tblW w:w="6336" w:type="dxa"/>
        <w:jc w:val="center"/>
        <w:tblLook w:val="04A0" w:firstRow="1" w:lastRow="0" w:firstColumn="1" w:lastColumn="0" w:noHBand="0" w:noVBand="1"/>
        <w:tblPrChange w:id="8949" w:author="張寶騌 CHANG,PAO-TSUNG" w:date="2022-06-13T15:35:00Z">
          <w:tblPr>
            <w:tblStyle w:val="afa"/>
            <w:tblW w:w="9027" w:type="dxa"/>
            <w:jc w:val="center"/>
            <w:tblLook w:val="04A0" w:firstRow="1" w:lastRow="0" w:firstColumn="1" w:lastColumn="0" w:noHBand="0" w:noVBand="1"/>
          </w:tblPr>
        </w:tblPrChange>
      </w:tblPr>
      <w:tblGrid>
        <w:gridCol w:w="1095"/>
        <w:gridCol w:w="2493"/>
        <w:gridCol w:w="2748"/>
        <w:tblGridChange w:id="8950">
          <w:tblGrid>
            <w:gridCol w:w="1095"/>
            <w:gridCol w:w="2493"/>
            <w:gridCol w:w="2748"/>
          </w:tblGrid>
        </w:tblGridChange>
      </w:tblGrid>
      <w:tr w:rsidR="001D3FBE" w14:paraId="11207577" w14:textId="6FFEF730" w:rsidTr="001D3FBE">
        <w:trPr>
          <w:trHeight w:val="423"/>
          <w:jc w:val="center"/>
          <w:ins w:id="8951" w:author="張寶騌 CHANG,PAO-TSUNG" w:date="2022-05-31T21:04:00Z"/>
          <w:trPrChange w:id="8952" w:author="張寶騌 CHANG,PAO-TSUNG" w:date="2022-06-13T15:35:00Z">
            <w:trPr>
              <w:trHeight w:val="423"/>
              <w:jc w:val="center"/>
            </w:trPr>
          </w:trPrChange>
        </w:trPr>
        <w:tc>
          <w:tcPr>
            <w:tcW w:w="1095" w:type="dxa"/>
            <w:vAlign w:val="bottom"/>
            <w:tcPrChange w:id="8953" w:author="張寶騌 CHANG,PAO-TSUNG" w:date="2022-06-13T15:35:00Z">
              <w:tcPr>
                <w:tcW w:w="1095" w:type="dxa"/>
                <w:vAlign w:val="bottom"/>
              </w:tcPr>
            </w:tcPrChange>
          </w:tcPr>
          <w:p w14:paraId="418AB8B8" w14:textId="7F18B339" w:rsidR="001D3FBE" w:rsidRPr="007E007A" w:rsidRDefault="001D3FBE">
            <w:pPr>
              <w:ind w:leftChars="0" w:left="0" w:firstLineChars="0" w:firstLine="0"/>
              <w:jc w:val="center"/>
              <w:rPr>
                <w:ins w:id="8954" w:author="張寶騌 CHANG,PAO-TSUNG" w:date="2022-05-31T21:04:00Z"/>
                <w:sz w:val="20"/>
                <w:szCs w:val="18"/>
                <w:rPrChange w:id="8955" w:author="張寶騌 CHANG,PAO-TSUNG" w:date="2022-06-10T15:50:00Z">
                  <w:rPr>
                    <w:ins w:id="8956" w:author="張寶騌 CHANG,PAO-TSUNG" w:date="2022-05-31T21:04:00Z"/>
                  </w:rPr>
                </w:rPrChange>
              </w:rPr>
              <w:pPrChange w:id="8957" w:author="張寶騌 CHANG,PAO-TSUNG" w:date="2022-06-10T15:51:00Z">
                <w:pPr>
                  <w:ind w:leftChars="0" w:left="0" w:firstLineChars="0" w:firstLine="0"/>
                </w:pPr>
              </w:pPrChange>
            </w:pPr>
            <w:ins w:id="8958" w:author="張寶騌 CHANG,PAO-TSUNG" w:date="2022-05-31T22:42:00Z">
              <w:r w:rsidRPr="007E007A">
                <w:rPr>
                  <w:rFonts w:hint="eastAsia"/>
                  <w:sz w:val="20"/>
                  <w:szCs w:val="18"/>
                  <w:rPrChange w:id="8959" w:author="張寶騌 CHANG,PAO-TSUNG" w:date="2022-06-10T15:50:00Z">
                    <w:rPr>
                      <w:rFonts w:hint="eastAsia"/>
                    </w:rPr>
                  </w:rPrChange>
                </w:rPr>
                <w:t>車種</w:t>
              </w:r>
            </w:ins>
          </w:p>
        </w:tc>
        <w:tc>
          <w:tcPr>
            <w:tcW w:w="2493" w:type="dxa"/>
            <w:vAlign w:val="bottom"/>
            <w:tcPrChange w:id="8960" w:author="張寶騌 CHANG,PAO-TSUNG" w:date="2022-06-13T15:35:00Z">
              <w:tcPr>
                <w:tcW w:w="2493" w:type="dxa"/>
                <w:vAlign w:val="bottom"/>
              </w:tcPr>
            </w:tcPrChange>
          </w:tcPr>
          <w:p w14:paraId="1EF75263" w14:textId="1DA8C1F4" w:rsidR="001D3FBE" w:rsidRPr="007E007A" w:rsidRDefault="001D3FBE">
            <w:pPr>
              <w:ind w:leftChars="0" w:left="0" w:firstLineChars="0" w:firstLine="0"/>
              <w:jc w:val="center"/>
              <w:rPr>
                <w:ins w:id="8961" w:author="張寶騌 CHANG,PAO-TSUNG" w:date="2022-05-31T21:04:00Z"/>
                <w:sz w:val="20"/>
                <w:szCs w:val="18"/>
                <w:rPrChange w:id="8962" w:author="張寶騌 CHANG,PAO-TSUNG" w:date="2022-06-10T15:50:00Z">
                  <w:rPr>
                    <w:ins w:id="8963" w:author="張寶騌 CHANG,PAO-TSUNG" w:date="2022-05-31T21:04:00Z"/>
                  </w:rPr>
                </w:rPrChange>
              </w:rPr>
              <w:pPrChange w:id="8964" w:author="張寶騌 CHANG,PAO-TSUNG" w:date="2022-06-10T15:51:00Z">
                <w:pPr>
                  <w:ind w:leftChars="0" w:left="0" w:firstLineChars="0" w:firstLine="0"/>
                </w:pPr>
              </w:pPrChange>
            </w:pPr>
            <w:ins w:id="8965" w:author="張寶騌 CHANG,PAO-TSUNG" w:date="2022-06-07T15:36:00Z">
              <w:r w:rsidRPr="007E007A">
                <w:rPr>
                  <w:rFonts w:hint="eastAsia"/>
                  <w:sz w:val="20"/>
                  <w:szCs w:val="18"/>
                  <w:rPrChange w:id="8966" w:author="張寶騌 CHANG,PAO-TSUNG" w:date="2022-06-10T15:50:00Z">
                    <w:rPr>
                      <w:rFonts w:hint="eastAsia"/>
                    </w:rPr>
                  </w:rPrChange>
                </w:rPr>
                <w:t>阻力</w:t>
              </w:r>
            </w:ins>
            <w:ins w:id="8967" w:author="張寶騌 CHANG,PAO-TSUNG" w:date="2022-05-31T21:05:00Z">
              <w:r w:rsidRPr="007E007A">
                <w:rPr>
                  <w:rFonts w:hint="eastAsia"/>
                  <w:sz w:val="20"/>
                  <w:szCs w:val="18"/>
                  <w:rPrChange w:id="8968" w:author="張寶騌 CHANG,PAO-TSUNG" w:date="2022-06-10T15:50:00Z">
                    <w:rPr>
                      <w:rFonts w:hint="eastAsia"/>
                    </w:rPr>
                  </w:rPrChange>
                </w:rPr>
                <w:t>平均值與通過車速</w:t>
              </w:r>
            </w:ins>
          </w:p>
        </w:tc>
        <w:tc>
          <w:tcPr>
            <w:tcW w:w="2748" w:type="dxa"/>
            <w:vAlign w:val="bottom"/>
            <w:tcPrChange w:id="8969" w:author="張寶騌 CHANG,PAO-TSUNG" w:date="2022-06-13T15:35:00Z">
              <w:tcPr>
                <w:tcW w:w="2748" w:type="dxa"/>
                <w:vAlign w:val="bottom"/>
              </w:tcPr>
            </w:tcPrChange>
          </w:tcPr>
          <w:p w14:paraId="3A45D6F9" w14:textId="052CDE8C" w:rsidR="001D3FBE" w:rsidRPr="007E007A" w:rsidRDefault="001D3FBE" w:rsidP="007E007A">
            <w:pPr>
              <w:ind w:leftChars="0" w:left="0" w:firstLineChars="0" w:firstLine="0"/>
              <w:jc w:val="center"/>
              <w:rPr>
                <w:ins w:id="8970" w:author="張寶騌 CHANG,PAO-TSUNG" w:date="2022-06-07T15:36:00Z"/>
                <w:sz w:val="20"/>
                <w:szCs w:val="18"/>
                <w:rPrChange w:id="8971" w:author="張寶騌 CHANG,PAO-TSUNG" w:date="2022-06-10T15:50:00Z">
                  <w:rPr>
                    <w:ins w:id="8972" w:author="張寶騌 CHANG,PAO-TSUNG" w:date="2022-06-07T15:36:00Z"/>
                  </w:rPr>
                </w:rPrChange>
              </w:rPr>
            </w:pPr>
            <w:ins w:id="8973" w:author="張寶騌 CHANG,PAO-TSUNG" w:date="2022-06-07T15:36:00Z">
              <w:r w:rsidRPr="007E007A">
                <w:rPr>
                  <w:rFonts w:hint="eastAsia"/>
                  <w:sz w:val="20"/>
                  <w:szCs w:val="18"/>
                  <w:rPrChange w:id="8974" w:author="張寶騌 CHANG,PAO-TSUNG" w:date="2022-06-10T15:50:00Z">
                    <w:rPr>
                      <w:rFonts w:hint="eastAsia"/>
                    </w:rPr>
                  </w:rPrChange>
                </w:rPr>
                <w:t>加速度平均值與通過車速</w:t>
              </w:r>
            </w:ins>
          </w:p>
        </w:tc>
      </w:tr>
      <w:tr w:rsidR="001D3FBE" w14:paraId="11AD04BA" w14:textId="627AA1B5" w:rsidTr="001D3FBE">
        <w:trPr>
          <w:trHeight w:val="423"/>
          <w:jc w:val="center"/>
          <w:ins w:id="8975" w:author="張寶騌 CHANG,PAO-TSUNG" w:date="2022-05-31T21:04:00Z"/>
          <w:trPrChange w:id="8976" w:author="張寶騌 CHANG,PAO-TSUNG" w:date="2022-06-13T15:35:00Z">
            <w:trPr>
              <w:trHeight w:val="423"/>
              <w:jc w:val="center"/>
            </w:trPr>
          </w:trPrChange>
        </w:trPr>
        <w:tc>
          <w:tcPr>
            <w:tcW w:w="1095" w:type="dxa"/>
            <w:vAlign w:val="bottom"/>
            <w:tcPrChange w:id="8977" w:author="張寶騌 CHANG,PAO-TSUNG" w:date="2022-06-13T15:35:00Z">
              <w:tcPr>
                <w:tcW w:w="1095" w:type="dxa"/>
                <w:vAlign w:val="bottom"/>
              </w:tcPr>
            </w:tcPrChange>
          </w:tcPr>
          <w:p w14:paraId="25470403" w14:textId="146B344B" w:rsidR="001D3FBE" w:rsidRPr="007E007A" w:rsidRDefault="001D3FBE">
            <w:pPr>
              <w:ind w:leftChars="0" w:left="0" w:firstLineChars="0" w:firstLine="0"/>
              <w:jc w:val="center"/>
              <w:rPr>
                <w:ins w:id="8978" w:author="張寶騌 CHANG,PAO-TSUNG" w:date="2022-05-31T21:04:00Z"/>
                <w:sz w:val="20"/>
                <w:szCs w:val="18"/>
                <w:rPrChange w:id="8979" w:author="張寶騌 CHANG,PAO-TSUNG" w:date="2022-06-10T15:50:00Z">
                  <w:rPr>
                    <w:ins w:id="8980" w:author="張寶騌 CHANG,PAO-TSUNG" w:date="2022-05-31T21:04:00Z"/>
                  </w:rPr>
                </w:rPrChange>
              </w:rPr>
              <w:pPrChange w:id="8981" w:author="張寶騌 CHANG,PAO-TSUNG" w:date="2022-06-10T15:51:00Z">
                <w:pPr>
                  <w:ind w:leftChars="0" w:left="0" w:firstLineChars="0" w:firstLine="0"/>
                </w:pPr>
              </w:pPrChange>
            </w:pPr>
            <w:ins w:id="8982" w:author="張寶騌 CHANG,PAO-TSUNG" w:date="2022-05-31T21:05:00Z">
              <w:r w:rsidRPr="007E007A">
                <w:rPr>
                  <w:rFonts w:hint="eastAsia"/>
                  <w:sz w:val="20"/>
                  <w:szCs w:val="18"/>
                  <w:rPrChange w:id="8983" w:author="張寶騌 CHANG,PAO-TSUNG" w:date="2022-06-10T15:50:00Z">
                    <w:rPr>
                      <w:rFonts w:hint="eastAsia"/>
                    </w:rPr>
                  </w:rPrChange>
                </w:rPr>
                <w:t>自強號</w:t>
              </w:r>
            </w:ins>
          </w:p>
        </w:tc>
        <w:tc>
          <w:tcPr>
            <w:tcW w:w="2493" w:type="dxa"/>
            <w:vAlign w:val="bottom"/>
            <w:tcPrChange w:id="8984" w:author="張寶騌 CHANG,PAO-TSUNG" w:date="2022-06-13T15:35:00Z">
              <w:tcPr>
                <w:tcW w:w="2493" w:type="dxa"/>
                <w:vAlign w:val="bottom"/>
              </w:tcPr>
            </w:tcPrChange>
          </w:tcPr>
          <w:p w14:paraId="16E95D4D" w14:textId="0ADA8777" w:rsidR="001D3FBE" w:rsidRPr="007E007A" w:rsidRDefault="001D3FBE">
            <w:pPr>
              <w:ind w:leftChars="0" w:left="0" w:firstLineChars="0" w:firstLine="0"/>
              <w:jc w:val="center"/>
              <w:rPr>
                <w:ins w:id="8985" w:author="張寶騌 CHANG,PAO-TSUNG" w:date="2022-05-31T21:04:00Z"/>
                <w:sz w:val="20"/>
                <w:szCs w:val="18"/>
                <w:rPrChange w:id="8986" w:author="張寶騌 CHANG,PAO-TSUNG" w:date="2022-06-10T15:50:00Z">
                  <w:rPr>
                    <w:ins w:id="8987" w:author="張寶騌 CHANG,PAO-TSUNG" w:date="2022-05-31T21:04:00Z"/>
                  </w:rPr>
                </w:rPrChange>
              </w:rPr>
              <w:pPrChange w:id="8988" w:author="張寶騌 CHANG,PAO-TSUNG" w:date="2022-06-10T15:51:00Z">
                <w:pPr>
                  <w:ind w:leftChars="0" w:left="0" w:firstLineChars="0" w:firstLine="0"/>
                </w:pPr>
              </w:pPrChange>
            </w:pPr>
            <w:ins w:id="8989" w:author="張寶騌 CHANG,PAO-TSUNG" w:date="2022-05-31T21:11:00Z">
              <w:r w:rsidRPr="007E007A">
                <w:rPr>
                  <w:sz w:val="20"/>
                  <w:szCs w:val="18"/>
                  <w:rPrChange w:id="8990" w:author="張寶騌 CHANG,PAO-TSUNG" w:date="2022-06-10T15:50:00Z">
                    <w:rPr/>
                  </w:rPrChange>
                </w:rPr>
                <w:t>0.</w:t>
              </w:r>
            </w:ins>
            <w:ins w:id="8991" w:author="張寶騌 CHANG,PAO-TSUNG" w:date="2022-06-07T15:56:00Z">
              <w:r w:rsidRPr="007E007A">
                <w:rPr>
                  <w:sz w:val="20"/>
                  <w:szCs w:val="18"/>
                  <w:rPrChange w:id="8992" w:author="張寶騌 CHANG,PAO-TSUNG" w:date="2022-06-10T15:50:00Z">
                    <w:rPr/>
                  </w:rPrChange>
                </w:rPr>
                <w:t>277</w:t>
              </w:r>
            </w:ins>
          </w:p>
        </w:tc>
        <w:tc>
          <w:tcPr>
            <w:tcW w:w="2748" w:type="dxa"/>
            <w:vAlign w:val="bottom"/>
            <w:tcPrChange w:id="8993" w:author="張寶騌 CHANG,PAO-TSUNG" w:date="2022-06-13T15:35:00Z">
              <w:tcPr>
                <w:tcW w:w="2748" w:type="dxa"/>
                <w:vAlign w:val="bottom"/>
              </w:tcPr>
            </w:tcPrChange>
          </w:tcPr>
          <w:p w14:paraId="69ED426F" w14:textId="4D7DA5DC" w:rsidR="001D3FBE" w:rsidRPr="007E007A" w:rsidRDefault="001D3FBE" w:rsidP="007E007A">
            <w:pPr>
              <w:ind w:leftChars="0" w:left="0" w:firstLineChars="0" w:firstLine="0"/>
              <w:jc w:val="center"/>
              <w:rPr>
                <w:ins w:id="8994" w:author="張寶騌 CHANG,PAO-TSUNG" w:date="2022-06-07T15:36:00Z"/>
                <w:sz w:val="20"/>
                <w:szCs w:val="18"/>
                <w:rPrChange w:id="8995" w:author="張寶騌 CHANG,PAO-TSUNG" w:date="2022-06-10T15:50:00Z">
                  <w:rPr>
                    <w:ins w:id="8996" w:author="張寶騌 CHANG,PAO-TSUNG" w:date="2022-06-07T15:36:00Z"/>
                  </w:rPr>
                </w:rPrChange>
              </w:rPr>
            </w:pPr>
            <w:ins w:id="8997" w:author="張寶騌 CHANG,PAO-TSUNG" w:date="2022-06-07T15:37:00Z">
              <w:r w:rsidRPr="007E007A">
                <w:rPr>
                  <w:sz w:val="20"/>
                  <w:szCs w:val="18"/>
                  <w:rPrChange w:id="8998" w:author="張寶騌 CHANG,PAO-TSUNG" w:date="2022-06-10T15:50:00Z">
                    <w:rPr/>
                  </w:rPrChange>
                </w:rPr>
                <w:t>0.</w:t>
              </w:r>
            </w:ins>
            <w:ins w:id="8999" w:author="張寶騌 CHANG,PAO-TSUNG" w:date="2022-06-07T15:57:00Z">
              <w:r w:rsidRPr="007E007A">
                <w:rPr>
                  <w:sz w:val="20"/>
                  <w:szCs w:val="18"/>
                  <w:rPrChange w:id="9000" w:author="張寶騌 CHANG,PAO-TSUNG" w:date="2022-06-10T15:50:00Z">
                    <w:rPr/>
                  </w:rPrChange>
                </w:rPr>
                <w:t>193</w:t>
              </w:r>
            </w:ins>
          </w:p>
        </w:tc>
      </w:tr>
      <w:tr w:rsidR="001D3FBE" w14:paraId="639B7E19" w14:textId="673C57E8" w:rsidTr="001D3FBE">
        <w:trPr>
          <w:trHeight w:val="423"/>
          <w:jc w:val="center"/>
          <w:ins w:id="9001" w:author="張寶騌 CHANG,PAO-TSUNG" w:date="2022-05-31T21:04:00Z"/>
          <w:trPrChange w:id="9002" w:author="張寶騌 CHANG,PAO-TSUNG" w:date="2022-06-13T15:35:00Z">
            <w:trPr>
              <w:trHeight w:val="423"/>
              <w:jc w:val="center"/>
            </w:trPr>
          </w:trPrChange>
        </w:trPr>
        <w:tc>
          <w:tcPr>
            <w:tcW w:w="1095" w:type="dxa"/>
            <w:vAlign w:val="bottom"/>
            <w:tcPrChange w:id="9003" w:author="張寶騌 CHANG,PAO-TSUNG" w:date="2022-06-13T15:35:00Z">
              <w:tcPr>
                <w:tcW w:w="1095" w:type="dxa"/>
                <w:vAlign w:val="bottom"/>
              </w:tcPr>
            </w:tcPrChange>
          </w:tcPr>
          <w:p w14:paraId="359B1E6D" w14:textId="4F74C29B" w:rsidR="001D3FBE" w:rsidRPr="007E007A" w:rsidRDefault="001D3FBE">
            <w:pPr>
              <w:ind w:leftChars="0" w:left="0" w:firstLineChars="0" w:firstLine="0"/>
              <w:jc w:val="center"/>
              <w:rPr>
                <w:ins w:id="9004" w:author="張寶騌 CHANG,PAO-TSUNG" w:date="2022-05-31T21:04:00Z"/>
                <w:sz w:val="20"/>
                <w:szCs w:val="18"/>
                <w:rPrChange w:id="9005" w:author="張寶騌 CHANG,PAO-TSUNG" w:date="2022-06-10T15:50:00Z">
                  <w:rPr>
                    <w:ins w:id="9006" w:author="張寶騌 CHANG,PAO-TSUNG" w:date="2022-05-31T21:04:00Z"/>
                  </w:rPr>
                </w:rPrChange>
              </w:rPr>
              <w:pPrChange w:id="9007" w:author="張寶騌 CHANG,PAO-TSUNG" w:date="2022-06-10T15:51:00Z">
                <w:pPr>
                  <w:ind w:leftChars="0" w:left="0" w:firstLineChars="0" w:firstLine="0"/>
                </w:pPr>
              </w:pPrChange>
            </w:pPr>
            <w:ins w:id="9008" w:author="張寶騌 CHANG,PAO-TSUNG" w:date="2022-05-31T21:05:00Z">
              <w:r w:rsidRPr="007E007A">
                <w:rPr>
                  <w:rFonts w:hint="eastAsia"/>
                  <w:sz w:val="20"/>
                  <w:szCs w:val="18"/>
                  <w:rPrChange w:id="9009" w:author="張寶騌 CHANG,PAO-TSUNG" w:date="2022-06-10T15:50:00Z">
                    <w:rPr>
                      <w:rFonts w:hint="eastAsia"/>
                    </w:rPr>
                  </w:rPrChange>
                </w:rPr>
                <w:t>普悠</w:t>
              </w:r>
              <w:proofErr w:type="gramStart"/>
              <w:r w:rsidRPr="007E007A">
                <w:rPr>
                  <w:rFonts w:hint="eastAsia"/>
                  <w:sz w:val="20"/>
                  <w:szCs w:val="18"/>
                  <w:rPrChange w:id="9010" w:author="張寶騌 CHANG,PAO-TSUNG" w:date="2022-06-10T15:50:00Z">
                    <w:rPr>
                      <w:rFonts w:hint="eastAsia"/>
                    </w:rPr>
                  </w:rPrChange>
                </w:rPr>
                <w:t>瑪</w:t>
              </w:r>
            </w:ins>
            <w:proofErr w:type="gramEnd"/>
          </w:p>
        </w:tc>
        <w:tc>
          <w:tcPr>
            <w:tcW w:w="2493" w:type="dxa"/>
            <w:vAlign w:val="bottom"/>
            <w:tcPrChange w:id="9011" w:author="張寶騌 CHANG,PAO-TSUNG" w:date="2022-06-13T15:35:00Z">
              <w:tcPr>
                <w:tcW w:w="2493" w:type="dxa"/>
                <w:vAlign w:val="bottom"/>
              </w:tcPr>
            </w:tcPrChange>
          </w:tcPr>
          <w:p w14:paraId="4485FF2F" w14:textId="3AFB6425" w:rsidR="001D3FBE" w:rsidRPr="007E007A" w:rsidRDefault="001D3FBE">
            <w:pPr>
              <w:ind w:leftChars="0" w:left="0" w:firstLineChars="0" w:firstLine="0"/>
              <w:jc w:val="center"/>
              <w:rPr>
                <w:ins w:id="9012" w:author="張寶騌 CHANG,PAO-TSUNG" w:date="2022-05-31T21:04:00Z"/>
                <w:sz w:val="20"/>
                <w:szCs w:val="18"/>
                <w:rPrChange w:id="9013" w:author="張寶騌 CHANG,PAO-TSUNG" w:date="2022-06-10T15:50:00Z">
                  <w:rPr>
                    <w:ins w:id="9014" w:author="張寶騌 CHANG,PAO-TSUNG" w:date="2022-05-31T21:04:00Z"/>
                  </w:rPr>
                </w:rPrChange>
              </w:rPr>
              <w:pPrChange w:id="9015" w:author="張寶騌 CHANG,PAO-TSUNG" w:date="2022-06-10T15:51:00Z">
                <w:pPr>
                  <w:ind w:leftChars="0" w:left="0" w:firstLineChars="0" w:firstLine="0"/>
                </w:pPr>
              </w:pPrChange>
            </w:pPr>
            <w:ins w:id="9016" w:author="張寶騌 CHANG,PAO-TSUNG" w:date="2022-05-31T21:12:00Z">
              <w:r w:rsidRPr="007E007A">
                <w:rPr>
                  <w:sz w:val="20"/>
                  <w:szCs w:val="18"/>
                  <w:rPrChange w:id="9017" w:author="張寶騌 CHANG,PAO-TSUNG" w:date="2022-06-10T15:50:00Z">
                    <w:rPr/>
                  </w:rPrChange>
                </w:rPr>
                <w:t>0.</w:t>
              </w:r>
            </w:ins>
            <w:ins w:id="9018" w:author="張寶騌 CHANG,PAO-TSUNG" w:date="2022-05-31T21:13:00Z">
              <w:r w:rsidRPr="007E007A">
                <w:rPr>
                  <w:sz w:val="20"/>
                  <w:szCs w:val="18"/>
                  <w:rPrChange w:id="9019" w:author="張寶騌 CHANG,PAO-TSUNG" w:date="2022-06-10T15:50:00Z">
                    <w:rPr/>
                  </w:rPrChange>
                </w:rPr>
                <w:t>2</w:t>
              </w:r>
            </w:ins>
            <w:ins w:id="9020" w:author="張寶騌 CHANG,PAO-TSUNG" w:date="2022-06-02T17:39:00Z">
              <w:r w:rsidRPr="007E007A">
                <w:rPr>
                  <w:sz w:val="20"/>
                  <w:szCs w:val="18"/>
                  <w:rPrChange w:id="9021" w:author="張寶騌 CHANG,PAO-TSUNG" w:date="2022-06-10T15:50:00Z">
                    <w:rPr/>
                  </w:rPrChange>
                </w:rPr>
                <w:t>41</w:t>
              </w:r>
            </w:ins>
          </w:p>
        </w:tc>
        <w:tc>
          <w:tcPr>
            <w:tcW w:w="2748" w:type="dxa"/>
            <w:vAlign w:val="bottom"/>
            <w:tcPrChange w:id="9022" w:author="張寶騌 CHANG,PAO-TSUNG" w:date="2022-06-13T15:35:00Z">
              <w:tcPr>
                <w:tcW w:w="2748" w:type="dxa"/>
                <w:vAlign w:val="bottom"/>
              </w:tcPr>
            </w:tcPrChange>
          </w:tcPr>
          <w:p w14:paraId="6D895D7F" w14:textId="616D7E68" w:rsidR="001D3FBE" w:rsidRPr="007E007A" w:rsidRDefault="001D3FBE" w:rsidP="007E007A">
            <w:pPr>
              <w:ind w:leftChars="0" w:left="0" w:firstLineChars="0" w:firstLine="0"/>
              <w:jc w:val="center"/>
              <w:rPr>
                <w:ins w:id="9023" w:author="張寶騌 CHANG,PAO-TSUNG" w:date="2022-06-07T15:36:00Z"/>
                <w:sz w:val="20"/>
                <w:szCs w:val="18"/>
                <w:rPrChange w:id="9024" w:author="張寶騌 CHANG,PAO-TSUNG" w:date="2022-06-10T15:50:00Z">
                  <w:rPr>
                    <w:ins w:id="9025" w:author="張寶騌 CHANG,PAO-TSUNG" w:date="2022-06-07T15:36:00Z"/>
                  </w:rPr>
                </w:rPrChange>
              </w:rPr>
            </w:pPr>
            <w:ins w:id="9026" w:author="張寶騌 CHANG,PAO-TSUNG" w:date="2022-06-07T15:37:00Z">
              <w:r w:rsidRPr="007E007A">
                <w:rPr>
                  <w:sz w:val="20"/>
                  <w:szCs w:val="18"/>
                  <w:rPrChange w:id="9027" w:author="張寶騌 CHANG,PAO-TSUNG" w:date="2022-06-10T15:50:00Z">
                    <w:rPr/>
                  </w:rPrChange>
                </w:rPr>
                <w:t>0.352</w:t>
              </w:r>
            </w:ins>
          </w:p>
        </w:tc>
      </w:tr>
      <w:tr w:rsidR="001D3FBE" w14:paraId="03EF3567" w14:textId="144CDF52" w:rsidTr="001D3FBE">
        <w:trPr>
          <w:trHeight w:val="413"/>
          <w:jc w:val="center"/>
          <w:ins w:id="9028" w:author="張寶騌 CHANG,PAO-TSUNG" w:date="2022-05-31T21:04:00Z"/>
          <w:trPrChange w:id="9029" w:author="張寶騌 CHANG,PAO-TSUNG" w:date="2022-06-13T15:35:00Z">
            <w:trPr>
              <w:trHeight w:val="413"/>
              <w:jc w:val="center"/>
            </w:trPr>
          </w:trPrChange>
        </w:trPr>
        <w:tc>
          <w:tcPr>
            <w:tcW w:w="1095" w:type="dxa"/>
            <w:vAlign w:val="bottom"/>
            <w:tcPrChange w:id="9030" w:author="張寶騌 CHANG,PAO-TSUNG" w:date="2022-06-13T15:35:00Z">
              <w:tcPr>
                <w:tcW w:w="1095" w:type="dxa"/>
                <w:vAlign w:val="bottom"/>
              </w:tcPr>
            </w:tcPrChange>
          </w:tcPr>
          <w:p w14:paraId="5F415E9F" w14:textId="09596B09" w:rsidR="001D3FBE" w:rsidRPr="007E007A" w:rsidRDefault="001D3FBE">
            <w:pPr>
              <w:ind w:leftChars="0" w:left="0" w:firstLineChars="0" w:firstLine="0"/>
              <w:jc w:val="center"/>
              <w:rPr>
                <w:ins w:id="9031" w:author="張寶騌 CHANG,PAO-TSUNG" w:date="2022-05-31T21:04:00Z"/>
                <w:sz w:val="20"/>
                <w:szCs w:val="18"/>
                <w:rPrChange w:id="9032" w:author="張寶騌 CHANG,PAO-TSUNG" w:date="2022-06-10T15:50:00Z">
                  <w:rPr>
                    <w:ins w:id="9033" w:author="張寶騌 CHANG,PAO-TSUNG" w:date="2022-05-31T21:04:00Z"/>
                  </w:rPr>
                </w:rPrChange>
              </w:rPr>
              <w:pPrChange w:id="9034" w:author="張寶騌 CHANG,PAO-TSUNG" w:date="2022-06-10T15:51:00Z">
                <w:pPr>
                  <w:ind w:leftChars="0" w:left="0" w:firstLineChars="0" w:firstLine="0"/>
                </w:pPr>
              </w:pPrChange>
            </w:pPr>
            <w:ins w:id="9035" w:author="張寶騌 CHANG,PAO-TSUNG" w:date="2022-05-31T21:05:00Z">
              <w:r w:rsidRPr="007E007A">
                <w:rPr>
                  <w:rFonts w:hint="eastAsia"/>
                  <w:sz w:val="20"/>
                  <w:szCs w:val="18"/>
                  <w:rPrChange w:id="9036" w:author="張寶騌 CHANG,PAO-TSUNG" w:date="2022-06-10T15:50:00Z">
                    <w:rPr>
                      <w:rFonts w:hint="eastAsia"/>
                    </w:rPr>
                  </w:rPrChange>
                </w:rPr>
                <w:t>區間車</w:t>
              </w:r>
            </w:ins>
          </w:p>
        </w:tc>
        <w:tc>
          <w:tcPr>
            <w:tcW w:w="2493" w:type="dxa"/>
            <w:vAlign w:val="bottom"/>
            <w:tcPrChange w:id="9037" w:author="張寶騌 CHANG,PAO-TSUNG" w:date="2022-06-13T15:35:00Z">
              <w:tcPr>
                <w:tcW w:w="2493" w:type="dxa"/>
                <w:vAlign w:val="bottom"/>
              </w:tcPr>
            </w:tcPrChange>
          </w:tcPr>
          <w:p w14:paraId="1836A89C" w14:textId="6B109D38" w:rsidR="001D3FBE" w:rsidRPr="007E007A" w:rsidRDefault="001D3FBE">
            <w:pPr>
              <w:ind w:leftChars="0" w:left="0" w:firstLineChars="0" w:firstLine="0"/>
              <w:jc w:val="center"/>
              <w:rPr>
                <w:ins w:id="9038" w:author="張寶騌 CHANG,PAO-TSUNG" w:date="2022-05-31T21:04:00Z"/>
                <w:sz w:val="20"/>
                <w:szCs w:val="18"/>
                <w:rPrChange w:id="9039" w:author="張寶騌 CHANG,PAO-TSUNG" w:date="2022-06-10T15:50:00Z">
                  <w:rPr>
                    <w:ins w:id="9040" w:author="張寶騌 CHANG,PAO-TSUNG" w:date="2022-05-31T21:04:00Z"/>
                  </w:rPr>
                </w:rPrChange>
              </w:rPr>
              <w:pPrChange w:id="9041" w:author="張寶騌 CHANG,PAO-TSUNG" w:date="2022-06-10T15:51:00Z">
                <w:pPr>
                  <w:ind w:leftChars="0" w:left="0" w:firstLineChars="0" w:firstLine="0"/>
                </w:pPr>
              </w:pPrChange>
            </w:pPr>
            <w:ins w:id="9042" w:author="張寶騌 CHANG,PAO-TSUNG" w:date="2022-05-31T21:13:00Z">
              <w:r w:rsidRPr="007E007A">
                <w:rPr>
                  <w:sz w:val="20"/>
                  <w:szCs w:val="18"/>
                  <w:rPrChange w:id="9043" w:author="張寶騌 CHANG,PAO-TSUNG" w:date="2022-06-10T15:50:00Z">
                    <w:rPr/>
                  </w:rPrChange>
                </w:rPr>
                <w:t>0.</w:t>
              </w:r>
            </w:ins>
            <w:ins w:id="9044" w:author="張寶騌 CHANG,PAO-TSUNG" w:date="2022-06-02T18:09:00Z">
              <w:r w:rsidRPr="007E007A">
                <w:rPr>
                  <w:sz w:val="20"/>
                  <w:szCs w:val="18"/>
                  <w:rPrChange w:id="9045" w:author="張寶騌 CHANG,PAO-TSUNG" w:date="2022-06-10T15:50:00Z">
                    <w:rPr/>
                  </w:rPrChange>
                </w:rPr>
                <w:t>2</w:t>
              </w:r>
            </w:ins>
            <w:ins w:id="9046" w:author="張寶騌 CHANG,PAO-TSUNG" w:date="2022-06-07T16:00:00Z">
              <w:r w:rsidRPr="007E007A">
                <w:rPr>
                  <w:sz w:val="20"/>
                  <w:szCs w:val="18"/>
                  <w:rPrChange w:id="9047" w:author="張寶騌 CHANG,PAO-TSUNG" w:date="2022-06-10T15:50:00Z">
                    <w:rPr/>
                  </w:rPrChange>
                </w:rPr>
                <w:t>54</w:t>
              </w:r>
            </w:ins>
          </w:p>
        </w:tc>
        <w:tc>
          <w:tcPr>
            <w:tcW w:w="2748" w:type="dxa"/>
            <w:vAlign w:val="bottom"/>
            <w:tcPrChange w:id="9048" w:author="張寶騌 CHANG,PAO-TSUNG" w:date="2022-06-13T15:35:00Z">
              <w:tcPr>
                <w:tcW w:w="2748" w:type="dxa"/>
                <w:vAlign w:val="bottom"/>
              </w:tcPr>
            </w:tcPrChange>
          </w:tcPr>
          <w:p w14:paraId="04392ABD" w14:textId="79CA53ED" w:rsidR="001D3FBE" w:rsidRPr="007E007A" w:rsidRDefault="001D3FBE" w:rsidP="007E007A">
            <w:pPr>
              <w:ind w:leftChars="0" w:left="0" w:firstLineChars="0" w:firstLine="0"/>
              <w:jc w:val="center"/>
              <w:rPr>
                <w:ins w:id="9049" w:author="張寶騌 CHANG,PAO-TSUNG" w:date="2022-06-07T15:36:00Z"/>
                <w:sz w:val="20"/>
                <w:szCs w:val="18"/>
                <w:rPrChange w:id="9050" w:author="張寶騌 CHANG,PAO-TSUNG" w:date="2022-06-10T15:50:00Z">
                  <w:rPr>
                    <w:ins w:id="9051" w:author="張寶騌 CHANG,PAO-TSUNG" w:date="2022-06-07T15:36:00Z"/>
                  </w:rPr>
                </w:rPrChange>
              </w:rPr>
            </w:pPr>
            <w:ins w:id="9052" w:author="張寶騌 CHANG,PAO-TSUNG" w:date="2022-06-07T15:37:00Z">
              <w:r w:rsidRPr="007E007A">
                <w:rPr>
                  <w:sz w:val="20"/>
                  <w:szCs w:val="18"/>
                  <w:rPrChange w:id="9053" w:author="張寶騌 CHANG,PAO-TSUNG" w:date="2022-06-10T15:50:00Z">
                    <w:rPr/>
                  </w:rPrChange>
                </w:rPr>
                <w:t>0.</w:t>
              </w:r>
            </w:ins>
            <w:ins w:id="9054" w:author="張寶騌 CHANG,PAO-TSUNG" w:date="2022-06-07T16:00:00Z">
              <w:r w:rsidRPr="007E007A">
                <w:rPr>
                  <w:sz w:val="20"/>
                  <w:szCs w:val="18"/>
                  <w:rPrChange w:id="9055" w:author="張寶騌 CHANG,PAO-TSUNG" w:date="2022-06-10T15:50:00Z">
                    <w:rPr/>
                  </w:rPrChange>
                </w:rPr>
                <w:t>231</w:t>
              </w:r>
            </w:ins>
          </w:p>
        </w:tc>
      </w:tr>
    </w:tbl>
    <w:p w14:paraId="7E25F326" w14:textId="6634D4C7" w:rsidR="00F128C9" w:rsidRDefault="00090F38">
      <w:pPr>
        <w:widowControl/>
        <w:spacing w:line="240" w:lineRule="auto"/>
        <w:ind w:leftChars="0" w:left="0" w:firstLineChars="0" w:firstLine="0"/>
      </w:pPr>
      <w:ins w:id="9056" w:author="張寶騌 CHANG,PAO-TSUNG" w:date="2022-06-01T17:41:00Z">
        <w:r>
          <w:br w:type="page"/>
        </w:r>
      </w:ins>
    </w:p>
    <w:p w14:paraId="13D3B155" w14:textId="13B53F83" w:rsidR="0087118B" w:rsidRDefault="0087118B" w:rsidP="0087118B">
      <w:pPr>
        <w:widowControl/>
        <w:spacing w:line="240" w:lineRule="auto"/>
        <w:ind w:leftChars="0" w:left="0" w:firstLineChars="0" w:firstLine="0"/>
      </w:pPr>
    </w:p>
    <w:p w14:paraId="2B588F8E" w14:textId="2690D582" w:rsidR="0087118B" w:rsidRDefault="0087118B" w:rsidP="0087118B">
      <w:pPr>
        <w:pStyle w:val="31"/>
        <w:spacing w:before="360" w:after="180"/>
      </w:pPr>
      <w:r>
        <w:rPr>
          <w:rFonts w:hint="eastAsia"/>
        </w:rPr>
        <w:t xml:space="preserve">  </w:t>
      </w:r>
      <w:r>
        <w:rPr>
          <w:rFonts w:hint="eastAsia"/>
        </w:rPr>
        <w:t>小結</w:t>
      </w:r>
    </w:p>
    <w:p w14:paraId="1D5BAC7A" w14:textId="2D1AE4F9" w:rsidR="0087118B" w:rsidRPr="0087118B" w:rsidRDefault="0003212D" w:rsidP="0087118B">
      <w:pPr>
        <w:ind w:left="480" w:firstLine="480"/>
        <w:rPr>
          <w:ins w:id="9057" w:author="張寶騌 CHANG,PAO-TSUNG" w:date="2022-06-22T15:39:00Z"/>
        </w:rPr>
      </w:pPr>
      <w:r>
        <w:rPr>
          <w:rFonts w:hint="eastAsia"/>
        </w:rPr>
        <w:t>此小節</w:t>
      </w:r>
      <w:r w:rsidR="00CC4A67">
        <w:rPr>
          <w:rFonts w:hint="eastAsia"/>
        </w:rPr>
        <w:t>歸納監</w:t>
      </w:r>
      <w:r>
        <w:rPr>
          <w:rFonts w:hint="eastAsia"/>
        </w:rPr>
        <w:t>測數據之結果</w:t>
      </w:r>
    </w:p>
    <w:p w14:paraId="62699692" w14:textId="72A77A80" w:rsidR="0087118B" w:rsidRDefault="00382FFB" w:rsidP="00BD5538">
      <w:pPr>
        <w:pStyle w:val="aa"/>
        <w:widowControl/>
        <w:numPr>
          <w:ilvl w:val="0"/>
          <w:numId w:val="107"/>
        </w:numPr>
        <w:tabs>
          <w:tab w:val="left" w:pos="0"/>
        </w:tabs>
        <w:ind w:leftChars="0" w:left="567" w:firstLineChars="0" w:hanging="567"/>
        <w:rPr>
          <w:rFonts w:hint="eastAsia"/>
        </w:rPr>
      </w:pPr>
      <w:r>
        <w:rPr>
          <w:rFonts w:hint="eastAsia"/>
        </w:rPr>
        <w:t>因</w:t>
      </w:r>
      <w:proofErr w:type="gramStart"/>
      <w:r>
        <w:rPr>
          <w:rFonts w:hint="eastAsia"/>
        </w:rPr>
        <w:t>自強號屬動力</w:t>
      </w:r>
      <w:proofErr w:type="gramEnd"/>
      <w:r>
        <w:rPr>
          <w:rFonts w:hint="eastAsia"/>
        </w:rPr>
        <w:t>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自強號容易出現較大的峰值。</w:t>
      </w:r>
    </w:p>
    <w:p w14:paraId="4696044F" w14:textId="49B05AE7" w:rsidR="002B775F" w:rsidRDefault="00E45C23" w:rsidP="00AD603A">
      <w:pPr>
        <w:pStyle w:val="aa"/>
        <w:widowControl/>
        <w:numPr>
          <w:ilvl w:val="0"/>
          <w:numId w:val="107"/>
        </w:numPr>
        <w:tabs>
          <w:tab w:val="left" w:pos="1134"/>
        </w:tabs>
        <w:ind w:leftChars="0" w:left="567" w:firstLineChars="0" w:hanging="567"/>
      </w:pPr>
      <w:r>
        <w:rPr>
          <w:rFonts w:hint="eastAsia"/>
        </w:rPr>
        <w:t>由於列車通過監測站點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p>
    <w:p w14:paraId="0D9C3D3E" w14:textId="08D2A305" w:rsidR="00A40774" w:rsidRDefault="004E64A9" w:rsidP="00AD603A">
      <w:pPr>
        <w:pStyle w:val="aa"/>
        <w:widowControl/>
        <w:numPr>
          <w:ilvl w:val="0"/>
          <w:numId w:val="107"/>
        </w:numPr>
        <w:tabs>
          <w:tab w:val="left" w:pos="1134"/>
        </w:tabs>
        <w:ind w:leftChars="0" w:left="567" w:firstLineChars="0" w:hanging="567"/>
      </w:pPr>
      <w:r>
        <w:rPr>
          <w:rFonts w:hint="eastAsia"/>
        </w:rPr>
        <w:t>研究所使用的應變</w:t>
      </w:r>
      <w:proofErr w:type="gramStart"/>
      <w:r>
        <w:rPr>
          <w:rFonts w:hint="eastAsia"/>
        </w:rPr>
        <w:t>計因只量得</w:t>
      </w:r>
      <w:proofErr w:type="gramEnd"/>
      <w:r w:rsidR="00411B6A">
        <w:rPr>
          <w:rFonts w:hint="eastAsia"/>
        </w:rPr>
        <w:t>列車剛通過之前</w:t>
      </w:r>
      <w:r w:rsidR="00411B6A">
        <w:rPr>
          <w:rFonts w:hint="eastAsia"/>
        </w:rPr>
        <w:t>2~3</w:t>
      </w:r>
      <w:r w:rsidR="00411B6A">
        <w:rPr>
          <w:rFonts w:hint="eastAsia"/>
        </w:rPr>
        <w:t>秒，之後則無應變，推斷應為此應變計之取樣頻率不適合應用於監測列車之場合。</w:t>
      </w:r>
    </w:p>
    <w:p w14:paraId="77EA6372" w14:textId="77777777" w:rsidR="00BD5538" w:rsidRDefault="00BD5538" w:rsidP="00BD5538">
      <w:pPr>
        <w:pStyle w:val="aa"/>
        <w:numPr>
          <w:ilvl w:val="0"/>
          <w:numId w:val="107"/>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Pr="00816B54">
        <w:rPr>
          <w:rFonts w:hint="eastAsia"/>
        </w:rPr>
        <w:t>表</w:t>
      </w:r>
      <w:r w:rsidRPr="00816B54">
        <w:rPr>
          <w:rFonts w:hint="eastAsia"/>
        </w:rPr>
        <w:t xml:space="preserve"> </w:t>
      </w:r>
      <w:r w:rsidRPr="00816B54">
        <w:rPr>
          <w:noProof/>
        </w:rPr>
        <w:t>4</w:t>
      </w:r>
      <w:r w:rsidRPr="00816B54">
        <w:noBreakHyphen/>
      </w:r>
      <w:r w:rsidRPr="00816B54">
        <w:rPr>
          <w:noProof/>
        </w:rPr>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ins w:id="9058" w:author="張寶騌 CHANG,PAO-TSUNG" w:date="2022-06-13T15:54:00Z">
        <w:r w:rsidRPr="0051537A">
          <w:rPr>
            <w:rFonts w:hint="eastAsia"/>
          </w:rPr>
          <w:t>振動加速度</w:t>
        </w:r>
      </w:ins>
      <w:r w:rsidRPr="0051537A">
        <w:rPr>
          <w:rFonts w:hint="eastAsia"/>
        </w:rPr>
        <w:t>方面，</w:t>
      </w:r>
      <w:r>
        <w:rPr>
          <w:rFonts w:hint="eastAsia"/>
        </w:rPr>
        <w:t>普悠</w:t>
      </w:r>
      <w:proofErr w:type="gramStart"/>
      <w:r>
        <w:rPr>
          <w:rFonts w:hint="eastAsia"/>
        </w:rPr>
        <w:t>瑪</w:t>
      </w:r>
      <w:proofErr w:type="gramEnd"/>
      <w:r>
        <w:rPr>
          <w:rFonts w:hint="eastAsia"/>
        </w:rPr>
        <w:t>加速度值呈現下降趨勢；變異程度則是自強號明顯增加，區間車與普悠</w:t>
      </w:r>
      <w:proofErr w:type="gramStart"/>
      <w:r>
        <w:rPr>
          <w:rFonts w:hint="eastAsia"/>
        </w:rPr>
        <w:t>瑪</w:t>
      </w:r>
      <w:proofErr w:type="gramEnd"/>
      <w:r>
        <w:rPr>
          <w:rFonts w:hint="eastAsia"/>
        </w:rPr>
        <w:t>則呈穩定狀態。</w:t>
      </w:r>
    </w:p>
    <w:p w14:paraId="7A3807C3" w14:textId="77777777" w:rsidR="00BD5538" w:rsidRDefault="00BD5538" w:rsidP="00BD5538">
      <w:pPr>
        <w:pStyle w:val="ac"/>
        <w:spacing w:after="180"/>
        <w:ind w:left="480"/>
      </w:pPr>
      <w:bookmarkStart w:id="9059" w:name="_Ref107168343"/>
      <w:bookmarkStart w:id="9060" w:name="_Toc10697758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9059"/>
      <w:r>
        <w:rPr>
          <w:rFonts w:hint="eastAsia"/>
        </w:rPr>
        <w:t xml:space="preserve"> </w:t>
      </w:r>
      <w:r>
        <w:rPr>
          <w:rFonts w:hint="eastAsia"/>
        </w:rPr>
        <w:t>趨勢結果整理</w:t>
      </w:r>
      <w:bookmarkEnd w:id="9060"/>
    </w:p>
    <w:tbl>
      <w:tblPr>
        <w:tblStyle w:val="afa"/>
        <w:tblW w:w="0" w:type="auto"/>
        <w:jc w:val="center"/>
        <w:tblLook w:val="04A0" w:firstRow="1" w:lastRow="0" w:firstColumn="1" w:lastColumn="0" w:noHBand="0" w:noVBand="1"/>
      </w:tblPr>
      <w:tblGrid>
        <w:gridCol w:w="1304"/>
        <w:gridCol w:w="2835"/>
        <w:gridCol w:w="3061"/>
      </w:tblGrid>
      <w:tr w:rsidR="00BD5538" w14:paraId="04E2BA30" w14:textId="77777777" w:rsidTr="00067466">
        <w:trPr>
          <w:trHeight w:val="469"/>
          <w:jc w:val="center"/>
        </w:trPr>
        <w:tc>
          <w:tcPr>
            <w:tcW w:w="1304" w:type="dxa"/>
            <w:vAlign w:val="center"/>
          </w:tcPr>
          <w:p w14:paraId="528EBB5A" w14:textId="77777777" w:rsidR="00BD5538" w:rsidRPr="008138B4" w:rsidRDefault="00BD5538" w:rsidP="00067466">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067466">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067466">
            <w:pPr>
              <w:ind w:leftChars="0" w:left="0" w:firstLineChars="0" w:firstLine="0"/>
              <w:jc w:val="center"/>
              <w:rPr>
                <w:sz w:val="20"/>
                <w:szCs w:val="20"/>
              </w:rPr>
            </w:pPr>
            <w:ins w:id="9061" w:author="張寶騌 CHANG,PAO-TSUNG" w:date="2022-06-13T15:54:00Z">
              <w:r w:rsidRPr="005E1914">
                <w:rPr>
                  <w:rFonts w:hint="eastAsia"/>
                  <w:sz w:val="20"/>
                  <w:szCs w:val="20"/>
                  <w:rPrChange w:id="9062" w:author="張寶騌 CHANG,PAO-TSUNG" w:date="2022-06-13T15:57:00Z">
                    <w:rPr>
                      <w:rFonts w:hint="eastAsia"/>
                    </w:rPr>
                  </w:rPrChange>
                </w:rPr>
                <w:t>振動加速度</w:t>
              </w:r>
            </w:ins>
          </w:p>
        </w:tc>
      </w:tr>
      <w:tr w:rsidR="00BD5538" w14:paraId="02B7D4B4" w14:textId="77777777" w:rsidTr="00067466">
        <w:trPr>
          <w:trHeight w:val="483"/>
          <w:jc w:val="center"/>
        </w:trPr>
        <w:tc>
          <w:tcPr>
            <w:tcW w:w="1304" w:type="dxa"/>
            <w:vAlign w:val="center"/>
          </w:tcPr>
          <w:p w14:paraId="090D8215" w14:textId="77777777" w:rsidR="00BD5538" w:rsidRPr="008138B4" w:rsidRDefault="00BD5538" w:rsidP="00067466">
            <w:pPr>
              <w:ind w:leftChars="0" w:left="0" w:firstLineChars="0" w:firstLine="0"/>
              <w:jc w:val="center"/>
              <w:rPr>
                <w:sz w:val="20"/>
                <w:szCs w:val="20"/>
              </w:rPr>
            </w:pPr>
            <w:r>
              <w:rPr>
                <w:rFonts w:hint="eastAsia"/>
                <w:sz w:val="20"/>
                <w:szCs w:val="20"/>
              </w:rPr>
              <w:t>平均值</w:t>
            </w:r>
            <w:r>
              <w:rPr>
                <w:sz w:val="20"/>
                <w:szCs w:val="20"/>
              </w:rPr>
              <w:br/>
            </w:r>
            <w:r>
              <w:rPr>
                <w:rFonts w:hint="eastAsia"/>
                <w:sz w:val="20"/>
                <w:szCs w:val="20"/>
              </w:rPr>
              <w:t>趨勢</w:t>
            </w:r>
          </w:p>
        </w:tc>
        <w:tc>
          <w:tcPr>
            <w:tcW w:w="2835" w:type="dxa"/>
            <w:vAlign w:val="center"/>
          </w:tcPr>
          <w:p w14:paraId="66440D68" w14:textId="77777777" w:rsidR="00BD5538" w:rsidRDefault="00BD5538" w:rsidP="00067466">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067466">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067466">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067466">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14:paraId="62FF83B1" w14:textId="77777777" w:rsidTr="00067466">
        <w:trPr>
          <w:trHeight w:val="469"/>
          <w:jc w:val="center"/>
        </w:trPr>
        <w:tc>
          <w:tcPr>
            <w:tcW w:w="1304" w:type="dxa"/>
            <w:vAlign w:val="center"/>
          </w:tcPr>
          <w:p w14:paraId="61679C1C" w14:textId="77777777" w:rsidR="00BD5538" w:rsidRPr="008138B4" w:rsidRDefault="00BD5538" w:rsidP="00067466">
            <w:pPr>
              <w:ind w:leftChars="0" w:left="0" w:firstLineChars="0" w:firstLine="0"/>
              <w:jc w:val="center"/>
              <w:rPr>
                <w:sz w:val="20"/>
                <w:szCs w:val="20"/>
              </w:rPr>
            </w:pPr>
            <w:r>
              <w:rPr>
                <w:rFonts w:hint="eastAsia"/>
                <w:sz w:val="20"/>
                <w:szCs w:val="20"/>
              </w:rPr>
              <w:t>變異數</w:t>
            </w:r>
            <w:r>
              <w:rPr>
                <w:sz w:val="20"/>
                <w:szCs w:val="20"/>
              </w:rPr>
              <w:br/>
            </w:r>
            <w:r>
              <w:rPr>
                <w:rFonts w:hint="eastAsia"/>
                <w:sz w:val="20"/>
                <w:szCs w:val="20"/>
              </w:rPr>
              <w:t>趨勢</w:t>
            </w:r>
          </w:p>
        </w:tc>
        <w:tc>
          <w:tcPr>
            <w:tcW w:w="2835" w:type="dxa"/>
            <w:vAlign w:val="center"/>
          </w:tcPr>
          <w:p w14:paraId="5EDCCA25" w14:textId="77777777" w:rsidR="00BD5538" w:rsidRDefault="00BD5538" w:rsidP="00067466">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743D477" w14:textId="77777777" w:rsidR="00BD5538" w:rsidRPr="008138B4" w:rsidRDefault="00BD5538" w:rsidP="00067466">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067466">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067466">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w:t>
            </w:r>
            <w:proofErr w:type="gramStart"/>
            <w:r w:rsidRPr="00E32C39">
              <w:rPr>
                <w:rFonts w:hint="eastAsia"/>
                <w:sz w:val="20"/>
                <w:szCs w:val="20"/>
              </w:rPr>
              <w:t>瑪</w:t>
            </w:r>
            <w:proofErr w:type="gramEnd"/>
            <w:r w:rsidRPr="00E32C39">
              <w:rPr>
                <w:rFonts w:hint="eastAsia"/>
                <w:sz w:val="20"/>
                <w:szCs w:val="20"/>
              </w:rPr>
              <w:t>和區間車呈現穩定狀態</w:t>
            </w:r>
          </w:p>
        </w:tc>
      </w:tr>
    </w:tbl>
    <w:p w14:paraId="7F6C096B" w14:textId="7D9ACF81" w:rsidR="00BD5538" w:rsidRDefault="00BD5538" w:rsidP="00BD5538">
      <w:pPr>
        <w:pStyle w:val="aa"/>
        <w:numPr>
          <w:ilvl w:val="0"/>
          <w:numId w:val="107"/>
        </w:numPr>
        <w:ind w:leftChars="0" w:firstLineChars="0"/>
      </w:pPr>
      <w:r>
        <w:rPr>
          <w:rFonts w:hint="eastAsia"/>
        </w:rPr>
        <w:t>研究發現，雖</w:t>
      </w:r>
      <w:r w:rsidR="00AD603A">
        <w:rPr>
          <w:rFonts w:hint="eastAsia"/>
        </w:rPr>
        <w:t>然列車通過速度越快，橫向阻力與振動加速度值</w:t>
      </w:r>
      <w:ins w:id="9063" w:author="張寶騌 CHANG,PAO-TSUNG" w:date="2022-05-31T21:03:00Z">
        <w:r w:rsidR="00AD603A">
          <w:rPr>
            <w:rFonts w:hint="eastAsia"/>
          </w:rPr>
          <w:t>也有越大的</w:t>
        </w:r>
      </w:ins>
      <w:ins w:id="9064" w:author="張寶騌 CHANG,PAO-TSUNG" w:date="2022-06-02T18:33:00Z">
        <w:r w:rsidR="00AD603A">
          <w:rPr>
            <w:rFonts w:hint="eastAsia"/>
          </w:rPr>
          <w:t>現象</w:t>
        </w:r>
      </w:ins>
      <w:r w:rsidR="00AD603A">
        <w:rPr>
          <w:rFonts w:hint="eastAsia"/>
        </w:rPr>
        <w:t>，但推算其相關係數值不大，說明通過速度影響有限，可能還有其他因素所影響。</w:t>
      </w:r>
    </w:p>
    <w:p w14:paraId="6EB25231" w14:textId="77777777" w:rsidR="00BD5538" w:rsidRDefault="00BD5538" w:rsidP="00BD5538">
      <w:pPr>
        <w:pStyle w:val="aa"/>
        <w:widowControl/>
        <w:numPr>
          <w:ilvl w:val="0"/>
          <w:numId w:val="107"/>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rPr>
          <w:ins w:id="9065" w:author="張寶騌 CHANG,PAO-TSUNG" w:date="2022-05-31T22:37:00Z"/>
        </w:rPr>
      </w:pPr>
    </w:p>
    <w:p w14:paraId="74FA671B" w14:textId="23EA86BB" w:rsidR="000A0698" w:rsidRDefault="00CD54B3" w:rsidP="00D71EEF">
      <w:pPr>
        <w:pStyle w:val="21"/>
        <w:spacing w:beforeLines="50" w:before="180" w:afterLines="50" w:after="180"/>
        <w:rPr>
          <w:ins w:id="9066" w:author="張寶騌 CHANG,PAO-TSUNG" w:date="2022-06-02T19:08:00Z"/>
        </w:rPr>
      </w:pPr>
      <w:r>
        <w:rPr>
          <w:rFonts w:hint="eastAsia"/>
        </w:rPr>
        <w:t xml:space="preserve">　</w:t>
      </w:r>
      <w:ins w:id="9067" w:author="張寶騌 CHANG,PAO-TSUNG" w:date="2022-06-02T19:08:00Z">
        <w:r w:rsidR="00B361F5">
          <w:rPr>
            <w:rFonts w:hint="eastAsia"/>
          </w:rPr>
          <w:t xml:space="preserve"> </w:t>
        </w:r>
      </w:ins>
      <w:del w:id="9068" w:author="張寶騌 CHANG,PAO-TSUNG" w:date="2022-06-02T15:36:00Z">
        <w:r w:rsidR="00B361F5" w:rsidDel="00752145">
          <w:rPr>
            <w:rFonts w:hint="eastAsia"/>
          </w:rPr>
          <w:delText>串接養護管理資訊系統</w:delText>
        </w:r>
      </w:del>
      <w:bookmarkStart w:id="9069" w:name="_Toc107006022"/>
      <w:ins w:id="9070" w:author="張寶騌 CHANG,PAO-TSUNG" w:date="2022-06-02T15:36:00Z">
        <w:r w:rsidR="00752145">
          <w:rPr>
            <w:rFonts w:hint="eastAsia"/>
          </w:rPr>
          <w:t>U</w:t>
        </w:r>
        <w:r w:rsidR="00752145">
          <w:t>nity</w:t>
        </w:r>
        <w:r w:rsidR="00752145">
          <w:rPr>
            <w:rFonts w:hint="eastAsia"/>
          </w:rPr>
          <w:t>互動平台</w:t>
        </w:r>
      </w:ins>
      <w:ins w:id="9071" w:author="張寶騌 CHANG,PAO-TSUNG" w:date="2022-06-18T15:18:00Z">
        <w:r w:rsidR="002823BE">
          <w:rPr>
            <w:rFonts w:hint="eastAsia"/>
          </w:rPr>
          <w:t>應用</w:t>
        </w:r>
      </w:ins>
      <w:bookmarkEnd w:id="9069"/>
    </w:p>
    <w:p w14:paraId="26528DFE" w14:textId="7E9CFE81" w:rsidR="00B361F5" w:rsidRDefault="009C5B20" w:rsidP="00B361F5">
      <w:pPr>
        <w:ind w:left="480" w:firstLine="480"/>
        <w:rPr>
          <w:ins w:id="9072" w:author="張寶騌 CHANG,PAO-TSUNG" w:date="2022-06-09T23:13:00Z"/>
        </w:rPr>
      </w:pPr>
      <w:ins w:id="9073" w:author="張寶騌 CHANG,PAO-TSUNG" w:date="2022-06-08T12:34:00Z">
        <w:r>
          <w:rPr>
            <w:rFonts w:hint="eastAsia"/>
          </w:rPr>
          <w:t>在</w:t>
        </w:r>
      </w:ins>
      <w:ins w:id="9074" w:author="張寶騌 CHANG,PAO-TSUNG" w:date="2022-06-08T12:33:00Z">
        <w:r>
          <w:rPr>
            <w:rFonts w:hint="eastAsia"/>
          </w:rPr>
          <w:t>建立</w:t>
        </w:r>
      </w:ins>
      <w:ins w:id="9075" w:author="張寶騌 CHANG,PAO-TSUNG" w:date="2022-06-08T12:34:00Z">
        <w:r>
          <w:rPr>
            <w:rFonts w:hint="eastAsia"/>
          </w:rPr>
          <w:t>完</w:t>
        </w:r>
      </w:ins>
      <w:ins w:id="9076" w:author="張寶騌 CHANG,PAO-TSUNG" w:date="2022-06-08T12:33:00Z">
        <w:r>
          <w:rPr>
            <w:rFonts w:hint="eastAsia"/>
          </w:rPr>
          <w:t>軌道狀態監測的</w:t>
        </w:r>
      </w:ins>
      <w:ins w:id="9077" w:author="張寶騌 CHANG,PAO-TSUNG" w:date="2022-06-08T12:34:00Z">
        <w:r>
          <w:rPr>
            <w:rFonts w:hint="eastAsia"/>
          </w:rPr>
          <w:t>架構及</w:t>
        </w:r>
      </w:ins>
      <w:ins w:id="9078" w:author="張寶騌 CHANG,PAO-TSUNG" w:date="2022-06-08T12:35:00Z">
        <w:r>
          <w:rPr>
            <w:rFonts w:hint="eastAsia"/>
          </w:rPr>
          <w:t>實際接收所量測得知數據之後，</w:t>
        </w:r>
      </w:ins>
      <w:ins w:id="9079" w:author="張寶騌 CHANG,PAO-TSUNG" w:date="2022-06-08T12:36:00Z">
        <w:r>
          <w:rPr>
            <w:rFonts w:hint="eastAsia"/>
          </w:rPr>
          <w:t>接</w:t>
        </w:r>
      </w:ins>
      <w:ins w:id="9080" w:author="張寶騌 CHANG,PAO-TSUNG" w:date="2022-06-08T12:35:00Z">
        <w:r>
          <w:rPr>
            <w:rFonts w:hint="eastAsia"/>
          </w:rPr>
          <w:t>下來則</w:t>
        </w:r>
      </w:ins>
      <w:ins w:id="9081" w:author="張寶騌 CHANG,PAO-TSUNG" w:date="2022-06-08T12:36:00Z">
        <w:r>
          <w:rPr>
            <w:rFonts w:hint="eastAsia"/>
          </w:rPr>
          <w:t>探討如何將所量測的數據透過視覺化的方式呈現於互動平台中</w:t>
        </w:r>
      </w:ins>
      <w:ins w:id="9082" w:author="張寶騌 CHANG,PAO-TSUNG" w:date="2022-06-08T12:38:00Z">
        <w:r w:rsidR="009D6866">
          <w:rPr>
            <w:rFonts w:hint="eastAsia"/>
          </w:rPr>
          <w:t>。</w:t>
        </w:r>
      </w:ins>
      <w:ins w:id="9083" w:author="張寶騌 CHANG,PAO-TSUNG" w:date="2022-06-08T12:41:00Z">
        <w:r w:rsidR="009D6866">
          <w:rPr>
            <w:rFonts w:hint="eastAsia"/>
          </w:rPr>
          <w:t>由於軌道系統的狀態會隨著時間不斷變化</w:t>
        </w:r>
      </w:ins>
      <w:ins w:id="9084" w:author="張寶騌 CHANG,PAO-TSUNG" w:date="2022-06-08T12:43:00Z">
        <w:r w:rsidR="00693D55">
          <w:rPr>
            <w:rFonts w:hint="eastAsia"/>
          </w:rPr>
          <w:t>，</w:t>
        </w:r>
      </w:ins>
      <w:ins w:id="9085" w:author="張寶騌 CHANG,PAO-TSUNG" w:date="2022-06-08T12:44:00Z">
        <w:r w:rsidR="00693D55">
          <w:rPr>
            <w:rFonts w:hint="eastAsia"/>
          </w:rPr>
          <w:t>需定期維護或巡檢以維持安全性，因此</w:t>
        </w:r>
      </w:ins>
      <w:ins w:id="9086" w:author="張寶騌 CHANG,PAO-TSUNG" w:date="2022-06-09T23:16:00Z">
        <w:r w:rsidR="007B32EC">
          <w:rPr>
            <w:rFonts w:hint="eastAsia"/>
          </w:rPr>
          <w:t>可讓養護人員</w:t>
        </w:r>
      </w:ins>
      <w:ins w:id="9087" w:author="張寶騌 CHANG,PAO-TSUNG" w:date="2022-06-08T12:45:00Z">
        <w:r w:rsidR="00693D55">
          <w:rPr>
            <w:rFonts w:hint="eastAsia"/>
          </w:rPr>
          <w:t>定期透過互動平台</w:t>
        </w:r>
      </w:ins>
      <w:ins w:id="9088" w:author="張寶騌 CHANG,PAO-TSUNG" w:date="2022-06-08T12:46:00Z">
        <w:r w:rsidR="00733B09">
          <w:rPr>
            <w:rFonts w:hint="eastAsia"/>
          </w:rPr>
          <w:t>監測數據</w:t>
        </w:r>
      </w:ins>
      <w:ins w:id="9089" w:author="張寶騌 CHANG,PAO-TSUNG" w:date="2022-06-08T12:47:00Z">
        <w:r w:rsidR="00733B09">
          <w:rPr>
            <w:rFonts w:hint="eastAsia"/>
          </w:rPr>
          <w:t>的變化來</w:t>
        </w:r>
      </w:ins>
      <w:r w:rsidR="002D304A">
        <w:rPr>
          <w:rFonts w:hint="eastAsia"/>
        </w:rPr>
        <w:t>查閱</w:t>
      </w:r>
      <w:ins w:id="9090" w:author="張寶騌 CHANG,PAO-TSUNG" w:date="2022-06-08T12:47:00Z">
        <w:r w:rsidR="00C351CC">
          <w:rPr>
            <w:rFonts w:hint="eastAsia"/>
          </w:rPr>
          <w:t>其狀態，</w:t>
        </w:r>
      </w:ins>
      <w:ins w:id="9091" w:author="張寶騌 CHANG,PAO-TSUNG" w:date="2022-06-09T23:16:00Z">
        <w:r w:rsidR="007B32EC">
          <w:rPr>
            <w:rFonts w:hint="eastAsia"/>
          </w:rPr>
          <w:t>並進行狀態註記，</w:t>
        </w:r>
      </w:ins>
      <w:ins w:id="9092" w:author="張寶騌 CHANG,PAO-TSUNG" w:date="2022-06-08T12:47:00Z">
        <w:r w:rsidR="00C351CC">
          <w:rPr>
            <w:rFonts w:hint="eastAsia"/>
          </w:rPr>
          <w:t>做為後續維修</w:t>
        </w:r>
      </w:ins>
      <w:ins w:id="9093" w:author="張寶騌 CHANG,PAO-TSUNG" w:date="2022-06-08T12:48:00Z">
        <w:r w:rsidR="00C351CC">
          <w:rPr>
            <w:rFonts w:hint="eastAsia"/>
          </w:rPr>
          <w:t>或巡檢的依據</w:t>
        </w:r>
      </w:ins>
      <w:ins w:id="9094" w:author="張寶騌 CHANG,PAO-TSUNG" w:date="2022-06-08T13:11:00Z">
        <w:r w:rsidR="00BE37B3">
          <w:rPr>
            <w:rFonts w:hint="eastAsia"/>
          </w:rPr>
          <w:t>。以下各小節說明平台運作</w:t>
        </w:r>
      </w:ins>
      <w:ins w:id="9095" w:author="張寶騌 CHANG,PAO-TSUNG" w:date="2022-06-08T13:12:00Z">
        <w:r w:rsidR="00BE37B3">
          <w:rPr>
            <w:rFonts w:hint="eastAsia"/>
          </w:rPr>
          <w:t>之流程。</w:t>
        </w:r>
      </w:ins>
    </w:p>
    <w:p w14:paraId="3024D81A" w14:textId="3690DECA" w:rsidR="00DD25C4" w:rsidRDefault="00DD25C4" w:rsidP="00DD25C4">
      <w:pPr>
        <w:pStyle w:val="31"/>
        <w:spacing w:before="360" w:after="180"/>
        <w:rPr>
          <w:ins w:id="9096" w:author="張寶騌 CHANG,PAO-TSUNG" w:date="2022-06-08T13:19:00Z"/>
        </w:rPr>
      </w:pPr>
      <w:ins w:id="9097" w:author="張寶騌 CHANG,PAO-TSUNG" w:date="2022-06-08T13:19:00Z">
        <w:r>
          <w:rPr>
            <w:rFonts w:hint="eastAsia"/>
          </w:rPr>
          <w:t xml:space="preserve"> </w:t>
        </w:r>
        <w:bookmarkStart w:id="9098" w:name="_Toc107006023"/>
        <w:r>
          <w:rPr>
            <w:rFonts w:hint="eastAsia"/>
          </w:rPr>
          <w:t>串接監測數據</w:t>
        </w:r>
        <w:bookmarkEnd w:id="9098"/>
      </w:ins>
    </w:p>
    <w:p w14:paraId="1A234457" w14:textId="6288C9FE" w:rsidR="0005204B" w:rsidRDefault="005B53A8">
      <w:pPr>
        <w:ind w:left="480" w:firstLine="480"/>
        <w:rPr>
          <w:ins w:id="9099" w:author="張寶騌 CHANG,PAO-TSUNG" w:date="2022-06-09T23:32:00Z"/>
        </w:rPr>
      </w:pPr>
      <w:proofErr w:type="gramStart"/>
      <w:ins w:id="9100" w:author="張寶騌 CHANG,PAO-TSUNG" w:date="2022-06-08T13:27:00Z">
        <w:r>
          <w:rPr>
            <w:rFonts w:hint="eastAsia"/>
          </w:rPr>
          <w:t>本</w:t>
        </w:r>
      </w:ins>
      <w:ins w:id="9101" w:author="張寶騌 CHANG,PAO-TSUNG" w:date="2022-06-08T13:30:00Z">
        <w:r w:rsidR="006D5C3B">
          <w:rPr>
            <w:rFonts w:hint="eastAsia"/>
          </w:rPr>
          <w:t>部分</w:t>
        </w:r>
      </w:ins>
      <w:ins w:id="9102" w:author="張寶騌 CHANG,PAO-TSUNG" w:date="2022-06-08T13:33:00Z">
        <w:r w:rsidR="00336D48">
          <w:rPr>
            <w:rFonts w:hint="eastAsia"/>
          </w:rPr>
          <w:t>欲</w:t>
        </w:r>
      </w:ins>
      <w:ins w:id="9103" w:author="張寶騌 CHANG,PAO-TSUNG" w:date="2022-06-08T13:29:00Z">
        <w:r w:rsidR="006D5C3B">
          <w:rPr>
            <w:rFonts w:hint="eastAsia"/>
          </w:rPr>
          <w:t>將</w:t>
        </w:r>
      </w:ins>
      <w:proofErr w:type="gramEnd"/>
      <w:ins w:id="9104" w:author="張寶騌 CHANG,PAO-TSUNG" w:date="2022-06-08T13:31:00Z">
        <w:r w:rsidR="006D5C3B">
          <w:rPr>
            <w:rFonts w:hint="eastAsia"/>
          </w:rPr>
          <w:t>前述</w:t>
        </w:r>
      </w:ins>
      <w:ins w:id="9105" w:author="張寶騌 CHANG,PAO-TSUNG" w:date="2022-06-08T13:30:00Z">
        <w:r w:rsidR="006D5C3B">
          <w:rPr>
            <w:rFonts w:hint="eastAsia"/>
          </w:rPr>
          <w:t>所整理完成</w:t>
        </w:r>
      </w:ins>
      <w:ins w:id="9106" w:author="張寶騌 CHANG,PAO-TSUNG" w:date="2022-06-08T13:32:00Z">
        <w:r w:rsidR="006D5C3B">
          <w:rPr>
            <w:rFonts w:hint="eastAsia"/>
          </w:rPr>
          <w:t>的三班</w:t>
        </w:r>
      </w:ins>
      <w:ins w:id="9107" w:author="張寶騌 CHANG,PAO-TSUNG" w:date="2022-06-08T13:33:00Z">
        <w:r w:rsidR="006D5C3B">
          <w:rPr>
            <w:rFonts w:hint="eastAsia"/>
          </w:rPr>
          <w:t>車的</w:t>
        </w:r>
      </w:ins>
      <w:ins w:id="9108" w:author="張寶騌 CHANG,PAO-TSUNG" w:date="2022-06-08T13:30:00Z">
        <w:r w:rsidR="006D5C3B">
          <w:rPr>
            <w:rFonts w:hint="eastAsia"/>
          </w:rPr>
          <w:t>數據</w:t>
        </w:r>
      </w:ins>
      <w:ins w:id="9109" w:author="張寶騌 CHANG,PAO-TSUNG" w:date="2022-06-08T13:33:00Z">
        <w:r w:rsidR="00336D48">
          <w:rPr>
            <w:rFonts w:hint="eastAsia"/>
          </w:rPr>
          <w:t>匯入</w:t>
        </w:r>
        <w:r w:rsidR="007A3E8D">
          <w:t>U</w:t>
        </w:r>
      </w:ins>
      <w:ins w:id="9110" w:author="張寶騌 CHANG,PAO-TSUNG" w:date="2022-06-08T13:34:00Z">
        <w:r w:rsidR="007A3E8D">
          <w:t>nity</w:t>
        </w:r>
        <w:r w:rsidR="00336D48">
          <w:rPr>
            <w:rFonts w:hint="eastAsia"/>
          </w:rPr>
          <w:t>專案中。首先，</w:t>
        </w:r>
      </w:ins>
      <w:ins w:id="9111" w:author="張寶騌 CHANG,PAO-TSUNG" w:date="2022-06-08T13:43:00Z">
        <w:r w:rsidR="00987C2F">
          <w:rPr>
            <w:rFonts w:hint="eastAsia"/>
          </w:rPr>
          <w:t>各自</w:t>
        </w:r>
      </w:ins>
      <w:ins w:id="9112" w:author="張寶騌 CHANG,PAO-TSUNG" w:date="2022-06-08T13:44:00Z">
        <w:r w:rsidR="00987C2F">
          <w:rPr>
            <w:rFonts w:hint="eastAsia"/>
          </w:rPr>
          <w:t>從</w:t>
        </w:r>
      </w:ins>
      <w:proofErr w:type="gramStart"/>
      <w:ins w:id="9113" w:author="張寶騌 CHANG,PAO-TSUNG" w:date="2022-06-08T13:42:00Z">
        <w:r w:rsidR="00E40AE1">
          <w:rPr>
            <w:rFonts w:hint="eastAsia"/>
          </w:rPr>
          <w:t>三</w:t>
        </w:r>
        <w:proofErr w:type="gramEnd"/>
        <w:r w:rsidR="00E40AE1">
          <w:rPr>
            <w:rFonts w:hint="eastAsia"/>
          </w:rPr>
          <w:t>車班的動態橫向阻力</w:t>
        </w:r>
      </w:ins>
      <w:ins w:id="9114" w:author="張寶騌 CHANG,PAO-TSUNG" w:date="2022-06-09T23:31:00Z">
        <w:r w:rsidR="0005204B">
          <w:rPr>
            <w:rFonts w:hint="eastAsia"/>
          </w:rPr>
          <w:t>、</w:t>
        </w:r>
      </w:ins>
      <w:ins w:id="9115" w:author="張寶騌 CHANG,PAO-TSUNG" w:date="2022-06-08T13:43:00Z">
        <w:r w:rsidR="00E40AE1">
          <w:rPr>
            <w:rFonts w:hint="eastAsia"/>
          </w:rPr>
          <w:t>振動</w:t>
        </w:r>
      </w:ins>
      <w:ins w:id="9116" w:author="張寶騌 CHANG,PAO-TSUNG" w:date="2022-06-08T13:42:00Z">
        <w:r w:rsidR="00E40AE1">
          <w:rPr>
            <w:rFonts w:hint="eastAsia"/>
          </w:rPr>
          <w:t>加速度</w:t>
        </w:r>
      </w:ins>
      <w:ins w:id="9117" w:author="張寶騌 CHANG,PAO-TSUNG" w:date="2022-06-08T13:44:00Z">
        <w:r w:rsidR="00987C2F">
          <w:rPr>
            <w:rFonts w:hint="eastAsia"/>
          </w:rPr>
          <w:t>數值</w:t>
        </w:r>
      </w:ins>
      <w:ins w:id="9118" w:author="張寶騌 CHANG,PAO-TSUNG" w:date="2022-06-08T13:59:00Z">
        <w:r w:rsidR="008361A4">
          <w:rPr>
            <w:rFonts w:hint="eastAsia"/>
          </w:rPr>
          <w:t>中萃取欲呈現的數據</w:t>
        </w:r>
      </w:ins>
      <w:ins w:id="9119" w:author="張寶騌 CHANG,PAO-TSUNG" w:date="2022-06-08T13:44:00Z">
        <w:r w:rsidR="00987C2F">
          <w:rPr>
            <w:rFonts w:hint="eastAsia"/>
          </w:rPr>
          <w:t>，</w:t>
        </w:r>
      </w:ins>
      <w:ins w:id="9120" w:author="張寶騌 CHANG,PAO-TSUNG" w:date="2022-06-08T13:59:00Z">
        <w:r w:rsidR="008361A4">
          <w:rPr>
            <w:rFonts w:hint="eastAsia"/>
          </w:rPr>
          <w:t>本研究以</w:t>
        </w:r>
      </w:ins>
      <w:r w:rsidR="002D304A">
        <w:fldChar w:fldCharType="begin"/>
      </w:r>
      <w:r w:rsidR="002D304A">
        <w:instrText xml:space="preserve"> </w:instrText>
      </w:r>
      <w:r w:rsidR="002D304A">
        <w:rPr>
          <w:rFonts w:hint="eastAsia"/>
        </w:rPr>
        <w:instrText>REF _Ref106982778 \n \h</w:instrText>
      </w:r>
      <w:r w:rsidR="002D304A">
        <w:instrText xml:space="preserve"> </w:instrText>
      </w:r>
      <w:r w:rsidR="002D304A">
        <w:fldChar w:fldCharType="separate"/>
      </w:r>
      <w:r w:rsidR="002D304A">
        <w:t>4.1.3</w:t>
      </w:r>
      <w:r w:rsidR="002D304A">
        <w:fldChar w:fldCharType="end"/>
      </w:r>
      <w:ins w:id="9121" w:author="張寶騌 CHANG,PAO-TSUNG" w:date="2022-06-08T14:01:00Z">
        <w:r w:rsidR="008361A4">
          <w:rPr>
            <w:rFonts w:hint="eastAsia"/>
          </w:rPr>
          <w:t>節所整理的</w:t>
        </w:r>
      </w:ins>
      <w:ins w:id="9122" w:author="張寶騌 CHANG,PAO-TSUNG" w:date="2022-06-08T14:00:00Z">
        <w:r w:rsidR="008361A4">
          <w:rPr>
            <w:rFonts w:hint="eastAsia"/>
          </w:rPr>
          <w:t>最大值與平均值作為</w:t>
        </w:r>
      </w:ins>
      <w:ins w:id="9123" w:author="張寶騌 CHANG,PAO-TSUNG" w:date="2022-06-08T14:01:00Z">
        <w:r w:rsidR="008361A4">
          <w:rPr>
            <w:rFonts w:hint="eastAsia"/>
          </w:rPr>
          <w:t>範例</w:t>
        </w:r>
      </w:ins>
      <w:ins w:id="9124" w:author="張寶騌 CHANG,PAO-TSUNG" w:date="2022-06-08T14:02:00Z">
        <w:r w:rsidR="008361A4">
          <w:rPr>
            <w:rFonts w:hint="eastAsia"/>
          </w:rPr>
          <w:t>，將</w:t>
        </w:r>
      </w:ins>
      <w:ins w:id="9125" w:author="張寶騌 CHANG,PAO-TSUNG" w:date="2022-06-08T14:21:00Z">
        <w:r w:rsidR="002F3E2C">
          <w:rPr>
            <w:rFonts w:hint="eastAsia"/>
          </w:rPr>
          <w:t>此</w:t>
        </w:r>
      </w:ins>
      <w:ins w:id="9126" w:author="張寶騌 CHANG,PAO-TSUNG" w:date="2022-06-08T14:02:00Z">
        <w:r w:rsidR="008361A4">
          <w:rPr>
            <w:rFonts w:hint="eastAsia"/>
          </w:rPr>
          <w:t>數值</w:t>
        </w:r>
      </w:ins>
      <w:ins w:id="9127" w:author="張寶騌 CHANG,PAO-TSUNG" w:date="2022-06-08T14:21:00Z">
        <w:r w:rsidR="002F3E2C">
          <w:rPr>
            <w:rFonts w:hint="eastAsia"/>
          </w:rPr>
          <w:t>與對應</w:t>
        </w:r>
      </w:ins>
      <w:ins w:id="9128" w:author="張寶騌 CHANG,PAO-TSUNG" w:date="2022-06-08T14:22:00Z">
        <w:r w:rsidR="002F3E2C">
          <w:rPr>
            <w:rFonts w:hint="eastAsia"/>
          </w:rPr>
          <w:t>日期匯出成</w:t>
        </w:r>
        <w:r w:rsidR="002F3E2C">
          <w:rPr>
            <w:rFonts w:hint="eastAsia"/>
          </w:rPr>
          <w:t>.c</w:t>
        </w:r>
        <w:r w:rsidR="002F3E2C">
          <w:t>sv</w:t>
        </w:r>
        <w:r w:rsidR="002F3E2C">
          <w:rPr>
            <w:rFonts w:hint="eastAsia"/>
          </w:rPr>
          <w:t>檔</w:t>
        </w:r>
      </w:ins>
      <w:ins w:id="9129" w:author="張寶騌 CHANG,PAO-TSUNG" w:date="2022-06-08T21:01:00Z">
        <w:r w:rsidR="002E15C2">
          <w:rPr>
            <w:rFonts w:hint="eastAsia"/>
          </w:rPr>
          <w:t>，</w:t>
        </w:r>
      </w:ins>
      <w:ins w:id="9130" w:author="張寶騌 CHANG,PAO-TSUNG" w:date="2022-06-09T23:32:00Z">
        <w:r w:rsidR="0005204B">
          <w:rPr>
            <w:rFonts w:hint="eastAsia"/>
          </w:rPr>
          <w:t>將同一車班</w:t>
        </w:r>
      </w:ins>
      <w:ins w:id="9131" w:author="張寶騌 CHANG,PAO-TSUNG" w:date="2022-06-09T23:33:00Z">
        <w:r w:rsidR="0005204B">
          <w:rPr>
            <w:rFonts w:hint="eastAsia"/>
          </w:rPr>
          <w:t>所有欲呈現的監測數值皆存至同一</w:t>
        </w:r>
        <w:proofErr w:type="gramStart"/>
        <w:r w:rsidR="0005204B">
          <w:rPr>
            <w:rFonts w:hint="eastAsia"/>
          </w:rPr>
          <w:t>個</w:t>
        </w:r>
        <w:proofErr w:type="gramEnd"/>
        <w:r w:rsidR="0005204B">
          <w:rPr>
            <w:rFonts w:hint="eastAsia"/>
          </w:rPr>
          <w:t>檔案</w:t>
        </w:r>
      </w:ins>
      <w:ins w:id="9132" w:author="張寶騌 CHANG,PAO-TSUNG" w:date="2022-06-09T23:34:00Z">
        <w:r w:rsidR="0005204B">
          <w:rPr>
            <w:rFonts w:hint="eastAsia"/>
          </w:rPr>
          <w:t>中。</w:t>
        </w:r>
      </w:ins>
    </w:p>
    <w:p w14:paraId="22F30F41" w14:textId="45064400" w:rsidR="00B361F5" w:rsidRDefault="007A3E8D">
      <w:pPr>
        <w:ind w:left="480" w:firstLine="480"/>
        <w:rPr>
          <w:ins w:id="9133" w:author="張寶騌 CHANG,PAO-TSUNG" w:date="2022-06-08T15:34:00Z"/>
        </w:rPr>
      </w:pPr>
      <w:ins w:id="9134" w:author="張寶騌 CHANG,PAO-TSUNG" w:date="2022-06-08T14:25:00Z">
        <w:r>
          <w:rPr>
            <w:rFonts w:hint="eastAsia"/>
          </w:rPr>
          <w:t>然後</w:t>
        </w:r>
      </w:ins>
      <w:ins w:id="9135" w:author="張寶騌 CHANG,PAO-TSUNG" w:date="2022-06-09T23:35:00Z">
        <w:r w:rsidR="009D56AF">
          <w:rPr>
            <w:rFonts w:hint="eastAsia"/>
          </w:rPr>
          <w:t>將三個</w:t>
        </w:r>
      </w:ins>
      <w:ins w:id="9136" w:author="張寶騌 CHANG,PAO-TSUNG" w:date="2022-06-08T21:47:00Z">
        <w:r w:rsidR="00DD5535">
          <w:rPr>
            <w:rFonts w:hint="eastAsia"/>
          </w:rPr>
          <w:t>檔</w:t>
        </w:r>
      </w:ins>
      <w:ins w:id="9137" w:author="張寶騌 CHANG,PAO-TSUNG" w:date="2022-06-08T21:53:00Z">
        <w:r w:rsidR="00FA7F89">
          <w:rPr>
            <w:rFonts w:hint="eastAsia"/>
          </w:rPr>
          <w:t>案</w:t>
        </w:r>
      </w:ins>
      <w:ins w:id="9138" w:author="張寶騌 CHANG,PAO-TSUNG" w:date="2022-06-08T21:47:00Z">
        <w:r w:rsidR="00DD5535">
          <w:rPr>
            <w:rFonts w:hint="eastAsia"/>
          </w:rPr>
          <w:t>存放</w:t>
        </w:r>
      </w:ins>
      <w:ins w:id="9139" w:author="張寶騌 CHANG,PAO-TSUNG" w:date="2022-06-08T21:53:00Z">
        <w:r w:rsidR="00FA7F89">
          <w:rPr>
            <w:rFonts w:hint="eastAsia"/>
          </w:rPr>
          <w:t>於</w:t>
        </w:r>
      </w:ins>
      <w:ins w:id="9140" w:author="張寶騌 CHANG,PAO-TSUNG" w:date="2022-06-08T21:49:00Z">
        <w:r w:rsidR="00DD5535">
          <w:rPr>
            <w:rFonts w:hint="eastAsia"/>
          </w:rPr>
          <w:t>預先</w:t>
        </w:r>
      </w:ins>
      <w:ins w:id="9141" w:author="張寶騌 CHANG,PAO-TSUNG" w:date="2022-06-08T21:53:00Z">
        <w:r w:rsidR="00FA7F89">
          <w:rPr>
            <w:rFonts w:hint="eastAsia"/>
          </w:rPr>
          <w:t>在</w:t>
        </w:r>
      </w:ins>
      <w:ins w:id="9142" w:author="張寶騌 CHANG,PAO-TSUNG" w:date="2022-06-08T14:26:00Z">
        <w:r>
          <w:rPr>
            <w:rFonts w:hint="eastAsia"/>
          </w:rPr>
          <w:t>A</w:t>
        </w:r>
        <w:r>
          <w:t>sset</w:t>
        </w:r>
      </w:ins>
      <w:ins w:id="9143" w:author="張寶騌 CHANG,PAO-TSUNG" w:date="2022-06-08T21:48:00Z">
        <w:r w:rsidR="00DD5535" w:rsidRPr="007A3E8D">
          <w:t xml:space="preserve"> </w:t>
        </w:r>
        <w:r w:rsidR="00DD5535">
          <w:rPr>
            <w:rFonts w:hint="eastAsia"/>
          </w:rPr>
          <w:t>路徑底下的</w:t>
        </w:r>
      </w:ins>
      <w:ins w:id="9144" w:author="張寶騌 CHANG,PAO-TSUNG" w:date="2022-06-08T21:49:00Z">
        <w:r w:rsidR="00DD5535">
          <w:rPr>
            <w:rFonts w:hint="eastAsia"/>
          </w:rPr>
          <w:t>新增的</w:t>
        </w:r>
      </w:ins>
      <w:proofErr w:type="spellStart"/>
      <w:ins w:id="9145" w:author="張寶騌 CHANG,PAO-TSUNG" w:date="2022-06-08T14:27:00Z">
        <w:r w:rsidRPr="007A3E8D">
          <w:t>StreamingAssets</w:t>
        </w:r>
        <w:proofErr w:type="spellEnd"/>
        <w:r>
          <w:rPr>
            <w:rFonts w:hint="eastAsia"/>
          </w:rPr>
          <w:t>資料夾</w:t>
        </w:r>
      </w:ins>
      <w:ins w:id="9146" w:author="張寶騌 CHANG,PAO-TSUNG" w:date="2022-06-08T21:49:00Z">
        <w:r w:rsidR="00DD5535">
          <w:rPr>
            <w:rFonts w:hint="eastAsia"/>
          </w:rPr>
          <w:t>裡面</w:t>
        </w:r>
      </w:ins>
      <w:bookmarkStart w:id="9147" w:name="_Hlk105664240"/>
      <w:ins w:id="9148" w:author="張寶騌 CHANG,PAO-TSUNG" w:date="2022-06-09T22:50:00Z">
        <w:r w:rsidR="00FB0772">
          <w:rPr>
            <w:rFonts w:hint="eastAsia"/>
          </w:rPr>
          <w:t>。</w:t>
        </w:r>
      </w:ins>
      <w:ins w:id="9149" w:author="張寶騌 CHANG,PAO-TSUNG" w:date="2022-06-08T21:17:00Z">
        <w:r w:rsidR="00575937">
          <w:rPr>
            <w:rFonts w:hint="eastAsia"/>
          </w:rPr>
          <w:t>因在</w:t>
        </w:r>
      </w:ins>
      <w:ins w:id="9150" w:author="張寶騌 CHANG,PAO-TSUNG" w:date="2022-06-22T14:51:00Z">
        <w:r w:rsidR="00C67AE3">
          <w:fldChar w:fldCharType="begin"/>
        </w:r>
        <w:r w:rsidR="00C67AE3">
          <w:instrText xml:space="preserve"> </w:instrText>
        </w:r>
        <w:r w:rsidR="00C67AE3">
          <w:rPr>
            <w:rFonts w:hint="eastAsia"/>
          </w:rPr>
          <w:instrText>REF _Ref106801892 \r \h</w:instrText>
        </w:r>
        <w:r w:rsidR="00C67AE3">
          <w:instrText xml:space="preserve"> </w:instrText>
        </w:r>
      </w:ins>
      <w:r w:rsidR="00C67AE3">
        <w:fldChar w:fldCharType="separate"/>
      </w:r>
      <w:r w:rsidR="00643F6D">
        <w:t>3.3.2</w:t>
      </w:r>
      <w:ins w:id="9151" w:author="張寶騌 CHANG,PAO-TSUNG" w:date="2022-06-22T14:51:00Z">
        <w:r w:rsidR="00C67AE3">
          <w:fldChar w:fldCharType="end"/>
        </w:r>
      </w:ins>
      <w:ins w:id="9152" w:author="張寶騌 CHANG,PAO-TSUNG" w:date="2022-06-08T21:18:00Z">
        <w:r w:rsidR="00575937">
          <w:rPr>
            <w:rFonts w:hint="eastAsia"/>
          </w:rPr>
          <w:t>小節中</w:t>
        </w:r>
      </w:ins>
      <w:ins w:id="9153" w:author="張寶騌 CHANG,PAO-TSUNG" w:date="2022-06-09T22:58:00Z">
        <w:r w:rsidR="00E46D9E">
          <w:rPr>
            <w:rFonts w:hint="eastAsia"/>
          </w:rPr>
          <w:t>已完成</w:t>
        </w:r>
      </w:ins>
      <w:ins w:id="9154" w:author="張寶騌 CHANG,PAO-TSUNG" w:date="2022-06-09T22:59:00Z">
        <w:r w:rsidR="00E46D9E">
          <w:rPr>
            <w:rFonts w:hint="eastAsia"/>
          </w:rPr>
          <w:t>擷取檔案內</w:t>
        </w:r>
      </w:ins>
      <w:ins w:id="9155" w:author="張寶騌 CHANG,PAO-TSUNG" w:date="2022-06-09T22:58:00Z">
        <w:r w:rsidR="00E46D9E">
          <w:rPr>
            <w:rFonts w:hint="eastAsia"/>
          </w:rPr>
          <w:t>資料</w:t>
        </w:r>
      </w:ins>
      <w:ins w:id="9156" w:author="張寶騌 CHANG,PAO-TSUNG" w:date="2022-06-08T21:18:00Z">
        <w:r w:rsidR="00575937">
          <w:rPr>
            <w:rFonts w:hint="eastAsia"/>
          </w:rPr>
          <w:t>的</w:t>
        </w:r>
      </w:ins>
      <w:ins w:id="9157" w:author="張寶騌 CHANG,PAO-TSUNG" w:date="2022-06-09T22:59:00Z">
        <w:r w:rsidR="00E46D9E">
          <w:rPr>
            <w:rFonts w:hint="eastAsia"/>
          </w:rPr>
          <w:t>C</w:t>
        </w:r>
        <w:r w:rsidR="00E46D9E">
          <w:t>#</w:t>
        </w:r>
      </w:ins>
      <w:ins w:id="9158" w:author="張寶騌 CHANG,PAO-TSUNG" w:date="2022-06-08T21:18:00Z">
        <w:r w:rsidR="00575937">
          <w:rPr>
            <w:rFonts w:hint="eastAsia"/>
          </w:rPr>
          <w:t>腳本</w:t>
        </w:r>
      </w:ins>
      <w:ins w:id="9159" w:author="張寶騌 CHANG,PAO-TSUNG" w:date="2022-06-08T14:29:00Z">
        <w:r>
          <w:rPr>
            <w:rFonts w:hint="eastAsia"/>
          </w:rPr>
          <w:t>，</w:t>
        </w:r>
      </w:ins>
      <w:ins w:id="9160" w:author="張寶騌 CHANG,PAO-TSUNG" w:date="2022-06-09T23:00:00Z">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ins>
      <w:ins w:id="9161" w:author="張寶騌 CHANG,PAO-TSUNG" w:date="2022-06-09T23:36:00Z">
        <w:r w:rsidR="009D56AF">
          <w:rPr>
            <w:rFonts w:hint="eastAsia"/>
          </w:rPr>
          <w:t>透過此腳本</w:t>
        </w:r>
      </w:ins>
      <w:ins w:id="9162" w:author="張寶騌 CHANG,PAO-TSUNG" w:date="2022-06-08T21:02:00Z">
        <w:r w:rsidR="002E15C2">
          <w:rPr>
            <w:rFonts w:hint="eastAsia"/>
          </w:rPr>
          <w:t>可讓</w:t>
        </w:r>
      </w:ins>
      <w:ins w:id="9163" w:author="張寶騌 CHANG,PAO-TSUNG" w:date="2022-06-08T15:14:00Z">
        <w:r w:rsidR="00FA1745">
          <w:rPr>
            <w:rFonts w:hint="eastAsia"/>
          </w:rPr>
          <w:t>主</w:t>
        </w:r>
      </w:ins>
      <w:ins w:id="9164" w:author="張寶騌 CHANG,PAO-TSUNG" w:date="2022-06-08T14:30:00Z">
        <w:r w:rsidR="00971DB7">
          <w:rPr>
            <w:rFonts w:hint="eastAsia"/>
          </w:rPr>
          <w:t>程式隨時調</w:t>
        </w:r>
      </w:ins>
      <w:ins w:id="9165" w:author="張寶騌 CHANG,PAO-TSUNG" w:date="2022-06-09T22:50:00Z">
        <w:r w:rsidR="00FB0772">
          <w:rPr>
            <w:rFonts w:hint="eastAsia"/>
          </w:rPr>
          <w:t>用檔案內的資料</w:t>
        </w:r>
      </w:ins>
      <w:bookmarkEnd w:id="9147"/>
      <w:ins w:id="9166" w:author="張寶騌 CHANG,PAO-TSUNG" w:date="2022-06-08T14:30:00Z">
        <w:r w:rsidR="00971DB7">
          <w:rPr>
            <w:rFonts w:hint="eastAsia"/>
          </w:rPr>
          <w:t>。</w:t>
        </w:r>
      </w:ins>
    </w:p>
    <w:p w14:paraId="720B3035" w14:textId="66E202E2" w:rsidR="00F212A7" w:rsidRDefault="00F212A7">
      <w:pPr>
        <w:ind w:left="480" w:firstLine="480"/>
        <w:rPr>
          <w:ins w:id="9167" w:author="張寶騌 CHANG,PAO-TSUNG" w:date="2022-06-08T15:35:00Z"/>
        </w:rPr>
      </w:pPr>
      <w:ins w:id="9168" w:author="張寶騌 CHANG,PAO-TSUNG" w:date="2022-06-08T15:36:00Z">
        <w:r>
          <w:rPr>
            <w:rFonts w:hint="eastAsia"/>
          </w:rPr>
          <w:lastRenderedPageBreak/>
          <w:t xml:space="preserve">        </w:t>
        </w:r>
      </w:ins>
      <w:ins w:id="9169" w:author="張寶騌 CHANG,PAO-TSUNG" w:date="2022-06-08T21:15:00Z">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155D" w14:textId="3F2D2801" w:rsidR="00F212A7" w:rsidRDefault="00F212A7">
      <w:pPr>
        <w:pStyle w:val="ac"/>
        <w:spacing w:after="180"/>
        <w:rPr>
          <w:ins w:id="9170" w:author="張寶騌 CHANG,PAO-TSUNG" w:date="2022-06-08T15:34:00Z"/>
        </w:rPr>
        <w:pPrChange w:id="9171" w:author="張寶騌 CHANG,PAO-TSUNG" w:date="2022-06-08T15:35:00Z">
          <w:pPr>
            <w:ind w:left="480" w:firstLine="480"/>
          </w:pPr>
        </w:pPrChange>
      </w:pPr>
      <w:bookmarkStart w:id="9172" w:name="_Toc106974350"/>
      <w:ins w:id="9173" w:author="張寶騌 CHANG,PAO-TSUNG" w:date="2022-06-08T15:35: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9</w:t>
      </w:r>
      <w:r w:rsidR="009700FF">
        <w:fldChar w:fldCharType="end"/>
      </w:r>
      <w:r w:rsidR="00DA22B5">
        <w:rPr>
          <w:rFonts w:hint="eastAsia"/>
        </w:rPr>
        <w:t xml:space="preserve"> </w:t>
      </w:r>
      <w:ins w:id="9174" w:author="張寶騌 CHANG,PAO-TSUNG" w:date="2022-06-08T15:36:00Z">
        <w:r>
          <w:rPr>
            <w:rFonts w:hint="eastAsia"/>
          </w:rPr>
          <w:t>檔案資料傳遞架構</w:t>
        </w:r>
      </w:ins>
      <w:bookmarkEnd w:id="9172"/>
    </w:p>
    <w:p w14:paraId="48BBE9DF" w14:textId="2371CECD" w:rsidR="00C157ED" w:rsidRDefault="00C157ED" w:rsidP="00C157ED">
      <w:pPr>
        <w:pStyle w:val="31"/>
        <w:spacing w:before="360" w:after="180"/>
        <w:rPr>
          <w:ins w:id="9175" w:author="張寶騌 CHANG,PAO-TSUNG" w:date="2022-06-08T21:57:00Z"/>
        </w:rPr>
      </w:pPr>
      <w:ins w:id="9176" w:author="張寶騌 CHANG,PAO-TSUNG" w:date="2022-06-08T21:57:00Z">
        <w:r>
          <w:rPr>
            <w:rFonts w:hint="eastAsia"/>
          </w:rPr>
          <w:t xml:space="preserve"> </w:t>
        </w:r>
        <w:bookmarkStart w:id="9177" w:name="_Toc107006024"/>
        <w:r>
          <w:rPr>
            <w:rFonts w:hint="eastAsia"/>
          </w:rPr>
          <w:t>數據</w:t>
        </w:r>
      </w:ins>
      <w:ins w:id="9178" w:author="張寶騌 CHANG,PAO-TSUNG" w:date="2022-06-09T00:01:00Z">
        <w:r w:rsidR="00205457">
          <w:rPr>
            <w:rFonts w:hint="eastAsia"/>
          </w:rPr>
          <w:t>呈現</w:t>
        </w:r>
      </w:ins>
      <w:ins w:id="9179" w:author="張寶騌 CHANG,PAO-TSUNG" w:date="2022-06-09T11:50:00Z">
        <w:r w:rsidR="00715A4F">
          <w:rPr>
            <w:rFonts w:hint="eastAsia"/>
          </w:rPr>
          <w:t>與</w:t>
        </w:r>
      </w:ins>
      <w:ins w:id="9180" w:author="張寶騌 CHANG,PAO-TSUNG" w:date="2022-06-09T23:55:00Z">
        <w:r w:rsidR="00DD019D">
          <w:rPr>
            <w:rFonts w:hint="eastAsia"/>
          </w:rPr>
          <w:t>狀態註記</w:t>
        </w:r>
      </w:ins>
      <w:bookmarkEnd w:id="9177"/>
    </w:p>
    <w:p w14:paraId="72876AB6" w14:textId="5CC37572" w:rsidR="009D56AF" w:rsidRDefault="009D56AF" w:rsidP="004C52AD">
      <w:pPr>
        <w:ind w:left="480" w:firstLine="480"/>
        <w:rPr>
          <w:ins w:id="9181" w:author="張寶騌 CHANG,PAO-TSUNG" w:date="2022-06-09T23:38:00Z"/>
        </w:rPr>
      </w:pPr>
      <w:ins w:id="9182" w:author="張寶騌 CHANG,PAO-TSUNG" w:date="2022-06-09T23:38:00Z">
        <w:r>
          <w:rPr>
            <w:rFonts w:hint="eastAsia"/>
          </w:rPr>
          <w:t>完成前述</w:t>
        </w:r>
      </w:ins>
      <w:ins w:id="9183" w:author="張寶騌 CHANG,PAO-TSUNG" w:date="2022-06-09T23:39:00Z">
        <w:r>
          <w:rPr>
            <w:rFonts w:hint="eastAsia"/>
          </w:rPr>
          <w:t>步驟後，</w:t>
        </w:r>
      </w:ins>
      <w:ins w:id="9184" w:author="張寶騌 CHANG,PAO-TSUNG" w:date="2022-06-09T23:45:00Z">
        <w:r w:rsidR="00437790">
          <w:rPr>
            <w:rFonts w:hint="eastAsia"/>
          </w:rPr>
          <w:t>就</w:t>
        </w:r>
      </w:ins>
      <w:ins w:id="9185" w:author="張寶騌 CHANG,PAO-TSUNG" w:date="2022-06-09T23:44:00Z">
        <w:r w:rsidR="00437790">
          <w:rPr>
            <w:rFonts w:hint="eastAsia"/>
          </w:rPr>
          <w:t>能</w:t>
        </w:r>
      </w:ins>
      <w:ins w:id="9186" w:author="張寶騌 CHANG,PAO-TSUNG" w:date="2022-06-09T23:39:00Z">
        <w:r>
          <w:rPr>
            <w:rFonts w:hint="eastAsia"/>
          </w:rPr>
          <w:t>互動平台中進行</w:t>
        </w:r>
        <w:r w:rsidR="00795856">
          <w:rPr>
            <w:rFonts w:hint="eastAsia"/>
          </w:rPr>
          <w:t>點選</w:t>
        </w:r>
      </w:ins>
      <w:ins w:id="9187" w:author="張寶騌 CHANG,PAO-TSUNG" w:date="2022-06-09T23:40:00Z">
        <w:r w:rsidR="00795856">
          <w:rPr>
            <w:rFonts w:hint="eastAsia"/>
          </w:rPr>
          <w:t>操作，</w:t>
        </w:r>
      </w:ins>
      <w:ins w:id="9188" w:author="張寶騌 CHANG,PAO-TSUNG" w:date="2022-06-09T23:44:00Z">
        <w:r w:rsidR="00795856">
          <w:rPr>
            <w:rFonts w:hint="eastAsia"/>
          </w:rPr>
          <w:t>因此</w:t>
        </w:r>
      </w:ins>
      <w:ins w:id="9189" w:author="張寶騌 CHANG,PAO-TSUNG" w:date="2022-06-09T23:45:00Z">
        <w:r w:rsidR="00437790">
          <w:rPr>
            <w:rFonts w:hint="eastAsia"/>
          </w:rPr>
          <w:t>養護人員即可在互動平台上自由點選按鈕，</w:t>
        </w:r>
      </w:ins>
      <w:ins w:id="9190" w:author="張寶騌 CHANG,PAO-TSUNG" w:date="2022-06-09T23:46:00Z">
        <w:r w:rsidR="00437790">
          <w:rPr>
            <w:rFonts w:hint="eastAsia"/>
          </w:rPr>
          <w:t>可以先選擇欲</w:t>
        </w:r>
      </w:ins>
      <w:ins w:id="9191" w:author="張寶騌 CHANG,PAO-TSUNG" w:date="2022-06-09T23:47:00Z">
        <w:r w:rsidR="00437790">
          <w:rPr>
            <w:rFonts w:hint="eastAsia"/>
          </w:rPr>
          <w:t>查看的</w:t>
        </w:r>
      </w:ins>
      <w:ins w:id="9192" w:author="張寶騌 CHANG,PAO-TSUNG" w:date="2022-06-09T23:46:00Z">
        <w:r w:rsidR="00437790">
          <w:rPr>
            <w:rFonts w:hint="eastAsia"/>
          </w:rPr>
          <w:t>監測項目</w:t>
        </w:r>
      </w:ins>
      <w:ins w:id="9193" w:author="張寶騌 CHANG,PAO-TSUNG" w:date="2022-06-09T23:47:00Z">
        <w:r w:rsidR="00437790">
          <w:rPr>
            <w:rFonts w:hint="eastAsia"/>
          </w:rPr>
          <w:t>，之後再點選車種，如此即可</w:t>
        </w:r>
      </w:ins>
      <w:ins w:id="9194" w:author="張寶騌 CHANG,PAO-TSUNG" w:date="2022-06-09T23:48:00Z">
        <w:r w:rsidR="00437790">
          <w:rPr>
            <w:rFonts w:hint="eastAsia"/>
          </w:rPr>
          <w:t>呈現</w:t>
        </w:r>
        <w:r w:rsidR="00437790" w:rsidRPr="00F129AE">
          <w:rPr>
            <w:rFonts w:hint="eastAsia"/>
          </w:rPr>
          <w:t>監測數據圖表</w:t>
        </w:r>
        <w:r w:rsidR="00437790">
          <w:rPr>
            <w:rFonts w:hint="eastAsia"/>
          </w:rPr>
          <w:t>於</w:t>
        </w:r>
      </w:ins>
      <w:ins w:id="9195" w:author="張寶騌 CHANG,PAO-TSUNG" w:date="2022-06-09T23:49:00Z">
        <w:r w:rsidR="00437790">
          <w:rPr>
            <w:rFonts w:hint="eastAsia"/>
          </w:rPr>
          <w:t>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ins>
      <w:ins w:id="9196" w:author="張寶騌 CHANG,PAO-TSUNG" w:date="2022-06-09T23:49:00Z">
        <w:r w:rsidR="00437790">
          <w:fldChar w:fldCharType="separate"/>
        </w:r>
      </w:ins>
      <w:ins w:id="9197" w:author="張寶騌 CHANG,PAO-TSUNG" w:date="2022-06-09T11:49:00Z">
        <w:r w:rsidR="00643F6D">
          <w:rPr>
            <w:rFonts w:hint="eastAsia"/>
          </w:rPr>
          <w:t>圖</w:t>
        </w:r>
        <w:r w:rsidR="00643F6D">
          <w:rPr>
            <w:rFonts w:hint="eastAsia"/>
          </w:rPr>
          <w:t xml:space="preserve"> </w:t>
        </w:r>
      </w:ins>
      <w:r w:rsidR="00643F6D">
        <w:rPr>
          <w:noProof/>
        </w:rPr>
        <w:t>4</w:t>
      </w:r>
      <w:r w:rsidR="00643F6D">
        <w:noBreakHyphen/>
      </w:r>
      <w:r w:rsidR="00643F6D">
        <w:rPr>
          <w:noProof/>
        </w:rPr>
        <w:t>11</w:t>
      </w:r>
      <w:ins w:id="9198" w:author="張寶騌 CHANG,PAO-TSUNG" w:date="2022-06-09T23:49:00Z">
        <w:r w:rsidR="00437790">
          <w:fldChar w:fldCharType="end"/>
        </w:r>
        <w:r w:rsidR="00437790">
          <w:rPr>
            <w:rFonts w:hint="eastAsia"/>
          </w:rPr>
          <w:t>。</w:t>
        </w:r>
      </w:ins>
    </w:p>
    <w:p w14:paraId="5CC9BE36" w14:textId="6C4F1CAB" w:rsidR="00FB5A11" w:rsidRDefault="00E46D9E" w:rsidP="004C52AD">
      <w:pPr>
        <w:ind w:left="480" w:firstLine="480"/>
        <w:rPr>
          <w:ins w:id="9199" w:author="張寶騌 CHANG,PAO-TSUNG" w:date="2022-06-10T00:05:00Z"/>
        </w:rPr>
      </w:pPr>
      <w:ins w:id="9200" w:author="張寶騌 CHANG,PAO-TSUNG" w:date="2022-06-09T23:02:00Z">
        <w:r>
          <w:rPr>
            <w:rFonts w:hint="eastAsia"/>
          </w:rPr>
          <w:t>本研究亦設置狀態說明頁面</w:t>
        </w:r>
      </w:ins>
      <w:ins w:id="9201" w:author="張寶騌 CHANG,PAO-TSUNG" w:date="2022-06-09T23:57:00Z">
        <w:r w:rsidR="00DD019D">
          <w:rPr>
            <w:rFonts w:hint="eastAsia"/>
          </w:rPr>
          <w:t>，如</w:t>
        </w:r>
      </w:ins>
      <w:ins w:id="9202" w:author="張寶騌 CHANG,PAO-TSUNG" w:date="2022-06-10T00:02:00Z">
        <w:r w:rsidR="00FB5A11">
          <w:fldChar w:fldCharType="begin"/>
        </w:r>
        <w:r w:rsidR="00FB5A11">
          <w:instrText xml:space="preserve"> </w:instrText>
        </w:r>
        <w:r w:rsidR="00FB5A11">
          <w:rPr>
            <w:rFonts w:hint="eastAsia"/>
          </w:rPr>
          <w:instrText>REF _Ref105711758 \h</w:instrText>
        </w:r>
        <w:r w:rsidR="00FB5A11">
          <w:instrText xml:space="preserve"> </w:instrText>
        </w:r>
      </w:ins>
      <w:r w:rsidR="00FB5A11">
        <w:fldChar w:fldCharType="separate"/>
      </w:r>
      <w:ins w:id="9203" w:author="張寶騌 CHANG,PAO-TSUNG" w:date="2022-06-09T23:59:00Z">
        <w:r w:rsidR="00643F6D">
          <w:rPr>
            <w:rFonts w:hint="eastAsia"/>
          </w:rPr>
          <w:t>圖</w:t>
        </w:r>
        <w:r w:rsidR="00643F6D">
          <w:rPr>
            <w:rFonts w:hint="eastAsia"/>
          </w:rPr>
          <w:t xml:space="preserve"> </w:t>
        </w:r>
      </w:ins>
      <w:r w:rsidR="00643F6D">
        <w:rPr>
          <w:noProof/>
        </w:rPr>
        <w:t>4</w:t>
      </w:r>
      <w:r w:rsidR="00643F6D">
        <w:noBreakHyphen/>
      </w:r>
      <w:r w:rsidR="00643F6D">
        <w:rPr>
          <w:noProof/>
        </w:rPr>
        <w:t>13</w:t>
      </w:r>
      <w:ins w:id="9204" w:author="張寶騌 CHANG,PAO-TSUNG" w:date="2022-06-10T00:02:00Z">
        <w:r w:rsidR="00FB5A11">
          <w:fldChar w:fldCharType="end"/>
        </w:r>
      </w:ins>
      <w:ins w:id="9205" w:author="張寶騌 CHANG,PAO-TSUNG" w:date="2022-06-09T23:02:00Z">
        <w:r>
          <w:rPr>
            <w:rFonts w:hint="eastAsia"/>
          </w:rPr>
          <w:t>，可讓</w:t>
        </w:r>
      </w:ins>
      <w:ins w:id="9206" w:author="張寶騌 CHANG,PAO-TSUNG" w:date="2022-06-10T00:02:00Z">
        <w:r w:rsidR="00FB5A11">
          <w:rPr>
            <w:rFonts w:hint="eastAsia"/>
          </w:rPr>
          <w:t>養護人員</w:t>
        </w:r>
      </w:ins>
      <w:ins w:id="9207" w:author="張寶騌 CHANG,PAO-TSUNG" w:date="2022-06-09T23:02:00Z">
        <w:r>
          <w:rPr>
            <w:rFonts w:hint="eastAsia"/>
          </w:rPr>
          <w:t>針對所監測的數據，記錄下目前的監測狀態</w:t>
        </w:r>
      </w:ins>
      <w:ins w:id="9208" w:author="張寶騌 CHANG,PAO-TSUNG" w:date="2022-06-09T23:17:00Z">
        <w:r w:rsidR="007B32EC">
          <w:rPr>
            <w:rFonts w:hint="eastAsia"/>
          </w:rPr>
          <w:t>或進行養護註記，</w:t>
        </w:r>
      </w:ins>
      <w:ins w:id="9209" w:author="張寶騌 CHANG,PAO-TSUNG" w:date="2022-06-09T23:18:00Z">
        <w:r w:rsidR="007B32EC">
          <w:rPr>
            <w:rFonts w:hint="eastAsia"/>
          </w:rPr>
          <w:t>完</w:t>
        </w:r>
      </w:ins>
      <w:ins w:id="9210" w:author="張寶騌 CHANG,PAO-TSUNG" w:date="2022-06-09T23:21:00Z">
        <w:r w:rsidR="004C52AD">
          <w:rPr>
            <w:rFonts w:hint="eastAsia"/>
          </w:rPr>
          <w:t>成</w:t>
        </w:r>
      </w:ins>
      <w:ins w:id="9211" w:author="張寶騌 CHANG,PAO-TSUNG" w:date="2022-06-09T23:18:00Z">
        <w:r w:rsidR="007B32EC">
          <w:rPr>
            <w:rFonts w:hint="eastAsia"/>
          </w:rPr>
          <w:t>後</w:t>
        </w:r>
      </w:ins>
      <w:ins w:id="9212" w:author="張寶騌 CHANG,PAO-TSUNG" w:date="2022-06-10T00:03:00Z">
        <w:r w:rsidR="00FB5A11">
          <w:rPr>
            <w:rFonts w:hint="eastAsia"/>
          </w:rPr>
          <w:t>就可將狀態說明</w:t>
        </w:r>
      </w:ins>
      <w:ins w:id="9213" w:author="張寶騌 CHANG,PAO-TSUNG" w:date="2022-06-09T23:19:00Z">
        <w:r w:rsidR="004C52AD">
          <w:rPr>
            <w:rFonts w:hint="eastAsia"/>
          </w:rPr>
          <w:t>更新至</w:t>
        </w:r>
      </w:ins>
      <w:ins w:id="9214" w:author="張寶騌 CHANG,PAO-TSUNG" w:date="2022-06-09T23:20:00Z">
        <w:r w:rsidR="004C52AD">
          <w:rPr>
            <w:rFonts w:hint="eastAsia"/>
          </w:rPr>
          <w:t>軌道</w:t>
        </w:r>
      </w:ins>
      <w:ins w:id="9215" w:author="張寶騌 CHANG,PAO-TSUNG" w:date="2022-06-09T23:19:00Z">
        <w:r w:rsidR="004C52AD">
          <w:rPr>
            <w:rFonts w:hint="eastAsia"/>
          </w:rPr>
          <w:t>模型</w:t>
        </w:r>
      </w:ins>
      <w:ins w:id="9216" w:author="張寶騌 CHANG,PAO-TSUNG" w:date="2022-06-09T23:20:00Z">
        <w:r w:rsidR="004C52AD">
          <w:rPr>
            <w:rFonts w:hint="eastAsia"/>
          </w:rPr>
          <w:t>中，而</w:t>
        </w:r>
      </w:ins>
      <w:ins w:id="9217" w:author="張寶騌 CHANG,PAO-TSUNG" w:date="2022-06-09T23:21:00Z">
        <w:r w:rsidR="004C52AD">
          <w:rPr>
            <w:rFonts w:hint="eastAsia"/>
          </w:rPr>
          <w:t>養護人員</w:t>
        </w:r>
      </w:ins>
      <w:ins w:id="9218" w:author="張寶騌 CHANG,PAO-TSUNG" w:date="2022-06-10T00:03:00Z">
        <w:r w:rsidR="00FB5A11">
          <w:rPr>
            <w:rFonts w:hint="eastAsia"/>
          </w:rPr>
          <w:t>再</w:t>
        </w:r>
      </w:ins>
      <w:ins w:id="9219" w:author="張寶騌 CHANG,PAO-TSUNG" w:date="2022-06-09T23:21:00Z">
        <w:r w:rsidR="004C52AD">
          <w:rPr>
            <w:rFonts w:hint="eastAsia"/>
          </w:rPr>
          <w:t>回到</w:t>
        </w:r>
      </w:ins>
      <w:ins w:id="9220" w:author="張寶騌 CHANG,PAO-TSUNG" w:date="2022-06-09T23:02:00Z">
        <w:r>
          <w:rPr>
            <w:rFonts w:hint="eastAsia"/>
          </w:rPr>
          <w:t>軌道模型頁面</w:t>
        </w:r>
      </w:ins>
      <w:ins w:id="9221" w:author="張寶騌 CHANG,PAO-TSUNG" w:date="2022-06-09T23:21:00Z">
        <w:r w:rsidR="004C52AD">
          <w:rPr>
            <w:rFonts w:hint="eastAsia"/>
          </w:rPr>
          <w:t>時亦可</w:t>
        </w:r>
      </w:ins>
      <w:ins w:id="9222" w:author="張寶騌 CHANG,PAO-TSUNG" w:date="2022-06-09T23:22:00Z">
        <w:r w:rsidR="004C52AD">
          <w:rPr>
            <w:rFonts w:hint="eastAsia"/>
          </w:rPr>
          <w:t>查閱近期之狀態說明</w:t>
        </w:r>
      </w:ins>
      <w:ins w:id="9223" w:author="張寶騌 CHANG,PAO-TSUNG" w:date="2022-06-10T22:33:00Z">
        <w:r w:rsidR="00000851">
          <w:rPr>
            <w:rFonts w:hint="eastAsia"/>
          </w:rPr>
          <w:t>，如此即完成</w:t>
        </w:r>
      </w:ins>
      <w:ins w:id="9224" w:author="張寶騌 CHANG,PAO-TSUNG" w:date="2022-06-10T22:34:00Z">
        <w:r w:rsidR="00000851">
          <w:rPr>
            <w:rFonts w:hint="eastAsia"/>
          </w:rPr>
          <w:t>該處養護</w:t>
        </w:r>
      </w:ins>
      <w:ins w:id="9225" w:author="張寶騌 CHANG,PAO-TSUNG" w:date="2022-06-10T22:35:00Z">
        <w:r w:rsidR="00000851">
          <w:rPr>
            <w:rFonts w:hint="eastAsia"/>
          </w:rPr>
          <w:t>的查檢</w:t>
        </w:r>
      </w:ins>
      <w:ins w:id="9226" w:author="張寶騌 CHANG,PAO-TSUNG" w:date="2022-06-10T22:34:00Z">
        <w:r w:rsidR="00000851">
          <w:rPr>
            <w:rFonts w:hint="eastAsia"/>
          </w:rPr>
          <w:t>工作</w:t>
        </w:r>
      </w:ins>
      <w:ins w:id="9227" w:author="張寶騌 CHANG,PAO-TSUNG" w:date="2022-06-09T23:22:00Z">
        <w:r w:rsidR="004C52AD">
          <w:rPr>
            <w:rFonts w:hint="eastAsia"/>
          </w:rPr>
          <w:t>。</w:t>
        </w:r>
      </w:ins>
    </w:p>
    <w:p w14:paraId="624C1A39" w14:textId="17DD9A68" w:rsidR="00347F4B" w:rsidRDefault="00347F4B" w:rsidP="004C52AD">
      <w:pPr>
        <w:ind w:left="480" w:firstLine="480"/>
        <w:rPr>
          <w:ins w:id="9228" w:author="張寶騌 CHANG,PAO-TSUNG" w:date="2022-06-10T00:00:00Z"/>
        </w:rPr>
      </w:pPr>
    </w:p>
    <w:p w14:paraId="71B0B719" w14:textId="77777777" w:rsidR="00FB5A11" w:rsidRDefault="00FB5A11">
      <w:pPr>
        <w:widowControl/>
        <w:spacing w:line="240" w:lineRule="auto"/>
        <w:ind w:leftChars="0" w:left="0" w:firstLineChars="0" w:firstLine="0"/>
        <w:rPr>
          <w:ins w:id="9229" w:author="張寶騌 CHANG,PAO-TSUNG" w:date="2022-06-10T00:00:00Z"/>
        </w:rPr>
      </w:pPr>
      <w:ins w:id="9230" w:author="張寶騌 CHANG,PAO-TSUNG" w:date="2022-06-10T00:00:00Z">
        <w:r>
          <w:br w:type="page"/>
        </w:r>
      </w:ins>
    </w:p>
    <w:p w14:paraId="55A91EE3" w14:textId="64971A17" w:rsidR="00C157ED" w:rsidRDefault="008217DE" w:rsidP="008217DE">
      <w:pPr>
        <w:ind w:left="480" w:firstLineChars="0" w:firstLine="0"/>
        <w:jc w:val="both"/>
        <w:rPr>
          <w:ins w:id="9231" w:author="張寶騌 CHANG,PAO-TSUNG" w:date="2022-06-15T13:39:00Z"/>
        </w:rPr>
      </w:pPr>
      <w:ins w:id="9232" w:author="張寶騌 CHANG,PAO-TSUNG" w:date="2022-06-15T13:35:00Z">
        <w:r>
          <w:rPr>
            <w:noProof/>
          </w:rPr>
          <w:lastRenderedPageBreak/>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20"/>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ins>
      <w:ins w:id="9233" w:author="張寶騌 CHANG,PAO-TSUNG" w:date="2022-06-17T21:42:00Z">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56"/>
                      <a:stretch>
                        <a:fillRect/>
                      </a:stretch>
                    </pic:blipFill>
                    <pic:spPr>
                      <a:xfrm>
                        <a:off x="0" y="0"/>
                        <a:ext cx="2666724" cy="1766285"/>
                      </a:xfrm>
                      <a:prstGeom prst="rect">
                        <a:avLst/>
                      </a:prstGeom>
                    </pic:spPr>
                  </pic:pic>
                </a:graphicData>
              </a:graphic>
            </wp:inline>
          </w:drawing>
        </w:r>
      </w:ins>
    </w:p>
    <w:p w14:paraId="511C6BF0" w14:textId="6243CFEE" w:rsidR="00881550" w:rsidRDefault="008217DE">
      <w:pPr>
        <w:pStyle w:val="ac"/>
        <w:spacing w:after="180"/>
        <w:rPr>
          <w:ins w:id="9234" w:author="張寶騌 CHANG,PAO-TSUNG" w:date="2022-06-15T13:29:00Z"/>
        </w:rPr>
        <w:pPrChange w:id="9235" w:author="張寶騌 CHANG,PAO-TSUNG" w:date="2022-06-15T13:37:00Z">
          <w:pPr>
            <w:ind w:left="480" w:firstLine="480"/>
          </w:pPr>
        </w:pPrChange>
      </w:pPr>
      <w:bookmarkStart w:id="9236" w:name="_Toc106974351"/>
      <w:ins w:id="9237" w:author="張寶騌 CHANG,PAO-TSUNG" w:date="2022-06-15T13:37: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0</w:t>
      </w:r>
      <w:r w:rsidR="009700FF">
        <w:fldChar w:fldCharType="end"/>
      </w:r>
      <w:r w:rsidR="00DA22B5">
        <w:rPr>
          <w:rFonts w:hint="eastAsia"/>
        </w:rPr>
        <w:t xml:space="preserve"> </w:t>
      </w:r>
      <w:ins w:id="9238" w:author="張寶騌 CHANG,PAO-TSUNG" w:date="2022-06-15T13:38:00Z">
        <w:r>
          <w:rPr>
            <w:rFonts w:hint="eastAsia"/>
          </w:rPr>
          <w:t>進入模型頁面與監測站資訊頁面</w:t>
        </w:r>
      </w:ins>
      <w:bookmarkEnd w:id="9236"/>
    </w:p>
    <w:p w14:paraId="133FBA03" w14:textId="77777777" w:rsidR="00881550" w:rsidRDefault="00881550" w:rsidP="004C52AD">
      <w:pPr>
        <w:ind w:left="480" w:firstLine="480"/>
        <w:rPr>
          <w:ins w:id="9239" w:author="張寶騌 CHANG,PAO-TSUNG" w:date="2022-06-08T21:57:00Z"/>
        </w:rPr>
      </w:pPr>
    </w:p>
    <w:p w14:paraId="45B75426" w14:textId="149FB348" w:rsidR="00E46D9E" w:rsidRDefault="00E46D9E">
      <w:pPr>
        <w:ind w:leftChars="83" w:left="199" w:firstLineChars="83" w:firstLine="199"/>
        <w:jc w:val="center"/>
        <w:rPr>
          <w:ins w:id="9240" w:author="張寶騌 CHANG,PAO-TSUNG" w:date="2022-06-09T23:02:00Z"/>
        </w:rPr>
        <w:pPrChange w:id="9241" w:author="張寶騌 CHANG,PAO-TSUNG" w:date="2022-06-10T00:01:00Z">
          <w:pPr>
            <w:ind w:left="480" w:firstLine="480"/>
            <w:jc w:val="center"/>
          </w:pPr>
        </w:pPrChange>
      </w:pPr>
      <w:ins w:id="9242" w:author="張寶騌 CHANG,PAO-TSUNG" w:date="2022-06-09T23:02:00Z">
        <w:r w:rsidRPr="00FB790A">
          <w:rPr>
            <w:noProof/>
          </w:rPr>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699551" cy="2054583"/>
                      </a:xfrm>
                      <a:prstGeom prst="rect">
                        <a:avLst/>
                      </a:prstGeom>
                    </pic:spPr>
                  </pic:pic>
                </a:graphicData>
              </a:graphic>
            </wp:inline>
          </w:drawing>
        </w:r>
      </w:ins>
    </w:p>
    <w:p w14:paraId="2742FAC7" w14:textId="75C29ABE" w:rsidR="00C157ED" w:rsidRDefault="00FB790A">
      <w:pPr>
        <w:ind w:leftChars="83" w:left="199" w:firstLineChars="83" w:firstLine="199"/>
        <w:jc w:val="center"/>
        <w:rPr>
          <w:ins w:id="9243" w:author="張寶騌 CHANG,PAO-TSUNG" w:date="2022-06-08T21:57:00Z"/>
        </w:rPr>
        <w:pPrChange w:id="9244" w:author="張寶騌 CHANG,PAO-TSUNG" w:date="2022-06-10T00:01:00Z">
          <w:pPr>
            <w:ind w:left="480" w:firstLine="480"/>
          </w:pPr>
        </w:pPrChange>
      </w:pPr>
      <w:ins w:id="9245" w:author="張寶騌 CHANG,PAO-TSUNG" w:date="2022-06-09T11:47:00Z">
        <w:r w:rsidRPr="00FB790A">
          <w:rPr>
            <w:noProof/>
          </w:rPr>
          <w:drawing>
            <wp:inline distT="0" distB="0" distL="0" distR="0" wp14:anchorId="2A3C9BBE" wp14:editId="656FCA42">
              <wp:extent cx="3691467" cy="2110332"/>
              <wp:effectExtent l="0" t="0" r="4445" b="4445"/>
              <wp:docPr id="2725" name="圖片 2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07712" cy="2119619"/>
                      </a:xfrm>
                      <a:prstGeom prst="rect">
                        <a:avLst/>
                      </a:prstGeom>
                    </pic:spPr>
                  </pic:pic>
                </a:graphicData>
              </a:graphic>
            </wp:inline>
          </w:drawing>
        </w:r>
      </w:ins>
    </w:p>
    <w:p w14:paraId="25A5E62D" w14:textId="10F60D89" w:rsidR="00F212A7" w:rsidRDefault="00FB790A">
      <w:pPr>
        <w:pStyle w:val="ac"/>
        <w:spacing w:after="180"/>
        <w:rPr>
          <w:ins w:id="9246" w:author="張寶騌 CHANG,PAO-TSUNG" w:date="2022-06-08T15:34:00Z"/>
        </w:rPr>
        <w:pPrChange w:id="9247" w:author="張寶騌 CHANG,PAO-TSUNG" w:date="2022-06-09T23:58:00Z">
          <w:pPr>
            <w:ind w:left="480" w:firstLine="480"/>
          </w:pPr>
        </w:pPrChange>
      </w:pPr>
      <w:bookmarkStart w:id="9248" w:name="_Ref105675155"/>
      <w:bookmarkStart w:id="9249" w:name="_Toc106974352"/>
      <w:ins w:id="9250" w:author="張寶騌 CHANG,PAO-TSUNG" w:date="2022-06-09T11:49: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1</w:t>
      </w:r>
      <w:r w:rsidR="009700FF">
        <w:fldChar w:fldCharType="end"/>
      </w:r>
      <w:bookmarkEnd w:id="9248"/>
      <w:r w:rsidR="00DA22B5">
        <w:rPr>
          <w:rFonts w:hint="eastAsia"/>
        </w:rPr>
        <w:t xml:space="preserve"> </w:t>
      </w:r>
      <w:ins w:id="9251" w:author="張寶騌 CHANG,PAO-TSUNG" w:date="2022-06-09T11:49:00Z">
        <w:r>
          <w:rPr>
            <w:rFonts w:hint="eastAsia"/>
          </w:rPr>
          <w:t>U</w:t>
        </w:r>
        <w:r>
          <w:t>nity</w:t>
        </w:r>
        <w:r>
          <w:rPr>
            <w:rFonts w:hint="eastAsia"/>
          </w:rPr>
          <w:t>呈現數據圖表</w:t>
        </w:r>
      </w:ins>
      <w:bookmarkEnd w:id="9249"/>
    </w:p>
    <w:p w14:paraId="4458B118" w14:textId="1741BCED" w:rsidR="00F212A7" w:rsidRDefault="0037237D">
      <w:pPr>
        <w:ind w:leftChars="0" w:left="0" w:firstLineChars="0" w:firstLine="0"/>
        <w:jc w:val="center"/>
        <w:rPr>
          <w:ins w:id="9252" w:author="張寶騌 CHANG,PAO-TSUNG" w:date="2022-06-09T23:58:00Z"/>
        </w:rPr>
        <w:pPrChange w:id="9253" w:author="張寶騌 CHANG,PAO-TSUNG" w:date="2022-06-10T00:01:00Z">
          <w:pPr>
            <w:ind w:left="480" w:firstLine="480"/>
          </w:pPr>
        </w:pPrChange>
      </w:pPr>
      <w:ins w:id="9254" w:author="張寶騌 CHANG,PAO-TSUNG" w:date="2022-06-17T21:44:00Z">
        <w:r w:rsidRPr="0037237D">
          <w:rPr>
            <w:noProof/>
          </w:rPr>
          <w:lastRenderedPageBreak/>
          <w:drawing>
            <wp:inline distT="0" distB="0" distL="0" distR="0" wp14:anchorId="4FF9811A" wp14:editId="18B385EE">
              <wp:extent cx="4814455" cy="1563026"/>
              <wp:effectExtent l="0" t="0" r="5715"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851825" cy="1575158"/>
                      </a:xfrm>
                      <a:prstGeom prst="rect">
                        <a:avLst/>
                      </a:prstGeom>
                    </pic:spPr>
                  </pic:pic>
                </a:graphicData>
              </a:graphic>
            </wp:inline>
          </w:drawing>
        </w:r>
      </w:ins>
    </w:p>
    <w:p w14:paraId="615CE36C" w14:textId="099CB024" w:rsidR="00DD019D" w:rsidRDefault="00DD019D">
      <w:pPr>
        <w:pStyle w:val="ac"/>
        <w:spacing w:after="180"/>
        <w:rPr>
          <w:ins w:id="9255" w:author="張寶騌 CHANG,PAO-TSUNG" w:date="2022-06-08T15:34:00Z"/>
        </w:rPr>
        <w:pPrChange w:id="9256" w:author="張寶騌 CHANG,PAO-TSUNG" w:date="2022-06-09T23:58:00Z">
          <w:pPr>
            <w:ind w:left="480" w:firstLine="480"/>
          </w:pPr>
        </w:pPrChange>
      </w:pPr>
      <w:bookmarkStart w:id="9257" w:name="_Toc106974353"/>
      <w:ins w:id="9258" w:author="張寶騌 CHANG,PAO-TSUNG" w:date="2022-06-09T23:58: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2</w:t>
      </w:r>
      <w:r w:rsidR="009700FF">
        <w:fldChar w:fldCharType="end"/>
      </w:r>
      <w:r w:rsidR="00DA22B5">
        <w:rPr>
          <w:rFonts w:hint="eastAsia"/>
        </w:rPr>
        <w:t xml:space="preserve"> </w:t>
      </w:r>
      <w:ins w:id="9259" w:author="張寶騌 CHANG,PAO-TSUNG" w:date="2022-06-09T23:58:00Z">
        <w:r>
          <w:rPr>
            <w:rFonts w:hint="eastAsia"/>
          </w:rPr>
          <w:t>狀態說明頁面</w:t>
        </w:r>
      </w:ins>
      <w:bookmarkEnd w:id="9257"/>
    </w:p>
    <w:p w14:paraId="64A9FFBB" w14:textId="3EA56EF5" w:rsidR="00F212A7" w:rsidRDefault="0037237D">
      <w:pPr>
        <w:ind w:leftChars="0" w:left="0" w:firstLineChars="0" w:firstLine="0"/>
        <w:jc w:val="center"/>
        <w:rPr>
          <w:ins w:id="9260" w:author="張寶騌 CHANG,PAO-TSUNG" w:date="2022-06-09T23:59:00Z"/>
        </w:rPr>
        <w:pPrChange w:id="9261" w:author="張寶騌 CHANG,PAO-TSUNG" w:date="2022-06-10T00:01:00Z">
          <w:pPr>
            <w:ind w:left="480" w:firstLine="480"/>
          </w:pPr>
        </w:pPrChange>
      </w:pPr>
      <w:ins w:id="9262" w:author="張寶騌 CHANG,PAO-TSUNG" w:date="2022-06-17T21:45:00Z">
        <w:r w:rsidRPr="0037237D">
          <w:rPr>
            <w:noProof/>
          </w:rPr>
          <w:drawing>
            <wp:inline distT="0" distB="0" distL="0" distR="0" wp14:anchorId="6B9E76CE" wp14:editId="0A07E9CC">
              <wp:extent cx="4364182" cy="2772823"/>
              <wp:effectExtent l="0" t="0" r="0" b="889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377570" cy="2781329"/>
                      </a:xfrm>
                      <a:prstGeom prst="rect">
                        <a:avLst/>
                      </a:prstGeom>
                    </pic:spPr>
                  </pic:pic>
                </a:graphicData>
              </a:graphic>
            </wp:inline>
          </w:drawing>
        </w:r>
      </w:ins>
    </w:p>
    <w:p w14:paraId="6A86E8AD" w14:textId="3A73CBC5" w:rsidR="00DD019D" w:rsidRDefault="00DD019D">
      <w:pPr>
        <w:pStyle w:val="ac"/>
        <w:spacing w:after="180"/>
        <w:rPr>
          <w:ins w:id="9263" w:author="張寶騌 CHANG,PAO-TSUNG" w:date="2022-06-08T15:34:00Z"/>
        </w:rPr>
        <w:pPrChange w:id="9264" w:author="張寶騌 CHANG,PAO-TSUNG" w:date="2022-06-09T23:59:00Z">
          <w:pPr>
            <w:ind w:left="480" w:firstLine="480"/>
          </w:pPr>
        </w:pPrChange>
      </w:pPr>
      <w:bookmarkStart w:id="9265" w:name="_Ref105711758"/>
      <w:bookmarkStart w:id="9266" w:name="_Toc106974354"/>
      <w:ins w:id="9267" w:author="張寶騌 CHANG,PAO-TSUNG" w:date="2022-06-09T23:59:00Z">
        <w:r>
          <w:rPr>
            <w:rFonts w:hint="eastAsia"/>
          </w:rPr>
          <w:t>圖</w:t>
        </w:r>
        <w:r>
          <w:rPr>
            <w:rFonts w:hint="eastAsia"/>
          </w:rPr>
          <w:t xml:space="preserve"> </w:t>
        </w:r>
      </w:ins>
      <w:r w:rsidR="009700FF">
        <w:fldChar w:fldCharType="begin"/>
      </w:r>
      <w:r w:rsidR="009700FF">
        <w:instrText xml:space="preserve"> </w:instrText>
      </w:r>
      <w:r w:rsidR="009700FF">
        <w:rPr>
          <w:rFonts w:hint="eastAsia"/>
        </w:rPr>
        <w:instrText>STYLEREF 1 \s</w:instrText>
      </w:r>
      <w:r w:rsidR="009700FF">
        <w:instrText xml:space="preserve"> </w:instrText>
      </w:r>
      <w:r w:rsidR="009700FF">
        <w:fldChar w:fldCharType="separate"/>
      </w:r>
      <w:r w:rsidR="009700FF">
        <w:rPr>
          <w:noProof/>
        </w:rPr>
        <w:t>4</w:t>
      </w:r>
      <w:r w:rsidR="009700FF">
        <w:fldChar w:fldCharType="end"/>
      </w:r>
      <w:r w:rsidR="009700FF">
        <w:noBreakHyphen/>
      </w:r>
      <w:r w:rsidR="009700FF">
        <w:fldChar w:fldCharType="begin"/>
      </w:r>
      <w:r w:rsidR="009700FF">
        <w:instrText xml:space="preserve"> </w:instrText>
      </w:r>
      <w:r w:rsidR="009700FF">
        <w:rPr>
          <w:rFonts w:hint="eastAsia"/>
        </w:rPr>
        <w:instrText xml:space="preserve">SEQ </w:instrText>
      </w:r>
      <w:r w:rsidR="009700FF">
        <w:rPr>
          <w:rFonts w:hint="eastAsia"/>
        </w:rPr>
        <w:instrText>圖</w:instrText>
      </w:r>
      <w:r w:rsidR="009700FF">
        <w:rPr>
          <w:rFonts w:hint="eastAsia"/>
        </w:rPr>
        <w:instrText xml:space="preserve"> \* ARABIC \s 1</w:instrText>
      </w:r>
      <w:r w:rsidR="009700FF">
        <w:instrText xml:space="preserve"> </w:instrText>
      </w:r>
      <w:r w:rsidR="009700FF">
        <w:fldChar w:fldCharType="separate"/>
      </w:r>
      <w:r w:rsidR="009700FF">
        <w:rPr>
          <w:noProof/>
        </w:rPr>
        <w:t>13</w:t>
      </w:r>
      <w:r w:rsidR="009700FF">
        <w:fldChar w:fldCharType="end"/>
      </w:r>
      <w:bookmarkEnd w:id="9265"/>
      <w:r w:rsidR="00DA22B5">
        <w:rPr>
          <w:rFonts w:hint="eastAsia"/>
        </w:rPr>
        <w:t xml:space="preserve"> </w:t>
      </w:r>
      <w:ins w:id="9268" w:author="張寶騌 CHANG,PAO-TSUNG" w:date="2022-06-09T23:59:00Z">
        <w:r>
          <w:rPr>
            <w:rFonts w:hint="eastAsia"/>
          </w:rPr>
          <w:t>更新狀態說明於模型頁面</w:t>
        </w:r>
      </w:ins>
      <w:bookmarkEnd w:id="9266"/>
    </w:p>
    <w:p w14:paraId="758A165F" w14:textId="28AA5313" w:rsidR="00451AC5" w:rsidRDefault="00451AC5">
      <w:pPr>
        <w:widowControl/>
        <w:spacing w:line="240" w:lineRule="auto"/>
        <w:ind w:leftChars="0" w:left="0" w:firstLineChars="0" w:firstLine="0"/>
      </w:pPr>
      <w:r>
        <w:br w:type="page"/>
      </w:r>
    </w:p>
    <w:p w14:paraId="39544F54" w14:textId="062E9A58" w:rsidR="003C5249" w:rsidRDefault="00CD54B3">
      <w:pPr>
        <w:pStyle w:val="1"/>
        <w:spacing w:after="360"/>
      </w:pPr>
      <w:r>
        <w:rPr>
          <w:rFonts w:hint="eastAsia"/>
        </w:rPr>
        <w:lastRenderedPageBreak/>
        <w:t xml:space="preserve">　</w:t>
      </w:r>
      <w:bookmarkStart w:id="9269" w:name="_Toc107006025"/>
      <w:r w:rsidR="0019348A" w:rsidRPr="00F037DC">
        <w:t>結</w:t>
      </w:r>
      <w:r w:rsidR="00BE64D8">
        <w:rPr>
          <w:rFonts w:hint="eastAsia"/>
        </w:rPr>
        <w:t>論與建議</w:t>
      </w:r>
      <w:bookmarkEnd w:id="9269"/>
    </w:p>
    <w:p w14:paraId="488E2822" w14:textId="4A9B7628" w:rsidR="002716BF" w:rsidRDefault="00E50D1D" w:rsidP="00AF0DE7">
      <w:pPr>
        <w:ind w:left="480" w:firstLine="480"/>
      </w:pPr>
      <w:r w:rsidRPr="00E50D1D">
        <w:rPr>
          <w:rFonts w:hint="eastAsia"/>
        </w:rPr>
        <w:t>本研究提出</w:t>
      </w:r>
      <w:proofErr w:type="gramStart"/>
      <w:r w:rsidRPr="00E50D1D">
        <w:rPr>
          <w:rFonts w:hint="eastAsia"/>
        </w:rPr>
        <w:t>一個物聯網</w:t>
      </w:r>
      <w:proofErr w:type="gramEnd"/>
      <w:r w:rsidRPr="00E50D1D">
        <w:rPr>
          <w:rFonts w:hint="eastAsia"/>
        </w:rPr>
        <w:t>監測應用於軌道場域的架構，並且能將軌道狀態透過無線通訊設備將回傳，經處理後呈現於軌道互動平台，期提供養護人員有較直觀的管理方式。</w:t>
      </w:r>
      <w:r w:rsidR="00AF0DE7" w:rsidRPr="00AF0DE7">
        <w:rPr>
          <w:rFonts w:hint="eastAsia"/>
        </w:rPr>
        <w:t>本章節</w:t>
      </w:r>
      <w:r>
        <w:rPr>
          <w:rFonts w:hint="eastAsia"/>
        </w:rPr>
        <w:t>即</w:t>
      </w:r>
      <w:r w:rsidR="00AF0DE7" w:rsidRPr="00AF0DE7">
        <w:rPr>
          <w:rFonts w:hint="eastAsia"/>
        </w:rPr>
        <w:t>針對研究中各面向所獲成果以及所遇到的問題，</w:t>
      </w:r>
      <w:r w:rsidR="00AF0DE7">
        <w:rPr>
          <w:rFonts w:hint="eastAsia"/>
        </w:rPr>
        <w:t>說明結論</w:t>
      </w:r>
      <w:r w:rsidR="00AF0DE7" w:rsidRPr="00AF0DE7">
        <w:rPr>
          <w:rFonts w:hint="eastAsia"/>
        </w:rPr>
        <w:t>與提出改善建議</w:t>
      </w:r>
      <w:r>
        <w:rPr>
          <w:rFonts w:hint="eastAsia"/>
        </w:rPr>
        <w:t>，</w:t>
      </w:r>
      <w:r w:rsidR="00AF0DE7">
        <w:rPr>
          <w:rFonts w:hint="eastAsia"/>
        </w:rPr>
        <w:t>透過本研究之經驗，作為後續發展之基礎。</w:t>
      </w:r>
      <w:r w:rsidR="00AF0DE7" w:rsidRPr="00AF0DE7">
        <w:rPr>
          <w:rFonts w:hint="eastAsia"/>
        </w:rPr>
        <w:t>將分成整體架構、</w:t>
      </w:r>
      <w:r w:rsidR="00476DD3">
        <w:rPr>
          <w:rFonts w:hint="eastAsia"/>
        </w:rPr>
        <w:t>狀態趨勢觀察、</w:t>
      </w:r>
      <w:r w:rsidR="00AF0DE7" w:rsidRPr="00AF0DE7">
        <w:rPr>
          <w:rFonts w:hint="eastAsia"/>
        </w:rPr>
        <w:t>監測模組</w:t>
      </w:r>
      <w:r w:rsidR="00371F4C">
        <w:rPr>
          <w:rFonts w:hint="eastAsia"/>
        </w:rPr>
        <w:t>、</w:t>
      </w:r>
      <w:r w:rsidR="00AF0DE7" w:rsidRPr="00AF0DE7">
        <w:rPr>
          <w:rFonts w:hint="eastAsia"/>
        </w:rPr>
        <w:t>互動平台</w:t>
      </w:r>
      <w:r w:rsidR="00371F4C">
        <w:rPr>
          <w:rFonts w:hint="eastAsia"/>
        </w:rPr>
        <w:t>與後續應用</w:t>
      </w:r>
      <w:r>
        <w:rPr>
          <w:rFonts w:hint="eastAsia"/>
        </w:rPr>
        <w:t>等</w:t>
      </w:r>
      <w:r w:rsidR="00AF0DE7" w:rsidRPr="00AF0DE7">
        <w:rPr>
          <w:rFonts w:hint="eastAsia"/>
        </w:rPr>
        <w:t>方面進行說明</w:t>
      </w:r>
    </w:p>
    <w:p w14:paraId="5EA1B059" w14:textId="6395644A" w:rsidR="002716BF" w:rsidRDefault="002716BF" w:rsidP="002716BF">
      <w:pPr>
        <w:ind w:left="480" w:firstLine="480"/>
      </w:pPr>
    </w:p>
    <w:p w14:paraId="7535501C" w14:textId="3F1E9D33" w:rsidR="00626EBF" w:rsidRPr="00243F4E" w:rsidRDefault="00626EBF" w:rsidP="00243F4E">
      <w:pPr>
        <w:ind w:leftChars="0" w:left="480" w:firstLineChars="0" w:firstLine="480"/>
        <w:rPr>
          <w:b/>
          <w:bCs/>
        </w:rPr>
      </w:pPr>
      <w:r w:rsidRPr="00243F4E">
        <w:rPr>
          <w:rFonts w:hint="eastAsia"/>
          <w:b/>
          <w:bCs/>
        </w:rPr>
        <w:t>整體架構</w:t>
      </w:r>
    </w:p>
    <w:p w14:paraId="14F959E5" w14:textId="08F43490" w:rsidR="00E50D1D" w:rsidRDefault="00875581" w:rsidP="00E50D1D">
      <w:pPr>
        <w:pStyle w:val="aa"/>
        <w:numPr>
          <w:ilvl w:val="0"/>
          <w:numId w:val="1"/>
        </w:numPr>
        <w:ind w:leftChars="0" w:left="960" w:firstLineChars="0"/>
        <w:jc w:val="both"/>
      </w:pPr>
      <w:r>
        <w:rPr>
          <w:rFonts w:hint="eastAsia"/>
        </w:rPr>
        <w:t>本</w:t>
      </w:r>
      <w:r w:rsidR="00E50D1D">
        <w:rPr>
          <w:rFonts w:hint="eastAsia"/>
        </w:rPr>
        <w:t>主要架構為使用</w:t>
      </w:r>
      <w:ins w:id="9270" w:author="張寶騌 CHANG,PAO-TSUNG" w:date="2022-06-10T13:17:00Z">
        <w:r w:rsidR="00E50D1D">
          <w:t>Arduino</w:t>
        </w:r>
      </w:ins>
      <w:r w:rsidR="00E50D1D">
        <w:rPr>
          <w:rFonts w:hint="eastAsia"/>
        </w:rPr>
        <w:t>與相關感測元件</w:t>
      </w:r>
      <w:r>
        <w:rPr>
          <w:rFonts w:hint="eastAsia"/>
        </w:rPr>
        <w:t>(</w:t>
      </w:r>
      <w:r w:rsidRPr="00875581">
        <w:t>MPU6050,</w:t>
      </w:r>
      <w:r>
        <w:t xml:space="preserve"> </w:t>
      </w:r>
      <w:r w:rsidRPr="00875581">
        <w:t>KSM 133, BF350-3AA</w:t>
      </w:r>
      <w:r>
        <w:rPr>
          <w:rFonts w:hint="eastAsia"/>
        </w:rPr>
        <w:t>)</w:t>
      </w:r>
      <w:r w:rsidR="00E50D1D">
        <w:rPr>
          <w:rFonts w:hint="eastAsia"/>
        </w:rPr>
        <w:t>組成監測模組</w:t>
      </w:r>
      <w:r>
        <w:rPr>
          <w:rFonts w:hint="eastAsia"/>
        </w:rPr>
        <w:t>，透過</w:t>
      </w:r>
      <w:r>
        <w:t>Cat M1</w:t>
      </w:r>
      <w:r>
        <w:rPr>
          <w:rFonts w:hint="eastAsia"/>
        </w:rPr>
        <w:t>無線傳輸模組將感測數據回傳。經處理分析其趨勢後，將</w:t>
      </w:r>
      <w:r w:rsidR="00A85624">
        <w:rPr>
          <w:rFonts w:hint="eastAsia"/>
        </w:rPr>
        <w:t>檔案</w:t>
      </w:r>
      <w:proofErr w:type="gramStart"/>
      <w:r w:rsidR="00A85624">
        <w:rPr>
          <w:rFonts w:hint="eastAsia"/>
        </w:rPr>
        <w:t>匯</w:t>
      </w:r>
      <w:proofErr w:type="gramEnd"/>
      <w:r w:rsidR="00A85624">
        <w:rPr>
          <w:rFonts w:hint="eastAsia"/>
        </w:rPr>
        <w:t>至</w:t>
      </w:r>
      <w:r w:rsidR="00A85624">
        <w:rPr>
          <w:rFonts w:hint="eastAsia"/>
        </w:rPr>
        <w:t>Unity</w:t>
      </w:r>
      <w:r w:rsidR="00A85624">
        <w:rPr>
          <w:rFonts w:hint="eastAsia"/>
        </w:rPr>
        <w:t>互動平台，使其透過</w:t>
      </w:r>
      <w:r w:rsidR="00A85624">
        <w:t>UI</w:t>
      </w:r>
      <w:r w:rsidR="00A85624">
        <w:rPr>
          <w:rFonts w:hint="eastAsia"/>
        </w:rPr>
        <w:t>圖表介面呈現並提供填寫</w:t>
      </w:r>
      <w:r w:rsidR="00371F4C">
        <w:rPr>
          <w:rFonts w:hint="eastAsia"/>
        </w:rPr>
        <w:t>狀態</w:t>
      </w:r>
      <w:r w:rsidR="00A85624">
        <w:rPr>
          <w:rFonts w:hint="eastAsia"/>
        </w:rPr>
        <w:t>註記的</w:t>
      </w:r>
      <w:r w:rsidR="00371F4C">
        <w:rPr>
          <w:rFonts w:hint="eastAsia"/>
        </w:rPr>
        <w:t>表單。對於管理人員可以視覺化的</w:t>
      </w:r>
      <w:r w:rsidR="006A1172">
        <w:rPr>
          <w:rFonts w:hint="eastAsia"/>
        </w:rPr>
        <w:t>方式追蹤該監測點的狀態。</w:t>
      </w:r>
    </w:p>
    <w:p w14:paraId="2DAAC4D9" w14:textId="226CB1C0" w:rsidR="00E50D1D" w:rsidRDefault="00E50D1D" w:rsidP="00E50D1D">
      <w:pPr>
        <w:pStyle w:val="aa"/>
        <w:numPr>
          <w:ilvl w:val="0"/>
          <w:numId w:val="1"/>
        </w:numPr>
        <w:ind w:leftChars="0" w:left="960" w:firstLineChars="0"/>
        <w:jc w:val="both"/>
      </w:pPr>
      <w:ins w:id="9271" w:author="張寶騌 CHANG,PAO-TSUNG" w:date="2022-06-10T13:21:00Z">
        <w:r>
          <w:rPr>
            <w:rFonts w:hint="eastAsia"/>
          </w:rPr>
          <w:t>因軌道系統為</w:t>
        </w:r>
      </w:ins>
      <w:ins w:id="9272" w:author="張寶騌 CHANG,PAO-TSUNG" w:date="2022-06-10T13:30:00Z">
        <w:r>
          <w:rPr>
            <w:rFonts w:hint="eastAsia"/>
          </w:rPr>
          <w:t>一大範圍且連續型的</w:t>
        </w:r>
      </w:ins>
      <w:ins w:id="9273" w:author="張寶騌 CHANG,PAO-TSUNG" w:date="2022-06-10T13:22:00Z">
        <w:r>
          <w:rPr>
            <w:rFonts w:hint="eastAsia"/>
          </w:rPr>
          <w:t>工程，若要</w:t>
        </w:r>
      </w:ins>
      <w:ins w:id="9274" w:author="張寶騌 CHANG,PAO-TSUNG" w:date="2022-06-10T13:24:00Z">
        <w:r>
          <w:rPr>
            <w:rFonts w:hint="eastAsia"/>
          </w:rPr>
          <w:t>瞭解軌道的</w:t>
        </w:r>
      </w:ins>
      <w:r>
        <w:rPr>
          <w:rFonts w:hint="eastAsia"/>
        </w:rPr>
        <w:t>狀態</w:t>
      </w:r>
      <w:ins w:id="9275" w:author="張寶騌 CHANG,PAO-TSUNG" w:date="2022-06-10T13:24:00Z">
        <w:r>
          <w:rPr>
            <w:rFonts w:hint="eastAsia"/>
          </w:rPr>
          <w:t>趨勢則需要廣泛</w:t>
        </w:r>
        <w:proofErr w:type="gramStart"/>
        <w:r>
          <w:rPr>
            <w:rFonts w:hint="eastAsia"/>
          </w:rPr>
          <w:t>佈</w:t>
        </w:r>
        <w:proofErr w:type="gramEnd"/>
        <w:r>
          <w:rPr>
            <w:rFonts w:hint="eastAsia"/>
          </w:rPr>
          <w:t>設監測</w:t>
        </w:r>
      </w:ins>
      <w:ins w:id="9276" w:author="張寶騌 CHANG,PAO-TSUNG" w:date="2022-06-10T13:25:00Z">
        <w:r>
          <w:rPr>
            <w:rFonts w:hint="eastAsia"/>
          </w:rPr>
          <w:t>站</w:t>
        </w:r>
      </w:ins>
      <w:r w:rsidR="006A1172">
        <w:rPr>
          <w:rFonts w:hint="eastAsia"/>
        </w:rPr>
        <w:t>。</w:t>
      </w:r>
      <w:ins w:id="9277" w:author="張寶騌 CHANG,PAO-TSUNG" w:date="2022-06-10T13:28:00Z">
        <w:r>
          <w:rPr>
            <w:rFonts w:hint="eastAsia"/>
          </w:rPr>
          <w:t>因</w:t>
        </w:r>
      </w:ins>
      <w:r w:rsidR="006A1172">
        <w:rPr>
          <w:rFonts w:hint="eastAsia"/>
        </w:rPr>
        <w:t>使用</w:t>
      </w:r>
      <w:ins w:id="9278" w:author="張寶騌 CHANG,PAO-TSUNG" w:date="2022-06-10T13:17:00Z">
        <w:r>
          <w:t>Arduino</w:t>
        </w:r>
      </w:ins>
      <w:r w:rsidR="006A1172">
        <w:rPr>
          <w:rFonts w:hint="eastAsia"/>
        </w:rPr>
        <w:t>作為監測站</w:t>
      </w:r>
      <w:ins w:id="9279" w:author="張寶騌 CHANG,PAO-TSUNG" w:date="2022-06-10T13:28:00Z">
        <w:r>
          <w:rPr>
            <w:rFonts w:hint="eastAsia"/>
          </w:rPr>
          <w:t>具有</w:t>
        </w:r>
      </w:ins>
      <w:r w:rsidR="00DC1295">
        <w:rPr>
          <w:rFonts w:hint="eastAsia"/>
        </w:rPr>
        <w:t>較高的</w:t>
      </w:r>
      <w:ins w:id="9280" w:author="張寶騌 CHANG,PAO-TSUNG" w:date="2022-06-10T13:29:00Z">
        <w:r>
          <w:rPr>
            <w:rFonts w:hint="eastAsia"/>
          </w:rPr>
          <w:t>經濟性及開發效率，</w:t>
        </w:r>
      </w:ins>
      <w:r w:rsidR="00DC1295">
        <w:rPr>
          <w:rFonts w:hint="eastAsia"/>
        </w:rPr>
        <w:t>可多點</w:t>
      </w:r>
      <w:proofErr w:type="gramStart"/>
      <w:r w:rsidR="00DC1295">
        <w:rPr>
          <w:rFonts w:hint="eastAsia"/>
        </w:rPr>
        <w:t>佈</w:t>
      </w:r>
      <w:proofErr w:type="gramEnd"/>
      <w:r w:rsidR="00DC1295">
        <w:rPr>
          <w:rFonts w:hint="eastAsia"/>
        </w:rPr>
        <w:t>設作為狀態判斷依據，適合應用於軌道場域。</w:t>
      </w:r>
      <w:del w:id="9281" w:author="張寶騌 CHANG,PAO-TSUNG" w:date="2022-06-10T13:17:00Z">
        <w:r w:rsidDel="00C04C02">
          <w:rPr>
            <w:rFonts w:hint="eastAsia"/>
          </w:rPr>
          <w:delText>因軌道系統各</w:delText>
        </w:r>
      </w:del>
      <w:del w:id="9282" w:author="張寶騌 CHANG,PAO-TSUNG" w:date="2022-05-14T19:01:00Z">
        <w:r w:rsidDel="005B080E">
          <w:rPr>
            <w:rFonts w:hint="eastAsia"/>
          </w:rPr>
          <w:delText>物件同質性高且為一連續數十公里的結構物，因此運用自動化的方式建模如運用</w:delText>
        </w:r>
        <w:r w:rsidDel="005B080E">
          <w:rPr>
            <w:rFonts w:hint="eastAsia"/>
          </w:rPr>
          <w:delText>Dynamo</w:delText>
        </w:r>
        <w:r w:rsidDel="005B080E">
          <w:rPr>
            <w:rFonts w:hint="eastAsia"/>
          </w:rPr>
          <w:delText>軟體編寫可有較高的效率。</w:delText>
        </w:r>
      </w:del>
    </w:p>
    <w:p w14:paraId="40ACC4E0" w14:textId="3F09897C" w:rsidR="00626EBF" w:rsidRDefault="00626EBF"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27A274F3" w14:textId="7D3FC0A1" w:rsidR="00626EBF" w:rsidRDefault="00432487" w:rsidP="00432487">
      <w:pPr>
        <w:pStyle w:val="aa"/>
        <w:numPr>
          <w:ilvl w:val="0"/>
          <w:numId w:val="1"/>
        </w:numPr>
        <w:ind w:leftChars="0" w:left="960" w:firstLineChars="0"/>
        <w:jc w:val="both"/>
      </w:pPr>
      <w:r w:rsidRPr="00432487">
        <w:rPr>
          <w:rFonts w:hint="eastAsia"/>
        </w:rPr>
        <w:t>由近一個月的監測數據中發現，平均而言，在動態橫向阻力方面，區間車有較大的阻力值，可能是因為與有較高的通過速度有關；在振動加速度方面，則是自強號有較大的加速度。</w:t>
      </w:r>
    </w:p>
    <w:p w14:paraId="7FE4FB65" w14:textId="0FF81F53" w:rsidR="00243F4E" w:rsidRDefault="00243F4E" w:rsidP="00432487">
      <w:pPr>
        <w:pStyle w:val="aa"/>
        <w:numPr>
          <w:ilvl w:val="0"/>
          <w:numId w:val="1"/>
        </w:numPr>
        <w:ind w:leftChars="0" w:left="960" w:firstLineChars="0"/>
        <w:jc w:val="both"/>
      </w:pPr>
      <w:r w:rsidRPr="00243F4E">
        <w:rPr>
          <w:rFonts w:hint="eastAsia"/>
        </w:rPr>
        <w:t>由數據趨勢中，</w:t>
      </w:r>
      <w:r>
        <w:rPr>
          <w:rFonts w:hint="eastAsia"/>
        </w:rPr>
        <w:t>觀察到</w:t>
      </w:r>
      <w:r w:rsidRPr="00243F4E">
        <w:rPr>
          <w:rFonts w:hint="eastAsia"/>
        </w:rPr>
        <w:t>三班車的動態橫向阻力呈現微幅上升的趨勢，</w:t>
      </w:r>
      <w:r w:rsidR="0025284C">
        <w:rPr>
          <w:rFonts w:hint="eastAsia"/>
        </w:rPr>
        <w:t>以區間車上升較明顯</w:t>
      </w:r>
      <w:r w:rsidRPr="00243F4E">
        <w:rPr>
          <w:rFonts w:hint="eastAsia"/>
        </w:rPr>
        <w:t>。在振動加速度方面，自強號與區間車呈現微幅增大的現</w:t>
      </w:r>
      <w:r w:rsidRPr="00243F4E">
        <w:rPr>
          <w:rFonts w:hint="eastAsia"/>
        </w:rPr>
        <w:lastRenderedPageBreak/>
        <w:t>象，</w:t>
      </w:r>
      <w:r w:rsidR="0012707D" w:rsidRPr="0012707D">
        <w:rPr>
          <w:rFonts w:hint="eastAsia"/>
        </w:rPr>
        <w:t>普悠</w:t>
      </w:r>
      <w:proofErr w:type="gramStart"/>
      <w:r w:rsidR="0012707D" w:rsidRPr="0012707D">
        <w:rPr>
          <w:rFonts w:hint="eastAsia"/>
        </w:rPr>
        <w:t>瑪</w:t>
      </w:r>
      <w:proofErr w:type="gramEnd"/>
      <w:r w:rsidR="0012707D" w:rsidRPr="0012707D">
        <w:rPr>
          <w:rFonts w:hint="eastAsia"/>
        </w:rPr>
        <w:t>呈現下降趨勢</w:t>
      </w:r>
      <w:r w:rsidRPr="00243F4E">
        <w:rPr>
          <w:rFonts w:hint="eastAsia"/>
        </w:rPr>
        <w:t>。</w:t>
      </w:r>
    </w:p>
    <w:p w14:paraId="7C6C5635" w14:textId="0F09ED4D" w:rsidR="00243F4E" w:rsidRDefault="00243F4E" w:rsidP="00432487">
      <w:pPr>
        <w:pStyle w:val="aa"/>
        <w:numPr>
          <w:ilvl w:val="0"/>
          <w:numId w:val="1"/>
        </w:numPr>
        <w:ind w:leftChars="0" w:left="960" w:firstLineChars="0"/>
        <w:jc w:val="both"/>
      </w:pPr>
      <w:r>
        <w:rPr>
          <w:rFonts w:hint="eastAsia"/>
        </w:rPr>
        <w:t>在變異性的趨勢中，觀察到</w:t>
      </w:r>
      <w:r w:rsidR="0025284C">
        <w:rPr>
          <w:rFonts w:hint="eastAsia"/>
        </w:rPr>
        <w:t>三班車的</w:t>
      </w:r>
      <w:r>
        <w:rPr>
          <w:rFonts w:hint="eastAsia"/>
        </w:rPr>
        <w:t>橫向阻力變異數皆呈現上升</w:t>
      </w:r>
      <w:r w:rsidR="0025284C">
        <w:rPr>
          <w:rFonts w:hint="eastAsia"/>
        </w:rPr>
        <w:t>趨勢，以自強號上升最明顯。在振動加速度變異數方面，僅有自強號有明顯上升，</w:t>
      </w:r>
      <w:r w:rsidR="0025284C" w:rsidRPr="0025284C">
        <w:rPr>
          <w:rFonts w:hint="eastAsia"/>
        </w:rPr>
        <w:t>普悠</w:t>
      </w:r>
      <w:proofErr w:type="gramStart"/>
      <w:r w:rsidR="0025284C" w:rsidRPr="0025284C">
        <w:rPr>
          <w:rFonts w:hint="eastAsia"/>
        </w:rPr>
        <w:t>瑪</w:t>
      </w:r>
      <w:proofErr w:type="gramEnd"/>
      <w:r w:rsidR="0025284C" w:rsidRPr="0025284C">
        <w:rPr>
          <w:rFonts w:hint="eastAsia"/>
        </w:rPr>
        <w:t>和區間車呈現穩定狀態</w:t>
      </w:r>
      <w:r w:rsidR="0025284C">
        <w:rPr>
          <w:rFonts w:hint="eastAsia"/>
        </w:rPr>
        <w:t>。</w:t>
      </w:r>
    </w:p>
    <w:p w14:paraId="4360D6C5" w14:textId="77777777" w:rsidR="00B75CE9" w:rsidRDefault="00B75CE9" w:rsidP="00B75CE9">
      <w:pPr>
        <w:pStyle w:val="aa"/>
        <w:numPr>
          <w:ilvl w:val="0"/>
          <w:numId w:val="1"/>
        </w:numPr>
        <w:ind w:leftChars="0" w:left="960" w:firstLineChars="0"/>
        <w:jc w:val="both"/>
      </w:pPr>
      <w:ins w:id="9283" w:author="張寶騌 CHANG,PAO-TSUNG" w:date="2022-06-15T02:12:00Z">
        <w:r>
          <w:rPr>
            <w:rFonts w:hint="eastAsia"/>
          </w:rPr>
          <w:t>由於</w:t>
        </w:r>
      </w:ins>
      <w:ins w:id="9284" w:author="張寶騌 CHANG,PAO-TSUNG" w:date="2022-06-15T02:23:00Z">
        <w:r>
          <w:rPr>
            <w:rFonts w:hint="eastAsia"/>
          </w:rPr>
          <w:t>量測</w:t>
        </w:r>
      </w:ins>
      <w:ins w:id="9285" w:author="張寶騌 CHANG,PAO-TSUNG" w:date="2022-06-15T02:12:00Z">
        <w:r>
          <w:rPr>
            <w:rFonts w:hint="eastAsia"/>
          </w:rPr>
          <w:t>橫向阻力</w:t>
        </w:r>
      </w:ins>
      <w:ins w:id="9286" w:author="張寶騌 CHANG,PAO-TSUNG" w:date="2022-06-15T02:23:00Z">
        <w:r>
          <w:rPr>
            <w:rFonts w:hint="eastAsia"/>
          </w:rPr>
          <w:t>的重量感測</w:t>
        </w:r>
      </w:ins>
      <w:r>
        <w:rPr>
          <w:rFonts w:hint="eastAsia"/>
        </w:rPr>
        <w:t>器</w:t>
      </w:r>
      <w:ins w:id="9287" w:author="張寶騌 CHANG,PAO-TSUNG" w:date="2022-06-15T02:12:00Z">
        <w:r>
          <w:rPr>
            <w:rFonts w:hint="eastAsia"/>
          </w:rPr>
          <w:t>僅裝置於曲線</w:t>
        </w:r>
        <w:proofErr w:type="gramStart"/>
        <w:r>
          <w:rPr>
            <w:rFonts w:hint="eastAsia"/>
          </w:rPr>
          <w:t>外</w:t>
        </w:r>
      </w:ins>
      <w:ins w:id="9288" w:author="張寶騌 CHANG,PAO-TSUNG" w:date="2022-06-15T02:13:00Z">
        <w:r>
          <w:rPr>
            <w:rFonts w:hint="eastAsia"/>
          </w:rPr>
          <w:t>軌側</w:t>
        </w:r>
        <w:proofErr w:type="gramEnd"/>
        <w:r>
          <w:rPr>
            <w:rFonts w:hint="eastAsia"/>
          </w:rPr>
          <w:t>，因</w:t>
        </w:r>
      </w:ins>
      <w:ins w:id="9289" w:author="張寶騌 CHANG,PAO-TSUNG" w:date="2022-06-15T02:22:00Z">
        <w:r>
          <w:rPr>
            <w:rFonts w:hint="eastAsia"/>
          </w:rPr>
          <w:t>為</w:t>
        </w:r>
      </w:ins>
      <w:ins w:id="9290" w:author="張寶騌 CHANG,PAO-TSUNG" w:date="2022-06-15T02:19:00Z">
        <w:r>
          <w:rPr>
            <w:rFonts w:hint="eastAsia"/>
          </w:rPr>
          <w:t>發現</w:t>
        </w:r>
      </w:ins>
      <w:r>
        <w:rPr>
          <w:rFonts w:hint="eastAsia"/>
        </w:rPr>
        <w:t>通過該路段的車速不算高，</w:t>
      </w:r>
      <w:ins w:id="9291" w:author="張寶騌 CHANG,PAO-TSUNG" w:date="2022-06-15T02:19:00Z">
        <w:r>
          <w:rPr>
            <w:rFonts w:hint="eastAsia"/>
          </w:rPr>
          <w:t>有</w:t>
        </w:r>
      </w:ins>
      <w:ins w:id="9292" w:author="張寶騌 CHANG,PAO-TSUNG" w:date="2022-06-15T02:20:00Z">
        <w:r>
          <w:rPr>
            <w:rFonts w:hint="eastAsia"/>
          </w:rPr>
          <w:t>超高過量</w:t>
        </w:r>
      </w:ins>
      <w:ins w:id="9293" w:author="張寶騌 CHANG,PAO-TSUNG" w:date="2022-06-15T02:21:00Z">
        <w:r>
          <w:rPr>
            <w:rFonts w:hint="eastAsia"/>
          </w:rPr>
          <w:t>之情形，</w:t>
        </w:r>
      </w:ins>
      <w:r>
        <w:rPr>
          <w:rFonts w:hint="eastAsia"/>
        </w:rPr>
        <w:t>所以</w:t>
      </w:r>
      <w:ins w:id="9294" w:author="張寶騌 CHANG,PAO-TSUNG" w:date="2022-06-15T02:21:00Z">
        <w:r>
          <w:rPr>
            <w:rFonts w:hint="eastAsia"/>
          </w:rPr>
          <w:t>列車是產生</w:t>
        </w:r>
      </w:ins>
      <w:ins w:id="9295" w:author="張寶騌 CHANG,PAO-TSUNG" w:date="2022-06-15T02:22:00Z">
        <w:r>
          <w:rPr>
            <w:rFonts w:hint="eastAsia"/>
          </w:rPr>
          <w:t>向</w:t>
        </w:r>
      </w:ins>
      <w:ins w:id="9296" w:author="張寶騌 CHANG,PAO-TSUNG" w:date="2022-06-15T02:21:00Z">
        <w:r>
          <w:rPr>
            <w:rFonts w:hint="eastAsia"/>
          </w:rPr>
          <w:t>心加速度</w:t>
        </w:r>
      </w:ins>
      <w:r>
        <w:rPr>
          <w:rFonts w:hint="eastAsia"/>
        </w:rPr>
        <w:t>使</w:t>
      </w:r>
      <w:proofErr w:type="gramStart"/>
      <w:r>
        <w:rPr>
          <w:rFonts w:hint="eastAsia"/>
        </w:rPr>
        <w:t>外軌量</w:t>
      </w:r>
      <w:proofErr w:type="gramEnd"/>
      <w:r>
        <w:rPr>
          <w:rFonts w:hint="eastAsia"/>
        </w:rPr>
        <w:t>到的數值偏小</w:t>
      </w:r>
      <w:ins w:id="9297" w:author="張寶騌 CHANG,PAO-TSUNG" w:date="2022-06-15T02:22:00Z">
        <w:r>
          <w:rPr>
            <w:rFonts w:hint="eastAsia"/>
          </w:rPr>
          <w:t>，</w:t>
        </w:r>
      </w:ins>
      <w:r>
        <w:rPr>
          <w:rFonts w:hint="eastAsia"/>
        </w:rPr>
        <w:t>如果</w:t>
      </w:r>
      <w:ins w:id="9298" w:author="張寶騌 CHANG,PAO-TSUNG" w:date="2022-06-15T02:22:00Z">
        <w:r>
          <w:rPr>
            <w:rFonts w:hint="eastAsia"/>
          </w:rPr>
          <w:t>可於</w:t>
        </w:r>
      </w:ins>
      <w:proofErr w:type="gramStart"/>
      <w:ins w:id="9299" w:author="張寶騌 CHANG,PAO-TSUNG" w:date="2022-06-15T02:23:00Z">
        <w:r>
          <w:rPr>
            <w:rFonts w:hint="eastAsia"/>
          </w:rPr>
          <w:t>內軌側</w:t>
        </w:r>
      </w:ins>
      <w:proofErr w:type="gramEnd"/>
      <w:ins w:id="9300" w:author="張寶騌 CHANG,PAO-TSUNG" w:date="2022-06-15T02:26:00Z">
        <w:r>
          <w:rPr>
            <w:rFonts w:hint="eastAsia"/>
          </w:rPr>
          <w:t>另外</w:t>
        </w:r>
      </w:ins>
      <w:ins w:id="9301" w:author="張寶騌 CHANG,PAO-TSUNG" w:date="2022-06-15T02:23:00Z">
        <w:r>
          <w:rPr>
            <w:rFonts w:hint="eastAsia"/>
          </w:rPr>
          <w:t>裝置</w:t>
        </w:r>
      </w:ins>
      <w:ins w:id="9302" w:author="張寶騌 CHANG,PAO-TSUNG" w:date="2022-06-15T02:26:00Z">
        <w:r>
          <w:rPr>
            <w:rFonts w:hint="eastAsia"/>
          </w:rPr>
          <w:t>，</w:t>
        </w:r>
      </w:ins>
      <w:r>
        <w:rPr>
          <w:rFonts w:hint="eastAsia"/>
        </w:rPr>
        <w:t>則可</w:t>
      </w:r>
      <w:ins w:id="9303" w:author="張寶騌 CHANG,PAO-TSUNG" w:date="2022-06-15T02:26:00Z">
        <w:r>
          <w:rPr>
            <w:rFonts w:hint="eastAsia"/>
          </w:rPr>
          <w:t>以得到較全面的數據。</w:t>
        </w:r>
      </w:ins>
    </w:p>
    <w:p w14:paraId="0DC5F85F" w14:textId="3CD6602F" w:rsidR="0025284C" w:rsidRDefault="0025284C" w:rsidP="0025284C">
      <w:pPr>
        <w:pStyle w:val="aa"/>
        <w:ind w:firstLine="480"/>
      </w:pPr>
    </w:p>
    <w:p w14:paraId="0734CB49" w14:textId="11408569" w:rsidR="0012707D" w:rsidRPr="0012707D" w:rsidRDefault="0012707D" w:rsidP="0025284C">
      <w:pPr>
        <w:pStyle w:val="aa"/>
        <w:ind w:firstLine="480"/>
        <w:rPr>
          <w:b/>
          <w:bCs/>
        </w:rPr>
      </w:pPr>
      <w:r w:rsidRPr="0012707D">
        <w:rPr>
          <w:rFonts w:hint="eastAsia"/>
          <w:b/>
          <w:bCs/>
        </w:rPr>
        <w:t>監測模組</w:t>
      </w:r>
    </w:p>
    <w:p w14:paraId="35B8B4DC" w14:textId="5B03BF86" w:rsidR="0012707D" w:rsidRDefault="0012707D" w:rsidP="0012707D">
      <w:pPr>
        <w:pStyle w:val="aa"/>
        <w:numPr>
          <w:ilvl w:val="0"/>
          <w:numId w:val="1"/>
        </w:numPr>
        <w:ind w:leftChars="0" w:left="993" w:firstLineChars="0"/>
      </w:pPr>
      <w:r>
        <w:rPr>
          <w:rFonts w:hint="eastAsia"/>
        </w:rPr>
        <w:t>因本研究未能合理解讀應變計之監測數據現象，僅能推測</w:t>
      </w:r>
      <w:r w:rsidRPr="002E0D56">
        <w:rPr>
          <w:rFonts w:hint="eastAsia"/>
        </w:rPr>
        <w:t>該模組的</w:t>
      </w:r>
      <w:proofErr w:type="gramStart"/>
      <w:r>
        <w:rPr>
          <w:rFonts w:hint="eastAsia"/>
        </w:rPr>
        <w:t>頻率</w:t>
      </w:r>
      <w:r w:rsidRPr="002E0D56">
        <w:rPr>
          <w:rFonts w:hint="eastAsia"/>
        </w:rPr>
        <w:t>頻率</w:t>
      </w:r>
      <w:proofErr w:type="gramEnd"/>
      <w:r w:rsidRPr="002E0D56">
        <w:rPr>
          <w:rFonts w:hint="eastAsia"/>
        </w:rPr>
        <w:t>較不適合應用於監測列車通過時所產生的應變</w:t>
      </w:r>
      <w:r>
        <w:rPr>
          <w:rFonts w:hint="eastAsia"/>
        </w:rPr>
        <w:t>，因此建議後續</w:t>
      </w:r>
      <w:proofErr w:type="gramStart"/>
      <w:r>
        <w:rPr>
          <w:rFonts w:hint="eastAsia"/>
        </w:rPr>
        <w:t>採</w:t>
      </w:r>
      <w:proofErr w:type="gramEnd"/>
      <w:r>
        <w:rPr>
          <w:rFonts w:hint="eastAsia"/>
        </w:rPr>
        <w:t>能適用此取樣頻率的模組。</w:t>
      </w:r>
    </w:p>
    <w:p w14:paraId="680E75B1" w14:textId="6720B72B" w:rsidR="0025284C" w:rsidRDefault="00C6150C" w:rsidP="00432487">
      <w:pPr>
        <w:pStyle w:val="aa"/>
        <w:numPr>
          <w:ilvl w:val="0"/>
          <w:numId w:val="1"/>
        </w:numPr>
        <w:ind w:leftChars="0" w:left="960" w:firstLineChars="0"/>
        <w:jc w:val="both"/>
      </w:pPr>
      <w:r>
        <w:rPr>
          <w:rFonts w:hint="eastAsia"/>
        </w:rPr>
        <w:t>建議可以提高監測模組取樣頻率，如此可更精</w:t>
      </w:r>
      <w:proofErr w:type="gramStart"/>
      <w:r>
        <w:rPr>
          <w:rFonts w:hint="eastAsia"/>
        </w:rPr>
        <w:t>準</w:t>
      </w:r>
      <w:proofErr w:type="gramEnd"/>
      <w:r>
        <w:rPr>
          <w:rFonts w:hint="eastAsia"/>
        </w:rPr>
        <w:t>的擷取列車通過時車軸產生的數據。</w:t>
      </w:r>
    </w:p>
    <w:p w14:paraId="2BC69011" w14:textId="486C1CA7" w:rsidR="00C6150C" w:rsidRDefault="00C6150C" w:rsidP="00C6150C">
      <w:pPr>
        <w:pStyle w:val="aa"/>
        <w:numPr>
          <w:ilvl w:val="0"/>
          <w:numId w:val="1"/>
        </w:numPr>
        <w:ind w:leftChars="0" w:left="960" w:firstLineChars="0"/>
        <w:jc w:val="both"/>
      </w:pPr>
      <w:ins w:id="9304" w:author="張寶騌 CHANG,PAO-TSUNG" w:date="2022-06-17T21:08:00Z">
        <w:r>
          <w:rPr>
            <w:rFonts w:hint="eastAsia"/>
          </w:rPr>
          <w:t>在無線通訊方面，近年</w:t>
        </w:r>
        <w:r>
          <w:t>LPW</w:t>
        </w:r>
        <w:r>
          <w:rPr>
            <w:rFonts w:hint="eastAsia"/>
          </w:rPr>
          <w:t>A</w:t>
        </w:r>
        <w:r>
          <w:rPr>
            <w:rFonts w:hint="eastAsia"/>
          </w:rPr>
          <w:t>等長距離傳輸技術日漸成熟，而本研究使用的</w:t>
        </w:r>
      </w:ins>
      <w:ins w:id="9305" w:author="張寶騌 CHANG,PAO-TSUNG" w:date="2022-06-18T16:00:00Z">
        <w:r>
          <w:rPr>
            <w:rFonts w:hint="eastAsia"/>
          </w:rPr>
          <w:t>Cat M1</w:t>
        </w:r>
      </w:ins>
      <w:ins w:id="9306" w:author="張寶騌 CHANG,PAO-TSUNG" w:date="2022-06-17T21:08:00Z">
        <w:r>
          <w:rPr>
            <w:rFonts w:hint="eastAsia"/>
          </w:rPr>
          <w:t>模組即為</w:t>
        </w:r>
        <w:r>
          <w:t>LPWA</w:t>
        </w:r>
        <w:r>
          <w:rPr>
            <w:rFonts w:hint="eastAsia"/>
          </w:rPr>
          <w:t>架構下的</w:t>
        </w:r>
        <w:r>
          <w:t>LTE-M</w:t>
        </w:r>
        <w:r>
          <w:rPr>
            <w:rFonts w:hint="eastAsia"/>
          </w:rPr>
          <w:t>傳輸方案，因具有較高傳輸速率與低延遲的特性，因此較適合應用於列車短時間產生大量數據的監測方式。</w:t>
        </w:r>
      </w:ins>
    </w:p>
    <w:p w14:paraId="1A7C07A0" w14:textId="5AD232C5" w:rsidR="00C6150C" w:rsidRDefault="00C6150C" w:rsidP="00C6150C">
      <w:pPr>
        <w:pStyle w:val="aa"/>
        <w:numPr>
          <w:ilvl w:val="0"/>
          <w:numId w:val="1"/>
        </w:numPr>
        <w:ind w:leftChars="0" w:left="960" w:firstLineChars="0"/>
        <w:jc w:val="both"/>
      </w:pPr>
      <w:ins w:id="9307" w:author="張寶騌 CHANG,PAO-TSUNG" w:date="2022-06-10T13:51:00Z">
        <w:r>
          <w:rPr>
            <w:rFonts w:hint="eastAsia"/>
          </w:rPr>
          <w:t>因</w:t>
        </w:r>
        <w:proofErr w:type="spellStart"/>
        <w:r>
          <w:t>XBee</w:t>
        </w:r>
        <w:proofErr w:type="spellEnd"/>
        <w:r>
          <w:rPr>
            <w:rFonts w:hint="eastAsia"/>
          </w:rPr>
          <w:t>屬短距離之傳輸工具，</w:t>
        </w:r>
      </w:ins>
      <w:ins w:id="9308" w:author="張寶騌 CHANG,PAO-TSUNG" w:date="2022-06-10T13:52:00Z">
        <w:r>
          <w:rPr>
            <w:rFonts w:hint="eastAsia"/>
          </w:rPr>
          <w:t>若於戶外場域</w:t>
        </w:r>
      </w:ins>
      <w:ins w:id="9309" w:author="張寶騌 CHANG,PAO-TSUNG" w:date="2022-06-10T13:55:00Z">
        <w:r>
          <w:rPr>
            <w:rFonts w:hint="eastAsia"/>
          </w:rPr>
          <w:t>監測或長距離傳輸</w:t>
        </w:r>
      </w:ins>
      <w:ins w:id="9310" w:author="張寶騌 CHANG,PAO-TSUNG" w:date="2022-06-10T13:53:00Z">
        <w:r>
          <w:rPr>
            <w:rFonts w:hint="eastAsia"/>
          </w:rPr>
          <w:t>時亦須架設中繼站或接收站，所受限制較多</w:t>
        </w:r>
      </w:ins>
      <w:ins w:id="9311" w:author="張寶騌 CHANG,PAO-TSUNG" w:date="2022-06-10T13:56:00Z">
        <w:r>
          <w:rPr>
            <w:rFonts w:hint="eastAsia"/>
          </w:rPr>
          <w:t>。此外</w:t>
        </w:r>
        <w:proofErr w:type="spellStart"/>
        <w:r>
          <w:t>Xbee</w:t>
        </w:r>
      </w:ins>
      <w:proofErr w:type="spellEnd"/>
      <w:ins w:id="9312" w:author="張寶騌 CHANG,PAO-TSUNG" w:date="2022-06-10T13:54:00Z">
        <w:r>
          <w:rPr>
            <w:rFonts w:hint="eastAsia"/>
          </w:rPr>
          <w:t>容易受外在環境等因素影響，</w:t>
        </w:r>
      </w:ins>
      <w:ins w:id="9313" w:author="張寶騌 CHANG,PAO-TSUNG" w:date="2022-06-10T13:56:00Z">
        <w:r>
          <w:rPr>
            <w:rFonts w:hint="eastAsia"/>
          </w:rPr>
          <w:t>因此應用於軌道</w:t>
        </w:r>
      </w:ins>
      <w:ins w:id="9314" w:author="張寶騌 CHANG,PAO-TSUNG" w:date="2022-06-10T13:57:00Z">
        <w:r>
          <w:rPr>
            <w:rFonts w:hint="eastAsia"/>
          </w:rPr>
          <w:t>監測之效果有限。</w:t>
        </w:r>
      </w:ins>
    </w:p>
    <w:p w14:paraId="5775845C" w14:textId="60F03BC9" w:rsidR="00B75CE9" w:rsidRDefault="00B75CE9" w:rsidP="00423BCE">
      <w:pPr>
        <w:pStyle w:val="aa"/>
        <w:numPr>
          <w:ilvl w:val="0"/>
          <w:numId w:val="1"/>
        </w:numPr>
        <w:ind w:leftChars="0" w:left="960" w:firstLineChars="0"/>
        <w:jc w:val="both"/>
        <w:rPr>
          <w:ins w:id="9315" w:author="張寶騌 CHANG,PAO-TSUNG" w:date="2022-05-14T18:42:00Z"/>
        </w:rPr>
      </w:pPr>
      <w:ins w:id="9316" w:author="張寶騌 CHANG,PAO-TSUNG" w:date="2022-06-10T22:15:00Z">
        <w:r>
          <w:rPr>
            <w:rFonts w:hint="eastAsia"/>
          </w:rPr>
          <w:t>由於軌道</w:t>
        </w:r>
        <w:proofErr w:type="gramStart"/>
        <w:r>
          <w:rPr>
            <w:rFonts w:hint="eastAsia"/>
          </w:rPr>
          <w:t>場域皆位於</w:t>
        </w:r>
        <w:proofErr w:type="gramEnd"/>
        <w:r>
          <w:rPr>
            <w:rFonts w:hint="eastAsia"/>
          </w:rPr>
          <w:t>戶外，因此</w:t>
        </w:r>
      </w:ins>
      <w:ins w:id="9317" w:author="張寶騌 CHANG,PAO-TSUNG" w:date="2022-05-14T18:40:00Z">
        <w:r>
          <w:rPr>
            <w:rFonts w:hint="eastAsia"/>
          </w:rPr>
          <w:t>在</w:t>
        </w:r>
      </w:ins>
      <w:ins w:id="9318" w:author="張寶騌 CHANG,PAO-TSUNG" w:date="2022-05-14T18:49:00Z">
        <w:r>
          <w:rPr>
            <w:rFonts w:hint="eastAsia"/>
          </w:rPr>
          <w:t>電源供</w:t>
        </w:r>
      </w:ins>
      <w:ins w:id="9319" w:author="張寶騌 CHANG,PAO-TSUNG" w:date="2022-06-10T22:15:00Z">
        <w:r>
          <w:rPr>
            <w:rFonts w:hint="eastAsia"/>
          </w:rPr>
          <w:t>應</w:t>
        </w:r>
      </w:ins>
      <w:r>
        <w:rPr>
          <w:rFonts w:hint="eastAsia"/>
        </w:rPr>
        <w:t>耐久性</w:t>
      </w:r>
      <w:ins w:id="9320" w:author="張寶騌 CHANG,PAO-TSUNG" w:date="2022-05-14T18:40:00Z">
        <w:r>
          <w:rPr>
            <w:rFonts w:hint="eastAsia"/>
          </w:rPr>
          <w:t>方面，</w:t>
        </w:r>
      </w:ins>
      <w:ins w:id="9321" w:author="張寶騌 CHANG,PAO-TSUNG" w:date="2022-05-14T18:42:00Z">
        <w:r>
          <w:rPr>
            <w:rFonts w:hint="eastAsia"/>
          </w:rPr>
          <w:t>可以</w:t>
        </w:r>
      </w:ins>
      <w:ins w:id="9322" w:author="張寶騌 CHANG,PAO-TSUNG" w:date="2022-06-10T22:15:00Z">
        <w:r>
          <w:rPr>
            <w:rFonts w:hint="eastAsia"/>
          </w:rPr>
          <w:t>考量</w:t>
        </w:r>
      </w:ins>
      <w:ins w:id="9323" w:author="張寶騌 CHANG,PAO-TSUNG" w:date="2022-05-14T18:42:00Z">
        <w:r>
          <w:rPr>
            <w:rFonts w:hint="eastAsia"/>
          </w:rPr>
          <w:t>使用容量較大的電瓶</w:t>
        </w:r>
      </w:ins>
      <w:r>
        <w:rPr>
          <w:rFonts w:hint="eastAsia"/>
        </w:rPr>
        <w:t>，如將燃油機車電瓶改用電動機車，或是汽車電瓶。在太陽能板方面，可</w:t>
      </w:r>
      <w:ins w:id="9324" w:author="張寶騌 CHANG,PAO-TSUNG" w:date="2022-05-14T18:42:00Z">
        <w:r>
          <w:rPr>
            <w:rFonts w:hint="eastAsia"/>
          </w:rPr>
          <w:t>擴充</w:t>
        </w:r>
      </w:ins>
      <w:r>
        <w:rPr>
          <w:rFonts w:hint="eastAsia"/>
        </w:rPr>
        <w:t>其</w:t>
      </w:r>
      <w:ins w:id="9325" w:author="張寶騌 CHANG,PAO-TSUNG" w:date="2022-06-10T22:16:00Z">
        <w:r>
          <w:rPr>
            <w:rFonts w:hint="eastAsia"/>
          </w:rPr>
          <w:t>尺寸，以增加</w:t>
        </w:r>
      </w:ins>
      <w:ins w:id="9326" w:author="張寶騌 CHANG,PAO-TSUNG" w:date="2022-05-14T18:42:00Z">
        <w:r>
          <w:rPr>
            <w:rFonts w:hint="eastAsia"/>
          </w:rPr>
          <w:t>發電量</w:t>
        </w:r>
      </w:ins>
      <w:ins w:id="9327" w:author="張寶騌 CHANG,PAO-TSUNG" w:date="2022-06-09T21:18:00Z">
        <w:r>
          <w:rPr>
            <w:rFonts w:hint="eastAsia"/>
          </w:rPr>
          <w:t>。</w:t>
        </w:r>
      </w:ins>
    </w:p>
    <w:p w14:paraId="01E1E97B" w14:textId="33CBC4EE" w:rsidR="00B75CE9" w:rsidRDefault="00B75CE9" w:rsidP="00B75CE9">
      <w:pPr>
        <w:pStyle w:val="aa"/>
        <w:numPr>
          <w:ilvl w:val="0"/>
          <w:numId w:val="1"/>
        </w:numPr>
        <w:ind w:leftChars="0" w:left="960" w:firstLineChars="0"/>
        <w:jc w:val="both"/>
      </w:pPr>
      <w:ins w:id="9328" w:author="張寶騌 CHANG,PAO-TSUNG" w:date="2022-05-14T18:49:00Z">
        <w:r>
          <w:rPr>
            <w:rFonts w:hint="eastAsia"/>
          </w:rPr>
          <w:lastRenderedPageBreak/>
          <w:t>提升</w:t>
        </w:r>
      </w:ins>
      <w:ins w:id="9329" w:author="張寶騌 CHANG,PAO-TSUNG" w:date="2022-05-14T18:43:00Z">
        <w:r>
          <w:rPr>
            <w:rFonts w:hint="eastAsia"/>
          </w:rPr>
          <w:t>判斷</w:t>
        </w:r>
      </w:ins>
      <w:ins w:id="9330" w:author="張寶騌 CHANG,PAO-TSUNG" w:date="2022-05-14T18:44:00Z">
        <w:r>
          <w:rPr>
            <w:rFonts w:hint="eastAsia"/>
          </w:rPr>
          <w:t>有無車班通過的</w:t>
        </w:r>
      </w:ins>
      <w:ins w:id="9331" w:author="張寶騌 CHANG,PAO-TSUNG" w:date="2022-05-14T18:49:00Z">
        <w:r>
          <w:rPr>
            <w:rFonts w:hint="eastAsia"/>
          </w:rPr>
          <w:t>效率</w:t>
        </w:r>
      </w:ins>
      <w:ins w:id="9332" w:author="張寶騌 CHANG,PAO-TSUNG" w:date="2022-05-14T18:44:00Z">
        <w:r>
          <w:rPr>
            <w:rFonts w:hint="eastAsia"/>
          </w:rPr>
          <w:t>，可以增加設置感測距離較長的</w:t>
        </w:r>
      </w:ins>
      <w:ins w:id="9333" w:author="張寶騌 CHANG,PAO-TSUNG" w:date="2022-06-09T21:20:00Z">
        <w:r>
          <w:rPr>
            <w:rFonts w:hint="eastAsia"/>
          </w:rPr>
          <w:t>雷射測距儀</w:t>
        </w:r>
      </w:ins>
      <w:r>
        <w:rPr>
          <w:rFonts w:hint="eastAsia"/>
        </w:rPr>
        <w:t>或是超音波</w:t>
      </w:r>
      <w:ins w:id="9334" w:author="張寶騌 CHANG,PAO-TSUNG" w:date="2022-05-14T18:45:00Z">
        <w:r>
          <w:rPr>
            <w:rFonts w:hint="eastAsia"/>
          </w:rPr>
          <w:t>模組，當偵測到有列車通過時，再啟動其他感測元件</w:t>
        </w:r>
      </w:ins>
      <w:proofErr w:type="gramStart"/>
      <w:ins w:id="9335" w:author="張寶騌 CHANG,PAO-TSUNG" w:date="2022-05-14T18:46:00Z">
        <w:r>
          <w:rPr>
            <w:rFonts w:hint="eastAsia"/>
          </w:rPr>
          <w:t>量測其數據</w:t>
        </w:r>
      </w:ins>
      <w:proofErr w:type="gramEnd"/>
      <w:r>
        <w:rPr>
          <w:rFonts w:hint="eastAsia"/>
        </w:rPr>
        <w:t>，如此可減少資料後處理作業量</w:t>
      </w:r>
      <w:ins w:id="9336" w:author="張寶騌 CHANG,PAO-TSUNG" w:date="2022-05-14T18:46:00Z">
        <w:r>
          <w:rPr>
            <w:rFonts w:hint="eastAsia"/>
          </w:rPr>
          <w:t>。</w:t>
        </w:r>
      </w:ins>
    </w:p>
    <w:p w14:paraId="52C6C117" w14:textId="58353267" w:rsidR="00B75CE9" w:rsidRDefault="00B75CE9" w:rsidP="00B75CE9">
      <w:pPr>
        <w:pStyle w:val="aa"/>
        <w:numPr>
          <w:ilvl w:val="0"/>
          <w:numId w:val="1"/>
        </w:numPr>
        <w:ind w:leftChars="0" w:left="960" w:firstLineChars="0"/>
        <w:jc w:val="both"/>
      </w:pPr>
      <w:ins w:id="9337" w:author="張寶騌 CHANG,PAO-TSUNG" w:date="2022-06-10T22:17:00Z">
        <w:r>
          <w:rPr>
            <w:rFonts w:hint="eastAsia"/>
          </w:rPr>
          <w:t>監測模組建議考量環境耐候性</w:t>
        </w:r>
      </w:ins>
      <w:ins w:id="9338" w:author="張寶騌 CHANG,PAO-TSUNG" w:date="2022-06-10T22:29:00Z">
        <w:r>
          <w:rPr>
            <w:rFonts w:hint="eastAsia"/>
          </w:rPr>
          <w:t>與防水性，由於在</w:t>
        </w:r>
      </w:ins>
      <w:r>
        <w:rPr>
          <w:rFonts w:hint="eastAsia"/>
        </w:rPr>
        <w:t>實驗</w:t>
      </w:r>
      <w:ins w:id="9339" w:author="張寶騌 CHANG,PAO-TSUNG" w:date="2022-06-10T22:29:00Z">
        <w:r>
          <w:rPr>
            <w:rFonts w:hint="eastAsia"/>
          </w:rPr>
          <w:t>期間遭逢</w:t>
        </w:r>
      </w:ins>
      <w:proofErr w:type="gramStart"/>
      <w:ins w:id="9340" w:author="張寶騌 CHANG,PAO-TSUNG" w:date="2022-06-10T22:30:00Z">
        <w:r>
          <w:rPr>
            <w:rFonts w:hint="eastAsia"/>
          </w:rPr>
          <w:t>強</w:t>
        </w:r>
        <w:proofErr w:type="gramEnd"/>
        <w:r>
          <w:rPr>
            <w:rFonts w:hint="eastAsia"/>
          </w:rPr>
          <w:t>降雨，導致</w:t>
        </w:r>
      </w:ins>
      <w:r>
        <w:rPr>
          <w:rFonts w:hint="eastAsia"/>
        </w:rPr>
        <w:t>設備耐久性</w:t>
      </w:r>
      <w:ins w:id="9341" w:author="張寶騌 CHANG,PAO-TSUNG" w:date="2022-06-10T22:31:00Z">
        <w:r>
          <w:rPr>
            <w:rFonts w:hint="eastAsia"/>
          </w:rPr>
          <w:t>不如預期，建議</w:t>
        </w:r>
      </w:ins>
      <w:ins w:id="9342" w:author="張寶騌 CHANG,PAO-TSUNG" w:date="2022-06-15T02:10:00Z">
        <w:r>
          <w:rPr>
            <w:rFonts w:hint="eastAsia"/>
          </w:rPr>
          <w:t>感測元件與微控器模組包裝盒</w:t>
        </w:r>
      </w:ins>
      <w:ins w:id="9343" w:author="張寶騌 CHANG,PAO-TSUNG" w:date="2022-06-10T22:31:00Z">
        <w:r>
          <w:rPr>
            <w:rFonts w:hint="eastAsia"/>
          </w:rPr>
          <w:t>可依此方向調整。</w:t>
        </w:r>
      </w:ins>
    </w:p>
    <w:p w14:paraId="7F84FE41" w14:textId="02BB6749" w:rsidR="00423BCE" w:rsidRDefault="00423BCE" w:rsidP="00423BCE">
      <w:pPr>
        <w:pStyle w:val="aa"/>
        <w:ind w:firstLine="480"/>
      </w:pPr>
    </w:p>
    <w:p w14:paraId="6A7608EC" w14:textId="2D75AD85" w:rsidR="009C7AA1" w:rsidRPr="009C7AA1" w:rsidRDefault="009C7AA1" w:rsidP="00423BCE">
      <w:pPr>
        <w:pStyle w:val="aa"/>
        <w:ind w:firstLine="480"/>
        <w:rPr>
          <w:b/>
          <w:bCs/>
        </w:rPr>
      </w:pPr>
      <w:r w:rsidRPr="009C7AA1">
        <w:rPr>
          <w:rFonts w:hint="eastAsia"/>
          <w:b/>
          <w:bCs/>
        </w:rPr>
        <w:t>U</w:t>
      </w:r>
      <w:r w:rsidRPr="009C7AA1">
        <w:rPr>
          <w:b/>
          <w:bCs/>
        </w:rPr>
        <w:t>nity</w:t>
      </w:r>
      <w:r w:rsidRPr="009C7AA1">
        <w:rPr>
          <w:rFonts w:hint="eastAsia"/>
          <w:b/>
          <w:bCs/>
        </w:rPr>
        <w:t>互動平台</w:t>
      </w:r>
    </w:p>
    <w:p w14:paraId="6D1FE242" w14:textId="6F3E640D" w:rsidR="00C6150C" w:rsidRDefault="009C7AA1" w:rsidP="009C7AA1">
      <w:pPr>
        <w:pStyle w:val="aa"/>
        <w:numPr>
          <w:ilvl w:val="0"/>
          <w:numId w:val="1"/>
        </w:numPr>
        <w:ind w:leftChars="0" w:left="960" w:firstLineChars="0"/>
        <w:jc w:val="both"/>
      </w:pPr>
      <w:r w:rsidRPr="009C7AA1">
        <w:rPr>
          <w:rFonts w:hint="eastAsia"/>
        </w:rPr>
        <w:t>在</w:t>
      </w:r>
      <w:r w:rsidRPr="009C7AA1">
        <w:rPr>
          <w:rFonts w:hint="eastAsia"/>
        </w:rPr>
        <w:t>Unity</w:t>
      </w:r>
      <w:r w:rsidRPr="009C7AA1">
        <w:rPr>
          <w:rFonts w:hint="eastAsia"/>
        </w:rPr>
        <w:t>人機互動介面方面，可以考量與雲端資料庫連接，能夠讓養護管理人員輸入更多資訊並且能使資訊方便</w:t>
      </w:r>
      <w:proofErr w:type="gramStart"/>
      <w:r w:rsidRPr="009C7AA1">
        <w:rPr>
          <w:rFonts w:hint="eastAsia"/>
        </w:rPr>
        <w:t>儲存與供日後</w:t>
      </w:r>
      <w:proofErr w:type="gramEnd"/>
      <w:r w:rsidRPr="009C7AA1">
        <w:rPr>
          <w:rFonts w:hint="eastAsia"/>
        </w:rPr>
        <w:t>分享使用。</w:t>
      </w: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7926747C" w14:textId="1BFB36C4" w:rsidR="009C7AA1" w:rsidRDefault="009C7AA1" w:rsidP="009C7AA1">
      <w:pPr>
        <w:pStyle w:val="aa"/>
        <w:numPr>
          <w:ilvl w:val="0"/>
          <w:numId w:val="1"/>
        </w:numPr>
        <w:ind w:leftChars="0" w:left="960" w:firstLineChars="0"/>
        <w:jc w:val="both"/>
        <w:rPr>
          <w:ins w:id="9344" w:author="張寶騌 CHANG,PAO-TSUNG" w:date="2022-06-10T22:16:00Z"/>
        </w:rPr>
      </w:pPr>
      <w:r>
        <w:rPr>
          <w:rFonts w:hint="eastAsia"/>
        </w:rPr>
        <w:t>建議可於其他線形的路段</w:t>
      </w:r>
      <w:proofErr w:type="gramStart"/>
      <w:r>
        <w:rPr>
          <w:rFonts w:hint="eastAsia"/>
        </w:rPr>
        <w:t>佈</w:t>
      </w:r>
      <w:proofErr w:type="gramEnd"/>
      <w:r>
        <w:rPr>
          <w:rFonts w:hint="eastAsia"/>
        </w:rPr>
        <w:t>設相同的感測模組</w:t>
      </w:r>
      <w:ins w:id="9345" w:author="張寶騌 CHANG,PAO-TSUNG" w:date="2022-05-14T18:58:00Z">
        <w:r>
          <w:rPr>
            <w:rFonts w:hint="eastAsia"/>
          </w:rPr>
          <w:t>，如能於</w:t>
        </w:r>
      </w:ins>
      <w:ins w:id="9346" w:author="張寶騌 CHANG,PAO-TSUNG" w:date="2022-05-14T19:06:00Z">
        <w:r>
          <w:rPr>
            <w:rFonts w:hint="eastAsia"/>
          </w:rPr>
          <w:t>其他</w:t>
        </w:r>
      </w:ins>
      <w:ins w:id="9347" w:author="張寶騌 CHANG,PAO-TSUNG" w:date="2022-05-14T18:59:00Z">
        <w:r>
          <w:rPr>
            <w:rFonts w:hint="eastAsia"/>
          </w:rPr>
          <w:t>小半徑路段</w:t>
        </w:r>
        <w:proofErr w:type="gramStart"/>
        <w:r>
          <w:rPr>
            <w:rFonts w:hint="eastAsia"/>
          </w:rPr>
          <w:t>量測則較</w:t>
        </w:r>
        <w:proofErr w:type="gramEnd"/>
        <w:r>
          <w:rPr>
            <w:rFonts w:hint="eastAsia"/>
          </w:rPr>
          <w:t>能</w:t>
        </w:r>
      </w:ins>
      <w:ins w:id="9348" w:author="張寶騌 CHANG,PAO-TSUNG" w:date="2022-05-14T19:00:00Z">
        <w:r>
          <w:rPr>
            <w:rFonts w:hint="eastAsia"/>
          </w:rPr>
          <w:t>進一步</w:t>
        </w:r>
      </w:ins>
      <w:ins w:id="9349" w:author="張寶騌 CHANG,PAO-TSUNG" w:date="2022-05-14T18:59:00Z">
        <w:r>
          <w:rPr>
            <w:rFonts w:hint="eastAsia"/>
          </w:rPr>
          <w:t>看出</w:t>
        </w:r>
      </w:ins>
      <w:ins w:id="9350" w:author="張寶騌 CHANG,PAO-TSUNG" w:date="2022-05-14T19:01:00Z">
        <w:r>
          <w:rPr>
            <w:rFonts w:hint="eastAsia"/>
          </w:rPr>
          <w:t>曲</w:t>
        </w:r>
      </w:ins>
      <w:ins w:id="9351" w:author="張寶騌 CHANG,PAO-TSUNG" w:date="2022-05-14T19:07:00Z">
        <w:r>
          <w:rPr>
            <w:rFonts w:hint="eastAsia"/>
          </w:rPr>
          <w:t>率半徑</w:t>
        </w:r>
        <w:proofErr w:type="gramStart"/>
        <w:r>
          <w:rPr>
            <w:rFonts w:hint="eastAsia"/>
          </w:rPr>
          <w:t>對</w:t>
        </w:r>
      </w:ins>
      <w:ins w:id="9352" w:author="張寶騌 CHANG,PAO-TSUNG" w:date="2022-05-14T18:59:00Z">
        <w:r>
          <w:rPr>
            <w:rFonts w:hint="eastAsia"/>
          </w:rPr>
          <w:t>道碴</w:t>
        </w:r>
        <w:proofErr w:type="gramEnd"/>
        <w:r>
          <w:rPr>
            <w:rFonts w:hint="eastAsia"/>
          </w:rPr>
          <w:t>阻力</w:t>
        </w:r>
      </w:ins>
      <w:ins w:id="9353" w:author="張寶騌 CHANG,PAO-TSUNG" w:date="2022-05-14T19:07:00Z">
        <w:r>
          <w:rPr>
            <w:rFonts w:hint="eastAsia"/>
          </w:rPr>
          <w:t>之影響</w:t>
        </w:r>
      </w:ins>
      <w:ins w:id="9354" w:author="張寶騌 CHANG,PAO-TSUNG" w:date="2022-05-14T18:59:00Z">
        <w:r>
          <w:rPr>
            <w:rFonts w:hint="eastAsia"/>
          </w:rPr>
          <w:t>。</w:t>
        </w:r>
      </w:ins>
    </w:p>
    <w:p w14:paraId="2CCDA28C" w14:textId="1E2DBE13" w:rsidR="009C7AA1" w:rsidRPr="00EF79FF" w:rsidRDefault="009C7AA1">
      <w:pPr>
        <w:pStyle w:val="aa"/>
        <w:numPr>
          <w:ilvl w:val="0"/>
          <w:numId w:val="1"/>
        </w:numPr>
        <w:ind w:leftChars="0" w:left="960" w:firstLineChars="0"/>
        <w:jc w:val="both"/>
        <w:pPrChange w:id="9355" w:author="張寶騌 CHANG,PAO-TSUNG" w:date="2022-04-29T16:23:00Z">
          <w:pPr>
            <w:pStyle w:val="aa"/>
            <w:numPr>
              <w:numId w:val="1"/>
            </w:numPr>
            <w:ind w:left="960" w:hangingChars="200" w:hanging="480"/>
            <w:jc w:val="both"/>
          </w:pPr>
        </w:pPrChange>
      </w:pPr>
      <w:r>
        <w:rPr>
          <w:rFonts w:hint="eastAsia"/>
        </w:rPr>
        <w:t>由於</w:t>
      </w:r>
      <w:ins w:id="9356" w:author="張寶騌 CHANG,PAO-TSUNG" w:date="2022-05-14T19:02:00Z">
        <w:r>
          <w:rPr>
            <w:rFonts w:hint="eastAsia"/>
          </w:rPr>
          <w:t>U</w:t>
        </w:r>
        <w:r>
          <w:t>nity</w:t>
        </w:r>
        <w:r>
          <w:rPr>
            <w:rFonts w:hint="eastAsia"/>
          </w:rPr>
          <w:t>人機互動介面</w:t>
        </w:r>
      </w:ins>
      <w:r>
        <w:rPr>
          <w:rFonts w:hint="eastAsia"/>
        </w:rPr>
        <w:t>僅為初步架構階段，建議後續待軌道模型與</w:t>
      </w:r>
      <w:r>
        <w:t>UI</w:t>
      </w:r>
      <w:r>
        <w:rPr>
          <w:rFonts w:hint="eastAsia"/>
        </w:rPr>
        <w:t>介面完善後，可導入</w:t>
      </w:r>
      <w:ins w:id="9357" w:author="張寶騌 CHANG,PAO-TSUNG" w:date="2022-06-21T21:14:00Z">
        <w:r w:rsidRPr="002873E2">
          <w:t>Microsoft HoloLens</w:t>
        </w:r>
      </w:ins>
      <w:ins w:id="9358" w:author="張寶騌 CHANG,PAO-TSUNG" w:date="2022-06-21T21:15:00Z">
        <w:r>
          <w:rPr>
            <w:rFonts w:hint="eastAsia"/>
          </w:rPr>
          <w:t>與</w:t>
        </w:r>
        <w:r>
          <w:rPr>
            <w:rFonts w:hint="eastAsia"/>
          </w:rPr>
          <w:t>H</w:t>
        </w:r>
        <w:r>
          <w:t xml:space="preserve">TC </w:t>
        </w:r>
        <w:proofErr w:type="spellStart"/>
        <w:r>
          <w:t>Vive</w:t>
        </w:r>
        <w:proofErr w:type="spellEnd"/>
        <w:r>
          <w:rPr>
            <w:rFonts w:hint="eastAsia"/>
          </w:rPr>
          <w:t>等</w:t>
        </w:r>
      </w:ins>
      <w:r>
        <w:rPr>
          <w:rFonts w:hint="eastAsia"/>
        </w:rPr>
        <w:t>穿戴裝置，結合虛擬實境與</w:t>
      </w:r>
      <w:proofErr w:type="gramStart"/>
      <w:r>
        <w:rPr>
          <w:rFonts w:hint="eastAsia"/>
        </w:rPr>
        <w:t>擴增實境</w:t>
      </w:r>
      <w:proofErr w:type="gramEnd"/>
      <w:r>
        <w:rPr>
          <w:rFonts w:hint="eastAsia"/>
        </w:rPr>
        <w:t>等技術，使該互動介面能實際</w:t>
      </w:r>
      <w:proofErr w:type="gramStart"/>
      <w:r>
        <w:rPr>
          <w:rFonts w:hint="eastAsia"/>
        </w:rPr>
        <w:t>達到實虛整合</w:t>
      </w:r>
      <w:proofErr w:type="gramEnd"/>
      <w:r>
        <w:rPr>
          <w:rFonts w:hint="eastAsia"/>
        </w:rPr>
        <w:t>的階段。並期待能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9359" w:name="_Toc107006028"/>
      <w:r>
        <w:rPr>
          <w:rFonts w:hint="eastAsia"/>
        </w:rPr>
        <w:t>參考文獻</w:t>
      </w:r>
      <w:bookmarkEnd w:id="9359"/>
    </w:p>
    <w:p w14:paraId="372FA929" w14:textId="77777777" w:rsidR="009700FF" w:rsidRPr="009700FF" w:rsidRDefault="00C12F2B" w:rsidP="009700FF">
      <w:pPr>
        <w:pStyle w:val="EndNoteBibliography"/>
        <w:ind w:left="480" w:firstLine="480"/>
      </w:pPr>
      <w:r>
        <w:fldChar w:fldCharType="begin"/>
      </w:r>
      <w:r>
        <w:instrText xml:space="preserve"> ADDIN EN.REFLIST </w:instrText>
      </w:r>
      <w:r>
        <w:fldChar w:fldCharType="separate"/>
      </w:r>
      <w:r w:rsidR="009700FF" w:rsidRPr="009700FF">
        <w:t>[1]</w:t>
      </w:r>
      <w:r w:rsidR="009700FF" w:rsidRPr="009700FF">
        <w:tab/>
        <w:t xml:space="preserve">K. Karakasis, D. Skarlatos, and T. Zakinthinos, "A factorial analysis for the determination of an optimal train speed with a desired ride comfort," </w:t>
      </w:r>
      <w:r w:rsidR="009700FF" w:rsidRPr="009700FF">
        <w:rPr>
          <w:i/>
        </w:rPr>
        <w:t xml:space="preserve">Applied Acoustics - APPL ACOUST, </w:t>
      </w:r>
      <w:r w:rsidR="009700FF" w:rsidRPr="009700FF">
        <w:t>vol. 66, pp. 1121-1134, 10/01 2005.</w:t>
      </w:r>
    </w:p>
    <w:p w14:paraId="5D24F1ED" w14:textId="77777777" w:rsidR="009700FF" w:rsidRPr="009700FF" w:rsidRDefault="009700FF" w:rsidP="009700FF">
      <w:pPr>
        <w:pStyle w:val="EndNoteBibliography"/>
        <w:ind w:left="480" w:firstLine="480"/>
      </w:pPr>
      <w:r w:rsidRPr="009700FF">
        <w:rPr>
          <w:rFonts w:hint="eastAsia"/>
        </w:rPr>
        <w:t>[2]</w:t>
      </w:r>
      <w:r w:rsidRPr="009700FF">
        <w:rPr>
          <w:rFonts w:hint="eastAsia"/>
        </w:rPr>
        <w:tab/>
      </w:r>
      <w:r w:rsidRPr="009700FF">
        <w:rPr>
          <w:rFonts w:hint="eastAsia"/>
        </w:rPr>
        <w:t>黃民仁、張欽亮</w:t>
      </w:r>
      <w:r w:rsidRPr="009700FF">
        <w:rPr>
          <w:rFonts w:hint="eastAsia"/>
        </w:rPr>
        <w:t xml:space="preserve">, </w:t>
      </w:r>
      <w:r w:rsidRPr="009700FF">
        <w:rPr>
          <w:rFonts w:hint="eastAsia"/>
          <w:i/>
        </w:rPr>
        <w:t>新世紀鐵路工程學</w:t>
      </w:r>
      <w:r w:rsidRPr="009700FF">
        <w:rPr>
          <w:rFonts w:hint="eastAsia"/>
        </w:rPr>
        <w:t xml:space="preserve">. </w:t>
      </w:r>
      <w:r w:rsidRPr="009700FF">
        <w:rPr>
          <w:rFonts w:hint="eastAsia"/>
        </w:rPr>
        <w:t>台北市</w:t>
      </w:r>
      <w:r w:rsidRPr="009700FF">
        <w:rPr>
          <w:rFonts w:hint="eastAsia"/>
        </w:rPr>
        <w:t xml:space="preserve">: </w:t>
      </w:r>
      <w:r w:rsidRPr="009700FF">
        <w:rPr>
          <w:rFonts w:hint="eastAsia"/>
        </w:rPr>
        <w:t>文笙書局</w:t>
      </w:r>
      <w:r w:rsidRPr="009700FF">
        <w:rPr>
          <w:rFonts w:hint="eastAsia"/>
        </w:rPr>
        <w:t xml:space="preserve">, </w:t>
      </w:r>
      <w:r w:rsidRPr="009700FF">
        <w:t>2007.</w:t>
      </w:r>
    </w:p>
    <w:p w14:paraId="5FF7B0F0" w14:textId="77777777" w:rsidR="009700FF" w:rsidRPr="009700FF" w:rsidRDefault="009700FF" w:rsidP="009700FF">
      <w:pPr>
        <w:pStyle w:val="EndNoteBibliography"/>
        <w:ind w:left="480" w:firstLine="480"/>
        <w:rPr>
          <w:rFonts w:hint="eastAsia"/>
        </w:rPr>
      </w:pPr>
      <w:r w:rsidRPr="009700FF">
        <w:rPr>
          <w:rFonts w:hint="eastAsia"/>
        </w:rPr>
        <w:t>[3]</w:t>
      </w:r>
      <w:r w:rsidRPr="009700FF">
        <w:rPr>
          <w:rFonts w:hint="eastAsia"/>
        </w:rPr>
        <w:tab/>
      </w:r>
      <w:r w:rsidRPr="009700FF">
        <w:rPr>
          <w:rFonts w:hint="eastAsia"/>
        </w:rPr>
        <w:t>交通部</w:t>
      </w:r>
      <w:r w:rsidRPr="009700FF">
        <w:rPr>
          <w:rFonts w:hint="eastAsia"/>
        </w:rPr>
        <w:t>.  "</w:t>
      </w:r>
      <w:r w:rsidRPr="009700FF">
        <w:rPr>
          <w:rFonts w:hint="eastAsia"/>
          <w:i/>
        </w:rPr>
        <w:t>1067</w:t>
      </w:r>
      <w:r w:rsidRPr="009700FF">
        <w:rPr>
          <w:rFonts w:hint="eastAsia"/>
          <w:i/>
        </w:rPr>
        <w:t>公厘軌距鐵路長焊鋼軌舖設及養護規範</w:t>
      </w:r>
      <w:r w:rsidRPr="009700FF">
        <w:rPr>
          <w:rFonts w:hint="eastAsia"/>
        </w:rPr>
        <w:t>." 2018.</w:t>
      </w:r>
    </w:p>
    <w:p w14:paraId="417278A1" w14:textId="77777777" w:rsidR="009700FF" w:rsidRPr="009700FF" w:rsidRDefault="009700FF" w:rsidP="009700FF">
      <w:pPr>
        <w:pStyle w:val="EndNoteBibliography"/>
        <w:ind w:left="480" w:firstLine="480"/>
        <w:rPr>
          <w:rFonts w:hint="eastAsia"/>
        </w:rPr>
      </w:pPr>
      <w:r w:rsidRPr="009700FF">
        <w:rPr>
          <w:rFonts w:hint="eastAsia"/>
        </w:rPr>
        <w:t>[4]</w:t>
      </w:r>
      <w:r w:rsidRPr="009700FF">
        <w:rPr>
          <w:rFonts w:hint="eastAsia"/>
        </w:rPr>
        <w:tab/>
      </w:r>
      <w:r w:rsidRPr="009700FF">
        <w:rPr>
          <w:rFonts w:hint="eastAsia"/>
        </w:rPr>
        <w:t>張泰源</w:t>
      </w:r>
      <w:r w:rsidRPr="009700FF">
        <w:rPr>
          <w:rFonts w:hint="eastAsia"/>
        </w:rPr>
        <w:t>, "IoT</w:t>
      </w:r>
      <w:r w:rsidRPr="009700FF">
        <w:rPr>
          <w:rFonts w:hint="eastAsia"/>
        </w:rPr>
        <w:t>技術於工程管理之應用</w:t>
      </w:r>
      <w:r w:rsidRPr="009700FF">
        <w:rPr>
          <w:rFonts w:hint="eastAsia"/>
        </w:rPr>
        <w:t xml:space="preserve">," </w:t>
      </w:r>
      <w:r w:rsidRPr="009700FF">
        <w:rPr>
          <w:rFonts w:hint="eastAsia"/>
          <w:i/>
        </w:rPr>
        <w:t>中鼎集團電子報</w:t>
      </w:r>
      <w:r w:rsidRPr="009700FF">
        <w:rPr>
          <w:rFonts w:hint="eastAsia"/>
          <w:i/>
        </w:rPr>
        <w:t xml:space="preserve">, </w:t>
      </w:r>
      <w:r w:rsidRPr="009700FF">
        <w:rPr>
          <w:rFonts w:hint="eastAsia"/>
        </w:rPr>
        <w:t>vol. 468, 2021.</w:t>
      </w:r>
    </w:p>
    <w:p w14:paraId="6130BCCA" w14:textId="77777777" w:rsidR="009700FF" w:rsidRPr="009700FF" w:rsidRDefault="009700FF" w:rsidP="009700FF">
      <w:pPr>
        <w:pStyle w:val="EndNoteBibliography"/>
        <w:ind w:left="480" w:firstLine="480"/>
        <w:rPr>
          <w:rFonts w:hint="eastAsia"/>
        </w:rPr>
      </w:pPr>
      <w:r w:rsidRPr="009700FF">
        <w:rPr>
          <w:rFonts w:hint="eastAsia"/>
        </w:rPr>
        <w:t>[5]</w:t>
      </w:r>
      <w:r w:rsidRPr="009700FF">
        <w:rPr>
          <w:rFonts w:hint="eastAsia"/>
        </w:rPr>
        <w:tab/>
      </w:r>
      <w:r w:rsidRPr="009700FF">
        <w:rPr>
          <w:rFonts w:hint="eastAsia"/>
        </w:rPr>
        <w:t>林暐力</w:t>
      </w:r>
      <w:r w:rsidRPr="009700FF">
        <w:rPr>
          <w:rFonts w:hint="eastAsia"/>
        </w:rPr>
        <w:t>, "</w:t>
      </w:r>
      <w:r w:rsidRPr="009700FF">
        <w:rPr>
          <w:rFonts w:hint="eastAsia"/>
        </w:rPr>
        <w:t>低成本三軸加速規應用於橋梁安全監測可行性之評估</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營建工程系</w:t>
      </w:r>
      <w:r w:rsidRPr="009700FF">
        <w:rPr>
          <w:rFonts w:hint="eastAsia"/>
        </w:rPr>
        <w:t xml:space="preserve">, </w:t>
      </w:r>
      <w:r w:rsidRPr="009700FF">
        <w:rPr>
          <w:rFonts w:hint="eastAsia"/>
        </w:rPr>
        <w:t>國立臺灣科技大學</w:t>
      </w:r>
      <w:r w:rsidRPr="009700FF">
        <w:rPr>
          <w:rFonts w:hint="eastAsia"/>
        </w:rPr>
        <w:t xml:space="preserve">, </w:t>
      </w:r>
      <w:r w:rsidRPr="009700FF">
        <w:rPr>
          <w:rFonts w:hint="eastAsia"/>
        </w:rPr>
        <w:t>台北市</w:t>
      </w:r>
      <w:r w:rsidRPr="009700FF">
        <w:rPr>
          <w:rFonts w:hint="eastAsia"/>
        </w:rPr>
        <w:t xml:space="preserve">, 2018. </w:t>
      </w:r>
    </w:p>
    <w:p w14:paraId="72FE069C" w14:textId="77777777" w:rsidR="009700FF" w:rsidRPr="009700FF" w:rsidRDefault="009700FF" w:rsidP="009700FF">
      <w:pPr>
        <w:pStyle w:val="EndNoteBibliography"/>
        <w:ind w:left="480" w:firstLine="480"/>
        <w:rPr>
          <w:rFonts w:hint="eastAsia"/>
        </w:rPr>
      </w:pPr>
      <w:r w:rsidRPr="009700FF">
        <w:rPr>
          <w:rFonts w:hint="eastAsia"/>
        </w:rPr>
        <w:t>[6]</w:t>
      </w:r>
      <w:r w:rsidRPr="009700FF">
        <w:rPr>
          <w:rFonts w:hint="eastAsia"/>
        </w:rPr>
        <w:tab/>
      </w:r>
      <w:r w:rsidRPr="009700FF">
        <w:rPr>
          <w:rFonts w:hint="eastAsia"/>
        </w:rPr>
        <w:t>李艾璉</w:t>
      </w:r>
      <w:r w:rsidRPr="009700FF">
        <w:rPr>
          <w:rFonts w:hint="eastAsia"/>
        </w:rPr>
        <w:t>, "</w:t>
      </w:r>
      <w:r w:rsidRPr="009700FF">
        <w:rPr>
          <w:rFonts w:hint="eastAsia"/>
        </w:rPr>
        <w:t>結合</w:t>
      </w:r>
      <w:r w:rsidRPr="009700FF">
        <w:rPr>
          <w:rFonts w:hint="eastAsia"/>
        </w:rPr>
        <w:t>Arduino</w:t>
      </w:r>
      <w:r w:rsidRPr="009700FF">
        <w:rPr>
          <w:rFonts w:hint="eastAsia"/>
        </w:rPr>
        <w:t>與舒適度指標於</w:t>
      </w:r>
      <w:r w:rsidRPr="009700FF">
        <w:rPr>
          <w:rFonts w:hint="eastAsia"/>
        </w:rPr>
        <w:t>Revit</w:t>
      </w:r>
      <w:r w:rsidRPr="009700FF">
        <w:rPr>
          <w:rFonts w:hint="eastAsia"/>
        </w:rPr>
        <w:t>平台之展示</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土木工程系所</w:t>
      </w:r>
      <w:r w:rsidRPr="009700FF">
        <w:rPr>
          <w:rFonts w:hint="eastAsia"/>
        </w:rPr>
        <w:t xml:space="preserve">, </w:t>
      </w:r>
      <w:r w:rsidRPr="009700FF">
        <w:rPr>
          <w:rFonts w:hint="eastAsia"/>
        </w:rPr>
        <w:t>國立交通大學</w:t>
      </w:r>
      <w:r w:rsidRPr="009700FF">
        <w:rPr>
          <w:rFonts w:hint="eastAsia"/>
        </w:rPr>
        <w:t xml:space="preserve">, 2020. </w:t>
      </w:r>
    </w:p>
    <w:p w14:paraId="2040E5A8" w14:textId="15BCDA72" w:rsidR="009700FF" w:rsidRPr="009700FF" w:rsidRDefault="009700FF" w:rsidP="009700FF">
      <w:pPr>
        <w:pStyle w:val="EndNoteBibliography"/>
        <w:ind w:left="480" w:firstLine="480"/>
        <w:rPr>
          <w:rFonts w:hint="eastAsia"/>
        </w:rPr>
      </w:pPr>
      <w:r w:rsidRPr="009700FF">
        <w:rPr>
          <w:rFonts w:hint="eastAsia"/>
        </w:rPr>
        <w:t>[7]</w:t>
      </w:r>
      <w:r w:rsidRPr="009700FF">
        <w:rPr>
          <w:rFonts w:hint="eastAsia"/>
        </w:rPr>
        <w:tab/>
      </w:r>
      <w:r w:rsidRPr="009700FF">
        <w:rPr>
          <w:rFonts w:hint="eastAsia"/>
        </w:rPr>
        <w:t>呂欣倫</w:t>
      </w:r>
      <w:r w:rsidRPr="009700FF">
        <w:rPr>
          <w:rFonts w:hint="eastAsia"/>
        </w:rPr>
        <w:t>, "</w:t>
      </w:r>
      <w:r w:rsidRPr="009700FF">
        <w:rPr>
          <w:rFonts w:hint="eastAsia"/>
        </w:rPr>
        <w:t>結合</w:t>
      </w:r>
      <w:r w:rsidRPr="009700FF">
        <w:rPr>
          <w:rFonts w:hint="eastAsia"/>
        </w:rPr>
        <w:t>BIM</w:t>
      </w:r>
      <w:r w:rsidRPr="009700FF">
        <w:rPr>
          <w:rFonts w:hint="eastAsia"/>
        </w:rPr>
        <w:t>與</w:t>
      </w:r>
      <w:r w:rsidRPr="009700FF">
        <w:rPr>
          <w:rFonts w:hint="eastAsia"/>
        </w:rPr>
        <w:t>Unity</w:t>
      </w:r>
      <w:r w:rsidRPr="009700FF">
        <w:rPr>
          <w:rFonts w:hint="eastAsia"/>
        </w:rPr>
        <w:t>技術互動式呈現住家節電樣式與教育</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土木工程學系</w:t>
      </w:r>
      <w:r w:rsidRPr="009700FF">
        <w:rPr>
          <w:rFonts w:hint="eastAsia"/>
        </w:rPr>
        <w:t xml:space="preserve">, </w:t>
      </w:r>
      <w:r w:rsidRPr="009700FF">
        <w:rPr>
          <w:rFonts w:hint="eastAsia"/>
        </w:rPr>
        <w:t>國立中央大學</w:t>
      </w:r>
      <w:r w:rsidRPr="009700FF">
        <w:rPr>
          <w:rFonts w:hint="eastAsia"/>
        </w:rPr>
        <w:t xml:space="preserve">, </w:t>
      </w:r>
      <w:r w:rsidRPr="009700FF">
        <w:rPr>
          <w:rFonts w:hint="eastAsia"/>
        </w:rPr>
        <w:t>桃園市</w:t>
      </w:r>
      <w:r w:rsidRPr="009700FF">
        <w:rPr>
          <w:rFonts w:hint="eastAsia"/>
        </w:rPr>
        <w:t xml:space="preserve">, 2016. [Online]. Available: </w:t>
      </w:r>
      <w:hyperlink r:id="rId160" w:history="1">
        <w:r w:rsidRPr="009700FF">
          <w:rPr>
            <w:rStyle w:val="ab"/>
            <w:rFonts w:hint="eastAsia"/>
          </w:rPr>
          <w:t>https://hdl.handle.net/11296/fhet83</w:t>
        </w:r>
      </w:hyperlink>
    </w:p>
    <w:p w14:paraId="30666009" w14:textId="1DFF5E02" w:rsidR="009700FF" w:rsidRPr="009700FF" w:rsidRDefault="009700FF" w:rsidP="009700FF">
      <w:pPr>
        <w:pStyle w:val="EndNoteBibliography"/>
        <w:ind w:left="480" w:firstLine="480"/>
      </w:pPr>
      <w:r w:rsidRPr="009700FF">
        <w:t>[8]</w:t>
      </w:r>
      <w:r w:rsidRPr="009700FF">
        <w:tab/>
        <w:t xml:space="preserve">"Tengo Interactive VR Training Solutions for Russian Railways." </w:t>
      </w:r>
      <w:hyperlink r:id="rId161" w:history="1">
        <w:r w:rsidRPr="009700FF">
          <w:rPr>
            <w:rStyle w:val="ab"/>
          </w:rPr>
          <w:t>https://www.youtube</w:t>
        </w:r>
        <w:r w:rsidRPr="009700FF">
          <w:rPr>
            <w:rStyle w:val="ab"/>
          </w:rPr>
          <w:t>.</w:t>
        </w:r>
        <w:r w:rsidRPr="009700FF">
          <w:rPr>
            <w:rStyle w:val="ab"/>
          </w:rPr>
          <w:t>com/watch?v=_10mU0NES5U&amp;ab_channel=TengoInteractive</w:t>
        </w:r>
      </w:hyperlink>
      <w:r w:rsidRPr="009700FF">
        <w:t>.</w:t>
      </w:r>
    </w:p>
    <w:p w14:paraId="3D49FD69" w14:textId="672E319E" w:rsidR="009700FF" w:rsidRPr="009700FF" w:rsidRDefault="009700FF" w:rsidP="009700FF">
      <w:pPr>
        <w:pStyle w:val="EndNoteBibliography"/>
        <w:ind w:left="480" w:firstLine="480"/>
      </w:pPr>
      <w:r w:rsidRPr="009700FF">
        <w:t>[9]</w:t>
      </w:r>
      <w:r w:rsidRPr="009700FF">
        <w:tab/>
        <w:t xml:space="preserve">"4Experience presents: Hololens Interface for Network Rail (Maintenance Presentation)." </w:t>
      </w:r>
      <w:hyperlink r:id="rId162" w:history="1">
        <w:r w:rsidRPr="009700FF">
          <w:rPr>
            <w:rStyle w:val="ab"/>
          </w:rPr>
          <w:t>https://www.youtube.com/watch?v=hL2F8Awm7Gk&amp;ab_channel=4Experience</w:t>
        </w:r>
      </w:hyperlink>
      <w:r w:rsidRPr="009700FF">
        <w:t>.</w:t>
      </w:r>
    </w:p>
    <w:p w14:paraId="35EF2B92" w14:textId="77777777" w:rsidR="009700FF" w:rsidRPr="009700FF" w:rsidRDefault="009700FF" w:rsidP="009700FF">
      <w:pPr>
        <w:pStyle w:val="EndNoteBibliography"/>
        <w:ind w:left="480" w:firstLine="480"/>
        <w:rPr>
          <w:rFonts w:hint="eastAsia"/>
        </w:rPr>
      </w:pPr>
      <w:r w:rsidRPr="009700FF">
        <w:rPr>
          <w:rFonts w:hint="eastAsia"/>
        </w:rPr>
        <w:t>[10]</w:t>
      </w:r>
      <w:r w:rsidRPr="009700FF">
        <w:rPr>
          <w:rFonts w:hint="eastAsia"/>
        </w:rPr>
        <w:tab/>
      </w:r>
      <w:r w:rsidRPr="009700FF">
        <w:rPr>
          <w:rFonts w:hint="eastAsia"/>
        </w:rPr>
        <w:t>陳沛璇</w:t>
      </w:r>
      <w:r w:rsidRPr="009700FF">
        <w:rPr>
          <w:rFonts w:hint="eastAsia"/>
        </w:rPr>
        <w:t>, "</w:t>
      </w:r>
      <w:r w:rsidRPr="009700FF">
        <w:rPr>
          <w:rFonts w:hint="eastAsia"/>
        </w:rPr>
        <w:t>利用虛擬實境訓練工程師指揮鋼構組立之作業</w:t>
      </w:r>
      <w:r w:rsidRPr="009700FF">
        <w:rPr>
          <w:rFonts w:hint="eastAsia"/>
        </w:rPr>
        <w:t>-</w:t>
      </w:r>
      <w:r w:rsidRPr="009700FF">
        <w:rPr>
          <w:rFonts w:hint="eastAsia"/>
        </w:rPr>
        <w:t>以山月吊橋為例</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土木工程學系</w:t>
      </w:r>
      <w:r w:rsidRPr="009700FF">
        <w:rPr>
          <w:rFonts w:hint="eastAsia"/>
        </w:rPr>
        <w:t xml:space="preserve">, </w:t>
      </w:r>
      <w:r w:rsidRPr="009700FF">
        <w:rPr>
          <w:rFonts w:hint="eastAsia"/>
        </w:rPr>
        <w:t>國立成功大學</w:t>
      </w:r>
      <w:r w:rsidRPr="009700FF">
        <w:rPr>
          <w:rFonts w:hint="eastAsia"/>
        </w:rPr>
        <w:t xml:space="preserve">, </w:t>
      </w:r>
      <w:r w:rsidRPr="009700FF">
        <w:rPr>
          <w:rFonts w:hint="eastAsia"/>
        </w:rPr>
        <w:t>台南市</w:t>
      </w:r>
      <w:r w:rsidRPr="009700FF">
        <w:rPr>
          <w:rFonts w:hint="eastAsia"/>
        </w:rPr>
        <w:t xml:space="preserve">, 2021. </w:t>
      </w:r>
    </w:p>
    <w:p w14:paraId="4BD42A15" w14:textId="77777777" w:rsidR="009700FF" w:rsidRPr="009700FF" w:rsidRDefault="009700FF" w:rsidP="009700FF">
      <w:pPr>
        <w:pStyle w:val="EndNoteBibliography"/>
        <w:ind w:left="480" w:firstLine="480"/>
        <w:rPr>
          <w:rFonts w:hint="eastAsia"/>
        </w:rPr>
      </w:pPr>
      <w:r w:rsidRPr="009700FF">
        <w:rPr>
          <w:rFonts w:hint="eastAsia"/>
        </w:rPr>
        <w:t>[11]</w:t>
      </w:r>
      <w:r w:rsidRPr="009700FF">
        <w:rPr>
          <w:rFonts w:hint="eastAsia"/>
        </w:rPr>
        <w:tab/>
      </w:r>
      <w:r w:rsidRPr="009700FF">
        <w:rPr>
          <w:rFonts w:hint="eastAsia"/>
        </w:rPr>
        <w:t>蕭文昌</w:t>
      </w:r>
      <w:r w:rsidRPr="009700FF">
        <w:rPr>
          <w:rFonts w:hint="eastAsia"/>
        </w:rPr>
        <w:t>, "</w:t>
      </w:r>
      <w:r w:rsidRPr="009700FF">
        <w:rPr>
          <w:rFonts w:hint="eastAsia"/>
        </w:rPr>
        <w:t>結合</w:t>
      </w:r>
      <w:r w:rsidRPr="009700FF">
        <w:rPr>
          <w:rFonts w:hint="eastAsia"/>
        </w:rPr>
        <w:t>Unity</w:t>
      </w:r>
      <w:r w:rsidRPr="009700FF">
        <w:rPr>
          <w:rFonts w:hint="eastAsia"/>
        </w:rPr>
        <w:t>與</w:t>
      </w:r>
      <w:r w:rsidRPr="009700FF">
        <w:rPr>
          <w:rFonts w:hint="eastAsia"/>
        </w:rPr>
        <w:t>Arduino</w:t>
      </w:r>
      <w:r w:rsidRPr="009700FF">
        <w:rPr>
          <w:rFonts w:hint="eastAsia"/>
        </w:rPr>
        <w:t>控制之堆高機考照輔助系統</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資訊工程系</w:t>
      </w:r>
      <w:r w:rsidRPr="009700FF">
        <w:rPr>
          <w:rFonts w:hint="eastAsia"/>
        </w:rPr>
        <w:t xml:space="preserve">, </w:t>
      </w:r>
      <w:r w:rsidRPr="009700FF">
        <w:rPr>
          <w:rFonts w:hint="eastAsia"/>
        </w:rPr>
        <w:t>國立勤益科技大學</w:t>
      </w:r>
      <w:r w:rsidRPr="009700FF">
        <w:rPr>
          <w:rFonts w:hint="eastAsia"/>
        </w:rPr>
        <w:t xml:space="preserve">, </w:t>
      </w:r>
      <w:r w:rsidRPr="009700FF">
        <w:rPr>
          <w:rFonts w:hint="eastAsia"/>
        </w:rPr>
        <w:t>台中市</w:t>
      </w:r>
      <w:r w:rsidRPr="009700FF">
        <w:rPr>
          <w:rFonts w:hint="eastAsia"/>
        </w:rPr>
        <w:t xml:space="preserve">, 2020. </w:t>
      </w:r>
    </w:p>
    <w:p w14:paraId="27FA17C6" w14:textId="6AADF30A" w:rsidR="009700FF" w:rsidRPr="009700FF" w:rsidRDefault="009700FF" w:rsidP="009700FF">
      <w:pPr>
        <w:pStyle w:val="EndNoteBibliography"/>
        <w:ind w:left="480" w:firstLine="480"/>
      </w:pPr>
      <w:r w:rsidRPr="009700FF">
        <w:t>[12]</w:t>
      </w:r>
      <w:r w:rsidRPr="009700FF">
        <w:tab/>
        <w:t xml:space="preserve">A. Nikitin, N. Reshetnikova, I. Sitnikov, and O. Karelova, "VR Training for Railway Wagons Maintenance: architecture and implementation," </w:t>
      </w:r>
      <w:r w:rsidRPr="009700FF">
        <w:rPr>
          <w:i/>
        </w:rPr>
        <w:t xml:space="preserve">Procedia Computer Science, </w:t>
      </w:r>
      <w:r w:rsidRPr="009700FF">
        <w:t xml:space="preserve">vol. 176, pp. 622-631, 2020/01/01/ 2020, doi: </w:t>
      </w:r>
      <w:hyperlink r:id="rId163" w:history="1">
        <w:r w:rsidRPr="009700FF">
          <w:rPr>
            <w:rStyle w:val="ab"/>
          </w:rPr>
          <w:t>https://doi.org/10.1016/j.procs.2020.08.064</w:t>
        </w:r>
      </w:hyperlink>
      <w:r w:rsidRPr="009700FF">
        <w:t>.</w:t>
      </w:r>
    </w:p>
    <w:p w14:paraId="78589B3F" w14:textId="0C0F04F0" w:rsidR="009700FF" w:rsidRPr="009700FF" w:rsidRDefault="009700FF" w:rsidP="009700FF">
      <w:pPr>
        <w:pStyle w:val="EndNoteBibliography"/>
        <w:ind w:left="480" w:firstLine="480"/>
      </w:pPr>
      <w:r w:rsidRPr="009700FF">
        <w:t>[13]</w:t>
      </w:r>
      <w:r w:rsidRPr="009700FF">
        <w:tab/>
        <w:t xml:space="preserve">"How SHoP Architects brings real time BIM to AEC with Unity Reflect." </w:t>
      </w:r>
      <w:hyperlink r:id="rId164" w:history="1">
        <w:r w:rsidRPr="009700FF">
          <w:rPr>
            <w:rStyle w:val="ab"/>
          </w:rPr>
          <w:t>https://subtitlelist.com/en/How-SHoP-Architects-brings-real-time-BIM-to-AEC-with-Unity-Reflect-172108</w:t>
        </w:r>
      </w:hyperlink>
      <w:r w:rsidRPr="009700FF">
        <w:t>.</w:t>
      </w:r>
    </w:p>
    <w:p w14:paraId="7CF4BDE7" w14:textId="7A493158" w:rsidR="009700FF" w:rsidRPr="009700FF" w:rsidRDefault="009700FF" w:rsidP="009700FF">
      <w:pPr>
        <w:pStyle w:val="EndNoteBibliography"/>
        <w:ind w:left="480" w:firstLine="480"/>
      </w:pPr>
      <w:r w:rsidRPr="009700FF">
        <w:t>[14]</w:t>
      </w:r>
      <w:r w:rsidRPr="009700FF">
        <w:tab/>
        <w:t xml:space="preserve">S. Architects. "At 1,066 feet, The Brooklyn Tower is the tallest in the borough." </w:t>
      </w:r>
      <w:hyperlink r:id="rId165" w:history="1">
        <w:r w:rsidRPr="009700FF">
          <w:rPr>
            <w:rStyle w:val="ab"/>
          </w:rPr>
          <w:t>https://www.shoparc.com/projects/9-dekalb/</w:t>
        </w:r>
      </w:hyperlink>
      <w:r w:rsidRPr="009700FF">
        <w:t>.</w:t>
      </w:r>
    </w:p>
    <w:p w14:paraId="439336A2" w14:textId="2CCEF9F5" w:rsidR="009700FF" w:rsidRPr="009700FF" w:rsidRDefault="009700FF" w:rsidP="009700FF">
      <w:pPr>
        <w:pStyle w:val="EndNoteBibliography"/>
        <w:ind w:left="480" w:firstLine="480"/>
      </w:pPr>
      <w:r w:rsidRPr="009700FF">
        <w:rPr>
          <w:rFonts w:hint="eastAsia"/>
        </w:rPr>
        <w:t>[15]</w:t>
      </w:r>
      <w:r w:rsidRPr="009700FF">
        <w:rPr>
          <w:rFonts w:hint="eastAsia"/>
        </w:rPr>
        <w:tab/>
      </w:r>
      <w:r w:rsidRPr="009700FF">
        <w:rPr>
          <w:rFonts w:hint="eastAsia"/>
        </w:rPr>
        <w:t>台灣物聯科技</w:t>
      </w:r>
      <w:r w:rsidRPr="009700FF">
        <w:rPr>
          <w:rFonts w:hint="eastAsia"/>
        </w:rPr>
        <w:t>. "Arduino</w:t>
      </w:r>
      <w:r w:rsidRPr="009700FF">
        <w:rPr>
          <w:rFonts w:hint="eastAsia"/>
        </w:rPr>
        <w:t>與樹莓派哪款開發板更適合你</w:t>
      </w:r>
      <w:r w:rsidRPr="009700FF">
        <w:rPr>
          <w:rFonts w:hint="eastAsia"/>
        </w:rPr>
        <w:t xml:space="preserve">." </w:t>
      </w:r>
      <w:hyperlink r:id="rId166" w:history="1">
        <w:r w:rsidRPr="009700FF">
          <w:rPr>
            <w:rStyle w:val="ab"/>
            <w:rFonts w:hint="eastAsia"/>
          </w:rPr>
          <w:t>https://www.taiwaniot.com.tw/news/arduino%E8%88%87%E6%A8%B9%E8%8E%93%E6%B4%BE-%E5%93%AA%E6%AC%BE%E9%96%</w:t>
        </w:r>
        <w:r w:rsidRPr="009700FF">
          <w:rPr>
            <w:rStyle w:val="ab"/>
          </w:rPr>
          <w:t>8B%E7%99%BC%E6%9D%BF%E6%9B%B4%E9%81%A9%E5%90%88%E4%BD%A0/</w:t>
        </w:r>
      </w:hyperlink>
      <w:r w:rsidRPr="009700FF">
        <w:t>.</w:t>
      </w:r>
    </w:p>
    <w:p w14:paraId="0078ADC1" w14:textId="1D11E3C5" w:rsidR="009700FF" w:rsidRPr="009700FF" w:rsidRDefault="009700FF" w:rsidP="009700FF">
      <w:pPr>
        <w:pStyle w:val="EndNoteBibliography"/>
        <w:ind w:left="480" w:firstLine="480"/>
        <w:rPr>
          <w:rFonts w:hint="eastAsia"/>
        </w:rPr>
      </w:pPr>
      <w:r w:rsidRPr="009700FF">
        <w:rPr>
          <w:rFonts w:hint="eastAsia"/>
        </w:rPr>
        <w:t>[16]</w:t>
      </w:r>
      <w:r w:rsidRPr="009700FF">
        <w:rPr>
          <w:rFonts w:hint="eastAsia"/>
        </w:rPr>
        <w:tab/>
        <w:t>"Arduino Uno</w:t>
      </w:r>
      <w:r w:rsidRPr="009700FF">
        <w:rPr>
          <w:rFonts w:hint="eastAsia"/>
        </w:rPr>
        <w:t>功能簡介</w:t>
      </w:r>
      <w:r w:rsidRPr="009700FF">
        <w:rPr>
          <w:rFonts w:hint="eastAsia"/>
        </w:rPr>
        <w:t xml:space="preserve">." </w:t>
      </w:r>
      <w:hyperlink r:id="rId167" w:history="1">
        <w:r w:rsidRPr="009700FF">
          <w:rPr>
            <w:rStyle w:val="ab"/>
            <w:rFonts w:hint="eastAsia"/>
          </w:rPr>
          <w:t>https://openhome.cc/Gossip/Books/mBlockArduino1-3and1-4.html</w:t>
        </w:r>
      </w:hyperlink>
      <w:r w:rsidRPr="009700FF">
        <w:rPr>
          <w:rFonts w:hint="eastAsia"/>
        </w:rPr>
        <w:t>.</w:t>
      </w:r>
    </w:p>
    <w:p w14:paraId="30DF0FD2" w14:textId="77777777" w:rsidR="009700FF" w:rsidRPr="009700FF" w:rsidRDefault="009700FF" w:rsidP="009700FF">
      <w:pPr>
        <w:pStyle w:val="EndNoteBibliography"/>
        <w:ind w:left="480" w:firstLine="480"/>
        <w:rPr>
          <w:rFonts w:hint="eastAsia"/>
        </w:rPr>
      </w:pPr>
      <w:r w:rsidRPr="009700FF">
        <w:rPr>
          <w:rFonts w:hint="eastAsia"/>
        </w:rPr>
        <w:t>[17]</w:t>
      </w:r>
      <w:r w:rsidRPr="009700FF">
        <w:rPr>
          <w:rFonts w:hint="eastAsia"/>
        </w:rPr>
        <w:tab/>
      </w:r>
      <w:r w:rsidRPr="009700FF">
        <w:rPr>
          <w:rFonts w:hint="eastAsia"/>
        </w:rPr>
        <w:t>趙英傑</w:t>
      </w:r>
      <w:r w:rsidRPr="009700FF">
        <w:rPr>
          <w:rFonts w:hint="eastAsia"/>
        </w:rPr>
        <w:t xml:space="preserve">, </w:t>
      </w:r>
      <w:r w:rsidRPr="009700FF">
        <w:rPr>
          <w:rFonts w:hint="eastAsia"/>
          <w:i/>
        </w:rPr>
        <w:t>超圖解</w:t>
      </w:r>
      <w:r w:rsidRPr="009700FF">
        <w:rPr>
          <w:rFonts w:hint="eastAsia"/>
          <w:i/>
        </w:rPr>
        <w:t>Arduino</w:t>
      </w:r>
      <w:r w:rsidRPr="009700FF">
        <w:rPr>
          <w:rFonts w:hint="eastAsia"/>
          <w:i/>
        </w:rPr>
        <w:t>互動設計入門</w:t>
      </w:r>
      <w:r w:rsidRPr="009700FF">
        <w:rPr>
          <w:rFonts w:hint="eastAsia"/>
        </w:rPr>
        <w:t xml:space="preserve">. </w:t>
      </w:r>
      <w:r w:rsidRPr="009700FF">
        <w:rPr>
          <w:rFonts w:hint="eastAsia"/>
        </w:rPr>
        <w:t>台北市</w:t>
      </w:r>
      <w:r w:rsidRPr="009700FF">
        <w:rPr>
          <w:rFonts w:hint="eastAsia"/>
        </w:rPr>
        <w:t xml:space="preserve">: </w:t>
      </w:r>
      <w:r w:rsidRPr="009700FF">
        <w:rPr>
          <w:rFonts w:hint="eastAsia"/>
        </w:rPr>
        <w:t>旗標科技</w:t>
      </w:r>
      <w:r w:rsidRPr="009700FF">
        <w:rPr>
          <w:rFonts w:hint="eastAsia"/>
        </w:rPr>
        <w:t>, 2020.</w:t>
      </w:r>
    </w:p>
    <w:p w14:paraId="51A2FF7D" w14:textId="77777777" w:rsidR="009700FF" w:rsidRPr="009700FF" w:rsidRDefault="009700FF" w:rsidP="009700FF">
      <w:pPr>
        <w:pStyle w:val="EndNoteBibliography"/>
        <w:ind w:left="480" w:firstLine="480"/>
      </w:pPr>
      <w:r w:rsidRPr="009700FF">
        <w:rPr>
          <w:rFonts w:hint="eastAsia"/>
        </w:rPr>
        <w:t>[18]</w:t>
      </w:r>
      <w:r w:rsidRPr="009700FF">
        <w:rPr>
          <w:rFonts w:hint="eastAsia"/>
        </w:rPr>
        <w:tab/>
      </w:r>
      <w:r w:rsidRPr="009700FF">
        <w:rPr>
          <w:rFonts w:hint="eastAsia"/>
        </w:rPr>
        <w:t>楊明豐</w:t>
      </w:r>
      <w:r w:rsidRPr="009700FF">
        <w:rPr>
          <w:rFonts w:hint="eastAsia"/>
        </w:rPr>
        <w:t xml:space="preserve">, </w:t>
      </w:r>
      <w:r w:rsidRPr="009700FF">
        <w:rPr>
          <w:rFonts w:hint="eastAsia"/>
          <w:i/>
        </w:rPr>
        <w:t>Arduino</w:t>
      </w:r>
      <w:r w:rsidRPr="009700FF">
        <w:rPr>
          <w:rFonts w:hint="eastAsia"/>
          <w:i/>
        </w:rPr>
        <w:t>最佳入門與應用</w:t>
      </w:r>
      <w:r w:rsidRPr="009700FF">
        <w:rPr>
          <w:rFonts w:hint="eastAsia"/>
          <w:i/>
        </w:rPr>
        <w:t xml:space="preserve">: </w:t>
      </w:r>
      <w:r w:rsidRPr="009700FF">
        <w:rPr>
          <w:rFonts w:hint="eastAsia"/>
          <w:i/>
        </w:rPr>
        <w:t>打造互動設計輕鬆學</w:t>
      </w:r>
      <w:r w:rsidRPr="009700FF">
        <w:rPr>
          <w:rFonts w:hint="eastAsia"/>
          <w:i/>
        </w:rPr>
        <w:t xml:space="preserve"> (</w:t>
      </w:r>
      <w:r w:rsidRPr="009700FF">
        <w:rPr>
          <w:rFonts w:hint="eastAsia"/>
          <w:i/>
        </w:rPr>
        <w:t>第</w:t>
      </w:r>
      <w:r w:rsidRPr="009700FF">
        <w:rPr>
          <w:rFonts w:hint="eastAsia"/>
          <w:i/>
        </w:rPr>
        <w:t>3</w:t>
      </w:r>
      <w:r w:rsidRPr="009700FF">
        <w:rPr>
          <w:rFonts w:hint="eastAsia"/>
          <w:i/>
        </w:rPr>
        <w:t>版</w:t>
      </w:r>
      <w:r w:rsidRPr="009700FF">
        <w:rPr>
          <w:rFonts w:hint="eastAsia"/>
          <w:i/>
        </w:rPr>
        <w:t>)</w:t>
      </w:r>
      <w:r w:rsidRPr="009700FF">
        <w:rPr>
          <w:rFonts w:hint="eastAsia"/>
        </w:rPr>
        <w:t xml:space="preserve">. </w:t>
      </w:r>
      <w:r w:rsidRPr="009700FF">
        <w:rPr>
          <w:rFonts w:hint="eastAsia"/>
        </w:rPr>
        <w:t>台北市</w:t>
      </w:r>
      <w:r w:rsidRPr="009700FF">
        <w:rPr>
          <w:rFonts w:hint="eastAsia"/>
        </w:rPr>
        <w:t xml:space="preserve">: </w:t>
      </w:r>
      <w:r w:rsidRPr="009700FF">
        <w:rPr>
          <w:rFonts w:hint="eastAsia"/>
        </w:rPr>
        <w:t>碁峰資訊股份有限公司</w:t>
      </w:r>
      <w:r w:rsidRPr="009700FF">
        <w:rPr>
          <w:rFonts w:hint="eastAsia"/>
        </w:rPr>
        <w:t>, 2021.</w:t>
      </w:r>
    </w:p>
    <w:p w14:paraId="5906FD19" w14:textId="3680FB58" w:rsidR="009700FF" w:rsidRPr="009700FF" w:rsidRDefault="009700FF" w:rsidP="009700FF">
      <w:pPr>
        <w:pStyle w:val="EndNoteBibliography"/>
        <w:ind w:left="480" w:firstLine="480"/>
        <w:rPr>
          <w:rFonts w:hint="eastAsia"/>
        </w:rPr>
      </w:pPr>
      <w:r w:rsidRPr="009700FF">
        <w:rPr>
          <w:rFonts w:hint="eastAsia"/>
        </w:rPr>
        <w:t>[19]</w:t>
      </w:r>
      <w:r w:rsidRPr="009700FF">
        <w:rPr>
          <w:rFonts w:hint="eastAsia"/>
        </w:rPr>
        <w:tab/>
        <w:t>"XBee</w:t>
      </w:r>
      <w:r w:rsidRPr="009700FF">
        <w:rPr>
          <w:rFonts w:hint="eastAsia"/>
        </w:rPr>
        <w:t>模組通訊實驗（二）：認識</w:t>
      </w:r>
      <w:r w:rsidRPr="009700FF">
        <w:rPr>
          <w:rFonts w:hint="eastAsia"/>
        </w:rPr>
        <w:t xml:space="preserve">XBee." </w:t>
      </w:r>
      <w:hyperlink r:id="rId168" w:history="1">
        <w:r w:rsidRPr="009700FF">
          <w:rPr>
            <w:rStyle w:val="ab"/>
            <w:rFonts w:hint="eastAsia"/>
          </w:rPr>
          <w:t>https://swf.com.tw/?p=770</w:t>
        </w:r>
      </w:hyperlink>
      <w:r w:rsidRPr="009700FF">
        <w:rPr>
          <w:rFonts w:hint="eastAsia"/>
        </w:rPr>
        <w:t>.</w:t>
      </w:r>
    </w:p>
    <w:p w14:paraId="3A65FCE3" w14:textId="77777777" w:rsidR="009700FF" w:rsidRPr="009700FF" w:rsidRDefault="009700FF" w:rsidP="009700FF">
      <w:pPr>
        <w:pStyle w:val="EndNoteBibliography"/>
        <w:ind w:left="480" w:firstLine="480"/>
        <w:rPr>
          <w:rFonts w:hint="eastAsia"/>
        </w:rPr>
      </w:pPr>
      <w:r w:rsidRPr="009700FF">
        <w:rPr>
          <w:rFonts w:hint="eastAsia"/>
        </w:rPr>
        <w:t>[20]</w:t>
      </w:r>
      <w:r w:rsidRPr="009700FF">
        <w:rPr>
          <w:rFonts w:hint="eastAsia"/>
        </w:rPr>
        <w:tab/>
      </w:r>
      <w:r w:rsidRPr="009700FF">
        <w:rPr>
          <w:rFonts w:hint="eastAsia"/>
        </w:rPr>
        <w:t>郭晉瑋</w:t>
      </w:r>
      <w:r w:rsidRPr="009700FF">
        <w:rPr>
          <w:rFonts w:hint="eastAsia"/>
        </w:rPr>
        <w:t>, "</w:t>
      </w:r>
      <w:r w:rsidRPr="009700FF">
        <w:rPr>
          <w:rFonts w:hint="eastAsia"/>
        </w:rPr>
        <w:t>以軸箱頻率響應函數矩陣量測輪軌力</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土木工程學系</w:t>
      </w:r>
      <w:r w:rsidRPr="009700FF">
        <w:rPr>
          <w:rFonts w:hint="eastAsia"/>
        </w:rPr>
        <w:t xml:space="preserve">, </w:t>
      </w:r>
      <w:r w:rsidRPr="009700FF">
        <w:rPr>
          <w:rFonts w:hint="eastAsia"/>
        </w:rPr>
        <w:t>國立成功大學</w:t>
      </w:r>
      <w:r w:rsidRPr="009700FF">
        <w:rPr>
          <w:rFonts w:hint="eastAsia"/>
        </w:rPr>
        <w:t xml:space="preserve">, </w:t>
      </w:r>
      <w:r w:rsidRPr="009700FF">
        <w:rPr>
          <w:rFonts w:hint="eastAsia"/>
        </w:rPr>
        <w:t>台南市</w:t>
      </w:r>
      <w:r w:rsidRPr="009700FF">
        <w:rPr>
          <w:rFonts w:hint="eastAsia"/>
        </w:rPr>
        <w:t xml:space="preserve">, 2020. </w:t>
      </w:r>
    </w:p>
    <w:p w14:paraId="19C77D49" w14:textId="0B05422E" w:rsidR="009700FF" w:rsidRPr="009700FF" w:rsidRDefault="009700FF" w:rsidP="009700FF">
      <w:pPr>
        <w:pStyle w:val="EndNoteBibliography"/>
        <w:ind w:left="480" w:firstLine="480"/>
      </w:pPr>
      <w:r w:rsidRPr="009700FF">
        <w:t>[21]</w:t>
      </w:r>
      <w:r w:rsidRPr="009700FF">
        <w:tab/>
        <w:t xml:space="preserve">"LTE-M." Wikipedia. </w:t>
      </w:r>
      <w:hyperlink r:id="rId169" w:history="1">
        <w:r w:rsidRPr="009700FF">
          <w:rPr>
            <w:rStyle w:val="ab"/>
          </w:rPr>
          <w:t>https://en.wikipedia.org/wiki/LTE-M?fbclid=IwAR0KL2R8lhKixWptwcEHQb-uRiWkkru3dS-WBWzWGIWBYUnc-3SoV5IXxn4</w:t>
        </w:r>
      </w:hyperlink>
      <w:r w:rsidRPr="009700FF">
        <w:t>.</w:t>
      </w:r>
    </w:p>
    <w:p w14:paraId="607C0D58" w14:textId="5C5E6920" w:rsidR="009700FF" w:rsidRPr="009700FF" w:rsidRDefault="009700FF" w:rsidP="009700FF">
      <w:pPr>
        <w:pStyle w:val="EndNoteBibliography"/>
        <w:ind w:left="480" w:firstLine="480"/>
        <w:rPr>
          <w:rFonts w:hint="eastAsia"/>
        </w:rPr>
      </w:pPr>
      <w:r w:rsidRPr="009700FF">
        <w:t>[22</w:t>
      </w:r>
      <w:r w:rsidRPr="009700FF">
        <w:rPr>
          <w:rFonts w:hint="eastAsia"/>
        </w:rPr>
        <w:t>]</w:t>
      </w:r>
      <w:r w:rsidRPr="009700FF">
        <w:rPr>
          <w:rFonts w:hint="eastAsia"/>
        </w:rPr>
        <w:tab/>
        <w:t>"</w:t>
      </w:r>
      <w:r w:rsidRPr="009700FF">
        <w:rPr>
          <w:rFonts w:hint="eastAsia"/>
        </w:rPr>
        <w:t>什麼是</w:t>
      </w:r>
      <w:r w:rsidRPr="009700FF">
        <w:rPr>
          <w:rFonts w:hint="eastAsia"/>
        </w:rPr>
        <w:t>NB-IoT?</w:t>
      </w:r>
      <w:r w:rsidRPr="009700FF">
        <w:rPr>
          <w:rFonts w:hint="eastAsia"/>
        </w:rPr>
        <w:t>什麼是</w:t>
      </w:r>
      <w:r w:rsidRPr="009700FF">
        <w:rPr>
          <w:rFonts w:hint="eastAsia"/>
        </w:rPr>
        <w:t xml:space="preserve">LTE CatM1?" </w:t>
      </w:r>
      <w:hyperlink r:id="rId170" w:history="1">
        <w:r w:rsidRPr="009700FF">
          <w:rPr>
            <w:rStyle w:val="ab"/>
            <w:rFonts w:hint="eastAsia"/>
          </w:rPr>
          <w:t>https://kknews.cc/zh-tw/tech/vprzke2.html</w:t>
        </w:r>
      </w:hyperlink>
      <w:r w:rsidRPr="009700FF">
        <w:rPr>
          <w:rFonts w:hint="eastAsia"/>
        </w:rPr>
        <w:t>.</w:t>
      </w:r>
    </w:p>
    <w:p w14:paraId="5F2680A2" w14:textId="2868CB23" w:rsidR="009700FF" w:rsidRPr="009700FF" w:rsidRDefault="009700FF" w:rsidP="009700FF">
      <w:pPr>
        <w:pStyle w:val="EndNoteBibliography"/>
        <w:ind w:left="480" w:firstLine="480"/>
        <w:rPr>
          <w:rFonts w:hint="eastAsia"/>
        </w:rPr>
      </w:pPr>
      <w:r w:rsidRPr="009700FF">
        <w:rPr>
          <w:rFonts w:hint="eastAsia"/>
        </w:rPr>
        <w:t>[23]</w:t>
      </w:r>
      <w:r w:rsidRPr="009700FF">
        <w:rPr>
          <w:rFonts w:hint="eastAsia"/>
        </w:rPr>
        <w:tab/>
      </w:r>
      <w:r w:rsidRPr="009700FF">
        <w:rPr>
          <w:rFonts w:hint="eastAsia"/>
        </w:rPr>
        <w:t>中華電信</w:t>
      </w:r>
      <w:r w:rsidRPr="009700FF">
        <w:rPr>
          <w:rFonts w:hint="eastAsia"/>
        </w:rPr>
        <w:t>. "IOT</w:t>
      </w:r>
      <w:r w:rsidRPr="009700FF">
        <w:rPr>
          <w:rFonts w:hint="eastAsia"/>
        </w:rPr>
        <w:t>智慧聯網大平台</w:t>
      </w:r>
      <w:r w:rsidRPr="009700FF">
        <w:rPr>
          <w:rFonts w:hint="eastAsia"/>
        </w:rPr>
        <w:t xml:space="preserve">." </w:t>
      </w:r>
      <w:hyperlink r:id="rId171" w:history="1">
        <w:r w:rsidRPr="009700FF">
          <w:rPr>
            <w:rStyle w:val="ab"/>
            <w:rFonts w:hint="eastAsia"/>
          </w:rPr>
          <w:t>https://iot.cht.com.tw/iot/developer/tutorialQa</w:t>
        </w:r>
      </w:hyperlink>
      <w:r w:rsidRPr="009700FF">
        <w:rPr>
          <w:rFonts w:hint="eastAsia"/>
        </w:rPr>
        <w:t>.</w:t>
      </w:r>
    </w:p>
    <w:p w14:paraId="1BA89D47" w14:textId="77777777" w:rsidR="009700FF" w:rsidRPr="009700FF" w:rsidRDefault="009700FF" w:rsidP="009700FF">
      <w:pPr>
        <w:pStyle w:val="EndNoteBibliography"/>
        <w:ind w:left="480" w:firstLine="480"/>
        <w:rPr>
          <w:rFonts w:hint="eastAsia"/>
        </w:rPr>
      </w:pPr>
      <w:r w:rsidRPr="009700FF">
        <w:rPr>
          <w:rFonts w:hint="eastAsia"/>
        </w:rPr>
        <w:t>[24]</w:t>
      </w:r>
      <w:r w:rsidRPr="009700FF">
        <w:rPr>
          <w:rFonts w:hint="eastAsia"/>
        </w:rPr>
        <w:tab/>
      </w:r>
      <w:r w:rsidRPr="009700FF">
        <w:rPr>
          <w:rFonts w:hint="eastAsia"/>
        </w:rPr>
        <w:t>廖國偉</w:t>
      </w:r>
      <w:r w:rsidRPr="009700FF">
        <w:rPr>
          <w:rFonts w:hint="eastAsia"/>
        </w:rPr>
        <w:t>, "</w:t>
      </w:r>
      <w:r w:rsidRPr="009700FF">
        <w:rPr>
          <w:rFonts w:hint="eastAsia"/>
        </w:rPr>
        <w:t>以</w:t>
      </w:r>
      <w:r w:rsidRPr="009700FF">
        <w:rPr>
          <w:rFonts w:hint="eastAsia"/>
        </w:rPr>
        <w:t xml:space="preserve"> NB-IoT </w:t>
      </w:r>
      <w:r w:rsidRPr="009700FF">
        <w:rPr>
          <w:rFonts w:hint="eastAsia"/>
        </w:rPr>
        <w:t>與免控制點位移量測技術進行水土保持設施之安全檢測與評估</w:t>
      </w:r>
      <w:r w:rsidRPr="009700FF">
        <w:rPr>
          <w:rFonts w:hint="eastAsia"/>
        </w:rPr>
        <w:t xml:space="preserve"> " </w:t>
      </w:r>
      <w:r w:rsidRPr="009700FF">
        <w:rPr>
          <w:rFonts w:hint="eastAsia"/>
        </w:rPr>
        <w:t>行政院農業委員會水土保持局</w:t>
      </w:r>
      <w:r w:rsidRPr="009700FF">
        <w:rPr>
          <w:rFonts w:hint="eastAsia"/>
        </w:rPr>
        <w:t xml:space="preserve">, 107 </w:t>
      </w:r>
      <w:r w:rsidRPr="009700FF">
        <w:rPr>
          <w:rFonts w:hint="eastAsia"/>
        </w:rPr>
        <w:t>保發</w:t>
      </w:r>
      <w:r w:rsidRPr="009700FF">
        <w:rPr>
          <w:rFonts w:hint="eastAsia"/>
        </w:rPr>
        <w:t>-11.1-</w:t>
      </w:r>
      <w:r w:rsidRPr="009700FF">
        <w:rPr>
          <w:rFonts w:hint="eastAsia"/>
        </w:rPr>
        <w:t>保</w:t>
      </w:r>
      <w:r w:rsidRPr="009700FF">
        <w:rPr>
          <w:rFonts w:hint="eastAsia"/>
        </w:rPr>
        <w:t xml:space="preserve">-01-06-001(11), 2018. </w:t>
      </w:r>
    </w:p>
    <w:p w14:paraId="0D4D3814" w14:textId="3EAAAB7B" w:rsidR="009700FF" w:rsidRPr="009700FF" w:rsidRDefault="009700FF" w:rsidP="009700FF">
      <w:pPr>
        <w:pStyle w:val="EndNoteBibliography"/>
        <w:ind w:left="480" w:firstLine="480"/>
        <w:rPr>
          <w:rFonts w:hint="eastAsia"/>
        </w:rPr>
      </w:pPr>
      <w:r w:rsidRPr="009700FF">
        <w:t>[25]</w:t>
      </w:r>
      <w:r w:rsidRPr="009700FF">
        <w:tab/>
        <w:t>"Uni</w:t>
      </w:r>
      <w:r w:rsidRPr="009700FF">
        <w:rPr>
          <w:rFonts w:hint="eastAsia"/>
        </w:rPr>
        <w:t xml:space="preserve">ty vs Unreal : </w:t>
      </w:r>
      <w:r w:rsidRPr="009700FF">
        <w:rPr>
          <w:rFonts w:hint="eastAsia"/>
        </w:rPr>
        <w:t>兩大遊戲引擎優缺點比較</w:t>
      </w:r>
      <w:r w:rsidRPr="009700FF">
        <w:rPr>
          <w:rFonts w:hint="eastAsia"/>
        </w:rPr>
        <w:t xml:space="preserve">." </w:t>
      </w:r>
      <w:hyperlink r:id="rId172" w:history="1">
        <w:r w:rsidRPr="009700FF">
          <w:rPr>
            <w:rStyle w:val="ab"/>
            <w:rFonts w:hint="eastAsia"/>
          </w:rPr>
          <w:t>http://13.231.129.69/2020/12/24/unity-vs-unreal-%E5%85%A9%E5%A4%A7%E9%81%8A%E6%88%B2%E5%BC%95%E6%93%8E%E5%84%AA%E7%BC%BA%E9%BB%9E%E6%AF%94%E8%BC%83/</w:t>
        </w:r>
      </w:hyperlink>
      <w:r w:rsidRPr="009700FF">
        <w:rPr>
          <w:rFonts w:hint="eastAsia"/>
        </w:rPr>
        <w:t>.</w:t>
      </w:r>
    </w:p>
    <w:p w14:paraId="7E4DC332" w14:textId="77777777" w:rsidR="009700FF" w:rsidRPr="009700FF" w:rsidRDefault="009700FF" w:rsidP="009700FF">
      <w:pPr>
        <w:pStyle w:val="EndNoteBibliography"/>
        <w:ind w:left="480" w:firstLine="480"/>
        <w:rPr>
          <w:rFonts w:hint="eastAsia"/>
        </w:rPr>
      </w:pPr>
      <w:r w:rsidRPr="009700FF">
        <w:rPr>
          <w:rFonts w:hint="eastAsia"/>
        </w:rPr>
        <w:t>[26]</w:t>
      </w:r>
      <w:r w:rsidRPr="009700FF">
        <w:rPr>
          <w:rFonts w:hint="eastAsia"/>
        </w:rPr>
        <w:tab/>
      </w:r>
      <w:r w:rsidRPr="009700FF">
        <w:rPr>
          <w:rFonts w:hint="eastAsia"/>
        </w:rPr>
        <w:t>白瓊珊</w:t>
      </w:r>
      <w:r w:rsidRPr="009700FF">
        <w:rPr>
          <w:rFonts w:hint="eastAsia"/>
        </w:rPr>
        <w:t>, "</w:t>
      </w:r>
      <w:r w:rsidRPr="009700FF">
        <w:rPr>
          <w:rFonts w:hint="eastAsia"/>
        </w:rPr>
        <w:t>利用</w:t>
      </w:r>
      <w:r w:rsidRPr="009700FF">
        <w:rPr>
          <w:rFonts w:hint="eastAsia"/>
        </w:rPr>
        <w:t>Civil 3D</w:t>
      </w:r>
      <w:r w:rsidRPr="009700FF">
        <w:rPr>
          <w:rFonts w:hint="eastAsia"/>
        </w:rPr>
        <w:t>建立</w:t>
      </w:r>
      <w:r w:rsidRPr="009700FF">
        <w:rPr>
          <w:rFonts w:hint="eastAsia"/>
        </w:rPr>
        <w:t>3D</w:t>
      </w:r>
      <w:r w:rsidRPr="009700FF">
        <w:rPr>
          <w:rFonts w:hint="eastAsia"/>
        </w:rPr>
        <w:t>道路廊道模型</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營建工程系碩士班</w:t>
      </w:r>
      <w:r w:rsidRPr="009700FF">
        <w:rPr>
          <w:rFonts w:hint="eastAsia"/>
        </w:rPr>
        <w:t xml:space="preserve">, </w:t>
      </w:r>
      <w:r w:rsidRPr="009700FF">
        <w:rPr>
          <w:rFonts w:hint="eastAsia"/>
        </w:rPr>
        <w:t>朝陽科技大學</w:t>
      </w:r>
      <w:r w:rsidRPr="009700FF">
        <w:rPr>
          <w:rFonts w:hint="eastAsia"/>
        </w:rPr>
        <w:t xml:space="preserve">, </w:t>
      </w:r>
      <w:r w:rsidRPr="009700FF">
        <w:rPr>
          <w:rFonts w:hint="eastAsia"/>
        </w:rPr>
        <w:t>台中市</w:t>
      </w:r>
      <w:r w:rsidRPr="009700FF">
        <w:rPr>
          <w:rFonts w:hint="eastAsia"/>
        </w:rPr>
        <w:t xml:space="preserve">, 2013. </w:t>
      </w:r>
    </w:p>
    <w:p w14:paraId="241D037C" w14:textId="77777777" w:rsidR="009700FF" w:rsidRPr="009700FF" w:rsidRDefault="009700FF" w:rsidP="009700FF">
      <w:pPr>
        <w:pStyle w:val="EndNoteBibliography"/>
        <w:ind w:left="480" w:firstLine="480"/>
        <w:rPr>
          <w:rFonts w:hint="eastAsia"/>
        </w:rPr>
      </w:pPr>
      <w:r w:rsidRPr="009700FF">
        <w:rPr>
          <w:rFonts w:hint="eastAsia"/>
        </w:rPr>
        <w:t>[27]</w:t>
      </w:r>
      <w:r w:rsidRPr="009700FF">
        <w:rPr>
          <w:rFonts w:hint="eastAsia"/>
        </w:rPr>
        <w:tab/>
      </w:r>
      <w:r w:rsidRPr="009700FF">
        <w:rPr>
          <w:rFonts w:hint="eastAsia"/>
        </w:rPr>
        <w:t>林煒埕</w:t>
      </w:r>
      <w:r w:rsidRPr="009700FF">
        <w:rPr>
          <w:rFonts w:hint="eastAsia"/>
        </w:rPr>
        <w:t>, "</w:t>
      </w:r>
      <w:r w:rsidRPr="009700FF">
        <w:rPr>
          <w:rFonts w:hint="eastAsia"/>
        </w:rPr>
        <w:t>結合建築資訊模型及混合實境建構輔助機電工程施工之協同系統</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土木工程學系</w:t>
      </w:r>
      <w:r w:rsidRPr="009700FF">
        <w:rPr>
          <w:rFonts w:hint="eastAsia"/>
        </w:rPr>
        <w:t xml:space="preserve">, </w:t>
      </w:r>
      <w:r w:rsidRPr="009700FF">
        <w:rPr>
          <w:rFonts w:hint="eastAsia"/>
        </w:rPr>
        <w:t>國立成功大學</w:t>
      </w:r>
      <w:r w:rsidRPr="009700FF">
        <w:rPr>
          <w:rFonts w:hint="eastAsia"/>
        </w:rPr>
        <w:t xml:space="preserve">, </w:t>
      </w:r>
      <w:r w:rsidRPr="009700FF">
        <w:rPr>
          <w:rFonts w:hint="eastAsia"/>
        </w:rPr>
        <w:t>台南市</w:t>
      </w:r>
      <w:r w:rsidRPr="009700FF">
        <w:rPr>
          <w:rFonts w:hint="eastAsia"/>
        </w:rPr>
        <w:t xml:space="preserve">, 2021. </w:t>
      </w:r>
    </w:p>
    <w:p w14:paraId="1D1B2A21" w14:textId="4BAF1BA3" w:rsidR="009700FF" w:rsidRPr="009700FF" w:rsidRDefault="009700FF" w:rsidP="009700FF">
      <w:pPr>
        <w:pStyle w:val="EndNoteBibliography"/>
        <w:ind w:left="480" w:firstLine="480"/>
      </w:pPr>
      <w:r w:rsidRPr="009700FF">
        <w:t>[28]</w:t>
      </w:r>
      <w:r w:rsidRPr="009700FF">
        <w:tab/>
        <w:t xml:space="preserve">"XCharts." </w:t>
      </w:r>
      <w:hyperlink r:id="rId173" w:history="1">
        <w:r w:rsidRPr="009700FF">
          <w:rPr>
            <w:rStyle w:val="ab"/>
          </w:rPr>
          <w:t>https://github.com/XCharts-Team</w:t>
        </w:r>
      </w:hyperlink>
      <w:r w:rsidRPr="009700FF">
        <w:t>.</w:t>
      </w:r>
    </w:p>
    <w:p w14:paraId="50FEE800" w14:textId="77777777" w:rsidR="009700FF" w:rsidRPr="009700FF" w:rsidRDefault="009700FF" w:rsidP="009700FF">
      <w:pPr>
        <w:pStyle w:val="EndNoteBibliography"/>
        <w:ind w:left="480" w:firstLine="480"/>
        <w:rPr>
          <w:rFonts w:hint="eastAsia"/>
        </w:rPr>
      </w:pPr>
      <w:r w:rsidRPr="009700FF">
        <w:rPr>
          <w:rFonts w:hint="eastAsia"/>
        </w:rPr>
        <w:t>[29]</w:t>
      </w:r>
      <w:r w:rsidRPr="009700FF">
        <w:rPr>
          <w:rFonts w:hint="eastAsia"/>
        </w:rPr>
        <w:tab/>
      </w:r>
      <w:r w:rsidRPr="009700FF">
        <w:rPr>
          <w:rFonts w:hint="eastAsia"/>
        </w:rPr>
        <w:t>陳鴻麟</w:t>
      </w:r>
      <w:r w:rsidRPr="009700FF">
        <w:rPr>
          <w:rFonts w:hint="eastAsia"/>
        </w:rPr>
        <w:t xml:space="preserve">, </w:t>
      </w:r>
      <w:r w:rsidRPr="009700FF">
        <w:rPr>
          <w:rFonts w:hint="eastAsia"/>
          <w:i/>
        </w:rPr>
        <w:t>鐵道工程實務</w:t>
      </w:r>
      <w:r w:rsidRPr="009700FF">
        <w:rPr>
          <w:rFonts w:hint="eastAsia"/>
        </w:rPr>
        <w:t xml:space="preserve">. </w:t>
      </w:r>
      <w:r w:rsidRPr="009700FF">
        <w:rPr>
          <w:rFonts w:hint="eastAsia"/>
        </w:rPr>
        <w:t>台北市</w:t>
      </w:r>
      <w:r w:rsidRPr="009700FF">
        <w:rPr>
          <w:rFonts w:hint="eastAsia"/>
        </w:rPr>
        <w:t xml:space="preserve">: </w:t>
      </w:r>
      <w:r w:rsidRPr="009700FF">
        <w:rPr>
          <w:rFonts w:hint="eastAsia"/>
        </w:rPr>
        <w:t>詹氏書局</w:t>
      </w:r>
      <w:r w:rsidRPr="009700FF">
        <w:rPr>
          <w:rFonts w:hint="eastAsia"/>
        </w:rPr>
        <w:t>, 2018.</w:t>
      </w:r>
    </w:p>
    <w:p w14:paraId="39883A9F" w14:textId="77777777" w:rsidR="009700FF" w:rsidRPr="009700FF" w:rsidRDefault="009700FF" w:rsidP="009700FF">
      <w:pPr>
        <w:pStyle w:val="EndNoteBibliography"/>
        <w:ind w:left="480" w:firstLine="480"/>
        <w:rPr>
          <w:rFonts w:hint="eastAsia"/>
        </w:rPr>
      </w:pPr>
      <w:r w:rsidRPr="009700FF">
        <w:rPr>
          <w:rFonts w:hint="eastAsia"/>
        </w:rPr>
        <w:t>[30]</w:t>
      </w:r>
      <w:r w:rsidRPr="009700FF">
        <w:rPr>
          <w:rFonts w:hint="eastAsia"/>
        </w:rPr>
        <w:tab/>
      </w:r>
      <w:r w:rsidRPr="009700FF">
        <w:rPr>
          <w:rFonts w:hint="eastAsia"/>
        </w:rPr>
        <w:t>白御宏</w:t>
      </w:r>
      <w:r w:rsidRPr="009700FF">
        <w:rPr>
          <w:rFonts w:hint="eastAsia"/>
        </w:rPr>
        <w:t>, "</w:t>
      </w:r>
      <w:r w:rsidRPr="009700FF">
        <w:rPr>
          <w:rFonts w:hint="eastAsia"/>
        </w:rPr>
        <w:t>無道碴彈性基鈑軌道減振效能探討</w:t>
      </w:r>
      <w:r w:rsidRPr="009700FF">
        <w:rPr>
          <w:rFonts w:hint="eastAsia"/>
        </w:rPr>
        <w:t xml:space="preserve">," </w:t>
      </w:r>
      <w:r w:rsidRPr="009700FF">
        <w:rPr>
          <w:rFonts w:hint="eastAsia"/>
        </w:rPr>
        <w:t>碩士論文</w:t>
      </w:r>
      <w:r w:rsidRPr="009700FF">
        <w:rPr>
          <w:rFonts w:hint="eastAsia"/>
        </w:rPr>
        <w:t xml:space="preserve">, </w:t>
      </w:r>
      <w:r w:rsidRPr="009700FF">
        <w:rPr>
          <w:rFonts w:hint="eastAsia"/>
        </w:rPr>
        <w:t>土木工程學系</w:t>
      </w:r>
      <w:r w:rsidRPr="009700FF">
        <w:rPr>
          <w:rFonts w:hint="eastAsia"/>
        </w:rPr>
        <w:t xml:space="preserve">, </w:t>
      </w:r>
      <w:r w:rsidRPr="009700FF">
        <w:rPr>
          <w:rFonts w:hint="eastAsia"/>
        </w:rPr>
        <w:t>國立成功大學</w:t>
      </w:r>
      <w:r w:rsidRPr="009700FF">
        <w:rPr>
          <w:rFonts w:hint="eastAsia"/>
        </w:rPr>
        <w:t xml:space="preserve">, </w:t>
      </w:r>
      <w:r w:rsidRPr="009700FF">
        <w:rPr>
          <w:rFonts w:hint="eastAsia"/>
        </w:rPr>
        <w:t>台南市</w:t>
      </w:r>
      <w:r w:rsidRPr="009700FF">
        <w:rPr>
          <w:rFonts w:hint="eastAsia"/>
        </w:rPr>
        <w:t xml:space="preserve">, 2018. </w:t>
      </w:r>
    </w:p>
    <w:p w14:paraId="5935006A" w14:textId="5E1728E1" w:rsidR="004343FD" w:rsidRDefault="00C12F2B" w:rsidP="009C7AA1">
      <w:pPr>
        <w:pStyle w:val="af7"/>
        <w:ind w:left="480" w:hanging="480"/>
        <w:rPr>
          <w:ins w:id="9360" w:author="張寶騌 CHANG,PAO-TSUNG" w:date="2022-05-31T14:52:00Z"/>
        </w:rPr>
      </w:pPr>
      <w:r>
        <w:fldChar w:fldCharType="end"/>
      </w:r>
    </w:p>
    <w:p w14:paraId="01F1C5B1" w14:textId="14938E00" w:rsidR="0072188E" w:rsidRPr="00991A9C" w:rsidRDefault="0072188E" w:rsidP="009C7AA1">
      <w:pPr>
        <w:pStyle w:val="af7"/>
        <w:ind w:left="480" w:hanging="480"/>
      </w:pPr>
    </w:p>
    <w:sectPr w:rsidR="0072188E" w:rsidRPr="00991A9C" w:rsidSect="00D82679">
      <w:footerReference w:type="default" r:id="rId174"/>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1F616" w14:textId="77777777" w:rsidR="00161E9F" w:rsidRDefault="00161E9F" w:rsidP="0024516C">
      <w:pPr>
        <w:ind w:left="480" w:firstLine="480"/>
      </w:pPr>
      <w:r>
        <w:separator/>
      </w:r>
    </w:p>
  </w:endnote>
  <w:endnote w:type="continuationSeparator" w:id="0">
    <w:p w14:paraId="7AD7746B" w14:textId="77777777" w:rsidR="00161E9F" w:rsidRDefault="00161E9F"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C32A54" w:rsidRDefault="00C32A54">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392A8C" w:rsidRDefault="00392A8C">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392A8C" w:rsidRDefault="00392A8C">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C32A54" w:rsidRDefault="00C32A54">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392A8C" w:rsidRDefault="00392A8C" w:rsidP="00C32A54">
    <w:pPr>
      <w:pStyle w:val="a7"/>
      <w:spacing w:line="240" w:lineRule="auto"/>
      <w:ind w:leftChars="0" w:left="0" w:firstLineChars="0" w:firstLine="0"/>
      <w:jc w:val="center"/>
      <w:outlineLvl w:val="8"/>
    </w:pPr>
    <w:r>
      <w:fldChar w:fldCharType="begin"/>
    </w:r>
    <w:r>
      <w:instrText>PAGE   \* MERGEFORMAT</w:instrText>
    </w:r>
    <w:r>
      <w:fldChar w:fldCharType="separate"/>
    </w:r>
    <w:r>
      <w:rPr>
        <w:lang w:val="zh-TW"/>
      </w:rPr>
      <w:t>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392A8C" w:rsidRPr="003A67D3" w:rsidRDefault="00392A8C"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Pr="003A67D3">
      <w:rPr>
        <w:lang w:val="zh-TW"/>
      </w:rPr>
      <w:t>2</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2B209" w14:textId="77777777" w:rsidR="00161E9F" w:rsidRDefault="00161E9F" w:rsidP="0024516C">
      <w:pPr>
        <w:ind w:left="480" w:firstLine="480"/>
      </w:pPr>
      <w:r>
        <w:separator/>
      </w:r>
    </w:p>
  </w:footnote>
  <w:footnote w:type="continuationSeparator" w:id="0">
    <w:p w14:paraId="3474DCF0" w14:textId="77777777" w:rsidR="00161E9F" w:rsidRDefault="00161E9F"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77777777" w:rsidR="00C32A54" w:rsidRDefault="00C32A54">
    <w:pPr>
      <w:pStyle w:val="a5"/>
      <w:ind w:left="480"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77777777" w:rsidR="00066275" w:rsidRDefault="00066275" w:rsidP="008B0987">
    <w:pPr>
      <w:pStyle w:val="a5"/>
      <w:ind w:leftChars="0" w:left="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77777777" w:rsidR="00C32A54" w:rsidRDefault="00C32A54">
    <w:pPr>
      <w:pStyle w:val="a5"/>
      <w:ind w:left="480"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5947A6"/>
    <w:multiLevelType w:val="hybridMultilevel"/>
    <w:tmpl w:val="0FA813A4"/>
    <w:lvl w:ilvl="0" w:tplc="432A330E">
      <w:start w:val="1"/>
      <w:numFmt w:val="decimal"/>
      <w:lvlText w:val="%1."/>
      <w:lvlJc w:val="left"/>
      <w:pPr>
        <w:ind w:left="15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496C32"/>
    <w:multiLevelType w:val="multilevel"/>
    <w:tmpl w:val="F95CEFB8"/>
    <w:lvl w:ilvl="0">
      <w:start w:val="1"/>
      <w:numFmt w:val="decimal"/>
      <w:suff w:val="space"/>
      <w:lvlText w:val="第 %1 章"/>
      <w:lvlJc w:val="left"/>
      <w:pPr>
        <w:ind w:left="5245" w:firstLine="0"/>
      </w:pPr>
      <w:rPr>
        <w:rFonts w:hint="default"/>
        <w:b/>
        <w:bCs/>
      </w:rPr>
    </w:lvl>
    <w:lvl w:ilvl="1">
      <w:start w:val="1"/>
      <w:numFmt w:val="decimal"/>
      <w:suff w:val="nothing"/>
      <w:lvlText w:val="%1.%2"/>
      <w:lvlJc w:val="left"/>
      <w:pPr>
        <w:ind w:left="0" w:firstLine="0"/>
      </w:pPr>
      <w:rPr>
        <w:rFonts w:ascii="Times New Roman" w:eastAsia="標楷體" w:hAnsi="Times New Roman" w:hint="default"/>
        <w:b/>
        <w:i w:val="0"/>
        <w:sz w:val="28"/>
        <w:u w:val="none"/>
      </w:rPr>
    </w:lvl>
    <w:lvl w:ilvl="2">
      <w:start w:val="1"/>
      <w:numFmt w:val="decimal"/>
      <w:lvlText w:val="%3."/>
      <w:lvlJc w:val="left"/>
      <w:pPr>
        <w:ind w:left="0" w:firstLine="482"/>
      </w:pPr>
      <w:rPr>
        <w:rFonts w:hint="default"/>
        <w:b w:val="0"/>
        <w:i w:val="0"/>
        <w:sz w:val="24"/>
        <w:u w:val="none"/>
        <w:em w:val="none"/>
      </w:rPr>
    </w:lvl>
    <w:lvl w:ilvl="3">
      <w:start w:val="1"/>
      <w:numFmt w:val="decimal"/>
      <w:suff w:val="nothing"/>
      <w:lvlText w:val="%1.%2.%3.%4"/>
      <w:lvlJc w:val="left"/>
      <w:pPr>
        <w:ind w:left="0" w:firstLine="964"/>
      </w:pPr>
      <w:rPr>
        <w:rFonts w:ascii="Times New Roman" w:eastAsia="標楷體" w:hAnsi="Times New Roman" w:hint="default"/>
        <w:b w:val="0"/>
        <w:i w:val="0"/>
        <w:sz w:val="24"/>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065235CE"/>
    <w:multiLevelType w:val="hybridMultilevel"/>
    <w:tmpl w:val="A47A5008"/>
    <w:lvl w:ilvl="0" w:tplc="0E4493E0">
      <w:start w:val="1"/>
      <w:numFmt w:val="decimal"/>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3" w15:restartNumberingAfterBreak="0">
    <w:nsid w:val="090C3FB4"/>
    <w:multiLevelType w:val="hybridMultilevel"/>
    <w:tmpl w:val="1A80152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0CFE3037"/>
    <w:multiLevelType w:val="hybridMultilevel"/>
    <w:tmpl w:val="FD2E9AD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5" w15:restartNumberingAfterBreak="0">
    <w:nsid w:val="11C441B3"/>
    <w:multiLevelType w:val="hybridMultilevel"/>
    <w:tmpl w:val="9ABCC7D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6"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CD12DCC"/>
    <w:multiLevelType w:val="hybridMultilevel"/>
    <w:tmpl w:val="4C945EC8"/>
    <w:lvl w:ilvl="0" w:tplc="77CEAC98">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9" w15:restartNumberingAfterBreak="0">
    <w:nsid w:val="1E61166A"/>
    <w:multiLevelType w:val="hybridMultilevel"/>
    <w:tmpl w:val="F9A2620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1FCC07E5"/>
    <w:multiLevelType w:val="hybridMultilevel"/>
    <w:tmpl w:val="DB54DA0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1" w15:restartNumberingAfterBreak="0">
    <w:nsid w:val="1FDC6E76"/>
    <w:multiLevelType w:val="hybridMultilevel"/>
    <w:tmpl w:val="8BC6CB3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257520C8"/>
    <w:multiLevelType w:val="hybridMultilevel"/>
    <w:tmpl w:val="14A07CF8"/>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3" w15:restartNumberingAfterBreak="0">
    <w:nsid w:val="25F571EE"/>
    <w:multiLevelType w:val="hybridMultilevel"/>
    <w:tmpl w:val="3B12B1B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4"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5" w15:restartNumberingAfterBreak="0">
    <w:nsid w:val="268209BE"/>
    <w:multiLevelType w:val="hybridMultilevel"/>
    <w:tmpl w:val="ED0A1CC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6" w15:restartNumberingAfterBreak="0">
    <w:nsid w:val="273724E4"/>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7" w15:restartNumberingAfterBreak="0">
    <w:nsid w:val="27F776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9" w15:restartNumberingAfterBreak="0">
    <w:nsid w:val="2ABA56A8"/>
    <w:multiLevelType w:val="hybridMultilevel"/>
    <w:tmpl w:val="66F64C8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0" w15:restartNumberingAfterBreak="0">
    <w:nsid w:val="2E3B4E8A"/>
    <w:multiLevelType w:val="hybridMultilevel"/>
    <w:tmpl w:val="6E5419E2"/>
    <w:lvl w:ilvl="0" w:tplc="0E4493E0">
      <w:start w:val="1"/>
      <w:numFmt w:val="decimal"/>
      <w:lvlText w:val="(%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31"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2"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3"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4" w15:restartNumberingAfterBreak="0">
    <w:nsid w:val="37D92F79"/>
    <w:multiLevelType w:val="hybridMultilevel"/>
    <w:tmpl w:val="EB886EC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5" w15:restartNumberingAfterBreak="0">
    <w:nsid w:val="38C2375B"/>
    <w:multiLevelType w:val="hybridMultilevel"/>
    <w:tmpl w:val="C6D8C89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6"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7" w15:restartNumberingAfterBreak="0">
    <w:nsid w:val="3A550E42"/>
    <w:multiLevelType w:val="hybridMultilevel"/>
    <w:tmpl w:val="7C24CE4A"/>
    <w:lvl w:ilvl="0" w:tplc="0409000F">
      <w:start w:val="1"/>
      <w:numFmt w:val="decimal"/>
      <w:lvlText w:val="%1."/>
      <w:lvlJc w:val="left"/>
      <w:pPr>
        <w:ind w:left="878" w:hanging="480"/>
      </w:pPr>
    </w:lvl>
    <w:lvl w:ilvl="1" w:tplc="04090019" w:tentative="1">
      <w:start w:val="1"/>
      <w:numFmt w:val="ideographTraditional"/>
      <w:lvlText w:val="%2、"/>
      <w:lvlJc w:val="left"/>
      <w:pPr>
        <w:ind w:left="1358" w:hanging="480"/>
      </w:pPr>
    </w:lvl>
    <w:lvl w:ilvl="2" w:tplc="0409001B" w:tentative="1">
      <w:start w:val="1"/>
      <w:numFmt w:val="lowerRoman"/>
      <w:lvlText w:val="%3."/>
      <w:lvlJc w:val="right"/>
      <w:pPr>
        <w:ind w:left="1838" w:hanging="480"/>
      </w:pPr>
    </w:lvl>
    <w:lvl w:ilvl="3" w:tplc="0409000F" w:tentative="1">
      <w:start w:val="1"/>
      <w:numFmt w:val="decimal"/>
      <w:lvlText w:val="%4."/>
      <w:lvlJc w:val="left"/>
      <w:pPr>
        <w:ind w:left="2318" w:hanging="480"/>
      </w:pPr>
    </w:lvl>
    <w:lvl w:ilvl="4" w:tplc="04090019" w:tentative="1">
      <w:start w:val="1"/>
      <w:numFmt w:val="ideographTraditional"/>
      <w:lvlText w:val="%5、"/>
      <w:lvlJc w:val="left"/>
      <w:pPr>
        <w:ind w:left="2798" w:hanging="480"/>
      </w:pPr>
    </w:lvl>
    <w:lvl w:ilvl="5" w:tplc="0409001B" w:tentative="1">
      <w:start w:val="1"/>
      <w:numFmt w:val="lowerRoman"/>
      <w:lvlText w:val="%6."/>
      <w:lvlJc w:val="right"/>
      <w:pPr>
        <w:ind w:left="3278" w:hanging="480"/>
      </w:pPr>
    </w:lvl>
    <w:lvl w:ilvl="6" w:tplc="0409000F" w:tentative="1">
      <w:start w:val="1"/>
      <w:numFmt w:val="decimal"/>
      <w:lvlText w:val="%7."/>
      <w:lvlJc w:val="left"/>
      <w:pPr>
        <w:ind w:left="3758" w:hanging="480"/>
      </w:pPr>
    </w:lvl>
    <w:lvl w:ilvl="7" w:tplc="04090019" w:tentative="1">
      <w:start w:val="1"/>
      <w:numFmt w:val="ideographTraditional"/>
      <w:lvlText w:val="%8、"/>
      <w:lvlJc w:val="left"/>
      <w:pPr>
        <w:ind w:left="4238" w:hanging="480"/>
      </w:pPr>
    </w:lvl>
    <w:lvl w:ilvl="8" w:tplc="0409001B" w:tentative="1">
      <w:start w:val="1"/>
      <w:numFmt w:val="lowerRoman"/>
      <w:lvlText w:val="%9."/>
      <w:lvlJc w:val="right"/>
      <w:pPr>
        <w:ind w:left="4718" w:hanging="480"/>
      </w:pPr>
    </w:lvl>
  </w:abstractNum>
  <w:abstractNum w:abstractNumId="38" w15:restartNumberingAfterBreak="0">
    <w:nsid w:val="3BE57B67"/>
    <w:multiLevelType w:val="hybridMultilevel"/>
    <w:tmpl w:val="E0ACDB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3C4440C6"/>
    <w:multiLevelType w:val="hybridMultilevel"/>
    <w:tmpl w:val="CF6A96E4"/>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41E118D2"/>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2" w15:restartNumberingAfterBreak="0">
    <w:nsid w:val="4216751A"/>
    <w:multiLevelType w:val="hybridMultilevel"/>
    <w:tmpl w:val="F9A2620C"/>
    <w:lvl w:ilvl="0" w:tplc="0E4493E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436D725A"/>
    <w:multiLevelType w:val="hybridMultilevel"/>
    <w:tmpl w:val="6D4C64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4" w15:restartNumberingAfterBreak="0">
    <w:nsid w:val="43A71D50"/>
    <w:multiLevelType w:val="hybridMultilevel"/>
    <w:tmpl w:val="9CBC806A"/>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45"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15:restartNumberingAfterBreak="0">
    <w:nsid w:val="4EA84062"/>
    <w:multiLevelType w:val="hybridMultilevel"/>
    <w:tmpl w:val="84D2DD06"/>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8"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49" w15:restartNumberingAfterBreak="0">
    <w:nsid w:val="4F0E1F8D"/>
    <w:multiLevelType w:val="hybridMultilevel"/>
    <w:tmpl w:val="5C06E084"/>
    <w:lvl w:ilvl="0" w:tplc="0E4493E0">
      <w:start w:val="1"/>
      <w:numFmt w:val="decimal"/>
      <w:lvlText w:val="(%1)"/>
      <w:lvlJc w:val="left"/>
      <w:pPr>
        <w:ind w:left="1440" w:hanging="480"/>
      </w:pPr>
      <w:rPr>
        <w:rFonts w:hint="eastAsia"/>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50" w15:restartNumberingAfterBreak="0">
    <w:nsid w:val="4FD85B27"/>
    <w:multiLevelType w:val="hybridMultilevel"/>
    <w:tmpl w:val="62EC7ECA"/>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1" w15:restartNumberingAfterBreak="0">
    <w:nsid w:val="505171AB"/>
    <w:multiLevelType w:val="hybridMultilevel"/>
    <w:tmpl w:val="F6A01044"/>
    <w:lvl w:ilvl="0" w:tplc="486E3AF8">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516F67FB"/>
    <w:multiLevelType w:val="hybridMultilevel"/>
    <w:tmpl w:val="AC5600A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3" w15:restartNumberingAfterBreak="0">
    <w:nsid w:val="522400EA"/>
    <w:multiLevelType w:val="hybridMultilevel"/>
    <w:tmpl w:val="72FCBD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4"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5" w15:restartNumberingAfterBreak="0">
    <w:nsid w:val="5AB34C2D"/>
    <w:multiLevelType w:val="hybridMultilevel"/>
    <w:tmpl w:val="267830F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6"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57" w15:restartNumberingAfterBreak="0">
    <w:nsid w:val="5CB43B37"/>
    <w:multiLevelType w:val="hybridMultilevel"/>
    <w:tmpl w:val="D42EA57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8" w15:restartNumberingAfterBreak="0">
    <w:nsid w:val="5D5E1F82"/>
    <w:multiLevelType w:val="hybridMultilevel"/>
    <w:tmpl w:val="0E0EA456"/>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9" w15:restartNumberingAfterBreak="0">
    <w:nsid w:val="5D967C69"/>
    <w:multiLevelType w:val="hybridMultilevel"/>
    <w:tmpl w:val="5738707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0" w15:restartNumberingAfterBreak="0">
    <w:nsid w:val="5F1F6A89"/>
    <w:multiLevelType w:val="hybridMultilevel"/>
    <w:tmpl w:val="60EE203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61" w15:restartNumberingAfterBreak="0">
    <w:nsid w:val="5F56244B"/>
    <w:multiLevelType w:val="hybridMultilevel"/>
    <w:tmpl w:val="34F283C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2" w15:restartNumberingAfterBreak="0">
    <w:nsid w:val="5FE40AFC"/>
    <w:multiLevelType w:val="hybridMultilevel"/>
    <w:tmpl w:val="3A4030B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3" w15:restartNumberingAfterBreak="0">
    <w:nsid w:val="63365558"/>
    <w:multiLevelType w:val="hybridMultilevel"/>
    <w:tmpl w:val="F2BA7AE2"/>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4"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5" w15:restartNumberingAfterBreak="0">
    <w:nsid w:val="671C7332"/>
    <w:multiLevelType w:val="hybridMultilevel"/>
    <w:tmpl w:val="1A360238"/>
    <w:lvl w:ilvl="0" w:tplc="BFC81702">
      <w:start w:val="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6"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7" w15:restartNumberingAfterBreak="0">
    <w:nsid w:val="69117E77"/>
    <w:multiLevelType w:val="hybridMultilevel"/>
    <w:tmpl w:val="D0FA81E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68" w15:restartNumberingAfterBreak="0">
    <w:nsid w:val="6ABE3BB5"/>
    <w:multiLevelType w:val="hybridMultilevel"/>
    <w:tmpl w:val="AE8A8BD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9" w15:restartNumberingAfterBreak="0">
    <w:nsid w:val="6BB422B1"/>
    <w:multiLevelType w:val="hybridMultilevel"/>
    <w:tmpl w:val="2B8E2D80"/>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70" w15:restartNumberingAfterBreak="0">
    <w:nsid w:val="6C431732"/>
    <w:multiLevelType w:val="hybridMultilevel"/>
    <w:tmpl w:val="022CD4E6"/>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71" w15:restartNumberingAfterBreak="0">
    <w:nsid w:val="70177BCC"/>
    <w:multiLevelType w:val="hybridMultilevel"/>
    <w:tmpl w:val="542A5D7C"/>
    <w:lvl w:ilvl="0" w:tplc="0409000F">
      <w:start w:val="1"/>
      <w:numFmt w:val="decimal"/>
      <w:lvlText w:val="%1."/>
      <w:lvlJc w:val="left"/>
      <w:pPr>
        <w:ind w:left="480" w:hanging="480"/>
      </w:pPr>
      <w:rPr>
        <w:rFonts w:hint="eastAsia"/>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72" w15:restartNumberingAfterBreak="0">
    <w:nsid w:val="702A4EA0"/>
    <w:multiLevelType w:val="hybridMultilevel"/>
    <w:tmpl w:val="0C80F7E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3" w15:restartNumberingAfterBreak="0">
    <w:nsid w:val="70B52A61"/>
    <w:multiLevelType w:val="hybridMultilevel"/>
    <w:tmpl w:val="267830FC"/>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4" w15:restartNumberingAfterBreak="0">
    <w:nsid w:val="74D023C6"/>
    <w:multiLevelType w:val="hybridMultilevel"/>
    <w:tmpl w:val="84540A82"/>
    <w:lvl w:ilvl="0" w:tplc="11DA1D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5" w15:restartNumberingAfterBreak="0">
    <w:nsid w:val="796C6CB0"/>
    <w:multiLevelType w:val="hybridMultilevel"/>
    <w:tmpl w:val="0610EDA2"/>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6"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7"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8"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79" w15:restartNumberingAfterBreak="0">
    <w:nsid w:val="7C0F1F19"/>
    <w:multiLevelType w:val="hybridMultilevel"/>
    <w:tmpl w:val="7198776E"/>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0" w15:restartNumberingAfterBreak="0">
    <w:nsid w:val="7D370C5D"/>
    <w:multiLevelType w:val="hybridMultilevel"/>
    <w:tmpl w:val="B560D2BC"/>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81" w15:restartNumberingAfterBreak="0">
    <w:nsid w:val="7F790F61"/>
    <w:multiLevelType w:val="hybridMultilevel"/>
    <w:tmpl w:val="B260BF0E"/>
    <w:lvl w:ilvl="0" w:tplc="6D9699F4">
      <w:start w:val="1"/>
      <w:numFmt w:val="decimal"/>
      <w:lvlText w:val="(%1)"/>
      <w:lvlJc w:val="left"/>
      <w:pPr>
        <w:ind w:left="1440" w:hanging="48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121336995">
    <w:abstractNumId w:val="16"/>
  </w:num>
  <w:num w:numId="2" w16cid:durableId="285934285">
    <w:abstractNumId w:val="28"/>
  </w:num>
  <w:num w:numId="3" w16cid:durableId="1808013948">
    <w:abstractNumId w:val="52"/>
  </w:num>
  <w:num w:numId="4" w16cid:durableId="986594731">
    <w:abstractNumId w:val="21"/>
  </w:num>
  <w:num w:numId="5" w16cid:durableId="41566583">
    <w:abstractNumId w:val="75"/>
  </w:num>
  <w:num w:numId="6" w16cid:durableId="826630186">
    <w:abstractNumId w:val="9"/>
  </w:num>
  <w:num w:numId="7" w16cid:durableId="1454592041">
    <w:abstractNumId w:val="79"/>
  </w:num>
  <w:num w:numId="8" w16cid:durableId="511995878">
    <w:abstractNumId w:val="49"/>
  </w:num>
  <w:num w:numId="9" w16cid:durableId="1972130402">
    <w:abstractNumId w:val="29"/>
  </w:num>
  <w:num w:numId="10" w16cid:durableId="814368713">
    <w:abstractNumId w:val="30"/>
  </w:num>
  <w:num w:numId="11" w16cid:durableId="1557428754">
    <w:abstractNumId w:val="57"/>
  </w:num>
  <w:num w:numId="12" w16cid:durableId="1938367733">
    <w:abstractNumId w:val="59"/>
  </w:num>
  <w:num w:numId="13" w16cid:durableId="1257130466">
    <w:abstractNumId w:val="43"/>
  </w:num>
  <w:num w:numId="14" w16cid:durableId="78451451">
    <w:abstractNumId w:val="61"/>
  </w:num>
  <w:num w:numId="15" w16cid:durableId="1815953207">
    <w:abstractNumId w:val="72"/>
  </w:num>
  <w:num w:numId="16" w16cid:durableId="1477603944">
    <w:abstractNumId w:val="47"/>
  </w:num>
  <w:num w:numId="17" w16cid:durableId="1613979402">
    <w:abstractNumId w:val="11"/>
  </w:num>
  <w:num w:numId="18" w16cid:durableId="165828562">
    <w:abstractNumId w:val="27"/>
  </w:num>
  <w:num w:numId="19" w16cid:durableId="70665886">
    <w:abstractNumId w:val="53"/>
  </w:num>
  <w:num w:numId="20" w16cid:durableId="504200821">
    <w:abstractNumId w:val="18"/>
  </w:num>
  <w:num w:numId="21" w16cid:durableId="950625584">
    <w:abstractNumId w:val="10"/>
  </w:num>
  <w:num w:numId="22" w16cid:durableId="287012940">
    <w:abstractNumId w:val="25"/>
  </w:num>
  <w:num w:numId="23" w16cid:durableId="1102726217">
    <w:abstractNumId w:val="12"/>
  </w:num>
  <w:num w:numId="24" w16cid:durableId="1012100019">
    <w:abstractNumId w:val="62"/>
  </w:num>
  <w:num w:numId="25" w16cid:durableId="161238924">
    <w:abstractNumId w:val="8"/>
  </w:num>
  <w:num w:numId="26" w16cid:durableId="340355230">
    <w:abstractNumId w:val="3"/>
  </w:num>
  <w:num w:numId="27" w16cid:durableId="624506438">
    <w:abstractNumId w:val="2"/>
  </w:num>
  <w:num w:numId="28" w16cid:durableId="154806315">
    <w:abstractNumId w:val="1"/>
  </w:num>
  <w:num w:numId="29" w16cid:durableId="1757898422">
    <w:abstractNumId w:val="0"/>
  </w:num>
  <w:num w:numId="30" w16cid:durableId="436994683">
    <w:abstractNumId w:val="7"/>
  </w:num>
  <w:num w:numId="31" w16cid:durableId="576667793">
    <w:abstractNumId w:val="6"/>
  </w:num>
  <w:num w:numId="32" w16cid:durableId="1674409445">
    <w:abstractNumId w:val="5"/>
  </w:num>
  <w:num w:numId="33" w16cid:durableId="1068528950">
    <w:abstractNumId w:val="4"/>
  </w:num>
  <w:num w:numId="34" w16cid:durableId="94597954">
    <w:abstractNumId w:val="78"/>
  </w:num>
  <w:num w:numId="35" w16cid:durableId="776675989">
    <w:abstractNumId w:val="35"/>
  </w:num>
  <w:num w:numId="36" w16cid:durableId="551427945">
    <w:abstractNumId w:val="40"/>
  </w:num>
  <w:num w:numId="37" w16cid:durableId="1212644879">
    <w:abstractNumId w:val="74"/>
  </w:num>
  <w:num w:numId="38" w16cid:durableId="3559932">
    <w:abstractNumId w:val="28"/>
  </w:num>
  <w:num w:numId="39" w16cid:durableId="1065687509">
    <w:abstractNumId w:val="28"/>
  </w:num>
  <w:num w:numId="40" w16cid:durableId="116146160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663632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34382820">
    <w:abstractNumId w:val="28"/>
  </w:num>
  <w:num w:numId="43" w16cid:durableId="1522932630">
    <w:abstractNumId w:val="13"/>
  </w:num>
  <w:num w:numId="44" w16cid:durableId="492260068">
    <w:abstractNumId w:val="50"/>
  </w:num>
  <w:num w:numId="45" w16cid:durableId="1114203605">
    <w:abstractNumId w:val="58"/>
  </w:num>
  <w:num w:numId="46" w16cid:durableId="1713454816">
    <w:abstractNumId w:val="67"/>
  </w:num>
  <w:num w:numId="47" w16cid:durableId="1769151799">
    <w:abstractNumId w:val="63"/>
  </w:num>
  <w:num w:numId="48" w16cid:durableId="84961017">
    <w:abstractNumId w:val="71"/>
  </w:num>
  <w:num w:numId="49" w16cid:durableId="2025282472">
    <w:abstractNumId w:val="17"/>
  </w:num>
  <w:num w:numId="50" w16cid:durableId="199631651">
    <w:abstractNumId w:val="77"/>
  </w:num>
  <w:num w:numId="51" w16cid:durableId="790786229">
    <w:abstractNumId w:val="28"/>
  </w:num>
  <w:num w:numId="52" w16cid:durableId="1601447114">
    <w:abstractNumId w:val="28"/>
  </w:num>
  <w:num w:numId="53" w16cid:durableId="143132081">
    <w:abstractNumId w:val="28"/>
  </w:num>
  <w:num w:numId="54" w16cid:durableId="2100825759">
    <w:abstractNumId w:val="28"/>
  </w:num>
  <w:num w:numId="55" w16cid:durableId="317728386">
    <w:abstractNumId w:val="28"/>
  </w:num>
  <w:num w:numId="56" w16cid:durableId="1959991323">
    <w:abstractNumId w:val="28"/>
  </w:num>
  <w:num w:numId="57" w16cid:durableId="2114280108">
    <w:abstractNumId w:val="28"/>
  </w:num>
  <w:num w:numId="58" w16cid:durableId="809398289">
    <w:abstractNumId w:val="28"/>
  </w:num>
  <w:num w:numId="59" w16cid:durableId="326591352">
    <w:abstractNumId w:val="42"/>
  </w:num>
  <w:num w:numId="60" w16cid:durableId="427965725">
    <w:abstractNumId w:val="28"/>
  </w:num>
  <w:num w:numId="61" w16cid:durableId="17340408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854001125">
    <w:abstractNumId w:val="66"/>
  </w:num>
  <w:num w:numId="63" w16cid:durableId="442304209">
    <w:abstractNumId w:val="20"/>
  </w:num>
  <w:num w:numId="64" w16cid:durableId="1037389811">
    <w:abstractNumId w:val="68"/>
  </w:num>
  <w:num w:numId="65" w16cid:durableId="26084429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090927310">
    <w:abstractNumId w:val="28"/>
  </w:num>
  <w:num w:numId="67" w16cid:durableId="1263756409">
    <w:abstractNumId w:val="22"/>
  </w:num>
  <w:num w:numId="68" w16cid:durableId="979460328">
    <w:abstractNumId w:val="73"/>
  </w:num>
  <w:num w:numId="69" w16cid:durableId="1788815097">
    <w:abstractNumId w:val="26"/>
  </w:num>
  <w:num w:numId="70" w16cid:durableId="790440023">
    <w:abstractNumId w:val="55"/>
  </w:num>
  <w:num w:numId="71" w16cid:durableId="324090258">
    <w:abstractNumId w:val="65"/>
  </w:num>
  <w:num w:numId="72" w16cid:durableId="51582926">
    <w:abstractNumId w:val="70"/>
  </w:num>
  <w:num w:numId="73" w16cid:durableId="1769811399">
    <w:abstractNumId w:val="76"/>
  </w:num>
  <w:num w:numId="74" w16cid:durableId="1034890374">
    <w:abstractNumId w:val="15"/>
  </w:num>
  <w:num w:numId="75" w16cid:durableId="530924323">
    <w:abstractNumId w:val="19"/>
  </w:num>
  <w:num w:numId="76" w16cid:durableId="245116199">
    <w:abstractNumId w:val="23"/>
  </w:num>
  <w:num w:numId="77" w16cid:durableId="857503439">
    <w:abstractNumId w:val="37"/>
  </w:num>
  <w:num w:numId="78" w16cid:durableId="1250192229">
    <w:abstractNumId w:val="44"/>
  </w:num>
  <w:num w:numId="79" w16cid:durableId="1421637131">
    <w:abstractNumId w:val="60"/>
  </w:num>
  <w:num w:numId="80" w16cid:durableId="302780598">
    <w:abstractNumId w:val="34"/>
  </w:num>
  <w:num w:numId="81" w16cid:durableId="1843279866">
    <w:abstractNumId w:val="24"/>
  </w:num>
  <w:num w:numId="82" w16cid:durableId="1282878477">
    <w:abstractNumId w:val="56"/>
  </w:num>
  <w:num w:numId="83" w16cid:durableId="561059809">
    <w:abstractNumId w:val="46"/>
  </w:num>
  <w:num w:numId="84" w16cid:durableId="1643844306">
    <w:abstractNumId w:val="14"/>
  </w:num>
  <w:num w:numId="85" w16cid:durableId="11079509">
    <w:abstractNumId w:val="32"/>
  </w:num>
  <w:num w:numId="86" w16cid:durableId="138810016">
    <w:abstractNumId w:val="31"/>
  </w:num>
  <w:num w:numId="87" w16cid:durableId="221989588">
    <w:abstractNumId w:val="54"/>
  </w:num>
  <w:num w:numId="88" w16cid:durableId="1755513524">
    <w:abstractNumId w:val="41"/>
  </w:num>
  <w:num w:numId="89" w16cid:durableId="540436571">
    <w:abstractNumId w:val="69"/>
  </w:num>
  <w:num w:numId="90" w16cid:durableId="1352222162">
    <w:abstractNumId w:val="48"/>
  </w:num>
  <w:num w:numId="91" w16cid:durableId="268245813">
    <w:abstractNumId w:val="28"/>
  </w:num>
  <w:num w:numId="92" w16cid:durableId="433018568">
    <w:abstractNumId w:val="81"/>
  </w:num>
  <w:num w:numId="93" w16cid:durableId="1364359764">
    <w:abstractNumId w:val="28"/>
  </w:num>
  <w:num w:numId="94" w16cid:durableId="1491142123">
    <w:abstractNumId w:val="28"/>
  </w:num>
  <w:num w:numId="95" w16cid:durableId="91627047">
    <w:abstractNumId w:val="28"/>
  </w:num>
  <w:num w:numId="96" w16cid:durableId="1309673496">
    <w:abstractNumId w:val="28"/>
  </w:num>
  <w:num w:numId="97" w16cid:durableId="2093623122">
    <w:abstractNumId w:val="80"/>
  </w:num>
  <w:num w:numId="98" w16cid:durableId="1679959631">
    <w:abstractNumId w:val="51"/>
  </w:num>
  <w:num w:numId="99" w16cid:durableId="766779605">
    <w:abstractNumId w:val="28"/>
  </w:num>
  <w:num w:numId="100" w16cid:durableId="796804126">
    <w:abstractNumId w:val="39"/>
  </w:num>
  <w:num w:numId="101" w16cid:durableId="369647761">
    <w:abstractNumId w:val="64"/>
  </w:num>
  <w:num w:numId="102" w16cid:durableId="1015570199">
    <w:abstractNumId w:val="33"/>
  </w:num>
  <w:num w:numId="103" w16cid:durableId="1245527472">
    <w:abstractNumId w:val="36"/>
  </w:num>
  <w:num w:numId="104" w16cid:durableId="14660473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231083458">
    <w:abstractNumId w:val="28"/>
  </w:num>
  <w:num w:numId="106" w16cid:durableId="785925352">
    <w:abstractNumId w:val="38"/>
  </w:num>
  <w:num w:numId="107" w16cid:durableId="290522747">
    <w:abstractNumId w:val="45"/>
  </w:num>
  <w:numIdMacAtCleanup w:val="10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張寶騌 CHANG,PAO-TSUNG">
    <w15:presenceInfo w15:providerId="None" w15:userId="張寶騌 CHANG,PAO-TS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revisionView w:markup="0"/>
  <w:defaultTabStop w:val="480"/>
  <w:characterSpacingControl w:val="doNotCompress"/>
  <w:hdrShapeDefaults>
    <o:shapedefaults v:ext="edit" spidmax="2053">
      <o:colormru v:ext="edit" colors="#ff1f1f"/>
    </o:shapedefaults>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8&lt;/item&gt;&lt;item&gt;39&lt;/item&gt;&lt;item&gt;40&lt;/item&gt;&lt;item&gt;41&lt;/item&gt;&lt;item&gt;42&lt;/item&gt;&lt;item&gt;48&lt;/item&gt;&lt;item&gt;49&lt;/item&gt;&lt;item&gt;50&lt;/item&gt;&lt;item&gt;51&lt;/item&gt;&lt;item&gt;52&lt;/item&gt;&lt;item&gt;53&lt;/item&gt;&lt;item&gt;54&lt;/item&gt;&lt;item&gt;55&lt;/item&gt;&lt;item&gt;56&lt;/item&gt;&lt;item&gt;57&lt;/item&gt;&lt;item&gt;58&lt;/item&gt;&lt;item&gt;60&lt;/item&gt;&lt;item&gt;61&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E3"/>
    <w:rsid w:val="0000469B"/>
    <w:rsid w:val="00004F8E"/>
    <w:rsid w:val="000058E8"/>
    <w:rsid w:val="00005B17"/>
    <w:rsid w:val="0000654B"/>
    <w:rsid w:val="00006831"/>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9C1"/>
    <w:rsid w:val="00085A0D"/>
    <w:rsid w:val="00085AD2"/>
    <w:rsid w:val="00085B16"/>
    <w:rsid w:val="00085DDD"/>
    <w:rsid w:val="00087222"/>
    <w:rsid w:val="000874E6"/>
    <w:rsid w:val="0009001B"/>
    <w:rsid w:val="000900AA"/>
    <w:rsid w:val="00090150"/>
    <w:rsid w:val="00090C96"/>
    <w:rsid w:val="00090D9B"/>
    <w:rsid w:val="00090F1A"/>
    <w:rsid w:val="00090F38"/>
    <w:rsid w:val="00090FEF"/>
    <w:rsid w:val="000912EC"/>
    <w:rsid w:val="000913B8"/>
    <w:rsid w:val="000915B4"/>
    <w:rsid w:val="00092457"/>
    <w:rsid w:val="00092A19"/>
    <w:rsid w:val="00092CF9"/>
    <w:rsid w:val="00092FDD"/>
    <w:rsid w:val="000934CE"/>
    <w:rsid w:val="00093AB6"/>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9CC"/>
    <w:rsid w:val="000C71C2"/>
    <w:rsid w:val="000C72C3"/>
    <w:rsid w:val="000C74D0"/>
    <w:rsid w:val="000D0FAB"/>
    <w:rsid w:val="000D148F"/>
    <w:rsid w:val="000D2355"/>
    <w:rsid w:val="000D24BB"/>
    <w:rsid w:val="000D2D59"/>
    <w:rsid w:val="000D3BA4"/>
    <w:rsid w:val="000D4114"/>
    <w:rsid w:val="000D51E1"/>
    <w:rsid w:val="000D5A57"/>
    <w:rsid w:val="000D5ABF"/>
    <w:rsid w:val="000D5C0C"/>
    <w:rsid w:val="000D6448"/>
    <w:rsid w:val="000D6785"/>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70"/>
    <w:rsid w:val="00142A23"/>
    <w:rsid w:val="00142C5C"/>
    <w:rsid w:val="00143038"/>
    <w:rsid w:val="001430D9"/>
    <w:rsid w:val="001433C9"/>
    <w:rsid w:val="00143A22"/>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CB"/>
    <w:rsid w:val="00157AD4"/>
    <w:rsid w:val="00157CA4"/>
    <w:rsid w:val="0016090A"/>
    <w:rsid w:val="001612A0"/>
    <w:rsid w:val="0016138C"/>
    <w:rsid w:val="00161634"/>
    <w:rsid w:val="001618D7"/>
    <w:rsid w:val="00161E55"/>
    <w:rsid w:val="00161E9F"/>
    <w:rsid w:val="00162202"/>
    <w:rsid w:val="00162357"/>
    <w:rsid w:val="001623C8"/>
    <w:rsid w:val="001629A1"/>
    <w:rsid w:val="00162CFB"/>
    <w:rsid w:val="0016496B"/>
    <w:rsid w:val="001667C6"/>
    <w:rsid w:val="00166945"/>
    <w:rsid w:val="00166BF1"/>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52B4"/>
    <w:rsid w:val="00185803"/>
    <w:rsid w:val="001859CF"/>
    <w:rsid w:val="0018621A"/>
    <w:rsid w:val="00186615"/>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A1403"/>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C52"/>
    <w:rsid w:val="001E0CB6"/>
    <w:rsid w:val="001E0F96"/>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6115"/>
    <w:rsid w:val="001F62BA"/>
    <w:rsid w:val="001F69A8"/>
    <w:rsid w:val="001F6B89"/>
    <w:rsid w:val="001F6C27"/>
    <w:rsid w:val="001F6D69"/>
    <w:rsid w:val="001F7240"/>
    <w:rsid w:val="001F7E5A"/>
    <w:rsid w:val="00200144"/>
    <w:rsid w:val="002004DF"/>
    <w:rsid w:val="00200F43"/>
    <w:rsid w:val="0020143A"/>
    <w:rsid w:val="0020148A"/>
    <w:rsid w:val="002015E5"/>
    <w:rsid w:val="002015F0"/>
    <w:rsid w:val="002018D8"/>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1153"/>
    <w:rsid w:val="002112B0"/>
    <w:rsid w:val="002115DA"/>
    <w:rsid w:val="0021185A"/>
    <w:rsid w:val="0021195E"/>
    <w:rsid w:val="00211ECD"/>
    <w:rsid w:val="00211F59"/>
    <w:rsid w:val="002128AF"/>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5ED"/>
    <w:rsid w:val="002448ED"/>
    <w:rsid w:val="00244B24"/>
    <w:rsid w:val="00244C07"/>
    <w:rsid w:val="0024516C"/>
    <w:rsid w:val="002452F2"/>
    <w:rsid w:val="002458E5"/>
    <w:rsid w:val="0024641C"/>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DCB"/>
    <w:rsid w:val="00260D60"/>
    <w:rsid w:val="00260D9F"/>
    <w:rsid w:val="0026150E"/>
    <w:rsid w:val="00261DCE"/>
    <w:rsid w:val="00262836"/>
    <w:rsid w:val="00263336"/>
    <w:rsid w:val="002637CB"/>
    <w:rsid w:val="00264820"/>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C4"/>
    <w:rsid w:val="00271CAD"/>
    <w:rsid w:val="00272166"/>
    <w:rsid w:val="0027297D"/>
    <w:rsid w:val="00272EF9"/>
    <w:rsid w:val="0027328D"/>
    <w:rsid w:val="00273512"/>
    <w:rsid w:val="00273A63"/>
    <w:rsid w:val="00273A6E"/>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DF4"/>
    <w:rsid w:val="002A305D"/>
    <w:rsid w:val="002A3DD4"/>
    <w:rsid w:val="002A435C"/>
    <w:rsid w:val="002A45CD"/>
    <w:rsid w:val="002A47D5"/>
    <w:rsid w:val="002A492F"/>
    <w:rsid w:val="002A493E"/>
    <w:rsid w:val="002A49C1"/>
    <w:rsid w:val="002A4BD7"/>
    <w:rsid w:val="002A4DEB"/>
    <w:rsid w:val="002A5174"/>
    <w:rsid w:val="002A5385"/>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EEC"/>
    <w:rsid w:val="002B2727"/>
    <w:rsid w:val="002B2A67"/>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A11"/>
    <w:rsid w:val="002D20F0"/>
    <w:rsid w:val="002D25B0"/>
    <w:rsid w:val="002D2764"/>
    <w:rsid w:val="002D2B79"/>
    <w:rsid w:val="002D2D37"/>
    <w:rsid w:val="002D2D60"/>
    <w:rsid w:val="002D304A"/>
    <w:rsid w:val="002D32F3"/>
    <w:rsid w:val="002D3798"/>
    <w:rsid w:val="002D3EC0"/>
    <w:rsid w:val="002D3F2B"/>
    <w:rsid w:val="002D3F4B"/>
    <w:rsid w:val="002D4071"/>
    <w:rsid w:val="002D4194"/>
    <w:rsid w:val="002D46D1"/>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67CC"/>
    <w:rsid w:val="002F67EC"/>
    <w:rsid w:val="002F6880"/>
    <w:rsid w:val="002F6EFC"/>
    <w:rsid w:val="002F7397"/>
    <w:rsid w:val="002F7691"/>
    <w:rsid w:val="003003F2"/>
    <w:rsid w:val="0030040B"/>
    <w:rsid w:val="00300525"/>
    <w:rsid w:val="003006AC"/>
    <w:rsid w:val="00300A31"/>
    <w:rsid w:val="00300E9E"/>
    <w:rsid w:val="003016B6"/>
    <w:rsid w:val="00301706"/>
    <w:rsid w:val="00301E9A"/>
    <w:rsid w:val="0030246D"/>
    <w:rsid w:val="003027E0"/>
    <w:rsid w:val="0030297D"/>
    <w:rsid w:val="00302F5F"/>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888"/>
    <w:rsid w:val="00317241"/>
    <w:rsid w:val="00317314"/>
    <w:rsid w:val="00317B82"/>
    <w:rsid w:val="00317B8F"/>
    <w:rsid w:val="00320267"/>
    <w:rsid w:val="0032040B"/>
    <w:rsid w:val="00320564"/>
    <w:rsid w:val="00320A7C"/>
    <w:rsid w:val="003212D5"/>
    <w:rsid w:val="003214BB"/>
    <w:rsid w:val="003214F6"/>
    <w:rsid w:val="003216C4"/>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589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D0"/>
    <w:rsid w:val="003556D3"/>
    <w:rsid w:val="00355783"/>
    <w:rsid w:val="00355839"/>
    <w:rsid w:val="003558C1"/>
    <w:rsid w:val="00355C6C"/>
    <w:rsid w:val="00355D1C"/>
    <w:rsid w:val="003561F6"/>
    <w:rsid w:val="0035692D"/>
    <w:rsid w:val="00356DF1"/>
    <w:rsid w:val="00357171"/>
    <w:rsid w:val="00357D8B"/>
    <w:rsid w:val="003600E6"/>
    <w:rsid w:val="00361171"/>
    <w:rsid w:val="00361C71"/>
    <w:rsid w:val="0036226E"/>
    <w:rsid w:val="003622B0"/>
    <w:rsid w:val="003629C9"/>
    <w:rsid w:val="00362CF4"/>
    <w:rsid w:val="00362FDC"/>
    <w:rsid w:val="003631FD"/>
    <w:rsid w:val="00363302"/>
    <w:rsid w:val="00364630"/>
    <w:rsid w:val="00364838"/>
    <w:rsid w:val="00364B09"/>
    <w:rsid w:val="00364CE9"/>
    <w:rsid w:val="00365F01"/>
    <w:rsid w:val="00365F08"/>
    <w:rsid w:val="00365F36"/>
    <w:rsid w:val="0036645C"/>
    <w:rsid w:val="003671A7"/>
    <w:rsid w:val="003675B8"/>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B3F"/>
    <w:rsid w:val="00382BBC"/>
    <w:rsid w:val="00382EF2"/>
    <w:rsid w:val="00382FFB"/>
    <w:rsid w:val="003832B4"/>
    <w:rsid w:val="003838BF"/>
    <w:rsid w:val="00383929"/>
    <w:rsid w:val="00383E93"/>
    <w:rsid w:val="003848E1"/>
    <w:rsid w:val="00384C13"/>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6E6"/>
    <w:rsid w:val="00392A8C"/>
    <w:rsid w:val="00392C3A"/>
    <w:rsid w:val="00392DDD"/>
    <w:rsid w:val="00392E16"/>
    <w:rsid w:val="00393292"/>
    <w:rsid w:val="00393934"/>
    <w:rsid w:val="00393DCF"/>
    <w:rsid w:val="00393F3C"/>
    <w:rsid w:val="00394732"/>
    <w:rsid w:val="0039477C"/>
    <w:rsid w:val="00394CFD"/>
    <w:rsid w:val="0039570F"/>
    <w:rsid w:val="0039586E"/>
    <w:rsid w:val="00395CD4"/>
    <w:rsid w:val="00395D6C"/>
    <w:rsid w:val="00395E87"/>
    <w:rsid w:val="003960D3"/>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6102"/>
    <w:rsid w:val="003D615B"/>
    <w:rsid w:val="003D63BD"/>
    <w:rsid w:val="003D70B4"/>
    <w:rsid w:val="003D7156"/>
    <w:rsid w:val="003D74AF"/>
    <w:rsid w:val="003D7DB8"/>
    <w:rsid w:val="003E00DE"/>
    <w:rsid w:val="003E0A7D"/>
    <w:rsid w:val="003E1369"/>
    <w:rsid w:val="003E1B79"/>
    <w:rsid w:val="003E1BB8"/>
    <w:rsid w:val="003E1C41"/>
    <w:rsid w:val="003E2AC7"/>
    <w:rsid w:val="003E32C3"/>
    <w:rsid w:val="003E333E"/>
    <w:rsid w:val="003E3580"/>
    <w:rsid w:val="003E3A8E"/>
    <w:rsid w:val="003E3AFC"/>
    <w:rsid w:val="003E3C1E"/>
    <w:rsid w:val="003E3C8D"/>
    <w:rsid w:val="003E3CD1"/>
    <w:rsid w:val="003E3D7B"/>
    <w:rsid w:val="003E3E35"/>
    <w:rsid w:val="003E3FEF"/>
    <w:rsid w:val="003E430C"/>
    <w:rsid w:val="003E4CF3"/>
    <w:rsid w:val="003E54CD"/>
    <w:rsid w:val="003E62F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841"/>
    <w:rsid w:val="003F48BA"/>
    <w:rsid w:val="003F49C0"/>
    <w:rsid w:val="003F4BF5"/>
    <w:rsid w:val="003F535B"/>
    <w:rsid w:val="003F5529"/>
    <w:rsid w:val="003F5805"/>
    <w:rsid w:val="003F5850"/>
    <w:rsid w:val="003F5AA2"/>
    <w:rsid w:val="003F5B69"/>
    <w:rsid w:val="003F61C5"/>
    <w:rsid w:val="003F6D5B"/>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2A"/>
    <w:rsid w:val="004364D7"/>
    <w:rsid w:val="004364FA"/>
    <w:rsid w:val="00436CB5"/>
    <w:rsid w:val="00437202"/>
    <w:rsid w:val="004375A1"/>
    <w:rsid w:val="00437790"/>
    <w:rsid w:val="0043781E"/>
    <w:rsid w:val="00437A93"/>
    <w:rsid w:val="00437D69"/>
    <w:rsid w:val="00437F44"/>
    <w:rsid w:val="0044005D"/>
    <w:rsid w:val="004401A0"/>
    <w:rsid w:val="004401A8"/>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617"/>
    <w:rsid w:val="00457ACE"/>
    <w:rsid w:val="00460416"/>
    <w:rsid w:val="004606E2"/>
    <w:rsid w:val="00460ADD"/>
    <w:rsid w:val="00460C29"/>
    <w:rsid w:val="004611DC"/>
    <w:rsid w:val="00461267"/>
    <w:rsid w:val="00461295"/>
    <w:rsid w:val="00461CE0"/>
    <w:rsid w:val="0046201B"/>
    <w:rsid w:val="00462337"/>
    <w:rsid w:val="0046234E"/>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E28"/>
    <w:rsid w:val="00473E3C"/>
    <w:rsid w:val="00474999"/>
    <w:rsid w:val="00474D58"/>
    <w:rsid w:val="00474F00"/>
    <w:rsid w:val="00475121"/>
    <w:rsid w:val="00475946"/>
    <w:rsid w:val="00476DD3"/>
    <w:rsid w:val="00476F47"/>
    <w:rsid w:val="004771DD"/>
    <w:rsid w:val="00477289"/>
    <w:rsid w:val="00477342"/>
    <w:rsid w:val="0047778D"/>
    <w:rsid w:val="00477C1B"/>
    <w:rsid w:val="0048006A"/>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F58"/>
    <w:rsid w:val="004C0FE7"/>
    <w:rsid w:val="004C1014"/>
    <w:rsid w:val="004C1860"/>
    <w:rsid w:val="004C1C22"/>
    <w:rsid w:val="004C1FD5"/>
    <w:rsid w:val="004C21C1"/>
    <w:rsid w:val="004C23B9"/>
    <w:rsid w:val="004C31E8"/>
    <w:rsid w:val="004C3327"/>
    <w:rsid w:val="004C3367"/>
    <w:rsid w:val="004C35BA"/>
    <w:rsid w:val="004C3ACE"/>
    <w:rsid w:val="004C3AF2"/>
    <w:rsid w:val="004C463F"/>
    <w:rsid w:val="004C4A83"/>
    <w:rsid w:val="004C505D"/>
    <w:rsid w:val="004C52AD"/>
    <w:rsid w:val="004C54BB"/>
    <w:rsid w:val="004C585B"/>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DEE"/>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39F"/>
    <w:rsid w:val="005C1917"/>
    <w:rsid w:val="005C29F0"/>
    <w:rsid w:val="005C2AAF"/>
    <w:rsid w:val="005C2EDA"/>
    <w:rsid w:val="005C3507"/>
    <w:rsid w:val="005C37DE"/>
    <w:rsid w:val="005C3B16"/>
    <w:rsid w:val="005C3D81"/>
    <w:rsid w:val="005C3DD8"/>
    <w:rsid w:val="005C4664"/>
    <w:rsid w:val="005C4A2F"/>
    <w:rsid w:val="005C4CCC"/>
    <w:rsid w:val="005C5449"/>
    <w:rsid w:val="005C6435"/>
    <w:rsid w:val="005C6768"/>
    <w:rsid w:val="005C738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67E"/>
    <w:rsid w:val="00654BE2"/>
    <w:rsid w:val="0065586C"/>
    <w:rsid w:val="006561B1"/>
    <w:rsid w:val="00656F1A"/>
    <w:rsid w:val="00660A1A"/>
    <w:rsid w:val="0066123C"/>
    <w:rsid w:val="00661525"/>
    <w:rsid w:val="00661E81"/>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47"/>
    <w:rsid w:val="00672609"/>
    <w:rsid w:val="00673289"/>
    <w:rsid w:val="00674087"/>
    <w:rsid w:val="006742B6"/>
    <w:rsid w:val="0067448E"/>
    <w:rsid w:val="00674A5E"/>
    <w:rsid w:val="00674B02"/>
    <w:rsid w:val="00674BC2"/>
    <w:rsid w:val="00674E74"/>
    <w:rsid w:val="00674E85"/>
    <w:rsid w:val="0067512C"/>
    <w:rsid w:val="00675AD5"/>
    <w:rsid w:val="006760EE"/>
    <w:rsid w:val="0067635C"/>
    <w:rsid w:val="00676B02"/>
    <w:rsid w:val="00676BE6"/>
    <w:rsid w:val="00676E69"/>
    <w:rsid w:val="0067727A"/>
    <w:rsid w:val="00677593"/>
    <w:rsid w:val="006775CE"/>
    <w:rsid w:val="006776DD"/>
    <w:rsid w:val="006777FF"/>
    <w:rsid w:val="00677B6E"/>
    <w:rsid w:val="00677C0B"/>
    <w:rsid w:val="00677DA0"/>
    <w:rsid w:val="00680766"/>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5DB"/>
    <w:rsid w:val="006C280B"/>
    <w:rsid w:val="006C2D6F"/>
    <w:rsid w:val="006C2E9A"/>
    <w:rsid w:val="006C2F06"/>
    <w:rsid w:val="006C310B"/>
    <w:rsid w:val="006C3156"/>
    <w:rsid w:val="006C3274"/>
    <w:rsid w:val="006C3324"/>
    <w:rsid w:val="006C3746"/>
    <w:rsid w:val="006C37E6"/>
    <w:rsid w:val="006C3A33"/>
    <w:rsid w:val="006C3EC2"/>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86D"/>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7D6"/>
    <w:rsid w:val="007249F5"/>
    <w:rsid w:val="007250A5"/>
    <w:rsid w:val="00725AD9"/>
    <w:rsid w:val="00725E26"/>
    <w:rsid w:val="00725F51"/>
    <w:rsid w:val="00726360"/>
    <w:rsid w:val="00726977"/>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40C"/>
    <w:rsid w:val="00775531"/>
    <w:rsid w:val="00776795"/>
    <w:rsid w:val="007774A9"/>
    <w:rsid w:val="00777574"/>
    <w:rsid w:val="00777749"/>
    <w:rsid w:val="007779FF"/>
    <w:rsid w:val="00777D9B"/>
    <w:rsid w:val="007803EC"/>
    <w:rsid w:val="00780A5A"/>
    <w:rsid w:val="00780D6B"/>
    <w:rsid w:val="00781A94"/>
    <w:rsid w:val="007827CE"/>
    <w:rsid w:val="007832C7"/>
    <w:rsid w:val="007835EC"/>
    <w:rsid w:val="007838BB"/>
    <w:rsid w:val="00783F47"/>
    <w:rsid w:val="00784711"/>
    <w:rsid w:val="00784C44"/>
    <w:rsid w:val="00785200"/>
    <w:rsid w:val="00785446"/>
    <w:rsid w:val="007855CE"/>
    <w:rsid w:val="007855E1"/>
    <w:rsid w:val="007864FA"/>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A0137"/>
    <w:rsid w:val="007A03C2"/>
    <w:rsid w:val="007A0E6F"/>
    <w:rsid w:val="007A15B1"/>
    <w:rsid w:val="007A1BE7"/>
    <w:rsid w:val="007A1C19"/>
    <w:rsid w:val="007A1C47"/>
    <w:rsid w:val="007A24B8"/>
    <w:rsid w:val="007A271C"/>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772"/>
    <w:rsid w:val="007B5A2A"/>
    <w:rsid w:val="007B619E"/>
    <w:rsid w:val="007B6202"/>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6A9"/>
    <w:rsid w:val="007D2C9C"/>
    <w:rsid w:val="007D39B5"/>
    <w:rsid w:val="007D40D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6AE"/>
    <w:rsid w:val="00815746"/>
    <w:rsid w:val="0081576F"/>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8A8"/>
    <w:rsid w:val="008512DB"/>
    <w:rsid w:val="00851845"/>
    <w:rsid w:val="00851DCE"/>
    <w:rsid w:val="0085230A"/>
    <w:rsid w:val="00852B18"/>
    <w:rsid w:val="00852C1E"/>
    <w:rsid w:val="00853147"/>
    <w:rsid w:val="00854C6C"/>
    <w:rsid w:val="00854F2A"/>
    <w:rsid w:val="008557D6"/>
    <w:rsid w:val="0085581F"/>
    <w:rsid w:val="0085712D"/>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E0C"/>
    <w:rsid w:val="00900EBA"/>
    <w:rsid w:val="0090152E"/>
    <w:rsid w:val="009015E7"/>
    <w:rsid w:val="00901849"/>
    <w:rsid w:val="009019AD"/>
    <w:rsid w:val="00901AB1"/>
    <w:rsid w:val="009021C3"/>
    <w:rsid w:val="009025C9"/>
    <w:rsid w:val="009034EC"/>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209E"/>
    <w:rsid w:val="009128D8"/>
    <w:rsid w:val="00912A6C"/>
    <w:rsid w:val="0091379C"/>
    <w:rsid w:val="009137A1"/>
    <w:rsid w:val="00913B9F"/>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DE0"/>
    <w:rsid w:val="0093492A"/>
    <w:rsid w:val="00935291"/>
    <w:rsid w:val="009355C5"/>
    <w:rsid w:val="0093635A"/>
    <w:rsid w:val="0093644E"/>
    <w:rsid w:val="009366A3"/>
    <w:rsid w:val="0093682E"/>
    <w:rsid w:val="00936A59"/>
    <w:rsid w:val="00936A66"/>
    <w:rsid w:val="00936D9C"/>
    <w:rsid w:val="00936F0E"/>
    <w:rsid w:val="00937417"/>
    <w:rsid w:val="00937839"/>
    <w:rsid w:val="0093792E"/>
    <w:rsid w:val="00937C39"/>
    <w:rsid w:val="009406B3"/>
    <w:rsid w:val="00940D7B"/>
    <w:rsid w:val="00942A26"/>
    <w:rsid w:val="00942C3B"/>
    <w:rsid w:val="00942DD8"/>
    <w:rsid w:val="00943828"/>
    <w:rsid w:val="009439DF"/>
    <w:rsid w:val="00944832"/>
    <w:rsid w:val="00944FA8"/>
    <w:rsid w:val="00945789"/>
    <w:rsid w:val="00945948"/>
    <w:rsid w:val="0094655A"/>
    <w:rsid w:val="0094668D"/>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46A"/>
    <w:rsid w:val="0096647B"/>
    <w:rsid w:val="0096699D"/>
    <w:rsid w:val="00966B17"/>
    <w:rsid w:val="00967140"/>
    <w:rsid w:val="00967260"/>
    <w:rsid w:val="00967D2C"/>
    <w:rsid w:val="009700FF"/>
    <w:rsid w:val="00970533"/>
    <w:rsid w:val="00970727"/>
    <w:rsid w:val="009708EA"/>
    <w:rsid w:val="00970A71"/>
    <w:rsid w:val="00971DB7"/>
    <w:rsid w:val="00971E69"/>
    <w:rsid w:val="009720EA"/>
    <w:rsid w:val="009726AD"/>
    <w:rsid w:val="00972BBD"/>
    <w:rsid w:val="009732A2"/>
    <w:rsid w:val="009735CD"/>
    <w:rsid w:val="00974171"/>
    <w:rsid w:val="00974276"/>
    <w:rsid w:val="00974431"/>
    <w:rsid w:val="009749BE"/>
    <w:rsid w:val="009749C8"/>
    <w:rsid w:val="00974AF9"/>
    <w:rsid w:val="00975013"/>
    <w:rsid w:val="0097560C"/>
    <w:rsid w:val="009757A3"/>
    <w:rsid w:val="00975869"/>
    <w:rsid w:val="00975AF0"/>
    <w:rsid w:val="00975B81"/>
    <w:rsid w:val="00975CB0"/>
    <w:rsid w:val="009765DF"/>
    <w:rsid w:val="009769FD"/>
    <w:rsid w:val="00977109"/>
    <w:rsid w:val="00977F01"/>
    <w:rsid w:val="0098148B"/>
    <w:rsid w:val="00981B32"/>
    <w:rsid w:val="009820FC"/>
    <w:rsid w:val="00982252"/>
    <w:rsid w:val="00982412"/>
    <w:rsid w:val="00982845"/>
    <w:rsid w:val="009835B9"/>
    <w:rsid w:val="0098367B"/>
    <w:rsid w:val="0098382A"/>
    <w:rsid w:val="009838B5"/>
    <w:rsid w:val="00983B7C"/>
    <w:rsid w:val="00983C69"/>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7A4A"/>
    <w:rsid w:val="00987C2F"/>
    <w:rsid w:val="00987D9B"/>
    <w:rsid w:val="00990147"/>
    <w:rsid w:val="00990866"/>
    <w:rsid w:val="00990CF0"/>
    <w:rsid w:val="00991821"/>
    <w:rsid w:val="0099187F"/>
    <w:rsid w:val="00991A94"/>
    <w:rsid w:val="00991A9C"/>
    <w:rsid w:val="00991ABC"/>
    <w:rsid w:val="00991F6D"/>
    <w:rsid w:val="00992563"/>
    <w:rsid w:val="009929E9"/>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52FB"/>
    <w:rsid w:val="009B5A12"/>
    <w:rsid w:val="009B5AB3"/>
    <w:rsid w:val="009B5DA1"/>
    <w:rsid w:val="009B5E29"/>
    <w:rsid w:val="009B6A0A"/>
    <w:rsid w:val="009B7598"/>
    <w:rsid w:val="009B77D7"/>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82F"/>
    <w:rsid w:val="009E015B"/>
    <w:rsid w:val="009E04C7"/>
    <w:rsid w:val="009E0C4C"/>
    <w:rsid w:val="009E0CA6"/>
    <w:rsid w:val="009E0D4F"/>
    <w:rsid w:val="009E111A"/>
    <w:rsid w:val="009E141F"/>
    <w:rsid w:val="009E1FC9"/>
    <w:rsid w:val="009E31D0"/>
    <w:rsid w:val="009E35F2"/>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22D"/>
    <w:rsid w:val="00A074A1"/>
    <w:rsid w:val="00A07C17"/>
    <w:rsid w:val="00A07E8B"/>
    <w:rsid w:val="00A07F4D"/>
    <w:rsid w:val="00A10287"/>
    <w:rsid w:val="00A10519"/>
    <w:rsid w:val="00A10767"/>
    <w:rsid w:val="00A10DBF"/>
    <w:rsid w:val="00A12330"/>
    <w:rsid w:val="00A127B4"/>
    <w:rsid w:val="00A13A0F"/>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2D1"/>
    <w:rsid w:val="00A315A3"/>
    <w:rsid w:val="00A31660"/>
    <w:rsid w:val="00A31911"/>
    <w:rsid w:val="00A31AE7"/>
    <w:rsid w:val="00A32E56"/>
    <w:rsid w:val="00A33586"/>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273"/>
    <w:rsid w:val="00A506BF"/>
    <w:rsid w:val="00A50AF9"/>
    <w:rsid w:val="00A50B1E"/>
    <w:rsid w:val="00A50BE4"/>
    <w:rsid w:val="00A50C4F"/>
    <w:rsid w:val="00A50EC9"/>
    <w:rsid w:val="00A51184"/>
    <w:rsid w:val="00A51692"/>
    <w:rsid w:val="00A51776"/>
    <w:rsid w:val="00A517DE"/>
    <w:rsid w:val="00A51B68"/>
    <w:rsid w:val="00A52263"/>
    <w:rsid w:val="00A52F6A"/>
    <w:rsid w:val="00A530A0"/>
    <w:rsid w:val="00A53658"/>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41D"/>
    <w:rsid w:val="00A6748C"/>
    <w:rsid w:val="00A6759D"/>
    <w:rsid w:val="00A67996"/>
    <w:rsid w:val="00A70506"/>
    <w:rsid w:val="00A7055E"/>
    <w:rsid w:val="00A70958"/>
    <w:rsid w:val="00A719C3"/>
    <w:rsid w:val="00A71BCF"/>
    <w:rsid w:val="00A71BE5"/>
    <w:rsid w:val="00A72024"/>
    <w:rsid w:val="00A72AB7"/>
    <w:rsid w:val="00A732D2"/>
    <w:rsid w:val="00A735FD"/>
    <w:rsid w:val="00A73F12"/>
    <w:rsid w:val="00A73F9D"/>
    <w:rsid w:val="00A7413D"/>
    <w:rsid w:val="00A7438E"/>
    <w:rsid w:val="00A74A48"/>
    <w:rsid w:val="00A74E28"/>
    <w:rsid w:val="00A74F4E"/>
    <w:rsid w:val="00A752C1"/>
    <w:rsid w:val="00A7536B"/>
    <w:rsid w:val="00A7587A"/>
    <w:rsid w:val="00A75940"/>
    <w:rsid w:val="00A75DE9"/>
    <w:rsid w:val="00A76289"/>
    <w:rsid w:val="00A76432"/>
    <w:rsid w:val="00A76B6F"/>
    <w:rsid w:val="00A76C24"/>
    <w:rsid w:val="00A76C36"/>
    <w:rsid w:val="00A771A1"/>
    <w:rsid w:val="00A77314"/>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C02"/>
    <w:rsid w:val="00A83C3E"/>
    <w:rsid w:val="00A843C6"/>
    <w:rsid w:val="00A8488E"/>
    <w:rsid w:val="00A8526D"/>
    <w:rsid w:val="00A85624"/>
    <w:rsid w:val="00A85781"/>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434"/>
    <w:rsid w:val="00B156B2"/>
    <w:rsid w:val="00B157FC"/>
    <w:rsid w:val="00B15B09"/>
    <w:rsid w:val="00B1692F"/>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8BD"/>
    <w:rsid w:val="00B25C3D"/>
    <w:rsid w:val="00B2618D"/>
    <w:rsid w:val="00B2665A"/>
    <w:rsid w:val="00B266C6"/>
    <w:rsid w:val="00B2711C"/>
    <w:rsid w:val="00B27334"/>
    <w:rsid w:val="00B2741C"/>
    <w:rsid w:val="00B3020C"/>
    <w:rsid w:val="00B30603"/>
    <w:rsid w:val="00B30896"/>
    <w:rsid w:val="00B3204C"/>
    <w:rsid w:val="00B32588"/>
    <w:rsid w:val="00B32684"/>
    <w:rsid w:val="00B326B4"/>
    <w:rsid w:val="00B32B30"/>
    <w:rsid w:val="00B3359B"/>
    <w:rsid w:val="00B33911"/>
    <w:rsid w:val="00B33B87"/>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4D8"/>
    <w:rsid w:val="00B42780"/>
    <w:rsid w:val="00B43008"/>
    <w:rsid w:val="00B43741"/>
    <w:rsid w:val="00B43813"/>
    <w:rsid w:val="00B43F7F"/>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E11"/>
    <w:rsid w:val="00B65390"/>
    <w:rsid w:val="00B6570B"/>
    <w:rsid w:val="00B65BA4"/>
    <w:rsid w:val="00B65FAD"/>
    <w:rsid w:val="00B662E2"/>
    <w:rsid w:val="00B665C3"/>
    <w:rsid w:val="00B67717"/>
    <w:rsid w:val="00B678FC"/>
    <w:rsid w:val="00B67AE6"/>
    <w:rsid w:val="00B70AFB"/>
    <w:rsid w:val="00B70FBA"/>
    <w:rsid w:val="00B71554"/>
    <w:rsid w:val="00B72359"/>
    <w:rsid w:val="00B729D8"/>
    <w:rsid w:val="00B72BF3"/>
    <w:rsid w:val="00B72F32"/>
    <w:rsid w:val="00B7306A"/>
    <w:rsid w:val="00B730C1"/>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1467"/>
    <w:rsid w:val="00B92283"/>
    <w:rsid w:val="00B92D2C"/>
    <w:rsid w:val="00B933A9"/>
    <w:rsid w:val="00B93800"/>
    <w:rsid w:val="00B93FFA"/>
    <w:rsid w:val="00B942D3"/>
    <w:rsid w:val="00B945F5"/>
    <w:rsid w:val="00B9461E"/>
    <w:rsid w:val="00B9471C"/>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C99"/>
    <w:rsid w:val="00BA4CDF"/>
    <w:rsid w:val="00BA4DF0"/>
    <w:rsid w:val="00BA54C4"/>
    <w:rsid w:val="00BA6185"/>
    <w:rsid w:val="00BA6973"/>
    <w:rsid w:val="00BA6E23"/>
    <w:rsid w:val="00BA6F9E"/>
    <w:rsid w:val="00BB018D"/>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51A"/>
    <w:rsid w:val="00BE28E3"/>
    <w:rsid w:val="00BE36AF"/>
    <w:rsid w:val="00BE37B3"/>
    <w:rsid w:val="00BE426C"/>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35CA"/>
    <w:rsid w:val="00BF37C2"/>
    <w:rsid w:val="00BF414D"/>
    <w:rsid w:val="00BF4CEB"/>
    <w:rsid w:val="00BF5080"/>
    <w:rsid w:val="00BF50F3"/>
    <w:rsid w:val="00BF560E"/>
    <w:rsid w:val="00BF58B8"/>
    <w:rsid w:val="00BF614E"/>
    <w:rsid w:val="00BF6162"/>
    <w:rsid w:val="00BF6492"/>
    <w:rsid w:val="00BF676E"/>
    <w:rsid w:val="00BF6B2A"/>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7067"/>
    <w:rsid w:val="00C07A0A"/>
    <w:rsid w:val="00C07A5C"/>
    <w:rsid w:val="00C07B43"/>
    <w:rsid w:val="00C07C8D"/>
    <w:rsid w:val="00C07DAB"/>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501"/>
    <w:rsid w:val="00C5091D"/>
    <w:rsid w:val="00C509B1"/>
    <w:rsid w:val="00C51168"/>
    <w:rsid w:val="00C518AD"/>
    <w:rsid w:val="00C5254A"/>
    <w:rsid w:val="00C527FA"/>
    <w:rsid w:val="00C5285D"/>
    <w:rsid w:val="00C52C28"/>
    <w:rsid w:val="00C52DE2"/>
    <w:rsid w:val="00C53538"/>
    <w:rsid w:val="00C53A39"/>
    <w:rsid w:val="00C53A3D"/>
    <w:rsid w:val="00C53A7D"/>
    <w:rsid w:val="00C53EB4"/>
    <w:rsid w:val="00C5413E"/>
    <w:rsid w:val="00C54B4B"/>
    <w:rsid w:val="00C5570A"/>
    <w:rsid w:val="00C55796"/>
    <w:rsid w:val="00C55CF0"/>
    <w:rsid w:val="00C55DFB"/>
    <w:rsid w:val="00C55E56"/>
    <w:rsid w:val="00C55EB4"/>
    <w:rsid w:val="00C55F46"/>
    <w:rsid w:val="00C562F2"/>
    <w:rsid w:val="00C56366"/>
    <w:rsid w:val="00C563AD"/>
    <w:rsid w:val="00C5675D"/>
    <w:rsid w:val="00C56A3D"/>
    <w:rsid w:val="00C56A9F"/>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9EE"/>
    <w:rsid w:val="00C656B6"/>
    <w:rsid w:val="00C659DA"/>
    <w:rsid w:val="00C65C59"/>
    <w:rsid w:val="00C65C69"/>
    <w:rsid w:val="00C66454"/>
    <w:rsid w:val="00C664C4"/>
    <w:rsid w:val="00C665E5"/>
    <w:rsid w:val="00C66AB4"/>
    <w:rsid w:val="00C676AA"/>
    <w:rsid w:val="00C67AE3"/>
    <w:rsid w:val="00C67E73"/>
    <w:rsid w:val="00C70B0B"/>
    <w:rsid w:val="00C70B70"/>
    <w:rsid w:val="00C71316"/>
    <w:rsid w:val="00C72311"/>
    <w:rsid w:val="00C72356"/>
    <w:rsid w:val="00C7284C"/>
    <w:rsid w:val="00C72DEE"/>
    <w:rsid w:val="00C72E32"/>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8A7"/>
    <w:rsid w:val="00C811BD"/>
    <w:rsid w:val="00C811C4"/>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21A6"/>
    <w:rsid w:val="00C92227"/>
    <w:rsid w:val="00C92402"/>
    <w:rsid w:val="00C92A23"/>
    <w:rsid w:val="00C93083"/>
    <w:rsid w:val="00C93370"/>
    <w:rsid w:val="00C933A5"/>
    <w:rsid w:val="00C93416"/>
    <w:rsid w:val="00C93687"/>
    <w:rsid w:val="00C93764"/>
    <w:rsid w:val="00C93F24"/>
    <w:rsid w:val="00C94422"/>
    <w:rsid w:val="00C94777"/>
    <w:rsid w:val="00C949B2"/>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10D7"/>
    <w:rsid w:val="00D111C7"/>
    <w:rsid w:val="00D11271"/>
    <w:rsid w:val="00D117A9"/>
    <w:rsid w:val="00D1189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E12"/>
    <w:rsid w:val="00D6063B"/>
    <w:rsid w:val="00D60A94"/>
    <w:rsid w:val="00D60D7D"/>
    <w:rsid w:val="00D61668"/>
    <w:rsid w:val="00D61B4F"/>
    <w:rsid w:val="00D61D86"/>
    <w:rsid w:val="00D61FFF"/>
    <w:rsid w:val="00D62059"/>
    <w:rsid w:val="00D62DE4"/>
    <w:rsid w:val="00D62F32"/>
    <w:rsid w:val="00D6338F"/>
    <w:rsid w:val="00D635D4"/>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CE2"/>
    <w:rsid w:val="00D70DB8"/>
    <w:rsid w:val="00D711B9"/>
    <w:rsid w:val="00D715AD"/>
    <w:rsid w:val="00D716A5"/>
    <w:rsid w:val="00D716E6"/>
    <w:rsid w:val="00D71EEF"/>
    <w:rsid w:val="00D720DA"/>
    <w:rsid w:val="00D72F81"/>
    <w:rsid w:val="00D73793"/>
    <w:rsid w:val="00D73C0F"/>
    <w:rsid w:val="00D74463"/>
    <w:rsid w:val="00D74532"/>
    <w:rsid w:val="00D745BE"/>
    <w:rsid w:val="00D7496B"/>
    <w:rsid w:val="00D74ADF"/>
    <w:rsid w:val="00D74AF4"/>
    <w:rsid w:val="00D753FA"/>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DFF"/>
    <w:rsid w:val="00DC0F5E"/>
    <w:rsid w:val="00DC1107"/>
    <w:rsid w:val="00DC124E"/>
    <w:rsid w:val="00DC1295"/>
    <w:rsid w:val="00DC14EE"/>
    <w:rsid w:val="00DC161D"/>
    <w:rsid w:val="00DC17C9"/>
    <w:rsid w:val="00DC1DF8"/>
    <w:rsid w:val="00DC243B"/>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76"/>
    <w:rsid w:val="00DD387F"/>
    <w:rsid w:val="00DD3BCA"/>
    <w:rsid w:val="00DD3DA0"/>
    <w:rsid w:val="00DD40E3"/>
    <w:rsid w:val="00DD44AB"/>
    <w:rsid w:val="00DD4D0C"/>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68B"/>
    <w:rsid w:val="00E45C23"/>
    <w:rsid w:val="00E45C9E"/>
    <w:rsid w:val="00E460F1"/>
    <w:rsid w:val="00E4646E"/>
    <w:rsid w:val="00E46A08"/>
    <w:rsid w:val="00E46AE5"/>
    <w:rsid w:val="00E46C5B"/>
    <w:rsid w:val="00E46D9E"/>
    <w:rsid w:val="00E46FA6"/>
    <w:rsid w:val="00E476C8"/>
    <w:rsid w:val="00E47A6C"/>
    <w:rsid w:val="00E47D87"/>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7E0"/>
    <w:rsid w:val="00E60B98"/>
    <w:rsid w:val="00E619D9"/>
    <w:rsid w:val="00E61B16"/>
    <w:rsid w:val="00E61FA0"/>
    <w:rsid w:val="00E6201D"/>
    <w:rsid w:val="00E62856"/>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678"/>
    <w:rsid w:val="00E70729"/>
    <w:rsid w:val="00E70763"/>
    <w:rsid w:val="00E70DCB"/>
    <w:rsid w:val="00E7144D"/>
    <w:rsid w:val="00E7154D"/>
    <w:rsid w:val="00E71999"/>
    <w:rsid w:val="00E736C2"/>
    <w:rsid w:val="00E73DC9"/>
    <w:rsid w:val="00E73FBB"/>
    <w:rsid w:val="00E741BD"/>
    <w:rsid w:val="00E74A83"/>
    <w:rsid w:val="00E756A1"/>
    <w:rsid w:val="00E75E31"/>
    <w:rsid w:val="00E75FC8"/>
    <w:rsid w:val="00E76532"/>
    <w:rsid w:val="00E7712D"/>
    <w:rsid w:val="00E773FE"/>
    <w:rsid w:val="00E774D9"/>
    <w:rsid w:val="00E77657"/>
    <w:rsid w:val="00E777EE"/>
    <w:rsid w:val="00E77A59"/>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EBA"/>
    <w:rsid w:val="00EF7F3A"/>
    <w:rsid w:val="00F000AB"/>
    <w:rsid w:val="00F0017B"/>
    <w:rsid w:val="00F007CE"/>
    <w:rsid w:val="00F00B42"/>
    <w:rsid w:val="00F00DE4"/>
    <w:rsid w:val="00F010A8"/>
    <w:rsid w:val="00F01476"/>
    <w:rsid w:val="00F0182B"/>
    <w:rsid w:val="00F01DBA"/>
    <w:rsid w:val="00F01E9D"/>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23BD"/>
    <w:rsid w:val="00F2299E"/>
    <w:rsid w:val="00F22B7F"/>
    <w:rsid w:val="00F233EA"/>
    <w:rsid w:val="00F2352E"/>
    <w:rsid w:val="00F24289"/>
    <w:rsid w:val="00F2436A"/>
    <w:rsid w:val="00F25457"/>
    <w:rsid w:val="00F255D2"/>
    <w:rsid w:val="00F25CAC"/>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CE3"/>
    <w:rsid w:val="00F43D84"/>
    <w:rsid w:val="00F4453F"/>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40B5"/>
    <w:rsid w:val="00F54127"/>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D9B"/>
    <w:rsid w:val="00F670E4"/>
    <w:rsid w:val="00F67EFC"/>
    <w:rsid w:val="00F7022D"/>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FCF"/>
    <w:rsid w:val="00F7564E"/>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50A5"/>
    <w:rsid w:val="00F950BF"/>
    <w:rsid w:val="00F95794"/>
    <w:rsid w:val="00F9579D"/>
    <w:rsid w:val="00F95A2F"/>
    <w:rsid w:val="00F95BDC"/>
    <w:rsid w:val="00F95E8E"/>
    <w:rsid w:val="00F963AA"/>
    <w:rsid w:val="00F96A0F"/>
    <w:rsid w:val="00F97909"/>
    <w:rsid w:val="00F97948"/>
    <w:rsid w:val="00F97A02"/>
    <w:rsid w:val="00FA0642"/>
    <w:rsid w:val="00FA0953"/>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3196"/>
    <w:rsid w:val="00FE35F2"/>
    <w:rsid w:val="00FE3608"/>
    <w:rsid w:val="00FE39FB"/>
    <w:rsid w:val="00FE4192"/>
    <w:rsid w:val="00FE42CF"/>
    <w:rsid w:val="00FE4B3B"/>
    <w:rsid w:val="00FE57F2"/>
    <w:rsid w:val="00FE5A99"/>
    <w:rsid w:val="00FE5AE0"/>
    <w:rsid w:val="00FE5E8C"/>
    <w:rsid w:val="00FE62B7"/>
    <w:rsid w:val="00FE6A1B"/>
    <w:rsid w:val="00FE759C"/>
    <w:rsid w:val="00FF0BE5"/>
    <w:rsid w:val="00FF0C82"/>
    <w:rsid w:val="00FF0E0D"/>
    <w:rsid w:val="00FF109E"/>
    <w:rsid w:val="00FF1778"/>
    <w:rsid w:val="00FF177C"/>
    <w:rsid w:val="00FF1CE0"/>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653B8F"/>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6"/>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styleId="af6">
    <w:name w:val="Unresolved Mention"/>
    <w:uiPriority w:val="99"/>
    <w:semiHidden/>
    <w:unhideWhenUsed/>
    <w:rsid w:val="004F395D"/>
    <w:rPr>
      <w:color w:val="605E5C"/>
      <w:shd w:val="clear" w:color="auto" w:fill="E1DFDD"/>
    </w:rPr>
  </w:style>
  <w:style w:type="paragraph" w:customStyle="1" w:styleId="af7">
    <w:name w:val="無縮排"/>
    <w:basedOn w:val="EndNoteBibliography"/>
    <w:link w:val="af8"/>
    <w:qFormat/>
    <w:rsid w:val="009C707C"/>
    <w:pPr>
      <w:adjustRightInd w:val="0"/>
      <w:snapToGrid w:val="0"/>
      <w:spacing w:line="360" w:lineRule="auto"/>
      <w:ind w:leftChars="0" w:left="0" w:hangingChars="200" w:hanging="200"/>
    </w:pPr>
  </w:style>
  <w:style w:type="character" w:styleId="af9">
    <w:name w:val="FollowedHyperlink"/>
    <w:uiPriority w:val="99"/>
    <w:semiHidden/>
    <w:unhideWhenUsed/>
    <w:rsid w:val="00CC20C2"/>
    <w:rPr>
      <w:color w:val="954F72"/>
      <w:u w:val="single"/>
    </w:rPr>
  </w:style>
  <w:style w:type="character" w:customStyle="1" w:styleId="af8">
    <w:name w:val="無縮排 字元"/>
    <w:basedOn w:val="EndNoteBibliography0"/>
    <w:link w:val="af7"/>
    <w:rsid w:val="009C707C"/>
    <w:rPr>
      <w:rFonts w:ascii="Times New Roman" w:eastAsia="標楷體" w:hAnsi="Times New Roman"/>
      <w:noProof/>
      <w:kern w:val="2"/>
      <w:sz w:val="24"/>
      <w:szCs w:val="22"/>
    </w:rPr>
  </w:style>
  <w:style w:type="table" w:styleId="afa">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b">
    <w:name w:val="Normal Indent"/>
    <w:basedOn w:val="a1"/>
    <w:uiPriority w:val="99"/>
    <w:semiHidden/>
    <w:unhideWhenUsed/>
    <w:rsid w:val="00890CDA"/>
    <w:pPr>
      <w:ind w:left="480"/>
    </w:pPr>
  </w:style>
  <w:style w:type="paragraph" w:styleId="afc">
    <w:name w:val="Quote"/>
    <w:basedOn w:val="a1"/>
    <w:next w:val="a1"/>
    <w:link w:val="afd"/>
    <w:uiPriority w:val="29"/>
    <w:qFormat/>
    <w:rsid w:val="00890CDA"/>
    <w:pPr>
      <w:spacing w:before="200" w:after="160"/>
      <w:ind w:left="864" w:right="864"/>
      <w:jc w:val="center"/>
    </w:pPr>
    <w:rPr>
      <w:i/>
      <w:iCs/>
      <w:color w:val="404040"/>
    </w:rPr>
  </w:style>
  <w:style w:type="character" w:customStyle="1" w:styleId="afd">
    <w:name w:val="引文 字元"/>
    <w:link w:val="afc"/>
    <w:uiPriority w:val="29"/>
    <w:rsid w:val="00890CDA"/>
    <w:rPr>
      <w:rFonts w:ascii="Times New Roman" w:eastAsia="標楷體" w:hAnsi="Times New Roman"/>
      <w:i/>
      <w:iCs/>
      <w:color w:val="404040"/>
      <w:kern w:val="2"/>
      <w:sz w:val="24"/>
      <w:szCs w:val="22"/>
    </w:rPr>
  </w:style>
  <w:style w:type="paragraph" w:styleId="afe">
    <w:name w:val="Document Map"/>
    <w:basedOn w:val="a1"/>
    <w:link w:val="aff"/>
    <w:uiPriority w:val="99"/>
    <w:semiHidden/>
    <w:unhideWhenUsed/>
    <w:rsid w:val="00890CDA"/>
    <w:rPr>
      <w:rFonts w:ascii="Microsoft JhengHei UI" w:eastAsia="Microsoft JhengHei UI"/>
      <w:sz w:val="18"/>
      <w:szCs w:val="18"/>
    </w:rPr>
  </w:style>
  <w:style w:type="character" w:customStyle="1" w:styleId="aff">
    <w:name w:val="文件引導模式 字元"/>
    <w:link w:val="afe"/>
    <w:uiPriority w:val="99"/>
    <w:semiHidden/>
    <w:rsid w:val="00890CDA"/>
    <w:rPr>
      <w:rFonts w:ascii="Microsoft JhengHei UI" w:eastAsia="Microsoft JhengHei UI" w:hAnsi="Times New Roman"/>
      <w:kern w:val="2"/>
      <w:sz w:val="18"/>
      <w:szCs w:val="18"/>
    </w:rPr>
  </w:style>
  <w:style w:type="paragraph" w:styleId="aff0">
    <w:name w:val="Date"/>
    <w:basedOn w:val="a1"/>
    <w:next w:val="a1"/>
    <w:link w:val="aff1"/>
    <w:uiPriority w:val="99"/>
    <w:semiHidden/>
    <w:unhideWhenUsed/>
    <w:rsid w:val="00890CDA"/>
    <w:pPr>
      <w:jc w:val="right"/>
    </w:pPr>
  </w:style>
  <w:style w:type="character" w:customStyle="1" w:styleId="aff1">
    <w:name w:val="日期 字元"/>
    <w:link w:val="aff0"/>
    <w:uiPriority w:val="99"/>
    <w:semiHidden/>
    <w:rsid w:val="00890CDA"/>
    <w:rPr>
      <w:rFonts w:ascii="Times New Roman" w:eastAsia="標楷體" w:hAnsi="Times New Roman"/>
      <w:kern w:val="2"/>
      <w:sz w:val="24"/>
      <w:szCs w:val="22"/>
    </w:rPr>
  </w:style>
  <w:style w:type="paragraph" w:styleId="aff2">
    <w:name w:val="macro"/>
    <w:link w:val="aff3"/>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3">
    <w:name w:val="巨集文字 字元"/>
    <w:link w:val="aff2"/>
    <w:uiPriority w:val="99"/>
    <w:semiHidden/>
    <w:rsid w:val="00890CDA"/>
    <w:rPr>
      <w:rFonts w:ascii="Courier New" w:hAnsi="Courier New" w:cs="Courier New"/>
      <w:kern w:val="2"/>
      <w:sz w:val="24"/>
      <w:szCs w:val="24"/>
    </w:rPr>
  </w:style>
  <w:style w:type="paragraph" w:styleId="aff4">
    <w:name w:val="Body Text"/>
    <w:basedOn w:val="a1"/>
    <w:link w:val="aff5"/>
    <w:uiPriority w:val="99"/>
    <w:semiHidden/>
    <w:unhideWhenUsed/>
    <w:rsid w:val="00890CDA"/>
    <w:pPr>
      <w:spacing w:after="120"/>
    </w:pPr>
  </w:style>
  <w:style w:type="character" w:customStyle="1" w:styleId="aff5">
    <w:name w:val="本文 字元"/>
    <w:link w:val="aff4"/>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6">
    <w:name w:val="Body Text First Indent"/>
    <w:basedOn w:val="aff4"/>
    <w:link w:val="aff7"/>
    <w:uiPriority w:val="99"/>
    <w:semiHidden/>
    <w:unhideWhenUsed/>
    <w:rsid w:val="00890CDA"/>
    <w:pPr>
      <w:ind w:firstLineChars="100" w:firstLine="210"/>
    </w:pPr>
  </w:style>
  <w:style w:type="character" w:customStyle="1" w:styleId="aff7">
    <w:name w:val="本文第一層縮排 字元"/>
    <w:basedOn w:val="aff5"/>
    <w:link w:val="aff6"/>
    <w:uiPriority w:val="99"/>
    <w:semiHidden/>
    <w:rsid w:val="00890CDA"/>
    <w:rPr>
      <w:rFonts w:ascii="Times New Roman" w:eastAsia="標楷體" w:hAnsi="Times New Roman"/>
      <w:kern w:val="2"/>
      <w:sz w:val="24"/>
      <w:szCs w:val="22"/>
    </w:rPr>
  </w:style>
  <w:style w:type="paragraph" w:styleId="aff8">
    <w:name w:val="Body Text Indent"/>
    <w:basedOn w:val="a1"/>
    <w:link w:val="aff9"/>
    <w:uiPriority w:val="99"/>
    <w:semiHidden/>
    <w:unhideWhenUsed/>
    <w:rsid w:val="00890CDA"/>
    <w:pPr>
      <w:spacing w:after="120"/>
      <w:ind w:left="480"/>
    </w:pPr>
  </w:style>
  <w:style w:type="character" w:customStyle="1" w:styleId="aff9">
    <w:name w:val="本文縮排 字元"/>
    <w:link w:val="aff8"/>
    <w:uiPriority w:val="99"/>
    <w:semiHidden/>
    <w:rsid w:val="00890CDA"/>
    <w:rPr>
      <w:rFonts w:ascii="Times New Roman" w:eastAsia="標楷體" w:hAnsi="Times New Roman"/>
      <w:kern w:val="2"/>
      <w:sz w:val="24"/>
      <w:szCs w:val="22"/>
    </w:rPr>
  </w:style>
  <w:style w:type="paragraph" w:styleId="27">
    <w:name w:val="Body Text First Indent 2"/>
    <w:basedOn w:val="aff8"/>
    <w:link w:val="28"/>
    <w:uiPriority w:val="99"/>
    <w:semiHidden/>
    <w:unhideWhenUsed/>
    <w:rsid w:val="00890CDA"/>
    <w:pPr>
      <w:ind w:firstLineChars="100" w:firstLine="210"/>
    </w:pPr>
  </w:style>
  <w:style w:type="character" w:customStyle="1" w:styleId="28">
    <w:name w:val="本文第一層縮排 2 字元"/>
    <w:basedOn w:val="aff9"/>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a">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b">
    <w:name w:val="table of authorities"/>
    <w:basedOn w:val="a1"/>
    <w:next w:val="a1"/>
    <w:uiPriority w:val="99"/>
    <w:semiHidden/>
    <w:unhideWhenUsed/>
    <w:rsid w:val="00890CDA"/>
    <w:pPr>
      <w:ind w:left="480" w:firstLine="0"/>
    </w:pPr>
  </w:style>
  <w:style w:type="paragraph" w:styleId="affc">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d">
    <w:name w:val="Plain Text"/>
    <w:basedOn w:val="a1"/>
    <w:link w:val="affe"/>
    <w:uiPriority w:val="99"/>
    <w:semiHidden/>
    <w:unhideWhenUsed/>
    <w:rsid w:val="00890CDA"/>
    <w:rPr>
      <w:rFonts w:ascii="細明體" w:eastAsia="細明體" w:hAnsi="Courier New" w:cs="Courier New"/>
      <w:szCs w:val="24"/>
    </w:rPr>
  </w:style>
  <w:style w:type="character" w:customStyle="1" w:styleId="affe">
    <w:name w:val="純文字 字元"/>
    <w:link w:val="affd"/>
    <w:uiPriority w:val="99"/>
    <w:semiHidden/>
    <w:rsid w:val="00890CDA"/>
    <w:rPr>
      <w:rFonts w:ascii="細明體" w:eastAsia="細明體" w:hAnsi="Courier New" w:cs="Courier New"/>
      <w:kern w:val="2"/>
      <w:sz w:val="24"/>
      <w:szCs w:val="24"/>
    </w:rPr>
  </w:style>
  <w:style w:type="paragraph" w:styleId="12">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f">
    <w:name w:val="index heading"/>
    <w:basedOn w:val="a1"/>
    <w:next w:val="12"/>
    <w:uiPriority w:val="99"/>
    <w:semiHidden/>
    <w:unhideWhenUsed/>
    <w:rsid w:val="00890CDA"/>
    <w:rPr>
      <w:rFonts w:ascii="Calibri Light" w:eastAsia="新細明體" w:hAnsi="Calibri Light"/>
      <w:b/>
      <w:bCs/>
    </w:rPr>
  </w:style>
  <w:style w:type="paragraph" w:styleId="afff0">
    <w:name w:val="Message Header"/>
    <w:basedOn w:val="a1"/>
    <w:link w:val="afff1"/>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1">
    <w:name w:val="訊息欄位名稱 字元"/>
    <w:link w:val="afff0"/>
    <w:uiPriority w:val="99"/>
    <w:semiHidden/>
    <w:rsid w:val="00890CDA"/>
    <w:rPr>
      <w:rFonts w:ascii="Calibri Light" w:eastAsia="新細明體" w:hAnsi="Calibri Light" w:cs="Times New Roman"/>
      <w:kern w:val="2"/>
      <w:sz w:val="24"/>
      <w:szCs w:val="24"/>
      <w:shd w:val="pct20" w:color="auto" w:fill="auto"/>
    </w:rPr>
  </w:style>
  <w:style w:type="paragraph" w:styleId="afff2">
    <w:name w:val="Subtitle"/>
    <w:basedOn w:val="a1"/>
    <w:next w:val="a1"/>
    <w:link w:val="afff3"/>
    <w:uiPriority w:val="11"/>
    <w:qFormat/>
    <w:rsid w:val="00890CDA"/>
    <w:pPr>
      <w:spacing w:after="60"/>
      <w:jc w:val="center"/>
      <w:outlineLvl w:val="1"/>
    </w:pPr>
    <w:rPr>
      <w:rFonts w:ascii="Calibri Light" w:eastAsia="新細明體" w:hAnsi="Calibri Light"/>
      <w:i/>
      <w:iCs/>
      <w:szCs w:val="24"/>
    </w:rPr>
  </w:style>
  <w:style w:type="character" w:customStyle="1" w:styleId="afff3">
    <w:name w:val="副標題 字元"/>
    <w:link w:val="afff2"/>
    <w:uiPriority w:val="11"/>
    <w:rsid w:val="00890CDA"/>
    <w:rPr>
      <w:rFonts w:ascii="Calibri Light" w:hAnsi="Calibri Light" w:cs="Times New Roman"/>
      <w:i/>
      <w:iCs/>
      <w:kern w:val="2"/>
      <w:sz w:val="24"/>
      <w:szCs w:val="24"/>
    </w:rPr>
  </w:style>
  <w:style w:type="paragraph" w:styleId="afff4">
    <w:name w:val="Block Text"/>
    <w:basedOn w:val="a1"/>
    <w:uiPriority w:val="99"/>
    <w:semiHidden/>
    <w:unhideWhenUsed/>
    <w:rsid w:val="00890CDA"/>
    <w:pPr>
      <w:spacing w:after="120"/>
      <w:ind w:leftChars="600" w:left="1440" w:rightChars="600" w:right="1440"/>
    </w:pPr>
  </w:style>
  <w:style w:type="paragraph" w:styleId="afff5">
    <w:name w:val="Salutation"/>
    <w:basedOn w:val="a1"/>
    <w:next w:val="a1"/>
    <w:link w:val="afff6"/>
    <w:uiPriority w:val="99"/>
    <w:semiHidden/>
    <w:unhideWhenUsed/>
    <w:rsid w:val="00890CDA"/>
  </w:style>
  <w:style w:type="character" w:customStyle="1" w:styleId="afff6">
    <w:name w:val="問候 字元"/>
    <w:link w:val="afff5"/>
    <w:uiPriority w:val="99"/>
    <w:semiHidden/>
    <w:rsid w:val="00890CDA"/>
    <w:rPr>
      <w:rFonts w:ascii="Times New Roman" w:eastAsia="標楷體" w:hAnsi="Times New Roman"/>
      <w:kern w:val="2"/>
      <w:sz w:val="24"/>
      <w:szCs w:val="22"/>
    </w:rPr>
  </w:style>
  <w:style w:type="paragraph" w:styleId="afff7">
    <w:name w:val="envelope return"/>
    <w:basedOn w:val="a1"/>
    <w:uiPriority w:val="99"/>
    <w:semiHidden/>
    <w:unhideWhenUsed/>
    <w:rsid w:val="00890CDA"/>
    <w:pPr>
      <w:snapToGrid w:val="0"/>
    </w:pPr>
    <w:rPr>
      <w:rFonts w:ascii="Calibri Light" w:eastAsia="新細明體" w:hAnsi="Calibri Light"/>
    </w:rPr>
  </w:style>
  <w:style w:type="paragraph" w:styleId="afff8">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9">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25"/>
      </w:numPr>
      <w:contextualSpacing/>
    </w:pPr>
  </w:style>
  <w:style w:type="paragraph" w:styleId="2">
    <w:name w:val="List Number 2"/>
    <w:basedOn w:val="a1"/>
    <w:uiPriority w:val="99"/>
    <w:semiHidden/>
    <w:unhideWhenUsed/>
    <w:rsid w:val="00890CDA"/>
    <w:pPr>
      <w:numPr>
        <w:numId w:val="26"/>
      </w:numPr>
      <w:contextualSpacing/>
    </w:pPr>
  </w:style>
  <w:style w:type="paragraph" w:styleId="3">
    <w:name w:val="List Number 3"/>
    <w:basedOn w:val="a1"/>
    <w:uiPriority w:val="99"/>
    <w:semiHidden/>
    <w:unhideWhenUsed/>
    <w:rsid w:val="00890CDA"/>
    <w:pPr>
      <w:numPr>
        <w:numId w:val="27"/>
      </w:numPr>
      <w:contextualSpacing/>
    </w:pPr>
  </w:style>
  <w:style w:type="paragraph" w:styleId="4">
    <w:name w:val="List Number 4"/>
    <w:basedOn w:val="a1"/>
    <w:uiPriority w:val="99"/>
    <w:semiHidden/>
    <w:unhideWhenUsed/>
    <w:rsid w:val="00890CDA"/>
    <w:pPr>
      <w:numPr>
        <w:numId w:val="28"/>
      </w:numPr>
      <w:contextualSpacing/>
    </w:pPr>
  </w:style>
  <w:style w:type="paragraph" w:styleId="5">
    <w:name w:val="List Number 5"/>
    <w:basedOn w:val="a1"/>
    <w:uiPriority w:val="99"/>
    <w:semiHidden/>
    <w:unhideWhenUsed/>
    <w:rsid w:val="00890CDA"/>
    <w:pPr>
      <w:numPr>
        <w:numId w:val="29"/>
      </w:numPr>
      <w:contextualSpacing/>
    </w:pPr>
  </w:style>
  <w:style w:type="paragraph" w:styleId="afffa">
    <w:name w:val="endnote text"/>
    <w:basedOn w:val="a1"/>
    <w:link w:val="afffb"/>
    <w:uiPriority w:val="99"/>
    <w:semiHidden/>
    <w:unhideWhenUsed/>
    <w:rsid w:val="00890CDA"/>
    <w:pPr>
      <w:snapToGrid w:val="0"/>
    </w:pPr>
  </w:style>
  <w:style w:type="character" w:customStyle="1" w:styleId="afffb">
    <w:name w:val="章節附註文字 字元"/>
    <w:link w:val="afffa"/>
    <w:uiPriority w:val="99"/>
    <w:semiHidden/>
    <w:rsid w:val="00890CDA"/>
    <w:rPr>
      <w:rFonts w:ascii="Times New Roman" w:eastAsia="標楷體" w:hAnsi="Times New Roman"/>
      <w:kern w:val="2"/>
      <w:sz w:val="24"/>
      <w:szCs w:val="22"/>
    </w:rPr>
  </w:style>
  <w:style w:type="paragraph" w:styleId="afffc">
    <w:name w:val="Closing"/>
    <w:basedOn w:val="a1"/>
    <w:link w:val="afffd"/>
    <w:uiPriority w:val="99"/>
    <w:semiHidden/>
    <w:unhideWhenUsed/>
    <w:rsid w:val="00890CDA"/>
    <w:pPr>
      <w:ind w:leftChars="1800" w:left="100"/>
    </w:pPr>
  </w:style>
  <w:style w:type="character" w:customStyle="1" w:styleId="afffd">
    <w:name w:val="結語 字元"/>
    <w:link w:val="afffc"/>
    <w:uiPriority w:val="99"/>
    <w:semiHidden/>
    <w:rsid w:val="00890CDA"/>
    <w:rPr>
      <w:rFonts w:ascii="Times New Roman" w:eastAsia="標楷體" w:hAnsi="Times New Roman"/>
      <w:kern w:val="2"/>
      <w:sz w:val="24"/>
      <w:szCs w:val="22"/>
    </w:rPr>
  </w:style>
  <w:style w:type="paragraph" w:styleId="afffe">
    <w:name w:val="footnote text"/>
    <w:basedOn w:val="a1"/>
    <w:link w:val="affff"/>
    <w:uiPriority w:val="99"/>
    <w:semiHidden/>
    <w:unhideWhenUsed/>
    <w:rsid w:val="00890CDA"/>
    <w:pPr>
      <w:snapToGrid w:val="0"/>
    </w:pPr>
    <w:rPr>
      <w:sz w:val="20"/>
      <w:szCs w:val="20"/>
    </w:rPr>
  </w:style>
  <w:style w:type="character" w:customStyle="1" w:styleId="affff">
    <w:name w:val="註腳文字 字元"/>
    <w:link w:val="afffe"/>
    <w:uiPriority w:val="99"/>
    <w:semiHidden/>
    <w:rsid w:val="00890CDA"/>
    <w:rPr>
      <w:rFonts w:ascii="Times New Roman" w:eastAsia="標楷體" w:hAnsi="Times New Roman"/>
      <w:kern w:val="2"/>
    </w:rPr>
  </w:style>
  <w:style w:type="paragraph" w:styleId="affff0">
    <w:name w:val="Balloon Text"/>
    <w:basedOn w:val="a1"/>
    <w:link w:val="affff1"/>
    <w:uiPriority w:val="99"/>
    <w:semiHidden/>
    <w:unhideWhenUsed/>
    <w:rsid w:val="00890CDA"/>
    <w:pPr>
      <w:spacing w:line="240" w:lineRule="auto"/>
    </w:pPr>
    <w:rPr>
      <w:rFonts w:ascii="Calibri Light" w:eastAsia="新細明體" w:hAnsi="Calibri Light"/>
      <w:sz w:val="18"/>
      <w:szCs w:val="18"/>
    </w:rPr>
  </w:style>
  <w:style w:type="character" w:customStyle="1" w:styleId="affff1">
    <w:name w:val="註解方塊文字 字元"/>
    <w:link w:val="affff0"/>
    <w:uiPriority w:val="99"/>
    <w:semiHidden/>
    <w:rsid w:val="00890CDA"/>
    <w:rPr>
      <w:rFonts w:ascii="Calibri Light" w:eastAsia="新細明體" w:hAnsi="Calibri Light" w:cs="Times New Roman"/>
      <w:kern w:val="2"/>
      <w:sz w:val="18"/>
      <w:szCs w:val="18"/>
    </w:rPr>
  </w:style>
  <w:style w:type="paragraph" w:styleId="affff2">
    <w:name w:val="Note Heading"/>
    <w:basedOn w:val="a1"/>
    <w:next w:val="a1"/>
    <w:link w:val="affff3"/>
    <w:uiPriority w:val="99"/>
    <w:semiHidden/>
    <w:unhideWhenUsed/>
    <w:rsid w:val="00890CDA"/>
    <w:pPr>
      <w:jc w:val="center"/>
    </w:pPr>
  </w:style>
  <w:style w:type="character" w:customStyle="1" w:styleId="affff3">
    <w:name w:val="註釋標題 字元"/>
    <w:link w:val="affff2"/>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30"/>
      </w:numPr>
      <w:contextualSpacing/>
    </w:pPr>
  </w:style>
  <w:style w:type="paragraph" w:styleId="30">
    <w:name w:val="List Bullet 3"/>
    <w:basedOn w:val="a1"/>
    <w:uiPriority w:val="99"/>
    <w:semiHidden/>
    <w:unhideWhenUsed/>
    <w:rsid w:val="00890CDA"/>
    <w:pPr>
      <w:numPr>
        <w:numId w:val="31"/>
      </w:numPr>
      <w:contextualSpacing/>
    </w:pPr>
  </w:style>
  <w:style w:type="paragraph" w:styleId="40">
    <w:name w:val="List Bullet 4"/>
    <w:basedOn w:val="a1"/>
    <w:uiPriority w:val="99"/>
    <w:semiHidden/>
    <w:unhideWhenUsed/>
    <w:rsid w:val="00890CDA"/>
    <w:pPr>
      <w:numPr>
        <w:numId w:val="32"/>
      </w:numPr>
      <w:contextualSpacing/>
    </w:pPr>
  </w:style>
  <w:style w:type="paragraph" w:styleId="50">
    <w:name w:val="List Bullet 5"/>
    <w:basedOn w:val="a1"/>
    <w:uiPriority w:val="99"/>
    <w:semiHidden/>
    <w:unhideWhenUsed/>
    <w:rsid w:val="00890CDA"/>
    <w:pPr>
      <w:numPr>
        <w:numId w:val="33"/>
      </w:numPr>
      <w:contextualSpacing/>
    </w:pPr>
  </w:style>
  <w:style w:type="paragraph" w:styleId="affff4">
    <w:name w:val="E-mail Signature"/>
    <w:basedOn w:val="a1"/>
    <w:link w:val="affff5"/>
    <w:uiPriority w:val="99"/>
    <w:semiHidden/>
    <w:unhideWhenUsed/>
    <w:rsid w:val="00890CDA"/>
  </w:style>
  <w:style w:type="character" w:customStyle="1" w:styleId="affff5">
    <w:name w:val="電子郵件簽名 字元"/>
    <w:link w:val="affff4"/>
    <w:uiPriority w:val="99"/>
    <w:semiHidden/>
    <w:rsid w:val="00890CDA"/>
    <w:rPr>
      <w:rFonts w:ascii="Times New Roman" w:eastAsia="標楷體" w:hAnsi="Times New Roman"/>
      <w:kern w:val="2"/>
      <w:sz w:val="24"/>
      <w:szCs w:val="22"/>
    </w:rPr>
  </w:style>
  <w:style w:type="paragraph" w:styleId="affff6">
    <w:name w:val="Title"/>
    <w:basedOn w:val="a1"/>
    <w:next w:val="a1"/>
    <w:link w:val="affff7"/>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7">
    <w:name w:val="標題 字元"/>
    <w:link w:val="affff6"/>
    <w:uiPriority w:val="10"/>
    <w:rsid w:val="00890CDA"/>
    <w:rPr>
      <w:rFonts w:ascii="Calibri Light" w:hAnsi="Calibri Light" w:cs="Times New Roman"/>
      <w:b/>
      <w:bCs/>
      <w:kern w:val="2"/>
      <w:sz w:val="32"/>
      <w:szCs w:val="32"/>
    </w:rPr>
  </w:style>
  <w:style w:type="paragraph" w:styleId="affff8">
    <w:name w:val="Intense Quote"/>
    <w:basedOn w:val="a1"/>
    <w:next w:val="a1"/>
    <w:link w:val="affff9"/>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9">
    <w:name w:val="鮮明引文 字元"/>
    <w:link w:val="affff8"/>
    <w:uiPriority w:val="30"/>
    <w:rsid w:val="00890CDA"/>
    <w:rPr>
      <w:rFonts w:ascii="Times New Roman" w:eastAsia="標楷體" w:hAnsi="Times New Roman"/>
      <w:i/>
      <w:iCs/>
      <w:color w:val="4472C4"/>
      <w:kern w:val="2"/>
      <w:sz w:val="24"/>
      <w:szCs w:val="22"/>
    </w:rPr>
  </w:style>
  <w:style w:type="paragraph" w:styleId="affffa">
    <w:name w:val="Signature"/>
    <w:basedOn w:val="a1"/>
    <w:link w:val="affffb"/>
    <w:uiPriority w:val="99"/>
    <w:semiHidden/>
    <w:unhideWhenUsed/>
    <w:rsid w:val="00890CDA"/>
    <w:pPr>
      <w:ind w:leftChars="1800" w:left="100"/>
    </w:pPr>
  </w:style>
  <w:style w:type="character" w:customStyle="1" w:styleId="affffb">
    <w:name w:val="簽名 字元"/>
    <w:link w:val="affffa"/>
    <w:uiPriority w:val="99"/>
    <w:semiHidden/>
    <w:rsid w:val="00890CDA"/>
    <w:rPr>
      <w:rFonts w:ascii="Times New Roman" w:eastAsia="標楷體" w:hAnsi="Times New Roman"/>
      <w:kern w:val="2"/>
      <w:sz w:val="24"/>
      <w:szCs w:val="22"/>
    </w:rPr>
  </w:style>
  <w:style w:type="character" w:styleId="affffc">
    <w:name w:val="Placeholder Text"/>
    <w:basedOn w:val="a2"/>
    <w:uiPriority w:val="99"/>
    <w:semiHidden/>
    <w:rsid w:val="00231516"/>
    <w:rPr>
      <w:color w:val="808080"/>
    </w:rPr>
  </w:style>
  <w:style w:type="paragraph" w:customStyle="1" w:styleId="affffd">
    <w:name w:val="階層一、段落"/>
    <w:qFormat/>
    <w:rsid w:val="00AE319A"/>
    <w:pPr>
      <w:spacing w:beforeLines="50"/>
      <w:ind w:firstLineChars="200" w:firstLine="200"/>
      <w:jc w:val="both"/>
    </w:pPr>
    <w:rPr>
      <w:rFonts w:ascii="Times New Roman" w:eastAsia="標楷體" w:hAnsi="Times New Roman"/>
      <w:kern w:val="2"/>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8.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59.png"/><Relationship Id="rId138" Type="http://schemas.openxmlformats.org/officeDocument/2006/relationships/image" Target="media/image108.png"/><Relationship Id="rId159" Type="http://schemas.openxmlformats.org/officeDocument/2006/relationships/image" Target="media/image129.png"/><Relationship Id="rId170" Type="http://schemas.openxmlformats.org/officeDocument/2006/relationships/hyperlink" Target="https://kknews.cc/zh-tw/tech/vprzke2.html" TargetMode="External"/><Relationship Id="rId107" Type="http://schemas.openxmlformats.org/officeDocument/2006/relationships/image" Target="media/image82.png"/><Relationship Id="rId11" Type="http://schemas.openxmlformats.org/officeDocument/2006/relationships/footer" Target="footer2.xml"/><Relationship Id="rId32" Type="http://schemas.openxmlformats.org/officeDocument/2006/relationships/image" Target="media/image18.png"/><Relationship Id="rId53" Type="http://schemas.openxmlformats.org/officeDocument/2006/relationships/image" Target="media/image38.jpeg"/><Relationship Id="rId74" Type="http://schemas.openxmlformats.org/officeDocument/2006/relationships/diagramData" Target="diagrams/data2.xml"/><Relationship Id="rId128" Type="http://schemas.openxmlformats.org/officeDocument/2006/relationships/image" Target="media/image98.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hyperlink" Target="https://hdl.handle.net/11296/fhet83" TargetMode="External"/><Relationship Id="rId22" Type="http://schemas.openxmlformats.org/officeDocument/2006/relationships/image" Target="media/image9.png"/><Relationship Id="rId43" Type="http://schemas.openxmlformats.org/officeDocument/2006/relationships/image" Target="media/image28.png"/><Relationship Id="rId64" Type="http://schemas.openxmlformats.org/officeDocument/2006/relationships/image" Target="media/image49.png"/><Relationship Id="rId118" Type="http://schemas.openxmlformats.org/officeDocument/2006/relationships/image" Target="media/image88.png"/><Relationship Id="rId139" Type="http://schemas.openxmlformats.org/officeDocument/2006/relationships/image" Target="media/image109.png"/><Relationship Id="rId85" Type="http://schemas.openxmlformats.org/officeDocument/2006/relationships/image" Target="media/image60.png"/><Relationship Id="rId150" Type="http://schemas.openxmlformats.org/officeDocument/2006/relationships/image" Target="media/image120.png"/><Relationship Id="rId171" Type="http://schemas.openxmlformats.org/officeDocument/2006/relationships/hyperlink" Target="https://iot.cht.com.tw/iot/developer/tutorialQa" TargetMode="External"/><Relationship Id="rId12" Type="http://schemas.openxmlformats.org/officeDocument/2006/relationships/header" Target="header3.xml"/><Relationship Id="rId33" Type="http://schemas.openxmlformats.org/officeDocument/2006/relationships/image" Target="media/image19.png"/><Relationship Id="rId108" Type="http://schemas.openxmlformats.org/officeDocument/2006/relationships/image" Target="media/image83.png"/><Relationship Id="rId129" Type="http://schemas.openxmlformats.org/officeDocument/2006/relationships/image" Target="media/image99.png"/><Relationship Id="rId54" Type="http://schemas.openxmlformats.org/officeDocument/2006/relationships/image" Target="media/image39.jpeg"/><Relationship Id="rId75" Type="http://schemas.openxmlformats.org/officeDocument/2006/relationships/diagramLayout" Target="diagrams/layout2.xml"/><Relationship Id="rId96" Type="http://schemas.openxmlformats.org/officeDocument/2006/relationships/image" Target="media/image71.png"/><Relationship Id="rId140" Type="http://schemas.openxmlformats.org/officeDocument/2006/relationships/image" Target="media/image110.png"/><Relationship Id="rId161" Type="http://schemas.openxmlformats.org/officeDocument/2006/relationships/hyperlink" Target="https://www.youtube.com/watch?v=_10mU0NES5U&amp;ab_channel=TengoInteractive" TargetMode="Externa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4.png"/><Relationship Id="rId49" Type="http://schemas.openxmlformats.org/officeDocument/2006/relationships/image" Target="media/image34.jpe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9.png"/><Relationship Id="rId60" Type="http://schemas.openxmlformats.org/officeDocument/2006/relationships/image" Target="media/image45.jpeg"/><Relationship Id="rId65" Type="http://schemas.openxmlformats.org/officeDocument/2006/relationships/image" Target="media/image50.png"/><Relationship Id="rId81" Type="http://schemas.openxmlformats.org/officeDocument/2006/relationships/image" Target="media/image56.jpeg"/><Relationship Id="rId86" Type="http://schemas.openxmlformats.org/officeDocument/2006/relationships/image" Target="media/image61.png"/><Relationship Id="rId130" Type="http://schemas.openxmlformats.org/officeDocument/2006/relationships/image" Target="media/image100.png"/><Relationship Id="rId135" Type="http://schemas.openxmlformats.org/officeDocument/2006/relationships/image" Target="media/image105.png"/><Relationship Id="rId151" Type="http://schemas.openxmlformats.org/officeDocument/2006/relationships/image" Target="media/image121.png"/><Relationship Id="rId156" Type="http://schemas.openxmlformats.org/officeDocument/2006/relationships/image" Target="media/image126.png"/><Relationship Id="rId177" Type="http://schemas.openxmlformats.org/officeDocument/2006/relationships/theme" Target="theme/theme1.xml"/><Relationship Id="rId172" Type="http://schemas.openxmlformats.org/officeDocument/2006/relationships/hyperlink" Target="http://13.231.129.69/2020/12/24/unity-vs-unreal-%E5%85%A9%E5%A4%A7%E9%81%8A%E6%88%B2%E5%BC%95%E6%93%8E%E5%84%AA%E7%BC%BA%E9%BB%9E%E6%AF%94%E8%BC%83/" TargetMode="Externa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4.png"/><Relationship Id="rId109" Type="http://schemas.openxmlformats.org/officeDocument/2006/relationships/diagramData" Target="diagrams/data3.xml"/><Relationship Id="rId34" Type="http://schemas.openxmlformats.org/officeDocument/2006/relationships/image" Target="media/image20.png"/><Relationship Id="rId50" Type="http://schemas.openxmlformats.org/officeDocument/2006/relationships/image" Target="media/image35.png"/><Relationship Id="rId55" Type="http://schemas.openxmlformats.org/officeDocument/2006/relationships/image" Target="media/image40.jpeg"/><Relationship Id="rId76" Type="http://schemas.openxmlformats.org/officeDocument/2006/relationships/diagramQuickStyle" Target="diagrams/quickStyle2.xml"/><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111.png"/><Relationship Id="rId146" Type="http://schemas.openxmlformats.org/officeDocument/2006/relationships/image" Target="media/image116.png"/><Relationship Id="rId167" Type="http://schemas.openxmlformats.org/officeDocument/2006/relationships/hyperlink" Target="https://openhome.cc/Gossip/Books/mBlockArduino1-3and1-4.html" TargetMode="External"/><Relationship Id="rId7" Type="http://schemas.openxmlformats.org/officeDocument/2006/relationships/endnotes" Target="endnotes.xml"/><Relationship Id="rId71" Type="http://schemas.openxmlformats.org/officeDocument/2006/relationships/diagramQuickStyle" Target="diagrams/quickStyle1.xml"/><Relationship Id="rId92" Type="http://schemas.openxmlformats.org/officeDocument/2006/relationships/image" Target="media/image67.jpeg"/><Relationship Id="rId162" Type="http://schemas.openxmlformats.org/officeDocument/2006/relationships/hyperlink" Target="https://www.youtube.com/watch?v=hL2F8Awm7Gk&amp;ab_channel=4Experience" TargetMode="Externa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62.jpeg"/><Relationship Id="rId110" Type="http://schemas.openxmlformats.org/officeDocument/2006/relationships/diagramLayout" Target="diagrams/layout3.xml"/><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image" Target="media/image106.png"/><Relationship Id="rId157" Type="http://schemas.openxmlformats.org/officeDocument/2006/relationships/image" Target="media/image127.png"/><Relationship Id="rId61" Type="http://schemas.openxmlformats.org/officeDocument/2006/relationships/image" Target="media/image46.png"/><Relationship Id="rId82" Type="http://schemas.openxmlformats.org/officeDocument/2006/relationships/image" Target="media/image57.jpeg"/><Relationship Id="rId152" Type="http://schemas.openxmlformats.org/officeDocument/2006/relationships/image" Target="media/image122.png"/><Relationship Id="rId173" Type="http://schemas.openxmlformats.org/officeDocument/2006/relationships/hyperlink" Target="https://github.com/XCharts-Team" TargetMode="Externa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6.jpeg"/><Relationship Id="rId35" Type="http://schemas.openxmlformats.org/officeDocument/2006/relationships/image" Target="media/image21.png"/><Relationship Id="rId56" Type="http://schemas.openxmlformats.org/officeDocument/2006/relationships/image" Target="media/image41.jpeg"/><Relationship Id="rId77" Type="http://schemas.openxmlformats.org/officeDocument/2006/relationships/diagramColors" Target="diagrams/colors2.xml"/><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96.png"/><Relationship Id="rId147" Type="http://schemas.openxmlformats.org/officeDocument/2006/relationships/image" Target="media/image117.png"/><Relationship Id="rId168" Type="http://schemas.openxmlformats.org/officeDocument/2006/relationships/hyperlink" Target="https://swf.com.tw/?p=770" TargetMode="External"/><Relationship Id="rId8" Type="http://schemas.openxmlformats.org/officeDocument/2006/relationships/header" Target="header1.xml"/><Relationship Id="rId51" Type="http://schemas.openxmlformats.org/officeDocument/2006/relationships/image" Target="media/image36.jpeg"/><Relationship Id="rId72" Type="http://schemas.openxmlformats.org/officeDocument/2006/relationships/diagramColors" Target="diagrams/colors1.xml"/><Relationship Id="rId93" Type="http://schemas.openxmlformats.org/officeDocument/2006/relationships/image" Target="media/image68.jpeg"/><Relationship Id="rId98" Type="http://schemas.openxmlformats.org/officeDocument/2006/relationships/image" Target="media/image73.png"/><Relationship Id="rId121" Type="http://schemas.openxmlformats.org/officeDocument/2006/relationships/image" Target="media/image91.png"/><Relationship Id="rId142" Type="http://schemas.openxmlformats.org/officeDocument/2006/relationships/image" Target="media/image112.png"/><Relationship Id="rId163" Type="http://schemas.openxmlformats.org/officeDocument/2006/relationships/hyperlink" Target="https://doi.org/10.1016/j.procs.2020.08.064" TargetMode="Externa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86.png"/><Relationship Id="rId137" Type="http://schemas.openxmlformats.org/officeDocument/2006/relationships/image" Target="media/image107.png"/><Relationship Id="rId158" Type="http://schemas.openxmlformats.org/officeDocument/2006/relationships/image" Target="media/image128.png"/><Relationship Id="rId20" Type="http://schemas.openxmlformats.org/officeDocument/2006/relationships/image" Target="media/image7.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58.jpeg"/><Relationship Id="rId88" Type="http://schemas.openxmlformats.org/officeDocument/2006/relationships/image" Target="media/image63.jpeg"/><Relationship Id="rId111" Type="http://schemas.openxmlformats.org/officeDocument/2006/relationships/diagramQuickStyle" Target="diagrams/quickStyle3.xml"/><Relationship Id="rId132" Type="http://schemas.openxmlformats.org/officeDocument/2006/relationships/image" Target="media/image102.png"/><Relationship Id="rId153" Type="http://schemas.openxmlformats.org/officeDocument/2006/relationships/image" Target="media/image123.png"/><Relationship Id="rId174" Type="http://schemas.openxmlformats.org/officeDocument/2006/relationships/footer" Target="footer5.xml"/><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2.png"/><Relationship Id="rId106" Type="http://schemas.openxmlformats.org/officeDocument/2006/relationships/image" Target="media/image81.png"/><Relationship Id="rId127" Type="http://schemas.openxmlformats.org/officeDocument/2006/relationships/image" Target="media/image97.png"/><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7.jpeg"/><Relationship Id="rId73" Type="http://schemas.microsoft.com/office/2007/relationships/diagramDrawing" Target="diagrams/drawing1.xml"/><Relationship Id="rId78" Type="http://schemas.microsoft.com/office/2007/relationships/diagramDrawing" Target="diagrams/drawing2.xml"/><Relationship Id="rId94" Type="http://schemas.openxmlformats.org/officeDocument/2006/relationships/image" Target="media/image69.pn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2.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hyperlink" Target="https://subtitlelist.com/en/How-SHoP-Architects-brings-real-time-BIM-to-AEC-with-Unity-Reflect-172108" TargetMode="External"/><Relationship Id="rId169" Type="http://schemas.openxmlformats.org/officeDocument/2006/relationships/hyperlink" Target="https://en.wikipedia.org/wiki/LTE-M?fbclid=IwAR0KL2R8lhKixWptwcEHQb-uRiWkkru3dS-WBWzWGIWBYUnc-3SoV5IXxn4" TargetMode="Externa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2.png"/><Relationship Id="rId68" Type="http://schemas.openxmlformats.org/officeDocument/2006/relationships/image" Target="media/image53.jpeg"/><Relationship Id="rId89" Type="http://schemas.openxmlformats.org/officeDocument/2006/relationships/image" Target="media/image64.jpg"/><Relationship Id="rId112" Type="http://schemas.openxmlformats.org/officeDocument/2006/relationships/diagramColors" Target="diagrams/colors3.xml"/><Relationship Id="rId133" Type="http://schemas.openxmlformats.org/officeDocument/2006/relationships/image" Target="media/image103.png"/><Relationship Id="rId154" Type="http://schemas.openxmlformats.org/officeDocument/2006/relationships/image" Target="media/image124.png"/><Relationship Id="rId175" Type="http://schemas.openxmlformats.org/officeDocument/2006/relationships/fontTable" Target="fontTable.xml"/><Relationship Id="rId16" Type="http://schemas.openxmlformats.org/officeDocument/2006/relationships/image" Target="media/image3.png"/><Relationship Id="rId37" Type="http://schemas.openxmlformats.org/officeDocument/2006/relationships/image" Target="media/image23.emf"/><Relationship Id="rId58" Type="http://schemas.openxmlformats.org/officeDocument/2006/relationships/image" Target="media/image43.jpeg"/><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image" Target="media/image93.png"/><Relationship Id="rId144" Type="http://schemas.openxmlformats.org/officeDocument/2006/relationships/image" Target="media/image114.png"/><Relationship Id="rId90" Type="http://schemas.openxmlformats.org/officeDocument/2006/relationships/image" Target="media/image65.jpeg"/><Relationship Id="rId165" Type="http://schemas.openxmlformats.org/officeDocument/2006/relationships/hyperlink" Target="https://www.shoparc.com/projects/9-dekalb/" TargetMode="External"/><Relationship Id="rId27" Type="http://schemas.openxmlformats.org/officeDocument/2006/relationships/image" Target="media/image13.png"/><Relationship Id="rId48" Type="http://schemas.openxmlformats.org/officeDocument/2006/relationships/image" Target="media/image33.png"/><Relationship Id="rId69" Type="http://schemas.openxmlformats.org/officeDocument/2006/relationships/diagramData" Target="diagrams/data1.xml"/><Relationship Id="rId113" Type="http://schemas.microsoft.com/office/2007/relationships/diagramDrawing" Target="diagrams/drawing3.xml"/><Relationship Id="rId134" Type="http://schemas.openxmlformats.org/officeDocument/2006/relationships/image" Target="media/image104.png"/><Relationship Id="rId80" Type="http://schemas.openxmlformats.org/officeDocument/2006/relationships/image" Target="media/image55.png"/><Relationship Id="rId155" Type="http://schemas.openxmlformats.org/officeDocument/2006/relationships/image" Target="media/image125.png"/><Relationship Id="rId176" Type="http://schemas.microsoft.com/office/2011/relationships/people" Target="people.xml"/><Relationship Id="rId17" Type="http://schemas.openxmlformats.org/officeDocument/2006/relationships/image" Target="media/image4.png"/><Relationship Id="rId38" Type="http://schemas.openxmlformats.org/officeDocument/2006/relationships/package" Target="embeddings/Microsoft_Word_Document.docx"/><Relationship Id="rId59" Type="http://schemas.openxmlformats.org/officeDocument/2006/relationships/image" Target="media/image44.png"/><Relationship Id="rId103" Type="http://schemas.openxmlformats.org/officeDocument/2006/relationships/image" Target="media/image78.png"/><Relationship Id="rId124" Type="http://schemas.openxmlformats.org/officeDocument/2006/relationships/image" Target="media/image94.png"/><Relationship Id="rId70" Type="http://schemas.openxmlformats.org/officeDocument/2006/relationships/diagramLayout" Target="diagrams/layout1.xml"/><Relationship Id="rId91" Type="http://schemas.openxmlformats.org/officeDocument/2006/relationships/image" Target="media/image66.png"/><Relationship Id="rId145" Type="http://schemas.openxmlformats.org/officeDocument/2006/relationships/image" Target="media/image115.png"/><Relationship Id="rId166" Type="http://schemas.openxmlformats.org/officeDocument/2006/relationships/hyperlink" Target="https://www.taiwaniot.com.tw/news/arduino%E8%88%87%E6%A8%B9%E8%8E%93%E6%B4%BE-%E5%93%AA%E6%AC%BE%E9%96%8B%E7%99%BC%E6%9D%BF%E6%9B%B4%E9%81%A9%E5%90%88%E4%BD%A0/" TargetMode="External"/><Relationship Id="rId1" Type="http://schemas.openxmlformats.org/officeDocument/2006/relationships/customXml" Target="../customXml/item1.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936A7D55-EF65-42E6-A43F-379D2F3F1DB8}">
      <dgm:prSet phldrT="[文字]" custT="1"/>
      <dgm:spPr>
        <a:xfrm rot="5400000">
          <a:off x="-199059" y="20104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整合製作</a:t>
          </a:r>
          <a:r>
            <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XBee)</a:t>
          </a:r>
          <a:endPar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6B074DB9-F35F-4A0B-A044-39798BABCF3C}" type="parTrans" cxnId="{886249B3-211D-4853-82B1-6246F25B3E44}">
      <dgm:prSet/>
      <dgm:spPr/>
      <dgm:t>
        <a:bodyPr/>
        <a:lstStyle/>
        <a:p>
          <a:pPr algn="ctr"/>
          <a:endParaRPr lang="zh-TW" altLang="en-US"/>
        </a:p>
      </dgm:t>
    </dgm:pt>
    <dgm:pt modelId="{F4970DB7-C089-45D1-9D6B-F82C8F4CCFA8}" type="sibTrans" cxnId="{886249B3-211D-4853-82B1-6246F25B3E44}">
      <dgm:prSet/>
      <dgm:spPr/>
      <dgm:t>
        <a:bodyPr/>
        <a:lstStyle/>
        <a:p>
          <a:pPr algn="ctr"/>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現地安裝與測試</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04E04039-F734-45EE-9FAF-E88AD14B299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裝置西正線</a:t>
          </a:r>
        </a:p>
      </dgm:t>
    </dgm:pt>
    <dgm:pt modelId="{39FE7AEF-7FB0-4273-84F1-F861D306DD59}" type="parTrans" cxnId="{0CD63BF1-B6BD-4E3D-B36E-D26916C34784}">
      <dgm:prSet/>
      <dgm:spPr/>
      <dgm:t>
        <a:bodyPr/>
        <a:lstStyle/>
        <a:p>
          <a:pPr algn="ctr"/>
          <a:endParaRPr lang="zh-TW" altLang="en-US"/>
        </a:p>
      </dgm:t>
    </dgm:pt>
    <dgm:pt modelId="{1D083686-F98D-438F-A50F-A9D6FCD85913}" type="sibTrans" cxnId="{0CD63BF1-B6BD-4E3D-B36E-D26916C34784}">
      <dgm:prSet/>
      <dgm:spPr/>
      <dgm:t>
        <a:bodyPr/>
        <a:lstStyle/>
        <a:p>
          <a:pPr algn="ctr"/>
          <a:endParaRPr lang="zh-TW" altLang="en-US"/>
        </a:p>
      </dgm:t>
    </dgm:pt>
    <dgm:pt modelId="{40FF6689-164B-48DC-AC5F-EA4AA885F630}">
      <dgm:prSet phldrT="[文字]" custT="1"/>
      <dgm:spPr>
        <a:xfrm rot="5400000">
          <a:off x="2011609" y="-1080677"/>
          <a:ext cx="863043"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UNO</a:t>
          </a: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板、加速計、應變計、重量感測器、</a:t>
          </a:r>
          <a:r>
            <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XBee</a:t>
          </a:r>
          <a:endPar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4EA51FA1-87B7-493E-B563-71FC0192EAF4}" type="parTrans" cxnId="{F605E87C-9C28-4782-B0C8-F4240CCB632D}">
      <dgm:prSet/>
      <dgm:spPr/>
      <dgm:t>
        <a:bodyPr/>
        <a:lstStyle/>
        <a:p>
          <a:pPr algn="ctr"/>
          <a:endParaRPr lang="zh-TW" altLang="en-US"/>
        </a:p>
      </dgm:t>
    </dgm:pt>
    <dgm:pt modelId="{43C59E0B-3E9D-4E16-8F54-86BCC8BAEB50}" type="sibTrans" cxnId="{F605E87C-9C28-4782-B0C8-F4240CCB632D}">
      <dgm:prSet/>
      <dgm:spPr/>
      <dgm:t>
        <a:bodyPr/>
        <a:lstStyle/>
        <a:p>
          <a:pPr algn="ctr"/>
          <a:endParaRPr lang="zh-TW" altLang="en-US"/>
        </a:p>
      </dgm:t>
    </dgm:pt>
    <dgm:pt modelId="{0B9869D5-AD98-4C46-B8B1-3FECB65A0D82}">
      <dgm:prSet phldrT="[文字]" custT="1"/>
      <dgm:spPr>
        <a:xfrm rot="5400000">
          <a:off x="2011836" y="117707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YAT</a:t>
          </a: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軟體接收、數值初步處理</a:t>
          </a:r>
        </a:p>
      </dgm:t>
    </dgm:pt>
    <dgm:pt modelId="{83F5C030-9491-4A65-83E4-143ABFA80CB6}" type="parTrans" cxnId="{CC00BB53-AB7C-43F3-B56E-5B142EEBA14F}">
      <dgm:prSet/>
      <dgm:spPr/>
      <dgm:t>
        <a:bodyPr/>
        <a:lstStyle/>
        <a:p>
          <a:pPr algn="ctr"/>
          <a:endParaRPr lang="zh-TW" altLang="en-US"/>
        </a:p>
      </dgm:t>
    </dgm:pt>
    <dgm:pt modelId="{FA9AC5FD-6A19-454E-8577-7633C4A59C30}" type="sibTrans" cxnId="{CC00BB53-AB7C-43F3-B56E-5B142EEBA14F}">
      <dgm:prSet/>
      <dgm:spPr/>
      <dgm:t>
        <a:bodyPr/>
        <a:lstStyle/>
        <a:p>
          <a:pPr algn="ctr"/>
          <a:endParaRPr lang="zh-TW" altLang="en-US"/>
        </a:p>
      </dgm:t>
    </dgm:pt>
    <dgm:pt modelId="{97281977-D8D8-409C-9EDB-A7EF7DC203DC}">
      <dgm:prSet phldrT="[文字]" custT="1">
        <dgm:style>
          <a:lnRef idx="2">
            <a:schemeClr val="accent1"/>
          </a:lnRef>
          <a:fillRef idx="1">
            <a:schemeClr val="lt1"/>
          </a:fillRef>
          <a:effectRef idx="0">
            <a:schemeClr val="accent1"/>
          </a:effectRef>
          <a:fontRef idx="minor">
            <a:schemeClr val="dk1"/>
          </a:fontRef>
        </dgm:style>
      </dgm:prSet>
      <dgm:spPr>
        <a:xfrm rot="5400000">
          <a:off x="2011836" y="1177075"/>
          <a:ext cx="862589" cy="3028377"/>
        </a:xfrm>
        <a:ln/>
      </dgm:spPr>
      <dgm:t>
        <a:bodyPr/>
        <a:lstStyle/>
        <a:p>
          <a:pPr algn="ctr">
            <a:buChar char="•"/>
          </a:pP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數據接收與處理</a:t>
          </a:r>
        </a:p>
      </dgm:t>
    </dgm:pt>
    <dgm:pt modelId="{9DB29EDF-BBE7-467A-91E5-5F6CD3FC23A3}" type="sibTrans" cxnId="{6964DB2D-49E6-4C7A-ACBB-9DB40E9C1D74}">
      <dgm:prSet/>
      <dgm:spPr/>
      <dgm:t>
        <a:bodyPr/>
        <a:lstStyle/>
        <a:p>
          <a:pPr algn="ctr"/>
          <a:endParaRPr lang="zh-TW" altLang="en-US"/>
        </a:p>
      </dgm:t>
    </dgm:pt>
    <dgm:pt modelId="{F7B11002-BE2A-44E4-93F3-42F0068AAE2E}" type="parTrans" cxnId="{6964DB2D-49E6-4C7A-ACBB-9DB40E9C1D74}">
      <dgm:prSet/>
      <dgm:spPr/>
      <dgm:t>
        <a:bodyPr/>
        <a:lstStyle/>
        <a:p>
          <a:pPr algn="ctr"/>
          <a:endParaRPr lang="zh-TW" altLang="en-US"/>
        </a:p>
      </dgm:t>
    </dgm:pt>
    <dgm:pt modelId="{73EC2493-B902-48F5-82EE-374591D66F1F}">
      <dgm:prSet phldrT="[文字]" custT="1"/>
      <dgm:spPr>
        <a:xfrm rot="5400000">
          <a:off x="-199059" y="245902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整合製作</a:t>
          </a:r>
          <a:r>
            <a:rPr lang="en-US"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Cat M1)</a:t>
          </a:r>
          <a:endPar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94A57C3B-12A8-4F42-A279-9ADE78326382}" type="sibTrans" cxnId="{3CD3D97B-DC7C-4BB0-8B68-217F500E7B20}">
      <dgm:prSet/>
      <dgm:spPr/>
      <dgm:t>
        <a:bodyPr/>
        <a:lstStyle/>
        <a:p>
          <a:pPr algn="ctr"/>
          <a:endParaRPr lang="zh-TW" altLang="en-US"/>
        </a:p>
      </dgm:t>
    </dgm:pt>
    <dgm:pt modelId="{AB220229-BF6D-4106-A597-E1E2949D5650}" type="parTrans" cxnId="{3CD3D97B-DC7C-4BB0-8B68-217F500E7B20}">
      <dgm:prSet/>
      <dgm:spPr/>
      <dgm:t>
        <a:bodyPr/>
        <a:lstStyle/>
        <a:p>
          <a:pPr algn="ctr"/>
          <a:endParaRPr lang="zh-TW" altLang="en-US"/>
        </a:p>
      </dgm:t>
    </dgm:pt>
    <dgm:pt modelId="{CCC50E13-54E2-42DC-A992-86023DC86B43}">
      <dgm:prSet phldrT="[文字]" custT="1"/>
      <dgm:spPr>
        <a:xfrm rot="5400000">
          <a:off x="2011836" y="117707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UNO</a:t>
          </a: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板、加速計、應變計、重量感測器、</a:t>
          </a:r>
          <a:r>
            <a:rPr lang="en-US"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Cat M1</a:t>
          </a:r>
          <a:endPar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2225A9DE-CEED-4827-BB27-37136A06A201}" type="sibTrans" cxnId="{B0761A5D-867E-487C-BC88-20A3393BAA11}">
      <dgm:prSet/>
      <dgm:spPr/>
      <dgm:t>
        <a:bodyPr/>
        <a:lstStyle/>
        <a:p>
          <a:pPr algn="ctr"/>
          <a:endParaRPr lang="zh-TW" altLang="en-US"/>
        </a:p>
      </dgm:t>
    </dgm:pt>
    <dgm:pt modelId="{EDE60510-3676-4420-BD86-B75F413F728C}" type="parTrans" cxnId="{B0761A5D-867E-487C-BC88-20A3393BAA11}">
      <dgm:prSet/>
      <dgm:spPr/>
      <dgm:t>
        <a:bodyPr/>
        <a:lstStyle/>
        <a:p>
          <a:pPr algn="ctr"/>
          <a:endParaRPr lang="zh-TW" altLang="en-US"/>
        </a:p>
      </dgm:t>
    </dgm:pt>
    <dgm:pt modelId="{CA651A84-005D-4BD4-99FD-71479976F83A}">
      <dgm:prSet custT="1"/>
      <dgm:spPr>
        <a:solidFill>
          <a:schemeClr val="accent1">
            <a:lumMod val="40000"/>
            <a:lumOff val="60000"/>
            <a:alpha val="90000"/>
          </a:schemeClr>
        </a:solidFill>
      </dgm:spPr>
      <dgm:t>
        <a:bodyPr/>
        <a:lstStyle/>
        <a:p>
          <a:pPr algn="ct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Arduino</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程式編寫</a:t>
          </a:r>
        </a:p>
      </dgm:t>
    </dgm:pt>
    <dgm:pt modelId="{FE187763-EF77-4D1F-9E95-E96A82BA365B}" type="parTrans" cxnId="{22542FB4-14C0-44FD-A1E9-EB0C5146923D}">
      <dgm:prSet/>
      <dgm:spPr/>
      <dgm:t>
        <a:bodyPr/>
        <a:lstStyle/>
        <a:p>
          <a:pPr algn="ctr"/>
          <a:endParaRPr lang="zh-TW" altLang="en-US"/>
        </a:p>
      </dgm:t>
    </dgm:pt>
    <dgm:pt modelId="{D5A7C7D0-5E4D-4992-94B2-C47C6DA917C2}" type="sibTrans" cxnId="{22542FB4-14C0-44FD-A1E9-EB0C5146923D}">
      <dgm:prSet/>
      <dgm:spPr/>
      <dgm:t>
        <a:bodyPr/>
        <a:lstStyle/>
        <a:p>
          <a:pPr algn="ctr"/>
          <a:endParaRPr lang="zh-TW" altLang="en-US"/>
        </a:p>
      </dgm:t>
    </dgm:pt>
    <dgm:pt modelId="{D8997872-B413-41CE-B7F0-091B2132C820}">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現地安裝與測試</a:t>
          </a:r>
          <a:endParaRPr lang="zh-TW" altLang="en-US" sz="1000" b="0">
            <a:latin typeface="Times New Roman" panose="02020603050405020304" pitchFamily="18" charset="0"/>
            <a:ea typeface="標楷體" panose="03000509000000000000" pitchFamily="65" charset="-120"/>
            <a:cs typeface="Times New Roman" panose="02020603050405020304" pitchFamily="18" charset="0"/>
          </a:endParaRPr>
        </a:p>
      </dgm:t>
    </dgm:pt>
    <dgm:pt modelId="{F0A0DFCA-508C-4D0B-A07E-1C724841FC9A}" type="parTrans" cxnId="{AA2A5997-BA5F-4A7F-9620-BA077BCA0C90}">
      <dgm:prSet/>
      <dgm:spPr/>
      <dgm:t>
        <a:bodyPr/>
        <a:lstStyle/>
        <a:p>
          <a:pPr algn="ctr"/>
          <a:endParaRPr lang="zh-TW" altLang="en-US"/>
        </a:p>
      </dgm:t>
    </dgm:pt>
    <dgm:pt modelId="{09536CEF-D856-4AB6-9A2C-EB4B102DC8CC}" type="sibTrans" cxnId="{AA2A5997-BA5F-4A7F-9620-BA077BCA0C90}">
      <dgm:prSet/>
      <dgm:spPr/>
      <dgm:t>
        <a:bodyPr/>
        <a:lstStyle/>
        <a:p>
          <a:pPr algn="ctr"/>
          <a:endParaRPr lang="zh-TW" altLang="en-US"/>
        </a:p>
      </dgm:t>
    </dgm:pt>
    <dgm:pt modelId="{696842DF-448B-4527-9958-8714CF43D1CA}">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裝置西正線</a:t>
          </a:r>
          <a:endParaRPr lang="zh-TW" altLang="en-US" sz="1000" b="0">
            <a:latin typeface="Times New Roman" panose="02020603050405020304" pitchFamily="18" charset="0"/>
            <a:ea typeface="標楷體" panose="03000509000000000000" pitchFamily="65" charset="-120"/>
            <a:cs typeface="Times New Roman" panose="02020603050405020304" pitchFamily="18" charset="0"/>
          </a:endParaRPr>
        </a:p>
      </dgm:t>
    </dgm:pt>
    <dgm:pt modelId="{8FF6F7D7-E5D0-4E10-A98C-B14FD7EDC4E0}" type="parTrans" cxnId="{36B1ED10-331D-40D6-8B2E-0F9E80BC9602}">
      <dgm:prSet/>
      <dgm:spPr/>
      <dgm:t>
        <a:bodyPr/>
        <a:lstStyle/>
        <a:p>
          <a:pPr algn="ctr"/>
          <a:endParaRPr lang="zh-TW" altLang="en-US"/>
        </a:p>
      </dgm:t>
    </dgm:pt>
    <dgm:pt modelId="{1D428B5C-7F90-4883-BEC3-0076145C7BE3}" type="sibTrans" cxnId="{36B1ED10-331D-40D6-8B2E-0F9E80BC9602}">
      <dgm:prSet/>
      <dgm:spPr/>
      <dgm:t>
        <a:bodyPr/>
        <a:lstStyle/>
        <a:p>
          <a:pPr algn="ctr"/>
          <a:endParaRPr lang="zh-TW" altLang="en-US"/>
        </a:p>
      </dgm:t>
    </dgm:pt>
    <dgm:pt modelId="{EEDCD2AA-2A9E-4508-998B-5B5EDA3653BF}">
      <dgm:prSet custT="1"/>
      <dgm:spPr>
        <a:solidFill>
          <a:schemeClr val="accent1">
            <a:lumMod val="40000"/>
            <a:lumOff val="60000"/>
            <a:alpha val="90000"/>
          </a:schemeClr>
        </a:solidFill>
      </dgm:spPr>
      <dgm:t>
        <a:bodyPr/>
        <a:lstStyle/>
        <a:p>
          <a:pPr algn="ct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Arduino</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程式編寫</a:t>
          </a:r>
        </a:p>
      </dgm:t>
    </dgm:pt>
    <dgm:pt modelId="{B890EF90-5585-484C-AB30-E0A9076D25E8}" type="sibTrans" cxnId="{EB07DB30-4947-4B99-A2C3-02ABB6AB49C7}">
      <dgm:prSet/>
      <dgm:spPr/>
      <dgm:t>
        <a:bodyPr/>
        <a:lstStyle/>
        <a:p>
          <a:pPr algn="ctr"/>
          <a:endParaRPr lang="zh-TW" altLang="en-US"/>
        </a:p>
      </dgm:t>
    </dgm:pt>
    <dgm:pt modelId="{04F0B63F-ADDA-4217-BD34-A67F960427CC}" type="parTrans" cxnId="{EB07DB30-4947-4B99-A2C3-02ABB6AB49C7}">
      <dgm:prSet/>
      <dgm:spPr/>
      <dgm:t>
        <a:bodyPr/>
        <a:lstStyle/>
        <a:p>
          <a:pPr algn="ctr"/>
          <a:endParaRPr lang="zh-TW" altLang="en-US"/>
        </a:p>
      </dgm:t>
    </dgm:pt>
    <dgm:pt modelId="{8E730F5C-214C-4BB8-B847-39C1F78AA754}">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Cat M1</a:t>
          </a: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傳輸測試</a:t>
          </a:r>
          <a:endParaRPr lang="zh-TW" altLang="en-US" sz="1000" b="0">
            <a:latin typeface="Times New Roman" panose="02020603050405020304" pitchFamily="18" charset="0"/>
            <a:ea typeface="標楷體" panose="03000509000000000000" pitchFamily="65" charset="-120"/>
            <a:cs typeface="Times New Roman" panose="02020603050405020304" pitchFamily="18" charset="0"/>
          </a:endParaRPr>
        </a:p>
      </dgm:t>
    </dgm:pt>
    <dgm:pt modelId="{23F41C27-C693-40AB-8B1B-603C31A61176}" type="parTrans" cxnId="{405411D0-C60C-4487-B9B2-B671E7E96510}">
      <dgm:prSet/>
      <dgm:spPr/>
      <dgm:t>
        <a:bodyPr/>
        <a:lstStyle/>
        <a:p>
          <a:pPr algn="ctr"/>
          <a:endParaRPr lang="zh-TW" altLang="en-US"/>
        </a:p>
      </dgm:t>
    </dgm:pt>
    <dgm:pt modelId="{C4D1F52A-621A-4C88-A2B1-1B20B841231A}" type="sibTrans" cxnId="{405411D0-C60C-4487-B9B2-B671E7E96510}">
      <dgm:prSet/>
      <dgm:spPr/>
      <dgm:t>
        <a:bodyPr/>
        <a:lstStyle/>
        <a:p>
          <a:pPr algn="ctr"/>
          <a:endParaRPr lang="zh-TW" altLang="en-US"/>
        </a:p>
      </dgm:t>
    </dgm:pt>
    <dgm:pt modelId="{31AB17BF-C7E1-471A-9D08-1A4D25F7452E}">
      <dgm:prSet phldrT="[文字]" custT="1"/>
      <dgm:spPr>
        <a:xfrm rot="5400000">
          <a:off x="2011836" y="48085"/>
          <a:ext cx="862589" cy="3028377"/>
        </a:xfr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gm:spPr>
      <dgm:t>
        <a:bodyPr/>
        <a:lstStyle/>
        <a:p>
          <a:pPr algn="ctr">
            <a:buChar char="•"/>
          </a:pPr>
          <a:r>
            <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XBee</a:t>
          </a:r>
          <a:r>
            <a:rPr lang="zh-TW" altLang="en-US"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傳輸測試</a:t>
          </a:r>
        </a:p>
      </dgm:t>
    </dgm:pt>
    <dgm:pt modelId="{DBDDC6FE-DAAB-4C0C-AC9B-FD3F61134680}" type="parTrans" cxnId="{EAB4313D-BB02-4D7D-A657-8825C08A80D1}">
      <dgm:prSet/>
      <dgm:spPr/>
      <dgm:t>
        <a:bodyPr/>
        <a:lstStyle/>
        <a:p>
          <a:pPr algn="ctr"/>
          <a:endParaRPr lang="zh-TW" altLang="en-US"/>
        </a:p>
      </dgm:t>
    </dgm:pt>
    <dgm:pt modelId="{3611718A-955B-44C0-9F9D-216D9599077A}" type="sibTrans" cxnId="{EAB4313D-BB02-4D7D-A657-8825C08A80D1}">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DCBF5B34-BB59-4510-AE16-71F47CD8371F}" type="pres">
      <dgm:prSet presAssocID="{97281977-D8D8-409C-9EDB-A7EF7DC203DC}" presName="boxAndChildren" presStyleCnt="0"/>
      <dgm:spPr/>
    </dgm:pt>
    <dgm:pt modelId="{4A7E8265-00AF-4A61-8BBD-40BEA40ECCD6}" type="pres">
      <dgm:prSet presAssocID="{97281977-D8D8-409C-9EDB-A7EF7DC203DC}" presName="parentTextBox" presStyleLbl="node1" presStyleIdx="0" presStyleCnt="5"/>
      <dgm:spPr/>
    </dgm:pt>
    <dgm:pt modelId="{B5D578C9-3369-4729-822B-9F49AD77B650}" type="pres">
      <dgm:prSet presAssocID="{97281977-D8D8-409C-9EDB-A7EF7DC203DC}" presName="entireBox" presStyleLbl="node1" presStyleIdx="0" presStyleCnt="5"/>
      <dgm:spPr/>
    </dgm:pt>
    <dgm:pt modelId="{4E57CEB3-E830-48E3-83DC-3DD5FCDE49BD}" type="pres">
      <dgm:prSet presAssocID="{97281977-D8D8-409C-9EDB-A7EF7DC203DC}" presName="descendantBox" presStyleCnt="0"/>
      <dgm:spPr/>
    </dgm:pt>
    <dgm:pt modelId="{522BD2F3-FC6E-4C82-97AD-BF75A93C1484}" type="pres">
      <dgm:prSet presAssocID="{0B9869D5-AD98-4C46-B8B1-3FECB65A0D82}" presName="childTextBox" presStyleLbl="fgAccFollowNode1" presStyleIdx="0" presStyleCnt="9">
        <dgm:presLayoutVars>
          <dgm:bulletEnabled val="1"/>
        </dgm:presLayoutVars>
      </dgm:prSet>
      <dgm:spPr/>
    </dgm:pt>
    <dgm:pt modelId="{7406B461-1CBA-4E53-A755-CCBC80F97D75}" type="pres">
      <dgm:prSet presAssocID="{09536CEF-D856-4AB6-9A2C-EB4B102DC8CC}" presName="sp" presStyleCnt="0"/>
      <dgm:spPr/>
    </dgm:pt>
    <dgm:pt modelId="{49F12BD6-253D-4DC7-B672-58F4CEF720FA}" type="pres">
      <dgm:prSet presAssocID="{D8997872-B413-41CE-B7F0-091B2132C820}" presName="arrowAndChildren" presStyleCnt="0"/>
      <dgm:spPr/>
    </dgm:pt>
    <dgm:pt modelId="{B0F3A238-D5D0-489F-806C-71730B6333E9}" type="pres">
      <dgm:prSet presAssocID="{D8997872-B413-41CE-B7F0-091B2132C820}" presName="parentTextArrow" presStyleLbl="node1" presStyleIdx="0" presStyleCnt="5"/>
      <dgm:spPr/>
    </dgm:pt>
    <dgm:pt modelId="{6530912C-7A86-42AE-97AB-72F380132BF2}" type="pres">
      <dgm:prSet presAssocID="{D8997872-B413-41CE-B7F0-091B2132C820}" presName="arrow" presStyleLbl="node1" presStyleIdx="1" presStyleCnt="5"/>
      <dgm:spPr/>
    </dgm:pt>
    <dgm:pt modelId="{1802647B-D7BF-4B34-BCB1-1B8A693B4769}" type="pres">
      <dgm:prSet presAssocID="{D8997872-B413-41CE-B7F0-091B2132C820}" presName="descendantArrow" presStyleCnt="0"/>
      <dgm:spPr/>
    </dgm:pt>
    <dgm:pt modelId="{FE37CDC5-5C8A-4CEF-989D-06404415C25A}" type="pres">
      <dgm:prSet presAssocID="{696842DF-448B-4527-9958-8714CF43D1CA}" presName="childTextArrow" presStyleLbl="fgAccFollowNode1" presStyleIdx="1" presStyleCnt="9" custScaleX="103468" custLinFactNeighborX="-162">
        <dgm:presLayoutVars>
          <dgm:bulletEnabled val="1"/>
        </dgm:presLayoutVars>
      </dgm:prSet>
      <dgm:spPr>
        <a:prstGeom prst="round2SameRect">
          <a:avLst/>
        </a:prstGeom>
      </dgm:spPr>
    </dgm:pt>
    <dgm:pt modelId="{B9D5D2F6-7276-4499-8F8E-5FA195496E21}" type="pres">
      <dgm:prSet presAssocID="{8E730F5C-214C-4BB8-B847-39C1F78AA754}" presName="childTextArrow" presStyleLbl="fgAccFollowNode1" presStyleIdx="2" presStyleCnt="9" custScaleX="79575">
        <dgm:presLayoutVars>
          <dgm:bulletEnabled val="1"/>
        </dgm:presLayoutVars>
      </dgm:prSet>
      <dgm:spPr/>
    </dgm:pt>
    <dgm:pt modelId="{00371BF2-2508-4CCC-B59A-DF5A73F57BEC}" type="pres">
      <dgm:prSet presAssocID="{94A57C3B-12A8-4F42-A279-9ADE78326382}" presName="sp" presStyleCnt="0"/>
      <dgm:spPr/>
    </dgm:pt>
    <dgm:pt modelId="{C8641BAE-44DE-41E1-A67F-5BEA5F868372}" type="pres">
      <dgm:prSet presAssocID="{73EC2493-B902-48F5-82EE-374591D66F1F}" presName="arrowAndChildren" presStyleCnt="0"/>
      <dgm:spPr/>
    </dgm:pt>
    <dgm:pt modelId="{259E3669-8BE6-460A-ACA1-84195F29B0E1}" type="pres">
      <dgm:prSet presAssocID="{73EC2493-B902-48F5-82EE-374591D66F1F}" presName="parentTextArrow" presStyleLbl="node1" presStyleIdx="1" presStyleCnt="5"/>
      <dgm:spPr/>
    </dgm:pt>
    <dgm:pt modelId="{42FC1639-B1D3-4CA6-8A9D-D7CCE818340B}" type="pres">
      <dgm:prSet presAssocID="{73EC2493-B902-48F5-82EE-374591D66F1F}" presName="arrow" presStyleLbl="node1" presStyleIdx="2" presStyleCnt="5"/>
      <dgm:spPr/>
    </dgm:pt>
    <dgm:pt modelId="{843CC9C5-9127-4945-B647-2869BC4E939B}" type="pres">
      <dgm:prSet presAssocID="{73EC2493-B902-48F5-82EE-374591D66F1F}" presName="descendantArrow" presStyleCnt="0"/>
      <dgm:spPr/>
    </dgm:pt>
    <dgm:pt modelId="{E4736B92-F696-45B0-8283-44AAE1BFC156}" type="pres">
      <dgm:prSet presAssocID="{CCC50E13-54E2-42DC-A992-86023DC86B43}" presName="childTextArrow" presStyleLbl="fgAccFollowNode1" presStyleIdx="3" presStyleCnt="9">
        <dgm:presLayoutVars>
          <dgm:bulletEnabled val="1"/>
        </dgm:presLayoutVars>
      </dgm:prSet>
      <dgm:spPr/>
    </dgm:pt>
    <dgm:pt modelId="{2287B504-9EC9-44D4-A8A1-B71E59863A4D}" type="pres">
      <dgm:prSet presAssocID="{CA651A84-005D-4BD4-99FD-71479976F83A}" presName="childTextArrow" presStyleLbl="fgAccFollowNode1" presStyleIdx="4" presStyleCnt="9" custScaleX="42579">
        <dgm:presLayoutVars>
          <dgm:bulletEnabled val="1"/>
        </dgm:presLayoutVars>
      </dgm:prSet>
      <dgm:spPr/>
    </dgm:pt>
    <dgm:pt modelId="{E8C9A511-420A-40D1-8905-9A7393D38A0E}" type="pres">
      <dgm:prSet presAssocID="{5E09B3D6-D2E9-4929-8FE7-89C2F4DDF3DC}" presName="sp" presStyleCnt="0"/>
      <dgm:spPr/>
    </dgm:pt>
    <dgm:pt modelId="{BE3FDAFF-B0E5-467D-BF4B-24E37E359BE6}" type="pres">
      <dgm:prSet presAssocID="{F219E01D-5B40-4D48-BD3C-BCE3F7EE535E}" presName="arrowAndChildren" presStyleCnt="0"/>
      <dgm:spPr/>
    </dgm:pt>
    <dgm:pt modelId="{F32302E4-D58A-4756-BF7B-D4733262FE7D}" type="pres">
      <dgm:prSet presAssocID="{F219E01D-5B40-4D48-BD3C-BCE3F7EE535E}" presName="parentTextArrow" presStyleLbl="node1" presStyleIdx="2" presStyleCnt="5"/>
      <dgm:spPr>
        <a:prstGeom prst="chevron">
          <a:avLst/>
        </a:prstGeom>
      </dgm:spPr>
    </dgm:pt>
    <dgm:pt modelId="{0B355C74-F315-4DBA-9E96-E5B3F88B5C91}" type="pres">
      <dgm:prSet presAssocID="{F219E01D-5B40-4D48-BD3C-BCE3F7EE535E}" presName="arrow" presStyleLbl="node1" presStyleIdx="3" presStyleCnt="5"/>
      <dgm:spPr/>
    </dgm:pt>
    <dgm:pt modelId="{BB438CDA-3E73-4C77-800E-638164FF1C24}" type="pres">
      <dgm:prSet presAssocID="{F219E01D-5B40-4D48-BD3C-BCE3F7EE535E}" presName="descendantArrow" presStyleCnt="0"/>
      <dgm:spPr/>
    </dgm:pt>
    <dgm:pt modelId="{6988D327-5081-4ACB-8657-59392D262E81}" type="pres">
      <dgm:prSet presAssocID="{04E04039-F734-45EE-9FAF-E88AD14B2994}" presName="childTextArrow" presStyleLbl="fgAccFollowNode1" presStyleIdx="5" presStyleCnt="9" custLinFactNeighborX="-162">
        <dgm:presLayoutVars>
          <dgm:bulletEnabled val="1"/>
        </dgm:presLayoutVars>
      </dgm:prSet>
      <dgm:spPr>
        <a:prstGeom prst="round2SameRect">
          <a:avLst/>
        </a:prstGeom>
      </dgm:spPr>
    </dgm:pt>
    <dgm:pt modelId="{F12D1B27-E0B5-4EE6-895C-7228B76B20EB}" type="pres">
      <dgm:prSet presAssocID="{31AB17BF-C7E1-471A-9D08-1A4D25F7452E}" presName="childTextArrow" presStyleLbl="fgAccFollowNode1" presStyleIdx="6" presStyleCnt="9" custScaleX="79309">
        <dgm:presLayoutVars>
          <dgm:bulletEnabled val="1"/>
        </dgm:presLayoutVars>
      </dgm:prSet>
      <dgm:spPr/>
    </dgm:pt>
    <dgm:pt modelId="{05D9975C-20ED-4BF8-8EEB-26DAFA1D39EB}" type="pres">
      <dgm:prSet presAssocID="{F4970DB7-C089-45D1-9D6B-F82C8F4CCFA8}" presName="sp" presStyleCnt="0"/>
      <dgm:spPr/>
    </dgm:pt>
    <dgm:pt modelId="{26AFCAA3-6D36-4C4C-B49D-0C13BFDED359}" type="pres">
      <dgm:prSet presAssocID="{936A7D55-EF65-42E6-A43F-379D2F3F1DB8}" presName="arrowAndChildren" presStyleCnt="0"/>
      <dgm:spPr/>
    </dgm:pt>
    <dgm:pt modelId="{B48A090B-C8CD-4EC8-8762-E12648FA0ACA}" type="pres">
      <dgm:prSet presAssocID="{936A7D55-EF65-42E6-A43F-379D2F3F1DB8}" presName="parentTextArrow" presStyleLbl="node1" presStyleIdx="3" presStyleCnt="5"/>
      <dgm:spPr>
        <a:prstGeom prst="chevron">
          <a:avLst/>
        </a:prstGeom>
      </dgm:spPr>
    </dgm:pt>
    <dgm:pt modelId="{1B5067CB-B4A6-422F-AFBE-2859CFBF2285}" type="pres">
      <dgm:prSet presAssocID="{936A7D55-EF65-42E6-A43F-379D2F3F1DB8}" presName="arrow" presStyleLbl="node1" presStyleIdx="4" presStyleCnt="5"/>
      <dgm:spPr/>
    </dgm:pt>
    <dgm:pt modelId="{5C73D0B1-2958-4796-BCCB-298B454286FD}" type="pres">
      <dgm:prSet presAssocID="{936A7D55-EF65-42E6-A43F-379D2F3F1DB8}" presName="descendantArrow" presStyleCnt="0"/>
      <dgm:spPr/>
    </dgm:pt>
    <dgm:pt modelId="{3D6BCD72-35EB-4FDA-AD84-1C6DEC174E22}" type="pres">
      <dgm:prSet presAssocID="{40FF6689-164B-48DC-AC5F-EA4AA885F630}" presName="childTextArrow" presStyleLbl="fgAccFollowNode1" presStyleIdx="7" presStyleCnt="9">
        <dgm:presLayoutVars>
          <dgm:bulletEnabled val="1"/>
        </dgm:presLayoutVars>
      </dgm:prSet>
      <dgm:spPr>
        <a:prstGeom prst="round2SameRect">
          <a:avLst/>
        </a:prstGeom>
      </dgm:spPr>
    </dgm:pt>
    <dgm:pt modelId="{2197FEBC-4D0F-4134-B202-2CF8BF15E8A1}" type="pres">
      <dgm:prSet presAssocID="{EEDCD2AA-2A9E-4508-998B-5B5EDA3653BF}" presName="childTextArrow" presStyleLbl="fgAccFollowNode1" presStyleIdx="8" presStyleCnt="9" custScaleX="43786">
        <dgm:presLayoutVars>
          <dgm:bulletEnabled val="1"/>
        </dgm:presLayoutVars>
      </dgm:prSet>
      <dgm:spPr/>
    </dgm:pt>
  </dgm:ptLst>
  <dgm:cxnLst>
    <dgm:cxn modelId="{03D06D09-5A0D-47DC-B268-11D46BD3D597}" type="presOf" srcId="{D8997872-B413-41CE-B7F0-091B2132C820}" destId="{6530912C-7A86-42AE-97AB-72F380132BF2}" srcOrd="1" destOrd="0" presId="urn:microsoft.com/office/officeart/2005/8/layout/process4"/>
    <dgm:cxn modelId="{36B1ED10-331D-40D6-8B2E-0F9E80BC9602}" srcId="{D8997872-B413-41CE-B7F0-091B2132C820}" destId="{696842DF-448B-4527-9958-8714CF43D1CA}" srcOrd="0" destOrd="0" parTransId="{8FF6F7D7-E5D0-4E10-A98C-B14FD7EDC4E0}" sibTransId="{1D428B5C-7F90-4883-BEC3-0076145C7BE3}"/>
    <dgm:cxn modelId="{7C095C17-1E8B-4F34-A52F-A79DDC901204}" type="presOf" srcId="{73EC2493-B902-48F5-82EE-374591D66F1F}" destId="{259E3669-8BE6-460A-ACA1-84195F29B0E1}" srcOrd="0" destOrd="0" presId="urn:microsoft.com/office/officeart/2005/8/layout/process4"/>
    <dgm:cxn modelId="{A744D823-9339-4176-B5D7-D3378103A71A}" type="presOf" srcId="{D8997872-B413-41CE-B7F0-091B2132C820}" destId="{B0F3A238-D5D0-489F-806C-71730B6333E9}" srcOrd="0" destOrd="0" presId="urn:microsoft.com/office/officeart/2005/8/layout/process4"/>
    <dgm:cxn modelId="{1BA8D52A-7F68-4436-BB25-223B2FE5F0D4}" type="presOf" srcId="{EEDCD2AA-2A9E-4508-998B-5B5EDA3653BF}" destId="{2197FEBC-4D0F-4134-B202-2CF8BF15E8A1}" srcOrd="0" destOrd="0" presId="urn:microsoft.com/office/officeart/2005/8/layout/process4"/>
    <dgm:cxn modelId="{6964DB2D-49E6-4C7A-ACBB-9DB40E9C1D74}" srcId="{9017C346-4E75-4885-943D-59C66BB1EDA5}" destId="{97281977-D8D8-409C-9EDB-A7EF7DC203DC}" srcOrd="4" destOrd="0" parTransId="{F7B11002-BE2A-44E4-93F3-42F0068AAE2E}" sibTransId="{9DB29EDF-BBE7-467A-91E5-5F6CD3FC23A3}"/>
    <dgm:cxn modelId="{EB07DB30-4947-4B99-A2C3-02ABB6AB49C7}" srcId="{936A7D55-EF65-42E6-A43F-379D2F3F1DB8}" destId="{EEDCD2AA-2A9E-4508-998B-5B5EDA3653BF}" srcOrd="1" destOrd="0" parTransId="{04F0B63F-ADDA-4217-BD34-A67F960427CC}" sibTransId="{B890EF90-5585-484C-AB30-E0A9076D25E8}"/>
    <dgm:cxn modelId="{EAB4313D-BB02-4D7D-A657-8825C08A80D1}" srcId="{F219E01D-5B40-4D48-BD3C-BCE3F7EE535E}" destId="{31AB17BF-C7E1-471A-9D08-1A4D25F7452E}" srcOrd="1" destOrd="0" parTransId="{DBDDC6FE-DAAB-4C0C-AC9B-FD3F61134680}" sibTransId="{3611718A-955B-44C0-9F9D-216D9599077A}"/>
    <dgm:cxn modelId="{3473F440-9DC7-42B8-B955-88B4870E1DBE}" type="presOf" srcId="{0B9869D5-AD98-4C46-B8B1-3FECB65A0D82}" destId="{522BD2F3-FC6E-4C82-97AD-BF75A93C1484}" srcOrd="0" destOrd="0" presId="urn:microsoft.com/office/officeart/2005/8/layout/process4"/>
    <dgm:cxn modelId="{B0761A5D-867E-487C-BC88-20A3393BAA11}" srcId="{73EC2493-B902-48F5-82EE-374591D66F1F}" destId="{CCC50E13-54E2-42DC-A992-86023DC86B43}" srcOrd="0" destOrd="0" parTransId="{EDE60510-3676-4420-BD86-B75F413F728C}" sibTransId="{2225A9DE-CEED-4827-BB27-37136A06A201}"/>
    <dgm:cxn modelId="{F6EBC060-6F14-40C8-87FB-9D8F38661427}" type="presOf" srcId="{CA651A84-005D-4BD4-99FD-71479976F83A}" destId="{2287B504-9EC9-44D4-A8A1-B71E59863A4D}" srcOrd="0" destOrd="0" presId="urn:microsoft.com/office/officeart/2005/8/layout/process4"/>
    <dgm:cxn modelId="{964E7465-346D-4329-8F47-E5D5AB8BDD2A}" type="presOf" srcId="{696842DF-448B-4527-9958-8714CF43D1CA}" destId="{FE37CDC5-5C8A-4CEF-989D-06404415C25A}" srcOrd="0" destOrd="0" presId="urn:microsoft.com/office/officeart/2005/8/layout/process4"/>
    <dgm:cxn modelId="{06D0D94A-D609-4B3B-89EF-9CE0DBF77F7C}" type="presOf" srcId="{936A7D55-EF65-42E6-A43F-379D2F3F1DB8}" destId="{1B5067CB-B4A6-422F-AFBE-2859CFBF2285}" srcOrd="1" destOrd="0" presId="urn:microsoft.com/office/officeart/2005/8/layout/process4"/>
    <dgm:cxn modelId="{1689254B-DE66-415F-99C2-328429AA2C8D}" type="presOf" srcId="{936A7D55-EF65-42E6-A43F-379D2F3F1DB8}" destId="{B48A090B-C8CD-4EC8-8762-E12648FA0ACA}" srcOrd="0" destOrd="0" presId="urn:microsoft.com/office/officeart/2005/8/layout/process4"/>
    <dgm:cxn modelId="{5A69034E-41C6-41DB-BC3D-603A4EA2E5B9}" type="presOf" srcId="{97281977-D8D8-409C-9EDB-A7EF7DC203DC}" destId="{4A7E8265-00AF-4A61-8BBD-40BEA40ECCD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CC00BB53-AB7C-43F3-B56E-5B142EEBA14F}" srcId="{97281977-D8D8-409C-9EDB-A7EF7DC203DC}" destId="{0B9869D5-AD98-4C46-B8B1-3FECB65A0D82}" srcOrd="0" destOrd="0" parTransId="{83F5C030-9491-4A65-83E4-143ABFA80CB6}" sibTransId="{FA9AC5FD-6A19-454E-8577-7633C4A59C30}"/>
    <dgm:cxn modelId="{750A9676-F0CF-416C-A479-D8905DD91D9D}" type="presOf" srcId="{31AB17BF-C7E1-471A-9D08-1A4D25F7452E}" destId="{F12D1B27-E0B5-4EE6-895C-7228B76B20EB}" srcOrd="0" destOrd="0" presId="urn:microsoft.com/office/officeart/2005/8/layout/process4"/>
    <dgm:cxn modelId="{3CD3D97B-DC7C-4BB0-8B68-217F500E7B20}" srcId="{9017C346-4E75-4885-943D-59C66BB1EDA5}" destId="{73EC2493-B902-48F5-82EE-374591D66F1F}" srcOrd="2" destOrd="0" parTransId="{AB220229-BF6D-4106-A597-E1E2949D5650}" sibTransId="{94A57C3B-12A8-4F42-A279-9ADE78326382}"/>
    <dgm:cxn modelId="{4665C07C-A3D0-43B7-8BA5-E20133CA2D28}" type="presOf" srcId="{9017C346-4E75-4885-943D-59C66BB1EDA5}" destId="{9BD1F3B7-CEB1-4B48-B5F7-EFB80160B736}" srcOrd="0" destOrd="0" presId="urn:microsoft.com/office/officeart/2005/8/layout/process4"/>
    <dgm:cxn modelId="{F605E87C-9C28-4782-B0C8-F4240CCB632D}" srcId="{936A7D55-EF65-42E6-A43F-379D2F3F1DB8}" destId="{40FF6689-164B-48DC-AC5F-EA4AA885F630}" srcOrd="0" destOrd="0" parTransId="{4EA51FA1-87B7-493E-B563-71FC0192EAF4}" sibTransId="{43C59E0B-3E9D-4E16-8F54-86BCC8BAEB50}"/>
    <dgm:cxn modelId="{8CC85D7D-C280-4096-840C-6CA836D836B3}" type="presOf" srcId="{F219E01D-5B40-4D48-BD3C-BCE3F7EE535E}" destId="{F32302E4-D58A-4756-BF7B-D4733262FE7D}" srcOrd="0" destOrd="0" presId="urn:microsoft.com/office/officeart/2005/8/layout/process4"/>
    <dgm:cxn modelId="{E3AD7685-9BF3-4F9F-A1E6-C470BEE0E9AC}" type="presOf" srcId="{04E04039-F734-45EE-9FAF-E88AD14B2994}" destId="{6988D327-5081-4ACB-8657-59392D262E81}" srcOrd="0" destOrd="0" presId="urn:microsoft.com/office/officeart/2005/8/layout/process4"/>
    <dgm:cxn modelId="{AA2A5997-BA5F-4A7F-9620-BA077BCA0C90}" srcId="{9017C346-4E75-4885-943D-59C66BB1EDA5}" destId="{D8997872-B413-41CE-B7F0-091B2132C820}" srcOrd="3" destOrd="0" parTransId="{F0A0DFCA-508C-4D0B-A07E-1C724841FC9A}" sibTransId="{09536CEF-D856-4AB6-9A2C-EB4B102DC8CC}"/>
    <dgm:cxn modelId="{56A19BAA-7F67-4379-8E5C-1016746A90A2}" type="presOf" srcId="{CCC50E13-54E2-42DC-A992-86023DC86B43}" destId="{E4736B92-F696-45B0-8283-44AAE1BFC156}" srcOrd="0" destOrd="0" presId="urn:microsoft.com/office/officeart/2005/8/layout/process4"/>
    <dgm:cxn modelId="{886249B3-211D-4853-82B1-6246F25B3E44}" srcId="{9017C346-4E75-4885-943D-59C66BB1EDA5}" destId="{936A7D55-EF65-42E6-A43F-379D2F3F1DB8}" srcOrd="0" destOrd="0" parTransId="{6B074DB9-F35F-4A0B-A044-39798BABCF3C}" sibTransId="{F4970DB7-C089-45D1-9D6B-F82C8F4CCFA8}"/>
    <dgm:cxn modelId="{22542FB4-14C0-44FD-A1E9-EB0C5146923D}" srcId="{73EC2493-B902-48F5-82EE-374591D66F1F}" destId="{CA651A84-005D-4BD4-99FD-71479976F83A}" srcOrd="1" destOrd="0" parTransId="{FE187763-EF77-4D1F-9E95-E96A82BA365B}" sibTransId="{D5A7C7D0-5E4D-4992-94B2-C47C6DA917C2}"/>
    <dgm:cxn modelId="{4A5D34C4-3E3E-4D05-BD4E-0D5E328712AB}" type="presOf" srcId="{97281977-D8D8-409C-9EDB-A7EF7DC203DC}" destId="{B5D578C9-3369-4729-822B-9F49AD77B650}" srcOrd="1" destOrd="0" presId="urn:microsoft.com/office/officeart/2005/8/layout/process4"/>
    <dgm:cxn modelId="{405411D0-C60C-4487-B9B2-B671E7E96510}" srcId="{D8997872-B413-41CE-B7F0-091B2132C820}" destId="{8E730F5C-214C-4BB8-B847-39C1F78AA754}" srcOrd="1" destOrd="0" parTransId="{23F41C27-C693-40AB-8B1B-603C31A61176}" sibTransId="{C4D1F52A-621A-4C88-A2B1-1B20B841231A}"/>
    <dgm:cxn modelId="{809D29DB-12AB-4B6A-9409-15275D323516}" type="presOf" srcId="{40FF6689-164B-48DC-AC5F-EA4AA885F630}" destId="{3D6BCD72-35EB-4FDA-AD84-1C6DEC174E22}" srcOrd="0" destOrd="0" presId="urn:microsoft.com/office/officeart/2005/8/layout/process4"/>
    <dgm:cxn modelId="{9E79ABDD-D745-42D4-BF8B-5A90EB310DEA}" type="presOf" srcId="{73EC2493-B902-48F5-82EE-374591D66F1F}" destId="{42FC1639-B1D3-4CA6-8A9D-D7CCE818340B}" srcOrd="1" destOrd="0" presId="urn:microsoft.com/office/officeart/2005/8/layout/process4"/>
    <dgm:cxn modelId="{175C7BE0-BD96-44E1-9FC8-9D7D9E636312}" type="presOf" srcId="{8E730F5C-214C-4BB8-B847-39C1F78AA754}" destId="{B9D5D2F6-7276-4499-8F8E-5FA195496E21}" srcOrd="0" destOrd="0" presId="urn:microsoft.com/office/officeart/2005/8/layout/process4"/>
    <dgm:cxn modelId="{3D722AE6-DF8C-43DF-8E99-76EC7899F877}" type="presOf" srcId="{F219E01D-5B40-4D48-BD3C-BCE3F7EE535E}" destId="{0B355C74-F315-4DBA-9E96-E5B3F88B5C91}" srcOrd="1" destOrd="0" presId="urn:microsoft.com/office/officeart/2005/8/layout/process4"/>
    <dgm:cxn modelId="{0CD63BF1-B6BD-4E3D-B36E-D26916C34784}" srcId="{F219E01D-5B40-4D48-BD3C-BCE3F7EE535E}" destId="{04E04039-F734-45EE-9FAF-E88AD14B2994}" srcOrd="0" destOrd="0" parTransId="{39FE7AEF-7FB0-4273-84F1-F861D306DD59}" sibTransId="{1D083686-F98D-438F-A50F-A9D6FCD85913}"/>
    <dgm:cxn modelId="{4E669D51-FA27-43E4-867D-E2B87C3E62CA}" type="presParOf" srcId="{9BD1F3B7-CEB1-4B48-B5F7-EFB80160B736}" destId="{DCBF5B34-BB59-4510-AE16-71F47CD8371F}" srcOrd="0" destOrd="0" presId="urn:microsoft.com/office/officeart/2005/8/layout/process4"/>
    <dgm:cxn modelId="{49A4F884-A818-4B8C-BE6A-2B6E282163F6}" type="presParOf" srcId="{DCBF5B34-BB59-4510-AE16-71F47CD8371F}" destId="{4A7E8265-00AF-4A61-8BBD-40BEA40ECCD6}" srcOrd="0" destOrd="0" presId="urn:microsoft.com/office/officeart/2005/8/layout/process4"/>
    <dgm:cxn modelId="{ED03BE0C-3738-4655-B20B-F11396CE161A}" type="presParOf" srcId="{DCBF5B34-BB59-4510-AE16-71F47CD8371F}" destId="{B5D578C9-3369-4729-822B-9F49AD77B650}" srcOrd="1" destOrd="0" presId="urn:microsoft.com/office/officeart/2005/8/layout/process4"/>
    <dgm:cxn modelId="{63422E4D-F9CD-4439-AAF8-CF1B3886DB68}" type="presParOf" srcId="{DCBF5B34-BB59-4510-AE16-71F47CD8371F}" destId="{4E57CEB3-E830-48E3-83DC-3DD5FCDE49BD}" srcOrd="2" destOrd="0" presId="urn:microsoft.com/office/officeart/2005/8/layout/process4"/>
    <dgm:cxn modelId="{718117EC-25F6-4D08-B08D-450CF7C59E41}" type="presParOf" srcId="{4E57CEB3-E830-48E3-83DC-3DD5FCDE49BD}" destId="{522BD2F3-FC6E-4C82-97AD-BF75A93C1484}" srcOrd="0" destOrd="0" presId="urn:microsoft.com/office/officeart/2005/8/layout/process4"/>
    <dgm:cxn modelId="{9E094B10-9AE1-4474-A9FF-AD29935DDA54}" type="presParOf" srcId="{9BD1F3B7-CEB1-4B48-B5F7-EFB80160B736}" destId="{7406B461-1CBA-4E53-A755-CCBC80F97D75}" srcOrd="1" destOrd="0" presId="urn:microsoft.com/office/officeart/2005/8/layout/process4"/>
    <dgm:cxn modelId="{674054B9-C9EB-4F00-A5E5-FB93964B2B30}" type="presParOf" srcId="{9BD1F3B7-CEB1-4B48-B5F7-EFB80160B736}" destId="{49F12BD6-253D-4DC7-B672-58F4CEF720FA}" srcOrd="2" destOrd="0" presId="urn:microsoft.com/office/officeart/2005/8/layout/process4"/>
    <dgm:cxn modelId="{F1CD8683-7A76-439A-A1DA-1356DA4865ED}" type="presParOf" srcId="{49F12BD6-253D-4DC7-B672-58F4CEF720FA}" destId="{B0F3A238-D5D0-489F-806C-71730B6333E9}" srcOrd="0" destOrd="0" presId="urn:microsoft.com/office/officeart/2005/8/layout/process4"/>
    <dgm:cxn modelId="{7DA5FD16-0DFF-4D01-937D-82BD974D739A}" type="presParOf" srcId="{49F12BD6-253D-4DC7-B672-58F4CEF720FA}" destId="{6530912C-7A86-42AE-97AB-72F380132BF2}" srcOrd="1" destOrd="0" presId="urn:microsoft.com/office/officeart/2005/8/layout/process4"/>
    <dgm:cxn modelId="{3E3738D6-89DC-4265-BEBA-6DD585E70E43}" type="presParOf" srcId="{49F12BD6-253D-4DC7-B672-58F4CEF720FA}" destId="{1802647B-D7BF-4B34-BCB1-1B8A693B4769}" srcOrd="2" destOrd="0" presId="urn:microsoft.com/office/officeart/2005/8/layout/process4"/>
    <dgm:cxn modelId="{FA888A43-3389-40EE-93EE-B12507B5E568}" type="presParOf" srcId="{1802647B-D7BF-4B34-BCB1-1B8A693B4769}" destId="{FE37CDC5-5C8A-4CEF-989D-06404415C25A}" srcOrd="0" destOrd="0" presId="urn:microsoft.com/office/officeart/2005/8/layout/process4"/>
    <dgm:cxn modelId="{96CCA5E9-1742-43E0-895F-C9D518DA67C8}" type="presParOf" srcId="{1802647B-D7BF-4B34-BCB1-1B8A693B4769}" destId="{B9D5D2F6-7276-4499-8F8E-5FA195496E21}" srcOrd="1" destOrd="0" presId="urn:microsoft.com/office/officeart/2005/8/layout/process4"/>
    <dgm:cxn modelId="{1EC5C99B-6F62-4078-95E1-F5111DB2DCB3}" type="presParOf" srcId="{9BD1F3B7-CEB1-4B48-B5F7-EFB80160B736}" destId="{00371BF2-2508-4CCC-B59A-DF5A73F57BEC}" srcOrd="3" destOrd="0" presId="urn:microsoft.com/office/officeart/2005/8/layout/process4"/>
    <dgm:cxn modelId="{4E7EE81F-C546-47C0-971D-8F7A158B5449}" type="presParOf" srcId="{9BD1F3B7-CEB1-4B48-B5F7-EFB80160B736}" destId="{C8641BAE-44DE-41E1-A67F-5BEA5F868372}" srcOrd="4" destOrd="0" presId="urn:microsoft.com/office/officeart/2005/8/layout/process4"/>
    <dgm:cxn modelId="{1291A949-86C8-4306-B55A-900F15034E49}" type="presParOf" srcId="{C8641BAE-44DE-41E1-A67F-5BEA5F868372}" destId="{259E3669-8BE6-460A-ACA1-84195F29B0E1}" srcOrd="0" destOrd="0" presId="urn:microsoft.com/office/officeart/2005/8/layout/process4"/>
    <dgm:cxn modelId="{A7DBBD4C-C005-4C28-83D8-A8776BCDD8B9}" type="presParOf" srcId="{C8641BAE-44DE-41E1-A67F-5BEA5F868372}" destId="{42FC1639-B1D3-4CA6-8A9D-D7CCE818340B}" srcOrd="1" destOrd="0" presId="urn:microsoft.com/office/officeart/2005/8/layout/process4"/>
    <dgm:cxn modelId="{A6325591-7161-48A4-935F-5B20224A67C0}" type="presParOf" srcId="{C8641BAE-44DE-41E1-A67F-5BEA5F868372}" destId="{843CC9C5-9127-4945-B647-2869BC4E939B}" srcOrd="2" destOrd="0" presId="urn:microsoft.com/office/officeart/2005/8/layout/process4"/>
    <dgm:cxn modelId="{4CA5B833-0994-4A3E-8E92-9DC5C834A021}" type="presParOf" srcId="{843CC9C5-9127-4945-B647-2869BC4E939B}" destId="{E4736B92-F696-45B0-8283-44AAE1BFC156}" srcOrd="0" destOrd="0" presId="urn:microsoft.com/office/officeart/2005/8/layout/process4"/>
    <dgm:cxn modelId="{674CB868-16C0-4CDA-BEA3-5F5751C50B0E}" type="presParOf" srcId="{843CC9C5-9127-4945-B647-2869BC4E939B}" destId="{2287B504-9EC9-44D4-A8A1-B71E59863A4D}" srcOrd="1" destOrd="0" presId="urn:microsoft.com/office/officeart/2005/8/layout/process4"/>
    <dgm:cxn modelId="{D911095A-CF8D-4A81-94BF-2A179CF8559D}" type="presParOf" srcId="{9BD1F3B7-CEB1-4B48-B5F7-EFB80160B736}" destId="{E8C9A511-420A-40D1-8905-9A7393D38A0E}" srcOrd="5" destOrd="0" presId="urn:microsoft.com/office/officeart/2005/8/layout/process4"/>
    <dgm:cxn modelId="{CE6D2B47-C061-417C-A64D-8F6069E135C8}" type="presParOf" srcId="{9BD1F3B7-CEB1-4B48-B5F7-EFB80160B736}" destId="{BE3FDAFF-B0E5-467D-BF4B-24E37E359BE6}" srcOrd="6" destOrd="0" presId="urn:microsoft.com/office/officeart/2005/8/layout/process4"/>
    <dgm:cxn modelId="{31C28845-FC00-4850-A1CD-9312DA448A80}" type="presParOf" srcId="{BE3FDAFF-B0E5-467D-BF4B-24E37E359BE6}" destId="{F32302E4-D58A-4756-BF7B-D4733262FE7D}" srcOrd="0" destOrd="0" presId="urn:microsoft.com/office/officeart/2005/8/layout/process4"/>
    <dgm:cxn modelId="{EBE6144F-0B8D-4C3E-B9CD-559E97B9DDD6}" type="presParOf" srcId="{BE3FDAFF-B0E5-467D-BF4B-24E37E359BE6}" destId="{0B355C74-F315-4DBA-9E96-E5B3F88B5C91}" srcOrd="1" destOrd="0" presId="urn:microsoft.com/office/officeart/2005/8/layout/process4"/>
    <dgm:cxn modelId="{B5BFD950-E9FB-4282-85B9-5C70D9A756E2}" type="presParOf" srcId="{BE3FDAFF-B0E5-467D-BF4B-24E37E359BE6}" destId="{BB438CDA-3E73-4C77-800E-638164FF1C24}" srcOrd="2" destOrd="0" presId="urn:microsoft.com/office/officeart/2005/8/layout/process4"/>
    <dgm:cxn modelId="{CD6A4612-101B-4A6D-AE39-F0E5E20130AB}" type="presParOf" srcId="{BB438CDA-3E73-4C77-800E-638164FF1C24}" destId="{6988D327-5081-4ACB-8657-59392D262E81}" srcOrd="0" destOrd="0" presId="urn:microsoft.com/office/officeart/2005/8/layout/process4"/>
    <dgm:cxn modelId="{0FB4104D-0B75-4241-A5FE-E9B63D7CFA88}" type="presParOf" srcId="{BB438CDA-3E73-4C77-800E-638164FF1C24}" destId="{F12D1B27-E0B5-4EE6-895C-7228B76B20EB}" srcOrd="1" destOrd="0" presId="urn:microsoft.com/office/officeart/2005/8/layout/process4"/>
    <dgm:cxn modelId="{519B1D9D-D9A7-4157-9CFA-6E496608E721}" type="presParOf" srcId="{9BD1F3B7-CEB1-4B48-B5F7-EFB80160B736}" destId="{05D9975C-20ED-4BF8-8EEB-26DAFA1D39EB}" srcOrd="7" destOrd="0" presId="urn:microsoft.com/office/officeart/2005/8/layout/process4"/>
    <dgm:cxn modelId="{89AA671C-73F9-4202-849B-82FFAB5043F9}" type="presParOf" srcId="{9BD1F3B7-CEB1-4B48-B5F7-EFB80160B736}" destId="{26AFCAA3-6D36-4C4C-B49D-0C13BFDED359}" srcOrd="8" destOrd="0" presId="urn:microsoft.com/office/officeart/2005/8/layout/process4"/>
    <dgm:cxn modelId="{DBDED296-E3BD-49D4-B50D-2AD650AE8982}" type="presParOf" srcId="{26AFCAA3-6D36-4C4C-B49D-0C13BFDED359}" destId="{B48A090B-C8CD-4EC8-8762-E12648FA0ACA}" srcOrd="0" destOrd="0" presId="urn:microsoft.com/office/officeart/2005/8/layout/process4"/>
    <dgm:cxn modelId="{DF4D80EE-DC5D-4784-8A3A-3DA73E8178BE}" type="presParOf" srcId="{26AFCAA3-6D36-4C4C-B49D-0C13BFDED359}" destId="{1B5067CB-B4A6-422F-AFBE-2859CFBF2285}" srcOrd="1" destOrd="0" presId="urn:microsoft.com/office/officeart/2005/8/layout/process4"/>
    <dgm:cxn modelId="{25C767DF-54F5-4597-B570-D36F90C17F57}" type="presParOf" srcId="{26AFCAA3-6D36-4C4C-B49D-0C13BFDED359}" destId="{5C73D0B1-2958-4796-BCCB-298B454286FD}" srcOrd="2" destOrd="0" presId="urn:microsoft.com/office/officeart/2005/8/layout/process4"/>
    <dgm:cxn modelId="{0C101027-CD2B-426F-B681-72E11B7C06A3}" type="presParOf" srcId="{5C73D0B1-2958-4796-BCCB-298B454286FD}" destId="{3D6BCD72-35EB-4FDA-AD84-1C6DEC174E22}" srcOrd="0" destOrd="0" presId="urn:microsoft.com/office/officeart/2005/8/layout/process4"/>
    <dgm:cxn modelId="{9223F900-4BE8-475D-9F14-5680AFCDFA72}" type="presParOf" srcId="{5C73D0B1-2958-4796-BCCB-298B454286FD}" destId="{2197FEBC-4D0F-4134-B202-2CF8BF15E8A1}" srcOrd="1" destOrd="0" presId="urn:microsoft.com/office/officeart/2005/8/layout/process4"/>
  </dgm:cxnLst>
  <dgm:bg/>
  <dgm:whole/>
  <dgm:extLst>
    <a:ext uri="http://schemas.microsoft.com/office/drawing/2008/diagram">
      <dsp:dataModelExt xmlns:dsp="http://schemas.microsoft.com/office/drawing/2008/diagram" relId="rId7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17C346-4E75-4885-943D-59C66BB1EDA5}" type="doc">
      <dgm:prSet loTypeId="urn:microsoft.com/office/officeart/2005/8/layout/chevron2" loCatId="process" qsTypeId="urn:microsoft.com/office/officeart/2005/8/quickstyle/simple2" qsCatId="simple" csTypeId="urn:microsoft.com/office/officeart/2005/8/colors/accent1_1" csCatId="accent1" phldr="1"/>
      <dgm:spPr/>
    </dgm:pt>
    <dgm:pt modelId="{936A7D55-EF65-42E6-A43F-379D2F3F1DB8}">
      <dgm:prSet phldrT="[文字]" custT="1"/>
      <dgm:spPr>
        <a:xfrm rot="5400000">
          <a:off x="-199059" y="20104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gm:t>
    </dgm:pt>
    <dgm:pt modelId="{6B074DB9-F35F-4A0B-A044-39798BABCF3C}" type="parTrans" cxnId="{886249B3-211D-4853-82B1-6246F25B3E44}">
      <dgm:prSet/>
      <dgm:spPr/>
      <dgm:t>
        <a:bodyPr/>
        <a:lstStyle/>
        <a:p>
          <a:endParaRPr lang="zh-TW" altLang="en-US"/>
        </a:p>
      </dgm:t>
    </dgm:pt>
    <dgm:pt modelId="{F4970DB7-C089-45D1-9D6B-F82C8F4CCFA8}" type="sibTrans" cxnId="{886249B3-211D-4853-82B1-6246F25B3E44}">
      <dgm:prSet/>
      <dgm:spPr/>
      <dgm:t>
        <a:bodyPr/>
        <a:lstStyle/>
        <a:p>
          <a:endParaRPr lang="zh-TW" altLang="en-US"/>
        </a:p>
      </dgm:t>
    </dgm:pt>
    <dgm:pt modelId="{F219E01D-5B40-4D48-BD3C-BCE3F7EE535E}">
      <dgm:prSet phldrT="[文字]" custT="1"/>
      <dgm:spPr>
        <a:xfrm rot="5400000">
          <a:off x="-199059" y="133003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gm:t>
    </dgm:pt>
    <dgm:pt modelId="{DB5BC78A-D639-47F8-BD09-41E6F3ACA9ED}" type="parTrans" cxnId="{0D44EF52-35E8-47F7-AD44-3325289FCD86}">
      <dgm:prSet/>
      <dgm:spPr/>
      <dgm:t>
        <a:bodyPr/>
        <a:lstStyle/>
        <a:p>
          <a:endParaRPr lang="zh-TW" altLang="en-US"/>
        </a:p>
      </dgm:t>
    </dgm:pt>
    <dgm:pt modelId="{5E09B3D6-D2E9-4929-8FE7-89C2F4DDF3DC}" type="sibTrans" cxnId="{0D44EF52-35E8-47F7-AD44-3325289FCD86}">
      <dgm:prSet/>
      <dgm:spPr/>
      <dgm:t>
        <a:bodyPr/>
        <a:lstStyle/>
        <a:p>
          <a:endParaRPr lang="zh-TW" altLang="en-US"/>
        </a:p>
      </dgm:t>
    </dgm:pt>
    <dgm:pt modelId="{73EC2493-B902-48F5-82EE-374591D66F1F}">
      <dgm:prSet phldrT="[文字]" custT="1"/>
      <dgm:spPr>
        <a:xfrm rot="5400000">
          <a:off x="-199059" y="2459028"/>
          <a:ext cx="1327060" cy="928942"/>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buNone/>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gm:t>
    </dgm:pt>
    <dgm:pt modelId="{AB220229-BF6D-4106-A597-E1E2949D5650}" type="parTrans" cxnId="{3CD3D97B-DC7C-4BB0-8B68-217F500E7B20}">
      <dgm:prSet/>
      <dgm:spPr/>
      <dgm:t>
        <a:bodyPr/>
        <a:lstStyle/>
        <a:p>
          <a:endParaRPr lang="zh-TW" altLang="en-US"/>
        </a:p>
      </dgm:t>
    </dgm:pt>
    <dgm:pt modelId="{94A57C3B-12A8-4F42-A279-9ADE78326382}" type="sibTrans" cxnId="{3CD3D97B-DC7C-4BB0-8B68-217F500E7B20}">
      <dgm:prSet/>
      <dgm:spPr/>
      <dgm:t>
        <a:bodyPr/>
        <a:lstStyle/>
        <a:p>
          <a:endParaRPr lang="zh-TW" altLang="en-US"/>
        </a:p>
      </dgm:t>
    </dgm:pt>
    <dgm:pt modelId="{04E04039-F734-45EE-9FAF-E88AD14B2994}">
      <dgm:prSet phldrT="[文字]" custT="1"/>
      <dgm:spPr>
        <a:xfrm rot="5400000">
          <a:off x="2011836" y="4808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gm:t>
    </dgm:pt>
    <dgm:pt modelId="{39FE7AEF-7FB0-4273-84F1-F861D306DD59}" type="parTrans" cxnId="{0CD63BF1-B6BD-4E3D-B36E-D26916C34784}">
      <dgm:prSet/>
      <dgm:spPr/>
      <dgm:t>
        <a:bodyPr/>
        <a:lstStyle/>
        <a:p>
          <a:endParaRPr lang="zh-TW" altLang="en-US"/>
        </a:p>
      </dgm:t>
    </dgm:pt>
    <dgm:pt modelId="{1D083686-F98D-438F-A50F-A9D6FCD85913}" type="sibTrans" cxnId="{0CD63BF1-B6BD-4E3D-B36E-D26916C34784}">
      <dgm:prSet/>
      <dgm:spPr/>
      <dgm:t>
        <a:bodyPr/>
        <a:lstStyle/>
        <a:p>
          <a:endParaRPr lang="zh-TW" altLang="en-US"/>
        </a:p>
      </dgm:t>
    </dgm:pt>
    <dgm:pt modelId="{40FF6689-164B-48DC-AC5F-EA4AA885F630}">
      <dgm:prSet phldrT="[文字]" custT="1"/>
      <dgm:spPr>
        <a:xfrm rot="5400000">
          <a:off x="2011609" y="-1080677"/>
          <a:ext cx="863043"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gm:t>
    </dgm:pt>
    <dgm:pt modelId="{4EA51FA1-87B7-493E-B563-71FC0192EAF4}" type="parTrans" cxnId="{F605E87C-9C28-4782-B0C8-F4240CCB632D}">
      <dgm:prSet/>
      <dgm:spPr/>
      <dgm:t>
        <a:bodyPr/>
        <a:lstStyle/>
        <a:p>
          <a:endParaRPr lang="zh-TW" altLang="en-US"/>
        </a:p>
      </dgm:t>
    </dgm:pt>
    <dgm:pt modelId="{43C59E0B-3E9D-4E16-8F54-86BCC8BAEB50}" type="sibTrans" cxnId="{F605E87C-9C28-4782-B0C8-F4240CCB632D}">
      <dgm:prSet/>
      <dgm:spPr/>
      <dgm:t>
        <a:bodyPr/>
        <a:lstStyle/>
        <a:p>
          <a:endParaRPr lang="zh-TW" altLang="en-US"/>
        </a:p>
      </dgm:t>
    </dgm:pt>
    <dgm:pt modelId="{CCC50E13-54E2-42DC-A992-86023DC86B43}">
      <dgm:prSet phldrT="[文字]" custT="1"/>
      <dgm:spPr>
        <a:xfrm rot="5400000">
          <a:off x="2011836" y="1177075"/>
          <a:ext cx="862589" cy="3028377"/>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Char char="•"/>
          </a:pPr>
          <a:r>
            <a:rPr lang="zh-TW" altLang="en-US" sz="1200" b="1"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gm:t>
    </dgm:pt>
    <dgm:pt modelId="{EDE60510-3676-4420-BD86-B75F413F728C}" type="parTrans" cxnId="{B0761A5D-867E-487C-BC88-20A3393BAA11}">
      <dgm:prSet/>
      <dgm:spPr/>
      <dgm:t>
        <a:bodyPr/>
        <a:lstStyle/>
        <a:p>
          <a:endParaRPr lang="zh-TW" altLang="en-US"/>
        </a:p>
      </dgm:t>
    </dgm:pt>
    <dgm:pt modelId="{2225A9DE-CEED-4827-BB27-37136A06A201}" type="sibTrans" cxnId="{B0761A5D-867E-487C-BC88-20A3393BAA11}">
      <dgm:prSet/>
      <dgm:spPr/>
      <dgm:t>
        <a:bodyPr/>
        <a:lstStyle/>
        <a:p>
          <a:endParaRPr lang="zh-TW" altLang="en-US"/>
        </a:p>
      </dgm:t>
    </dgm:pt>
    <dgm:pt modelId="{D326704B-FA80-4D87-8987-6867CD845132}" type="pres">
      <dgm:prSet presAssocID="{9017C346-4E75-4885-943D-59C66BB1EDA5}" presName="linearFlow" presStyleCnt="0">
        <dgm:presLayoutVars>
          <dgm:dir/>
          <dgm:animLvl val="lvl"/>
          <dgm:resizeHandles val="exact"/>
        </dgm:presLayoutVars>
      </dgm:prSet>
      <dgm:spPr/>
    </dgm:pt>
    <dgm:pt modelId="{EE7CCCD8-2916-481A-B3E1-76DA8CE72E19}" type="pres">
      <dgm:prSet presAssocID="{936A7D55-EF65-42E6-A43F-379D2F3F1DB8}" presName="composite" presStyleCnt="0"/>
      <dgm:spPr/>
    </dgm:pt>
    <dgm:pt modelId="{3615CD9E-7507-403F-AB25-4C7EB5E68D4D}" type="pres">
      <dgm:prSet presAssocID="{936A7D55-EF65-42E6-A43F-379D2F3F1DB8}" presName="parentText" presStyleLbl="alignNode1" presStyleIdx="0" presStyleCnt="3">
        <dgm:presLayoutVars>
          <dgm:chMax val="1"/>
          <dgm:bulletEnabled val="1"/>
        </dgm:presLayoutVars>
      </dgm:prSet>
      <dgm:spPr/>
    </dgm:pt>
    <dgm:pt modelId="{92F65FAD-E1B5-4581-928E-CCED0451D8DD}" type="pres">
      <dgm:prSet presAssocID="{936A7D55-EF65-42E6-A43F-379D2F3F1DB8}" presName="descendantText" presStyleLbl="alignAcc1" presStyleIdx="0" presStyleCnt="3">
        <dgm:presLayoutVars>
          <dgm:bulletEnabled val="1"/>
        </dgm:presLayoutVars>
      </dgm:prSet>
      <dgm:spPr/>
    </dgm:pt>
    <dgm:pt modelId="{D228AA49-0455-4510-AA2E-9708F1CE7E47}" type="pres">
      <dgm:prSet presAssocID="{F4970DB7-C089-45D1-9D6B-F82C8F4CCFA8}" presName="sp" presStyleCnt="0"/>
      <dgm:spPr/>
    </dgm:pt>
    <dgm:pt modelId="{6AB57E18-B456-4146-A4C7-58EB8FC265FF}" type="pres">
      <dgm:prSet presAssocID="{F219E01D-5B40-4D48-BD3C-BCE3F7EE535E}" presName="composite" presStyleCnt="0"/>
      <dgm:spPr/>
    </dgm:pt>
    <dgm:pt modelId="{A7EC84A6-4EAB-4881-88EF-C5ED9BC9C0FA}" type="pres">
      <dgm:prSet presAssocID="{F219E01D-5B40-4D48-BD3C-BCE3F7EE535E}" presName="parentText" presStyleLbl="alignNode1" presStyleIdx="1" presStyleCnt="3">
        <dgm:presLayoutVars>
          <dgm:chMax val="1"/>
          <dgm:bulletEnabled val="1"/>
        </dgm:presLayoutVars>
      </dgm:prSet>
      <dgm:spPr/>
    </dgm:pt>
    <dgm:pt modelId="{F9B1CA05-1122-4443-BD2F-520EE82EC68F}" type="pres">
      <dgm:prSet presAssocID="{F219E01D-5B40-4D48-BD3C-BCE3F7EE535E}" presName="descendantText" presStyleLbl="alignAcc1" presStyleIdx="1" presStyleCnt="3">
        <dgm:presLayoutVars>
          <dgm:bulletEnabled val="1"/>
        </dgm:presLayoutVars>
      </dgm:prSet>
      <dgm:spPr/>
    </dgm:pt>
    <dgm:pt modelId="{C9D6F9CA-E12E-467E-8507-1CB0582D1A7B}" type="pres">
      <dgm:prSet presAssocID="{5E09B3D6-D2E9-4929-8FE7-89C2F4DDF3DC}" presName="sp" presStyleCnt="0"/>
      <dgm:spPr/>
    </dgm:pt>
    <dgm:pt modelId="{F3333C5F-8FF1-42C1-9336-EA5A297F0182}" type="pres">
      <dgm:prSet presAssocID="{73EC2493-B902-48F5-82EE-374591D66F1F}" presName="composite" presStyleCnt="0"/>
      <dgm:spPr/>
    </dgm:pt>
    <dgm:pt modelId="{E8B3D0AF-2585-4B63-A0A0-1CB432F1E2A9}" type="pres">
      <dgm:prSet presAssocID="{73EC2493-B902-48F5-82EE-374591D66F1F}" presName="parentText" presStyleLbl="alignNode1" presStyleIdx="2" presStyleCnt="3">
        <dgm:presLayoutVars>
          <dgm:chMax val="1"/>
          <dgm:bulletEnabled val="1"/>
        </dgm:presLayoutVars>
      </dgm:prSet>
      <dgm:spPr/>
    </dgm:pt>
    <dgm:pt modelId="{A717174E-7791-41B7-913C-DD9874A5EB20}" type="pres">
      <dgm:prSet presAssocID="{73EC2493-B902-48F5-82EE-374591D66F1F}" presName="descendantText" presStyleLbl="alignAcc1" presStyleIdx="2" presStyleCnt="3">
        <dgm:presLayoutVars>
          <dgm:bulletEnabled val="1"/>
        </dgm:presLayoutVars>
      </dgm:prSet>
      <dgm:spPr/>
    </dgm:pt>
  </dgm:ptLst>
  <dgm:cxnLst>
    <dgm:cxn modelId="{8095BC02-B553-4D2E-B9B6-4AA905A789A1}" type="presOf" srcId="{F219E01D-5B40-4D48-BD3C-BCE3F7EE535E}" destId="{A7EC84A6-4EAB-4881-88EF-C5ED9BC9C0FA}" srcOrd="0" destOrd="0" presId="urn:microsoft.com/office/officeart/2005/8/layout/chevron2"/>
    <dgm:cxn modelId="{E19CDE5B-AF5C-436D-B018-BFCF966E5487}" type="presOf" srcId="{73EC2493-B902-48F5-82EE-374591D66F1F}" destId="{E8B3D0AF-2585-4B63-A0A0-1CB432F1E2A9}" srcOrd="0" destOrd="0" presId="urn:microsoft.com/office/officeart/2005/8/layout/chevron2"/>
    <dgm:cxn modelId="{B0761A5D-867E-487C-BC88-20A3393BAA11}" srcId="{73EC2493-B902-48F5-82EE-374591D66F1F}" destId="{CCC50E13-54E2-42DC-A992-86023DC86B43}" srcOrd="0" destOrd="0" parTransId="{EDE60510-3676-4420-BD86-B75F413F728C}" sibTransId="{2225A9DE-CEED-4827-BB27-37136A06A201}"/>
    <dgm:cxn modelId="{2869695D-EDF0-45EA-A62D-3A10731384F1}" type="presOf" srcId="{40FF6689-164B-48DC-AC5F-EA4AA885F630}" destId="{92F65FAD-E1B5-4581-928E-CCED0451D8DD}" srcOrd="0" destOrd="0" presId="urn:microsoft.com/office/officeart/2005/8/layout/chevron2"/>
    <dgm:cxn modelId="{0D44EF52-35E8-47F7-AD44-3325289FCD86}" srcId="{9017C346-4E75-4885-943D-59C66BB1EDA5}" destId="{F219E01D-5B40-4D48-BD3C-BCE3F7EE535E}" srcOrd="1" destOrd="0" parTransId="{DB5BC78A-D639-47F8-BD09-41E6F3ACA9ED}" sibTransId="{5E09B3D6-D2E9-4929-8FE7-89C2F4DDF3DC}"/>
    <dgm:cxn modelId="{3CD3D97B-DC7C-4BB0-8B68-217F500E7B20}" srcId="{9017C346-4E75-4885-943D-59C66BB1EDA5}" destId="{73EC2493-B902-48F5-82EE-374591D66F1F}" srcOrd="2" destOrd="0" parTransId="{AB220229-BF6D-4106-A597-E1E2949D5650}" sibTransId="{94A57C3B-12A8-4F42-A279-9ADE78326382}"/>
    <dgm:cxn modelId="{F605E87C-9C28-4782-B0C8-F4240CCB632D}" srcId="{936A7D55-EF65-42E6-A43F-379D2F3F1DB8}" destId="{40FF6689-164B-48DC-AC5F-EA4AA885F630}" srcOrd="0" destOrd="0" parTransId="{4EA51FA1-87B7-493E-B563-71FC0192EAF4}" sibTransId="{43C59E0B-3E9D-4E16-8F54-86BCC8BAEB50}"/>
    <dgm:cxn modelId="{8C96C8A0-C074-4E56-B17D-188B2A656817}" type="presOf" srcId="{936A7D55-EF65-42E6-A43F-379D2F3F1DB8}" destId="{3615CD9E-7507-403F-AB25-4C7EB5E68D4D}" srcOrd="0" destOrd="0" presId="urn:microsoft.com/office/officeart/2005/8/layout/chevron2"/>
    <dgm:cxn modelId="{886249B3-211D-4853-82B1-6246F25B3E44}" srcId="{9017C346-4E75-4885-943D-59C66BB1EDA5}" destId="{936A7D55-EF65-42E6-A43F-379D2F3F1DB8}" srcOrd="0" destOrd="0" parTransId="{6B074DB9-F35F-4A0B-A044-39798BABCF3C}" sibTransId="{F4970DB7-C089-45D1-9D6B-F82C8F4CCFA8}"/>
    <dgm:cxn modelId="{2F9AA9C0-E412-447D-8543-E19C870DEDAD}" type="presOf" srcId="{CCC50E13-54E2-42DC-A992-86023DC86B43}" destId="{A717174E-7791-41B7-913C-DD9874A5EB20}" srcOrd="0" destOrd="0" presId="urn:microsoft.com/office/officeart/2005/8/layout/chevron2"/>
    <dgm:cxn modelId="{0CD63BF1-B6BD-4E3D-B36E-D26916C34784}" srcId="{F219E01D-5B40-4D48-BD3C-BCE3F7EE535E}" destId="{04E04039-F734-45EE-9FAF-E88AD14B2994}" srcOrd="0" destOrd="0" parTransId="{39FE7AEF-7FB0-4273-84F1-F861D306DD59}" sibTransId="{1D083686-F98D-438F-A50F-A9D6FCD85913}"/>
    <dgm:cxn modelId="{714189FB-DCC7-4842-8A55-5B16DBA76DFC}" type="presOf" srcId="{04E04039-F734-45EE-9FAF-E88AD14B2994}" destId="{F9B1CA05-1122-4443-BD2F-520EE82EC68F}" srcOrd="0" destOrd="0" presId="urn:microsoft.com/office/officeart/2005/8/layout/chevron2"/>
    <dgm:cxn modelId="{CC45D2FD-57CA-425D-B047-C0A3AFC3A866}" type="presOf" srcId="{9017C346-4E75-4885-943D-59C66BB1EDA5}" destId="{D326704B-FA80-4D87-8987-6867CD845132}" srcOrd="0" destOrd="0" presId="urn:microsoft.com/office/officeart/2005/8/layout/chevron2"/>
    <dgm:cxn modelId="{EE08F849-58B0-4143-84FC-AF606EC4BB90}" type="presParOf" srcId="{D326704B-FA80-4D87-8987-6867CD845132}" destId="{EE7CCCD8-2916-481A-B3E1-76DA8CE72E19}" srcOrd="0" destOrd="0" presId="urn:microsoft.com/office/officeart/2005/8/layout/chevron2"/>
    <dgm:cxn modelId="{F4EA1004-6E7C-4B1F-98B3-8BF4680E48A1}" type="presParOf" srcId="{EE7CCCD8-2916-481A-B3E1-76DA8CE72E19}" destId="{3615CD9E-7507-403F-AB25-4C7EB5E68D4D}" srcOrd="0" destOrd="0" presId="urn:microsoft.com/office/officeart/2005/8/layout/chevron2"/>
    <dgm:cxn modelId="{BAFF9768-048C-4C62-BF55-1E295861229D}" type="presParOf" srcId="{EE7CCCD8-2916-481A-B3E1-76DA8CE72E19}" destId="{92F65FAD-E1B5-4581-928E-CCED0451D8DD}" srcOrd="1" destOrd="0" presId="urn:microsoft.com/office/officeart/2005/8/layout/chevron2"/>
    <dgm:cxn modelId="{5A6AE790-325B-40B1-989D-B564CECECF09}" type="presParOf" srcId="{D326704B-FA80-4D87-8987-6867CD845132}" destId="{D228AA49-0455-4510-AA2E-9708F1CE7E47}" srcOrd="1" destOrd="0" presId="urn:microsoft.com/office/officeart/2005/8/layout/chevron2"/>
    <dgm:cxn modelId="{8A6DA050-385C-4B1E-836C-BB91920547EE}" type="presParOf" srcId="{D326704B-FA80-4D87-8987-6867CD845132}" destId="{6AB57E18-B456-4146-A4C7-58EB8FC265FF}" srcOrd="2" destOrd="0" presId="urn:microsoft.com/office/officeart/2005/8/layout/chevron2"/>
    <dgm:cxn modelId="{52AAF9CF-7F42-4F51-9C93-A964EDBA1A24}" type="presParOf" srcId="{6AB57E18-B456-4146-A4C7-58EB8FC265FF}" destId="{A7EC84A6-4EAB-4881-88EF-C5ED9BC9C0FA}" srcOrd="0" destOrd="0" presId="urn:microsoft.com/office/officeart/2005/8/layout/chevron2"/>
    <dgm:cxn modelId="{321B52A2-F255-4C8E-B5EF-295F780BFEF1}" type="presParOf" srcId="{6AB57E18-B456-4146-A4C7-58EB8FC265FF}" destId="{F9B1CA05-1122-4443-BD2F-520EE82EC68F}" srcOrd="1" destOrd="0" presId="urn:microsoft.com/office/officeart/2005/8/layout/chevron2"/>
    <dgm:cxn modelId="{B89F14DA-D423-4DCF-91F5-A37355AE62CA}" type="presParOf" srcId="{D326704B-FA80-4D87-8987-6867CD845132}" destId="{C9D6F9CA-E12E-467E-8507-1CB0582D1A7B}" srcOrd="3" destOrd="0" presId="urn:microsoft.com/office/officeart/2005/8/layout/chevron2"/>
    <dgm:cxn modelId="{5D016949-C25E-4829-9BAE-F612ADA233F3}" type="presParOf" srcId="{D326704B-FA80-4D87-8987-6867CD845132}" destId="{F3333C5F-8FF1-42C1-9336-EA5A297F0182}" srcOrd="4" destOrd="0" presId="urn:microsoft.com/office/officeart/2005/8/layout/chevron2"/>
    <dgm:cxn modelId="{9A3CE4FC-C182-48C4-8129-B71440166E3A}" type="presParOf" srcId="{F3333C5F-8FF1-42C1-9336-EA5A297F0182}" destId="{E8B3D0AF-2585-4B63-A0A0-1CB432F1E2A9}" srcOrd="0" destOrd="0" presId="urn:microsoft.com/office/officeart/2005/8/layout/chevron2"/>
    <dgm:cxn modelId="{5842B460-426A-421E-A832-BA2279B71D45}" type="presParOf" srcId="{F3333C5F-8FF1-42C1-9336-EA5A297F0182}" destId="{A717174E-7791-41B7-913C-DD9874A5EB20}" srcOrd="1" destOrd="0" presId="urn:microsoft.com/office/officeart/2005/8/layout/chevron2"/>
  </dgm:cxnLst>
  <dgm:bg/>
  <dgm:whole/>
  <dgm:extLst>
    <a:ext uri="http://schemas.microsoft.com/office/drawing/2008/diagram">
      <dsp:dataModelExt xmlns:dsp="http://schemas.microsoft.com/office/drawing/2008/diagram" relId="rId7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0D44EF52-35E8-47F7-AD44-3325289FCD86}" srcId="{9017C346-4E75-4885-943D-59C66BB1EDA5}" destId="{F219E01D-5B40-4D48-BD3C-BCE3F7EE535E}" srcOrd="1" destOrd="0" parTransId="{DB5BC78A-D639-47F8-BD09-41E6F3ACA9ED}" sibTransId="{5E09B3D6-D2E9-4929-8FE7-89C2F4DDF3DC}"/>
    <dgm:cxn modelId="{4665C07C-A3D0-43B7-8BA5-E20133CA2D28}" type="presOf" srcId="{9017C346-4E75-4885-943D-59C66BB1EDA5}" destId="{9BD1F3B7-CEB1-4B48-B5F7-EFB80160B736}"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7C31DDAA-BFCB-4521-8C5D-6C65F1DDDBAE}" type="presOf" srcId="{F111A1AD-3649-431A-B35B-6477069FD7CE}" destId="{599ABDC4-BA0A-44EF-9AA6-4A3C5B128808}" srcOrd="0" destOrd="0" presId="urn:microsoft.com/office/officeart/2005/8/layout/process4"/>
    <dgm:cxn modelId="{CBF230C3-DD3F-4B99-A23B-887DFF2E2FA2}" type="presOf" srcId="{F219E01D-5B40-4D48-BD3C-BCE3F7EE535E}" destId="{F990821A-03F1-4ECD-84F4-EE0080CE0966}" srcOrd="0" destOrd="0" presId="urn:microsoft.com/office/officeart/2005/8/layout/process4"/>
    <dgm:cxn modelId="{B25131DF-4663-455C-9EE3-18BD60C8C3A9}" srcId="{9017C346-4E75-4885-943D-59C66BB1EDA5}" destId="{95CA116D-BEAA-44ED-8D65-AD682295E297}" srcOrd="2" destOrd="0" parTransId="{AB369999-164F-4883-A685-7885585D93D1}" sibTransId="{950E0FD4-EA35-4DB8-BC3B-DA5411741ABC}"/>
    <dgm:cxn modelId="{AFF5A9FB-E059-4366-ACAA-BD17F4575F3D}" type="presOf" srcId="{95CA116D-BEAA-44ED-8D65-AD682295E297}" destId="{1BEA8F58-087E-4E0B-85C5-41F9910D3991}" srcOrd="0" destOrd="0" presId="urn:microsoft.com/office/officeart/2005/8/layout/process4"/>
    <dgm:cxn modelId="{A4A504BD-E62E-4618-98D1-8C96CB59BD14}" type="presParOf" srcId="{9BD1F3B7-CEB1-4B48-B5F7-EFB80160B736}" destId="{430AC3E7-03E1-4D9B-AED6-C4363FDB1F7C}" srcOrd="0" destOrd="0" presId="urn:microsoft.com/office/officeart/2005/8/layout/process4"/>
    <dgm:cxn modelId="{00690953-22B5-44C3-957E-A980825E8797}" type="presParOf" srcId="{430AC3E7-03E1-4D9B-AED6-C4363FDB1F7C}" destId="{1BEA8F58-087E-4E0B-85C5-41F9910D3991}" srcOrd="0" destOrd="0" presId="urn:microsoft.com/office/officeart/2005/8/layout/process4"/>
    <dgm:cxn modelId="{31B62BC4-12E8-4FCC-A74B-94A98BE2A06E}" type="presParOf" srcId="{9BD1F3B7-CEB1-4B48-B5F7-EFB80160B736}" destId="{7B82B183-1C0D-4B75-A1FD-6E98E875FF6B}" srcOrd="1" destOrd="0" presId="urn:microsoft.com/office/officeart/2005/8/layout/process4"/>
    <dgm:cxn modelId="{5D144972-71C3-4BC1-B8E0-68C4CF6B2C03}" type="presParOf" srcId="{9BD1F3B7-CEB1-4B48-B5F7-EFB80160B736}" destId="{4EF08673-B0A4-47D8-B302-3FFECF897D20}" srcOrd="2" destOrd="0" presId="urn:microsoft.com/office/officeart/2005/8/layout/process4"/>
    <dgm:cxn modelId="{FAB98A71-E89C-45EC-A426-43D721772175}" type="presParOf" srcId="{4EF08673-B0A4-47D8-B302-3FFECF897D20}" destId="{F990821A-03F1-4ECD-84F4-EE0080CE0966}" srcOrd="0" destOrd="0" presId="urn:microsoft.com/office/officeart/2005/8/layout/process4"/>
    <dgm:cxn modelId="{1577EB94-A105-4FEA-B6A5-67E003CC2C62}" type="presParOf" srcId="{9BD1F3B7-CEB1-4B48-B5F7-EFB80160B736}" destId="{E9EE7D2B-748E-4A5E-A133-9B00D1D74CEF}" srcOrd="3" destOrd="0" presId="urn:microsoft.com/office/officeart/2005/8/layout/process4"/>
    <dgm:cxn modelId="{4BCF2457-F9CC-4B70-B4F9-29501B0A2AC3}" type="presParOf" srcId="{9BD1F3B7-CEB1-4B48-B5F7-EFB80160B736}" destId="{A486A552-A681-4428-914F-251ACB69ACE6}" srcOrd="4" destOrd="0" presId="urn:microsoft.com/office/officeart/2005/8/layout/process4"/>
    <dgm:cxn modelId="{C01A284B-8958-47D9-86F1-D4749E340F0C}"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1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D578C9-3369-4729-822B-9F49AD77B650}">
      <dsp:nvSpPr>
        <dsp:cNvPr id="0" name=""/>
        <dsp:cNvSpPr/>
      </dsp:nvSpPr>
      <dsp:spPr>
        <a:xfrm>
          <a:off x="0" y="3271467"/>
          <a:ext cx="4516582" cy="536711"/>
        </a:xfrm>
        <a:prstGeom prst="rect">
          <a:avLst/>
        </a:prstGeom>
        <a:solidFill>
          <a:schemeClr val="lt1"/>
        </a:solidFill>
        <a:ln w="12700" cap="flat" cmpd="sng" algn="ctr">
          <a:solidFill>
            <a:schemeClr val="accent1"/>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數據接收與處理</a:t>
          </a:r>
        </a:p>
      </dsp:txBody>
      <dsp:txXfrm>
        <a:off x="0" y="3271467"/>
        <a:ext cx="4516582" cy="289824"/>
      </dsp:txXfrm>
    </dsp:sp>
    <dsp:sp modelId="{522BD2F3-FC6E-4C82-97AD-BF75A93C1484}">
      <dsp:nvSpPr>
        <dsp:cNvPr id="0" name=""/>
        <dsp:cNvSpPr/>
      </dsp:nvSpPr>
      <dsp:spPr>
        <a:xfrm>
          <a:off x="0" y="3550557"/>
          <a:ext cx="4516582" cy="246887"/>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YAT</a:t>
          </a: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軟體接收、數值初步處理</a:t>
          </a:r>
        </a:p>
      </dsp:txBody>
      <dsp:txXfrm>
        <a:off x="0" y="3550557"/>
        <a:ext cx="4516582" cy="246887"/>
      </dsp:txXfrm>
    </dsp:sp>
    <dsp:sp modelId="{6530912C-7A86-42AE-97AB-72F380132BF2}">
      <dsp:nvSpPr>
        <dsp:cNvPr id="0" name=""/>
        <dsp:cNvSpPr/>
      </dsp:nvSpPr>
      <dsp:spPr>
        <a:xfrm rot="10800000">
          <a:off x="0" y="2454055"/>
          <a:ext cx="4516582"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現地安裝與測試</a:t>
          </a:r>
          <a:endParaRPr lang="zh-TW" altLang="en-US" sz="1000" b="0"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2454055"/>
        <a:ext cx="4516582" cy="289737"/>
      </dsp:txXfrm>
    </dsp:sp>
    <dsp:sp modelId="{FE37CDC5-5C8A-4CEF-989D-06404415C25A}">
      <dsp:nvSpPr>
        <dsp:cNvPr id="0" name=""/>
        <dsp:cNvSpPr/>
      </dsp:nvSpPr>
      <dsp:spPr>
        <a:xfrm>
          <a:off x="0" y="2743793"/>
          <a:ext cx="2551101"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裝置西正線</a:t>
          </a:r>
          <a:endParaRPr lang="zh-TW" altLang="en-US" sz="1000" b="0" kern="1200">
            <a:latin typeface="Times New Roman" panose="02020603050405020304" pitchFamily="18" charset="0"/>
            <a:ea typeface="標楷體" panose="03000509000000000000" pitchFamily="65" charset="-120"/>
            <a:cs typeface="Times New Roman" panose="02020603050405020304" pitchFamily="18" charset="0"/>
          </a:endParaRPr>
        </a:p>
      </dsp:txBody>
      <dsp:txXfrm>
        <a:off x="12048" y="2755841"/>
        <a:ext cx="2527005" cy="234765"/>
      </dsp:txXfrm>
    </dsp:sp>
    <dsp:sp modelId="{B9D5D2F6-7276-4499-8F8E-5FA195496E21}">
      <dsp:nvSpPr>
        <dsp:cNvPr id="0" name=""/>
        <dsp:cNvSpPr/>
      </dsp:nvSpPr>
      <dsp:spPr>
        <a:xfrm>
          <a:off x="2552843" y="2743793"/>
          <a:ext cx="1961997"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Cat M1</a:t>
          </a: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傳輸測試</a:t>
          </a:r>
          <a:endParaRPr lang="zh-TW" altLang="en-US" sz="1000" b="0" kern="1200">
            <a:latin typeface="Times New Roman" panose="02020603050405020304" pitchFamily="18" charset="0"/>
            <a:ea typeface="標楷體" panose="03000509000000000000" pitchFamily="65" charset="-120"/>
            <a:cs typeface="Times New Roman" panose="02020603050405020304" pitchFamily="18" charset="0"/>
          </a:endParaRPr>
        </a:p>
      </dsp:txBody>
      <dsp:txXfrm>
        <a:off x="2552843" y="2743793"/>
        <a:ext cx="1961997" cy="246813"/>
      </dsp:txXfrm>
    </dsp:sp>
    <dsp:sp modelId="{42FC1639-B1D3-4CA6-8A9D-D7CCE818340B}">
      <dsp:nvSpPr>
        <dsp:cNvPr id="0" name=""/>
        <dsp:cNvSpPr/>
      </dsp:nvSpPr>
      <dsp:spPr>
        <a:xfrm rot="10800000">
          <a:off x="0" y="1636644"/>
          <a:ext cx="4516582"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整合製作</a:t>
          </a:r>
          <a:r>
            <a:rPr lang="en-US"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Cat M1)</a:t>
          </a:r>
          <a:endPar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1636644"/>
        <a:ext cx="4516582" cy="289737"/>
      </dsp:txXfrm>
    </dsp:sp>
    <dsp:sp modelId="{E4736B92-F696-45B0-8283-44AAE1BFC156}">
      <dsp:nvSpPr>
        <dsp:cNvPr id="0" name=""/>
        <dsp:cNvSpPr/>
      </dsp:nvSpPr>
      <dsp:spPr>
        <a:xfrm>
          <a:off x="623" y="1926381"/>
          <a:ext cx="3166900"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UNO</a:t>
          </a: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板、加速計、應變計、重量感測器、</a:t>
          </a:r>
          <a:r>
            <a:rPr lang="en-US"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Cat M1</a:t>
          </a:r>
          <a:endPar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a:off x="623" y="1926381"/>
        <a:ext cx="3166900" cy="246813"/>
      </dsp:txXfrm>
    </dsp:sp>
    <dsp:sp modelId="{2287B504-9EC9-44D4-A8A1-B71E59863A4D}">
      <dsp:nvSpPr>
        <dsp:cNvPr id="0" name=""/>
        <dsp:cNvSpPr/>
      </dsp:nvSpPr>
      <dsp:spPr>
        <a:xfrm>
          <a:off x="3167523" y="1926381"/>
          <a:ext cx="1348434" cy="246813"/>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Arduino</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程式編寫</a:t>
          </a:r>
        </a:p>
      </dsp:txBody>
      <dsp:txXfrm>
        <a:off x="3167523" y="1926381"/>
        <a:ext cx="1348434" cy="246813"/>
      </dsp:txXfrm>
    </dsp:sp>
    <dsp:sp modelId="{0B355C74-F315-4DBA-9E96-E5B3F88B5C91}">
      <dsp:nvSpPr>
        <dsp:cNvPr id="0" name=""/>
        <dsp:cNvSpPr/>
      </dsp:nvSpPr>
      <dsp:spPr>
        <a:xfrm rot="10800000">
          <a:off x="0" y="819232"/>
          <a:ext cx="4516582"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現地安裝與測試</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144869" y="819232"/>
        <a:ext cx="4226845" cy="289737"/>
      </dsp:txXfrm>
    </dsp:sp>
    <dsp:sp modelId="{6988D327-5081-4ACB-8657-59392D262E81}">
      <dsp:nvSpPr>
        <dsp:cNvPr id="0" name=""/>
        <dsp:cNvSpPr/>
      </dsp:nvSpPr>
      <dsp:spPr>
        <a:xfrm>
          <a:off x="0" y="1108970"/>
          <a:ext cx="2518523"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裝置西正線</a:t>
          </a:r>
        </a:p>
      </dsp:txBody>
      <dsp:txXfrm>
        <a:off x="12048" y="1121018"/>
        <a:ext cx="2494427" cy="234765"/>
      </dsp:txXfrm>
    </dsp:sp>
    <dsp:sp modelId="{F12D1B27-E0B5-4EE6-895C-7228B76B20EB}">
      <dsp:nvSpPr>
        <dsp:cNvPr id="0" name=""/>
        <dsp:cNvSpPr/>
      </dsp:nvSpPr>
      <dsp:spPr>
        <a:xfrm>
          <a:off x="2518844" y="1108970"/>
          <a:ext cx="1997416" cy="246813"/>
        </a:xfrm>
        <a:prstGeom prst="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XBee</a:t>
          </a: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傳輸測試</a:t>
          </a:r>
        </a:p>
      </dsp:txBody>
      <dsp:txXfrm>
        <a:off x="2518844" y="1108970"/>
        <a:ext cx="1997416" cy="246813"/>
      </dsp:txXfrm>
    </dsp:sp>
    <dsp:sp modelId="{1B5067CB-B4A6-422F-AFBE-2859CFBF2285}">
      <dsp:nvSpPr>
        <dsp:cNvPr id="0" name=""/>
        <dsp:cNvSpPr/>
      </dsp:nvSpPr>
      <dsp:spPr>
        <a:xfrm rot="10800000">
          <a:off x="0" y="1821"/>
          <a:ext cx="4516582" cy="82546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整合製作</a:t>
          </a:r>
          <a:r>
            <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XBee)</a:t>
          </a:r>
          <a:endPar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144869" y="1821"/>
        <a:ext cx="4226845" cy="289737"/>
      </dsp:txXfrm>
    </dsp:sp>
    <dsp:sp modelId="{3D6BCD72-35EB-4FDA-AD84-1C6DEC174E22}">
      <dsp:nvSpPr>
        <dsp:cNvPr id="0" name=""/>
        <dsp:cNvSpPr/>
      </dsp:nvSpPr>
      <dsp:spPr>
        <a:xfrm>
          <a:off x="537" y="291558"/>
          <a:ext cx="3140435" cy="246813"/>
        </a:xfrm>
        <a:prstGeom prst="round2SameRect">
          <a:avLst/>
        </a:prstGeom>
        <a:solidFill>
          <a:schemeClr val="accent1">
            <a:lumMod val="40000"/>
            <a:lumOff val="60000"/>
            <a:alpha val="9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UNO</a:t>
          </a:r>
          <a:r>
            <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板、加速計、應變計、重量感測器、</a:t>
          </a:r>
          <a:r>
            <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rPr>
            <a:t>XBee</a:t>
          </a:r>
          <a:endParaRPr lang="zh-TW" altLang="en-US"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a:off x="12585" y="303606"/>
        <a:ext cx="3116339" cy="234765"/>
      </dsp:txXfrm>
    </dsp:sp>
    <dsp:sp modelId="{2197FEBC-4D0F-4134-B202-2CF8BF15E8A1}">
      <dsp:nvSpPr>
        <dsp:cNvPr id="0" name=""/>
        <dsp:cNvSpPr/>
      </dsp:nvSpPr>
      <dsp:spPr>
        <a:xfrm>
          <a:off x="3140973" y="291558"/>
          <a:ext cx="1375071" cy="246813"/>
        </a:xfrm>
        <a:prstGeom prst="rect">
          <a:avLst/>
        </a:prstGeom>
        <a:solidFill>
          <a:schemeClr val="accent1">
            <a:lumMod val="40000"/>
            <a:lumOff val="60000"/>
            <a:alpha val="9000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Arduino</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程式編寫</a:t>
          </a:r>
        </a:p>
      </dsp:txBody>
      <dsp:txXfrm>
        <a:off x="3140973" y="291558"/>
        <a:ext cx="1375071" cy="24681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15CD9E-7507-403F-AB25-4C7EB5E68D4D}">
      <dsp:nvSpPr>
        <dsp:cNvPr id="0" name=""/>
        <dsp:cNvSpPr/>
      </dsp:nvSpPr>
      <dsp:spPr>
        <a:xfrm rot="5400000">
          <a:off x="-198988" y="201047"/>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整合            感測元件</a:t>
          </a:r>
        </a:p>
      </dsp:txBody>
      <dsp:txXfrm rot="-5400000">
        <a:off x="2" y="466365"/>
        <a:ext cx="928613" cy="397978"/>
      </dsp:txXfrm>
    </dsp:sp>
    <dsp:sp modelId="{92F65FAD-E1B5-4581-928E-CCED0451D8DD}">
      <dsp:nvSpPr>
        <dsp:cNvPr id="0" name=""/>
        <dsp:cNvSpPr/>
      </dsp:nvSpPr>
      <dsp:spPr>
        <a:xfrm rot="5400000">
          <a:off x="2010963" y="-1080290"/>
          <a:ext cx="862737"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取得軌道線形圖檔</a:t>
          </a:r>
        </a:p>
      </dsp:txBody>
      <dsp:txXfrm rot="-5400000">
        <a:off x="928614" y="44174"/>
        <a:ext cx="2985321" cy="778507"/>
      </dsp:txXfrm>
    </dsp:sp>
    <dsp:sp modelId="{A7EC84A6-4EAB-4881-88EF-C5ED9BC9C0FA}">
      <dsp:nvSpPr>
        <dsp:cNvPr id="0" name=""/>
        <dsp:cNvSpPr/>
      </dsp:nvSpPr>
      <dsp:spPr>
        <a:xfrm rot="5400000">
          <a:off x="-198988" y="132956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連接無線    通訊模組</a:t>
          </a:r>
          <a:endParaRPr lang="en-US" altLang="zh-TW"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endParaRPr>
        </a:p>
      </dsp:txBody>
      <dsp:txXfrm rot="-5400000">
        <a:off x="2" y="1594886"/>
        <a:ext cx="928613" cy="397978"/>
      </dsp:txXfrm>
    </dsp:sp>
    <dsp:sp modelId="{F9B1CA05-1122-4443-BD2F-520EE82EC68F}">
      <dsp:nvSpPr>
        <dsp:cNvPr id="0" name=""/>
        <dsp:cNvSpPr/>
      </dsp:nvSpPr>
      <dsp:spPr>
        <a:xfrm rot="5400000">
          <a:off x="2011189" y="4800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繪製軌枕扣件、道床、道岔等</a:t>
          </a:r>
        </a:p>
      </dsp:txBody>
      <dsp:txXfrm rot="-5400000">
        <a:off x="928614" y="1172672"/>
        <a:ext cx="2985343" cy="778098"/>
      </dsp:txXfrm>
    </dsp:sp>
    <dsp:sp modelId="{E8B3D0AF-2585-4B63-A0A0-1CB432F1E2A9}">
      <dsp:nvSpPr>
        <dsp:cNvPr id="0" name=""/>
        <dsp:cNvSpPr/>
      </dsp:nvSpPr>
      <dsp:spPr>
        <a:xfrm rot="5400000">
          <a:off x="-198988" y="2458088"/>
          <a:ext cx="1326591" cy="928613"/>
        </a:xfrm>
        <a:prstGeom prst="chevron">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測試</a:t>
          </a:r>
        </a:p>
      </dsp:txBody>
      <dsp:txXfrm rot="-5400000">
        <a:off x="2" y="2723406"/>
        <a:ext cx="928613" cy="397978"/>
      </dsp:txXfrm>
    </dsp:sp>
    <dsp:sp modelId="{A717174E-7791-41B7-913C-DD9874A5EB20}">
      <dsp:nvSpPr>
        <dsp:cNvPr id="0" name=""/>
        <dsp:cNvSpPr/>
      </dsp:nvSpPr>
      <dsp:spPr>
        <a:xfrm rot="5400000">
          <a:off x="2011189" y="1176523"/>
          <a:ext cx="862284" cy="3027436"/>
        </a:xfrm>
        <a:prstGeom prst="round2SameRect">
          <a:avLst/>
        </a:prstGeom>
        <a:solidFill>
          <a:srgbClr val="4472C4">
            <a:alpha val="90000"/>
            <a:tint val="40000"/>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zh-TW" altLang="en-US" sz="1200" b="1" kern="1200" dirty="0">
              <a:solidFill>
                <a:sysClr val="windowText" lastClr="000000">
                  <a:hueOff val="0"/>
                  <a:satOff val="0"/>
                  <a:lumOff val="0"/>
                  <a:alphaOff val="0"/>
                </a:sysClr>
              </a:solidFill>
              <a:latin typeface="微軟正黑體" panose="020B0604030504040204" pitchFamily="34" charset="-120"/>
              <a:ea typeface="微軟正黑體" panose="020B0604030504040204" pitchFamily="34" charset="-120"/>
              <a:cs typeface="+mn-cs"/>
            </a:rPr>
            <a:t>將軌道物件根據軌道中心線佈設</a:t>
          </a:r>
        </a:p>
      </dsp:txBody>
      <dsp:txXfrm rot="-5400000">
        <a:off x="928614" y="2301192"/>
        <a:ext cx="2985343" cy="7780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641923"/>
          <a:ext cx="3200400" cy="538915"/>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641923"/>
        <a:ext cx="3200400" cy="538915"/>
      </dsp:txXfrm>
    </dsp:sp>
    <dsp:sp modelId="{F990821A-03F1-4ECD-84F4-EE0080CE0966}">
      <dsp:nvSpPr>
        <dsp:cNvPr id="0" name=""/>
        <dsp:cNvSpPr/>
      </dsp:nvSpPr>
      <dsp:spPr>
        <a:xfrm rot="10800000">
          <a:off x="0" y="821154"/>
          <a:ext cx="3200400" cy="828852"/>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821154"/>
        <a:ext cx="3200400" cy="538563"/>
      </dsp:txXfrm>
    </dsp:sp>
    <dsp:sp modelId="{599ABDC4-BA0A-44EF-9AA6-4A3C5B128808}">
      <dsp:nvSpPr>
        <dsp:cNvPr id="0" name=""/>
        <dsp:cNvSpPr/>
      </dsp:nvSpPr>
      <dsp:spPr>
        <a:xfrm rot="10800000">
          <a:off x="0" y="385"/>
          <a:ext cx="3200400" cy="828852"/>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85"/>
        <a:ext cx="3200400" cy="5385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D1372CB5-E417-4129-ABD8-672F1B30B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9</TotalTime>
  <Pages>1</Pages>
  <Words>22772</Words>
  <Characters>129806</Characters>
  <Application>Microsoft Office Word</Application>
  <DocSecurity>0</DocSecurity>
  <Lines>1081</Lines>
  <Paragraphs>304</Paragraphs>
  <ScaleCrop>false</ScaleCrop>
  <Company/>
  <LinksUpToDate>false</LinksUpToDate>
  <CharactersWithSpaces>152274</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43</cp:revision>
  <cp:lastPrinted>2021-07-23T06:41:00Z</cp:lastPrinted>
  <dcterms:created xsi:type="dcterms:W3CDTF">2022-06-21T11:17:00Z</dcterms:created>
  <dcterms:modified xsi:type="dcterms:W3CDTF">2022-06-26T17:06:00Z</dcterms:modified>
</cp:coreProperties>
</file>